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FD40C3" w:rsidRDefault="009858CB">
      <w:pPr>
        <w:spacing w:before="120" w:line="240" w:lineRule="auto"/>
        <w:ind w:firstLine="0"/>
        <w:jc w:val="center"/>
        <w:rPr>
          <w:b/>
          <w:sz w:val="32"/>
          <w:szCs w:val="32"/>
        </w:rPr>
      </w:pPr>
      <w:bookmarkStart w:id="0" w:name="_Hlk155700556"/>
      <w:r w:rsidRPr="00FD40C3">
        <w:rPr>
          <w:b/>
          <w:sz w:val="32"/>
          <w:szCs w:val="32"/>
        </w:rPr>
        <w:t xml:space="preserve">RANCANG BANGUN </w:t>
      </w:r>
      <w:r w:rsidR="00D72F15" w:rsidRPr="00FD40C3">
        <w:rPr>
          <w:b/>
          <w:sz w:val="32"/>
          <w:szCs w:val="32"/>
        </w:rPr>
        <w:t>APLIKASI</w:t>
      </w:r>
      <w:r w:rsidRPr="00FD40C3">
        <w:rPr>
          <w:b/>
          <w:sz w:val="32"/>
          <w:szCs w:val="32"/>
        </w:rPr>
        <w:t xml:space="preserve"> PENILAIAN </w:t>
      </w:r>
      <w:r w:rsidR="001D1CE4" w:rsidRPr="00FD40C3">
        <w:rPr>
          <w:b/>
          <w:sz w:val="32"/>
          <w:szCs w:val="32"/>
        </w:rPr>
        <w:t>ESAI</w:t>
      </w:r>
      <w:r w:rsidRPr="00FD40C3">
        <w:rPr>
          <w:b/>
          <w:sz w:val="32"/>
          <w:szCs w:val="32"/>
        </w:rPr>
        <w:t xml:space="preserve"> SINGKAT BERBAHASA INDONESIA DAN INGGRIS MENGGUNAKAN </w:t>
      </w:r>
      <w:r w:rsidR="00742BBC" w:rsidRPr="00FD40C3">
        <w:rPr>
          <w:b/>
          <w:sz w:val="32"/>
          <w:szCs w:val="32"/>
        </w:rPr>
        <w:t xml:space="preserve">METODE </w:t>
      </w:r>
      <w:r w:rsidR="00AC3266" w:rsidRPr="00FD40C3">
        <w:rPr>
          <w:b/>
          <w:sz w:val="32"/>
          <w:szCs w:val="32"/>
        </w:rPr>
        <w:t>TEST-DRIVEN DEVELOPMENT</w:t>
      </w:r>
    </w:p>
    <w:bookmarkEnd w:id="0"/>
    <w:p w14:paraId="2A2852F9" w14:textId="77777777" w:rsidR="00F52D40" w:rsidRPr="00FD40C3" w:rsidRDefault="00F52D40">
      <w:pPr>
        <w:ind w:firstLine="0"/>
        <w:jc w:val="center"/>
        <w:rPr>
          <w:b/>
          <w:sz w:val="36"/>
          <w:szCs w:val="36"/>
        </w:rPr>
      </w:pPr>
    </w:p>
    <w:p w14:paraId="6803E41C" w14:textId="77777777" w:rsidR="00F52D40" w:rsidRPr="00FD40C3" w:rsidRDefault="006724C1">
      <w:pPr>
        <w:ind w:firstLine="0"/>
        <w:jc w:val="center"/>
        <w:rPr>
          <w:b/>
          <w:sz w:val="36"/>
          <w:szCs w:val="36"/>
        </w:rPr>
      </w:pPr>
      <w:r w:rsidRPr="00FD40C3">
        <w:rPr>
          <w:b/>
          <w:sz w:val="32"/>
          <w:szCs w:val="32"/>
        </w:rPr>
        <w:t>TUGAS AKHIR</w:t>
      </w:r>
    </w:p>
    <w:p w14:paraId="7852F536" w14:textId="77777777" w:rsidR="00F52D40" w:rsidRPr="00FD40C3" w:rsidRDefault="006724C1">
      <w:pPr>
        <w:spacing w:line="240" w:lineRule="auto"/>
        <w:ind w:firstLine="0"/>
        <w:jc w:val="center"/>
        <w:rPr>
          <w:sz w:val="32"/>
          <w:szCs w:val="32"/>
        </w:rPr>
      </w:pPr>
      <w:r w:rsidRPr="00FD40C3">
        <w:rPr>
          <w:sz w:val="32"/>
          <w:szCs w:val="32"/>
        </w:rPr>
        <w:t>Diajukan sebagai syarat menyelesaikan jenjang strata Satu (S-1) di Program Studi Teknik Informatika, Jurusan Teknologi, Produksi dan Industri, Institut Teknologi Sumatera</w:t>
      </w:r>
    </w:p>
    <w:p w14:paraId="2196202A" w14:textId="77777777" w:rsidR="00F52D40" w:rsidRPr="00FD40C3" w:rsidRDefault="00F52D40">
      <w:pPr>
        <w:spacing w:before="120"/>
        <w:ind w:firstLine="0"/>
        <w:jc w:val="center"/>
        <w:rPr>
          <w:b/>
          <w:sz w:val="28"/>
          <w:szCs w:val="28"/>
        </w:rPr>
      </w:pPr>
    </w:p>
    <w:p w14:paraId="175CB55D" w14:textId="77777777" w:rsidR="00F52D40" w:rsidRPr="00FD40C3" w:rsidRDefault="006724C1">
      <w:pPr>
        <w:ind w:firstLine="0"/>
        <w:jc w:val="center"/>
        <w:rPr>
          <w:b/>
        </w:rPr>
      </w:pPr>
      <w:r w:rsidRPr="00FD40C3">
        <w:rPr>
          <w:b/>
        </w:rPr>
        <w:t>Oleh:</w:t>
      </w:r>
    </w:p>
    <w:p w14:paraId="5AA67CE9" w14:textId="23944E11" w:rsidR="00F52D40" w:rsidRPr="00FD40C3" w:rsidRDefault="007A334C">
      <w:pPr>
        <w:ind w:firstLine="0"/>
        <w:jc w:val="center"/>
        <w:rPr>
          <w:b/>
        </w:rPr>
      </w:pPr>
      <w:r w:rsidRPr="00FD40C3">
        <w:rPr>
          <w:b/>
        </w:rPr>
        <w:t>GEIZKA ROZILIA RUICOSTA</w:t>
      </w:r>
    </w:p>
    <w:p w14:paraId="4012E577" w14:textId="30A173A1" w:rsidR="00F52D40" w:rsidRPr="00FD40C3" w:rsidRDefault="007A334C">
      <w:pPr>
        <w:spacing w:after="120"/>
        <w:ind w:firstLine="0"/>
        <w:jc w:val="center"/>
        <w:rPr>
          <w:b/>
        </w:rPr>
      </w:pPr>
      <w:r w:rsidRPr="00FD40C3">
        <w:rPr>
          <w:b/>
        </w:rPr>
        <w:t>119140114</w:t>
      </w:r>
    </w:p>
    <w:p w14:paraId="2FF9D282" w14:textId="77777777" w:rsidR="00F52D40" w:rsidRPr="00FD40C3" w:rsidRDefault="00F52D40">
      <w:pPr>
        <w:ind w:firstLine="0"/>
        <w:jc w:val="center"/>
        <w:rPr>
          <w:b/>
        </w:rPr>
      </w:pPr>
    </w:p>
    <w:p w14:paraId="1E0D9B9F" w14:textId="77777777" w:rsidR="00F52D40" w:rsidRPr="00FD40C3" w:rsidRDefault="00F52D40">
      <w:pPr>
        <w:ind w:firstLine="0"/>
        <w:jc w:val="center"/>
        <w:rPr>
          <w:b/>
        </w:rPr>
      </w:pPr>
    </w:p>
    <w:p w14:paraId="0B17E6CD" w14:textId="77777777" w:rsidR="00F52D40" w:rsidRPr="00FD40C3" w:rsidRDefault="006724C1">
      <w:pPr>
        <w:ind w:firstLine="0"/>
        <w:jc w:val="center"/>
        <w:rPr>
          <w:b/>
        </w:rPr>
      </w:pPr>
      <w:r w:rsidRPr="00FD40C3">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Pr="00FD40C3" w:rsidRDefault="00F52D40">
      <w:pPr>
        <w:ind w:firstLine="0"/>
        <w:jc w:val="center"/>
        <w:rPr>
          <w:b/>
          <w:sz w:val="32"/>
          <w:szCs w:val="32"/>
        </w:rPr>
      </w:pPr>
    </w:p>
    <w:p w14:paraId="6003359A" w14:textId="77777777" w:rsidR="00F52D40" w:rsidRPr="00FD40C3" w:rsidRDefault="006724C1">
      <w:pPr>
        <w:ind w:firstLine="0"/>
        <w:jc w:val="center"/>
        <w:rPr>
          <w:b/>
          <w:sz w:val="28"/>
          <w:szCs w:val="28"/>
        </w:rPr>
      </w:pPr>
      <w:r w:rsidRPr="00FD40C3">
        <w:rPr>
          <w:b/>
          <w:sz w:val="28"/>
          <w:szCs w:val="28"/>
        </w:rPr>
        <w:t>PROGRAM STUDI TEKNIK INFORMATIKA</w:t>
      </w:r>
    </w:p>
    <w:p w14:paraId="762C4F9A" w14:textId="77777777" w:rsidR="00F52D40" w:rsidRPr="00FD40C3" w:rsidRDefault="006724C1">
      <w:pPr>
        <w:ind w:firstLine="0"/>
        <w:jc w:val="center"/>
        <w:rPr>
          <w:b/>
          <w:sz w:val="28"/>
          <w:szCs w:val="28"/>
        </w:rPr>
      </w:pPr>
      <w:r w:rsidRPr="00FD40C3">
        <w:rPr>
          <w:b/>
          <w:sz w:val="28"/>
          <w:szCs w:val="28"/>
        </w:rPr>
        <w:t>JURUSAN TEKNOLOGI, PRODUKSI DAN INDUSTRI</w:t>
      </w:r>
    </w:p>
    <w:p w14:paraId="1CF6AE0D" w14:textId="77777777" w:rsidR="00F52D40" w:rsidRPr="00FD40C3" w:rsidRDefault="006724C1">
      <w:pPr>
        <w:ind w:firstLine="0"/>
        <w:jc w:val="center"/>
        <w:rPr>
          <w:b/>
          <w:sz w:val="28"/>
          <w:szCs w:val="28"/>
        </w:rPr>
      </w:pPr>
      <w:r w:rsidRPr="00FD40C3">
        <w:rPr>
          <w:b/>
          <w:sz w:val="28"/>
          <w:szCs w:val="28"/>
        </w:rPr>
        <w:t>INSTITUT TEKNOLOGI SUMATERA</w:t>
      </w:r>
    </w:p>
    <w:p w14:paraId="3E7FD9CD" w14:textId="77777777" w:rsidR="00F52D40" w:rsidRPr="00FD40C3" w:rsidRDefault="006724C1">
      <w:pPr>
        <w:ind w:firstLine="0"/>
        <w:jc w:val="center"/>
        <w:rPr>
          <w:b/>
          <w:sz w:val="28"/>
          <w:szCs w:val="28"/>
        </w:rPr>
      </w:pPr>
      <w:r w:rsidRPr="00FD40C3">
        <w:rPr>
          <w:b/>
          <w:sz w:val="28"/>
          <w:szCs w:val="28"/>
        </w:rPr>
        <w:t>LAMPUNG SELATAN</w:t>
      </w:r>
    </w:p>
    <w:p w14:paraId="49D36656" w14:textId="1BD9ADA1" w:rsidR="00F52D40" w:rsidRPr="00FD40C3" w:rsidRDefault="006724C1">
      <w:pPr>
        <w:ind w:firstLine="0"/>
        <w:jc w:val="center"/>
        <w:rPr>
          <w:b/>
          <w:sz w:val="28"/>
          <w:szCs w:val="28"/>
        </w:rPr>
        <w:sectPr w:rsidR="00F52D40" w:rsidRPr="00FD40C3">
          <w:headerReference w:type="default" r:id="rId9"/>
          <w:footerReference w:type="default" r:id="rId10"/>
          <w:footerReference w:type="first" r:id="rId11"/>
          <w:pgSz w:w="11909" w:h="16834"/>
          <w:pgMar w:top="1701" w:right="1701" w:bottom="1701" w:left="1985" w:header="720" w:footer="720" w:gutter="0"/>
          <w:pgNumType w:start="1"/>
          <w:cols w:space="720"/>
          <w:titlePg/>
        </w:sectPr>
      </w:pPr>
      <w:r w:rsidRPr="00FD40C3">
        <w:rPr>
          <w:b/>
          <w:sz w:val="28"/>
          <w:szCs w:val="28"/>
        </w:rPr>
        <w:t>202</w:t>
      </w:r>
      <w:r w:rsidR="00EE4DAA" w:rsidRPr="00FD40C3">
        <w:rPr>
          <w:b/>
          <w:sz w:val="28"/>
          <w:szCs w:val="28"/>
        </w:rPr>
        <w:t>4</w:t>
      </w:r>
    </w:p>
    <w:p w14:paraId="4E09DB6A" w14:textId="77777777" w:rsidR="00F52D40" w:rsidRPr="00FD40C3" w:rsidRDefault="006724C1" w:rsidP="00AF32A5">
      <w:pPr>
        <w:pStyle w:val="Heading1"/>
      </w:pPr>
      <w:bookmarkStart w:id="1" w:name="_gjdgxs" w:colFirst="0" w:colLast="0"/>
      <w:bookmarkStart w:id="2" w:name="_Toc156587025"/>
      <w:bookmarkStart w:id="3" w:name="_Toc156593570"/>
      <w:bookmarkStart w:id="4" w:name="_Toc156594584"/>
      <w:bookmarkEnd w:id="1"/>
      <w:r w:rsidRPr="00FD40C3">
        <w:lastRenderedPageBreak/>
        <w:t>LEMBAR PENGESAHAN</w:t>
      </w:r>
      <w:bookmarkEnd w:id="2"/>
      <w:bookmarkEnd w:id="3"/>
      <w:bookmarkEnd w:id="4"/>
      <w:r w:rsidRPr="00FD40C3">
        <w:t xml:space="preserve"> </w:t>
      </w:r>
    </w:p>
    <w:p w14:paraId="6B335A1B" w14:textId="422B5B16" w:rsidR="00F52D40" w:rsidRPr="00FD40C3"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sidRPr="00FD40C3">
        <w:rPr>
          <w:rFonts w:ascii="Times" w:eastAsia="Times" w:hAnsi="Times" w:cs="Times"/>
          <w:color w:val="000000"/>
        </w:rPr>
        <w:t>Tugas Akhir dengan judul “</w:t>
      </w:r>
      <w:r w:rsidR="001F79D9" w:rsidRPr="00363A74">
        <w:rPr>
          <w:rFonts w:ascii="Times" w:eastAsia="Times" w:hAnsi="Times" w:cs="Times"/>
          <w:color w:val="000000" w:themeColor="text1"/>
        </w:rPr>
        <w:t xml:space="preserve">Rancang Bangun Aplikasi Penilaian Esai Singkat Berbahasa Indonesia Dan Inggris Menggunakan Metode </w:t>
      </w:r>
      <w:r w:rsidR="001F79D9" w:rsidRPr="001F79D9">
        <w:rPr>
          <w:rFonts w:ascii="Times" w:eastAsia="Times" w:hAnsi="Times" w:cs="Times"/>
          <w:i/>
          <w:iCs/>
          <w:color w:val="000000" w:themeColor="text1"/>
        </w:rPr>
        <w:t>Test-Driven Development</w:t>
      </w:r>
      <w:r w:rsidRPr="00FD40C3">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Pr="00FD40C3"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rsidRPr="00FD40C3" w14:paraId="725C2776" w14:textId="77777777">
        <w:trPr>
          <w:trHeight w:val="1502"/>
        </w:trPr>
        <w:tc>
          <w:tcPr>
            <w:tcW w:w="6592" w:type="dxa"/>
            <w:tcBorders>
              <w:top w:val="nil"/>
              <w:left w:val="nil"/>
              <w:bottom w:val="nil"/>
              <w:right w:val="single" w:sz="4" w:space="0" w:color="000000"/>
            </w:tcBorders>
          </w:tcPr>
          <w:p w14:paraId="3051E74A" w14:textId="48D37025" w:rsidR="00F52D40" w:rsidRPr="00363A74" w:rsidRDefault="006724C1">
            <w:pPr>
              <w:widowControl w:val="0"/>
              <w:spacing w:before="27"/>
              <w:ind w:firstLine="0"/>
              <w:jc w:val="left"/>
              <w:rPr>
                <w:color w:val="000000"/>
                <w:lang w:val="en-US"/>
              </w:rPr>
            </w:pPr>
            <w:r w:rsidRPr="00FD40C3">
              <w:rPr>
                <w:color w:val="000000"/>
              </w:rPr>
              <w:t xml:space="preserve">Lampung Selatan, </w:t>
            </w:r>
            <w:r w:rsidR="00363A74" w:rsidRPr="00363A74">
              <w:rPr>
                <w:color w:val="000000" w:themeColor="text1"/>
                <w:lang w:val="en-US"/>
              </w:rPr>
              <w:t>22-01-2024</w:t>
            </w:r>
          </w:p>
          <w:p w14:paraId="5122D427" w14:textId="77777777" w:rsidR="00F52D40" w:rsidRPr="00FD40C3" w:rsidRDefault="006724C1">
            <w:pPr>
              <w:widowControl w:val="0"/>
              <w:spacing w:before="27"/>
              <w:ind w:firstLine="0"/>
              <w:jc w:val="left"/>
              <w:rPr>
                <w:color w:val="000000"/>
              </w:rPr>
            </w:pPr>
            <w:r w:rsidRPr="00FD40C3">
              <w:rPr>
                <w:color w:val="000000"/>
              </w:rPr>
              <w:t>Penulis,</w:t>
            </w:r>
          </w:p>
          <w:p w14:paraId="4031C6F1" w14:textId="77777777" w:rsidR="00F52D40" w:rsidRPr="00FD40C3" w:rsidRDefault="00F52D40">
            <w:pPr>
              <w:widowControl w:val="0"/>
              <w:spacing w:before="27"/>
              <w:ind w:firstLine="0"/>
              <w:jc w:val="left"/>
              <w:rPr>
                <w:color w:val="000000"/>
              </w:rPr>
            </w:pPr>
          </w:p>
          <w:p w14:paraId="50A9DF2C" w14:textId="77777777" w:rsidR="00F52D40" w:rsidRPr="00FD40C3" w:rsidRDefault="006724C1">
            <w:pPr>
              <w:widowControl w:val="0"/>
              <w:pBdr>
                <w:top w:val="nil"/>
                <w:left w:val="nil"/>
                <w:bottom w:val="nil"/>
                <w:right w:val="nil"/>
                <w:between w:val="nil"/>
              </w:pBdr>
              <w:spacing w:before="36"/>
              <w:ind w:firstLine="0"/>
              <w:rPr>
                <w:rFonts w:ascii="Times" w:eastAsia="Times" w:hAnsi="Times" w:cs="Times"/>
                <w:color w:val="000000"/>
              </w:rPr>
            </w:pPr>
            <w:r w:rsidRPr="00FD40C3">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Pr="00FD40C3" w:rsidRDefault="006724C1">
            <w:pPr>
              <w:widowControl w:val="0"/>
              <w:spacing w:before="27"/>
              <w:ind w:firstLine="0"/>
              <w:jc w:val="center"/>
              <w:rPr>
                <w:rFonts w:ascii="Times" w:eastAsia="Times" w:hAnsi="Times" w:cs="Times"/>
                <w:color w:val="000000"/>
              </w:rPr>
            </w:pPr>
            <w:r w:rsidRPr="00FD40C3">
              <w:rPr>
                <w:rFonts w:ascii="Times" w:eastAsia="Times" w:hAnsi="Times" w:cs="Times"/>
                <w:color w:val="000000"/>
                <w:sz w:val="20"/>
                <w:szCs w:val="20"/>
              </w:rPr>
              <w:t>PHOTO</w:t>
            </w:r>
            <w:r w:rsidRPr="00FD40C3">
              <w:rPr>
                <w:rFonts w:ascii="Times" w:eastAsia="Times" w:hAnsi="Times" w:cs="Times"/>
                <w:color w:val="000000"/>
                <w:sz w:val="20"/>
                <w:szCs w:val="20"/>
              </w:rPr>
              <w:br/>
              <w:t>BERWARNA</w:t>
            </w:r>
          </w:p>
        </w:tc>
      </w:tr>
      <w:tr w:rsidR="00F52D40" w:rsidRPr="00FD40C3" w14:paraId="7A4BCC14" w14:textId="77777777">
        <w:trPr>
          <w:trHeight w:val="512"/>
        </w:trPr>
        <w:tc>
          <w:tcPr>
            <w:tcW w:w="6592" w:type="dxa"/>
            <w:tcBorders>
              <w:top w:val="nil"/>
              <w:left w:val="nil"/>
              <w:bottom w:val="nil"/>
              <w:right w:val="nil"/>
            </w:tcBorders>
          </w:tcPr>
          <w:p w14:paraId="5462D5B9" w14:textId="3BA30AC1" w:rsidR="00F52D40" w:rsidRPr="00FD40C3" w:rsidRDefault="007A334C">
            <w:pPr>
              <w:widowControl w:val="0"/>
              <w:pBdr>
                <w:top w:val="nil"/>
                <w:left w:val="nil"/>
                <w:bottom w:val="nil"/>
                <w:right w:val="nil"/>
                <w:between w:val="nil"/>
              </w:pBdr>
              <w:spacing w:before="111"/>
              <w:ind w:firstLine="0"/>
              <w:rPr>
                <w:rFonts w:ascii="Times" w:eastAsia="Times" w:hAnsi="Times" w:cs="Times"/>
                <w:color w:val="000000"/>
              </w:rPr>
            </w:pPr>
            <w:r w:rsidRPr="00FD40C3">
              <w:rPr>
                <w:rFonts w:ascii="Times" w:eastAsia="Times" w:hAnsi="Times" w:cs="Times"/>
                <w:color w:val="000000"/>
              </w:rPr>
              <w:t>Geizka Rozilia Ruicosta</w:t>
            </w:r>
          </w:p>
          <w:p w14:paraId="6EADFDC9" w14:textId="162C0DB4" w:rsidR="00F52D40" w:rsidRPr="00FD40C3" w:rsidRDefault="006724C1">
            <w:pPr>
              <w:widowControl w:val="0"/>
              <w:spacing w:before="27"/>
              <w:ind w:firstLine="0"/>
              <w:jc w:val="left"/>
              <w:rPr>
                <w:color w:val="000000"/>
              </w:rPr>
            </w:pPr>
            <w:r w:rsidRPr="00FD40C3">
              <w:rPr>
                <w:rFonts w:ascii="Times" w:eastAsia="Times" w:hAnsi="Times" w:cs="Times"/>
                <w:color w:val="000000"/>
              </w:rPr>
              <w:t xml:space="preserve">NIM. </w:t>
            </w:r>
            <w:r w:rsidR="007A334C" w:rsidRPr="00FD40C3">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Pr="00FD40C3"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Pr="00FD40C3"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Pr="00FD40C3"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sidRPr="00FD40C3">
        <w:rPr>
          <w:rFonts w:ascii="Times" w:eastAsia="Times" w:hAnsi="Times" w:cs="Times"/>
          <w:color w:val="000000"/>
        </w:rPr>
        <w:t xml:space="preserve">Diperiksa dan disetujui oleh, </w:t>
      </w:r>
    </w:p>
    <w:p w14:paraId="43BB6DB1" w14:textId="77777777" w:rsidR="00F52D40" w:rsidRPr="00FD40C3"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sidRPr="00FD40C3">
        <w:rPr>
          <w:rFonts w:ascii="Times" w:eastAsia="Times" w:hAnsi="Times" w:cs="Times"/>
          <w:color w:val="000000"/>
        </w:rPr>
        <w:t xml:space="preserve">Pembimbing </w:t>
      </w:r>
      <w:r w:rsidRPr="00FD40C3">
        <w:rPr>
          <w:rFonts w:ascii="Times" w:eastAsia="Times" w:hAnsi="Times" w:cs="Times"/>
          <w:color w:val="000000"/>
        </w:rPr>
        <w:tab/>
        <w:t xml:space="preserve">Tanda Tangan </w:t>
      </w:r>
    </w:p>
    <w:p w14:paraId="086C056F" w14:textId="3A6AF16A" w:rsidR="00F52D40" w:rsidRPr="00FD40C3"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sidRPr="00FD40C3">
        <w:rPr>
          <w:rFonts w:ascii="Times" w:eastAsia="Times" w:hAnsi="Times" w:cs="Times"/>
          <w:color w:val="000000"/>
        </w:rPr>
        <w:t xml:space="preserve">1. </w:t>
      </w:r>
      <w:r w:rsidR="001F79D9" w:rsidRPr="001F79D9">
        <w:rPr>
          <w:rFonts w:ascii="Times" w:eastAsia="Times" w:hAnsi="Times" w:cs="Times"/>
          <w:color w:val="000000"/>
        </w:rPr>
        <w:t>Ilham Firman Ashari, S.Kom., M.T.</w:t>
      </w:r>
    </w:p>
    <w:p w14:paraId="64829435" w14:textId="0A4E4858" w:rsidR="00F52D40" w:rsidRPr="00FD40C3" w:rsidRDefault="006724C1" w:rsidP="001F79D9">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sidRPr="00FD40C3">
        <w:rPr>
          <w:rFonts w:ascii="Times" w:eastAsia="Times" w:hAnsi="Times" w:cs="Times"/>
          <w:color w:val="000000"/>
        </w:rPr>
        <w:t>NIP.</w:t>
      </w:r>
      <w:r w:rsidR="001F79D9">
        <w:rPr>
          <w:rFonts w:ascii="Times" w:eastAsia="Times" w:hAnsi="Times" w:cs="Times"/>
          <w:color w:val="000000"/>
          <w:lang w:val="en-US"/>
        </w:rPr>
        <w:t xml:space="preserve"> </w:t>
      </w:r>
      <w:r w:rsidR="001F79D9" w:rsidRPr="001F79D9">
        <w:rPr>
          <w:rFonts w:ascii="Times" w:eastAsia="Times" w:hAnsi="Times" w:cs="Times"/>
          <w:color w:val="000000"/>
          <w:lang w:val="en-US"/>
        </w:rPr>
        <w:t>19930314 201903 1 018</w:t>
      </w:r>
      <w:r w:rsidRPr="00FD40C3">
        <w:rPr>
          <w:rFonts w:ascii="Times" w:eastAsia="Times" w:hAnsi="Times" w:cs="Times"/>
          <w:color w:val="000000"/>
        </w:rPr>
        <w:tab/>
        <w:t xml:space="preserve">……………… </w:t>
      </w:r>
    </w:p>
    <w:p w14:paraId="007C9A90" w14:textId="668748E4" w:rsidR="00F52D40" w:rsidRPr="00FD40C3"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sidRPr="00FD40C3">
        <w:rPr>
          <w:rFonts w:ascii="Times" w:eastAsia="Times" w:hAnsi="Times" w:cs="Times"/>
          <w:color w:val="000000"/>
        </w:rPr>
        <w:t xml:space="preserve">2. </w:t>
      </w:r>
      <w:r w:rsidR="001F79D9" w:rsidRPr="001F79D9">
        <w:rPr>
          <w:rFonts w:ascii="Times" w:eastAsia="Times" w:hAnsi="Times" w:cs="Times"/>
          <w:color w:val="000000"/>
        </w:rPr>
        <w:t>Ir. Mugi Praseptiawan, S.T., M.Kom.</w:t>
      </w:r>
    </w:p>
    <w:p w14:paraId="4742299B" w14:textId="110B9B36" w:rsidR="00F52D40" w:rsidRPr="00FD40C3"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sidRPr="00FD40C3">
        <w:rPr>
          <w:rFonts w:ascii="Times" w:eastAsia="Times" w:hAnsi="Times" w:cs="Times"/>
          <w:color w:val="000000"/>
        </w:rPr>
        <w:t>NIP.</w:t>
      </w:r>
      <w:r w:rsidR="001F79D9">
        <w:rPr>
          <w:rFonts w:ascii="Times" w:eastAsia="Times" w:hAnsi="Times" w:cs="Times"/>
          <w:color w:val="000000"/>
          <w:lang w:val="en-US"/>
        </w:rPr>
        <w:t xml:space="preserve"> </w:t>
      </w:r>
      <w:r w:rsidR="001F79D9" w:rsidRPr="001F79D9">
        <w:rPr>
          <w:rFonts w:ascii="Times" w:eastAsia="Times" w:hAnsi="Times" w:cs="Times"/>
          <w:color w:val="000000"/>
          <w:lang w:val="en-US"/>
        </w:rPr>
        <w:t>19850921 201903 1 012</w:t>
      </w:r>
      <w:r w:rsidRPr="00FD40C3">
        <w:rPr>
          <w:rFonts w:ascii="Times" w:eastAsia="Times" w:hAnsi="Times" w:cs="Times"/>
          <w:color w:val="000000"/>
        </w:rPr>
        <w:tab/>
        <w:t xml:space="preserve">……………… </w:t>
      </w:r>
    </w:p>
    <w:p w14:paraId="5042E7FD" w14:textId="77777777" w:rsidR="00F52D40" w:rsidRPr="00FD40C3"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sidRPr="00FD40C3">
        <w:rPr>
          <w:rFonts w:ascii="Times" w:eastAsia="Times" w:hAnsi="Times" w:cs="Times"/>
          <w:color w:val="000000"/>
        </w:rPr>
        <w:t xml:space="preserve">Penguji </w:t>
      </w:r>
      <w:r w:rsidRPr="00FD40C3">
        <w:rPr>
          <w:rFonts w:ascii="Times" w:eastAsia="Times" w:hAnsi="Times" w:cs="Times"/>
          <w:color w:val="000000"/>
        </w:rPr>
        <w:tab/>
        <w:t xml:space="preserve">Tanda Tangan </w:t>
      </w:r>
    </w:p>
    <w:p w14:paraId="31CAC18F" w14:textId="7CA4399A" w:rsidR="00F52D40" w:rsidRPr="00FD40C3"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sidRPr="00FD40C3">
        <w:rPr>
          <w:rFonts w:ascii="Times" w:eastAsia="Times" w:hAnsi="Times" w:cs="Times"/>
          <w:color w:val="000000"/>
        </w:rPr>
        <w:t xml:space="preserve">1. </w:t>
      </w:r>
      <w:r w:rsidR="001F79D9" w:rsidRPr="001F79D9">
        <w:rPr>
          <w:rFonts w:ascii="Times" w:eastAsia="Times" w:hAnsi="Times" w:cs="Times"/>
          <w:color w:val="000000"/>
        </w:rPr>
        <w:t>Eko Dwi Nugroho, S.Kom., M.Cs.</w:t>
      </w:r>
    </w:p>
    <w:p w14:paraId="5145542E" w14:textId="26E9EF90" w:rsidR="00F52D40" w:rsidRPr="00FD40C3"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sidRPr="00FD40C3">
        <w:rPr>
          <w:rFonts w:ascii="Times" w:eastAsia="Times" w:hAnsi="Times" w:cs="Times"/>
          <w:color w:val="000000"/>
        </w:rPr>
        <w:t>NIP.</w:t>
      </w:r>
      <w:r w:rsidR="001F79D9">
        <w:rPr>
          <w:rFonts w:ascii="Times" w:eastAsia="Times" w:hAnsi="Times" w:cs="Times"/>
          <w:color w:val="000000"/>
          <w:lang w:val="en-US"/>
        </w:rPr>
        <w:t xml:space="preserve"> </w:t>
      </w:r>
      <w:r w:rsidR="001F79D9" w:rsidRPr="001F79D9">
        <w:rPr>
          <w:rFonts w:ascii="Times" w:eastAsia="Times" w:hAnsi="Times" w:cs="Times"/>
          <w:color w:val="000000"/>
          <w:lang w:val="en-US"/>
        </w:rPr>
        <w:t>19910209 2020 1 279</w:t>
      </w:r>
      <w:r w:rsidRPr="00FD40C3">
        <w:rPr>
          <w:rFonts w:ascii="Times" w:eastAsia="Times" w:hAnsi="Times" w:cs="Times"/>
          <w:color w:val="000000"/>
        </w:rPr>
        <w:tab/>
        <w:t xml:space="preserve">……………… </w:t>
      </w:r>
    </w:p>
    <w:p w14:paraId="6BBB483E" w14:textId="7B757940" w:rsidR="00F52D40" w:rsidRPr="00FD40C3"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sidRPr="00FD40C3">
        <w:rPr>
          <w:rFonts w:ascii="Times" w:eastAsia="Times" w:hAnsi="Times" w:cs="Times"/>
          <w:color w:val="000000"/>
        </w:rPr>
        <w:t xml:space="preserve">2. </w:t>
      </w:r>
      <w:r w:rsidR="001F79D9" w:rsidRPr="001F79D9">
        <w:rPr>
          <w:rFonts w:ascii="Times" w:eastAsia="Times" w:hAnsi="Times" w:cs="Times"/>
          <w:color w:val="000000"/>
        </w:rPr>
        <w:t>Muhammad Habib Algifari, S.Kom., M.T.I.</w:t>
      </w:r>
    </w:p>
    <w:p w14:paraId="0ACF6312" w14:textId="16FAA7AF" w:rsidR="00F52D40" w:rsidRPr="00FD40C3"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sidRPr="00FD40C3">
        <w:rPr>
          <w:rFonts w:ascii="Times" w:eastAsia="Times" w:hAnsi="Times" w:cs="Times"/>
          <w:color w:val="000000"/>
        </w:rPr>
        <w:t>NIP.</w:t>
      </w:r>
      <w:r w:rsidR="001F79D9">
        <w:rPr>
          <w:rFonts w:ascii="Times" w:eastAsia="Times" w:hAnsi="Times" w:cs="Times"/>
          <w:color w:val="000000"/>
          <w:lang w:val="en-US"/>
        </w:rPr>
        <w:t xml:space="preserve"> </w:t>
      </w:r>
      <w:r w:rsidR="001F79D9" w:rsidRPr="001F79D9">
        <w:rPr>
          <w:rFonts w:ascii="Times" w:eastAsia="Times" w:hAnsi="Times" w:cs="Times"/>
          <w:color w:val="000000"/>
          <w:lang w:val="en-US"/>
        </w:rPr>
        <w:t>19910525 2022 03 1 002</w:t>
      </w:r>
      <w:r w:rsidRPr="00FD40C3">
        <w:rPr>
          <w:rFonts w:ascii="Times" w:eastAsia="Times" w:hAnsi="Times" w:cs="Times"/>
          <w:color w:val="000000"/>
        </w:rPr>
        <w:tab/>
        <w:t xml:space="preserve">……………… </w:t>
      </w:r>
    </w:p>
    <w:p w14:paraId="5118566C" w14:textId="77777777" w:rsidR="00F52D40" w:rsidRPr="00FD40C3"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sidRPr="00FD40C3">
        <w:rPr>
          <w:rFonts w:ascii="Times" w:eastAsia="Times" w:hAnsi="Times" w:cs="Times"/>
          <w:color w:val="000000"/>
        </w:rPr>
        <w:t xml:space="preserve">Disahkan oleh, </w:t>
      </w:r>
    </w:p>
    <w:p w14:paraId="2DB83F82" w14:textId="77777777" w:rsidR="00F52D40" w:rsidRPr="00FD40C3"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sidRPr="00FD40C3">
        <w:rPr>
          <w:rFonts w:ascii="Times" w:eastAsia="Times" w:hAnsi="Times" w:cs="Times"/>
          <w:color w:val="000000"/>
        </w:rPr>
        <w:t xml:space="preserve">Koordinator Program Studi Teknik Informatika </w:t>
      </w:r>
    </w:p>
    <w:p w14:paraId="106922A4" w14:textId="77777777" w:rsidR="00F52D40" w:rsidRPr="00FD40C3"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sidRPr="00FD40C3">
        <w:rPr>
          <w:rFonts w:ascii="Times" w:eastAsia="Times" w:hAnsi="Times" w:cs="Times"/>
          <w:color w:val="000000"/>
        </w:rPr>
        <w:t>Jurusan Teknologi, Produksi dan Industri</w:t>
      </w:r>
    </w:p>
    <w:p w14:paraId="2C629AD6" w14:textId="77777777" w:rsidR="00F52D40" w:rsidRPr="00FD40C3"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sidRPr="00FD40C3">
        <w:rPr>
          <w:rFonts w:ascii="Times" w:eastAsia="Times" w:hAnsi="Times" w:cs="Times"/>
          <w:color w:val="000000"/>
        </w:rPr>
        <w:t xml:space="preserve">Institut Teknologi Sumatera </w:t>
      </w:r>
    </w:p>
    <w:p w14:paraId="5DDAD27E" w14:textId="77777777" w:rsidR="00F52D40" w:rsidRPr="00FD40C3"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Pr="00FD40C3"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Pr="00FD40C3"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068C8D17" w:rsidR="00F52D40" w:rsidRPr="00FD40C3" w:rsidRDefault="001F79D9">
      <w:pPr>
        <w:widowControl w:val="0"/>
        <w:pBdr>
          <w:top w:val="nil"/>
          <w:left w:val="nil"/>
          <w:bottom w:val="nil"/>
          <w:right w:val="nil"/>
          <w:between w:val="nil"/>
        </w:pBdr>
        <w:spacing w:line="240" w:lineRule="auto"/>
        <w:jc w:val="center"/>
        <w:rPr>
          <w:rFonts w:ascii="Times" w:eastAsia="Times" w:hAnsi="Times" w:cs="Times"/>
          <w:color w:val="000000"/>
        </w:rPr>
      </w:pPr>
      <w:r w:rsidRPr="001F79D9">
        <w:rPr>
          <w:rFonts w:ascii="Times" w:eastAsia="Times" w:hAnsi="Times" w:cs="Times"/>
          <w:color w:val="000000"/>
        </w:rPr>
        <w:t>Andika Setiawan, S.Kom., M.Cs.</w:t>
      </w:r>
    </w:p>
    <w:p w14:paraId="6F4DA5BA" w14:textId="11ECAB24" w:rsidR="00F52D40" w:rsidRPr="001F79D9" w:rsidRDefault="006724C1">
      <w:pPr>
        <w:widowControl w:val="0"/>
        <w:pBdr>
          <w:top w:val="nil"/>
          <w:left w:val="nil"/>
          <w:bottom w:val="nil"/>
          <w:right w:val="nil"/>
          <w:between w:val="nil"/>
        </w:pBdr>
        <w:spacing w:before="39" w:line="240" w:lineRule="auto"/>
        <w:jc w:val="center"/>
        <w:rPr>
          <w:lang w:val="en-US"/>
        </w:rPr>
        <w:sectPr w:rsidR="00F52D40" w:rsidRPr="001F79D9" w:rsidSect="00441F31">
          <w:pgSz w:w="11909" w:h="16834"/>
          <w:pgMar w:top="1701" w:right="1701" w:bottom="1701" w:left="1985" w:header="720" w:footer="720" w:gutter="0"/>
          <w:pgNumType w:fmt="lowerRoman" w:start="1"/>
          <w:cols w:space="720"/>
        </w:sectPr>
      </w:pPr>
      <w:r w:rsidRPr="00FD40C3">
        <w:rPr>
          <w:rFonts w:ascii="Times" w:eastAsia="Times" w:hAnsi="Times" w:cs="Times"/>
          <w:color w:val="000000"/>
        </w:rPr>
        <w:t>NIP.</w:t>
      </w:r>
      <w:r w:rsidR="001F79D9">
        <w:rPr>
          <w:rFonts w:ascii="Times" w:eastAsia="Times" w:hAnsi="Times" w:cs="Times"/>
          <w:color w:val="000000"/>
          <w:lang w:val="en-US"/>
        </w:rPr>
        <w:t xml:space="preserve"> </w:t>
      </w:r>
      <w:r w:rsidR="001F79D9" w:rsidRPr="001F79D9">
        <w:rPr>
          <w:rFonts w:ascii="Times" w:eastAsia="Times" w:hAnsi="Times" w:cs="Times"/>
          <w:color w:val="000000"/>
          <w:lang w:val="en-US"/>
        </w:rPr>
        <w:t>19911127 2022 03 1 007</w:t>
      </w:r>
    </w:p>
    <w:p w14:paraId="10DBD5CC" w14:textId="3CDFD557" w:rsidR="00F52D40" w:rsidRPr="00FD40C3" w:rsidRDefault="006724C1">
      <w:pPr>
        <w:pStyle w:val="Heading1"/>
      </w:pPr>
      <w:bookmarkStart w:id="5" w:name="_30j0zll" w:colFirst="0" w:colLast="0"/>
      <w:bookmarkStart w:id="6" w:name="_Toc156587026"/>
      <w:bookmarkStart w:id="7" w:name="_Toc156593571"/>
      <w:bookmarkStart w:id="8" w:name="_Toc156594585"/>
      <w:bookmarkEnd w:id="5"/>
      <w:r w:rsidRPr="00FD40C3">
        <w:lastRenderedPageBreak/>
        <w:t>HALAMAN PERNYATAAN ORISINALITAS</w:t>
      </w:r>
      <w:bookmarkEnd w:id="6"/>
      <w:bookmarkEnd w:id="7"/>
      <w:bookmarkEnd w:id="8"/>
      <w:r w:rsidRPr="00FD40C3">
        <w:t xml:space="preserve"> </w:t>
      </w:r>
    </w:p>
    <w:p w14:paraId="5CA5A516" w14:textId="20C542B0" w:rsidR="00F52D40" w:rsidRPr="00FD40C3"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sidRPr="00FD40C3">
        <w:rPr>
          <w:rFonts w:ascii="Cambria" w:eastAsia="Cambria" w:hAnsi="Cambria" w:cs="Cambria"/>
          <w:b/>
          <w:color w:val="000000"/>
        </w:rPr>
        <w:t>Tugas Akhir dengan judul “</w:t>
      </w:r>
      <w:r w:rsidR="0095531D" w:rsidRPr="0095531D">
        <w:rPr>
          <w:rFonts w:ascii="Cambria" w:eastAsia="Cambria" w:hAnsi="Cambria" w:cs="Cambria"/>
          <w:b/>
          <w:color w:val="000000" w:themeColor="text1"/>
        </w:rPr>
        <w:t xml:space="preserve">Rancang Bangun Aplikasi Penilaian Esai Singkat Berbahasa Indonesia Dan Inggris Menggunakan Metode </w:t>
      </w:r>
      <w:r w:rsidR="0095531D" w:rsidRPr="0095531D">
        <w:rPr>
          <w:rFonts w:ascii="Cambria" w:eastAsia="Cambria" w:hAnsi="Cambria" w:cs="Cambria"/>
          <w:b/>
          <w:i/>
          <w:iCs/>
          <w:color w:val="000000" w:themeColor="text1"/>
        </w:rPr>
        <w:t>Test-Driven Development</w:t>
      </w:r>
      <w:r w:rsidRPr="00FD40C3">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Pr="00FD40C3"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sidRPr="00FD40C3">
        <w:rPr>
          <w:rFonts w:ascii="Times" w:eastAsia="Times" w:hAnsi="Times" w:cs="Times"/>
          <w:b/>
          <w:color w:val="000000"/>
        </w:rPr>
        <w:t xml:space="preserve">Nama </w:t>
      </w:r>
      <w:r w:rsidRPr="00FD40C3">
        <w:rPr>
          <w:rFonts w:ascii="Times" w:eastAsia="Times" w:hAnsi="Times" w:cs="Times"/>
          <w:b/>
          <w:color w:val="000000"/>
        </w:rPr>
        <w:tab/>
      </w:r>
      <w:r w:rsidRPr="00FD40C3">
        <w:rPr>
          <w:rFonts w:ascii="Times" w:eastAsia="Times" w:hAnsi="Times" w:cs="Times"/>
          <w:b/>
          <w:color w:val="000000"/>
        </w:rPr>
        <w:tab/>
      </w:r>
      <w:r w:rsidRPr="00FD40C3">
        <w:rPr>
          <w:rFonts w:ascii="Times" w:eastAsia="Times" w:hAnsi="Times" w:cs="Times"/>
          <w:b/>
          <w:color w:val="000000"/>
        </w:rPr>
        <w:tab/>
      </w:r>
      <w:r w:rsidRPr="00FD40C3">
        <w:rPr>
          <w:rFonts w:ascii="Times" w:eastAsia="Times" w:hAnsi="Times" w:cs="Times"/>
          <w:b/>
          <w:color w:val="000000"/>
        </w:rPr>
        <w:tab/>
        <w:t xml:space="preserve">: </w:t>
      </w:r>
      <w:r w:rsidR="007A334C" w:rsidRPr="00FD40C3">
        <w:rPr>
          <w:rFonts w:ascii="Times" w:eastAsia="Times" w:hAnsi="Times" w:cs="Times"/>
          <w:b/>
          <w:color w:val="000000"/>
        </w:rPr>
        <w:t>Geizka Rozilia Ruicosta</w:t>
      </w:r>
      <w:r w:rsidRPr="00FD40C3">
        <w:rPr>
          <w:rFonts w:ascii="Times" w:eastAsia="Times" w:hAnsi="Times" w:cs="Times"/>
          <w:b/>
          <w:color w:val="000000"/>
        </w:rPr>
        <w:t xml:space="preserve"> </w:t>
      </w:r>
    </w:p>
    <w:p w14:paraId="7A4AD0D5" w14:textId="5CBE483A" w:rsidR="00F52D40" w:rsidRPr="00FD40C3"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sidRPr="00FD40C3">
        <w:rPr>
          <w:rFonts w:ascii="Times" w:eastAsia="Times" w:hAnsi="Times" w:cs="Times"/>
          <w:b/>
          <w:color w:val="000000"/>
        </w:rPr>
        <w:t xml:space="preserve">NIM </w:t>
      </w:r>
      <w:r w:rsidRPr="00FD40C3">
        <w:rPr>
          <w:rFonts w:ascii="Times" w:eastAsia="Times" w:hAnsi="Times" w:cs="Times"/>
          <w:b/>
          <w:color w:val="000000"/>
        </w:rPr>
        <w:tab/>
      </w:r>
      <w:r w:rsidRPr="00FD40C3">
        <w:rPr>
          <w:rFonts w:ascii="Times" w:eastAsia="Times" w:hAnsi="Times" w:cs="Times"/>
          <w:b/>
          <w:color w:val="000000"/>
        </w:rPr>
        <w:tab/>
      </w:r>
      <w:r w:rsidRPr="00FD40C3">
        <w:rPr>
          <w:rFonts w:ascii="Times" w:eastAsia="Times" w:hAnsi="Times" w:cs="Times"/>
          <w:b/>
          <w:color w:val="000000"/>
        </w:rPr>
        <w:tab/>
      </w:r>
      <w:r w:rsidRPr="00FD40C3">
        <w:rPr>
          <w:rFonts w:ascii="Times" w:eastAsia="Times" w:hAnsi="Times" w:cs="Times"/>
          <w:b/>
          <w:color w:val="000000"/>
        </w:rPr>
        <w:tab/>
        <w:t xml:space="preserve">: </w:t>
      </w:r>
      <w:r w:rsidR="007A334C" w:rsidRPr="00FD40C3">
        <w:rPr>
          <w:rFonts w:ascii="Times" w:eastAsia="Times" w:hAnsi="Times" w:cs="Times"/>
          <w:b/>
          <w:color w:val="000000"/>
        </w:rPr>
        <w:t>11940114</w:t>
      </w:r>
      <w:r w:rsidRPr="00FD40C3">
        <w:rPr>
          <w:rFonts w:ascii="Times" w:eastAsia="Times" w:hAnsi="Times" w:cs="Times"/>
          <w:b/>
          <w:color w:val="000000"/>
        </w:rPr>
        <w:t xml:space="preserve"> </w:t>
      </w:r>
    </w:p>
    <w:p w14:paraId="233A687A" w14:textId="77777777" w:rsidR="00F52D40" w:rsidRPr="00FD40C3"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Pr="00FD40C3"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sidRPr="00FD40C3">
        <w:rPr>
          <w:rFonts w:ascii="Times" w:eastAsia="Times" w:hAnsi="Times" w:cs="Times"/>
          <w:b/>
          <w:color w:val="000000"/>
        </w:rPr>
        <w:t xml:space="preserve">Tanda Tangan </w:t>
      </w:r>
      <w:r w:rsidRPr="00FD40C3">
        <w:rPr>
          <w:rFonts w:ascii="Times" w:eastAsia="Times" w:hAnsi="Times" w:cs="Times"/>
          <w:b/>
          <w:color w:val="000000"/>
        </w:rPr>
        <w:tab/>
      </w:r>
      <w:r w:rsidR="007A334C" w:rsidRPr="00FD40C3">
        <w:rPr>
          <w:rFonts w:ascii="Times" w:eastAsia="Times" w:hAnsi="Times" w:cs="Times"/>
          <w:b/>
          <w:color w:val="000000"/>
        </w:rPr>
        <w:tab/>
      </w:r>
      <w:r w:rsidR="007A334C" w:rsidRPr="00FD40C3">
        <w:rPr>
          <w:rFonts w:ascii="Times" w:eastAsia="Times" w:hAnsi="Times" w:cs="Times"/>
          <w:b/>
          <w:color w:val="000000"/>
        </w:rPr>
        <w:tab/>
      </w:r>
      <w:r w:rsidRPr="00FD40C3">
        <w:rPr>
          <w:rFonts w:ascii="Times" w:eastAsia="Times" w:hAnsi="Times" w:cs="Times"/>
          <w:b/>
          <w:color w:val="000000"/>
        </w:rPr>
        <w:t xml:space="preserve">: …………………………. </w:t>
      </w:r>
    </w:p>
    <w:p w14:paraId="71041BBE" w14:textId="6FF6BA4A" w:rsidR="00F52D40" w:rsidRPr="0095531D" w:rsidRDefault="006724C1">
      <w:pPr>
        <w:widowControl w:val="0"/>
        <w:pBdr>
          <w:top w:val="nil"/>
          <w:left w:val="nil"/>
          <w:bottom w:val="nil"/>
          <w:right w:val="nil"/>
          <w:between w:val="nil"/>
        </w:pBdr>
        <w:spacing w:before="334" w:line="240" w:lineRule="auto"/>
        <w:ind w:left="1447"/>
        <w:rPr>
          <w:rFonts w:ascii="Times" w:eastAsia="Times" w:hAnsi="Times" w:cs="Times"/>
          <w:b/>
          <w:color w:val="000000"/>
          <w:lang w:val="en-US"/>
        </w:rPr>
      </w:pPr>
      <w:r w:rsidRPr="00FD40C3">
        <w:rPr>
          <w:rFonts w:ascii="Times" w:eastAsia="Times" w:hAnsi="Times" w:cs="Times"/>
          <w:b/>
          <w:color w:val="000000"/>
        </w:rPr>
        <w:t xml:space="preserve">Tanggal </w:t>
      </w:r>
      <w:r w:rsidRPr="00FD40C3">
        <w:rPr>
          <w:rFonts w:ascii="Times" w:eastAsia="Times" w:hAnsi="Times" w:cs="Times"/>
          <w:b/>
          <w:color w:val="000000"/>
        </w:rPr>
        <w:tab/>
      </w:r>
      <w:r w:rsidRPr="00FD40C3">
        <w:rPr>
          <w:rFonts w:ascii="Times" w:eastAsia="Times" w:hAnsi="Times" w:cs="Times"/>
          <w:b/>
          <w:color w:val="000000"/>
        </w:rPr>
        <w:tab/>
      </w:r>
      <w:r w:rsidRPr="00FD40C3">
        <w:rPr>
          <w:rFonts w:ascii="Times" w:eastAsia="Times" w:hAnsi="Times" w:cs="Times"/>
          <w:b/>
          <w:color w:val="000000"/>
        </w:rPr>
        <w:tab/>
      </w:r>
      <w:r w:rsidR="007A334C" w:rsidRPr="00FD40C3">
        <w:rPr>
          <w:rFonts w:ascii="Times" w:eastAsia="Times" w:hAnsi="Times" w:cs="Times"/>
          <w:b/>
          <w:color w:val="000000"/>
        </w:rPr>
        <w:tab/>
      </w:r>
      <w:r w:rsidRPr="00FD40C3">
        <w:rPr>
          <w:rFonts w:ascii="Times" w:eastAsia="Times" w:hAnsi="Times" w:cs="Times"/>
          <w:b/>
          <w:color w:val="000000"/>
        </w:rPr>
        <w:t xml:space="preserve">: </w:t>
      </w:r>
      <w:r w:rsidR="0095531D">
        <w:rPr>
          <w:rFonts w:ascii="Times" w:eastAsia="Times" w:hAnsi="Times" w:cs="Times"/>
          <w:b/>
          <w:color w:val="000000"/>
          <w:lang w:val="en-US"/>
        </w:rPr>
        <w:t>22 Januari 2024</w:t>
      </w:r>
    </w:p>
    <w:p w14:paraId="45A929CE" w14:textId="77777777" w:rsidR="00F52D40" w:rsidRPr="00FD40C3" w:rsidRDefault="00F52D40"/>
    <w:p w14:paraId="05B59F54" w14:textId="77777777" w:rsidR="00F52D40" w:rsidRPr="00FD40C3" w:rsidRDefault="00F52D40">
      <w:pPr>
        <w:sectPr w:rsidR="00F52D40" w:rsidRPr="00FD40C3" w:rsidSect="00441F31">
          <w:pgSz w:w="11909" w:h="16834"/>
          <w:pgMar w:top="1701" w:right="1701" w:bottom="1701" w:left="1985" w:header="720" w:footer="720" w:gutter="0"/>
          <w:pgNumType w:fmt="lowerRoman"/>
          <w:cols w:space="720"/>
        </w:sectPr>
      </w:pPr>
    </w:p>
    <w:p w14:paraId="23AE04AD" w14:textId="5672ACFF" w:rsidR="00F52D40" w:rsidRPr="00FD40C3" w:rsidRDefault="006724C1">
      <w:pPr>
        <w:pStyle w:val="Heading1"/>
      </w:pPr>
      <w:bookmarkStart w:id="9" w:name="_1fob9te" w:colFirst="0" w:colLast="0"/>
      <w:bookmarkStart w:id="10" w:name="_Toc156587027"/>
      <w:bookmarkStart w:id="11" w:name="_Toc156593572"/>
      <w:bookmarkStart w:id="12" w:name="_Toc156594586"/>
      <w:bookmarkEnd w:id="9"/>
      <w:r w:rsidRPr="00FD40C3">
        <w:lastRenderedPageBreak/>
        <w:t>HALAMAN PERNYATAAN PERSETUJUAN PUBLIKASI TUGAS AKHIR UNTUK KEPENTINGAN AKADEMIS</w:t>
      </w:r>
      <w:bookmarkEnd w:id="10"/>
      <w:bookmarkEnd w:id="11"/>
      <w:bookmarkEnd w:id="12"/>
      <w:r w:rsidRPr="00FD40C3">
        <w:t xml:space="preserve"> </w:t>
      </w:r>
    </w:p>
    <w:p w14:paraId="65F62C4C" w14:textId="77777777" w:rsidR="00F52D40" w:rsidRPr="00FD40C3"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sidRPr="00FD40C3">
        <w:rPr>
          <w:rFonts w:ascii="Times" w:eastAsia="Times" w:hAnsi="Times" w:cs="Times"/>
          <w:color w:val="000000"/>
        </w:rPr>
        <w:t xml:space="preserve">Sebagai civitas akademik Institut Teknologi Sumatera, saya yang bertanda tangan di bawah ini: </w:t>
      </w:r>
    </w:p>
    <w:p w14:paraId="300E5C71" w14:textId="432D830D" w:rsidR="00F52D40" w:rsidRPr="00FD40C3" w:rsidRDefault="006724C1">
      <w:pPr>
        <w:widowControl w:val="0"/>
        <w:pBdr>
          <w:top w:val="nil"/>
          <w:left w:val="nil"/>
          <w:bottom w:val="nil"/>
          <w:right w:val="nil"/>
          <w:between w:val="nil"/>
        </w:pBdr>
        <w:spacing w:before="120" w:line="240" w:lineRule="auto"/>
        <w:rPr>
          <w:rFonts w:ascii="Times" w:eastAsia="Times" w:hAnsi="Times" w:cs="Times"/>
          <w:color w:val="000000"/>
        </w:rPr>
      </w:pPr>
      <w:r w:rsidRPr="00FD40C3">
        <w:rPr>
          <w:rFonts w:ascii="Times" w:eastAsia="Times" w:hAnsi="Times" w:cs="Times"/>
          <w:color w:val="000000"/>
        </w:rPr>
        <w:t>Nama</w:t>
      </w:r>
      <w:r w:rsidRPr="00FD40C3">
        <w:rPr>
          <w:rFonts w:ascii="Times" w:eastAsia="Times" w:hAnsi="Times" w:cs="Times"/>
          <w:color w:val="000000"/>
        </w:rPr>
        <w:tab/>
      </w:r>
      <w:r w:rsidRPr="00FD40C3">
        <w:rPr>
          <w:rFonts w:ascii="Times" w:eastAsia="Times" w:hAnsi="Times" w:cs="Times"/>
          <w:color w:val="000000"/>
        </w:rPr>
        <w:tab/>
      </w:r>
      <w:r w:rsidRPr="00FD40C3">
        <w:rPr>
          <w:rFonts w:ascii="Times" w:eastAsia="Times" w:hAnsi="Times" w:cs="Times"/>
          <w:color w:val="000000"/>
        </w:rPr>
        <w:tab/>
      </w:r>
      <w:r w:rsidRPr="00FD40C3">
        <w:rPr>
          <w:rFonts w:ascii="Times" w:eastAsia="Times" w:hAnsi="Times" w:cs="Times"/>
          <w:color w:val="000000"/>
        </w:rPr>
        <w:tab/>
        <w:t xml:space="preserve">: </w:t>
      </w:r>
      <w:r w:rsidR="007A334C" w:rsidRPr="00FD40C3">
        <w:rPr>
          <w:rFonts w:ascii="Times" w:eastAsia="Times" w:hAnsi="Times" w:cs="Times"/>
          <w:color w:val="000000"/>
        </w:rPr>
        <w:t>Geizka Rozilia Ruicosta</w:t>
      </w:r>
      <w:r w:rsidRPr="00FD40C3">
        <w:rPr>
          <w:rFonts w:ascii="Times" w:eastAsia="Times" w:hAnsi="Times" w:cs="Times"/>
          <w:color w:val="000000"/>
        </w:rPr>
        <w:t xml:space="preserve"> </w:t>
      </w:r>
    </w:p>
    <w:p w14:paraId="31FD260E" w14:textId="18E39F46" w:rsidR="00F52D40" w:rsidRPr="00FD40C3"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sidRPr="00FD40C3">
        <w:rPr>
          <w:rFonts w:ascii="Times" w:eastAsia="Times" w:hAnsi="Times" w:cs="Times"/>
          <w:color w:val="000000"/>
        </w:rPr>
        <w:t>NIM</w:t>
      </w:r>
      <w:r w:rsidRPr="00FD40C3">
        <w:rPr>
          <w:rFonts w:ascii="Times" w:eastAsia="Times" w:hAnsi="Times" w:cs="Times"/>
          <w:color w:val="000000"/>
        </w:rPr>
        <w:tab/>
      </w:r>
      <w:r w:rsidRPr="00FD40C3">
        <w:rPr>
          <w:rFonts w:ascii="Times" w:eastAsia="Times" w:hAnsi="Times" w:cs="Times"/>
          <w:color w:val="000000"/>
        </w:rPr>
        <w:tab/>
      </w:r>
      <w:r w:rsidRPr="00FD40C3">
        <w:rPr>
          <w:rFonts w:ascii="Times" w:eastAsia="Times" w:hAnsi="Times" w:cs="Times"/>
          <w:color w:val="000000"/>
        </w:rPr>
        <w:tab/>
      </w:r>
      <w:r w:rsidRPr="00FD40C3">
        <w:rPr>
          <w:rFonts w:ascii="Times" w:eastAsia="Times" w:hAnsi="Times" w:cs="Times"/>
          <w:color w:val="000000"/>
        </w:rPr>
        <w:tab/>
        <w:t xml:space="preserve">: </w:t>
      </w:r>
      <w:r w:rsidR="007A334C" w:rsidRPr="00FD40C3">
        <w:rPr>
          <w:rFonts w:ascii="Times" w:eastAsia="Times" w:hAnsi="Times" w:cs="Times"/>
          <w:color w:val="000000"/>
        </w:rPr>
        <w:t>119140114</w:t>
      </w:r>
      <w:r w:rsidRPr="00FD40C3">
        <w:rPr>
          <w:rFonts w:ascii="Times" w:eastAsia="Times" w:hAnsi="Times" w:cs="Times"/>
          <w:color w:val="000000"/>
        </w:rPr>
        <w:t xml:space="preserve"> </w:t>
      </w:r>
    </w:p>
    <w:p w14:paraId="57A9BA1B" w14:textId="1E242272" w:rsidR="00F52D40" w:rsidRPr="00FD40C3"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sidRPr="00FD40C3">
        <w:rPr>
          <w:rFonts w:ascii="Times" w:eastAsia="Times" w:hAnsi="Times" w:cs="Times"/>
          <w:color w:val="000000"/>
        </w:rPr>
        <w:t xml:space="preserve">Program Studi </w:t>
      </w:r>
      <w:r w:rsidRPr="00FD40C3">
        <w:rPr>
          <w:rFonts w:ascii="Times" w:eastAsia="Times" w:hAnsi="Times" w:cs="Times"/>
          <w:color w:val="000000"/>
        </w:rPr>
        <w:tab/>
      </w:r>
      <w:r w:rsidR="007A334C" w:rsidRPr="00FD40C3">
        <w:rPr>
          <w:rFonts w:ascii="Times" w:eastAsia="Times" w:hAnsi="Times" w:cs="Times"/>
          <w:color w:val="000000"/>
        </w:rPr>
        <w:tab/>
      </w:r>
      <w:r w:rsidR="007A334C" w:rsidRPr="00FD40C3">
        <w:rPr>
          <w:rFonts w:ascii="Times" w:eastAsia="Times" w:hAnsi="Times" w:cs="Times"/>
          <w:color w:val="000000"/>
        </w:rPr>
        <w:tab/>
      </w:r>
      <w:r w:rsidRPr="00FD40C3">
        <w:rPr>
          <w:rFonts w:ascii="Times" w:eastAsia="Times" w:hAnsi="Times" w:cs="Times"/>
          <w:color w:val="000000"/>
        </w:rPr>
        <w:t xml:space="preserve">: Teknik Informatika </w:t>
      </w:r>
    </w:p>
    <w:p w14:paraId="2555818A" w14:textId="6B4A21B0" w:rsidR="00F52D40" w:rsidRPr="00FD40C3"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sidRPr="00FD40C3">
        <w:rPr>
          <w:rFonts w:ascii="Times" w:eastAsia="Times" w:hAnsi="Times" w:cs="Times"/>
          <w:color w:val="000000"/>
        </w:rPr>
        <w:t xml:space="preserve">Jurusan </w:t>
      </w:r>
      <w:r w:rsidRPr="00FD40C3">
        <w:rPr>
          <w:rFonts w:ascii="Times" w:eastAsia="Times" w:hAnsi="Times" w:cs="Times"/>
          <w:color w:val="000000"/>
        </w:rPr>
        <w:tab/>
      </w:r>
      <w:r w:rsidRPr="00FD40C3">
        <w:rPr>
          <w:rFonts w:ascii="Times" w:eastAsia="Times" w:hAnsi="Times" w:cs="Times"/>
          <w:color w:val="000000"/>
        </w:rPr>
        <w:tab/>
      </w:r>
      <w:r w:rsidRPr="00FD40C3">
        <w:rPr>
          <w:rFonts w:ascii="Times" w:eastAsia="Times" w:hAnsi="Times" w:cs="Times"/>
          <w:color w:val="000000"/>
        </w:rPr>
        <w:tab/>
      </w:r>
      <w:r w:rsidR="007A334C" w:rsidRPr="00FD40C3">
        <w:rPr>
          <w:rFonts w:ascii="Times" w:eastAsia="Times" w:hAnsi="Times" w:cs="Times"/>
          <w:color w:val="000000"/>
        </w:rPr>
        <w:tab/>
      </w:r>
      <w:r w:rsidRPr="00FD40C3">
        <w:rPr>
          <w:rFonts w:ascii="Times" w:eastAsia="Times" w:hAnsi="Times" w:cs="Times"/>
          <w:color w:val="000000"/>
        </w:rPr>
        <w:t>: Jurusan Teknologi, Produksi dan Industri</w:t>
      </w:r>
    </w:p>
    <w:p w14:paraId="5C575BE7" w14:textId="15FB5892" w:rsidR="00F52D40" w:rsidRPr="00FD40C3"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sidRPr="00FD40C3">
        <w:rPr>
          <w:rFonts w:ascii="Times" w:eastAsia="Times" w:hAnsi="Times" w:cs="Times"/>
          <w:color w:val="000000"/>
        </w:rPr>
        <w:t xml:space="preserve">Jenis Karya </w:t>
      </w:r>
      <w:r w:rsidRPr="00FD40C3">
        <w:rPr>
          <w:rFonts w:ascii="Times" w:eastAsia="Times" w:hAnsi="Times" w:cs="Times"/>
          <w:color w:val="000000"/>
        </w:rPr>
        <w:tab/>
      </w:r>
      <w:r w:rsidRPr="00FD40C3">
        <w:rPr>
          <w:rFonts w:ascii="Times" w:eastAsia="Times" w:hAnsi="Times" w:cs="Times"/>
          <w:color w:val="000000"/>
        </w:rPr>
        <w:tab/>
      </w:r>
      <w:r w:rsidR="007A334C" w:rsidRPr="00FD40C3">
        <w:rPr>
          <w:rFonts w:ascii="Times" w:eastAsia="Times" w:hAnsi="Times" w:cs="Times"/>
          <w:color w:val="000000"/>
        </w:rPr>
        <w:tab/>
      </w:r>
      <w:r w:rsidRPr="00FD40C3">
        <w:rPr>
          <w:rFonts w:ascii="Times" w:eastAsia="Times" w:hAnsi="Times" w:cs="Times"/>
          <w:color w:val="000000"/>
        </w:rPr>
        <w:t xml:space="preserve">: Tugas Akhir </w:t>
      </w:r>
    </w:p>
    <w:p w14:paraId="1E6DA5C8" w14:textId="77777777" w:rsidR="00F52D40" w:rsidRPr="00FD40C3"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sidRPr="00FD40C3">
        <w:rPr>
          <w:rFonts w:ascii="Times" w:eastAsia="Times" w:hAnsi="Times" w:cs="Times"/>
          <w:color w:val="000000"/>
        </w:rPr>
        <w:t xml:space="preserve">demi pengembangan ilmu pengetahuan, menyetujui untuk memberikan kepada Institut Teknologi Sumatera </w:t>
      </w:r>
      <w:r w:rsidRPr="00FD40C3">
        <w:rPr>
          <w:rFonts w:ascii="Times" w:eastAsia="Times" w:hAnsi="Times" w:cs="Times"/>
          <w:b/>
          <w:color w:val="000000"/>
        </w:rPr>
        <w:t>Hak Bebas Royalti Noneksklusif (</w:t>
      </w:r>
      <w:r w:rsidRPr="00FD40C3">
        <w:rPr>
          <w:rFonts w:ascii="Times" w:eastAsia="Times" w:hAnsi="Times" w:cs="Times"/>
          <w:b/>
          <w:i/>
          <w:color w:val="000000"/>
        </w:rPr>
        <w:t>Non-exclusive Royalty Free Right</w:t>
      </w:r>
      <w:r w:rsidRPr="00FD40C3">
        <w:rPr>
          <w:rFonts w:ascii="Times" w:eastAsia="Times" w:hAnsi="Times" w:cs="Times"/>
          <w:b/>
          <w:color w:val="000000"/>
        </w:rPr>
        <w:t xml:space="preserve">) </w:t>
      </w:r>
      <w:r w:rsidRPr="00FD40C3">
        <w:rPr>
          <w:rFonts w:ascii="Times" w:eastAsia="Times" w:hAnsi="Times" w:cs="Times"/>
          <w:color w:val="000000"/>
        </w:rPr>
        <w:t xml:space="preserve">atas karya ilmiah saya yang berjudul: </w:t>
      </w:r>
    </w:p>
    <w:p w14:paraId="6F7D9C9B" w14:textId="351B22AD" w:rsidR="00F52D40" w:rsidRPr="007E2DE4" w:rsidRDefault="007E2DE4" w:rsidP="007E2DE4">
      <w:pPr>
        <w:widowControl w:val="0"/>
        <w:pBdr>
          <w:top w:val="nil"/>
          <w:left w:val="nil"/>
          <w:bottom w:val="nil"/>
          <w:right w:val="nil"/>
          <w:between w:val="nil"/>
        </w:pBdr>
        <w:spacing w:before="313" w:line="240" w:lineRule="auto"/>
        <w:rPr>
          <w:rFonts w:ascii="Times" w:eastAsia="Times" w:hAnsi="Times" w:cs="Times"/>
          <w:bCs/>
          <w:color w:val="000000" w:themeColor="text1"/>
          <w:lang w:val="en-US"/>
        </w:rPr>
      </w:pPr>
      <w:r>
        <w:rPr>
          <w:rFonts w:ascii="Times" w:eastAsia="Times" w:hAnsi="Times" w:cs="Times"/>
          <w:bCs/>
          <w:color w:val="000000" w:themeColor="text1"/>
          <w:lang w:val="en-US"/>
        </w:rPr>
        <w:t>“</w:t>
      </w:r>
      <w:r w:rsidRPr="007E2DE4">
        <w:rPr>
          <w:rFonts w:ascii="Times" w:eastAsia="Times" w:hAnsi="Times" w:cs="Times"/>
          <w:bCs/>
          <w:color w:val="000000" w:themeColor="text1"/>
        </w:rPr>
        <w:t xml:space="preserve">Rancang Bangun Aplikasi Penilaian Esai Singkat Berbahasa Indonesia Dan Inggris Menggunakan Metode </w:t>
      </w:r>
      <w:r w:rsidRPr="007E2DE4">
        <w:rPr>
          <w:rFonts w:ascii="Times" w:eastAsia="Times" w:hAnsi="Times" w:cs="Times"/>
          <w:bCs/>
          <w:i/>
          <w:iCs/>
          <w:color w:val="000000" w:themeColor="text1"/>
        </w:rPr>
        <w:t>Test-Driven Development</w:t>
      </w:r>
      <w:r>
        <w:rPr>
          <w:rFonts w:ascii="Times" w:eastAsia="Times" w:hAnsi="Times" w:cs="Times"/>
          <w:bCs/>
          <w:color w:val="000000" w:themeColor="text1"/>
          <w:lang w:val="en-US"/>
        </w:rPr>
        <w:t>”</w:t>
      </w:r>
    </w:p>
    <w:p w14:paraId="40EDD3EE" w14:textId="77777777" w:rsidR="00F52D40" w:rsidRPr="00FD40C3"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sidRPr="00FD40C3">
        <w:rPr>
          <w:rFonts w:ascii="Times" w:eastAsia="Times" w:hAnsi="Times" w:cs="Times"/>
          <w:color w:val="000000"/>
        </w:rPr>
        <w:t>beserta perangkat yang ada (jika diperlukan). Dengan Hak Bebas Royalti Noneksklusif ini, Institut Teknologi Sumatera berhak menyimpan, mengalihmedia/formatkan, mengelola dalam bentuk pangkalan data (</w:t>
      </w:r>
      <w:r w:rsidRPr="00FD40C3">
        <w:rPr>
          <w:rFonts w:ascii="Times" w:eastAsia="Times" w:hAnsi="Times" w:cs="Times"/>
          <w:i/>
          <w:color w:val="000000"/>
        </w:rPr>
        <w:t>database</w:t>
      </w:r>
      <w:r w:rsidRPr="00FD40C3">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Pr="00FD40C3"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sidRPr="00FD40C3">
        <w:rPr>
          <w:rFonts w:ascii="Times" w:eastAsia="Times" w:hAnsi="Times" w:cs="Times"/>
          <w:color w:val="000000"/>
        </w:rPr>
        <w:t xml:space="preserve">Demikian pernyataan ini saya buat dengan sebenarnya.  </w:t>
      </w:r>
    </w:p>
    <w:p w14:paraId="2A568BB8" w14:textId="77777777" w:rsidR="00F52D40" w:rsidRPr="00FD40C3"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sidRPr="00FD40C3">
        <w:rPr>
          <w:rFonts w:ascii="Times" w:eastAsia="Times" w:hAnsi="Times" w:cs="Times"/>
          <w:color w:val="000000"/>
        </w:rPr>
        <w:t xml:space="preserve">Dibuat di Lampung Selatan </w:t>
      </w:r>
    </w:p>
    <w:p w14:paraId="553ACBEA" w14:textId="7CE069AB" w:rsidR="00F52D40" w:rsidRPr="00FD40C3"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sidRPr="00FD40C3">
        <w:rPr>
          <w:rFonts w:ascii="Times" w:eastAsia="Times" w:hAnsi="Times" w:cs="Times"/>
          <w:color w:val="000000"/>
        </w:rPr>
        <w:t xml:space="preserve">Pada tanggal </w:t>
      </w:r>
      <w:r w:rsidR="00086334" w:rsidRPr="00086334">
        <w:rPr>
          <w:rFonts w:ascii="Times" w:eastAsia="Times" w:hAnsi="Times" w:cs="Times"/>
          <w:color w:val="000000" w:themeColor="text1"/>
          <w:lang w:val="en-US"/>
        </w:rPr>
        <w:t>22 Januari 2024</w:t>
      </w:r>
      <w:r w:rsidRPr="00FD40C3">
        <w:rPr>
          <w:rFonts w:ascii="Times" w:eastAsia="Times" w:hAnsi="Times" w:cs="Times"/>
          <w:color w:val="FF0000"/>
        </w:rPr>
        <w:t xml:space="preserve"> </w:t>
      </w:r>
    </w:p>
    <w:p w14:paraId="4BADA114" w14:textId="77777777" w:rsidR="00F52D40" w:rsidRPr="00FD40C3"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Pr="00FD40C3"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sidRPr="00FD40C3">
        <w:rPr>
          <w:rFonts w:ascii="Times" w:eastAsia="Times" w:hAnsi="Times" w:cs="Times"/>
          <w:color w:val="000000"/>
        </w:rPr>
        <w:t>Yang menyatakan,</w:t>
      </w:r>
    </w:p>
    <w:p w14:paraId="074CB80D" w14:textId="77777777" w:rsidR="00F52D40" w:rsidRPr="00FD40C3"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Pr="00FD40C3"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sidRPr="00FD40C3">
        <w:rPr>
          <w:rFonts w:ascii="Times" w:eastAsia="Times" w:hAnsi="Times" w:cs="Times"/>
          <w:color w:val="000000"/>
        </w:rPr>
        <w:t xml:space="preserve">  </w:t>
      </w:r>
    </w:p>
    <w:p w14:paraId="408FD9B0" w14:textId="6913BAF8" w:rsidR="00F52D40" w:rsidRPr="00FD40C3" w:rsidRDefault="007A334C">
      <w:pPr>
        <w:jc w:val="center"/>
      </w:pPr>
      <w:r w:rsidRPr="00FD40C3">
        <w:rPr>
          <w:rFonts w:ascii="Times" w:eastAsia="Times" w:hAnsi="Times" w:cs="Times"/>
          <w:color w:val="000000"/>
        </w:rPr>
        <w:t>Geizka Rozilia Ruicosta</w:t>
      </w:r>
    </w:p>
    <w:p w14:paraId="699EFAD8" w14:textId="77777777" w:rsidR="00F52D40" w:rsidRPr="00FD40C3" w:rsidRDefault="006724C1">
      <w:pPr>
        <w:sectPr w:rsidR="00F52D40" w:rsidRPr="00FD40C3" w:rsidSect="00441F31">
          <w:pgSz w:w="11909" w:h="16834"/>
          <w:pgMar w:top="1701" w:right="1701" w:bottom="1701" w:left="1985" w:header="720" w:footer="720" w:gutter="0"/>
          <w:pgNumType w:fmt="lowerRoman"/>
          <w:cols w:space="720"/>
        </w:sectPr>
      </w:pPr>
      <w:r w:rsidRPr="00FD40C3">
        <w:t xml:space="preserve">  </w:t>
      </w:r>
    </w:p>
    <w:p w14:paraId="130A1C5E" w14:textId="77777777" w:rsidR="00F52D40" w:rsidRPr="00FD40C3" w:rsidRDefault="006724C1" w:rsidP="00834241">
      <w:pPr>
        <w:pStyle w:val="Heading1"/>
      </w:pPr>
      <w:bookmarkStart w:id="13" w:name="_3znysh7" w:colFirst="0" w:colLast="0"/>
      <w:bookmarkStart w:id="14" w:name="_Toc156587028"/>
      <w:bookmarkStart w:id="15" w:name="_Toc156593573"/>
      <w:bookmarkStart w:id="16" w:name="_Toc156594587"/>
      <w:bookmarkEnd w:id="13"/>
      <w:r w:rsidRPr="00FD40C3">
        <w:lastRenderedPageBreak/>
        <w:t>KATA PENGANTAR</w:t>
      </w:r>
      <w:bookmarkEnd w:id="14"/>
      <w:bookmarkEnd w:id="15"/>
      <w:bookmarkEnd w:id="16"/>
    </w:p>
    <w:p w14:paraId="05EF0B35" w14:textId="77777777" w:rsidR="00F52D40" w:rsidRPr="00FD40C3" w:rsidRDefault="00F52D40">
      <w:pPr>
        <w:spacing w:line="240" w:lineRule="auto"/>
      </w:pPr>
    </w:p>
    <w:p w14:paraId="3E8DA78D" w14:textId="77777777" w:rsidR="00F52D40" w:rsidRPr="00FD40C3" w:rsidRDefault="006724C1" w:rsidP="00086334">
      <w:pPr>
        <w:ind w:firstLine="0"/>
      </w:pPr>
      <w:r w:rsidRPr="00FD40C3">
        <w:t>Puji syukur kehadirat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mengucapan terima kasih kepada:</w:t>
      </w:r>
    </w:p>
    <w:p w14:paraId="3415F21B" w14:textId="6802D8F8" w:rsidR="000717A1" w:rsidRPr="000717A1" w:rsidRDefault="000717A1">
      <w:pPr>
        <w:numPr>
          <w:ilvl w:val="0"/>
          <w:numId w:val="1"/>
        </w:numPr>
        <w:pBdr>
          <w:top w:val="nil"/>
          <w:left w:val="nil"/>
          <w:bottom w:val="nil"/>
          <w:right w:val="nil"/>
          <w:between w:val="nil"/>
        </w:pBdr>
        <w:ind w:left="720"/>
      </w:pPr>
      <w:r>
        <w:rPr>
          <w:lang w:val="en-US"/>
        </w:rPr>
        <w:t>Ibu penulis Dahliana, yang telah memperjuangkan kehidupan penulis hingga saat ini.</w:t>
      </w:r>
      <w:r w:rsidR="007F746C">
        <w:rPr>
          <w:lang w:val="en-US"/>
        </w:rPr>
        <w:t xml:space="preserve"> Beliau yang</w:t>
      </w:r>
      <w:r>
        <w:rPr>
          <w:lang w:val="en-US"/>
        </w:rPr>
        <w:t xml:space="preserve"> tidak pernah penyerah walau membesarkan penulis seorang diri dan memberikan bimbingan dalam hidup.</w:t>
      </w:r>
    </w:p>
    <w:p w14:paraId="5B61A802" w14:textId="510B284D" w:rsidR="00F52D40" w:rsidRPr="00FD40C3" w:rsidRDefault="00086334">
      <w:pPr>
        <w:numPr>
          <w:ilvl w:val="0"/>
          <w:numId w:val="1"/>
        </w:numPr>
        <w:pBdr>
          <w:top w:val="nil"/>
          <w:left w:val="nil"/>
          <w:bottom w:val="nil"/>
          <w:right w:val="nil"/>
          <w:between w:val="nil"/>
        </w:pBdr>
        <w:ind w:left="720"/>
      </w:pPr>
      <w:r>
        <w:rPr>
          <w:lang w:val="en-US"/>
        </w:rPr>
        <w:t>Prof. Dr. I Nyoman Pugeg Aryantha selaku Rektor Institut Teknologi Sumatera.</w:t>
      </w:r>
    </w:p>
    <w:p w14:paraId="16308099" w14:textId="7EB20374" w:rsidR="00F52D40" w:rsidRPr="00FD40C3" w:rsidRDefault="00086334">
      <w:pPr>
        <w:numPr>
          <w:ilvl w:val="0"/>
          <w:numId w:val="1"/>
        </w:numPr>
        <w:pBdr>
          <w:top w:val="nil"/>
          <w:left w:val="nil"/>
          <w:bottom w:val="nil"/>
          <w:right w:val="nil"/>
          <w:between w:val="nil"/>
        </w:pBdr>
        <w:ind w:left="720"/>
      </w:pPr>
      <w:r>
        <w:t>Hadi Teguh Yudistira, S.T., Ph.D. selaku Ketua Jurusan Teknologi Industri</w:t>
      </w:r>
      <w:r>
        <w:rPr>
          <w:color w:val="000000"/>
          <w:lang w:val="en-US"/>
        </w:rPr>
        <w:t>.</w:t>
      </w:r>
    </w:p>
    <w:p w14:paraId="7B33315A" w14:textId="29AC31F0" w:rsidR="00F52D40" w:rsidRPr="00FD40C3" w:rsidRDefault="00086334">
      <w:pPr>
        <w:numPr>
          <w:ilvl w:val="0"/>
          <w:numId w:val="1"/>
        </w:numPr>
        <w:pBdr>
          <w:top w:val="nil"/>
          <w:left w:val="nil"/>
          <w:bottom w:val="nil"/>
          <w:right w:val="nil"/>
          <w:between w:val="nil"/>
        </w:pBdr>
        <w:ind w:left="720"/>
      </w:pPr>
      <w:r>
        <w:t>Andika Setiawan S.Kom., M.Cs. selaku Ketua Program Studi Teknik Informatika</w:t>
      </w:r>
      <w:r>
        <w:rPr>
          <w:color w:val="000000"/>
          <w:lang w:val="en-US"/>
        </w:rPr>
        <w:t>.</w:t>
      </w:r>
    </w:p>
    <w:p w14:paraId="75F93D62" w14:textId="5E22608A" w:rsidR="00F52D40" w:rsidRPr="00086334" w:rsidRDefault="00086334">
      <w:pPr>
        <w:numPr>
          <w:ilvl w:val="0"/>
          <w:numId w:val="1"/>
        </w:numPr>
        <w:pBdr>
          <w:top w:val="nil"/>
          <w:left w:val="nil"/>
          <w:bottom w:val="nil"/>
          <w:right w:val="nil"/>
          <w:between w:val="nil"/>
        </w:pBdr>
        <w:ind w:left="720"/>
      </w:pPr>
      <w:r>
        <w:t>Bapak Ilham Firman Ashari, S.Kom., M.T</w:t>
      </w:r>
      <w:r>
        <w:rPr>
          <w:lang w:val="en-US"/>
        </w:rPr>
        <w:t xml:space="preserve"> dan Bapak </w:t>
      </w:r>
      <w:r w:rsidRPr="005F4492">
        <w:t>Mugi Praseptiawan, S.T., M.Kom</w:t>
      </w:r>
      <w:r>
        <w:rPr>
          <w:lang w:val="en-US"/>
        </w:rPr>
        <w:t>.</w:t>
      </w:r>
      <w:r>
        <w:t xml:space="preserve"> selaku pembimbing I dan II yang sudah membantu serta meluangkan waktu, tenaga</w:t>
      </w:r>
      <w:r w:rsidR="00426A79">
        <w:rPr>
          <w:lang w:val="en-US"/>
        </w:rPr>
        <w:t>,</w:t>
      </w:r>
      <w:r>
        <w:t xml:space="preserve"> serta pikirannya dalam menyelesaikan tugas akhir ini</w:t>
      </w:r>
      <w:r>
        <w:rPr>
          <w:lang w:val="en-US"/>
        </w:rPr>
        <w:t>.</w:t>
      </w:r>
    </w:p>
    <w:p w14:paraId="6F93EB2C" w14:textId="3FC86CAC" w:rsidR="00F52D40" w:rsidRPr="00720C47" w:rsidRDefault="00086334" w:rsidP="000717A1">
      <w:pPr>
        <w:numPr>
          <w:ilvl w:val="0"/>
          <w:numId w:val="1"/>
        </w:numPr>
        <w:pBdr>
          <w:top w:val="nil"/>
          <w:left w:val="nil"/>
          <w:bottom w:val="nil"/>
          <w:right w:val="nil"/>
          <w:between w:val="nil"/>
        </w:pBdr>
        <w:ind w:left="720"/>
      </w:pPr>
      <w:r>
        <w:rPr>
          <w:lang w:val="en-US"/>
        </w:rPr>
        <w:t xml:space="preserve">Bapak </w:t>
      </w:r>
      <w:r>
        <w:t xml:space="preserve">Eko Dwi Nugroho, </w:t>
      </w:r>
      <w:proofErr w:type="gramStart"/>
      <w:r>
        <w:t>S.Kom</w:t>
      </w:r>
      <w:proofErr w:type="gramEnd"/>
      <w:r>
        <w:t xml:space="preserve">., M.Cs. dan Bapak </w:t>
      </w:r>
      <w:r w:rsidRPr="00086334">
        <w:t>Muhammad Habib Algifari, S.Kom., M.T.I.</w:t>
      </w:r>
      <w:r>
        <w:t xml:space="preserve"> selaku penguji 1 dan penguji 2 pada sid</w:t>
      </w:r>
      <w:r>
        <w:rPr>
          <w:lang w:val="en-US"/>
        </w:rPr>
        <w:t>a</w:t>
      </w:r>
      <w:r>
        <w:t>ng akhir peneliti yang telah membantu dalam memperbaiki kesalahan yang dilakukan peneliti pada penelitian in</w:t>
      </w:r>
      <w:r>
        <w:rPr>
          <w:lang w:val="en-US"/>
        </w:rPr>
        <w:t>i.</w:t>
      </w:r>
    </w:p>
    <w:p w14:paraId="06FDD941" w14:textId="0ADB54F3" w:rsidR="00720C47" w:rsidRPr="00FD40C3" w:rsidRDefault="00720C47" w:rsidP="000717A1">
      <w:pPr>
        <w:numPr>
          <w:ilvl w:val="0"/>
          <w:numId w:val="1"/>
        </w:numPr>
        <w:pBdr>
          <w:top w:val="nil"/>
          <w:left w:val="nil"/>
          <w:bottom w:val="nil"/>
          <w:right w:val="nil"/>
          <w:between w:val="nil"/>
        </w:pBdr>
        <w:ind w:left="720"/>
      </w:pPr>
      <w:r>
        <w:rPr>
          <w:lang w:val="en-US"/>
        </w:rPr>
        <w:t>Aprilia Purwanto dan Edinia Rosa Filiana, kerabat dan peneliti sebelumnya yang telah memperbolehkan penulis melanjutkan hasil penelitiannya.</w:t>
      </w:r>
    </w:p>
    <w:p w14:paraId="20A6EF22" w14:textId="13D15FDE" w:rsidR="000717A1" w:rsidRPr="00CF2D0C" w:rsidRDefault="000717A1" w:rsidP="000717A1">
      <w:pPr>
        <w:numPr>
          <w:ilvl w:val="0"/>
          <w:numId w:val="1"/>
        </w:numPr>
        <w:pBdr>
          <w:top w:val="nil"/>
          <w:left w:val="nil"/>
          <w:bottom w:val="nil"/>
          <w:right w:val="nil"/>
          <w:between w:val="nil"/>
        </w:pBdr>
        <w:ind w:left="720"/>
      </w:pPr>
      <w:r>
        <w:rPr>
          <w:lang w:val="en-US"/>
        </w:rPr>
        <w:t xml:space="preserve">Apri Kurniawansyah, Abdurrachman Farras, </w:t>
      </w:r>
      <w:r>
        <w:rPr>
          <w:lang w:val="en-US"/>
        </w:rPr>
        <w:t>Muhammad Firdaus Sati</w:t>
      </w:r>
      <w:r>
        <w:rPr>
          <w:lang w:val="en-US"/>
        </w:rPr>
        <w:t xml:space="preserve">, Ridho Liwardana, Fajar Tegar Nugraha, Mayang Hermanda Aggraini, Chantika Aurrelia, Cahya Andy Mareza, Vega Aurellia, dan pihak lainnya yang telah memberi dukungan berupa pengetahuan, materi, maupun emosional pada </w:t>
      </w:r>
      <w:r w:rsidR="00CF2D0C">
        <w:rPr>
          <w:lang w:val="en-US"/>
        </w:rPr>
        <w:t>penulis.</w:t>
      </w:r>
    </w:p>
    <w:p w14:paraId="3DAB0281" w14:textId="0FAD24A1" w:rsidR="00CF2D0C" w:rsidRPr="00CF2D0C" w:rsidRDefault="00CF2D0C" w:rsidP="000717A1">
      <w:pPr>
        <w:numPr>
          <w:ilvl w:val="0"/>
          <w:numId w:val="1"/>
        </w:numPr>
        <w:pBdr>
          <w:top w:val="nil"/>
          <w:left w:val="nil"/>
          <w:bottom w:val="nil"/>
          <w:right w:val="nil"/>
          <w:between w:val="nil"/>
        </w:pBdr>
        <w:ind w:left="720"/>
      </w:pPr>
      <w:r>
        <w:rPr>
          <w:lang w:val="en-US"/>
        </w:rPr>
        <w:t>Ika Maulida Hidayah selaku kekasih penulis yang telah membantu penulis menjadi lebih baik.</w:t>
      </w:r>
    </w:p>
    <w:p w14:paraId="0062F4F8" w14:textId="77AC8D54" w:rsidR="00CF2D0C" w:rsidRPr="00CF2D0C" w:rsidRDefault="00CF2D0C" w:rsidP="000717A1">
      <w:pPr>
        <w:numPr>
          <w:ilvl w:val="0"/>
          <w:numId w:val="1"/>
        </w:numPr>
        <w:pBdr>
          <w:top w:val="nil"/>
          <w:left w:val="nil"/>
          <w:bottom w:val="nil"/>
          <w:right w:val="nil"/>
          <w:between w:val="nil"/>
        </w:pBdr>
        <w:ind w:left="720"/>
      </w:pPr>
      <w:r>
        <w:rPr>
          <w:lang w:val="en-US"/>
        </w:rPr>
        <w:lastRenderedPageBreak/>
        <w:t xml:space="preserve">Dr. Jordan B. Peterson selaku </w:t>
      </w:r>
      <w:r>
        <w:rPr>
          <w:i/>
          <w:iCs/>
          <w:lang w:val="en-US"/>
        </w:rPr>
        <w:t>role model</w:t>
      </w:r>
      <w:r>
        <w:rPr>
          <w:lang w:val="en-US"/>
        </w:rPr>
        <w:t xml:space="preserve"> yang karyanya telah mendorong penulis dengan pola pikir untuk tidak bermalas-malasan mengemban tanggung jawab.</w:t>
      </w:r>
    </w:p>
    <w:p w14:paraId="31B6CC92" w14:textId="77777777" w:rsidR="00CF2D0C" w:rsidRPr="000717A1" w:rsidRDefault="00CF2D0C" w:rsidP="00CF2D0C">
      <w:pPr>
        <w:pBdr>
          <w:top w:val="nil"/>
          <w:left w:val="nil"/>
          <w:bottom w:val="nil"/>
          <w:right w:val="nil"/>
          <w:between w:val="nil"/>
        </w:pBdr>
        <w:ind w:firstLine="0"/>
      </w:pPr>
    </w:p>
    <w:p w14:paraId="18B1F89D" w14:textId="52829C21" w:rsidR="00F52D40" w:rsidRPr="00FD40C3" w:rsidRDefault="006724C1" w:rsidP="00095F11">
      <w:pPr>
        <w:jc w:val="left"/>
        <w:sectPr w:rsidR="00F52D40" w:rsidRPr="00FD40C3" w:rsidSect="00441F31">
          <w:pgSz w:w="11909" w:h="16834"/>
          <w:pgMar w:top="1701" w:right="1701" w:bottom="1701" w:left="1985" w:header="720" w:footer="720" w:gutter="0"/>
          <w:pgNumType w:fmt="lowerRoman"/>
          <w:cols w:space="720"/>
        </w:sectPr>
      </w:pPr>
      <w:r w:rsidRPr="00FD40C3">
        <w:t>Akhir kata penulis berharap semoga tugas akhir ini dapat memberikan manfaat bagi kita semua, amin.</w:t>
      </w:r>
    </w:p>
    <w:p w14:paraId="7E9B5BCC" w14:textId="77777777" w:rsidR="00F52D40" w:rsidRPr="00FD40C3" w:rsidRDefault="006724C1" w:rsidP="00834241">
      <w:pPr>
        <w:pStyle w:val="Heading1"/>
      </w:pPr>
      <w:bookmarkStart w:id="17" w:name="_2et92p0" w:colFirst="0" w:colLast="0"/>
      <w:bookmarkStart w:id="18" w:name="_Toc156587029"/>
      <w:bookmarkStart w:id="19" w:name="_Toc156593574"/>
      <w:bookmarkStart w:id="20" w:name="_Toc156594588"/>
      <w:bookmarkEnd w:id="17"/>
      <w:r w:rsidRPr="00FD40C3">
        <w:lastRenderedPageBreak/>
        <w:t>RINGKASAN</w:t>
      </w:r>
      <w:bookmarkEnd w:id="18"/>
      <w:bookmarkEnd w:id="19"/>
      <w:bookmarkEnd w:id="20"/>
    </w:p>
    <w:p w14:paraId="291DAD3A" w14:textId="4D5D21CC" w:rsidR="00F52D40" w:rsidRPr="00FD40C3" w:rsidRDefault="00BF56D5">
      <w:pPr>
        <w:ind w:firstLine="0"/>
        <w:jc w:val="center"/>
      </w:pPr>
      <w:r w:rsidRPr="00FD40C3">
        <w:t>RANCANG BANGUN APLIKASI PENILAIAN ESAI SINGKAT BERBAHASA INDONESIA DAN INGGRIS MENGGUNAKAN METODE TEST-DRIVEN DEVELOPMENT</w:t>
      </w:r>
    </w:p>
    <w:p w14:paraId="728B5752" w14:textId="117A7C1B" w:rsidR="00F52D40" w:rsidRPr="00FD40C3" w:rsidRDefault="00BF56D5">
      <w:pPr>
        <w:ind w:firstLine="0"/>
        <w:jc w:val="center"/>
        <w:rPr>
          <w:bCs/>
        </w:rPr>
      </w:pPr>
      <w:r w:rsidRPr="00FD40C3">
        <w:rPr>
          <w:bCs/>
        </w:rPr>
        <w:t>Geizka Rozilia Ruicosta</w:t>
      </w:r>
    </w:p>
    <w:p w14:paraId="66A1C90B" w14:textId="77777777" w:rsidR="00F52D40" w:rsidRPr="00FD40C3" w:rsidRDefault="00F52D40"/>
    <w:p w14:paraId="4F085CD6" w14:textId="5E3E5442" w:rsidR="00F836CC" w:rsidRPr="00FD40C3" w:rsidRDefault="00F836CC" w:rsidP="00781AC9">
      <w:pPr>
        <w:ind w:left="101" w:right="72" w:firstLine="0"/>
      </w:pPr>
      <w:r w:rsidRPr="00FD40C3">
        <w:t xml:space="preserve">Penelitian ini dilakukan sebagai </w:t>
      </w:r>
      <w:r w:rsidR="003F790D" w:rsidRPr="00FD40C3">
        <w:t>tindakan</w:t>
      </w:r>
      <w:r w:rsidRPr="00FD40C3">
        <w:t xml:space="preserve"> terhadap tuntutan yang semakin mendesak akan efisiensi dalam proses penilaian esai di dunia pendidikan, terutama di Indonesia yang sedang menghadapi pertumbuhan populasi penduduk yang sangat signifikan. Analisis data statistik mengungkapkan bahwa Indonesia memiliki sekitar 15.71% dari total penduduknya berusia di bawah 10 tahun, angka </w:t>
      </w:r>
      <w:r w:rsidR="003F790D" w:rsidRPr="00FD40C3">
        <w:t>tersebut</w:t>
      </w:r>
      <w:r w:rsidRPr="00FD40C3">
        <w:t xml:space="preserve"> menunjukkan peningkatan yang </w:t>
      </w:r>
      <w:r w:rsidR="003F790D" w:rsidRPr="00FD40C3">
        <w:t>signifikan</w:t>
      </w:r>
      <w:r w:rsidRPr="00FD40C3">
        <w:t xml:space="preserve"> dalam jumlah pelajar. Dengan melihat potensi peningkatan jumlah pelajar, perlu adanya solusi teknologi yang dapat meningkatkan efisiensi, </w:t>
      </w:r>
      <w:r w:rsidR="003F790D" w:rsidRPr="00FD40C3">
        <w:t xml:space="preserve">dan </w:t>
      </w:r>
      <w:r w:rsidRPr="00FD40C3">
        <w:t>objektivitas</w:t>
      </w:r>
      <w:r w:rsidR="003F790D" w:rsidRPr="00FD40C3">
        <w:t xml:space="preserve"> </w:t>
      </w:r>
      <w:r w:rsidRPr="00FD40C3">
        <w:t xml:space="preserve">penilaian esai di lingkungan </w:t>
      </w:r>
      <w:r w:rsidR="003F790D" w:rsidRPr="00FD40C3">
        <w:t>akademik</w:t>
      </w:r>
      <w:r w:rsidRPr="00FD40C3">
        <w:t>.</w:t>
      </w:r>
    </w:p>
    <w:p w14:paraId="0EDE5470" w14:textId="77777777" w:rsidR="00F836CC" w:rsidRPr="00FD40C3" w:rsidRDefault="00F836CC" w:rsidP="00781AC9">
      <w:pPr>
        <w:ind w:left="101" w:right="72" w:firstLine="562"/>
      </w:pPr>
    </w:p>
    <w:p w14:paraId="025A063D" w14:textId="5862437E" w:rsidR="00F836CC" w:rsidRPr="00FD40C3" w:rsidRDefault="00F836CC" w:rsidP="00781AC9">
      <w:pPr>
        <w:ind w:left="101" w:right="72" w:firstLine="0"/>
      </w:pPr>
      <w:r w:rsidRPr="00FD40C3">
        <w:t>Oleh karena itu, dalam rangka memberikan solusi yang terukur, penelitian ini mengusulkan pengembangan sebuah aplikasi penilaian esai singkat</w:t>
      </w:r>
      <w:r w:rsidR="00A140AA" w:rsidRPr="00FD40C3">
        <w:t xml:space="preserve"> berbasis web yang dibangun dengan </w:t>
      </w:r>
      <w:r w:rsidR="00A140AA" w:rsidRPr="00FD40C3">
        <w:rPr>
          <w:i/>
          <w:iCs/>
        </w:rPr>
        <w:t>Software Development Life Cycle</w:t>
      </w:r>
      <w:r w:rsidR="00A140AA" w:rsidRPr="00FD40C3">
        <w:t xml:space="preserve"> (SDLC)</w:t>
      </w:r>
      <w:r w:rsidRPr="00FD40C3">
        <w:t xml:space="preserve"> </w:t>
      </w:r>
      <w:r w:rsidRPr="00FD40C3">
        <w:rPr>
          <w:i/>
          <w:iCs/>
        </w:rPr>
        <w:t>Test-Driven Development</w:t>
      </w:r>
      <w:r w:rsidRPr="00FD40C3">
        <w:t xml:space="preserve"> (TDD) yang diberi nama "Easysay." Aplikasi ini tidak hanya mendukung penilaian esai dalam bahasa Indonesia, tetapi juga dalam bahasa Inggris, dengan mengimplementasikan dua model </w:t>
      </w:r>
      <w:r w:rsidR="006D2EFB" w:rsidRPr="00FD40C3">
        <w:t>pembelajaran mesin</w:t>
      </w:r>
      <w:r w:rsidRPr="00FD40C3">
        <w:t xml:space="preserve"> terpisah untuk masing-masing bahasa. Dengan </w:t>
      </w:r>
      <w:r w:rsidR="006D2EFB" w:rsidRPr="00FD40C3">
        <w:t>ini</w:t>
      </w:r>
      <w:r w:rsidRPr="00FD40C3">
        <w:t>, diharapkan aplikasi dapat memenuhi kebutuhan pengajar dan memberikan solusi yang dapat diandalkan dalam proses penilaian esai</w:t>
      </w:r>
      <w:r w:rsidR="006D2EFB" w:rsidRPr="00FD40C3">
        <w:t xml:space="preserve"> untuk kebutuhan pendidikan</w:t>
      </w:r>
      <w:r w:rsidRPr="00FD40C3">
        <w:t>.</w:t>
      </w:r>
    </w:p>
    <w:p w14:paraId="52ADF274" w14:textId="77777777" w:rsidR="00F836CC" w:rsidRPr="00FD40C3" w:rsidRDefault="00F836CC" w:rsidP="00781AC9">
      <w:pPr>
        <w:ind w:left="101" w:right="72" w:firstLine="562"/>
      </w:pPr>
    </w:p>
    <w:p w14:paraId="763B30FE" w14:textId="6265C84E" w:rsidR="00F836CC" w:rsidRPr="00FD40C3" w:rsidRDefault="00F836CC" w:rsidP="00781AC9">
      <w:pPr>
        <w:ind w:left="101" w:right="72" w:firstLine="0"/>
      </w:pPr>
      <w:r w:rsidRPr="00FD40C3">
        <w:t>Proses pengembangan aplikasi ini melibatkan beberapa tahapan kritis. Pertama-tama, dilakukan pengumpulan kebutuhan dari sejumlah pengajar</w:t>
      </w:r>
      <w:r w:rsidR="00415A2C" w:rsidRPr="00FD40C3">
        <w:t xml:space="preserve"> (guru/dosen/dll)</w:t>
      </w:r>
      <w:r w:rsidRPr="00FD40C3">
        <w:t xml:space="preserve">, memastikan bahwa fungsionalitas aplikasi dapat memenuhi berbagai kebutuhan dan harapan dari pengguna. Tahap ini juga mencakup pembuatan </w:t>
      </w:r>
      <w:r w:rsidRPr="00FD40C3">
        <w:rPr>
          <w:i/>
          <w:iCs/>
        </w:rPr>
        <w:t>mockup</w:t>
      </w:r>
      <w:r w:rsidRPr="00FD40C3">
        <w:t xml:space="preserve"> yang memvisualisasikan desain dan antarmuka pengguna secara</w:t>
      </w:r>
      <w:r w:rsidR="00415A2C" w:rsidRPr="00FD40C3">
        <w:t xml:space="preserve"> garis besar</w:t>
      </w:r>
      <w:r w:rsidRPr="00FD40C3">
        <w:t>. Setelah itu, dilakukan penulisan kode berdasarkan prinsip-prinsip TDD, dengan iterasi terus-</w:t>
      </w:r>
      <w:r w:rsidRPr="00FD40C3">
        <w:lastRenderedPageBreak/>
        <w:t>menerus</w:t>
      </w:r>
      <w:r w:rsidR="00415A2C" w:rsidRPr="00FD40C3">
        <w:t xml:space="preserve"> melalui fase TDD yaitu tahap </w:t>
      </w:r>
      <w:r w:rsidR="00415A2C" w:rsidRPr="00FD40C3">
        <w:rPr>
          <w:i/>
          <w:iCs/>
        </w:rPr>
        <w:t>red-green-refactoring</w:t>
      </w:r>
      <w:r w:rsidRPr="00FD40C3">
        <w:t xml:space="preserve"> dan pengujian berulang untuk memastikan setiap fitur dan fungsi berjalan sebagaimana mestinya. Proses refaktor dilakukan untuk memastikan kebersihan dan keterbacaan kode, serta untuk mengoptimalkan kinerja aplikasi.</w:t>
      </w:r>
    </w:p>
    <w:p w14:paraId="57D383D9" w14:textId="77777777" w:rsidR="00F836CC" w:rsidRPr="00FD40C3" w:rsidRDefault="00F836CC" w:rsidP="00781AC9">
      <w:pPr>
        <w:ind w:left="101" w:right="72" w:firstLine="562"/>
      </w:pPr>
    </w:p>
    <w:p w14:paraId="6875F42C" w14:textId="25ED1CC9" w:rsidR="00F836CC" w:rsidRPr="00FD40C3" w:rsidRDefault="00F836CC" w:rsidP="00781AC9">
      <w:pPr>
        <w:ind w:left="101" w:right="72" w:firstLine="0"/>
      </w:pPr>
      <w:r w:rsidRPr="00FD40C3">
        <w:t xml:space="preserve">Pengujian dilakukan melalui beberapa metode. Hasil pengujian </w:t>
      </w:r>
      <w:r w:rsidRPr="00FD40C3">
        <w:rPr>
          <w:i/>
          <w:iCs/>
        </w:rPr>
        <w:t>System Usability Scale</w:t>
      </w:r>
      <w:r w:rsidRPr="00FD40C3">
        <w:t xml:space="preserve"> (SUS) menunjukkan skor yang sangat positif, yaitu 81.875 (</w:t>
      </w:r>
      <w:r w:rsidR="003F790D" w:rsidRPr="00FD40C3">
        <w:t>predikat</w:t>
      </w:r>
      <w:r w:rsidRPr="00FD40C3">
        <w:t xml:space="preserve"> A), yang mencerminkan tingkat kepuasan pengguna</w:t>
      </w:r>
      <w:r w:rsidR="00F67304" w:rsidRPr="00FD40C3">
        <w:t xml:space="preserve"> terhadap aplikasi “Easysay”</w:t>
      </w:r>
      <w:r w:rsidRPr="00FD40C3">
        <w:t xml:space="preserve"> yang tinggi. Sementara itu, pengujian </w:t>
      </w:r>
      <w:r w:rsidRPr="00FD40C3">
        <w:rPr>
          <w:i/>
          <w:iCs/>
        </w:rPr>
        <w:t>Black Box</w:t>
      </w:r>
      <w:r w:rsidRPr="00FD40C3">
        <w:t xml:space="preserve"> mencakup sejumlah pengujian fungsional dan non-fungsional, serta pengujian teks. Pengujian skenario mengkonfirmasi konsistensi hasil penilaian antara aplikasi dengan model machine learning aslinya. Skor dari scenario testing menunjukkan keselarasan yang baik, seperti skor 1.128299 (22% dari 5.0) untuk bahasa Inggris dan skor 55 dari 100 untuk bahasa Indonesia.</w:t>
      </w:r>
    </w:p>
    <w:p w14:paraId="10251BBF" w14:textId="77777777" w:rsidR="00F836CC" w:rsidRPr="00FD40C3" w:rsidRDefault="00F836CC" w:rsidP="00781AC9">
      <w:pPr>
        <w:ind w:left="101" w:right="72" w:firstLine="562"/>
      </w:pPr>
    </w:p>
    <w:p w14:paraId="67AA8655" w14:textId="7AA6271B" w:rsidR="00F52D40" w:rsidRPr="00FD40C3" w:rsidRDefault="00F836CC" w:rsidP="00781AC9">
      <w:pPr>
        <w:ind w:left="101" w:right="72" w:firstLine="0"/>
      </w:pPr>
      <w:r w:rsidRPr="00FD40C3">
        <w:t xml:space="preserve">Secara keseluruhan, penelitian ini membuktikan bahwa solusi teknologi dalam bentuk aplikasi "Easysay" dapat memberikan kontribusi positif untuk meningkatkan efisiensi, objektivitas, dan keakuratan dalam proses penilaian esai di lingkungan pendidikan. Aplikasi ini memiliki potensi untuk menjadi alat yang sangat berharga bagi para pengajar dalam menangani tugas-tugas penilaian, terutama dalam skenario penilaian esai singkat. Dengan skor tinggi pada pengujian SUS dan hasil positif pada pengujian </w:t>
      </w:r>
      <w:r w:rsidRPr="00FD40C3">
        <w:rPr>
          <w:i/>
          <w:iCs/>
        </w:rPr>
        <w:t>black box</w:t>
      </w:r>
      <w:r w:rsidRPr="00FD40C3">
        <w:t>, dapat diharapkan bahwa aplikasi ini akan menjadi solusi yang relevan dan andal untuk mendukung proses pendidikan yang lebih efektif dan efisien di masa depan.</w:t>
      </w:r>
      <w:r w:rsidR="006724C1" w:rsidRPr="00FD40C3">
        <w:br w:type="page"/>
      </w:r>
    </w:p>
    <w:p w14:paraId="13F054D5" w14:textId="77777777" w:rsidR="00F52D40" w:rsidRPr="00FD40C3" w:rsidRDefault="006724C1" w:rsidP="00834241">
      <w:pPr>
        <w:pStyle w:val="Heading1"/>
      </w:pPr>
      <w:bookmarkStart w:id="21" w:name="_Toc156587030"/>
      <w:bookmarkStart w:id="22" w:name="_Toc156593575"/>
      <w:bookmarkStart w:id="23" w:name="_Toc156594589"/>
      <w:r w:rsidRPr="00FD40C3">
        <w:lastRenderedPageBreak/>
        <w:t>ABSTRAK</w:t>
      </w:r>
      <w:bookmarkEnd w:id="21"/>
      <w:bookmarkEnd w:id="22"/>
      <w:bookmarkEnd w:id="23"/>
    </w:p>
    <w:p w14:paraId="05F31CB7" w14:textId="624F3CD2" w:rsidR="00F52D40" w:rsidRPr="00FD40C3" w:rsidRDefault="002C7C5E">
      <w:pPr>
        <w:ind w:firstLine="0"/>
        <w:jc w:val="center"/>
      </w:pPr>
      <w:r w:rsidRPr="00FD40C3">
        <w:t>RANCANG BANGUN APLIKASI PENILAIAN ESAI SINGKAT BERBAHASA INDONESIA DAN INGGRIS MENGGUNAKAN METODE TEST-DRIVEN DEVELOPMENT</w:t>
      </w:r>
    </w:p>
    <w:p w14:paraId="5AA147D5" w14:textId="622EAE28" w:rsidR="00F52D40" w:rsidRPr="00FD40C3" w:rsidRDefault="002C7C5E">
      <w:pPr>
        <w:ind w:firstLine="0"/>
        <w:jc w:val="center"/>
      </w:pPr>
      <w:r w:rsidRPr="00FD40C3">
        <w:t>Geizka Rozilia Ruicosta</w:t>
      </w:r>
    </w:p>
    <w:p w14:paraId="784DAEC9" w14:textId="77777777" w:rsidR="00F52D40" w:rsidRPr="00FD40C3" w:rsidRDefault="00F52D40">
      <w:pPr>
        <w:jc w:val="center"/>
      </w:pPr>
    </w:p>
    <w:p w14:paraId="22982223" w14:textId="66A27CF7" w:rsidR="002C7C5E" w:rsidRPr="00FD40C3" w:rsidRDefault="001956F6" w:rsidP="006C12A2">
      <w:pPr>
        <w:spacing w:line="240" w:lineRule="auto"/>
        <w:ind w:firstLine="0"/>
      </w:pPr>
      <w:r w:rsidRPr="00FD40C3">
        <w:t xml:space="preserve">Penelitian ini </w:t>
      </w:r>
      <w:r w:rsidR="00BD67F3" w:rsidRPr="00FD40C3">
        <w:t>menanggapi</w:t>
      </w:r>
      <w:r w:rsidRPr="00FD40C3">
        <w:t xml:space="preserve"> pertumbuhan populasi </w:t>
      </w:r>
      <w:r w:rsidR="00BD67F3" w:rsidRPr="00FD40C3">
        <w:t>pelajar</w:t>
      </w:r>
      <w:r w:rsidRPr="00FD40C3">
        <w:t xml:space="preserve"> yang </w:t>
      </w:r>
      <w:r w:rsidR="00BD67F3" w:rsidRPr="00FD40C3">
        <w:t>jumlahnya akan semakin banyak dibanding pengajar</w:t>
      </w:r>
      <w:r w:rsidRPr="00FD40C3">
        <w:t>, khususnya di Indonesia, yang menuntut efisiensi dalam kegiatan belajar mengajar. Dengan 15.71% populasi Indonesia di bawah 10 tahun, peningkatan jumlah pelajar memerlukan solusi teknologi untuk meningkatkan objektivitas dan efisiensi penilaian esai.</w:t>
      </w:r>
      <w:r w:rsidR="006C12A2" w:rsidRPr="00FD40C3">
        <w:t xml:space="preserve"> </w:t>
      </w:r>
      <w:r w:rsidRPr="00FD40C3">
        <w:t xml:space="preserve">Dalam upaya memberikan solusi yang terukur, penelitian ini mengusulkan aplikasi penilaian esai singkat berbasis </w:t>
      </w:r>
      <w:r w:rsidRPr="00FD40C3">
        <w:rPr>
          <w:i/>
          <w:iCs/>
        </w:rPr>
        <w:t>Test-Driven Development</w:t>
      </w:r>
      <w:r w:rsidRPr="00FD40C3">
        <w:t xml:space="preserve"> (TDD) yang disebut "Easysay." Aplikasi ini mendukung penilaian dalam bahasa Indonesia dan Inggris, menggunakan dua model </w:t>
      </w:r>
      <w:r w:rsidR="00BD67F3" w:rsidRPr="00FD40C3">
        <w:t>pembelajaran mesin</w:t>
      </w:r>
      <w:r w:rsidRPr="00FD40C3">
        <w:t xml:space="preserve"> </w:t>
      </w:r>
      <w:r w:rsidR="00BD67F3" w:rsidRPr="00FD40C3">
        <w:t>untuk bahasa terkait</w:t>
      </w:r>
      <w:r w:rsidRPr="00FD40C3">
        <w:t>. Pengembangan aplikasi melibatkan pengumpulan kebutuhan</w:t>
      </w:r>
      <w:r w:rsidR="00D602E0" w:rsidRPr="00FD40C3">
        <w:t xml:space="preserve"> melalui wawancara yang dilakukan pada 10 calon pengguna</w:t>
      </w:r>
      <w:r w:rsidRPr="00FD40C3">
        <w:t xml:space="preserve">, pembuatan </w:t>
      </w:r>
      <w:r w:rsidR="00D602E0" w:rsidRPr="00FD40C3">
        <w:t xml:space="preserve">desain </w:t>
      </w:r>
      <w:r w:rsidRPr="00FD40C3">
        <w:t>mockup, penulisan</w:t>
      </w:r>
      <w:r w:rsidR="00D602E0" w:rsidRPr="00FD40C3">
        <w:t xml:space="preserve"> kode berdasarkan SDLC</w:t>
      </w:r>
      <w:r w:rsidRPr="00FD40C3">
        <w:t xml:space="preserve"> TDD, dan pengujian melalui </w:t>
      </w:r>
      <w:r w:rsidRPr="00FD40C3">
        <w:rPr>
          <w:i/>
          <w:iCs/>
        </w:rPr>
        <w:t>Integration Testing</w:t>
      </w:r>
      <w:r w:rsidRPr="00FD40C3">
        <w:t xml:space="preserve">, </w:t>
      </w:r>
      <w:r w:rsidRPr="00FD40C3">
        <w:rPr>
          <w:i/>
          <w:iCs/>
        </w:rPr>
        <w:t>System Usability Scale</w:t>
      </w:r>
      <w:r w:rsidRPr="00FD40C3">
        <w:t xml:space="preserve"> (SUS), dan </w:t>
      </w:r>
      <w:r w:rsidRPr="00FD40C3">
        <w:rPr>
          <w:i/>
          <w:iCs/>
        </w:rPr>
        <w:t>Black Box</w:t>
      </w:r>
      <w:r w:rsidRPr="00FD40C3">
        <w:t>.</w:t>
      </w:r>
      <w:r w:rsidR="006C12A2" w:rsidRPr="00FD40C3">
        <w:t xml:space="preserve"> </w:t>
      </w:r>
      <w:r w:rsidRPr="00FD40C3">
        <w:t xml:space="preserve">Hasil pengujian SUS mencapai skor tinggi (81.875), </w:t>
      </w:r>
      <w:r w:rsidR="00D602E0" w:rsidRPr="00FD40C3">
        <w:t xml:space="preserve">yang </w:t>
      </w:r>
      <w:r w:rsidRPr="00FD40C3">
        <w:t>menunjukkan</w:t>
      </w:r>
      <w:r w:rsidR="00D602E0" w:rsidRPr="00FD40C3">
        <w:t xml:space="preserve"> bahwa aplikasi yang dibangun memiliki nilai sangat baik</w:t>
      </w:r>
      <w:r w:rsidRPr="00FD40C3">
        <w:t xml:space="preserve">. </w:t>
      </w:r>
      <w:r w:rsidR="00D602E0" w:rsidRPr="00FD40C3">
        <w:t>Aplikasi yang dibangun</w:t>
      </w:r>
      <w:r w:rsidRPr="00FD40C3">
        <w:t xml:space="preserve"> diuji dengan skenario dan hasilnya konsisten dengan </w:t>
      </w:r>
      <w:r w:rsidR="00D602E0" w:rsidRPr="00FD40C3">
        <w:t>model machine learning</w:t>
      </w:r>
      <w:r w:rsidRPr="00FD40C3">
        <w:t>. Aplikasi ini dapat dijalankan di peramban web atau lokal, memberikan kemudahan akses dan penggunaan.</w:t>
      </w:r>
      <w:r w:rsidR="006C12A2" w:rsidRPr="00FD40C3">
        <w:t xml:space="preserve"> </w:t>
      </w:r>
      <w:r w:rsidRPr="00FD40C3">
        <w:t xml:space="preserve">Penelitian ini membuktikan bahwa aplikasi "Easysay" dapat meningkatkan efisiensi, </w:t>
      </w:r>
      <w:r w:rsidR="00D602E0" w:rsidRPr="00FD40C3">
        <w:t xml:space="preserve">dan </w:t>
      </w:r>
      <w:r w:rsidRPr="00FD40C3">
        <w:t xml:space="preserve">objektivitas penilaian esai di lingkungan pendidikan. </w:t>
      </w:r>
      <w:r w:rsidR="00D602E0" w:rsidRPr="00FD40C3">
        <w:t>Maka dari itu</w:t>
      </w:r>
      <w:r w:rsidRPr="00FD40C3">
        <w:t xml:space="preserve">, aplikasi ini memiliki potensi menjadi alat </w:t>
      </w:r>
      <w:r w:rsidR="00D602E0" w:rsidRPr="00FD40C3">
        <w:t>pendukung</w:t>
      </w:r>
      <w:r w:rsidRPr="00FD40C3">
        <w:t xml:space="preserve"> bagi pengajar dalam menangani tugas penilaian esai, terutama untuk penilaian esai singkat.</w:t>
      </w:r>
    </w:p>
    <w:p w14:paraId="0DE320B9" w14:textId="77777777" w:rsidR="006C12A2" w:rsidRPr="00FD40C3" w:rsidRDefault="006C12A2" w:rsidP="001956F6">
      <w:pPr>
        <w:spacing w:line="240" w:lineRule="auto"/>
      </w:pPr>
    </w:p>
    <w:p w14:paraId="5DF9AF84" w14:textId="41625EFF" w:rsidR="002C7C5E" w:rsidRPr="00FD40C3" w:rsidRDefault="002C7C5E" w:rsidP="006C12A2">
      <w:pPr>
        <w:spacing w:line="240" w:lineRule="auto"/>
        <w:ind w:firstLine="0"/>
        <w:rPr>
          <w:b/>
          <w:bCs/>
        </w:rPr>
      </w:pPr>
      <w:r w:rsidRPr="00FD40C3">
        <w:rPr>
          <w:b/>
          <w:bCs/>
        </w:rPr>
        <w:t xml:space="preserve">Kata Kunci: </w:t>
      </w:r>
      <w:r w:rsidRPr="00FD40C3">
        <w:t xml:space="preserve">Aplikasi Web, </w:t>
      </w:r>
      <w:r w:rsidRPr="00FD40C3">
        <w:rPr>
          <w:i/>
          <w:iCs/>
        </w:rPr>
        <w:t>Test-Driven Development</w:t>
      </w:r>
      <w:r w:rsidRPr="00FD40C3">
        <w:t xml:space="preserve">, </w:t>
      </w:r>
      <w:r w:rsidRPr="00FD40C3">
        <w:rPr>
          <w:i/>
          <w:iCs/>
        </w:rPr>
        <w:t>Machine Learning</w:t>
      </w:r>
      <w:r w:rsidRPr="00FD40C3">
        <w:t>, Penilaian Esai, Pendidikan.</w:t>
      </w:r>
    </w:p>
    <w:p w14:paraId="362716A1" w14:textId="77777777" w:rsidR="00F52D40" w:rsidRPr="00FD40C3" w:rsidRDefault="00F52D40" w:rsidP="002C7C5E">
      <w:pPr>
        <w:ind w:firstLine="0"/>
        <w:rPr>
          <w:b/>
        </w:rPr>
      </w:pPr>
    </w:p>
    <w:p w14:paraId="149BF243" w14:textId="77777777" w:rsidR="00F52D40" w:rsidRPr="00FD40C3" w:rsidRDefault="00F52D40">
      <w:pPr>
        <w:rPr>
          <w:b/>
        </w:rPr>
        <w:sectPr w:rsidR="00F52D40" w:rsidRPr="00FD40C3" w:rsidSect="00441F31">
          <w:pgSz w:w="11909" w:h="16834"/>
          <w:pgMar w:top="1701" w:right="1701" w:bottom="1701" w:left="1985" w:header="720" w:footer="720" w:gutter="0"/>
          <w:pgNumType w:fmt="lowerRoman"/>
          <w:cols w:space="720"/>
        </w:sectPr>
      </w:pPr>
    </w:p>
    <w:p w14:paraId="3DA9AAAA" w14:textId="77777777" w:rsidR="00F52D40" w:rsidRPr="00FD40C3" w:rsidRDefault="006724C1" w:rsidP="00834241">
      <w:pPr>
        <w:pStyle w:val="Heading1"/>
      </w:pPr>
      <w:bookmarkStart w:id="24" w:name="_3dy6vkm" w:colFirst="0" w:colLast="0"/>
      <w:bookmarkStart w:id="25" w:name="_Toc156587031"/>
      <w:bookmarkStart w:id="26" w:name="_Toc156593576"/>
      <w:bookmarkStart w:id="27" w:name="_Toc156594590"/>
      <w:bookmarkEnd w:id="24"/>
      <w:r w:rsidRPr="00FD40C3">
        <w:lastRenderedPageBreak/>
        <w:t>ABSTRACT</w:t>
      </w:r>
      <w:bookmarkEnd w:id="25"/>
      <w:bookmarkEnd w:id="26"/>
      <w:bookmarkEnd w:id="27"/>
    </w:p>
    <w:p w14:paraId="5236E8FC" w14:textId="77777777" w:rsidR="00B816FE" w:rsidRPr="00FD40C3" w:rsidRDefault="00B816FE">
      <w:pPr>
        <w:ind w:firstLine="0"/>
        <w:jc w:val="center"/>
      </w:pPr>
      <w:r w:rsidRPr="00FD40C3">
        <w:t>DESIGN AND DEVELOPMENT OF A SHORT ESSAY ASSESSMENT APPLICATION IN INDONESIAN AND ENGLISH USING TEST-DRIVEN DEVELOPMENT METHOD</w:t>
      </w:r>
    </w:p>
    <w:p w14:paraId="295154D2" w14:textId="7055BEFB" w:rsidR="00F52D40" w:rsidRPr="00FD40C3" w:rsidRDefault="00B816FE">
      <w:pPr>
        <w:ind w:firstLine="0"/>
        <w:jc w:val="center"/>
      </w:pPr>
      <w:r w:rsidRPr="00FD40C3">
        <w:t>Geizka Rozilia Ruicosta</w:t>
      </w:r>
    </w:p>
    <w:p w14:paraId="302FB263" w14:textId="77777777" w:rsidR="00F52D40" w:rsidRPr="00FD40C3" w:rsidRDefault="00F52D40">
      <w:pPr>
        <w:ind w:firstLine="0"/>
        <w:jc w:val="center"/>
      </w:pPr>
    </w:p>
    <w:p w14:paraId="67DDADDD" w14:textId="7A3CD758" w:rsidR="002C7C5E" w:rsidRPr="00FD40C3" w:rsidRDefault="00297360" w:rsidP="00781AC9">
      <w:pPr>
        <w:spacing w:line="240" w:lineRule="auto"/>
        <w:ind w:firstLine="0"/>
      </w:pPr>
      <w:r w:rsidRPr="00FD40C3">
        <w:t>This research responds the highly growing population of students whose numbers will increasingly exceed teachers, especially in Indonesia, which demands efficiency in teaching and learning activities. With 15.71% of Indonesia's population are under the age of 10, the increasing number of students requires technological solutions to increase the objectivity and efficiency in essay grading. In an attempt to provide a structured solution, this research proposed a short essay assessment application based on Test-Driven Development (TDD) called "Easysay". This application supports grading in Indonesian and English, using two machine learning models for the respective languages. The application development involved functional gathering via interview with 10 user candidates, mockup design making, code writing based on TDD SDLC, and testing via Integration Testing, System Usability Scale (SUS), and Black Box. SUS test result achieved a high score (81.875), which shows that the built application has a really good value. The application built has been tested with scenarios and the shows concistent results with the machine learning model. This application can be run on browsers or in local, gives the ease to access and use. This research shows that "Easysay" application can increase efficiency and objectivity of essay grading in academic environment. Therefore, this application has the potential to became a supporting tool for teachers in handling essay grading tasks, especially for short essay grading</w:t>
      </w:r>
      <w:r w:rsidR="00781AC9" w:rsidRPr="00FD40C3">
        <w:t>.</w:t>
      </w:r>
    </w:p>
    <w:p w14:paraId="517C8A48" w14:textId="77777777" w:rsidR="00781AC9" w:rsidRPr="00FD40C3" w:rsidRDefault="00781AC9" w:rsidP="00781AC9">
      <w:pPr>
        <w:spacing w:line="240" w:lineRule="auto"/>
      </w:pPr>
    </w:p>
    <w:p w14:paraId="3A50848F" w14:textId="3E63E462" w:rsidR="002C7C5E" w:rsidRPr="00FD40C3" w:rsidRDefault="002C7C5E" w:rsidP="00781AC9">
      <w:pPr>
        <w:spacing w:line="240" w:lineRule="auto"/>
        <w:ind w:firstLine="0"/>
        <w:rPr>
          <w:b/>
          <w:bCs/>
        </w:rPr>
      </w:pPr>
      <w:r w:rsidRPr="00FD40C3">
        <w:rPr>
          <w:b/>
          <w:bCs/>
        </w:rPr>
        <w:t xml:space="preserve">Keywords: </w:t>
      </w:r>
      <w:r w:rsidRPr="00FD40C3">
        <w:t>Web Application, Test-Driven Development, Machine Learning, Essay Assessment, Education.</w:t>
      </w:r>
    </w:p>
    <w:p w14:paraId="0A67C187" w14:textId="77777777" w:rsidR="00F52D40" w:rsidRPr="00FD40C3" w:rsidRDefault="00F52D40">
      <w:pPr>
        <w:spacing w:line="240" w:lineRule="auto"/>
      </w:pPr>
    </w:p>
    <w:p w14:paraId="623B21AE" w14:textId="77777777" w:rsidR="00F52D40" w:rsidRPr="00FD40C3" w:rsidRDefault="00F52D40" w:rsidP="002C7C5E">
      <w:pPr>
        <w:ind w:firstLine="0"/>
        <w:rPr>
          <w:b/>
        </w:rPr>
        <w:sectPr w:rsidR="00F52D40" w:rsidRPr="00FD40C3" w:rsidSect="00441F31">
          <w:pgSz w:w="11909" w:h="16834"/>
          <w:pgMar w:top="1701" w:right="1701" w:bottom="1701" w:left="1985" w:header="720" w:footer="720" w:gutter="0"/>
          <w:pgNumType w:fmt="lowerRoman"/>
          <w:cols w:space="720"/>
        </w:sectPr>
      </w:pPr>
    </w:p>
    <w:p w14:paraId="2E2B676C" w14:textId="13D2CBE2" w:rsidR="001D2F04" w:rsidRDefault="006724C1" w:rsidP="001D2F04">
      <w:pPr>
        <w:pStyle w:val="Heading1"/>
      </w:pPr>
      <w:bookmarkStart w:id="28" w:name="_1t3h5sf" w:colFirst="0" w:colLast="0"/>
      <w:bookmarkStart w:id="29" w:name="_Toc156587032"/>
      <w:bookmarkStart w:id="30" w:name="_Toc156593577"/>
      <w:bookmarkStart w:id="31" w:name="_Toc156594591"/>
      <w:bookmarkEnd w:id="28"/>
      <w:r w:rsidRPr="00FD40C3">
        <w:lastRenderedPageBreak/>
        <w:t>DAFTAR ISI</w:t>
      </w:r>
      <w:bookmarkEnd w:id="29"/>
      <w:bookmarkEnd w:id="30"/>
      <w:bookmarkEnd w:id="31"/>
    </w:p>
    <w:p w14:paraId="18E44BEF" w14:textId="77777777" w:rsidR="001D2F04" w:rsidRPr="001D2F04" w:rsidRDefault="001D2F04" w:rsidP="001D2F04"/>
    <w:p w14:paraId="12EA994E" w14:textId="74EB7F2A" w:rsidR="00B2137F" w:rsidRDefault="00B2137F">
      <w:pPr>
        <w:pStyle w:val="TOC1"/>
        <w:rPr>
          <w:rFonts w:asciiTheme="minorHAnsi" w:eastAsiaTheme="minorEastAsia" w:hAnsiTheme="minorHAnsi" w:cstheme="minorBidi"/>
          <w:noProof/>
          <w:sz w:val="22"/>
          <w:szCs w:val="22"/>
          <w:lang w:val="en-US"/>
        </w:rPr>
      </w:pPr>
      <w:r>
        <w:fldChar w:fldCharType="begin"/>
      </w:r>
      <w:r>
        <w:instrText xml:space="preserve"> TOC \o "1-3" \h \z \u </w:instrText>
      </w:r>
      <w:r>
        <w:fldChar w:fldCharType="separate"/>
      </w:r>
      <w:hyperlink w:anchor="_Toc156594584" w:history="1">
        <w:r w:rsidRPr="006671C5">
          <w:rPr>
            <w:rStyle w:val="Hyperlink"/>
            <w:noProof/>
          </w:rPr>
          <w:t>LEMBAR PENGESAHAN</w:t>
        </w:r>
        <w:r>
          <w:rPr>
            <w:noProof/>
            <w:webHidden/>
          </w:rPr>
          <w:tab/>
        </w:r>
        <w:r>
          <w:rPr>
            <w:noProof/>
            <w:webHidden/>
          </w:rPr>
          <w:fldChar w:fldCharType="begin"/>
        </w:r>
        <w:r>
          <w:rPr>
            <w:noProof/>
            <w:webHidden/>
          </w:rPr>
          <w:instrText xml:space="preserve"> PAGEREF _Toc156594584 \h </w:instrText>
        </w:r>
        <w:r>
          <w:rPr>
            <w:noProof/>
            <w:webHidden/>
          </w:rPr>
        </w:r>
        <w:r>
          <w:rPr>
            <w:noProof/>
            <w:webHidden/>
          </w:rPr>
          <w:fldChar w:fldCharType="separate"/>
        </w:r>
        <w:r w:rsidR="004876F0">
          <w:rPr>
            <w:noProof/>
            <w:webHidden/>
          </w:rPr>
          <w:t>i</w:t>
        </w:r>
        <w:r>
          <w:rPr>
            <w:noProof/>
            <w:webHidden/>
          </w:rPr>
          <w:fldChar w:fldCharType="end"/>
        </w:r>
      </w:hyperlink>
    </w:p>
    <w:p w14:paraId="4D07F9DC" w14:textId="2BDCC056" w:rsidR="00B2137F" w:rsidRDefault="00B2137F">
      <w:pPr>
        <w:pStyle w:val="TOC1"/>
        <w:rPr>
          <w:rFonts w:asciiTheme="minorHAnsi" w:eastAsiaTheme="minorEastAsia" w:hAnsiTheme="minorHAnsi" w:cstheme="minorBidi"/>
          <w:noProof/>
          <w:sz w:val="22"/>
          <w:szCs w:val="22"/>
          <w:lang w:val="en-US"/>
        </w:rPr>
      </w:pPr>
      <w:hyperlink w:anchor="_Toc156594585" w:history="1">
        <w:r w:rsidRPr="006671C5">
          <w:rPr>
            <w:rStyle w:val="Hyperlink"/>
            <w:noProof/>
          </w:rPr>
          <w:t>HALAMAN PERNYATAAN ORISINALITAS</w:t>
        </w:r>
        <w:r>
          <w:rPr>
            <w:noProof/>
            <w:webHidden/>
          </w:rPr>
          <w:tab/>
        </w:r>
        <w:r>
          <w:rPr>
            <w:noProof/>
            <w:webHidden/>
          </w:rPr>
          <w:fldChar w:fldCharType="begin"/>
        </w:r>
        <w:r>
          <w:rPr>
            <w:noProof/>
            <w:webHidden/>
          </w:rPr>
          <w:instrText xml:space="preserve"> PAGEREF _Toc156594585 \h </w:instrText>
        </w:r>
        <w:r>
          <w:rPr>
            <w:noProof/>
            <w:webHidden/>
          </w:rPr>
        </w:r>
        <w:r>
          <w:rPr>
            <w:noProof/>
            <w:webHidden/>
          </w:rPr>
          <w:fldChar w:fldCharType="separate"/>
        </w:r>
        <w:r w:rsidR="004876F0">
          <w:rPr>
            <w:noProof/>
            <w:webHidden/>
          </w:rPr>
          <w:t>ii</w:t>
        </w:r>
        <w:r>
          <w:rPr>
            <w:noProof/>
            <w:webHidden/>
          </w:rPr>
          <w:fldChar w:fldCharType="end"/>
        </w:r>
      </w:hyperlink>
    </w:p>
    <w:p w14:paraId="4609536C" w14:textId="6F9E7F65" w:rsidR="00B2137F" w:rsidRDefault="00B2137F">
      <w:pPr>
        <w:pStyle w:val="TOC1"/>
        <w:rPr>
          <w:rFonts w:asciiTheme="minorHAnsi" w:eastAsiaTheme="minorEastAsia" w:hAnsiTheme="minorHAnsi" w:cstheme="minorBidi"/>
          <w:noProof/>
          <w:sz w:val="22"/>
          <w:szCs w:val="22"/>
          <w:lang w:val="en-US"/>
        </w:rPr>
      </w:pPr>
      <w:hyperlink w:anchor="_Toc156594586" w:history="1">
        <w:r w:rsidRPr="006671C5">
          <w:rPr>
            <w:rStyle w:val="Hyperlink"/>
            <w:noProof/>
          </w:rPr>
          <w:t>HALAMAN PERNYATAAN PERSETUJUAN PUBLIKASI TUGAS AKHIR UNTUK KEPENTINGAN AKADEMIS</w:t>
        </w:r>
        <w:r>
          <w:rPr>
            <w:noProof/>
            <w:webHidden/>
          </w:rPr>
          <w:tab/>
        </w:r>
        <w:r>
          <w:rPr>
            <w:noProof/>
            <w:webHidden/>
          </w:rPr>
          <w:fldChar w:fldCharType="begin"/>
        </w:r>
        <w:r>
          <w:rPr>
            <w:noProof/>
            <w:webHidden/>
          </w:rPr>
          <w:instrText xml:space="preserve"> PAGEREF _Toc156594586 \h </w:instrText>
        </w:r>
        <w:r>
          <w:rPr>
            <w:noProof/>
            <w:webHidden/>
          </w:rPr>
        </w:r>
        <w:r>
          <w:rPr>
            <w:noProof/>
            <w:webHidden/>
          </w:rPr>
          <w:fldChar w:fldCharType="separate"/>
        </w:r>
        <w:r w:rsidR="004876F0">
          <w:rPr>
            <w:noProof/>
            <w:webHidden/>
          </w:rPr>
          <w:t>iii</w:t>
        </w:r>
        <w:r>
          <w:rPr>
            <w:noProof/>
            <w:webHidden/>
          </w:rPr>
          <w:fldChar w:fldCharType="end"/>
        </w:r>
      </w:hyperlink>
    </w:p>
    <w:p w14:paraId="6ED242A7" w14:textId="0544466F" w:rsidR="00B2137F" w:rsidRDefault="00B2137F">
      <w:pPr>
        <w:pStyle w:val="TOC1"/>
        <w:rPr>
          <w:rFonts w:asciiTheme="minorHAnsi" w:eastAsiaTheme="minorEastAsia" w:hAnsiTheme="minorHAnsi" w:cstheme="minorBidi"/>
          <w:noProof/>
          <w:sz w:val="22"/>
          <w:szCs w:val="22"/>
          <w:lang w:val="en-US"/>
        </w:rPr>
      </w:pPr>
      <w:hyperlink w:anchor="_Toc156594587" w:history="1">
        <w:r w:rsidRPr="006671C5">
          <w:rPr>
            <w:rStyle w:val="Hyperlink"/>
            <w:noProof/>
          </w:rPr>
          <w:t>KATA PENGANTAR</w:t>
        </w:r>
        <w:r>
          <w:rPr>
            <w:noProof/>
            <w:webHidden/>
          </w:rPr>
          <w:tab/>
        </w:r>
        <w:r>
          <w:rPr>
            <w:noProof/>
            <w:webHidden/>
          </w:rPr>
          <w:fldChar w:fldCharType="begin"/>
        </w:r>
        <w:r>
          <w:rPr>
            <w:noProof/>
            <w:webHidden/>
          </w:rPr>
          <w:instrText xml:space="preserve"> PAGEREF _Toc156594587 \h </w:instrText>
        </w:r>
        <w:r>
          <w:rPr>
            <w:noProof/>
            <w:webHidden/>
          </w:rPr>
        </w:r>
        <w:r>
          <w:rPr>
            <w:noProof/>
            <w:webHidden/>
          </w:rPr>
          <w:fldChar w:fldCharType="separate"/>
        </w:r>
        <w:r w:rsidR="004876F0">
          <w:rPr>
            <w:noProof/>
            <w:webHidden/>
          </w:rPr>
          <w:t>iv</w:t>
        </w:r>
        <w:r>
          <w:rPr>
            <w:noProof/>
            <w:webHidden/>
          </w:rPr>
          <w:fldChar w:fldCharType="end"/>
        </w:r>
      </w:hyperlink>
    </w:p>
    <w:p w14:paraId="1353FA81" w14:textId="13AC01CB" w:rsidR="00B2137F" w:rsidRDefault="00B2137F">
      <w:pPr>
        <w:pStyle w:val="TOC1"/>
        <w:rPr>
          <w:rFonts w:asciiTheme="minorHAnsi" w:eastAsiaTheme="minorEastAsia" w:hAnsiTheme="minorHAnsi" w:cstheme="minorBidi"/>
          <w:noProof/>
          <w:sz w:val="22"/>
          <w:szCs w:val="22"/>
          <w:lang w:val="en-US"/>
        </w:rPr>
      </w:pPr>
      <w:hyperlink w:anchor="_Toc156594588" w:history="1">
        <w:r w:rsidRPr="006671C5">
          <w:rPr>
            <w:rStyle w:val="Hyperlink"/>
            <w:noProof/>
          </w:rPr>
          <w:t>RINGKASAN</w:t>
        </w:r>
        <w:r>
          <w:rPr>
            <w:noProof/>
            <w:webHidden/>
          </w:rPr>
          <w:tab/>
        </w:r>
        <w:r>
          <w:rPr>
            <w:noProof/>
            <w:webHidden/>
          </w:rPr>
          <w:fldChar w:fldCharType="begin"/>
        </w:r>
        <w:r>
          <w:rPr>
            <w:noProof/>
            <w:webHidden/>
          </w:rPr>
          <w:instrText xml:space="preserve"> PAGEREF _Toc156594588 \h </w:instrText>
        </w:r>
        <w:r>
          <w:rPr>
            <w:noProof/>
            <w:webHidden/>
          </w:rPr>
        </w:r>
        <w:r>
          <w:rPr>
            <w:noProof/>
            <w:webHidden/>
          </w:rPr>
          <w:fldChar w:fldCharType="separate"/>
        </w:r>
        <w:r w:rsidR="004876F0">
          <w:rPr>
            <w:noProof/>
            <w:webHidden/>
          </w:rPr>
          <w:t>vi</w:t>
        </w:r>
        <w:r>
          <w:rPr>
            <w:noProof/>
            <w:webHidden/>
          </w:rPr>
          <w:fldChar w:fldCharType="end"/>
        </w:r>
      </w:hyperlink>
    </w:p>
    <w:p w14:paraId="17BDE7D4" w14:textId="1128A598" w:rsidR="00B2137F" w:rsidRDefault="00B2137F">
      <w:pPr>
        <w:pStyle w:val="TOC1"/>
        <w:rPr>
          <w:rFonts w:asciiTheme="minorHAnsi" w:eastAsiaTheme="minorEastAsia" w:hAnsiTheme="minorHAnsi" w:cstheme="minorBidi"/>
          <w:noProof/>
          <w:sz w:val="22"/>
          <w:szCs w:val="22"/>
          <w:lang w:val="en-US"/>
        </w:rPr>
      </w:pPr>
      <w:hyperlink w:anchor="_Toc156594589" w:history="1">
        <w:r w:rsidRPr="006671C5">
          <w:rPr>
            <w:rStyle w:val="Hyperlink"/>
            <w:noProof/>
          </w:rPr>
          <w:t>ABSTRAK</w:t>
        </w:r>
        <w:r>
          <w:rPr>
            <w:noProof/>
            <w:webHidden/>
          </w:rPr>
          <w:tab/>
        </w:r>
        <w:r>
          <w:rPr>
            <w:noProof/>
            <w:webHidden/>
          </w:rPr>
          <w:fldChar w:fldCharType="begin"/>
        </w:r>
        <w:r>
          <w:rPr>
            <w:noProof/>
            <w:webHidden/>
          </w:rPr>
          <w:instrText xml:space="preserve"> PAGEREF _Toc156594589 \h </w:instrText>
        </w:r>
        <w:r>
          <w:rPr>
            <w:noProof/>
            <w:webHidden/>
          </w:rPr>
        </w:r>
        <w:r>
          <w:rPr>
            <w:noProof/>
            <w:webHidden/>
          </w:rPr>
          <w:fldChar w:fldCharType="separate"/>
        </w:r>
        <w:r w:rsidR="004876F0">
          <w:rPr>
            <w:noProof/>
            <w:webHidden/>
          </w:rPr>
          <w:t>viii</w:t>
        </w:r>
        <w:r>
          <w:rPr>
            <w:noProof/>
            <w:webHidden/>
          </w:rPr>
          <w:fldChar w:fldCharType="end"/>
        </w:r>
      </w:hyperlink>
    </w:p>
    <w:p w14:paraId="6B7375FF" w14:textId="51687742" w:rsidR="00B2137F" w:rsidRDefault="00B2137F">
      <w:pPr>
        <w:pStyle w:val="TOC1"/>
        <w:rPr>
          <w:rFonts w:asciiTheme="minorHAnsi" w:eastAsiaTheme="minorEastAsia" w:hAnsiTheme="minorHAnsi" w:cstheme="minorBidi"/>
          <w:noProof/>
          <w:sz w:val="22"/>
          <w:szCs w:val="22"/>
          <w:lang w:val="en-US"/>
        </w:rPr>
      </w:pPr>
      <w:hyperlink w:anchor="_Toc156594590" w:history="1">
        <w:r w:rsidRPr="006671C5">
          <w:rPr>
            <w:rStyle w:val="Hyperlink"/>
            <w:noProof/>
          </w:rPr>
          <w:t>ABSTRACT</w:t>
        </w:r>
        <w:r>
          <w:rPr>
            <w:noProof/>
            <w:webHidden/>
          </w:rPr>
          <w:tab/>
        </w:r>
        <w:r>
          <w:rPr>
            <w:noProof/>
            <w:webHidden/>
          </w:rPr>
          <w:fldChar w:fldCharType="begin"/>
        </w:r>
        <w:r>
          <w:rPr>
            <w:noProof/>
            <w:webHidden/>
          </w:rPr>
          <w:instrText xml:space="preserve"> PAGEREF _Toc156594590 \h </w:instrText>
        </w:r>
        <w:r>
          <w:rPr>
            <w:noProof/>
            <w:webHidden/>
          </w:rPr>
        </w:r>
        <w:r>
          <w:rPr>
            <w:noProof/>
            <w:webHidden/>
          </w:rPr>
          <w:fldChar w:fldCharType="separate"/>
        </w:r>
        <w:r w:rsidR="004876F0">
          <w:rPr>
            <w:noProof/>
            <w:webHidden/>
          </w:rPr>
          <w:t>ix</w:t>
        </w:r>
        <w:r>
          <w:rPr>
            <w:noProof/>
            <w:webHidden/>
          </w:rPr>
          <w:fldChar w:fldCharType="end"/>
        </w:r>
      </w:hyperlink>
    </w:p>
    <w:p w14:paraId="4782AA80" w14:textId="26041F9C" w:rsidR="00B2137F" w:rsidRDefault="00B2137F">
      <w:pPr>
        <w:pStyle w:val="TOC1"/>
        <w:rPr>
          <w:rFonts w:asciiTheme="minorHAnsi" w:eastAsiaTheme="minorEastAsia" w:hAnsiTheme="minorHAnsi" w:cstheme="minorBidi"/>
          <w:noProof/>
          <w:sz w:val="22"/>
          <w:szCs w:val="22"/>
          <w:lang w:val="en-US"/>
        </w:rPr>
      </w:pPr>
      <w:hyperlink w:anchor="_Toc156594591" w:history="1">
        <w:r w:rsidRPr="006671C5">
          <w:rPr>
            <w:rStyle w:val="Hyperlink"/>
            <w:noProof/>
          </w:rPr>
          <w:t>DAFTAR ISI</w:t>
        </w:r>
        <w:r>
          <w:rPr>
            <w:noProof/>
            <w:webHidden/>
          </w:rPr>
          <w:tab/>
        </w:r>
        <w:r>
          <w:rPr>
            <w:noProof/>
            <w:webHidden/>
          </w:rPr>
          <w:fldChar w:fldCharType="begin"/>
        </w:r>
        <w:r>
          <w:rPr>
            <w:noProof/>
            <w:webHidden/>
          </w:rPr>
          <w:instrText xml:space="preserve"> PAGEREF _Toc156594591 \h </w:instrText>
        </w:r>
        <w:r>
          <w:rPr>
            <w:noProof/>
            <w:webHidden/>
          </w:rPr>
        </w:r>
        <w:r>
          <w:rPr>
            <w:noProof/>
            <w:webHidden/>
          </w:rPr>
          <w:fldChar w:fldCharType="separate"/>
        </w:r>
        <w:r w:rsidR="004876F0">
          <w:rPr>
            <w:noProof/>
            <w:webHidden/>
          </w:rPr>
          <w:t>x</w:t>
        </w:r>
        <w:r>
          <w:rPr>
            <w:noProof/>
            <w:webHidden/>
          </w:rPr>
          <w:fldChar w:fldCharType="end"/>
        </w:r>
      </w:hyperlink>
    </w:p>
    <w:p w14:paraId="7AD3DBDE" w14:textId="5919A965" w:rsidR="00B2137F" w:rsidRDefault="00B2137F">
      <w:pPr>
        <w:pStyle w:val="TOC1"/>
        <w:rPr>
          <w:rFonts w:asciiTheme="minorHAnsi" w:eastAsiaTheme="minorEastAsia" w:hAnsiTheme="minorHAnsi" w:cstheme="minorBidi"/>
          <w:noProof/>
          <w:sz w:val="22"/>
          <w:szCs w:val="22"/>
          <w:lang w:val="en-US"/>
        </w:rPr>
      </w:pPr>
      <w:hyperlink w:anchor="_Toc156594592" w:history="1">
        <w:r w:rsidRPr="006671C5">
          <w:rPr>
            <w:rStyle w:val="Hyperlink"/>
            <w:noProof/>
          </w:rPr>
          <w:t>DAFTAR TABEL</w:t>
        </w:r>
        <w:r>
          <w:rPr>
            <w:noProof/>
            <w:webHidden/>
          </w:rPr>
          <w:tab/>
        </w:r>
        <w:r>
          <w:rPr>
            <w:noProof/>
            <w:webHidden/>
          </w:rPr>
          <w:fldChar w:fldCharType="begin"/>
        </w:r>
        <w:r>
          <w:rPr>
            <w:noProof/>
            <w:webHidden/>
          </w:rPr>
          <w:instrText xml:space="preserve"> PAGEREF _Toc156594592 \h </w:instrText>
        </w:r>
        <w:r>
          <w:rPr>
            <w:noProof/>
            <w:webHidden/>
          </w:rPr>
        </w:r>
        <w:r>
          <w:rPr>
            <w:noProof/>
            <w:webHidden/>
          </w:rPr>
          <w:fldChar w:fldCharType="separate"/>
        </w:r>
        <w:r w:rsidR="004876F0">
          <w:rPr>
            <w:noProof/>
            <w:webHidden/>
          </w:rPr>
          <w:t>xiv</w:t>
        </w:r>
        <w:r>
          <w:rPr>
            <w:noProof/>
            <w:webHidden/>
          </w:rPr>
          <w:fldChar w:fldCharType="end"/>
        </w:r>
      </w:hyperlink>
    </w:p>
    <w:p w14:paraId="2CA6DF04" w14:textId="1C5EB065" w:rsidR="00B2137F" w:rsidRDefault="00B2137F">
      <w:pPr>
        <w:pStyle w:val="TOC1"/>
        <w:rPr>
          <w:rFonts w:asciiTheme="minorHAnsi" w:eastAsiaTheme="minorEastAsia" w:hAnsiTheme="minorHAnsi" w:cstheme="minorBidi"/>
          <w:noProof/>
          <w:sz w:val="22"/>
          <w:szCs w:val="22"/>
          <w:lang w:val="en-US"/>
        </w:rPr>
      </w:pPr>
      <w:hyperlink w:anchor="_Toc156594593" w:history="1">
        <w:r w:rsidRPr="006671C5">
          <w:rPr>
            <w:rStyle w:val="Hyperlink"/>
            <w:noProof/>
          </w:rPr>
          <w:t>DAFTAR GAMBAR</w:t>
        </w:r>
        <w:r>
          <w:rPr>
            <w:noProof/>
            <w:webHidden/>
          </w:rPr>
          <w:tab/>
        </w:r>
        <w:r>
          <w:rPr>
            <w:noProof/>
            <w:webHidden/>
          </w:rPr>
          <w:fldChar w:fldCharType="begin"/>
        </w:r>
        <w:r>
          <w:rPr>
            <w:noProof/>
            <w:webHidden/>
          </w:rPr>
          <w:instrText xml:space="preserve"> PAGEREF _Toc156594593 \h </w:instrText>
        </w:r>
        <w:r>
          <w:rPr>
            <w:noProof/>
            <w:webHidden/>
          </w:rPr>
        </w:r>
        <w:r>
          <w:rPr>
            <w:noProof/>
            <w:webHidden/>
          </w:rPr>
          <w:fldChar w:fldCharType="separate"/>
        </w:r>
        <w:r w:rsidR="004876F0">
          <w:rPr>
            <w:noProof/>
            <w:webHidden/>
          </w:rPr>
          <w:t>xv</w:t>
        </w:r>
        <w:r>
          <w:rPr>
            <w:noProof/>
            <w:webHidden/>
          </w:rPr>
          <w:fldChar w:fldCharType="end"/>
        </w:r>
      </w:hyperlink>
    </w:p>
    <w:p w14:paraId="18C6709A" w14:textId="181624F0" w:rsidR="00B2137F" w:rsidRDefault="00B2137F">
      <w:pPr>
        <w:pStyle w:val="TOC1"/>
        <w:rPr>
          <w:rFonts w:asciiTheme="minorHAnsi" w:eastAsiaTheme="minorEastAsia" w:hAnsiTheme="minorHAnsi" w:cstheme="minorBidi"/>
          <w:noProof/>
          <w:sz w:val="22"/>
          <w:szCs w:val="22"/>
          <w:lang w:val="en-US"/>
        </w:rPr>
      </w:pPr>
      <w:hyperlink w:anchor="_Toc156594594" w:history="1">
        <w:r w:rsidRPr="006671C5">
          <w:rPr>
            <w:rStyle w:val="Hyperlink"/>
            <w:noProof/>
          </w:rPr>
          <w:t>DAFTAR RUMUS</w:t>
        </w:r>
        <w:r>
          <w:rPr>
            <w:noProof/>
            <w:webHidden/>
          </w:rPr>
          <w:tab/>
        </w:r>
        <w:r>
          <w:rPr>
            <w:noProof/>
            <w:webHidden/>
          </w:rPr>
          <w:fldChar w:fldCharType="begin"/>
        </w:r>
        <w:r>
          <w:rPr>
            <w:noProof/>
            <w:webHidden/>
          </w:rPr>
          <w:instrText xml:space="preserve"> PAGEREF _Toc156594594 \h </w:instrText>
        </w:r>
        <w:r>
          <w:rPr>
            <w:noProof/>
            <w:webHidden/>
          </w:rPr>
        </w:r>
        <w:r>
          <w:rPr>
            <w:noProof/>
            <w:webHidden/>
          </w:rPr>
          <w:fldChar w:fldCharType="separate"/>
        </w:r>
        <w:r w:rsidR="004876F0">
          <w:rPr>
            <w:noProof/>
            <w:webHidden/>
          </w:rPr>
          <w:t>xvi</w:t>
        </w:r>
        <w:r>
          <w:rPr>
            <w:noProof/>
            <w:webHidden/>
          </w:rPr>
          <w:fldChar w:fldCharType="end"/>
        </w:r>
      </w:hyperlink>
    </w:p>
    <w:p w14:paraId="0FDA76C0" w14:textId="53DB07DC" w:rsidR="00B2137F" w:rsidRDefault="00B2137F">
      <w:pPr>
        <w:pStyle w:val="TOC1"/>
        <w:rPr>
          <w:rFonts w:asciiTheme="minorHAnsi" w:eastAsiaTheme="minorEastAsia" w:hAnsiTheme="minorHAnsi" w:cstheme="minorBidi"/>
          <w:noProof/>
          <w:sz w:val="22"/>
          <w:szCs w:val="22"/>
          <w:lang w:val="en-US"/>
        </w:rPr>
      </w:pPr>
      <w:hyperlink w:anchor="_Toc156594595" w:history="1">
        <w:r w:rsidRPr="006671C5">
          <w:rPr>
            <w:rStyle w:val="Hyperlink"/>
            <w:noProof/>
          </w:rPr>
          <w:t>DAFTAR LAMPIRAN</w:t>
        </w:r>
        <w:r>
          <w:rPr>
            <w:noProof/>
            <w:webHidden/>
          </w:rPr>
          <w:tab/>
        </w:r>
        <w:r>
          <w:rPr>
            <w:noProof/>
            <w:webHidden/>
          </w:rPr>
          <w:fldChar w:fldCharType="begin"/>
        </w:r>
        <w:r>
          <w:rPr>
            <w:noProof/>
            <w:webHidden/>
          </w:rPr>
          <w:instrText xml:space="preserve"> PAGEREF _Toc156594595 \h </w:instrText>
        </w:r>
        <w:r>
          <w:rPr>
            <w:noProof/>
            <w:webHidden/>
          </w:rPr>
        </w:r>
        <w:r>
          <w:rPr>
            <w:noProof/>
            <w:webHidden/>
          </w:rPr>
          <w:fldChar w:fldCharType="separate"/>
        </w:r>
        <w:r w:rsidR="004876F0">
          <w:rPr>
            <w:noProof/>
            <w:webHidden/>
          </w:rPr>
          <w:t>xvii</w:t>
        </w:r>
        <w:r>
          <w:rPr>
            <w:noProof/>
            <w:webHidden/>
          </w:rPr>
          <w:fldChar w:fldCharType="end"/>
        </w:r>
      </w:hyperlink>
    </w:p>
    <w:p w14:paraId="4B0A5D12" w14:textId="0C31F3EE" w:rsidR="00B2137F" w:rsidRDefault="00B2137F">
      <w:pPr>
        <w:pStyle w:val="TOC1"/>
        <w:rPr>
          <w:rFonts w:asciiTheme="minorHAnsi" w:eastAsiaTheme="minorEastAsia" w:hAnsiTheme="minorHAnsi" w:cstheme="minorBidi"/>
          <w:noProof/>
          <w:sz w:val="22"/>
          <w:szCs w:val="22"/>
          <w:lang w:val="en-US"/>
        </w:rPr>
      </w:pPr>
      <w:hyperlink w:anchor="_Toc156594596" w:history="1">
        <w:r w:rsidRPr="006671C5">
          <w:rPr>
            <w:rStyle w:val="Hyperlink"/>
            <w:noProof/>
          </w:rPr>
          <w:t>DAFTAR KODE</w:t>
        </w:r>
        <w:r>
          <w:rPr>
            <w:noProof/>
            <w:webHidden/>
          </w:rPr>
          <w:tab/>
        </w:r>
        <w:r>
          <w:rPr>
            <w:noProof/>
            <w:webHidden/>
          </w:rPr>
          <w:fldChar w:fldCharType="begin"/>
        </w:r>
        <w:r>
          <w:rPr>
            <w:noProof/>
            <w:webHidden/>
          </w:rPr>
          <w:instrText xml:space="preserve"> PAGEREF _Toc156594596 \h </w:instrText>
        </w:r>
        <w:r>
          <w:rPr>
            <w:noProof/>
            <w:webHidden/>
          </w:rPr>
        </w:r>
        <w:r>
          <w:rPr>
            <w:noProof/>
            <w:webHidden/>
          </w:rPr>
          <w:fldChar w:fldCharType="separate"/>
        </w:r>
        <w:r w:rsidR="004876F0">
          <w:rPr>
            <w:noProof/>
            <w:webHidden/>
          </w:rPr>
          <w:t>xviii</w:t>
        </w:r>
        <w:r>
          <w:rPr>
            <w:noProof/>
            <w:webHidden/>
          </w:rPr>
          <w:fldChar w:fldCharType="end"/>
        </w:r>
      </w:hyperlink>
    </w:p>
    <w:p w14:paraId="67A153A7" w14:textId="6943A776" w:rsidR="00B2137F" w:rsidRDefault="00B2137F">
      <w:pPr>
        <w:pStyle w:val="TOC1"/>
        <w:rPr>
          <w:rFonts w:asciiTheme="minorHAnsi" w:eastAsiaTheme="minorEastAsia" w:hAnsiTheme="minorHAnsi" w:cstheme="minorBidi"/>
          <w:noProof/>
          <w:sz w:val="22"/>
          <w:szCs w:val="22"/>
          <w:lang w:val="en-US"/>
        </w:rPr>
      </w:pPr>
      <w:hyperlink w:anchor="_Toc156594597" w:history="1">
        <w:r w:rsidRPr="006671C5">
          <w:rPr>
            <w:rStyle w:val="Hyperlink"/>
            <w:noProof/>
          </w:rPr>
          <w:t>BAB I PENDAHULUAN</w:t>
        </w:r>
        <w:r>
          <w:rPr>
            <w:noProof/>
            <w:webHidden/>
          </w:rPr>
          <w:tab/>
        </w:r>
        <w:r>
          <w:rPr>
            <w:noProof/>
            <w:webHidden/>
          </w:rPr>
          <w:fldChar w:fldCharType="begin"/>
        </w:r>
        <w:r>
          <w:rPr>
            <w:noProof/>
            <w:webHidden/>
          </w:rPr>
          <w:instrText xml:space="preserve"> PAGEREF _Toc156594597 \h </w:instrText>
        </w:r>
        <w:r>
          <w:rPr>
            <w:noProof/>
            <w:webHidden/>
          </w:rPr>
        </w:r>
        <w:r>
          <w:rPr>
            <w:noProof/>
            <w:webHidden/>
          </w:rPr>
          <w:fldChar w:fldCharType="separate"/>
        </w:r>
        <w:r w:rsidR="004876F0">
          <w:rPr>
            <w:noProof/>
            <w:webHidden/>
          </w:rPr>
          <w:t>1</w:t>
        </w:r>
        <w:r>
          <w:rPr>
            <w:noProof/>
            <w:webHidden/>
          </w:rPr>
          <w:fldChar w:fldCharType="end"/>
        </w:r>
      </w:hyperlink>
    </w:p>
    <w:p w14:paraId="33131EE3" w14:textId="336D43A9" w:rsidR="00B2137F" w:rsidRDefault="00B2137F">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598" w:history="1">
        <w:r w:rsidRPr="006671C5">
          <w:rPr>
            <w:rStyle w:val="Hyperlink"/>
            <w:noProof/>
          </w:rPr>
          <w:t>1.1</w:t>
        </w:r>
        <w:r>
          <w:rPr>
            <w:rFonts w:asciiTheme="minorHAnsi" w:eastAsiaTheme="minorEastAsia" w:hAnsiTheme="minorHAnsi" w:cstheme="minorBidi"/>
            <w:noProof/>
            <w:sz w:val="22"/>
            <w:szCs w:val="22"/>
            <w:lang w:val="en-US"/>
          </w:rPr>
          <w:tab/>
        </w:r>
        <w:r w:rsidRPr="006671C5">
          <w:rPr>
            <w:rStyle w:val="Hyperlink"/>
            <w:noProof/>
          </w:rPr>
          <w:t>Latar Belakang Masalah</w:t>
        </w:r>
        <w:r>
          <w:rPr>
            <w:noProof/>
            <w:webHidden/>
          </w:rPr>
          <w:tab/>
        </w:r>
        <w:r>
          <w:rPr>
            <w:noProof/>
            <w:webHidden/>
          </w:rPr>
          <w:fldChar w:fldCharType="begin"/>
        </w:r>
        <w:r>
          <w:rPr>
            <w:noProof/>
            <w:webHidden/>
          </w:rPr>
          <w:instrText xml:space="preserve"> PAGEREF _Toc156594598 \h </w:instrText>
        </w:r>
        <w:r>
          <w:rPr>
            <w:noProof/>
            <w:webHidden/>
          </w:rPr>
        </w:r>
        <w:r>
          <w:rPr>
            <w:noProof/>
            <w:webHidden/>
          </w:rPr>
          <w:fldChar w:fldCharType="separate"/>
        </w:r>
        <w:r w:rsidR="004876F0">
          <w:rPr>
            <w:noProof/>
            <w:webHidden/>
          </w:rPr>
          <w:t>1</w:t>
        </w:r>
        <w:r>
          <w:rPr>
            <w:noProof/>
            <w:webHidden/>
          </w:rPr>
          <w:fldChar w:fldCharType="end"/>
        </w:r>
      </w:hyperlink>
    </w:p>
    <w:p w14:paraId="7F94AF8C" w14:textId="2BCE78DE" w:rsidR="00B2137F" w:rsidRDefault="00B2137F">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599" w:history="1">
        <w:r w:rsidRPr="006671C5">
          <w:rPr>
            <w:rStyle w:val="Hyperlink"/>
            <w:noProof/>
          </w:rPr>
          <w:t>1.2</w:t>
        </w:r>
        <w:r>
          <w:rPr>
            <w:rFonts w:asciiTheme="minorHAnsi" w:eastAsiaTheme="minorEastAsia" w:hAnsiTheme="minorHAnsi" w:cstheme="minorBidi"/>
            <w:noProof/>
            <w:sz w:val="22"/>
            <w:szCs w:val="22"/>
            <w:lang w:val="en-US"/>
          </w:rPr>
          <w:tab/>
        </w:r>
        <w:r w:rsidRPr="006671C5">
          <w:rPr>
            <w:rStyle w:val="Hyperlink"/>
            <w:noProof/>
          </w:rPr>
          <w:t>Rumusan Masalah</w:t>
        </w:r>
        <w:r>
          <w:rPr>
            <w:noProof/>
            <w:webHidden/>
          </w:rPr>
          <w:tab/>
        </w:r>
        <w:r>
          <w:rPr>
            <w:noProof/>
            <w:webHidden/>
          </w:rPr>
          <w:fldChar w:fldCharType="begin"/>
        </w:r>
        <w:r>
          <w:rPr>
            <w:noProof/>
            <w:webHidden/>
          </w:rPr>
          <w:instrText xml:space="preserve"> PAGEREF _Toc156594599 \h </w:instrText>
        </w:r>
        <w:r>
          <w:rPr>
            <w:noProof/>
            <w:webHidden/>
          </w:rPr>
        </w:r>
        <w:r>
          <w:rPr>
            <w:noProof/>
            <w:webHidden/>
          </w:rPr>
          <w:fldChar w:fldCharType="separate"/>
        </w:r>
        <w:r w:rsidR="004876F0">
          <w:rPr>
            <w:noProof/>
            <w:webHidden/>
          </w:rPr>
          <w:t>3</w:t>
        </w:r>
        <w:r>
          <w:rPr>
            <w:noProof/>
            <w:webHidden/>
          </w:rPr>
          <w:fldChar w:fldCharType="end"/>
        </w:r>
      </w:hyperlink>
    </w:p>
    <w:p w14:paraId="061F79D6" w14:textId="2A517867" w:rsidR="00B2137F" w:rsidRDefault="00B2137F">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00" w:history="1">
        <w:r w:rsidRPr="006671C5">
          <w:rPr>
            <w:rStyle w:val="Hyperlink"/>
            <w:noProof/>
          </w:rPr>
          <w:t>1.3</w:t>
        </w:r>
        <w:r>
          <w:rPr>
            <w:rFonts w:asciiTheme="minorHAnsi" w:eastAsiaTheme="minorEastAsia" w:hAnsiTheme="minorHAnsi" w:cstheme="minorBidi"/>
            <w:noProof/>
            <w:sz w:val="22"/>
            <w:szCs w:val="22"/>
            <w:lang w:val="en-US"/>
          </w:rPr>
          <w:tab/>
        </w:r>
        <w:r w:rsidRPr="006671C5">
          <w:rPr>
            <w:rStyle w:val="Hyperlink"/>
            <w:noProof/>
          </w:rPr>
          <w:t>Tujuan Penelitian</w:t>
        </w:r>
        <w:r>
          <w:rPr>
            <w:noProof/>
            <w:webHidden/>
          </w:rPr>
          <w:tab/>
        </w:r>
        <w:r>
          <w:rPr>
            <w:noProof/>
            <w:webHidden/>
          </w:rPr>
          <w:fldChar w:fldCharType="begin"/>
        </w:r>
        <w:r>
          <w:rPr>
            <w:noProof/>
            <w:webHidden/>
          </w:rPr>
          <w:instrText xml:space="preserve"> PAGEREF _Toc156594600 \h </w:instrText>
        </w:r>
        <w:r>
          <w:rPr>
            <w:noProof/>
            <w:webHidden/>
          </w:rPr>
        </w:r>
        <w:r>
          <w:rPr>
            <w:noProof/>
            <w:webHidden/>
          </w:rPr>
          <w:fldChar w:fldCharType="separate"/>
        </w:r>
        <w:r w:rsidR="004876F0">
          <w:rPr>
            <w:noProof/>
            <w:webHidden/>
          </w:rPr>
          <w:t>4</w:t>
        </w:r>
        <w:r>
          <w:rPr>
            <w:noProof/>
            <w:webHidden/>
          </w:rPr>
          <w:fldChar w:fldCharType="end"/>
        </w:r>
      </w:hyperlink>
    </w:p>
    <w:p w14:paraId="0091B07B" w14:textId="0E01DB51" w:rsidR="00B2137F" w:rsidRDefault="00B2137F">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01" w:history="1">
        <w:r w:rsidRPr="006671C5">
          <w:rPr>
            <w:rStyle w:val="Hyperlink"/>
            <w:noProof/>
          </w:rPr>
          <w:t>1.4</w:t>
        </w:r>
        <w:r>
          <w:rPr>
            <w:rFonts w:asciiTheme="minorHAnsi" w:eastAsiaTheme="minorEastAsia" w:hAnsiTheme="minorHAnsi" w:cstheme="minorBidi"/>
            <w:noProof/>
            <w:sz w:val="22"/>
            <w:szCs w:val="22"/>
            <w:lang w:val="en-US"/>
          </w:rPr>
          <w:tab/>
        </w:r>
        <w:r w:rsidRPr="006671C5">
          <w:rPr>
            <w:rStyle w:val="Hyperlink"/>
            <w:noProof/>
          </w:rPr>
          <w:t>Batasan Masalah</w:t>
        </w:r>
        <w:r>
          <w:rPr>
            <w:noProof/>
            <w:webHidden/>
          </w:rPr>
          <w:tab/>
        </w:r>
        <w:r>
          <w:rPr>
            <w:noProof/>
            <w:webHidden/>
          </w:rPr>
          <w:fldChar w:fldCharType="begin"/>
        </w:r>
        <w:r>
          <w:rPr>
            <w:noProof/>
            <w:webHidden/>
          </w:rPr>
          <w:instrText xml:space="preserve"> PAGEREF _Toc156594601 \h </w:instrText>
        </w:r>
        <w:r>
          <w:rPr>
            <w:noProof/>
            <w:webHidden/>
          </w:rPr>
        </w:r>
        <w:r>
          <w:rPr>
            <w:noProof/>
            <w:webHidden/>
          </w:rPr>
          <w:fldChar w:fldCharType="separate"/>
        </w:r>
        <w:r w:rsidR="004876F0">
          <w:rPr>
            <w:noProof/>
            <w:webHidden/>
          </w:rPr>
          <w:t>4</w:t>
        </w:r>
        <w:r>
          <w:rPr>
            <w:noProof/>
            <w:webHidden/>
          </w:rPr>
          <w:fldChar w:fldCharType="end"/>
        </w:r>
      </w:hyperlink>
    </w:p>
    <w:p w14:paraId="702C18D3" w14:textId="672E344D" w:rsidR="00B2137F" w:rsidRDefault="00B2137F">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02" w:history="1">
        <w:r w:rsidRPr="006671C5">
          <w:rPr>
            <w:rStyle w:val="Hyperlink"/>
            <w:noProof/>
          </w:rPr>
          <w:t>1.5</w:t>
        </w:r>
        <w:r>
          <w:rPr>
            <w:rFonts w:asciiTheme="minorHAnsi" w:eastAsiaTheme="minorEastAsia" w:hAnsiTheme="minorHAnsi" w:cstheme="minorBidi"/>
            <w:noProof/>
            <w:sz w:val="22"/>
            <w:szCs w:val="22"/>
            <w:lang w:val="en-US"/>
          </w:rPr>
          <w:tab/>
        </w:r>
        <w:r w:rsidRPr="006671C5">
          <w:rPr>
            <w:rStyle w:val="Hyperlink"/>
            <w:noProof/>
          </w:rPr>
          <w:t>Manfaat Penelitian</w:t>
        </w:r>
        <w:r>
          <w:rPr>
            <w:noProof/>
            <w:webHidden/>
          </w:rPr>
          <w:tab/>
        </w:r>
        <w:r>
          <w:rPr>
            <w:noProof/>
            <w:webHidden/>
          </w:rPr>
          <w:fldChar w:fldCharType="begin"/>
        </w:r>
        <w:r>
          <w:rPr>
            <w:noProof/>
            <w:webHidden/>
          </w:rPr>
          <w:instrText xml:space="preserve"> PAGEREF _Toc156594602 \h </w:instrText>
        </w:r>
        <w:r>
          <w:rPr>
            <w:noProof/>
            <w:webHidden/>
          </w:rPr>
        </w:r>
        <w:r>
          <w:rPr>
            <w:noProof/>
            <w:webHidden/>
          </w:rPr>
          <w:fldChar w:fldCharType="separate"/>
        </w:r>
        <w:r w:rsidR="004876F0">
          <w:rPr>
            <w:noProof/>
            <w:webHidden/>
          </w:rPr>
          <w:t>4</w:t>
        </w:r>
        <w:r>
          <w:rPr>
            <w:noProof/>
            <w:webHidden/>
          </w:rPr>
          <w:fldChar w:fldCharType="end"/>
        </w:r>
      </w:hyperlink>
    </w:p>
    <w:p w14:paraId="66C1550E" w14:textId="01E85440" w:rsidR="00B2137F" w:rsidRDefault="00B2137F">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03" w:history="1">
        <w:r w:rsidRPr="006671C5">
          <w:rPr>
            <w:rStyle w:val="Hyperlink"/>
            <w:noProof/>
          </w:rPr>
          <w:t>1.6</w:t>
        </w:r>
        <w:r>
          <w:rPr>
            <w:rFonts w:asciiTheme="minorHAnsi" w:eastAsiaTheme="minorEastAsia" w:hAnsiTheme="minorHAnsi" w:cstheme="minorBidi"/>
            <w:noProof/>
            <w:sz w:val="22"/>
            <w:szCs w:val="22"/>
            <w:lang w:val="en-US"/>
          </w:rPr>
          <w:tab/>
        </w:r>
        <w:r w:rsidRPr="006671C5">
          <w:rPr>
            <w:rStyle w:val="Hyperlink"/>
            <w:noProof/>
          </w:rPr>
          <w:t>Sistematika Penulisan</w:t>
        </w:r>
        <w:r>
          <w:rPr>
            <w:noProof/>
            <w:webHidden/>
          </w:rPr>
          <w:tab/>
        </w:r>
        <w:r>
          <w:rPr>
            <w:noProof/>
            <w:webHidden/>
          </w:rPr>
          <w:fldChar w:fldCharType="begin"/>
        </w:r>
        <w:r>
          <w:rPr>
            <w:noProof/>
            <w:webHidden/>
          </w:rPr>
          <w:instrText xml:space="preserve"> PAGEREF _Toc156594603 \h </w:instrText>
        </w:r>
        <w:r>
          <w:rPr>
            <w:noProof/>
            <w:webHidden/>
          </w:rPr>
        </w:r>
        <w:r>
          <w:rPr>
            <w:noProof/>
            <w:webHidden/>
          </w:rPr>
          <w:fldChar w:fldCharType="separate"/>
        </w:r>
        <w:r w:rsidR="004876F0">
          <w:rPr>
            <w:noProof/>
            <w:webHidden/>
          </w:rPr>
          <w:t>5</w:t>
        </w:r>
        <w:r>
          <w:rPr>
            <w:noProof/>
            <w:webHidden/>
          </w:rPr>
          <w:fldChar w:fldCharType="end"/>
        </w:r>
      </w:hyperlink>
    </w:p>
    <w:p w14:paraId="21E8EFF3" w14:textId="718C142D" w:rsidR="00B2137F" w:rsidRDefault="00B2137F">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04" w:history="1">
        <w:r w:rsidRPr="006671C5">
          <w:rPr>
            <w:rStyle w:val="Hyperlink"/>
            <w:noProof/>
          </w:rPr>
          <w:t>1.6.1</w:t>
        </w:r>
        <w:r>
          <w:rPr>
            <w:rFonts w:asciiTheme="minorHAnsi" w:eastAsiaTheme="minorEastAsia" w:hAnsiTheme="minorHAnsi" w:cstheme="minorBidi"/>
            <w:noProof/>
            <w:sz w:val="22"/>
            <w:szCs w:val="22"/>
            <w:lang w:val="en-US"/>
          </w:rPr>
          <w:tab/>
        </w:r>
        <w:r w:rsidRPr="006671C5">
          <w:rPr>
            <w:rStyle w:val="Hyperlink"/>
            <w:noProof/>
          </w:rPr>
          <w:t>BAB I PENDAHULUAN</w:t>
        </w:r>
        <w:r>
          <w:rPr>
            <w:noProof/>
            <w:webHidden/>
          </w:rPr>
          <w:tab/>
        </w:r>
        <w:r>
          <w:rPr>
            <w:noProof/>
            <w:webHidden/>
          </w:rPr>
          <w:fldChar w:fldCharType="begin"/>
        </w:r>
        <w:r>
          <w:rPr>
            <w:noProof/>
            <w:webHidden/>
          </w:rPr>
          <w:instrText xml:space="preserve"> PAGEREF _Toc156594604 \h </w:instrText>
        </w:r>
        <w:r>
          <w:rPr>
            <w:noProof/>
            <w:webHidden/>
          </w:rPr>
        </w:r>
        <w:r>
          <w:rPr>
            <w:noProof/>
            <w:webHidden/>
          </w:rPr>
          <w:fldChar w:fldCharType="separate"/>
        </w:r>
        <w:r w:rsidR="004876F0">
          <w:rPr>
            <w:noProof/>
            <w:webHidden/>
          </w:rPr>
          <w:t>5</w:t>
        </w:r>
        <w:r>
          <w:rPr>
            <w:noProof/>
            <w:webHidden/>
          </w:rPr>
          <w:fldChar w:fldCharType="end"/>
        </w:r>
      </w:hyperlink>
    </w:p>
    <w:p w14:paraId="004A0C68" w14:textId="5967B941" w:rsidR="00B2137F" w:rsidRDefault="00B2137F">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05" w:history="1">
        <w:r w:rsidRPr="006671C5">
          <w:rPr>
            <w:rStyle w:val="Hyperlink"/>
            <w:noProof/>
          </w:rPr>
          <w:t>1.6.2</w:t>
        </w:r>
        <w:r>
          <w:rPr>
            <w:rFonts w:asciiTheme="minorHAnsi" w:eastAsiaTheme="minorEastAsia" w:hAnsiTheme="minorHAnsi" w:cstheme="minorBidi"/>
            <w:noProof/>
            <w:sz w:val="22"/>
            <w:szCs w:val="22"/>
            <w:lang w:val="en-US"/>
          </w:rPr>
          <w:tab/>
        </w:r>
        <w:r w:rsidRPr="006671C5">
          <w:rPr>
            <w:rStyle w:val="Hyperlink"/>
            <w:noProof/>
          </w:rPr>
          <w:t>BAB II TINJAUAN PUSTAKA</w:t>
        </w:r>
        <w:r>
          <w:rPr>
            <w:noProof/>
            <w:webHidden/>
          </w:rPr>
          <w:tab/>
        </w:r>
        <w:r>
          <w:rPr>
            <w:noProof/>
            <w:webHidden/>
          </w:rPr>
          <w:fldChar w:fldCharType="begin"/>
        </w:r>
        <w:r>
          <w:rPr>
            <w:noProof/>
            <w:webHidden/>
          </w:rPr>
          <w:instrText xml:space="preserve"> PAGEREF _Toc156594605 \h </w:instrText>
        </w:r>
        <w:r>
          <w:rPr>
            <w:noProof/>
            <w:webHidden/>
          </w:rPr>
        </w:r>
        <w:r>
          <w:rPr>
            <w:noProof/>
            <w:webHidden/>
          </w:rPr>
          <w:fldChar w:fldCharType="separate"/>
        </w:r>
        <w:r w:rsidR="004876F0">
          <w:rPr>
            <w:noProof/>
            <w:webHidden/>
          </w:rPr>
          <w:t>5</w:t>
        </w:r>
        <w:r>
          <w:rPr>
            <w:noProof/>
            <w:webHidden/>
          </w:rPr>
          <w:fldChar w:fldCharType="end"/>
        </w:r>
      </w:hyperlink>
    </w:p>
    <w:p w14:paraId="33CA9E11" w14:textId="18CDFACF" w:rsidR="00B2137F" w:rsidRDefault="00B2137F">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06" w:history="1">
        <w:r w:rsidRPr="006671C5">
          <w:rPr>
            <w:rStyle w:val="Hyperlink"/>
            <w:noProof/>
          </w:rPr>
          <w:t>1.6.3</w:t>
        </w:r>
        <w:r>
          <w:rPr>
            <w:rFonts w:asciiTheme="minorHAnsi" w:eastAsiaTheme="minorEastAsia" w:hAnsiTheme="minorHAnsi" w:cstheme="minorBidi"/>
            <w:noProof/>
            <w:sz w:val="22"/>
            <w:szCs w:val="22"/>
            <w:lang w:val="en-US"/>
          </w:rPr>
          <w:tab/>
        </w:r>
        <w:r w:rsidRPr="006671C5">
          <w:rPr>
            <w:rStyle w:val="Hyperlink"/>
            <w:noProof/>
          </w:rPr>
          <w:t>BAB III METODE PENELITIAN</w:t>
        </w:r>
        <w:r>
          <w:rPr>
            <w:noProof/>
            <w:webHidden/>
          </w:rPr>
          <w:tab/>
        </w:r>
        <w:r>
          <w:rPr>
            <w:noProof/>
            <w:webHidden/>
          </w:rPr>
          <w:fldChar w:fldCharType="begin"/>
        </w:r>
        <w:r>
          <w:rPr>
            <w:noProof/>
            <w:webHidden/>
          </w:rPr>
          <w:instrText xml:space="preserve"> PAGEREF _Toc156594606 \h </w:instrText>
        </w:r>
        <w:r>
          <w:rPr>
            <w:noProof/>
            <w:webHidden/>
          </w:rPr>
        </w:r>
        <w:r>
          <w:rPr>
            <w:noProof/>
            <w:webHidden/>
          </w:rPr>
          <w:fldChar w:fldCharType="separate"/>
        </w:r>
        <w:r w:rsidR="004876F0">
          <w:rPr>
            <w:noProof/>
            <w:webHidden/>
          </w:rPr>
          <w:t>5</w:t>
        </w:r>
        <w:r>
          <w:rPr>
            <w:noProof/>
            <w:webHidden/>
          </w:rPr>
          <w:fldChar w:fldCharType="end"/>
        </w:r>
      </w:hyperlink>
    </w:p>
    <w:p w14:paraId="7F1EB310" w14:textId="09561881" w:rsidR="00B2137F" w:rsidRDefault="00B2137F">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07" w:history="1">
        <w:r w:rsidRPr="006671C5">
          <w:rPr>
            <w:rStyle w:val="Hyperlink"/>
            <w:noProof/>
          </w:rPr>
          <w:t>1.6.4</w:t>
        </w:r>
        <w:r>
          <w:rPr>
            <w:rFonts w:asciiTheme="minorHAnsi" w:eastAsiaTheme="minorEastAsia" w:hAnsiTheme="minorHAnsi" w:cstheme="minorBidi"/>
            <w:noProof/>
            <w:sz w:val="22"/>
            <w:szCs w:val="22"/>
            <w:lang w:val="en-US"/>
          </w:rPr>
          <w:tab/>
        </w:r>
        <w:r w:rsidRPr="006671C5">
          <w:rPr>
            <w:rStyle w:val="Hyperlink"/>
            <w:noProof/>
          </w:rPr>
          <w:t>BAB IV HASIL DAN PEMBAHASAN</w:t>
        </w:r>
        <w:r>
          <w:rPr>
            <w:noProof/>
            <w:webHidden/>
          </w:rPr>
          <w:tab/>
        </w:r>
        <w:r>
          <w:rPr>
            <w:noProof/>
            <w:webHidden/>
          </w:rPr>
          <w:fldChar w:fldCharType="begin"/>
        </w:r>
        <w:r>
          <w:rPr>
            <w:noProof/>
            <w:webHidden/>
          </w:rPr>
          <w:instrText xml:space="preserve"> PAGEREF _Toc156594607 \h </w:instrText>
        </w:r>
        <w:r>
          <w:rPr>
            <w:noProof/>
            <w:webHidden/>
          </w:rPr>
        </w:r>
        <w:r>
          <w:rPr>
            <w:noProof/>
            <w:webHidden/>
          </w:rPr>
          <w:fldChar w:fldCharType="separate"/>
        </w:r>
        <w:r w:rsidR="004876F0">
          <w:rPr>
            <w:noProof/>
            <w:webHidden/>
          </w:rPr>
          <w:t>5</w:t>
        </w:r>
        <w:r>
          <w:rPr>
            <w:noProof/>
            <w:webHidden/>
          </w:rPr>
          <w:fldChar w:fldCharType="end"/>
        </w:r>
      </w:hyperlink>
    </w:p>
    <w:p w14:paraId="57C86093" w14:textId="0520858E" w:rsidR="00B2137F" w:rsidRDefault="00B2137F">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08" w:history="1">
        <w:r w:rsidRPr="006671C5">
          <w:rPr>
            <w:rStyle w:val="Hyperlink"/>
            <w:noProof/>
          </w:rPr>
          <w:t>1.6.5</w:t>
        </w:r>
        <w:r>
          <w:rPr>
            <w:rFonts w:asciiTheme="minorHAnsi" w:eastAsiaTheme="minorEastAsia" w:hAnsiTheme="minorHAnsi" w:cstheme="minorBidi"/>
            <w:noProof/>
            <w:sz w:val="22"/>
            <w:szCs w:val="22"/>
            <w:lang w:val="en-US"/>
          </w:rPr>
          <w:tab/>
        </w:r>
        <w:r w:rsidRPr="006671C5">
          <w:rPr>
            <w:rStyle w:val="Hyperlink"/>
            <w:noProof/>
          </w:rPr>
          <w:t>BAB V KESIMPULAN DAN SARAN</w:t>
        </w:r>
        <w:r>
          <w:rPr>
            <w:noProof/>
            <w:webHidden/>
          </w:rPr>
          <w:tab/>
        </w:r>
        <w:r>
          <w:rPr>
            <w:noProof/>
            <w:webHidden/>
          </w:rPr>
          <w:fldChar w:fldCharType="begin"/>
        </w:r>
        <w:r>
          <w:rPr>
            <w:noProof/>
            <w:webHidden/>
          </w:rPr>
          <w:instrText xml:space="preserve"> PAGEREF _Toc156594608 \h </w:instrText>
        </w:r>
        <w:r>
          <w:rPr>
            <w:noProof/>
            <w:webHidden/>
          </w:rPr>
        </w:r>
        <w:r>
          <w:rPr>
            <w:noProof/>
            <w:webHidden/>
          </w:rPr>
          <w:fldChar w:fldCharType="separate"/>
        </w:r>
        <w:r w:rsidR="004876F0">
          <w:rPr>
            <w:noProof/>
            <w:webHidden/>
          </w:rPr>
          <w:t>5</w:t>
        </w:r>
        <w:r>
          <w:rPr>
            <w:noProof/>
            <w:webHidden/>
          </w:rPr>
          <w:fldChar w:fldCharType="end"/>
        </w:r>
      </w:hyperlink>
    </w:p>
    <w:p w14:paraId="3D2DD9AB" w14:textId="450C975D" w:rsidR="00B2137F" w:rsidRDefault="00B2137F">
      <w:pPr>
        <w:pStyle w:val="TOC1"/>
        <w:rPr>
          <w:rFonts w:asciiTheme="minorHAnsi" w:eastAsiaTheme="minorEastAsia" w:hAnsiTheme="minorHAnsi" w:cstheme="minorBidi"/>
          <w:noProof/>
          <w:sz w:val="22"/>
          <w:szCs w:val="22"/>
          <w:lang w:val="en-US"/>
        </w:rPr>
      </w:pPr>
      <w:hyperlink w:anchor="_Toc156594609" w:history="1">
        <w:r w:rsidRPr="006671C5">
          <w:rPr>
            <w:rStyle w:val="Hyperlink"/>
            <w:noProof/>
          </w:rPr>
          <w:t>BAB II TINJAUAN PUSTAKA</w:t>
        </w:r>
        <w:r>
          <w:rPr>
            <w:noProof/>
            <w:webHidden/>
          </w:rPr>
          <w:tab/>
        </w:r>
        <w:r>
          <w:rPr>
            <w:noProof/>
            <w:webHidden/>
          </w:rPr>
          <w:fldChar w:fldCharType="begin"/>
        </w:r>
        <w:r>
          <w:rPr>
            <w:noProof/>
            <w:webHidden/>
          </w:rPr>
          <w:instrText xml:space="preserve"> PAGEREF _Toc156594609 \h </w:instrText>
        </w:r>
        <w:r>
          <w:rPr>
            <w:noProof/>
            <w:webHidden/>
          </w:rPr>
        </w:r>
        <w:r>
          <w:rPr>
            <w:noProof/>
            <w:webHidden/>
          </w:rPr>
          <w:fldChar w:fldCharType="separate"/>
        </w:r>
        <w:r w:rsidR="004876F0">
          <w:rPr>
            <w:noProof/>
            <w:webHidden/>
          </w:rPr>
          <w:t>6</w:t>
        </w:r>
        <w:r>
          <w:rPr>
            <w:noProof/>
            <w:webHidden/>
          </w:rPr>
          <w:fldChar w:fldCharType="end"/>
        </w:r>
      </w:hyperlink>
    </w:p>
    <w:p w14:paraId="23044F0A" w14:textId="1A49D1D5" w:rsidR="00B2137F" w:rsidRDefault="00B2137F">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10" w:history="1">
        <w:r w:rsidRPr="006671C5">
          <w:rPr>
            <w:rStyle w:val="Hyperlink"/>
            <w:noProof/>
          </w:rPr>
          <w:t>2.1</w:t>
        </w:r>
        <w:r>
          <w:rPr>
            <w:rFonts w:asciiTheme="minorHAnsi" w:eastAsiaTheme="minorEastAsia" w:hAnsiTheme="minorHAnsi" w:cstheme="minorBidi"/>
            <w:noProof/>
            <w:sz w:val="22"/>
            <w:szCs w:val="22"/>
            <w:lang w:val="en-US"/>
          </w:rPr>
          <w:tab/>
        </w:r>
        <w:r w:rsidRPr="006671C5">
          <w:rPr>
            <w:rStyle w:val="Hyperlink"/>
            <w:noProof/>
          </w:rPr>
          <w:t>Tinjauan Pustaka</w:t>
        </w:r>
        <w:r>
          <w:rPr>
            <w:noProof/>
            <w:webHidden/>
          </w:rPr>
          <w:tab/>
        </w:r>
        <w:r>
          <w:rPr>
            <w:noProof/>
            <w:webHidden/>
          </w:rPr>
          <w:fldChar w:fldCharType="begin"/>
        </w:r>
        <w:r>
          <w:rPr>
            <w:noProof/>
            <w:webHidden/>
          </w:rPr>
          <w:instrText xml:space="preserve"> PAGEREF _Toc156594610 \h </w:instrText>
        </w:r>
        <w:r>
          <w:rPr>
            <w:noProof/>
            <w:webHidden/>
          </w:rPr>
        </w:r>
        <w:r>
          <w:rPr>
            <w:noProof/>
            <w:webHidden/>
          </w:rPr>
          <w:fldChar w:fldCharType="separate"/>
        </w:r>
        <w:r w:rsidR="004876F0">
          <w:rPr>
            <w:noProof/>
            <w:webHidden/>
          </w:rPr>
          <w:t>6</w:t>
        </w:r>
        <w:r>
          <w:rPr>
            <w:noProof/>
            <w:webHidden/>
          </w:rPr>
          <w:fldChar w:fldCharType="end"/>
        </w:r>
      </w:hyperlink>
    </w:p>
    <w:p w14:paraId="7758E4E8" w14:textId="2E5248A0" w:rsidR="00B2137F" w:rsidRDefault="00B2137F">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11" w:history="1">
        <w:r w:rsidRPr="006671C5">
          <w:rPr>
            <w:rStyle w:val="Hyperlink"/>
            <w:noProof/>
          </w:rPr>
          <w:t>2.2</w:t>
        </w:r>
        <w:r>
          <w:rPr>
            <w:rFonts w:asciiTheme="minorHAnsi" w:eastAsiaTheme="minorEastAsia" w:hAnsiTheme="minorHAnsi" w:cstheme="minorBidi"/>
            <w:noProof/>
            <w:sz w:val="22"/>
            <w:szCs w:val="22"/>
            <w:lang w:val="en-US"/>
          </w:rPr>
          <w:tab/>
        </w:r>
        <w:r w:rsidRPr="006671C5">
          <w:rPr>
            <w:rStyle w:val="Hyperlink"/>
            <w:noProof/>
          </w:rPr>
          <w:t>Dasar Teori</w:t>
        </w:r>
        <w:r>
          <w:rPr>
            <w:noProof/>
            <w:webHidden/>
          </w:rPr>
          <w:tab/>
        </w:r>
        <w:r>
          <w:rPr>
            <w:noProof/>
            <w:webHidden/>
          </w:rPr>
          <w:fldChar w:fldCharType="begin"/>
        </w:r>
        <w:r>
          <w:rPr>
            <w:noProof/>
            <w:webHidden/>
          </w:rPr>
          <w:instrText xml:space="preserve"> PAGEREF _Toc156594611 \h </w:instrText>
        </w:r>
        <w:r>
          <w:rPr>
            <w:noProof/>
            <w:webHidden/>
          </w:rPr>
        </w:r>
        <w:r>
          <w:rPr>
            <w:noProof/>
            <w:webHidden/>
          </w:rPr>
          <w:fldChar w:fldCharType="separate"/>
        </w:r>
        <w:r w:rsidR="004876F0">
          <w:rPr>
            <w:noProof/>
            <w:webHidden/>
          </w:rPr>
          <w:t>10</w:t>
        </w:r>
        <w:r>
          <w:rPr>
            <w:noProof/>
            <w:webHidden/>
          </w:rPr>
          <w:fldChar w:fldCharType="end"/>
        </w:r>
      </w:hyperlink>
    </w:p>
    <w:p w14:paraId="285293EA" w14:textId="43091706" w:rsidR="00B2137F" w:rsidRDefault="00B2137F">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12" w:history="1">
        <w:r w:rsidRPr="006671C5">
          <w:rPr>
            <w:rStyle w:val="Hyperlink"/>
            <w:noProof/>
          </w:rPr>
          <w:t>2.2.1</w:t>
        </w:r>
        <w:r>
          <w:rPr>
            <w:rFonts w:asciiTheme="minorHAnsi" w:eastAsiaTheme="minorEastAsia" w:hAnsiTheme="minorHAnsi" w:cstheme="minorBidi"/>
            <w:noProof/>
            <w:sz w:val="22"/>
            <w:szCs w:val="22"/>
            <w:lang w:val="en-US"/>
          </w:rPr>
          <w:tab/>
        </w:r>
        <w:r w:rsidRPr="006671C5">
          <w:rPr>
            <w:rStyle w:val="Hyperlink"/>
            <w:noProof/>
          </w:rPr>
          <w:t>Test-Driven Development</w:t>
        </w:r>
        <w:r>
          <w:rPr>
            <w:noProof/>
            <w:webHidden/>
          </w:rPr>
          <w:tab/>
        </w:r>
        <w:r>
          <w:rPr>
            <w:noProof/>
            <w:webHidden/>
          </w:rPr>
          <w:fldChar w:fldCharType="begin"/>
        </w:r>
        <w:r>
          <w:rPr>
            <w:noProof/>
            <w:webHidden/>
          </w:rPr>
          <w:instrText xml:space="preserve"> PAGEREF _Toc156594612 \h </w:instrText>
        </w:r>
        <w:r>
          <w:rPr>
            <w:noProof/>
            <w:webHidden/>
          </w:rPr>
        </w:r>
        <w:r>
          <w:rPr>
            <w:noProof/>
            <w:webHidden/>
          </w:rPr>
          <w:fldChar w:fldCharType="separate"/>
        </w:r>
        <w:r w:rsidR="004876F0">
          <w:rPr>
            <w:noProof/>
            <w:webHidden/>
          </w:rPr>
          <w:t>10</w:t>
        </w:r>
        <w:r>
          <w:rPr>
            <w:noProof/>
            <w:webHidden/>
          </w:rPr>
          <w:fldChar w:fldCharType="end"/>
        </w:r>
      </w:hyperlink>
    </w:p>
    <w:p w14:paraId="030146C3" w14:textId="7D4B0239" w:rsidR="00B2137F" w:rsidRDefault="00B2137F">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13" w:history="1">
        <w:r w:rsidRPr="006671C5">
          <w:rPr>
            <w:rStyle w:val="Hyperlink"/>
            <w:noProof/>
          </w:rPr>
          <w:t>2.2.2</w:t>
        </w:r>
        <w:r>
          <w:rPr>
            <w:rFonts w:asciiTheme="minorHAnsi" w:eastAsiaTheme="minorEastAsia" w:hAnsiTheme="minorHAnsi" w:cstheme="minorBidi"/>
            <w:noProof/>
            <w:sz w:val="22"/>
            <w:szCs w:val="22"/>
            <w:lang w:val="en-US"/>
          </w:rPr>
          <w:tab/>
        </w:r>
        <w:r w:rsidRPr="006671C5">
          <w:rPr>
            <w:rStyle w:val="Hyperlink"/>
            <w:noProof/>
          </w:rPr>
          <w:t>Use Case Diagram</w:t>
        </w:r>
        <w:r>
          <w:rPr>
            <w:noProof/>
            <w:webHidden/>
          </w:rPr>
          <w:tab/>
        </w:r>
        <w:r>
          <w:rPr>
            <w:noProof/>
            <w:webHidden/>
          </w:rPr>
          <w:fldChar w:fldCharType="begin"/>
        </w:r>
        <w:r>
          <w:rPr>
            <w:noProof/>
            <w:webHidden/>
          </w:rPr>
          <w:instrText xml:space="preserve"> PAGEREF _Toc156594613 \h </w:instrText>
        </w:r>
        <w:r>
          <w:rPr>
            <w:noProof/>
            <w:webHidden/>
          </w:rPr>
        </w:r>
        <w:r>
          <w:rPr>
            <w:noProof/>
            <w:webHidden/>
          </w:rPr>
          <w:fldChar w:fldCharType="separate"/>
        </w:r>
        <w:r w:rsidR="004876F0">
          <w:rPr>
            <w:noProof/>
            <w:webHidden/>
          </w:rPr>
          <w:t>12</w:t>
        </w:r>
        <w:r>
          <w:rPr>
            <w:noProof/>
            <w:webHidden/>
          </w:rPr>
          <w:fldChar w:fldCharType="end"/>
        </w:r>
      </w:hyperlink>
    </w:p>
    <w:p w14:paraId="630456A4" w14:textId="6202FA38" w:rsidR="00B2137F" w:rsidRDefault="00B2137F">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14" w:history="1">
        <w:r w:rsidRPr="006671C5">
          <w:rPr>
            <w:rStyle w:val="Hyperlink"/>
            <w:noProof/>
          </w:rPr>
          <w:t>2.2.3</w:t>
        </w:r>
        <w:r>
          <w:rPr>
            <w:rFonts w:asciiTheme="minorHAnsi" w:eastAsiaTheme="minorEastAsia" w:hAnsiTheme="minorHAnsi" w:cstheme="minorBidi"/>
            <w:noProof/>
            <w:sz w:val="22"/>
            <w:szCs w:val="22"/>
            <w:lang w:val="en-US"/>
          </w:rPr>
          <w:tab/>
        </w:r>
        <w:r w:rsidRPr="006671C5">
          <w:rPr>
            <w:rStyle w:val="Hyperlink"/>
            <w:noProof/>
          </w:rPr>
          <w:t>Activity Diagram</w:t>
        </w:r>
        <w:r>
          <w:rPr>
            <w:noProof/>
            <w:webHidden/>
          </w:rPr>
          <w:tab/>
        </w:r>
        <w:r>
          <w:rPr>
            <w:noProof/>
            <w:webHidden/>
          </w:rPr>
          <w:fldChar w:fldCharType="begin"/>
        </w:r>
        <w:r>
          <w:rPr>
            <w:noProof/>
            <w:webHidden/>
          </w:rPr>
          <w:instrText xml:space="preserve"> PAGEREF _Toc156594614 \h </w:instrText>
        </w:r>
        <w:r>
          <w:rPr>
            <w:noProof/>
            <w:webHidden/>
          </w:rPr>
        </w:r>
        <w:r>
          <w:rPr>
            <w:noProof/>
            <w:webHidden/>
          </w:rPr>
          <w:fldChar w:fldCharType="separate"/>
        </w:r>
        <w:r w:rsidR="004876F0">
          <w:rPr>
            <w:noProof/>
            <w:webHidden/>
          </w:rPr>
          <w:t>14</w:t>
        </w:r>
        <w:r>
          <w:rPr>
            <w:noProof/>
            <w:webHidden/>
          </w:rPr>
          <w:fldChar w:fldCharType="end"/>
        </w:r>
      </w:hyperlink>
    </w:p>
    <w:p w14:paraId="387CCD70" w14:textId="47D336A2" w:rsidR="00B2137F" w:rsidRDefault="00B2137F">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15" w:history="1">
        <w:r w:rsidRPr="006671C5">
          <w:rPr>
            <w:rStyle w:val="Hyperlink"/>
            <w:noProof/>
          </w:rPr>
          <w:t>2.2.4</w:t>
        </w:r>
        <w:r>
          <w:rPr>
            <w:rFonts w:asciiTheme="minorHAnsi" w:eastAsiaTheme="minorEastAsia" w:hAnsiTheme="minorHAnsi" w:cstheme="minorBidi"/>
            <w:noProof/>
            <w:sz w:val="22"/>
            <w:szCs w:val="22"/>
            <w:lang w:val="en-US"/>
          </w:rPr>
          <w:tab/>
        </w:r>
        <w:r w:rsidRPr="006671C5">
          <w:rPr>
            <w:rStyle w:val="Hyperlink"/>
            <w:noProof/>
          </w:rPr>
          <w:t>Website</w:t>
        </w:r>
        <w:r>
          <w:rPr>
            <w:noProof/>
            <w:webHidden/>
          </w:rPr>
          <w:tab/>
        </w:r>
        <w:r>
          <w:rPr>
            <w:noProof/>
            <w:webHidden/>
          </w:rPr>
          <w:fldChar w:fldCharType="begin"/>
        </w:r>
        <w:r>
          <w:rPr>
            <w:noProof/>
            <w:webHidden/>
          </w:rPr>
          <w:instrText xml:space="preserve"> PAGEREF _Toc156594615 \h </w:instrText>
        </w:r>
        <w:r>
          <w:rPr>
            <w:noProof/>
            <w:webHidden/>
          </w:rPr>
        </w:r>
        <w:r>
          <w:rPr>
            <w:noProof/>
            <w:webHidden/>
          </w:rPr>
          <w:fldChar w:fldCharType="separate"/>
        </w:r>
        <w:r w:rsidR="004876F0">
          <w:rPr>
            <w:noProof/>
            <w:webHidden/>
          </w:rPr>
          <w:t>15</w:t>
        </w:r>
        <w:r>
          <w:rPr>
            <w:noProof/>
            <w:webHidden/>
          </w:rPr>
          <w:fldChar w:fldCharType="end"/>
        </w:r>
      </w:hyperlink>
    </w:p>
    <w:p w14:paraId="26E215D5" w14:textId="15E6D732" w:rsidR="00B2137F" w:rsidRDefault="00B2137F">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16" w:history="1">
        <w:r w:rsidRPr="006671C5">
          <w:rPr>
            <w:rStyle w:val="Hyperlink"/>
            <w:noProof/>
          </w:rPr>
          <w:t>2.2.5</w:t>
        </w:r>
        <w:r>
          <w:rPr>
            <w:rFonts w:asciiTheme="minorHAnsi" w:eastAsiaTheme="minorEastAsia" w:hAnsiTheme="minorHAnsi" w:cstheme="minorBidi"/>
            <w:noProof/>
            <w:sz w:val="22"/>
            <w:szCs w:val="22"/>
            <w:lang w:val="en-US"/>
          </w:rPr>
          <w:tab/>
        </w:r>
        <w:r w:rsidRPr="006671C5">
          <w:rPr>
            <w:rStyle w:val="Hyperlink"/>
            <w:noProof/>
          </w:rPr>
          <w:t>JavaScript</w:t>
        </w:r>
        <w:r>
          <w:rPr>
            <w:noProof/>
            <w:webHidden/>
          </w:rPr>
          <w:tab/>
        </w:r>
        <w:r>
          <w:rPr>
            <w:noProof/>
            <w:webHidden/>
          </w:rPr>
          <w:fldChar w:fldCharType="begin"/>
        </w:r>
        <w:r>
          <w:rPr>
            <w:noProof/>
            <w:webHidden/>
          </w:rPr>
          <w:instrText xml:space="preserve"> PAGEREF _Toc156594616 \h </w:instrText>
        </w:r>
        <w:r>
          <w:rPr>
            <w:noProof/>
            <w:webHidden/>
          </w:rPr>
        </w:r>
        <w:r>
          <w:rPr>
            <w:noProof/>
            <w:webHidden/>
          </w:rPr>
          <w:fldChar w:fldCharType="separate"/>
        </w:r>
        <w:r w:rsidR="004876F0">
          <w:rPr>
            <w:noProof/>
            <w:webHidden/>
          </w:rPr>
          <w:t>15</w:t>
        </w:r>
        <w:r>
          <w:rPr>
            <w:noProof/>
            <w:webHidden/>
          </w:rPr>
          <w:fldChar w:fldCharType="end"/>
        </w:r>
      </w:hyperlink>
    </w:p>
    <w:p w14:paraId="4A6C658B" w14:textId="785C2584" w:rsidR="00B2137F" w:rsidRDefault="00B2137F">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17" w:history="1">
        <w:r w:rsidRPr="006671C5">
          <w:rPr>
            <w:rStyle w:val="Hyperlink"/>
            <w:noProof/>
          </w:rPr>
          <w:t>2.2.6</w:t>
        </w:r>
        <w:r>
          <w:rPr>
            <w:rFonts w:asciiTheme="minorHAnsi" w:eastAsiaTheme="minorEastAsia" w:hAnsiTheme="minorHAnsi" w:cstheme="minorBidi"/>
            <w:noProof/>
            <w:sz w:val="22"/>
            <w:szCs w:val="22"/>
            <w:lang w:val="en-US"/>
          </w:rPr>
          <w:tab/>
        </w:r>
        <w:r w:rsidRPr="006671C5">
          <w:rPr>
            <w:rStyle w:val="Hyperlink"/>
            <w:noProof/>
          </w:rPr>
          <w:t>Node.js</w:t>
        </w:r>
        <w:r>
          <w:rPr>
            <w:noProof/>
            <w:webHidden/>
          </w:rPr>
          <w:tab/>
        </w:r>
        <w:r>
          <w:rPr>
            <w:noProof/>
            <w:webHidden/>
          </w:rPr>
          <w:fldChar w:fldCharType="begin"/>
        </w:r>
        <w:r>
          <w:rPr>
            <w:noProof/>
            <w:webHidden/>
          </w:rPr>
          <w:instrText xml:space="preserve"> PAGEREF _Toc156594617 \h </w:instrText>
        </w:r>
        <w:r>
          <w:rPr>
            <w:noProof/>
            <w:webHidden/>
          </w:rPr>
        </w:r>
        <w:r>
          <w:rPr>
            <w:noProof/>
            <w:webHidden/>
          </w:rPr>
          <w:fldChar w:fldCharType="separate"/>
        </w:r>
        <w:r w:rsidR="004876F0">
          <w:rPr>
            <w:noProof/>
            <w:webHidden/>
          </w:rPr>
          <w:t>15</w:t>
        </w:r>
        <w:r>
          <w:rPr>
            <w:noProof/>
            <w:webHidden/>
          </w:rPr>
          <w:fldChar w:fldCharType="end"/>
        </w:r>
      </w:hyperlink>
    </w:p>
    <w:p w14:paraId="3B80652E" w14:textId="73A6841C" w:rsidR="00B2137F" w:rsidRDefault="00B2137F">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18" w:history="1">
        <w:r w:rsidRPr="006671C5">
          <w:rPr>
            <w:rStyle w:val="Hyperlink"/>
            <w:noProof/>
          </w:rPr>
          <w:t>2.2.7</w:t>
        </w:r>
        <w:r>
          <w:rPr>
            <w:rFonts w:asciiTheme="minorHAnsi" w:eastAsiaTheme="minorEastAsia" w:hAnsiTheme="minorHAnsi" w:cstheme="minorBidi"/>
            <w:noProof/>
            <w:sz w:val="22"/>
            <w:szCs w:val="22"/>
            <w:lang w:val="en-US"/>
          </w:rPr>
          <w:tab/>
        </w:r>
        <w:r w:rsidRPr="006671C5">
          <w:rPr>
            <w:rStyle w:val="Hyperlink"/>
            <w:noProof/>
          </w:rPr>
          <w:t>Express.js</w:t>
        </w:r>
        <w:r>
          <w:rPr>
            <w:noProof/>
            <w:webHidden/>
          </w:rPr>
          <w:tab/>
        </w:r>
        <w:r>
          <w:rPr>
            <w:noProof/>
            <w:webHidden/>
          </w:rPr>
          <w:fldChar w:fldCharType="begin"/>
        </w:r>
        <w:r>
          <w:rPr>
            <w:noProof/>
            <w:webHidden/>
          </w:rPr>
          <w:instrText xml:space="preserve"> PAGEREF _Toc156594618 \h </w:instrText>
        </w:r>
        <w:r>
          <w:rPr>
            <w:noProof/>
            <w:webHidden/>
          </w:rPr>
        </w:r>
        <w:r>
          <w:rPr>
            <w:noProof/>
            <w:webHidden/>
          </w:rPr>
          <w:fldChar w:fldCharType="separate"/>
        </w:r>
        <w:r w:rsidR="004876F0">
          <w:rPr>
            <w:noProof/>
            <w:webHidden/>
          </w:rPr>
          <w:t>16</w:t>
        </w:r>
        <w:r>
          <w:rPr>
            <w:noProof/>
            <w:webHidden/>
          </w:rPr>
          <w:fldChar w:fldCharType="end"/>
        </w:r>
      </w:hyperlink>
    </w:p>
    <w:p w14:paraId="47B66DD4" w14:textId="3506D000" w:rsidR="00B2137F" w:rsidRDefault="00B2137F">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19" w:history="1">
        <w:r w:rsidRPr="006671C5">
          <w:rPr>
            <w:rStyle w:val="Hyperlink"/>
            <w:noProof/>
          </w:rPr>
          <w:t>2.2.8</w:t>
        </w:r>
        <w:r>
          <w:rPr>
            <w:rFonts w:asciiTheme="minorHAnsi" w:eastAsiaTheme="minorEastAsia" w:hAnsiTheme="minorHAnsi" w:cstheme="minorBidi"/>
            <w:noProof/>
            <w:sz w:val="22"/>
            <w:szCs w:val="22"/>
            <w:lang w:val="en-US"/>
          </w:rPr>
          <w:tab/>
        </w:r>
        <w:r w:rsidRPr="006671C5">
          <w:rPr>
            <w:rStyle w:val="Hyperlink"/>
            <w:noProof/>
          </w:rPr>
          <w:t>JavaScript Object Notation</w:t>
        </w:r>
        <w:r>
          <w:rPr>
            <w:noProof/>
            <w:webHidden/>
          </w:rPr>
          <w:tab/>
        </w:r>
        <w:r>
          <w:rPr>
            <w:noProof/>
            <w:webHidden/>
          </w:rPr>
          <w:fldChar w:fldCharType="begin"/>
        </w:r>
        <w:r>
          <w:rPr>
            <w:noProof/>
            <w:webHidden/>
          </w:rPr>
          <w:instrText xml:space="preserve"> PAGEREF _Toc156594619 \h </w:instrText>
        </w:r>
        <w:r>
          <w:rPr>
            <w:noProof/>
            <w:webHidden/>
          </w:rPr>
        </w:r>
        <w:r>
          <w:rPr>
            <w:noProof/>
            <w:webHidden/>
          </w:rPr>
          <w:fldChar w:fldCharType="separate"/>
        </w:r>
        <w:r w:rsidR="004876F0">
          <w:rPr>
            <w:noProof/>
            <w:webHidden/>
          </w:rPr>
          <w:t>16</w:t>
        </w:r>
        <w:r>
          <w:rPr>
            <w:noProof/>
            <w:webHidden/>
          </w:rPr>
          <w:fldChar w:fldCharType="end"/>
        </w:r>
      </w:hyperlink>
    </w:p>
    <w:p w14:paraId="3CA028DF" w14:textId="2E312EB9" w:rsidR="00B2137F" w:rsidRDefault="00B2137F">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20" w:history="1">
        <w:r w:rsidRPr="006671C5">
          <w:rPr>
            <w:rStyle w:val="Hyperlink"/>
            <w:noProof/>
          </w:rPr>
          <w:t>2.2.9</w:t>
        </w:r>
        <w:r>
          <w:rPr>
            <w:rFonts w:asciiTheme="minorHAnsi" w:eastAsiaTheme="minorEastAsia" w:hAnsiTheme="minorHAnsi" w:cstheme="minorBidi"/>
            <w:noProof/>
            <w:sz w:val="22"/>
            <w:szCs w:val="22"/>
            <w:lang w:val="en-US"/>
          </w:rPr>
          <w:tab/>
        </w:r>
        <w:r w:rsidRPr="006671C5">
          <w:rPr>
            <w:rStyle w:val="Hyperlink"/>
            <w:noProof/>
          </w:rPr>
          <w:t>Esai Singkat</w:t>
        </w:r>
        <w:r>
          <w:rPr>
            <w:noProof/>
            <w:webHidden/>
          </w:rPr>
          <w:tab/>
        </w:r>
        <w:r>
          <w:rPr>
            <w:noProof/>
            <w:webHidden/>
          </w:rPr>
          <w:fldChar w:fldCharType="begin"/>
        </w:r>
        <w:r>
          <w:rPr>
            <w:noProof/>
            <w:webHidden/>
          </w:rPr>
          <w:instrText xml:space="preserve"> PAGEREF _Toc156594620 \h </w:instrText>
        </w:r>
        <w:r>
          <w:rPr>
            <w:noProof/>
            <w:webHidden/>
          </w:rPr>
        </w:r>
        <w:r>
          <w:rPr>
            <w:noProof/>
            <w:webHidden/>
          </w:rPr>
          <w:fldChar w:fldCharType="separate"/>
        </w:r>
        <w:r w:rsidR="004876F0">
          <w:rPr>
            <w:noProof/>
            <w:webHidden/>
          </w:rPr>
          <w:t>17</w:t>
        </w:r>
        <w:r>
          <w:rPr>
            <w:noProof/>
            <w:webHidden/>
          </w:rPr>
          <w:fldChar w:fldCharType="end"/>
        </w:r>
      </w:hyperlink>
    </w:p>
    <w:p w14:paraId="674CB818" w14:textId="6170E2B7" w:rsidR="00B2137F" w:rsidRDefault="00B2137F">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21" w:history="1">
        <w:r w:rsidRPr="006671C5">
          <w:rPr>
            <w:rStyle w:val="Hyperlink"/>
            <w:noProof/>
          </w:rPr>
          <w:t>2.2.10</w:t>
        </w:r>
        <w:r>
          <w:rPr>
            <w:rFonts w:asciiTheme="minorHAnsi" w:eastAsiaTheme="minorEastAsia" w:hAnsiTheme="minorHAnsi" w:cstheme="minorBidi"/>
            <w:noProof/>
            <w:sz w:val="22"/>
            <w:szCs w:val="22"/>
            <w:lang w:val="en-US"/>
          </w:rPr>
          <w:tab/>
        </w:r>
        <w:r w:rsidRPr="006671C5">
          <w:rPr>
            <w:rStyle w:val="Hyperlink"/>
            <w:noProof/>
          </w:rPr>
          <w:t>Python</w:t>
        </w:r>
        <w:r>
          <w:rPr>
            <w:noProof/>
            <w:webHidden/>
          </w:rPr>
          <w:tab/>
        </w:r>
        <w:r>
          <w:rPr>
            <w:noProof/>
            <w:webHidden/>
          </w:rPr>
          <w:fldChar w:fldCharType="begin"/>
        </w:r>
        <w:r>
          <w:rPr>
            <w:noProof/>
            <w:webHidden/>
          </w:rPr>
          <w:instrText xml:space="preserve"> PAGEREF _Toc156594621 \h </w:instrText>
        </w:r>
        <w:r>
          <w:rPr>
            <w:noProof/>
            <w:webHidden/>
          </w:rPr>
        </w:r>
        <w:r>
          <w:rPr>
            <w:noProof/>
            <w:webHidden/>
          </w:rPr>
          <w:fldChar w:fldCharType="separate"/>
        </w:r>
        <w:r w:rsidR="004876F0">
          <w:rPr>
            <w:noProof/>
            <w:webHidden/>
          </w:rPr>
          <w:t>17</w:t>
        </w:r>
        <w:r>
          <w:rPr>
            <w:noProof/>
            <w:webHidden/>
          </w:rPr>
          <w:fldChar w:fldCharType="end"/>
        </w:r>
      </w:hyperlink>
    </w:p>
    <w:p w14:paraId="053F5CB2" w14:textId="6B5D4728" w:rsidR="00B2137F" w:rsidRDefault="00B2137F">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22" w:history="1">
        <w:r w:rsidRPr="006671C5">
          <w:rPr>
            <w:rStyle w:val="Hyperlink"/>
            <w:noProof/>
          </w:rPr>
          <w:t>2.2.11</w:t>
        </w:r>
        <w:r>
          <w:rPr>
            <w:rFonts w:asciiTheme="minorHAnsi" w:eastAsiaTheme="minorEastAsia" w:hAnsiTheme="minorHAnsi" w:cstheme="minorBidi"/>
            <w:noProof/>
            <w:sz w:val="22"/>
            <w:szCs w:val="22"/>
            <w:lang w:val="en-US"/>
          </w:rPr>
          <w:tab/>
        </w:r>
        <w:r w:rsidRPr="006671C5">
          <w:rPr>
            <w:rStyle w:val="Hyperlink"/>
            <w:noProof/>
          </w:rPr>
          <w:t>System Usability Scale</w:t>
        </w:r>
        <w:r>
          <w:rPr>
            <w:noProof/>
            <w:webHidden/>
          </w:rPr>
          <w:tab/>
        </w:r>
        <w:r>
          <w:rPr>
            <w:noProof/>
            <w:webHidden/>
          </w:rPr>
          <w:fldChar w:fldCharType="begin"/>
        </w:r>
        <w:r>
          <w:rPr>
            <w:noProof/>
            <w:webHidden/>
          </w:rPr>
          <w:instrText xml:space="preserve"> PAGEREF _Toc156594622 \h </w:instrText>
        </w:r>
        <w:r>
          <w:rPr>
            <w:noProof/>
            <w:webHidden/>
          </w:rPr>
        </w:r>
        <w:r>
          <w:rPr>
            <w:noProof/>
            <w:webHidden/>
          </w:rPr>
          <w:fldChar w:fldCharType="separate"/>
        </w:r>
        <w:r w:rsidR="004876F0">
          <w:rPr>
            <w:noProof/>
            <w:webHidden/>
          </w:rPr>
          <w:t>17</w:t>
        </w:r>
        <w:r>
          <w:rPr>
            <w:noProof/>
            <w:webHidden/>
          </w:rPr>
          <w:fldChar w:fldCharType="end"/>
        </w:r>
      </w:hyperlink>
    </w:p>
    <w:p w14:paraId="6AD3C252" w14:textId="60605D2F" w:rsidR="00B2137F" w:rsidRDefault="00B2137F">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23" w:history="1">
        <w:r w:rsidRPr="006671C5">
          <w:rPr>
            <w:rStyle w:val="Hyperlink"/>
            <w:noProof/>
          </w:rPr>
          <w:t>2.2.12</w:t>
        </w:r>
        <w:r>
          <w:rPr>
            <w:rFonts w:asciiTheme="minorHAnsi" w:eastAsiaTheme="minorEastAsia" w:hAnsiTheme="minorHAnsi" w:cstheme="minorBidi"/>
            <w:noProof/>
            <w:sz w:val="22"/>
            <w:szCs w:val="22"/>
            <w:lang w:val="en-US"/>
          </w:rPr>
          <w:tab/>
        </w:r>
        <w:r w:rsidRPr="006671C5">
          <w:rPr>
            <w:rStyle w:val="Hyperlink"/>
            <w:noProof/>
          </w:rPr>
          <w:t>Black Box Testing</w:t>
        </w:r>
        <w:r>
          <w:rPr>
            <w:noProof/>
            <w:webHidden/>
          </w:rPr>
          <w:tab/>
        </w:r>
        <w:r>
          <w:rPr>
            <w:noProof/>
            <w:webHidden/>
          </w:rPr>
          <w:fldChar w:fldCharType="begin"/>
        </w:r>
        <w:r>
          <w:rPr>
            <w:noProof/>
            <w:webHidden/>
          </w:rPr>
          <w:instrText xml:space="preserve"> PAGEREF _Toc156594623 \h </w:instrText>
        </w:r>
        <w:r>
          <w:rPr>
            <w:noProof/>
            <w:webHidden/>
          </w:rPr>
        </w:r>
        <w:r>
          <w:rPr>
            <w:noProof/>
            <w:webHidden/>
          </w:rPr>
          <w:fldChar w:fldCharType="separate"/>
        </w:r>
        <w:r w:rsidR="004876F0">
          <w:rPr>
            <w:noProof/>
            <w:webHidden/>
          </w:rPr>
          <w:t>19</w:t>
        </w:r>
        <w:r>
          <w:rPr>
            <w:noProof/>
            <w:webHidden/>
          </w:rPr>
          <w:fldChar w:fldCharType="end"/>
        </w:r>
      </w:hyperlink>
    </w:p>
    <w:p w14:paraId="58D2C3B1" w14:textId="1BF214E2" w:rsidR="00B2137F" w:rsidRDefault="00B2137F">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24" w:history="1">
        <w:r w:rsidRPr="006671C5">
          <w:rPr>
            <w:rStyle w:val="Hyperlink"/>
            <w:noProof/>
          </w:rPr>
          <w:t>2.2.13</w:t>
        </w:r>
        <w:r>
          <w:rPr>
            <w:rFonts w:asciiTheme="minorHAnsi" w:eastAsiaTheme="minorEastAsia" w:hAnsiTheme="minorHAnsi" w:cstheme="minorBidi"/>
            <w:noProof/>
            <w:sz w:val="22"/>
            <w:szCs w:val="22"/>
            <w:lang w:val="en-US"/>
          </w:rPr>
          <w:tab/>
        </w:r>
        <w:r w:rsidRPr="006671C5">
          <w:rPr>
            <w:rStyle w:val="Hyperlink"/>
            <w:noProof/>
          </w:rPr>
          <w:t>Integration Testing</w:t>
        </w:r>
        <w:r>
          <w:rPr>
            <w:noProof/>
            <w:webHidden/>
          </w:rPr>
          <w:tab/>
        </w:r>
        <w:r>
          <w:rPr>
            <w:noProof/>
            <w:webHidden/>
          </w:rPr>
          <w:fldChar w:fldCharType="begin"/>
        </w:r>
        <w:r>
          <w:rPr>
            <w:noProof/>
            <w:webHidden/>
          </w:rPr>
          <w:instrText xml:space="preserve"> PAGEREF _Toc156594624 \h </w:instrText>
        </w:r>
        <w:r>
          <w:rPr>
            <w:noProof/>
            <w:webHidden/>
          </w:rPr>
        </w:r>
        <w:r>
          <w:rPr>
            <w:noProof/>
            <w:webHidden/>
          </w:rPr>
          <w:fldChar w:fldCharType="separate"/>
        </w:r>
        <w:r w:rsidR="004876F0">
          <w:rPr>
            <w:noProof/>
            <w:webHidden/>
          </w:rPr>
          <w:t>19</w:t>
        </w:r>
        <w:r>
          <w:rPr>
            <w:noProof/>
            <w:webHidden/>
          </w:rPr>
          <w:fldChar w:fldCharType="end"/>
        </w:r>
      </w:hyperlink>
    </w:p>
    <w:p w14:paraId="28AA398A" w14:textId="7ED02DBD" w:rsidR="00B2137F" w:rsidRDefault="00B2137F">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25" w:history="1">
        <w:r w:rsidRPr="006671C5">
          <w:rPr>
            <w:rStyle w:val="Hyperlink"/>
            <w:noProof/>
          </w:rPr>
          <w:t>2.2.14</w:t>
        </w:r>
        <w:r>
          <w:rPr>
            <w:rFonts w:asciiTheme="minorHAnsi" w:eastAsiaTheme="minorEastAsia" w:hAnsiTheme="minorHAnsi" w:cstheme="minorBidi"/>
            <w:noProof/>
            <w:sz w:val="22"/>
            <w:szCs w:val="22"/>
            <w:lang w:val="en-US"/>
          </w:rPr>
          <w:tab/>
        </w:r>
        <w:r w:rsidRPr="006671C5">
          <w:rPr>
            <w:rStyle w:val="Hyperlink"/>
            <w:noProof/>
          </w:rPr>
          <w:t>Peramban Web</w:t>
        </w:r>
        <w:r>
          <w:rPr>
            <w:noProof/>
            <w:webHidden/>
          </w:rPr>
          <w:tab/>
        </w:r>
        <w:r>
          <w:rPr>
            <w:noProof/>
            <w:webHidden/>
          </w:rPr>
          <w:fldChar w:fldCharType="begin"/>
        </w:r>
        <w:r>
          <w:rPr>
            <w:noProof/>
            <w:webHidden/>
          </w:rPr>
          <w:instrText xml:space="preserve"> PAGEREF _Toc156594625 \h </w:instrText>
        </w:r>
        <w:r>
          <w:rPr>
            <w:noProof/>
            <w:webHidden/>
          </w:rPr>
        </w:r>
        <w:r>
          <w:rPr>
            <w:noProof/>
            <w:webHidden/>
          </w:rPr>
          <w:fldChar w:fldCharType="separate"/>
        </w:r>
        <w:r w:rsidR="004876F0">
          <w:rPr>
            <w:noProof/>
            <w:webHidden/>
          </w:rPr>
          <w:t>20</w:t>
        </w:r>
        <w:r>
          <w:rPr>
            <w:noProof/>
            <w:webHidden/>
          </w:rPr>
          <w:fldChar w:fldCharType="end"/>
        </w:r>
      </w:hyperlink>
    </w:p>
    <w:p w14:paraId="256E2D9D" w14:textId="7056D70C" w:rsidR="00B2137F" w:rsidRDefault="00B2137F">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26" w:history="1">
        <w:r w:rsidRPr="006671C5">
          <w:rPr>
            <w:rStyle w:val="Hyperlink"/>
            <w:noProof/>
          </w:rPr>
          <w:t>2.2.15</w:t>
        </w:r>
        <w:r>
          <w:rPr>
            <w:rFonts w:asciiTheme="minorHAnsi" w:eastAsiaTheme="minorEastAsia" w:hAnsiTheme="minorHAnsi" w:cstheme="minorBidi"/>
            <w:noProof/>
            <w:sz w:val="22"/>
            <w:szCs w:val="22"/>
            <w:lang w:val="en-US"/>
          </w:rPr>
          <w:tab/>
        </w:r>
        <w:r w:rsidRPr="006671C5">
          <w:rPr>
            <w:rStyle w:val="Hyperlink"/>
            <w:noProof/>
          </w:rPr>
          <w:t>Peluncuran Perangkat Lunak</w:t>
        </w:r>
        <w:r>
          <w:rPr>
            <w:noProof/>
            <w:webHidden/>
          </w:rPr>
          <w:tab/>
        </w:r>
        <w:r>
          <w:rPr>
            <w:noProof/>
            <w:webHidden/>
          </w:rPr>
          <w:fldChar w:fldCharType="begin"/>
        </w:r>
        <w:r>
          <w:rPr>
            <w:noProof/>
            <w:webHidden/>
          </w:rPr>
          <w:instrText xml:space="preserve"> PAGEREF _Toc156594626 \h </w:instrText>
        </w:r>
        <w:r>
          <w:rPr>
            <w:noProof/>
            <w:webHidden/>
          </w:rPr>
        </w:r>
        <w:r>
          <w:rPr>
            <w:noProof/>
            <w:webHidden/>
          </w:rPr>
          <w:fldChar w:fldCharType="separate"/>
        </w:r>
        <w:r w:rsidR="004876F0">
          <w:rPr>
            <w:noProof/>
            <w:webHidden/>
          </w:rPr>
          <w:t>20</w:t>
        </w:r>
        <w:r>
          <w:rPr>
            <w:noProof/>
            <w:webHidden/>
          </w:rPr>
          <w:fldChar w:fldCharType="end"/>
        </w:r>
      </w:hyperlink>
    </w:p>
    <w:p w14:paraId="0ED8A8A5" w14:textId="5ABA3C3C" w:rsidR="00B2137F" w:rsidRDefault="00B2137F">
      <w:pPr>
        <w:pStyle w:val="TOC1"/>
        <w:rPr>
          <w:rFonts w:asciiTheme="minorHAnsi" w:eastAsiaTheme="minorEastAsia" w:hAnsiTheme="minorHAnsi" w:cstheme="minorBidi"/>
          <w:noProof/>
          <w:sz w:val="22"/>
          <w:szCs w:val="22"/>
          <w:lang w:val="en-US"/>
        </w:rPr>
      </w:pPr>
      <w:hyperlink w:anchor="_Toc156594627" w:history="1">
        <w:r w:rsidRPr="006671C5">
          <w:rPr>
            <w:rStyle w:val="Hyperlink"/>
            <w:noProof/>
          </w:rPr>
          <w:t>BAB III METODE PENELITIAN</w:t>
        </w:r>
        <w:r>
          <w:rPr>
            <w:noProof/>
            <w:webHidden/>
          </w:rPr>
          <w:tab/>
        </w:r>
        <w:r>
          <w:rPr>
            <w:noProof/>
            <w:webHidden/>
          </w:rPr>
          <w:fldChar w:fldCharType="begin"/>
        </w:r>
        <w:r>
          <w:rPr>
            <w:noProof/>
            <w:webHidden/>
          </w:rPr>
          <w:instrText xml:space="preserve"> PAGEREF _Toc156594627 \h </w:instrText>
        </w:r>
        <w:r>
          <w:rPr>
            <w:noProof/>
            <w:webHidden/>
          </w:rPr>
        </w:r>
        <w:r>
          <w:rPr>
            <w:noProof/>
            <w:webHidden/>
          </w:rPr>
          <w:fldChar w:fldCharType="separate"/>
        </w:r>
        <w:r w:rsidR="004876F0">
          <w:rPr>
            <w:noProof/>
            <w:webHidden/>
          </w:rPr>
          <w:t>21</w:t>
        </w:r>
        <w:r>
          <w:rPr>
            <w:noProof/>
            <w:webHidden/>
          </w:rPr>
          <w:fldChar w:fldCharType="end"/>
        </w:r>
      </w:hyperlink>
    </w:p>
    <w:p w14:paraId="28CA75CB" w14:textId="306EFFC6" w:rsidR="00B2137F" w:rsidRDefault="00B2137F">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28" w:history="1">
        <w:r w:rsidRPr="006671C5">
          <w:rPr>
            <w:rStyle w:val="Hyperlink"/>
            <w:noProof/>
          </w:rPr>
          <w:t>3.1</w:t>
        </w:r>
        <w:r>
          <w:rPr>
            <w:rFonts w:asciiTheme="minorHAnsi" w:eastAsiaTheme="minorEastAsia" w:hAnsiTheme="minorHAnsi" w:cstheme="minorBidi"/>
            <w:noProof/>
            <w:sz w:val="22"/>
            <w:szCs w:val="22"/>
            <w:lang w:val="en-US"/>
          </w:rPr>
          <w:tab/>
        </w:r>
        <w:r w:rsidRPr="006671C5">
          <w:rPr>
            <w:rStyle w:val="Hyperlink"/>
            <w:noProof/>
          </w:rPr>
          <w:t>Alur Penelitian</w:t>
        </w:r>
        <w:r>
          <w:rPr>
            <w:noProof/>
            <w:webHidden/>
          </w:rPr>
          <w:tab/>
        </w:r>
        <w:r>
          <w:rPr>
            <w:noProof/>
            <w:webHidden/>
          </w:rPr>
          <w:fldChar w:fldCharType="begin"/>
        </w:r>
        <w:r>
          <w:rPr>
            <w:noProof/>
            <w:webHidden/>
          </w:rPr>
          <w:instrText xml:space="preserve"> PAGEREF _Toc156594628 \h </w:instrText>
        </w:r>
        <w:r>
          <w:rPr>
            <w:noProof/>
            <w:webHidden/>
          </w:rPr>
        </w:r>
        <w:r>
          <w:rPr>
            <w:noProof/>
            <w:webHidden/>
          </w:rPr>
          <w:fldChar w:fldCharType="separate"/>
        </w:r>
        <w:r w:rsidR="004876F0">
          <w:rPr>
            <w:noProof/>
            <w:webHidden/>
          </w:rPr>
          <w:t>21</w:t>
        </w:r>
        <w:r>
          <w:rPr>
            <w:noProof/>
            <w:webHidden/>
          </w:rPr>
          <w:fldChar w:fldCharType="end"/>
        </w:r>
      </w:hyperlink>
    </w:p>
    <w:p w14:paraId="7A15BAE5" w14:textId="01935876" w:rsidR="00B2137F" w:rsidRDefault="00B2137F">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29" w:history="1">
        <w:r w:rsidRPr="006671C5">
          <w:rPr>
            <w:rStyle w:val="Hyperlink"/>
            <w:noProof/>
          </w:rPr>
          <w:t>3.2</w:t>
        </w:r>
        <w:r>
          <w:rPr>
            <w:rFonts w:asciiTheme="minorHAnsi" w:eastAsiaTheme="minorEastAsia" w:hAnsiTheme="minorHAnsi" w:cstheme="minorBidi"/>
            <w:noProof/>
            <w:sz w:val="22"/>
            <w:szCs w:val="22"/>
            <w:lang w:val="en-US"/>
          </w:rPr>
          <w:tab/>
        </w:r>
        <w:r w:rsidRPr="006671C5">
          <w:rPr>
            <w:rStyle w:val="Hyperlink"/>
            <w:noProof/>
          </w:rPr>
          <w:t>Penjabaran Langkah Penelitian</w:t>
        </w:r>
        <w:r>
          <w:rPr>
            <w:noProof/>
            <w:webHidden/>
          </w:rPr>
          <w:tab/>
        </w:r>
        <w:r>
          <w:rPr>
            <w:noProof/>
            <w:webHidden/>
          </w:rPr>
          <w:fldChar w:fldCharType="begin"/>
        </w:r>
        <w:r>
          <w:rPr>
            <w:noProof/>
            <w:webHidden/>
          </w:rPr>
          <w:instrText xml:space="preserve"> PAGEREF _Toc156594629 \h </w:instrText>
        </w:r>
        <w:r>
          <w:rPr>
            <w:noProof/>
            <w:webHidden/>
          </w:rPr>
        </w:r>
        <w:r>
          <w:rPr>
            <w:noProof/>
            <w:webHidden/>
          </w:rPr>
          <w:fldChar w:fldCharType="separate"/>
        </w:r>
        <w:r w:rsidR="004876F0">
          <w:rPr>
            <w:noProof/>
            <w:webHidden/>
          </w:rPr>
          <w:t>21</w:t>
        </w:r>
        <w:r>
          <w:rPr>
            <w:noProof/>
            <w:webHidden/>
          </w:rPr>
          <w:fldChar w:fldCharType="end"/>
        </w:r>
      </w:hyperlink>
    </w:p>
    <w:p w14:paraId="2EAFCE57" w14:textId="23F8D7E9" w:rsidR="00B2137F" w:rsidRDefault="00B2137F">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30" w:history="1">
        <w:r w:rsidRPr="006671C5">
          <w:rPr>
            <w:rStyle w:val="Hyperlink"/>
            <w:noProof/>
          </w:rPr>
          <w:t>3.2.1</w:t>
        </w:r>
        <w:r>
          <w:rPr>
            <w:rFonts w:asciiTheme="minorHAnsi" w:eastAsiaTheme="minorEastAsia" w:hAnsiTheme="minorHAnsi" w:cstheme="minorBidi"/>
            <w:noProof/>
            <w:sz w:val="22"/>
            <w:szCs w:val="22"/>
            <w:lang w:val="en-US"/>
          </w:rPr>
          <w:tab/>
        </w:r>
        <w:r w:rsidRPr="006671C5">
          <w:rPr>
            <w:rStyle w:val="Hyperlink"/>
            <w:noProof/>
          </w:rPr>
          <w:t>Identifikasi Masalah</w:t>
        </w:r>
        <w:r>
          <w:rPr>
            <w:noProof/>
            <w:webHidden/>
          </w:rPr>
          <w:tab/>
        </w:r>
        <w:r>
          <w:rPr>
            <w:noProof/>
            <w:webHidden/>
          </w:rPr>
          <w:fldChar w:fldCharType="begin"/>
        </w:r>
        <w:r>
          <w:rPr>
            <w:noProof/>
            <w:webHidden/>
          </w:rPr>
          <w:instrText xml:space="preserve"> PAGEREF _Toc156594630 \h </w:instrText>
        </w:r>
        <w:r>
          <w:rPr>
            <w:noProof/>
            <w:webHidden/>
          </w:rPr>
        </w:r>
        <w:r>
          <w:rPr>
            <w:noProof/>
            <w:webHidden/>
          </w:rPr>
          <w:fldChar w:fldCharType="separate"/>
        </w:r>
        <w:r w:rsidR="004876F0">
          <w:rPr>
            <w:noProof/>
            <w:webHidden/>
          </w:rPr>
          <w:t>22</w:t>
        </w:r>
        <w:r>
          <w:rPr>
            <w:noProof/>
            <w:webHidden/>
          </w:rPr>
          <w:fldChar w:fldCharType="end"/>
        </w:r>
      </w:hyperlink>
    </w:p>
    <w:p w14:paraId="298BAFDB" w14:textId="6FB7A4C6" w:rsidR="00B2137F" w:rsidRDefault="00B2137F">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31" w:history="1">
        <w:r w:rsidRPr="006671C5">
          <w:rPr>
            <w:rStyle w:val="Hyperlink"/>
            <w:noProof/>
          </w:rPr>
          <w:t>3.2.2</w:t>
        </w:r>
        <w:r>
          <w:rPr>
            <w:rFonts w:asciiTheme="minorHAnsi" w:eastAsiaTheme="minorEastAsia" w:hAnsiTheme="minorHAnsi" w:cstheme="minorBidi"/>
            <w:noProof/>
            <w:sz w:val="22"/>
            <w:szCs w:val="22"/>
            <w:lang w:val="en-US"/>
          </w:rPr>
          <w:tab/>
        </w:r>
        <w:r w:rsidRPr="006671C5">
          <w:rPr>
            <w:rStyle w:val="Hyperlink"/>
            <w:noProof/>
          </w:rPr>
          <w:t>Studi Literatur</w:t>
        </w:r>
        <w:r>
          <w:rPr>
            <w:noProof/>
            <w:webHidden/>
          </w:rPr>
          <w:tab/>
        </w:r>
        <w:r>
          <w:rPr>
            <w:noProof/>
            <w:webHidden/>
          </w:rPr>
          <w:fldChar w:fldCharType="begin"/>
        </w:r>
        <w:r>
          <w:rPr>
            <w:noProof/>
            <w:webHidden/>
          </w:rPr>
          <w:instrText xml:space="preserve"> PAGEREF _Toc156594631 \h </w:instrText>
        </w:r>
        <w:r>
          <w:rPr>
            <w:noProof/>
            <w:webHidden/>
          </w:rPr>
        </w:r>
        <w:r>
          <w:rPr>
            <w:noProof/>
            <w:webHidden/>
          </w:rPr>
          <w:fldChar w:fldCharType="separate"/>
        </w:r>
        <w:r w:rsidR="004876F0">
          <w:rPr>
            <w:noProof/>
            <w:webHidden/>
          </w:rPr>
          <w:t>22</w:t>
        </w:r>
        <w:r>
          <w:rPr>
            <w:noProof/>
            <w:webHidden/>
          </w:rPr>
          <w:fldChar w:fldCharType="end"/>
        </w:r>
      </w:hyperlink>
    </w:p>
    <w:p w14:paraId="6EE62CA3" w14:textId="747CAFB8" w:rsidR="00B2137F" w:rsidRDefault="00B2137F">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32" w:history="1">
        <w:r w:rsidRPr="006671C5">
          <w:rPr>
            <w:rStyle w:val="Hyperlink"/>
            <w:noProof/>
          </w:rPr>
          <w:t>3.2.3</w:t>
        </w:r>
        <w:r>
          <w:rPr>
            <w:rFonts w:asciiTheme="minorHAnsi" w:eastAsiaTheme="minorEastAsia" w:hAnsiTheme="minorHAnsi" w:cstheme="minorBidi"/>
            <w:noProof/>
            <w:sz w:val="22"/>
            <w:szCs w:val="22"/>
            <w:lang w:val="en-US"/>
          </w:rPr>
          <w:tab/>
        </w:r>
        <w:r w:rsidRPr="006671C5">
          <w:rPr>
            <w:rStyle w:val="Hyperlink"/>
            <w:noProof/>
          </w:rPr>
          <w:t xml:space="preserve">Penerapan </w:t>
        </w:r>
        <w:r w:rsidRPr="006671C5">
          <w:rPr>
            <w:rStyle w:val="Hyperlink"/>
            <w:i/>
            <w:iCs/>
            <w:noProof/>
          </w:rPr>
          <w:t>Test-Driven Development</w:t>
        </w:r>
        <w:r>
          <w:rPr>
            <w:noProof/>
            <w:webHidden/>
          </w:rPr>
          <w:tab/>
        </w:r>
        <w:r>
          <w:rPr>
            <w:noProof/>
            <w:webHidden/>
          </w:rPr>
          <w:fldChar w:fldCharType="begin"/>
        </w:r>
        <w:r>
          <w:rPr>
            <w:noProof/>
            <w:webHidden/>
          </w:rPr>
          <w:instrText xml:space="preserve"> PAGEREF _Toc156594632 \h </w:instrText>
        </w:r>
        <w:r>
          <w:rPr>
            <w:noProof/>
            <w:webHidden/>
          </w:rPr>
        </w:r>
        <w:r>
          <w:rPr>
            <w:noProof/>
            <w:webHidden/>
          </w:rPr>
          <w:fldChar w:fldCharType="separate"/>
        </w:r>
        <w:r w:rsidR="004876F0">
          <w:rPr>
            <w:noProof/>
            <w:webHidden/>
          </w:rPr>
          <w:t>22</w:t>
        </w:r>
        <w:r>
          <w:rPr>
            <w:noProof/>
            <w:webHidden/>
          </w:rPr>
          <w:fldChar w:fldCharType="end"/>
        </w:r>
      </w:hyperlink>
    </w:p>
    <w:p w14:paraId="0F4B5F61" w14:textId="1323A732" w:rsidR="00B2137F" w:rsidRDefault="00B2137F">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33" w:history="1">
        <w:r w:rsidRPr="006671C5">
          <w:rPr>
            <w:rStyle w:val="Hyperlink"/>
            <w:noProof/>
          </w:rPr>
          <w:t>3.2.4</w:t>
        </w:r>
        <w:r>
          <w:rPr>
            <w:rFonts w:asciiTheme="minorHAnsi" w:eastAsiaTheme="minorEastAsia" w:hAnsiTheme="minorHAnsi" w:cstheme="minorBidi"/>
            <w:noProof/>
            <w:sz w:val="22"/>
            <w:szCs w:val="22"/>
            <w:lang w:val="en-US"/>
          </w:rPr>
          <w:tab/>
        </w:r>
        <w:r w:rsidRPr="006671C5">
          <w:rPr>
            <w:rStyle w:val="Hyperlink"/>
            <w:noProof/>
          </w:rPr>
          <w:t>Integrasi Aplikasi dan Model</w:t>
        </w:r>
        <w:r>
          <w:rPr>
            <w:noProof/>
            <w:webHidden/>
          </w:rPr>
          <w:tab/>
        </w:r>
        <w:r>
          <w:rPr>
            <w:noProof/>
            <w:webHidden/>
          </w:rPr>
          <w:fldChar w:fldCharType="begin"/>
        </w:r>
        <w:r>
          <w:rPr>
            <w:noProof/>
            <w:webHidden/>
          </w:rPr>
          <w:instrText xml:space="preserve"> PAGEREF _Toc156594633 \h </w:instrText>
        </w:r>
        <w:r>
          <w:rPr>
            <w:noProof/>
            <w:webHidden/>
          </w:rPr>
        </w:r>
        <w:r>
          <w:rPr>
            <w:noProof/>
            <w:webHidden/>
          </w:rPr>
          <w:fldChar w:fldCharType="separate"/>
        </w:r>
        <w:r w:rsidR="004876F0">
          <w:rPr>
            <w:noProof/>
            <w:webHidden/>
          </w:rPr>
          <w:t>23</w:t>
        </w:r>
        <w:r>
          <w:rPr>
            <w:noProof/>
            <w:webHidden/>
          </w:rPr>
          <w:fldChar w:fldCharType="end"/>
        </w:r>
      </w:hyperlink>
    </w:p>
    <w:p w14:paraId="5996D0F2" w14:textId="638E8B4D" w:rsidR="00B2137F" w:rsidRDefault="00B2137F">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34" w:history="1">
        <w:r w:rsidRPr="006671C5">
          <w:rPr>
            <w:rStyle w:val="Hyperlink"/>
            <w:noProof/>
          </w:rPr>
          <w:t>3.2.5</w:t>
        </w:r>
        <w:r>
          <w:rPr>
            <w:rFonts w:asciiTheme="minorHAnsi" w:eastAsiaTheme="minorEastAsia" w:hAnsiTheme="minorHAnsi" w:cstheme="minorBidi"/>
            <w:noProof/>
            <w:sz w:val="22"/>
            <w:szCs w:val="22"/>
            <w:lang w:val="en-US"/>
          </w:rPr>
          <w:tab/>
        </w:r>
        <w:r w:rsidRPr="006671C5">
          <w:rPr>
            <w:rStyle w:val="Hyperlink"/>
            <w:noProof/>
          </w:rPr>
          <w:t>Pengujian</w:t>
        </w:r>
        <w:r>
          <w:rPr>
            <w:noProof/>
            <w:webHidden/>
          </w:rPr>
          <w:tab/>
        </w:r>
        <w:r>
          <w:rPr>
            <w:noProof/>
            <w:webHidden/>
          </w:rPr>
          <w:fldChar w:fldCharType="begin"/>
        </w:r>
        <w:r>
          <w:rPr>
            <w:noProof/>
            <w:webHidden/>
          </w:rPr>
          <w:instrText xml:space="preserve"> PAGEREF _Toc156594634 \h </w:instrText>
        </w:r>
        <w:r>
          <w:rPr>
            <w:noProof/>
            <w:webHidden/>
          </w:rPr>
        </w:r>
        <w:r>
          <w:rPr>
            <w:noProof/>
            <w:webHidden/>
          </w:rPr>
          <w:fldChar w:fldCharType="separate"/>
        </w:r>
        <w:r w:rsidR="004876F0">
          <w:rPr>
            <w:noProof/>
            <w:webHidden/>
          </w:rPr>
          <w:t>24</w:t>
        </w:r>
        <w:r>
          <w:rPr>
            <w:noProof/>
            <w:webHidden/>
          </w:rPr>
          <w:fldChar w:fldCharType="end"/>
        </w:r>
      </w:hyperlink>
    </w:p>
    <w:p w14:paraId="09DAC369" w14:textId="2E891422" w:rsidR="00B2137F" w:rsidRDefault="00B2137F">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35" w:history="1">
        <w:r w:rsidRPr="006671C5">
          <w:rPr>
            <w:rStyle w:val="Hyperlink"/>
            <w:noProof/>
          </w:rPr>
          <w:t>3.3</w:t>
        </w:r>
        <w:r>
          <w:rPr>
            <w:rFonts w:asciiTheme="minorHAnsi" w:eastAsiaTheme="minorEastAsia" w:hAnsiTheme="minorHAnsi" w:cstheme="minorBidi"/>
            <w:noProof/>
            <w:sz w:val="22"/>
            <w:szCs w:val="22"/>
            <w:lang w:val="en-US"/>
          </w:rPr>
          <w:tab/>
        </w:r>
        <w:r w:rsidRPr="006671C5">
          <w:rPr>
            <w:rStyle w:val="Hyperlink"/>
            <w:noProof/>
          </w:rPr>
          <w:t>Alat dan Bahan Tugas Akhir</w:t>
        </w:r>
        <w:r>
          <w:rPr>
            <w:noProof/>
            <w:webHidden/>
          </w:rPr>
          <w:tab/>
        </w:r>
        <w:r>
          <w:rPr>
            <w:noProof/>
            <w:webHidden/>
          </w:rPr>
          <w:fldChar w:fldCharType="begin"/>
        </w:r>
        <w:r>
          <w:rPr>
            <w:noProof/>
            <w:webHidden/>
          </w:rPr>
          <w:instrText xml:space="preserve"> PAGEREF _Toc156594635 \h </w:instrText>
        </w:r>
        <w:r>
          <w:rPr>
            <w:noProof/>
            <w:webHidden/>
          </w:rPr>
        </w:r>
        <w:r>
          <w:rPr>
            <w:noProof/>
            <w:webHidden/>
          </w:rPr>
          <w:fldChar w:fldCharType="separate"/>
        </w:r>
        <w:r w:rsidR="004876F0">
          <w:rPr>
            <w:noProof/>
            <w:webHidden/>
          </w:rPr>
          <w:t>24</w:t>
        </w:r>
        <w:r>
          <w:rPr>
            <w:noProof/>
            <w:webHidden/>
          </w:rPr>
          <w:fldChar w:fldCharType="end"/>
        </w:r>
      </w:hyperlink>
    </w:p>
    <w:p w14:paraId="28875169" w14:textId="408B6E45" w:rsidR="00B2137F" w:rsidRDefault="00B2137F">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36" w:history="1">
        <w:r w:rsidRPr="006671C5">
          <w:rPr>
            <w:rStyle w:val="Hyperlink"/>
            <w:noProof/>
          </w:rPr>
          <w:t>3.3.1</w:t>
        </w:r>
        <w:r>
          <w:rPr>
            <w:rFonts w:asciiTheme="minorHAnsi" w:eastAsiaTheme="minorEastAsia" w:hAnsiTheme="minorHAnsi" w:cstheme="minorBidi"/>
            <w:noProof/>
            <w:sz w:val="22"/>
            <w:szCs w:val="22"/>
            <w:lang w:val="en-US"/>
          </w:rPr>
          <w:tab/>
        </w:r>
        <w:r w:rsidRPr="006671C5">
          <w:rPr>
            <w:rStyle w:val="Hyperlink"/>
            <w:noProof/>
          </w:rPr>
          <w:t>Alat</w:t>
        </w:r>
        <w:r>
          <w:rPr>
            <w:noProof/>
            <w:webHidden/>
          </w:rPr>
          <w:tab/>
        </w:r>
        <w:r>
          <w:rPr>
            <w:noProof/>
            <w:webHidden/>
          </w:rPr>
          <w:fldChar w:fldCharType="begin"/>
        </w:r>
        <w:r>
          <w:rPr>
            <w:noProof/>
            <w:webHidden/>
          </w:rPr>
          <w:instrText xml:space="preserve"> PAGEREF _Toc156594636 \h </w:instrText>
        </w:r>
        <w:r>
          <w:rPr>
            <w:noProof/>
            <w:webHidden/>
          </w:rPr>
        </w:r>
        <w:r>
          <w:rPr>
            <w:noProof/>
            <w:webHidden/>
          </w:rPr>
          <w:fldChar w:fldCharType="separate"/>
        </w:r>
        <w:r w:rsidR="004876F0">
          <w:rPr>
            <w:noProof/>
            <w:webHidden/>
          </w:rPr>
          <w:t>24</w:t>
        </w:r>
        <w:r>
          <w:rPr>
            <w:noProof/>
            <w:webHidden/>
          </w:rPr>
          <w:fldChar w:fldCharType="end"/>
        </w:r>
      </w:hyperlink>
    </w:p>
    <w:p w14:paraId="6A4B00CF" w14:textId="14A795BB" w:rsidR="00B2137F" w:rsidRDefault="00B2137F">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37" w:history="1">
        <w:r w:rsidRPr="006671C5">
          <w:rPr>
            <w:rStyle w:val="Hyperlink"/>
            <w:noProof/>
          </w:rPr>
          <w:t>3.3.2</w:t>
        </w:r>
        <w:r>
          <w:rPr>
            <w:rFonts w:asciiTheme="minorHAnsi" w:eastAsiaTheme="minorEastAsia" w:hAnsiTheme="minorHAnsi" w:cstheme="minorBidi"/>
            <w:noProof/>
            <w:sz w:val="22"/>
            <w:szCs w:val="22"/>
            <w:lang w:val="en-US"/>
          </w:rPr>
          <w:tab/>
        </w:r>
        <w:r w:rsidRPr="006671C5">
          <w:rPr>
            <w:rStyle w:val="Hyperlink"/>
            <w:noProof/>
          </w:rPr>
          <w:t>Bahan</w:t>
        </w:r>
        <w:r>
          <w:rPr>
            <w:noProof/>
            <w:webHidden/>
          </w:rPr>
          <w:tab/>
        </w:r>
        <w:r>
          <w:rPr>
            <w:noProof/>
            <w:webHidden/>
          </w:rPr>
          <w:fldChar w:fldCharType="begin"/>
        </w:r>
        <w:r>
          <w:rPr>
            <w:noProof/>
            <w:webHidden/>
          </w:rPr>
          <w:instrText xml:space="preserve"> PAGEREF _Toc156594637 \h </w:instrText>
        </w:r>
        <w:r>
          <w:rPr>
            <w:noProof/>
            <w:webHidden/>
          </w:rPr>
        </w:r>
        <w:r>
          <w:rPr>
            <w:noProof/>
            <w:webHidden/>
          </w:rPr>
          <w:fldChar w:fldCharType="separate"/>
        </w:r>
        <w:r w:rsidR="004876F0">
          <w:rPr>
            <w:noProof/>
            <w:webHidden/>
          </w:rPr>
          <w:t>25</w:t>
        </w:r>
        <w:r>
          <w:rPr>
            <w:noProof/>
            <w:webHidden/>
          </w:rPr>
          <w:fldChar w:fldCharType="end"/>
        </w:r>
      </w:hyperlink>
    </w:p>
    <w:p w14:paraId="5A6AF2F8" w14:textId="20EFB470" w:rsidR="00B2137F" w:rsidRDefault="00B2137F">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38" w:history="1">
        <w:r w:rsidRPr="006671C5">
          <w:rPr>
            <w:rStyle w:val="Hyperlink"/>
            <w:noProof/>
          </w:rPr>
          <w:t>3.4</w:t>
        </w:r>
        <w:r>
          <w:rPr>
            <w:rFonts w:asciiTheme="minorHAnsi" w:eastAsiaTheme="minorEastAsia" w:hAnsiTheme="minorHAnsi" w:cstheme="minorBidi"/>
            <w:noProof/>
            <w:sz w:val="22"/>
            <w:szCs w:val="22"/>
            <w:lang w:val="en-US"/>
          </w:rPr>
          <w:tab/>
        </w:r>
        <w:r w:rsidRPr="006671C5">
          <w:rPr>
            <w:rStyle w:val="Hyperlink"/>
            <w:noProof/>
          </w:rPr>
          <w:t>Metode Pengembangan</w:t>
        </w:r>
        <w:r>
          <w:rPr>
            <w:noProof/>
            <w:webHidden/>
          </w:rPr>
          <w:tab/>
        </w:r>
        <w:r>
          <w:rPr>
            <w:noProof/>
            <w:webHidden/>
          </w:rPr>
          <w:fldChar w:fldCharType="begin"/>
        </w:r>
        <w:r>
          <w:rPr>
            <w:noProof/>
            <w:webHidden/>
          </w:rPr>
          <w:instrText xml:space="preserve"> PAGEREF _Toc156594638 \h </w:instrText>
        </w:r>
        <w:r>
          <w:rPr>
            <w:noProof/>
            <w:webHidden/>
          </w:rPr>
        </w:r>
        <w:r>
          <w:rPr>
            <w:noProof/>
            <w:webHidden/>
          </w:rPr>
          <w:fldChar w:fldCharType="separate"/>
        </w:r>
        <w:r w:rsidR="004876F0">
          <w:rPr>
            <w:noProof/>
            <w:webHidden/>
          </w:rPr>
          <w:t>25</w:t>
        </w:r>
        <w:r>
          <w:rPr>
            <w:noProof/>
            <w:webHidden/>
          </w:rPr>
          <w:fldChar w:fldCharType="end"/>
        </w:r>
      </w:hyperlink>
    </w:p>
    <w:p w14:paraId="53F7F1E7" w14:textId="7862D93C" w:rsidR="00B2137F" w:rsidRDefault="00B2137F">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39" w:history="1">
        <w:r w:rsidRPr="006671C5">
          <w:rPr>
            <w:rStyle w:val="Hyperlink"/>
            <w:noProof/>
          </w:rPr>
          <w:t>3.4.1</w:t>
        </w:r>
        <w:r>
          <w:rPr>
            <w:rFonts w:asciiTheme="minorHAnsi" w:eastAsiaTheme="minorEastAsia" w:hAnsiTheme="minorHAnsi" w:cstheme="minorBidi"/>
            <w:noProof/>
            <w:sz w:val="22"/>
            <w:szCs w:val="22"/>
            <w:lang w:val="en-US"/>
          </w:rPr>
          <w:tab/>
        </w:r>
        <w:r w:rsidRPr="006671C5">
          <w:rPr>
            <w:rStyle w:val="Hyperlink"/>
            <w:noProof/>
          </w:rPr>
          <w:t>Kebutuhan Fitur /  Fungsi</w:t>
        </w:r>
        <w:r>
          <w:rPr>
            <w:noProof/>
            <w:webHidden/>
          </w:rPr>
          <w:tab/>
        </w:r>
        <w:r>
          <w:rPr>
            <w:noProof/>
            <w:webHidden/>
          </w:rPr>
          <w:fldChar w:fldCharType="begin"/>
        </w:r>
        <w:r>
          <w:rPr>
            <w:noProof/>
            <w:webHidden/>
          </w:rPr>
          <w:instrText xml:space="preserve"> PAGEREF _Toc156594639 \h </w:instrText>
        </w:r>
        <w:r>
          <w:rPr>
            <w:noProof/>
            <w:webHidden/>
          </w:rPr>
        </w:r>
        <w:r>
          <w:rPr>
            <w:noProof/>
            <w:webHidden/>
          </w:rPr>
          <w:fldChar w:fldCharType="separate"/>
        </w:r>
        <w:r w:rsidR="004876F0">
          <w:rPr>
            <w:noProof/>
            <w:webHidden/>
          </w:rPr>
          <w:t>26</w:t>
        </w:r>
        <w:r>
          <w:rPr>
            <w:noProof/>
            <w:webHidden/>
          </w:rPr>
          <w:fldChar w:fldCharType="end"/>
        </w:r>
      </w:hyperlink>
    </w:p>
    <w:p w14:paraId="6A0814A4" w14:textId="18C3E476" w:rsidR="00B2137F" w:rsidRDefault="00B2137F">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40" w:history="1">
        <w:r w:rsidRPr="006671C5">
          <w:rPr>
            <w:rStyle w:val="Hyperlink"/>
            <w:noProof/>
          </w:rPr>
          <w:t>3.4.2</w:t>
        </w:r>
        <w:r>
          <w:rPr>
            <w:rFonts w:asciiTheme="minorHAnsi" w:eastAsiaTheme="minorEastAsia" w:hAnsiTheme="minorHAnsi" w:cstheme="minorBidi"/>
            <w:noProof/>
            <w:sz w:val="22"/>
            <w:szCs w:val="22"/>
            <w:lang w:val="en-US"/>
          </w:rPr>
          <w:tab/>
        </w:r>
        <w:r w:rsidRPr="006671C5">
          <w:rPr>
            <w:rStyle w:val="Hyperlink"/>
            <w:noProof/>
          </w:rPr>
          <w:t>Pembuatan Uji Coba (Scenario Testing)</w:t>
        </w:r>
        <w:r>
          <w:rPr>
            <w:noProof/>
            <w:webHidden/>
          </w:rPr>
          <w:tab/>
        </w:r>
        <w:r>
          <w:rPr>
            <w:noProof/>
            <w:webHidden/>
          </w:rPr>
          <w:fldChar w:fldCharType="begin"/>
        </w:r>
        <w:r>
          <w:rPr>
            <w:noProof/>
            <w:webHidden/>
          </w:rPr>
          <w:instrText xml:space="preserve"> PAGEREF _Toc156594640 \h </w:instrText>
        </w:r>
        <w:r>
          <w:rPr>
            <w:noProof/>
            <w:webHidden/>
          </w:rPr>
        </w:r>
        <w:r>
          <w:rPr>
            <w:noProof/>
            <w:webHidden/>
          </w:rPr>
          <w:fldChar w:fldCharType="separate"/>
        </w:r>
        <w:r w:rsidR="004876F0">
          <w:rPr>
            <w:noProof/>
            <w:webHidden/>
          </w:rPr>
          <w:t>36</w:t>
        </w:r>
        <w:r>
          <w:rPr>
            <w:noProof/>
            <w:webHidden/>
          </w:rPr>
          <w:fldChar w:fldCharType="end"/>
        </w:r>
      </w:hyperlink>
    </w:p>
    <w:p w14:paraId="530CBCBB" w14:textId="2791F6F6" w:rsidR="00B2137F" w:rsidRDefault="00B2137F">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41" w:history="1">
        <w:r w:rsidRPr="006671C5">
          <w:rPr>
            <w:rStyle w:val="Hyperlink"/>
            <w:noProof/>
          </w:rPr>
          <w:t>3.4.3</w:t>
        </w:r>
        <w:r>
          <w:rPr>
            <w:rFonts w:asciiTheme="minorHAnsi" w:eastAsiaTheme="minorEastAsia" w:hAnsiTheme="minorHAnsi" w:cstheme="minorBidi"/>
            <w:noProof/>
            <w:sz w:val="22"/>
            <w:szCs w:val="22"/>
            <w:lang w:val="en-US"/>
          </w:rPr>
          <w:tab/>
        </w:r>
        <w:r w:rsidRPr="006671C5">
          <w:rPr>
            <w:rStyle w:val="Hyperlink"/>
            <w:noProof/>
          </w:rPr>
          <w:t>Pembuatan Kode (Coding)</w:t>
        </w:r>
        <w:r>
          <w:rPr>
            <w:noProof/>
            <w:webHidden/>
          </w:rPr>
          <w:tab/>
        </w:r>
        <w:r>
          <w:rPr>
            <w:noProof/>
            <w:webHidden/>
          </w:rPr>
          <w:fldChar w:fldCharType="begin"/>
        </w:r>
        <w:r>
          <w:rPr>
            <w:noProof/>
            <w:webHidden/>
          </w:rPr>
          <w:instrText xml:space="preserve"> PAGEREF _Toc156594641 \h </w:instrText>
        </w:r>
        <w:r>
          <w:rPr>
            <w:noProof/>
            <w:webHidden/>
          </w:rPr>
        </w:r>
        <w:r>
          <w:rPr>
            <w:noProof/>
            <w:webHidden/>
          </w:rPr>
          <w:fldChar w:fldCharType="separate"/>
        </w:r>
        <w:r w:rsidR="004876F0">
          <w:rPr>
            <w:noProof/>
            <w:webHidden/>
          </w:rPr>
          <w:t>37</w:t>
        </w:r>
        <w:r>
          <w:rPr>
            <w:noProof/>
            <w:webHidden/>
          </w:rPr>
          <w:fldChar w:fldCharType="end"/>
        </w:r>
      </w:hyperlink>
    </w:p>
    <w:p w14:paraId="2AB13404" w14:textId="3844C96E" w:rsidR="00B2137F" w:rsidRDefault="00B2137F">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42" w:history="1">
        <w:r w:rsidRPr="006671C5">
          <w:rPr>
            <w:rStyle w:val="Hyperlink"/>
            <w:noProof/>
          </w:rPr>
          <w:t>3.4.4</w:t>
        </w:r>
        <w:r>
          <w:rPr>
            <w:rFonts w:asciiTheme="minorHAnsi" w:eastAsiaTheme="minorEastAsia" w:hAnsiTheme="minorHAnsi" w:cstheme="minorBidi"/>
            <w:noProof/>
            <w:sz w:val="22"/>
            <w:szCs w:val="22"/>
            <w:lang w:val="en-US"/>
          </w:rPr>
          <w:tab/>
        </w:r>
        <w:r w:rsidRPr="006671C5">
          <w:rPr>
            <w:rStyle w:val="Hyperlink"/>
            <w:noProof/>
          </w:rPr>
          <w:t>Refaktor (Refactor)</w:t>
        </w:r>
        <w:r>
          <w:rPr>
            <w:noProof/>
            <w:webHidden/>
          </w:rPr>
          <w:tab/>
        </w:r>
        <w:r>
          <w:rPr>
            <w:noProof/>
            <w:webHidden/>
          </w:rPr>
          <w:fldChar w:fldCharType="begin"/>
        </w:r>
        <w:r>
          <w:rPr>
            <w:noProof/>
            <w:webHidden/>
          </w:rPr>
          <w:instrText xml:space="preserve"> PAGEREF _Toc156594642 \h </w:instrText>
        </w:r>
        <w:r>
          <w:rPr>
            <w:noProof/>
            <w:webHidden/>
          </w:rPr>
        </w:r>
        <w:r>
          <w:rPr>
            <w:noProof/>
            <w:webHidden/>
          </w:rPr>
          <w:fldChar w:fldCharType="separate"/>
        </w:r>
        <w:r w:rsidR="004876F0">
          <w:rPr>
            <w:noProof/>
            <w:webHidden/>
          </w:rPr>
          <w:t>37</w:t>
        </w:r>
        <w:r>
          <w:rPr>
            <w:noProof/>
            <w:webHidden/>
          </w:rPr>
          <w:fldChar w:fldCharType="end"/>
        </w:r>
      </w:hyperlink>
    </w:p>
    <w:p w14:paraId="6B254E60" w14:textId="3DA732D5" w:rsidR="00B2137F" w:rsidRDefault="00B2137F">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43" w:history="1">
        <w:r w:rsidRPr="006671C5">
          <w:rPr>
            <w:rStyle w:val="Hyperlink"/>
            <w:noProof/>
          </w:rPr>
          <w:t>3.5</w:t>
        </w:r>
        <w:r>
          <w:rPr>
            <w:rFonts w:asciiTheme="minorHAnsi" w:eastAsiaTheme="minorEastAsia" w:hAnsiTheme="minorHAnsi" w:cstheme="minorBidi"/>
            <w:noProof/>
            <w:sz w:val="22"/>
            <w:szCs w:val="22"/>
            <w:lang w:val="en-US"/>
          </w:rPr>
          <w:tab/>
        </w:r>
        <w:r w:rsidRPr="006671C5">
          <w:rPr>
            <w:rStyle w:val="Hyperlink"/>
            <w:noProof/>
          </w:rPr>
          <w:t>Pre-Deployment Testing (Integration Testing)</w:t>
        </w:r>
        <w:r>
          <w:rPr>
            <w:noProof/>
            <w:webHidden/>
          </w:rPr>
          <w:tab/>
        </w:r>
        <w:r>
          <w:rPr>
            <w:noProof/>
            <w:webHidden/>
          </w:rPr>
          <w:fldChar w:fldCharType="begin"/>
        </w:r>
        <w:r>
          <w:rPr>
            <w:noProof/>
            <w:webHidden/>
          </w:rPr>
          <w:instrText xml:space="preserve"> PAGEREF _Toc156594643 \h </w:instrText>
        </w:r>
        <w:r>
          <w:rPr>
            <w:noProof/>
            <w:webHidden/>
          </w:rPr>
        </w:r>
        <w:r>
          <w:rPr>
            <w:noProof/>
            <w:webHidden/>
          </w:rPr>
          <w:fldChar w:fldCharType="separate"/>
        </w:r>
        <w:r w:rsidR="004876F0">
          <w:rPr>
            <w:noProof/>
            <w:webHidden/>
          </w:rPr>
          <w:t>37</w:t>
        </w:r>
        <w:r>
          <w:rPr>
            <w:noProof/>
            <w:webHidden/>
          </w:rPr>
          <w:fldChar w:fldCharType="end"/>
        </w:r>
      </w:hyperlink>
    </w:p>
    <w:p w14:paraId="113C9950" w14:textId="473CB834" w:rsidR="00B2137F" w:rsidRDefault="00B2137F">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44" w:history="1">
        <w:r w:rsidRPr="006671C5">
          <w:rPr>
            <w:rStyle w:val="Hyperlink"/>
            <w:noProof/>
          </w:rPr>
          <w:t>3.6</w:t>
        </w:r>
        <w:r>
          <w:rPr>
            <w:rFonts w:asciiTheme="minorHAnsi" w:eastAsiaTheme="minorEastAsia" w:hAnsiTheme="minorHAnsi" w:cstheme="minorBidi"/>
            <w:noProof/>
            <w:sz w:val="22"/>
            <w:szCs w:val="22"/>
            <w:lang w:val="en-US"/>
          </w:rPr>
          <w:tab/>
        </w:r>
        <w:r w:rsidRPr="006671C5">
          <w:rPr>
            <w:rStyle w:val="Hyperlink"/>
            <w:noProof/>
          </w:rPr>
          <w:t>Peluncuran</w:t>
        </w:r>
        <w:r>
          <w:rPr>
            <w:noProof/>
            <w:webHidden/>
          </w:rPr>
          <w:tab/>
        </w:r>
        <w:r>
          <w:rPr>
            <w:noProof/>
            <w:webHidden/>
          </w:rPr>
          <w:fldChar w:fldCharType="begin"/>
        </w:r>
        <w:r>
          <w:rPr>
            <w:noProof/>
            <w:webHidden/>
          </w:rPr>
          <w:instrText xml:space="preserve"> PAGEREF _Toc156594644 \h </w:instrText>
        </w:r>
        <w:r>
          <w:rPr>
            <w:noProof/>
            <w:webHidden/>
          </w:rPr>
        </w:r>
        <w:r>
          <w:rPr>
            <w:noProof/>
            <w:webHidden/>
          </w:rPr>
          <w:fldChar w:fldCharType="separate"/>
        </w:r>
        <w:r w:rsidR="004876F0">
          <w:rPr>
            <w:noProof/>
            <w:webHidden/>
          </w:rPr>
          <w:t>38</w:t>
        </w:r>
        <w:r>
          <w:rPr>
            <w:noProof/>
            <w:webHidden/>
          </w:rPr>
          <w:fldChar w:fldCharType="end"/>
        </w:r>
      </w:hyperlink>
    </w:p>
    <w:p w14:paraId="5CD23CD8" w14:textId="0CA7620F" w:rsidR="00B2137F" w:rsidRDefault="00B2137F">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45" w:history="1">
        <w:r w:rsidRPr="006671C5">
          <w:rPr>
            <w:rStyle w:val="Hyperlink"/>
            <w:noProof/>
          </w:rPr>
          <w:t>3.7</w:t>
        </w:r>
        <w:r>
          <w:rPr>
            <w:rFonts w:asciiTheme="minorHAnsi" w:eastAsiaTheme="minorEastAsia" w:hAnsiTheme="minorHAnsi" w:cstheme="minorBidi"/>
            <w:noProof/>
            <w:sz w:val="22"/>
            <w:szCs w:val="22"/>
            <w:lang w:val="en-US"/>
          </w:rPr>
          <w:tab/>
        </w:r>
        <w:r w:rsidRPr="006671C5">
          <w:rPr>
            <w:rStyle w:val="Hyperlink"/>
            <w:noProof/>
          </w:rPr>
          <w:t>Post-Deployment Testing</w:t>
        </w:r>
        <w:r>
          <w:rPr>
            <w:noProof/>
            <w:webHidden/>
          </w:rPr>
          <w:tab/>
        </w:r>
        <w:r>
          <w:rPr>
            <w:noProof/>
            <w:webHidden/>
          </w:rPr>
          <w:fldChar w:fldCharType="begin"/>
        </w:r>
        <w:r>
          <w:rPr>
            <w:noProof/>
            <w:webHidden/>
          </w:rPr>
          <w:instrText xml:space="preserve"> PAGEREF _Toc156594645 \h </w:instrText>
        </w:r>
        <w:r>
          <w:rPr>
            <w:noProof/>
            <w:webHidden/>
          </w:rPr>
        </w:r>
        <w:r>
          <w:rPr>
            <w:noProof/>
            <w:webHidden/>
          </w:rPr>
          <w:fldChar w:fldCharType="separate"/>
        </w:r>
        <w:r w:rsidR="004876F0">
          <w:rPr>
            <w:noProof/>
            <w:webHidden/>
          </w:rPr>
          <w:t>38</w:t>
        </w:r>
        <w:r>
          <w:rPr>
            <w:noProof/>
            <w:webHidden/>
          </w:rPr>
          <w:fldChar w:fldCharType="end"/>
        </w:r>
      </w:hyperlink>
    </w:p>
    <w:p w14:paraId="08751FCF" w14:textId="469B456D" w:rsidR="00B2137F" w:rsidRDefault="00B2137F">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46" w:history="1">
        <w:r w:rsidRPr="006671C5">
          <w:rPr>
            <w:rStyle w:val="Hyperlink"/>
            <w:noProof/>
          </w:rPr>
          <w:t>3.7.1</w:t>
        </w:r>
        <w:r>
          <w:rPr>
            <w:rFonts w:asciiTheme="minorHAnsi" w:eastAsiaTheme="minorEastAsia" w:hAnsiTheme="minorHAnsi" w:cstheme="minorBidi"/>
            <w:noProof/>
            <w:sz w:val="22"/>
            <w:szCs w:val="22"/>
            <w:lang w:val="en-US"/>
          </w:rPr>
          <w:tab/>
        </w:r>
        <w:r w:rsidRPr="006671C5">
          <w:rPr>
            <w:rStyle w:val="Hyperlink"/>
            <w:noProof/>
          </w:rPr>
          <w:t>System Usability Scale</w:t>
        </w:r>
        <w:r>
          <w:rPr>
            <w:noProof/>
            <w:webHidden/>
          </w:rPr>
          <w:tab/>
        </w:r>
        <w:r>
          <w:rPr>
            <w:noProof/>
            <w:webHidden/>
          </w:rPr>
          <w:fldChar w:fldCharType="begin"/>
        </w:r>
        <w:r>
          <w:rPr>
            <w:noProof/>
            <w:webHidden/>
          </w:rPr>
          <w:instrText xml:space="preserve"> PAGEREF _Toc156594646 \h </w:instrText>
        </w:r>
        <w:r>
          <w:rPr>
            <w:noProof/>
            <w:webHidden/>
          </w:rPr>
        </w:r>
        <w:r>
          <w:rPr>
            <w:noProof/>
            <w:webHidden/>
          </w:rPr>
          <w:fldChar w:fldCharType="separate"/>
        </w:r>
        <w:r w:rsidR="004876F0">
          <w:rPr>
            <w:noProof/>
            <w:webHidden/>
          </w:rPr>
          <w:t>38</w:t>
        </w:r>
        <w:r>
          <w:rPr>
            <w:noProof/>
            <w:webHidden/>
          </w:rPr>
          <w:fldChar w:fldCharType="end"/>
        </w:r>
      </w:hyperlink>
    </w:p>
    <w:p w14:paraId="10520CE9" w14:textId="585D8568" w:rsidR="00B2137F" w:rsidRDefault="00B2137F">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47" w:history="1">
        <w:r w:rsidRPr="006671C5">
          <w:rPr>
            <w:rStyle w:val="Hyperlink"/>
            <w:noProof/>
          </w:rPr>
          <w:t>3.7.2</w:t>
        </w:r>
        <w:r>
          <w:rPr>
            <w:rFonts w:asciiTheme="minorHAnsi" w:eastAsiaTheme="minorEastAsia" w:hAnsiTheme="minorHAnsi" w:cstheme="minorBidi"/>
            <w:noProof/>
            <w:sz w:val="22"/>
            <w:szCs w:val="22"/>
            <w:lang w:val="en-US"/>
          </w:rPr>
          <w:tab/>
        </w:r>
        <w:r w:rsidRPr="006671C5">
          <w:rPr>
            <w:rStyle w:val="Hyperlink"/>
            <w:noProof/>
          </w:rPr>
          <w:t>Black Box</w:t>
        </w:r>
        <w:r>
          <w:rPr>
            <w:noProof/>
            <w:webHidden/>
          </w:rPr>
          <w:tab/>
        </w:r>
        <w:r>
          <w:rPr>
            <w:noProof/>
            <w:webHidden/>
          </w:rPr>
          <w:fldChar w:fldCharType="begin"/>
        </w:r>
        <w:r>
          <w:rPr>
            <w:noProof/>
            <w:webHidden/>
          </w:rPr>
          <w:instrText xml:space="preserve"> PAGEREF _Toc156594647 \h </w:instrText>
        </w:r>
        <w:r>
          <w:rPr>
            <w:noProof/>
            <w:webHidden/>
          </w:rPr>
        </w:r>
        <w:r>
          <w:rPr>
            <w:noProof/>
            <w:webHidden/>
          </w:rPr>
          <w:fldChar w:fldCharType="separate"/>
        </w:r>
        <w:r w:rsidR="004876F0">
          <w:rPr>
            <w:noProof/>
            <w:webHidden/>
          </w:rPr>
          <w:t>39</w:t>
        </w:r>
        <w:r>
          <w:rPr>
            <w:noProof/>
            <w:webHidden/>
          </w:rPr>
          <w:fldChar w:fldCharType="end"/>
        </w:r>
      </w:hyperlink>
    </w:p>
    <w:p w14:paraId="36C60FC7" w14:textId="57EFBEA2" w:rsidR="00B2137F" w:rsidRDefault="00B2137F">
      <w:pPr>
        <w:pStyle w:val="TOC1"/>
        <w:rPr>
          <w:rFonts w:asciiTheme="minorHAnsi" w:eastAsiaTheme="minorEastAsia" w:hAnsiTheme="minorHAnsi" w:cstheme="minorBidi"/>
          <w:noProof/>
          <w:sz w:val="22"/>
          <w:szCs w:val="22"/>
          <w:lang w:val="en-US"/>
        </w:rPr>
      </w:pPr>
      <w:hyperlink w:anchor="_Toc156594648" w:history="1">
        <w:r w:rsidRPr="006671C5">
          <w:rPr>
            <w:rStyle w:val="Hyperlink"/>
            <w:noProof/>
          </w:rPr>
          <w:t>BAB IV HASIL DAN PEMBAHASAN</w:t>
        </w:r>
        <w:r>
          <w:rPr>
            <w:noProof/>
            <w:webHidden/>
          </w:rPr>
          <w:tab/>
        </w:r>
        <w:r>
          <w:rPr>
            <w:noProof/>
            <w:webHidden/>
          </w:rPr>
          <w:fldChar w:fldCharType="begin"/>
        </w:r>
        <w:r>
          <w:rPr>
            <w:noProof/>
            <w:webHidden/>
          </w:rPr>
          <w:instrText xml:space="preserve"> PAGEREF _Toc156594648 \h </w:instrText>
        </w:r>
        <w:r>
          <w:rPr>
            <w:noProof/>
            <w:webHidden/>
          </w:rPr>
        </w:r>
        <w:r>
          <w:rPr>
            <w:noProof/>
            <w:webHidden/>
          </w:rPr>
          <w:fldChar w:fldCharType="separate"/>
        </w:r>
        <w:r w:rsidR="004876F0">
          <w:rPr>
            <w:noProof/>
            <w:webHidden/>
          </w:rPr>
          <w:t>47</w:t>
        </w:r>
        <w:r>
          <w:rPr>
            <w:noProof/>
            <w:webHidden/>
          </w:rPr>
          <w:fldChar w:fldCharType="end"/>
        </w:r>
      </w:hyperlink>
    </w:p>
    <w:p w14:paraId="6758038E" w14:textId="4B473389" w:rsidR="00B2137F" w:rsidRDefault="00B2137F">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49" w:history="1">
        <w:r w:rsidRPr="006671C5">
          <w:rPr>
            <w:rStyle w:val="Hyperlink"/>
            <w:noProof/>
          </w:rPr>
          <w:t>4.1</w:t>
        </w:r>
        <w:r>
          <w:rPr>
            <w:rFonts w:asciiTheme="minorHAnsi" w:eastAsiaTheme="minorEastAsia" w:hAnsiTheme="minorHAnsi" w:cstheme="minorBidi"/>
            <w:noProof/>
            <w:sz w:val="22"/>
            <w:szCs w:val="22"/>
            <w:lang w:val="en-US"/>
          </w:rPr>
          <w:tab/>
        </w:r>
        <w:r w:rsidRPr="006671C5">
          <w:rPr>
            <w:rStyle w:val="Hyperlink"/>
            <w:noProof/>
          </w:rPr>
          <w:t>Hasil Pengembangan Metode TDD</w:t>
        </w:r>
        <w:r>
          <w:rPr>
            <w:noProof/>
            <w:webHidden/>
          </w:rPr>
          <w:tab/>
        </w:r>
        <w:r>
          <w:rPr>
            <w:noProof/>
            <w:webHidden/>
          </w:rPr>
          <w:fldChar w:fldCharType="begin"/>
        </w:r>
        <w:r>
          <w:rPr>
            <w:noProof/>
            <w:webHidden/>
          </w:rPr>
          <w:instrText xml:space="preserve"> PAGEREF _Toc156594649 \h </w:instrText>
        </w:r>
        <w:r>
          <w:rPr>
            <w:noProof/>
            <w:webHidden/>
          </w:rPr>
        </w:r>
        <w:r>
          <w:rPr>
            <w:noProof/>
            <w:webHidden/>
          </w:rPr>
          <w:fldChar w:fldCharType="separate"/>
        </w:r>
        <w:r w:rsidR="004876F0">
          <w:rPr>
            <w:noProof/>
            <w:webHidden/>
          </w:rPr>
          <w:t>47</w:t>
        </w:r>
        <w:r>
          <w:rPr>
            <w:noProof/>
            <w:webHidden/>
          </w:rPr>
          <w:fldChar w:fldCharType="end"/>
        </w:r>
      </w:hyperlink>
    </w:p>
    <w:p w14:paraId="368D5C9E" w14:textId="23C27423" w:rsidR="00B2137F" w:rsidRDefault="00B2137F">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50" w:history="1">
        <w:r w:rsidRPr="006671C5">
          <w:rPr>
            <w:rStyle w:val="Hyperlink"/>
            <w:noProof/>
          </w:rPr>
          <w:t>4.1.1</w:t>
        </w:r>
        <w:r>
          <w:rPr>
            <w:rFonts w:asciiTheme="minorHAnsi" w:eastAsiaTheme="minorEastAsia" w:hAnsiTheme="minorHAnsi" w:cstheme="minorBidi"/>
            <w:noProof/>
            <w:sz w:val="22"/>
            <w:szCs w:val="22"/>
            <w:lang w:val="en-US"/>
          </w:rPr>
          <w:tab/>
        </w:r>
        <w:r w:rsidRPr="006671C5">
          <w:rPr>
            <w:rStyle w:val="Hyperlink"/>
            <w:noProof/>
          </w:rPr>
          <w:t>Pengembangan Frontend</w:t>
        </w:r>
        <w:r>
          <w:rPr>
            <w:noProof/>
            <w:webHidden/>
          </w:rPr>
          <w:tab/>
        </w:r>
        <w:r>
          <w:rPr>
            <w:noProof/>
            <w:webHidden/>
          </w:rPr>
          <w:fldChar w:fldCharType="begin"/>
        </w:r>
        <w:r>
          <w:rPr>
            <w:noProof/>
            <w:webHidden/>
          </w:rPr>
          <w:instrText xml:space="preserve"> PAGEREF _Toc156594650 \h </w:instrText>
        </w:r>
        <w:r>
          <w:rPr>
            <w:noProof/>
            <w:webHidden/>
          </w:rPr>
        </w:r>
        <w:r>
          <w:rPr>
            <w:noProof/>
            <w:webHidden/>
          </w:rPr>
          <w:fldChar w:fldCharType="separate"/>
        </w:r>
        <w:r w:rsidR="004876F0">
          <w:rPr>
            <w:noProof/>
            <w:webHidden/>
          </w:rPr>
          <w:t>48</w:t>
        </w:r>
        <w:r>
          <w:rPr>
            <w:noProof/>
            <w:webHidden/>
          </w:rPr>
          <w:fldChar w:fldCharType="end"/>
        </w:r>
      </w:hyperlink>
    </w:p>
    <w:p w14:paraId="6826E0CE" w14:textId="4E9EB061" w:rsidR="00B2137F" w:rsidRDefault="00B2137F">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51" w:history="1">
        <w:r w:rsidRPr="006671C5">
          <w:rPr>
            <w:rStyle w:val="Hyperlink"/>
            <w:noProof/>
          </w:rPr>
          <w:t>4.1.2</w:t>
        </w:r>
        <w:r>
          <w:rPr>
            <w:rFonts w:asciiTheme="minorHAnsi" w:eastAsiaTheme="minorEastAsia" w:hAnsiTheme="minorHAnsi" w:cstheme="minorBidi"/>
            <w:noProof/>
            <w:sz w:val="22"/>
            <w:szCs w:val="22"/>
            <w:lang w:val="en-US"/>
          </w:rPr>
          <w:tab/>
        </w:r>
        <w:r w:rsidRPr="006671C5">
          <w:rPr>
            <w:rStyle w:val="Hyperlink"/>
            <w:noProof/>
          </w:rPr>
          <w:t>Pengembangan Backend</w:t>
        </w:r>
        <w:r>
          <w:rPr>
            <w:noProof/>
            <w:webHidden/>
          </w:rPr>
          <w:tab/>
        </w:r>
        <w:r>
          <w:rPr>
            <w:noProof/>
            <w:webHidden/>
          </w:rPr>
          <w:fldChar w:fldCharType="begin"/>
        </w:r>
        <w:r>
          <w:rPr>
            <w:noProof/>
            <w:webHidden/>
          </w:rPr>
          <w:instrText xml:space="preserve"> PAGEREF _Toc156594651 \h </w:instrText>
        </w:r>
        <w:r>
          <w:rPr>
            <w:noProof/>
            <w:webHidden/>
          </w:rPr>
        </w:r>
        <w:r>
          <w:rPr>
            <w:noProof/>
            <w:webHidden/>
          </w:rPr>
          <w:fldChar w:fldCharType="separate"/>
        </w:r>
        <w:r w:rsidR="004876F0">
          <w:rPr>
            <w:noProof/>
            <w:webHidden/>
          </w:rPr>
          <w:t>52</w:t>
        </w:r>
        <w:r>
          <w:rPr>
            <w:noProof/>
            <w:webHidden/>
          </w:rPr>
          <w:fldChar w:fldCharType="end"/>
        </w:r>
      </w:hyperlink>
    </w:p>
    <w:p w14:paraId="368B1CA6" w14:textId="388A68F0" w:rsidR="00B2137F" w:rsidRDefault="00B2137F">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52" w:history="1">
        <w:r w:rsidRPr="006671C5">
          <w:rPr>
            <w:rStyle w:val="Hyperlink"/>
            <w:noProof/>
          </w:rPr>
          <w:t>4.1.3</w:t>
        </w:r>
        <w:r>
          <w:rPr>
            <w:rFonts w:asciiTheme="minorHAnsi" w:eastAsiaTheme="minorEastAsia" w:hAnsiTheme="minorHAnsi" w:cstheme="minorBidi"/>
            <w:noProof/>
            <w:sz w:val="22"/>
            <w:szCs w:val="22"/>
            <w:lang w:val="en-US"/>
          </w:rPr>
          <w:tab/>
        </w:r>
        <w:r w:rsidRPr="006671C5">
          <w:rPr>
            <w:rStyle w:val="Hyperlink"/>
            <w:noProof/>
          </w:rPr>
          <w:t>Child-Process Model Machine Learning</w:t>
        </w:r>
        <w:r>
          <w:rPr>
            <w:noProof/>
            <w:webHidden/>
          </w:rPr>
          <w:tab/>
        </w:r>
        <w:r>
          <w:rPr>
            <w:noProof/>
            <w:webHidden/>
          </w:rPr>
          <w:fldChar w:fldCharType="begin"/>
        </w:r>
        <w:r>
          <w:rPr>
            <w:noProof/>
            <w:webHidden/>
          </w:rPr>
          <w:instrText xml:space="preserve"> PAGEREF _Toc156594652 \h </w:instrText>
        </w:r>
        <w:r>
          <w:rPr>
            <w:noProof/>
            <w:webHidden/>
          </w:rPr>
        </w:r>
        <w:r>
          <w:rPr>
            <w:noProof/>
            <w:webHidden/>
          </w:rPr>
          <w:fldChar w:fldCharType="separate"/>
        </w:r>
        <w:r w:rsidR="004876F0">
          <w:rPr>
            <w:noProof/>
            <w:webHidden/>
          </w:rPr>
          <w:t>57</w:t>
        </w:r>
        <w:r>
          <w:rPr>
            <w:noProof/>
            <w:webHidden/>
          </w:rPr>
          <w:fldChar w:fldCharType="end"/>
        </w:r>
      </w:hyperlink>
    </w:p>
    <w:p w14:paraId="11D6CFAB" w14:textId="638BD283" w:rsidR="00B2137F" w:rsidRDefault="00B2137F">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53" w:history="1">
        <w:r w:rsidRPr="006671C5">
          <w:rPr>
            <w:rStyle w:val="Hyperlink"/>
            <w:noProof/>
          </w:rPr>
          <w:t>4.1.4</w:t>
        </w:r>
        <w:r>
          <w:rPr>
            <w:rFonts w:asciiTheme="minorHAnsi" w:eastAsiaTheme="minorEastAsia" w:hAnsiTheme="minorHAnsi" w:cstheme="minorBidi"/>
            <w:noProof/>
            <w:sz w:val="22"/>
            <w:szCs w:val="22"/>
            <w:lang w:val="en-US"/>
          </w:rPr>
          <w:tab/>
        </w:r>
        <w:r w:rsidRPr="006671C5">
          <w:rPr>
            <w:rStyle w:val="Hyperlink"/>
            <w:noProof/>
          </w:rPr>
          <w:t>Hasil Scenario Testing</w:t>
        </w:r>
        <w:r>
          <w:rPr>
            <w:noProof/>
            <w:webHidden/>
          </w:rPr>
          <w:tab/>
        </w:r>
        <w:r>
          <w:rPr>
            <w:noProof/>
            <w:webHidden/>
          </w:rPr>
          <w:fldChar w:fldCharType="begin"/>
        </w:r>
        <w:r>
          <w:rPr>
            <w:noProof/>
            <w:webHidden/>
          </w:rPr>
          <w:instrText xml:space="preserve"> PAGEREF _Toc156594653 \h </w:instrText>
        </w:r>
        <w:r>
          <w:rPr>
            <w:noProof/>
            <w:webHidden/>
          </w:rPr>
        </w:r>
        <w:r>
          <w:rPr>
            <w:noProof/>
            <w:webHidden/>
          </w:rPr>
          <w:fldChar w:fldCharType="separate"/>
        </w:r>
        <w:r w:rsidR="004876F0">
          <w:rPr>
            <w:noProof/>
            <w:webHidden/>
          </w:rPr>
          <w:t>58</w:t>
        </w:r>
        <w:r>
          <w:rPr>
            <w:noProof/>
            <w:webHidden/>
          </w:rPr>
          <w:fldChar w:fldCharType="end"/>
        </w:r>
      </w:hyperlink>
    </w:p>
    <w:p w14:paraId="78E991E8" w14:textId="58E6DFAB" w:rsidR="00B2137F" w:rsidRDefault="00B2137F">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54" w:history="1">
        <w:r w:rsidRPr="006671C5">
          <w:rPr>
            <w:rStyle w:val="Hyperlink"/>
            <w:noProof/>
          </w:rPr>
          <w:t>4.2</w:t>
        </w:r>
        <w:r>
          <w:rPr>
            <w:rFonts w:asciiTheme="minorHAnsi" w:eastAsiaTheme="minorEastAsia" w:hAnsiTheme="minorHAnsi" w:cstheme="minorBidi"/>
            <w:noProof/>
            <w:sz w:val="22"/>
            <w:szCs w:val="22"/>
            <w:lang w:val="en-US"/>
          </w:rPr>
          <w:tab/>
        </w:r>
        <w:r w:rsidRPr="006671C5">
          <w:rPr>
            <w:rStyle w:val="Hyperlink"/>
            <w:noProof/>
          </w:rPr>
          <w:t>Hasil Pre-Deployment Testing (Integration Testing)</w:t>
        </w:r>
        <w:r>
          <w:rPr>
            <w:noProof/>
            <w:webHidden/>
          </w:rPr>
          <w:tab/>
        </w:r>
        <w:r>
          <w:rPr>
            <w:noProof/>
            <w:webHidden/>
          </w:rPr>
          <w:fldChar w:fldCharType="begin"/>
        </w:r>
        <w:r>
          <w:rPr>
            <w:noProof/>
            <w:webHidden/>
          </w:rPr>
          <w:instrText xml:space="preserve"> PAGEREF _Toc156594654 \h </w:instrText>
        </w:r>
        <w:r>
          <w:rPr>
            <w:noProof/>
            <w:webHidden/>
          </w:rPr>
        </w:r>
        <w:r>
          <w:rPr>
            <w:noProof/>
            <w:webHidden/>
          </w:rPr>
          <w:fldChar w:fldCharType="separate"/>
        </w:r>
        <w:r w:rsidR="004876F0">
          <w:rPr>
            <w:noProof/>
            <w:webHidden/>
          </w:rPr>
          <w:t>61</w:t>
        </w:r>
        <w:r>
          <w:rPr>
            <w:noProof/>
            <w:webHidden/>
          </w:rPr>
          <w:fldChar w:fldCharType="end"/>
        </w:r>
      </w:hyperlink>
    </w:p>
    <w:p w14:paraId="338F79BA" w14:textId="4E298520" w:rsidR="00B2137F" w:rsidRDefault="00B2137F">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55" w:history="1">
        <w:r w:rsidRPr="006671C5">
          <w:rPr>
            <w:rStyle w:val="Hyperlink"/>
            <w:noProof/>
          </w:rPr>
          <w:t>4.3</w:t>
        </w:r>
        <w:r>
          <w:rPr>
            <w:rFonts w:asciiTheme="minorHAnsi" w:eastAsiaTheme="minorEastAsia" w:hAnsiTheme="minorHAnsi" w:cstheme="minorBidi"/>
            <w:noProof/>
            <w:sz w:val="22"/>
            <w:szCs w:val="22"/>
            <w:lang w:val="en-US"/>
          </w:rPr>
          <w:tab/>
        </w:r>
        <w:r w:rsidRPr="006671C5">
          <w:rPr>
            <w:rStyle w:val="Hyperlink"/>
            <w:noProof/>
          </w:rPr>
          <w:t>Hasil Peluncuran</w:t>
        </w:r>
        <w:r>
          <w:rPr>
            <w:noProof/>
            <w:webHidden/>
          </w:rPr>
          <w:tab/>
        </w:r>
        <w:r>
          <w:rPr>
            <w:noProof/>
            <w:webHidden/>
          </w:rPr>
          <w:fldChar w:fldCharType="begin"/>
        </w:r>
        <w:r>
          <w:rPr>
            <w:noProof/>
            <w:webHidden/>
          </w:rPr>
          <w:instrText xml:space="preserve"> PAGEREF _Toc156594655 \h </w:instrText>
        </w:r>
        <w:r>
          <w:rPr>
            <w:noProof/>
            <w:webHidden/>
          </w:rPr>
        </w:r>
        <w:r>
          <w:rPr>
            <w:noProof/>
            <w:webHidden/>
          </w:rPr>
          <w:fldChar w:fldCharType="separate"/>
        </w:r>
        <w:r w:rsidR="004876F0">
          <w:rPr>
            <w:noProof/>
            <w:webHidden/>
          </w:rPr>
          <w:t>65</w:t>
        </w:r>
        <w:r>
          <w:rPr>
            <w:noProof/>
            <w:webHidden/>
          </w:rPr>
          <w:fldChar w:fldCharType="end"/>
        </w:r>
      </w:hyperlink>
    </w:p>
    <w:p w14:paraId="223DA592" w14:textId="51EC6C97" w:rsidR="00B2137F" w:rsidRDefault="00B2137F">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56" w:history="1">
        <w:r w:rsidRPr="006671C5">
          <w:rPr>
            <w:rStyle w:val="Hyperlink"/>
            <w:noProof/>
          </w:rPr>
          <w:t>4.4</w:t>
        </w:r>
        <w:r>
          <w:rPr>
            <w:rFonts w:asciiTheme="minorHAnsi" w:eastAsiaTheme="minorEastAsia" w:hAnsiTheme="minorHAnsi" w:cstheme="minorBidi"/>
            <w:noProof/>
            <w:sz w:val="22"/>
            <w:szCs w:val="22"/>
            <w:lang w:val="en-US"/>
          </w:rPr>
          <w:tab/>
        </w:r>
        <w:r w:rsidRPr="006671C5">
          <w:rPr>
            <w:rStyle w:val="Hyperlink"/>
            <w:noProof/>
          </w:rPr>
          <w:t>Hasil Post-Deployment Testing</w:t>
        </w:r>
        <w:r>
          <w:rPr>
            <w:noProof/>
            <w:webHidden/>
          </w:rPr>
          <w:tab/>
        </w:r>
        <w:r>
          <w:rPr>
            <w:noProof/>
            <w:webHidden/>
          </w:rPr>
          <w:fldChar w:fldCharType="begin"/>
        </w:r>
        <w:r>
          <w:rPr>
            <w:noProof/>
            <w:webHidden/>
          </w:rPr>
          <w:instrText xml:space="preserve"> PAGEREF _Toc156594656 \h </w:instrText>
        </w:r>
        <w:r>
          <w:rPr>
            <w:noProof/>
            <w:webHidden/>
          </w:rPr>
        </w:r>
        <w:r>
          <w:rPr>
            <w:noProof/>
            <w:webHidden/>
          </w:rPr>
          <w:fldChar w:fldCharType="separate"/>
        </w:r>
        <w:r w:rsidR="004876F0">
          <w:rPr>
            <w:noProof/>
            <w:webHidden/>
          </w:rPr>
          <w:t>65</w:t>
        </w:r>
        <w:r>
          <w:rPr>
            <w:noProof/>
            <w:webHidden/>
          </w:rPr>
          <w:fldChar w:fldCharType="end"/>
        </w:r>
      </w:hyperlink>
    </w:p>
    <w:p w14:paraId="32059314" w14:textId="2C52EA0C" w:rsidR="00B2137F" w:rsidRDefault="00B2137F">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57" w:history="1">
        <w:r w:rsidRPr="006671C5">
          <w:rPr>
            <w:rStyle w:val="Hyperlink"/>
            <w:noProof/>
          </w:rPr>
          <w:t>4.4.1</w:t>
        </w:r>
        <w:r>
          <w:rPr>
            <w:rFonts w:asciiTheme="minorHAnsi" w:eastAsiaTheme="minorEastAsia" w:hAnsiTheme="minorHAnsi" w:cstheme="minorBidi"/>
            <w:noProof/>
            <w:sz w:val="22"/>
            <w:szCs w:val="22"/>
            <w:lang w:val="en-US"/>
          </w:rPr>
          <w:tab/>
        </w:r>
        <w:r w:rsidRPr="006671C5">
          <w:rPr>
            <w:rStyle w:val="Hyperlink"/>
            <w:noProof/>
          </w:rPr>
          <w:t>Hasil Pengujian System Usability Scale</w:t>
        </w:r>
        <w:r>
          <w:rPr>
            <w:noProof/>
            <w:webHidden/>
          </w:rPr>
          <w:tab/>
        </w:r>
        <w:r>
          <w:rPr>
            <w:noProof/>
            <w:webHidden/>
          </w:rPr>
          <w:fldChar w:fldCharType="begin"/>
        </w:r>
        <w:r>
          <w:rPr>
            <w:noProof/>
            <w:webHidden/>
          </w:rPr>
          <w:instrText xml:space="preserve"> PAGEREF _Toc156594657 \h </w:instrText>
        </w:r>
        <w:r>
          <w:rPr>
            <w:noProof/>
            <w:webHidden/>
          </w:rPr>
        </w:r>
        <w:r>
          <w:rPr>
            <w:noProof/>
            <w:webHidden/>
          </w:rPr>
          <w:fldChar w:fldCharType="separate"/>
        </w:r>
        <w:r w:rsidR="004876F0">
          <w:rPr>
            <w:noProof/>
            <w:webHidden/>
          </w:rPr>
          <w:t>65</w:t>
        </w:r>
        <w:r>
          <w:rPr>
            <w:noProof/>
            <w:webHidden/>
          </w:rPr>
          <w:fldChar w:fldCharType="end"/>
        </w:r>
      </w:hyperlink>
    </w:p>
    <w:p w14:paraId="1AE83338" w14:textId="324EA796" w:rsidR="00B2137F" w:rsidRDefault="00B2137F">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58" w:history="1">
        <w:r w:rsidRPr="006671C5">
          <w:rPr>
            <w:rStyle w:val="Hyperlink"/>
            <w:noProof/>
          </w:rPr>
          <w:t>4.4.2</w:t>
        </w:r>
        <w:r>
          <w:rPr>
            <w:rFonts w:asciiTheme="minorHAnsi" w:eastAsiaTheme="minorEastAsia" w:hAnsiTheme="minorHAnsi" w:cstheme="minorBidi"/>
            <w:noProof/>
            <w:sz w:val="22"/>
            <w:szCs w:val="22"/>
            <w:lang w:val="en-US"/>
          </w:rPr>
          <w:tab/>
        </w:r>
        <w:r w:rsidRPr="006671C5">
          <w:rPr>
            <w:rStyle w:val="Hyperlink"/>
            <w:noProof/>
          </w:rPr>
          <w:t>Hasil Pengujian Black Box</w:t>
        </w:r>
        <w:r>
          <w:rPr>
            <w:noProof/>
            <w:webHidden/>
          </w:rPr>
          <w:tab/>
        </w:r>
        <w:r>
          <w:rPr>
            <w:noProof/>
            <w:webHidden/>
          </w:rPr>
          <w:fldChar w:fldCharType="begin"/>
        </w:r>
        <w:r>
          <w:rPr>
            <w:noProof/>
            <w:webHidden/>
          </w:rPr>
          <w:instrText xml:space="preserve"> PAGEREF _Toc156594658 \h </w:instrText>
        </w:r>
        <w:r>
          <w:rPr>
            <w:noProof/>
            <w:webHidden/>
          </w:rPr>
        </w:r>
        <w:r>
          <w:rPr>
            <w:noProof/>
            <w:webHidden/>
          </w:rPr>
          <w:fldChar w:fldCharType="separate"/>
        </w:r>
        <w:r w:rsidR="004876F0">
          <w:rPr>
            <w:noProof/>
            <w:webHidden/>
          </w:rPr>
          <w:t>70</w:t>
        </w:r>
        <w:r>
          <w:rPr>
            <w:noProof/>
            <w:webHidden/>
          </w:rPr>
          <w:fldChar w:fldCharType="end"/>
        </w:r>
      </w:hyperlink>
    </w:p>
    <w:p w14:paraId="5901B3B9" w14:textId="5BCA1BB6" w:rsidR="00B2137F" w:rsidRDefault="00B2137F">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59" w:history="1">
        <w:r w:rsidRPr="006671C5">
          <w:rPr>
            <w:rStyle w:val="Hyperlink"/>
            <w:noProof/>
          </w:rPr>
          <w:t>4.5</w:t>
        </w:r>
        <w:r>
          <w:rPr>
            <w:rFonts w:asciiTheme="minorHAnsi" w:eastAsiaTheme="minorEastAsia" w:hAnsiTheme="minorHAnsi" w:cstheme="minorBidi"/>
            <w:noProof/>
            <w:sz w:val="22"/>
            <w:szCs w:val="22"/>
            <w:lang w:val="en-US"/>
          </w:rPr>
          <w:tab/>
        </w:r>
        <w:r w:rsidRPr="006671C5">
          <w:rPr>
            <w:rStyle w:val="Hyperlink"/>
            <w:noProof/>
          </w:rPr>
          <w:t>Pembahasan</w:t>
        </w:r>
        <w:r>
          <w:rPr>
            <w:noProof/>
            <w:webHidden/>
          </w:rPr>
          <w:tab/>
        </w:r>
        <w:r>
          <w:rPr>
            <w:noProof/>
            <w:webHidden/>
          </w:rPr>
          <w:fldChar w:fldCharType="begin"/>
        </w:r>
        <w:r>
          <w:rPr>
            <w:noProof/>
            <w:webHidden/>
          </w:rPr>
          <w:instrText xml:space="preserve"> PAGEREF _Toc156594659 \h </w:instrText>
        </w:r>
        <w:r>
          <w:rPr>
            <w:noProof/>
            <w:webHidden/>
          </w:rPr>
        </w:r>
        <w:r>
          <w:rPr>
            <w:noProof/>
            <w:webHidden/>
          </w:rPr>
          <w:fldChar w:fldCharType="separate"/>
        </w:r>
        <w:r w:rsidR="004876F0">
          <w:rPr>
            <w:noProof/>
            <w:webHidden/>
          </w:rPr>
          <w:t>84</w:t>
        </w:r>
        <w:r>
          <w:rPr>
            <w:noProof/>
            <w:webHidden/>
          </w:rPr>
          <w:fldChar w:fldCharType="end"/>
        </w:r>
      </w:hyperlink>
    </w:p>
    <w:p w14:paraId="3158ABE1" w14:textId="5A087E28" w:rsidR="00B2137F" w:rsidRDefault="00B2137F">
      <w:pPr>
        <w:pStyle w:val="TOC1"/>
        <w:rPr>
          <w:rFonts w:asciiTheme="minorHAnsi" w:eastAsiaTheme="minorEastAsia" w:hAnsiTheme="minorHAnsi" w:cstheme="minorBidi"/>
          <w:noProof/>
          <w:sz w:val="22"/>
          <w:szCs w:val="22"/>
          <w:lang w:val="en-US"/>
        </w:rPr>
      </w:pPr>
      <w:hyperlink w:anchor="_Toc156594660" w:history="1">
        <w:r w:rsidRPr="006671C5">
          <w:rPr>
            <w:rStyle w:val="Hyperlink"/>
            <w:noProof/>
          </w:rPr>
          <w:t>BAB V KESIMPULAN DAN SARAN</w:t>
        </w:r>
        <w:r>
          <w:rPr>
            <w:noProof/>
            <w:webHidden/>
          </w:rPr>
          <w:tab/>
        </w:r>
        <w:r>
          <w:rPr>
            <w:noProof/>
            <w:webHidden/>
          </w:rPr>
          <w:fldChar w:fldCharType="begin"/>
        </w:r>
        <w:r>
          <w:rPr>
            <w:noProof/>
            <w:webHidden/>
          </w:rPr>
          <w:instrText xml:space="preserve"> PAGEREF _Toc156594660 \h </w:instrText>
        </w:r>
        <w:r>
          <w:rPr>
            <w:noProof/>
            <w:webHidden/>
          </w:rPr>
        </w:r>
        <w:r>
          <w:rPr>
            <w:noProof/>
            <w:webHidden/>
          </w:rPr>
          <w:fldChar w:fldCharType="separate"/>
        </w:r>
        <w:r w:rsidR="004876F0">
          <w:rPr>
            <w:noProof/>
            <w:webHidden/>
          </w:rPr>
          <w:t>90</w:t>
        </w:r>
        <w:r>
          <w:rPr>
            <w:noProof/>
            <w:webHidden/>
          </w:rPr>
          <w:fldChar w:fldCharType="end"/>
        </w:r>
      </w:hyperlink>
    </w:p>
    <w:p w14:paraId="31C6B141" w14:textId="37F04EF0" w:rsidR="00B2137F" w:rsidRDefault="00B2137F">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61" w:history="1">
        <w:r w:rsidRPr="006671C5">
          <w:rPr>
            <w:rStyle w:val="Hyperlink"/>
            <w:noProof/>
          </w:rPr>
          <w:t>5.1</w:t>
        </w:r>
        <w:r>
          <w:rPr>
            <w:rFonts w:asciiTheme="minorHAnsi" w:eastAsiaTheme="minorEastAsia" w:hAnsiTheme="minorHAnsi" w:cstheme="minorBidi"/>
            <w:noProof/>
            <w:sz w:val="22"/>
            <w:szCs w:val="22"/>
            <w:lang w:val="en-US"/>
          </w:rPr>
          <w:tab/>
        </w:r>
        <w:r w:rsidRPr="006671C5">
          <w:rPr>
            <w:rStyle w:val="Hyperlink"/>
            <w:noProof/>
          </w:rPr>
          <w:t>Kesimpulan</w:t>
        </w:r>
        <w:r>
          <w:rPr>
            <w:noProof/>
            <w:webHidden/>
          </w:rPr>
          <w:tab/>
        </w:r>
        <w:r>
          <w:rPr>
            <w:noProof/>
            <w:webHidden/>
          </w:rPr>
          <w:fldChar w:fldCharType="begin"/>
        </w:r>
        <w:r>
          <w:rPr>
            <w:noProof/>
            <w:webHidden/>
          </w:rPr>
          <w:instrText xml:space="preserve"> PAGEREF _Toc156594661 \h </w:instrText>
        </w:r>
        <w:r>
          <w:rPr>
            <w:noProof/>
            <w:webHidden/>
          </w:rPr>
        </w:r>
        <w:r>
          <w:rPr>
            <w:noProof/>
            <w:webHidden/>
          </w:rPr>
          <w:fldChar w:fldCharType="separate"/>
        </w:r>
        <w:r w:rsidR="004876F0">
          <w:rPr>
            <w:noProof/>
            <w:webHidden/>
          </w:rPr>
          <w:t>90</w:t>
        </w:r>
        <w:r>
          <w:rPr>
            <w:noProof/>
            <w:webHidden/>
          </w:rPr>
          <w:fldChar w:fldCharType="end"/>
        </w:r>
      </w:hyperlink>
    </w:p>
    <w:p w14:paraId="2E8ACE46" w14:textId="425DC5DA" w:rsidR="00B2137F" w:rsidRDefault="00B2137F">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62" w:history="1">
        <w:r w:rsidRPr="006671C5">
          <w:rPr>
            <w:rStyle w:val="Hyperlink"/>
            <w:noProof/>
          </w:rPr>
          <w:t>5.2</w:t>
        </w:r>
        <w:r>
          <w:rPr>
            <w:rFonts w:asciiTheme="minorHAnsi" w:eastAsiaTheme="minorEastAsia" w:hAnsiTheme="minorHAnsi" w:cstheme="minorBidi"/>
            <w:noProof/>
            <w:sz w:val="22"/>
            <w:szCs w:val="22"/>
            <w:lang w:val="en-US"/>
          </w:rPr>
          <w:tab/>
        </w:r>
        <w:r w:rsidRPr="006671C5">
          <w:rPr>
            <w:rStyle w:val="Hyperlink"/>
            <w:noProof/>
          </w:rPr>
          <w:t>Saran</w:t>
        </w:r>
        <w:r>
          <w:rPr>
            <w:noProof/>
            <w:webHidden/>
          </w:rPr>
          <w:tab/>
        </w:r>
        <w:r>
          <w:rPr>
            <w:noProof/>
            <w:webHidden/>
          </w:rPr>
          <w:fldChar w:fldCharType="begin"/>
        </w:r>
        <w:r>
          <w:rPr>
            <w:noProof/>
            <w:webHidden/>
          </w:rPr>
          <w:instrText xml:space="preserve"> PAGEREF _Toc156594662 \h </w:instrText>
        </w:r>
        <w:r>
          <w:rPr>
            <w:noProof/>
            <w:webHidden/>
          </w:rPr>
        </w:r>
        <w:r>
          <w:rPr>
            <w:noProof/>
            <w:webHidden/>
          </w:rPr>
          <w:fldChar w:fldCharType="separate"/>
        </w:r>
        <w:r w:rsidR="004876F0">
          <w:rPr>
            <w:noProof/>
            <w:webHidden/>
          </w:rPr>
          <w:t>91</w:t>
        </w:r>
        <w:r>
          <w:rPr>
            <w:noProof/>
            <w:webHidden/>
          </w:rPr>
          <w:fldChar w:fldCharType="end"/>
        </w:r>
      </w:hyperlink>
    </w:p>
    <w:p w14:paraId="1E182E18" w14:textId="0E859C03" w:rsidR="00B2137F" w:rsidRDefault="00B2137F">
      <w:pPr>
        <w:pStyle w:val="TOC1"/>
        <w:rPr>
          <w:rFonts w:asciiTheme="minorHAnsi" w:eastAsiaTheme="minorEastAsia" w:hAnsiTheme="minorHAnsi" w:cstheme="minorBidi"/>
          <w:noProof/>
          <w:sz w:val="22"/>
          <w:szCs w:val="22"/>
          <w:lang w:val="en-US"/>
        </w:rPr>
      </w:pPr>
      <w:hyperlink w:anchor="_Toc156594663" w:history="1">
        <w:r w:rsidRPr="006671C5">
          <w:rPr>
            <w:rStyle w:val="Hyperlink"/>
            <w:noProof/>
          </w:rPr>
          <w:t>LAMPIRAN</w:t>
        </w:r>
        <w:r>
          <w:rPr>
            <w:noProof/>
            <w:webHidden/>
          </w:rPr>
          <w:tab/>
        </w:r>
        <w:r>
          <w:rPr>
            <w:noProof/>
            <w:webHidden/>
          </w:rPr>
          <w:fldChar w:fldCharType="begin"/>
        </w:r>
        <w:r>
          <w:rPr>
            <w:noProof/>
            <w:webHidden/>
          </w:rPr>
          <w:instrText xml:space="preserve"> PAGEREF _Toc156594663 \h </w:instrText>
        </w:r>
        <w:r>
          <w:rPr>
            <w:noProof/>
            <w:webHidden/>
          </w:rPr>
        </w:r>
        <w:r>
          <w:rPr>
            <w:noProof/>
            <w:webHidden/>
          </w:rPr>
          <w:fldChar w:fldCharType="separate"/>
        </w:r>
        <w:r w:rsidR="004876F0">
          <w:rPr>
            <w:noProof/>
            <w:webHidden/>
          </w:rPr>
          <w:t>95</w:t>
        </w:r>
        <w:r>
          <w:rPr>
            <w:noProof/>
            <w:webHidden/>
          </w:rPr>
          <w:fldChar w:fldCharType="end"/>
        </w:r>
      </w:hyperlink>
    </w:p>
    <w:p w14:paraId="20AD2051" w14:textId="530B060D" w:rsidR="00B2137F" w:rsidRDefault="00B2137F">
      <w:pPr>
        <w:pStyle w:val="TOC2"/>
        <w:tabs>
          <w:tab w:val="right" w:leader="dot" w:pos="8213"/>
        </w:tabs>
        <w:rPr>
          <w:rFonts w:asciiTheme="minorHAnsi" w:eastAsiaTheme="minorEastAsia" w:hAnsiTheme="minorHAnsi" w:cstheme="minorBidi"/>
          <w:noProof/>
          <w:sz w:val="22"/>
          <w:szCs w:val="22"/>
          <w:lang w:val="en-US"/>
        </w:rPr>
      </w:pPr>
      <w:hyperlink w:anchor="_Toc156594664" w:history="1">
        <w:r w:rsidRPr="006671C5">
          <w:rPr>
            <w:rStyle w:val="Hyperlink"/>
            <w:noProof/>
          </w:rPr>
          <w:t>Lampiran I Kode Program</w:t>
        </w:r>
        <w:r>
          <w:rPr>
            <w:noProof/>
            <w:webHidden/>
          </w:rPr>
          <w:tab/>
        </w:r>
        <w:r>
          <w:rPr>
            <w:noProof/>
            <w:webHidden/>
          </w:rPr>
          <w:fldChar w:fldCharType="begin"/>
        </w:r>
        <w:r>
          <w:rPr>
            <w:noProof/>
            <w:webHidden/>
          </w:rPr>
          <w:instrText xml:space="preserve"> PAGEREF _Toc156594664 \h </w:instrText>
        </w:r>
        <w:r>
          <w:rPr>
            <w:noProof/>
            <w:webHidden/>
          </w:rPr>
        </w:r>
        <w:r>
          <w:rPr>
            <w:noProof/>
            <w:webHidden/>
          </w:rPr>
          <w:fldChar w:fldCharType="separate"/>
        </w:r>
        <w:r w:rsidR="004876F0">
          <w:rPr>
            <w:noProof/>
            <w:webHidden/>
          </w:rPr>
          <w:t>95</w:t>
        </w:r>
        <w:r>
          <w:rPr>
            <w:noProof/>
            <w:webHidden/>
          </w:rPr>
          <w:fldChar w:fldCharType="end"/>
        </w:r>
      </w:hyperlink>
    </w:p>
    <w:p w14:paraId="2CBD95D9" w14:textId="757B19FA" w:rsidR="00B2137F" w:rsidRDefault="00B2137F">
      <w:pPr>
        <w:pStyle w:val="TOC2"/>
        <w:tabs>
          <w:tab w:val="right" w:leader="dot" w:pos="8213"/>
        </w:tabs>
        <w:rPr>
          <w:rFonts w:asciiTheme="minorHAnsi" w:eastAsiaTheme="minorEastAsia" w:hAnsiTheme="minorHAnsi" w:cstheme="minorBidi"/>
          <w:noProof/>
          <w:sz w:val="22"/>
          <w:szCs w:val="22"/>
          <w:lang w:val="en-US"/>
        </w:rPr>
      </w:pPr>
      <w:hyperlink w:anchor="_Toc156594665" w:history="1">
        <w:r w:rsidRPr="006671C5">
          <w:rPr>
            <w:rStyle w:val="Hyperlink"/>
            <w:noProof/>
          </w:rPr>
          <w:t>Lampiran II Dokumentasi dengan Narasumber</w:t>
        </w:r>
        <w:r>
          <w:rPr>
            <w:noProof/>
            <w:webHidden/>
          </w:rPr>
          <w:tab/>
        </w:r>
        <w:r>
          <w:rPr>
            <w:noProof/>
            <w:webHidden/>
          </w:rPr>
          <w:fldChar w:fldCharType="begin"/>
        </w:r>
        <w:r>
          <w:rPr>
            <w:noProof/>
            <w:webHidden/>
          </w:rPr>
          <w:instrText xml:space="preserve"> PAGEREF _Toc156594665 \h </w:instrText>
        </w:r>
        <w:r>
          <w:rPr>
            <w:noProof/>
            <w:webHidden/>
          </w:rPr>
        </w:r>
        <w:r>
          <w:rPr>
            <w:noProof/>
            <w:webHidden/>
          </w:rPr>
          <w:fldChar w:fldCharType="separate"/>
        </w:r>
        <w:r w:rsidR="004876F0">
          <w:rPr>
            <w:noProof/>
            <w:webHidden/>
          </w:rPr>
          <w:t>267</w:t>
        </w:r>
        <w:r>
          <w:rPr>
            <w:noProof/>
            <w:webHidden/>
          </w:rPr>
          <w:fldChar w:fldCharType="end"/>
        </w:r>
      </w:hyperlink>
    </w:p>
    <w:p w14:paraId="002A782F" w14:textId="408A4F88" w:rsidR="00B2137F" w:rsidRDefault="00B2137F">
      <w:pPr>
        <w:pStyle w:val="TOC2"/>
        <w:tabs>
          <w:tab w:val="right" w:leader="dot" w:pos="8213"/>
        </w:tabs>
        <w:rPr>
          <w:rFonts w:asciiTheme="minorHAnsi" w:eastAsiaTheme="minorEastAsia" w:hAnsiTheme="minorHAnsi" w:cstheme="minorBidi"/>
          <w:noProof/>
          <w:sz w:val="22"/>
          <w:szCs w:val="22"/>
          <w:lang w:val="en-US"/>
        </w:rPr>
      </w:pPr>
      <w:hyperlink w:anchor="_Toc156594666" w:history="1">
        <w:r w:rsidRPr="006671C5">
          <w:rPr>
            <w:rStyle w:val="Hyperlink"/>
            <w:noProof/>
          </w:rPr>
          <w:t>Lampiran III Software Requirement Specification</w:t>
        </w:r>
        <w:r>
          <w:rPr>
            <w:noProof/>
            <w:webHidden/>
          </w:rPr>
          <w:tab/>
        </w:r>
        <w:r>
          <w:rPr>
            <w:noProof/>
            <w:webHidden/>
          </w:rPr>
          <w:fldChar w:fldCharType="begin"/>
        </w:r>
        <w:r>
          <w:rPr>
            <w:noProof/>
            <w:webHidden/>
          </w:rPr>
          <w:instrText xml:space="preserve"> PAGEREF _Toc156594666 \h </w:instrText>
        </w:r>
        <w:r>
          <w:rPr>
            <w:noProof/>
            <w:webHidden/>
          </w:rPr>
        </w:r>
        <w:r>
          <w:rPr>
            <w:noProof/>
            <w:webHidden/>
          </w:rPr>
          <w:fldChar w:fldCharType="separate"/>
        </w:r>
        <w:r w:rsidR="004876F0">
          <w:rPr>
            <w:noProof/>
            <w:webHidden/>
          </w:rPr>
          <w:t>271</w:t>
        </w:r>
        <w:r>
          <w:rPr>
            <w:noProof/>
            <w:webHidden/>
          </w:rPr>
          <w:fldChar w:fldCharType="end"/>
        </w:r>
      </w:hyperlink>
    </w:p>
    <w:p w14:paraId="78514816" w14:textId="1C0FB881" w:rsidR="00B2137F" w:rsidRDefault="00B2137F">
      <w:pPr>
        <w:pStyle w:val="TOC2"/>
        <w:tabs>
          <w:tab w:val="right" w:leader="dot" w:pos="8213"/>
        </w:tabs>
        <w:rPr>
          <w:rFonts w:asciiTheme="minorHAnsi" w:eastAsiaTheme="minorEastAsia" w:hAnsiTheme="minorHAnsi" w:cstheme="minorBidi"/>
          <w:noProof/>
          <w:sz w:val="22"/>
          <w:szCs w:val="22"/>
          <w:lang w:val="en-US"/>
        </w:rPr>
      </w:pPr>
      <w:hyperlink w:anchor="_Toc156594667" w:history="1">
        <w:r w:rsidRPr="006671C5">
          <w:rPr>
            <w:rStyle w:val="Hyperlink"/>
            <w:noProof/>
          </w:rPr>
          <w:t>Lampiran IV Hasil Responden System Usability Scale (SUS)</w:t>
        </w:r>
        <w:r>
          <w:rPr>
            <w:noProof/>
            <w:webHidden/>
          </w:rPr>
          <w:tab/>
        </w:r>
        <w:r>
          <w:rPr>
            <w:noProof/>
            <w:webHidden/>
          </w:rPr>
          <w:fldChar w:fldCharType="begin"/>
        </w:r>
        <w:r>
          <w:rPr>
            <w:noProof/>
            <w:webHidden/>
          </w:rPr>
          <w:instrText xml:space="preserve"> PAGEREF _Toc156594667 \h </w:instrText>
        </w:r>
        <w:r>
          <w:rPr>
            <w:noProof/>
            <w:webHidden/>
          </w:rPr>
        </w:r>
        <w:r>
          <w:rPr>
            <w:noProof/>
            <w:webHidden/>
          </w:rPr>
          <w:fldChar w:fldCharType="separate"/>
        </w:r>
        <w:r w:rsidR="004876F0">
          <w:rPr>
            <w:noProof/>
            <w:webHidden/>
          </w:rPr>
          <w:t>281</w:t>
        </w:r>
        <w:r>
          <w:rPr>
            <w:noProof/>
            <w:webHidden/>
          </w:rPr>
          <w:fldChar w:fldCharType="end"/>
        </w:r>
      </w:hyperlink>
    </w:p>
    <w:p w14:paraId="33A306F4" w14:textId="614769DB" w:rsidR="001D2F04" w:rsidRPr="001D2F04" w:rsidRDefault="00B2137F" w:rsidP="001D2F04">
      <w:pPr>
        <w:ind w:firstLine="0"/>
        <w:sectPr w:rsidR="001D2F04" w:rsidRPr="001D2F04" w:rsidSect="00441F31">
          <w:pgSz w:w="11909" w:h="16834"/>
          <w:pgMar w:top="1701" w:right="1701" w:bottom="1701" w:left="1985" w:header="720" w:footer="720" w:gutter="0"/>
          <w:pgNumType w:fmt="lowerRoman"/>
          <w:cols w:space="720"/>
        </w:sectPr>
      </w:pPr>
      <w:r>
        <w:fldChar w:fldCharType="end"/>
      </w:r>
    </w:p>
    <w:p w14:paraId="7F3ADB4F" w14:textId="3962FEFD" w:rsidR="00194686" w:rsidRPr="00FD40C3" w:rsidRDefault="006724C1" w:rsidP="00834241">
      <w:pPr>
        <w:pStyle w:val="Heading1"/>
      </w:pPr>
      <w:bookmarkStart w:id="32" w:name="_4d34og8" w:colFirst="0" w:colLast="0"/>
      <w:bookmarkStart w:id="33" w:name="_Toc156587033"/>
      <w:bookmarkStart w:id="34" w:name="_Toc156593578"/>
      <w:bookmarkStart w:id="35" w:name="_Toc156594592"/>
      <w:bookmarkEnd w:id="32"/>
      <w:r w:rsidRPr="00FD40C3">
        <w:lastRenderedPageBreak/>
        <w:t>DAFTAR TABEL</w:t>
      </w:r>
      <w:bookmarkStart w:id="36" w:name="_2s8eyo1" w:colFirst="0" w:colLast="0"/>
      <w:bookmarkEnd w:id="33"/>
      <w:bookmarkEnd w:id="34"/>
      <w:bookmarkEnd w:id="35"/>
      <w:bookmarkEnd w:id="36"/>
      <w:r w:rsidR="000A4B98" w:rsidRPr="00FD40C3">
        <w:fldChar w:fldCharType="begin"/>
      </w:r>
      <w:r w:rsidR="000A4B98" w:rsidRPr="00FD40C3">
        <w:instrText xml:space="preserve"> TOC \h \z \t "Tabel" \c </w:instrText>
      </w:r>
      <w:r w:rsidR="00185D77">
        <w:fldChar w:fldCharType="separate"/>
      </w:r>
      <w:r w:rsidR="000A4B98" w:rsidRPr="00FD40C3">
        <w:fldChar w:fldCharType="end"/>
      </w:r>
    </w:p>
    <w:p w14:paraId="25DCF692" w14:textId="77777777" w:rsidR="00194686" w:rsidRPr="00FD40C3" w:rsidRDefault="00194686" w:rsidP="00194686">
      <w:pPr>
        <w:keepNext/>
        <w:keepLines/>
        <w:pBdr>
          <w:top w:val="nil"/>
          <w:left w:val="nil"/>
          <w:bottom w:val="nil"/>
          <w:right w:val="nil"/>
          <w:between w:val="nil"/>
        </w:pBdr>
        <w:ind w:firstLine="0"/>
        <w:rPr>
          <w:b/>
          <w:color w:val="000000"/>
        </w:rPr>
      </w:pPr>
    </w:p>
    <w:p w14:paraId="745FED84" w14:textId="07A409FC" w:rsidR="00BE1DF6" w:rsidRDefault="00194686">
      <w:pPr>
        <w:pStyle w:val="TableofFigures"/>
        <w:tabs>
          <w:tab w:val="right" w:leader="dot" w:pos="8213"/>
        </w:tabs>
        <w:rPr>
          <w:rFonts w:asciiTheme="minorHAnsi" w:eastAsiaTheme="minorEastAsia" w:hAnsiTheme="minorHAnsi" w:cstheme="minorBidi"/>
          <w:noProof/>
          <w:sz w:val="22"/>
          <w:szCs w:val="22"/>
          <w:lang w:val="en-US"/>
        </w:rPr>
      </w:pPr>
      <w:r w:rsidRPr="00FD40C3">
        <w:rPr>
          <w:b/>
          <w:color w:val="000000"/>
          <w:sz w:val="28"/>
          <w:szCs w:val="28"/>
        </w:rPr>
        <w:fldChar w:fldCharType="begin"/>
      </w:r>
      <w:r w:rsidRPr="00FD40C3">
        <w:rPr>
          <w:b/>
          <w:color w:val="000000"/>
          <w:sz w:val="28"/>
          <w:szCs w:val="28"/>
        </w:rPr>
        <w:instrText xml:space="preserve"> TOC \h \z \t "Tabel 2." \c </w:instrText>
      </w:r>
      <w:r w:rsidRPr="00FD40C3">
        <w:rPr>
          <w:b/>
          <w:color w:val="000000"/>
          <w:sz w:val="28"/>
          <w:szCs w:val="28"/>
        </w:rPr>
        <w:fldChar w:fldCharType="separate"/>
      </w:r>
      <w:hyperlink w:anchor="_Toc156335885" w:history="1">
        <w:r w:rsidR="00BE1DF6" w:rsidRPr="007E7AF8">
          <w:rPr>
            <w:rStyle w:val="Hyperlink"/>
            <w:noProof/>
          </w:rPr>
          <w:t>Tabel 2.1 Perbandingan Refrensi</w:t>
        </w:r>
        <w:r w:rsidR="00BE1DF6">
          <w:rPr>
            <w:noProof/>
            <w:webHidden/>
          </w:rPr>
          <w:tab/>
        </w:r>
        <w:r w:rsidR="00BE1DF6">
          <w:rPr>
            <w:noProof/>
            <w:webHidden/>
          </w:rPr>
          <w:fldChar w:fldCharType="begin"/>
        </w:r>
        <w:r w:rsidR="00BE1DF6">
          <w:rPr>
            <w:noProof/>
            <w:webHidden/>
          </w:rPr>
          <w:instrText xml:space="preserve"> PAGEREF _Toc156335885 \h </w:instrText>
        </w:r>
        <w:r w:rsidR="00BE1DF6">
          <w:rPr>
            <w:noProof/>
            <w:webHidden/>
          </w:rPr>
        </w:r>
        <w:r w:rsidR="00BE1DF6">
          <w:rPr>
            <w:noProof/>
            <w:webHidden/>
          </w:rPr>
          <w:fldChar w:fldCharType="separate"/>
        </w:r>
        <w:r w:rsidR="004876F0">
          <w:rPr>
            <w:noProof/>
            <w:webHidden/>
          </w:rPr>
          <w:t>8</w:t>
        </w:r>
        <w:r w:rsidR="00BE1DF6">
          <w:rPr>
            <w:noProof/>
            <w:webHidden/>
          </w:rPr>
          <w:fldChar w:fldCharType="end"/>
        </w:r>
      </w:hyperlink>
    </w:p>
    <w:p w14:paraId="1F27CAAE" w14:textId="4D48EF29" w:rsidR="00BE1DF6" w:rsidRDefault="00185D77">
      <w:pPr>
        <w:pStyle w:val="TableofFigures"/>
        <w:tabs>
          <w:tab w:val="right" w:leader="dot" w:pos="8213"/>
        </w:tabs>
        <w:rPr>
          <w:rFonts w:asciiTheme="minorHAnsi" w:eastAsiaTheme="minorEastAsia" w:hAnsiTheme="minorHAnsi" w:cstheme="minorBidi"/>
          <w:noProof/>
          <w:sz w:val="22"/>
          <w:szCs w:val="22"/>
          <w:lang w:val="en-US"/>
        </w:rPr>
      </w:pPr>
      <w:hyperlink w:anchor="_Toc156335886" w:history="1">
        <w:r w:rsidR="00BE1DF6" w:rsidRPr="007E7AF8">
          <w:rPr>
            <w:rStyle w:val="Hyperlink"/>
            <w:noProof/>
          </w:rPr>
          <w:t xml:space="preserve">Tabel 2.2 Simbol </w:t>
        </w:r>
        <w:r w:rsidR="00BE1DF6" w:rsidRPr="007E7AF8">
          <w:rPr>
            <w:rStyle w:val="Hyperlink"/>
            <w:i/>
            <w:iCs/>
            <w:noProof/>
          </w:rPr>
          <w:t>Use Case Diagram</w:t>
        </w:r>
        <w:r w:rsidR="00BE1DF6">
          <w:rPr>
            <w:noProof/>
            <w:webHidden/>
          </w:rPr>
          <w:tab/>
        </w:r>
        <w:r w:rsidR="00BE1DF6">
          <w:rPr>
            <w:noProof/>
            <w:webHidden/>
          </w:rPr>
          <w:fldChar w:fldCharType="begin"/>
        </w:r>
        <w:r w:rsidR="00BE1DF6">
          <w:rPr>
            <w:noProof/>
            <w:webHidden/>
          </w:rPr>
          <w:instrText xml:space="preserve"> PAGEREF _Toc156335886 \h </w:instrText>
        </w:r>
        <w:r w:rsidR="00BE1DF6">
          <w:rPr>
            <w:noProof/>
            <w:webHidden/>
          </w:rPr>
        </w:r>
        <w:r w:rsidR="00BE1DF6">
          <w:rPr>
            <w:noProof/>
            <w:webHidden/>
          </w:rPr>
          <w:fldChar w:fldCharType="separate"/>
        </w:r>
        <w:r w:rsidR="004876F0">
          <w:rPr>
            <w:noProof/>
            <w:webHidden/>
          </w:rPr>
          <w:t>13</w:t>
        </w:r>
        <w:r w:rsidR="00BE1DF6">
          <w:rPr>
            <w:noProof/>
            <w:webHidden/>
          </w:rPr>
          <w:fldChar w:fldCharType="end"/>
        </w:r>
      </w:hyperlink>
    </w:p>
    <w:p w14:paraId="54973413" w14:textId="1954B82A" w:rsidR="00BE1DF6" w:rsidRDefault="00185D77">
      <w:pPr>
        <w:pStyle w:val="TableofFigures"/>
        <w:tabs>
          <w:tab w:val="right" w:leader="dot" w:pos="8213"/>
        </w:tabs>
        <w:rPr>
          <w:rFonts w:asciiTheme="minorHAnsi" w:eastAsiaTheme="minorEastAsia" w:hAnsiTheme="minorHAnsi" w:cstheme="minorBidi"/>
          <w:noProof/>
          <w:sz w:val="22"/>
          <w:szCs w:val="22"/>
          <w:lang w:val="en-US"/>
        </w:rPr>
      </w:pPr>
      <w:hyperlink w:anchor="_Toc156335887" w:history="1">
        <w:r w:rsidR="00BE1DF6" w:rsidRPr="007E7AF8">
          <w:rPr>
            <w:rStyle w:val="Hyperlink"/>
            <w:noProof/>
          </w:rPr>
          <w:t xml:space="preserve">Tabel 2.3 Simbol </w:t>
        </w:r>
        <w:r w:rsidR="00BE1DF6" w:rsidRPr="007E7AF8">
          <w:rPr>
            <w:rStyle w:val="Hyperlink"/>
            <w:i/>
            <w:iCs/>
            <w:noProof/>
          </w:rPr>
          <w:t>Activity Diagram</w:t>
        </w:r>
        <w:r w:rsidR="00BE1DF6">
          <w:rPr>
            <w:noProof/>
            <w:webHidden/>
          </w:rPr>
          <w:tab/>
        </w:r>
        <w:r w:rsidR="00BE1DF6">
          <w:rPr>
            <w:noProof/>
            <w:webHidden/>
          </w:rPr>
          <w:fldChar w:fldCharType="begin"/>
        </w:r>
        <w:r w:rsidR="00BE1DF6">
          <w:rPr>
            <w:noProof/>
            <w:webHidden/>
          </w:rPr>
          <w:instrText xml:space="preserve"> PAGEREF _Toc156335887 \h </w:instrText>
        </w:r>
        <w:r w:rsidR="00BE1DF6">
          <w:rPr>
            <w:noProof/>
            <w:webHidden/>
          </w:rPr>
        </w:r>
        <w:r w:rsidR="00BE1DF6">
          <w:rPr>
            <w:noProof/>
            <w:webHidden/>
          </w:rPr>
          <w:fldChar w:fldCharType="separate"/>
        </w:r>
        <w:r w:rsidR="004876F0">
          <w:rPr>
            <w:noProof/>
            <w:webHidden/>
          </w:rPr>
          <w:t>14</w:t>
        </w:r>
        <w:r w:rsidR="00BE1DF6">
          <w:rPr>
            <w:noProof/>
            <w:webHidden/>
          </w:rPr>
          <w:fldChar w:fldCharType="end"/>
        </w:r>
      </w:hyperlink>
    </w:p>
    <w:p w14:paraId="47B5A5F4" w14:textId="79CF5697" w:rsidR="00BE1DF6" w:rsidRDefault="00185D77">
      <w:pPr>
        <w:pStyle w:val="TableofFigures"/>
        <w:tabs>
          <w:tab w:val="right" w:leader="dot" w:pos="8213"/>
        </w:tabs>
        <w:rPr>
          <w:rFonts w:asciiTheme="minorHAnsi" w:eastAsiaTheme="minorEastAsia" w:hAnsiTheme="minorHAnsi" w:cstheme="minorBidi"/>
          <w:noProof/>
          <w:sz w:val="22"/>
          <w:szCs w:val="22"/>
          <w:lang w:val="en-US"/>
        </w:rPr>
      </w:pPr>
      <w:hyperlink w:anchor="_Toc156335888" w:history="1">
        <w:r w:rsidR="00BE1DF6" w:rsidRPr="007E7AF8">
          <w:rPr>
            <w:rStyle w:val="Hyperlink"/>
            <w:noProof/>
          </w:rPr>
          <w:t>Tabel 2.4 Standar Hasil SUS [14]</w:t>
        </w:r>
        <w:r w:rsidR="00BE1DF6">
          <w:rPr>
            <w:noProof/>
            <w:webHidden/>
          </w:rPr>
          <w:tab/>
        </w:r>
        <w:r w:rsidR="00BE1DF6">
          <w:rPr>
            <w:noProof/>
            <w:webHidden/>
          </w:rPr>
          <w:fldChar w:fldCharType="begin"/>
        </w:r>
        <w:r w:rsidR="00BE1DF6">
          <w:rPr>
            <w:noProof/>
            <w:webHidden/>
          </w:rPr>
          <w:instrText xml:space="preserve"> PAGEREF _Toc156335888 \h </w:instrText>
        </w:r>
        <w:r w:rsidR="00BE1DF6">
          <w:rPr>
            <w:noProof/>
            <w:webHidden/>
          </w:rPr>
        </w:r>
        <w:r w:rsidR="00BE1DF6">
          <w:rPr>
            <w:noProof/>
            <w:webHidden/>
          </w:rPr>
          <w:fldChar w:fldCharType="separate"/>
        </w:r>
        <w:r w:rsidR="004876F0">
          <w:rPr>
            <w:noProof/>
            <w:webHidden/>
          </w:rPr>
          <w:t>18</w:t>
        </w:r>
        <w:r w:rsidR="00BE1DF6">
          <w:rPr>
            <w:noProof/>
            <w:webHidden/>
          </w:rPr>
          <w:fldChar w:fldCharType="end"/>
        </w:r>
      </w:hyperlink>
    </w:p>
    <w:p w14:paraId="79996720" w14:textId="77777777" w:rsidR="00BE1DF6" w:rsidRDefault="00194686" w:rsidP="00F50C36">
      <w:pPr>
        <w:keepNext/>
        <w:keepLines/>
        <w:pBdr>
          <w:top w:val="nil"/>
          <w:left w:val="nil"/>
          <w:bottom w:val="nil"/>
          <w:right w:val="nil"/>
          <w:between w:val="nil"/>
        </w:pBdr>
        <w:spacing w:line="14" w:lineRule="auto"/>
        <w:ind w:firstLine="0"/>
        <w:rPr>
          <w:noProof/>
        </w:rPr>
      </w:pPr>
      <w:r w:rsidRPr="00FD40C3">
        <w:rPr>
          <w:b/>
          <w:color w:val="000000"/>
          <w:sz w:val="28"/>
          <w:szCs w:val="28"/>
        </w:rPr>
        <w:fldChar w:fldCharType="end"/>
      </w:r>
      <w:r w:rsidRPr="00FD40C3">
        <w:rPr>
          <w:b/>
          <w:color w:val="000000"/>
          <w:sz w:val="28"/>
          <w:szCs w:val="28"/>
        </w:rPr>
        <w:fldChar w:fldCharType="begin"/>
      </w:r>
      <w:r w:rsidRPr="00FD40C3">
        <w:rPr>
          <w:b/>
          <w:color w:val="000000"/>
          <w:sz w:val="28"/>
          <w:szCs w:val="28"/>
        </w:rPr>
        <w:instrText xml:space="preserve"> TOC \f F \h \z \t "Tabel 3." \c </w:instrText>
      </w:r>
      <w:r w:rsidRPr="00FD40C3">
        <w:rPr>
          <w:b/>
          <w:color w:val="000000"/>
          <w:sz w:val="28"/>
          <w:szCs w:val="28"/>
        </w:rPr>
        <w:fldChar w:fldCharType="separate"/>
      </w:r>
    </w:p>
    <w:p w14:paraId="0D163F13" w14:textId="1FCD8408" w:rsidR="00BE1DF6" w:rsidRDefault="00185D77">
      <w:pPr>
        <w:pStyle w:val="TableofFigures"/>
        <w:tabs>
          <w:tab w:val="right" w:leader="dot" w:pos="8213"/>
        </w:tabs>
        <w:rPr>
          <w:rFonts w:asciiTheme="minorHAnsi" w:eastAsiaTheme="minorEastAsia" w:hAnsiTheme="minorHAnsi" w:cstheme="minorBidi"/>
          <w:noProof/>
          <w:sz w:val="22"/>
          <w:szCs w:val="22"/>
          <w:lang w:val="en-US"/>
        </w:rPr>
      </w:pPr>
      <w:hyperlink w:anchor="_Toc156335889" w:history="1">
        <w:r w:rsidR="00BE1DF6" w:rsidRPr="00FC7020">
          <w:rPr>
            <w:rStyle w:val="Hyperlink"/>
            <w:noProof/>
          </w:rPr>
          <w:t>Tabel 3.1 Data Narasumber</w:t>
        </w:r>
        <w:r w:rsidR="00BE1DF6">
          <w:rPr>
            <w:noProof/>
            <w:webHidden/>
          </w:rPr>
          <w:tab/>
        </w:r>
        <w:r w:rsidR="00BE1DF6">
          <w:rPr>
            <w:noProof/>
            <w:webHidden/>
          </w:rPr>
          <w:fldChar w:fldCharType="begin"/>
        </w:r>
        <w:r w:rsidR="00BE1DF6">
          <w:rPr>
            <w:noProof/>
            <w:webHidden/>
          </w:rPr>
          <w:instrText xml:space="preserve"> PAGEREF _Toc156335889 \h </w:instrText>
        </w:r>
        <w:r w:rsidR="00BE1DF6">
          <w:rPr>
            <w:noProof/>
            <w:webHidden/>
          </w:rPr>
        </w:r>
        <w:r w:rsidR="00BE1DF6">
          <w:rPr>
            <w:noProof/>
            <w:webHidden/>
          </w:rPr>
          <w:fldChar w:fldCharType="separate"/>
        </w:r>
        <w:r w:rsidR="004876F0">
          <w:rPr>
            <w:noProof/>
            <w:webHidden/>
          </w:rPr>
          <w:t>27</w:t>
        </w:r>
        <w:r w:rsidR="00BE1DF6">
          <w:rPr>
            <w:noProof/>
            <w:webHidden/>
          </w:rPr>
          <w:fldChar w:fldCharType="end"/>
        </w:r>
      </w:hyperlink>
    </w:p>
    <w:p w14:paraId="297E668A" w14:textId="2F44C5F4" w:rsidR="00BE1DF6" w:rsidRDefault="00185D77">
      <w:pPr>
        <w:pStyle w:val="TableofFigures"/>
        <w:tabs>
          <w:tab w:val="right" w:leader="dot" w:pos="8213"/>
        </w:tabs>
        <w:rPr>
          <w:rFonts w:asciiTheme="minorHAnsi" w:eastAsiaTheme="minorEastAsia" w:hAnsiTheme="minorHAnsi" w:cstheme="minorBidi"/>
          <w:noProof/>
          <w:sz w:val="22"/>
          <w:szCs w:val="22"/>
          <w:lang w:val="en-US"/>
        </w:rPr>
      </w:pPr>
      <w:hyperlink w:anchor="_Toc156335890" w:history="1">
        <w:r w:rsidR="00BE1DF6" w:rsidRPr="00FC7020">
          <w:rPr>
            <w:rStyle w:val="Hyperlink"/>
            <w:noProof/>
          </w:rPr>
          <w:t>Tabel 3.2 Hasil Wawancara</w:t>
        </w:r>
        <w:r w:rsidR="00BE1DF6">
          <w:rPr>
            <w:noProof/>
            <w:webHidden/>
          </w:rPr>
          <w:tab/>
        </w:r>
        <w:r w:rsidR="00BE1DF6">
          <w:rPr>
            <w:noProof/>
            <w:webHidden/>
          </w:rPr>
          <w:fldChar w:fldCharType="begin"/>
        </w:r>
        <w:r w:rsidR="00BE1DF6">
          <w:rPr>
            <w:noProof/>
            <w:webHidden/>
          </w:rPr>
          <w:instrText xml:space="preserve"> PAGEREF _Toc156335890 \h </w:instrText>
        </w:r>
        <w:r w:rsidR="00BE1DF6">
          <w:rPr>
            <w:noProof/>
            <w:webHidden/>
          </w:rPr>
        </w:r>
        <w:r w:rsidR="00BE1DF6">
          <w:rPr>
            <w:noProof/>
            <w:webHidden/>
          </w:rPr>
          <w:fldChar w:fldCharType="separate"/>
        </w:r>
        <w:r w:rsidR="004876F0">
          <w:rPr>
            <w:noProof/>
            <w:webHidden/>
          </w:rPr>
          <w:t>27</w:t>
        </w:r>
        <w:r w:rsidR="00BE1DF6">
          <w:rPr>
            <w:noProof/>
            <w:webHidden/>
          </w:rPr>
          <w:fldChar w:fldCharType="end"/>
        </w:r>
      </w:hyperlink>
    </w:p>
    <w:p w14:paraId="71307D2B" w14:textId="2ECE5467" w:rsidR="00BE1DF6" w:rsidRDefault="00185D77">
      <w:pPr>
        <w:pStyle w:val="TableofFigures"/>
        <w:tabs>
          <w:tab w:val="right" w:leader="dot" w:pos="8213"/>
        </w:tabs>
        <w:rPr>
          <w:rFonts w:asciiTheme="minorHAnsi" w:eastAsiaTheme="minorEastAsia" w:hAnsiTheme="minorHAnsi" w:cstheme="minorBidi"/>
          <w:noProof/>
          <w:sz w:val="22"/>
          <w:szCs w:val="22"/>
          <w:lang w:val="en-US"/>
        </w:rPr>
      </w:pPr>
      <w:hyperlink w:anchor="_Toc156335891" w:history="1">
        <w:r w:rsidR="00BE1DF6" w:rsidRPr="00FC7020">
          <w:rPr>
            <w:rStyle w:val="Hyperlink"/>
            <w:noProof/>
          </w:rPr>
          <w:t xml:space="preserve">Tabel 3.3 Kumpulan </w:t>
        </w:r>
        <w:r w:rsidR="00BE1DF6" w:rsidRPr="00FC7020">
          <w:rPr>
            <w:rStyle w:val="Hyperlink"/>
            <w:i/>
            <w:iCs/>
            <w:noProof/>
          </w:rPr>
          <w:t>User Story</w:t>
        </w:r>
        <w:r w:rsidR="00BE1DF6">
          <w:rPr>
            <w:noProof/>
            <w:webHidden/>
          </w:rPr>
          <w:tab/>
        </w:r>
        <w:r w:rsidR="00BE1DF6">
          <w:rPr>
            <w:noProof/>
            <w:webHidden/>
          </w:rPr>
          <w:fldChar w:fldCharType="begin"/>
        </w:r>
        <w:r w:rsidR="00BE1DF6">
          <w:rPr>
            <w:noProof/>
            <w:webHidden/>
          </w:rPr>
          <w:instrText xml:space="preserve"> PAGEREF _Toc156335891 \h </w:instrText>
        </w:r>
        <w:r w:rsidR="00BE1DF6">
          <w:rPr>
            <w:noProof/>
            <w:webHidden/>
          </w:rPr>
        </w:r>
        <w:r w:rsidR="00BE1DF6">
          <w:rPr>
            <w:noProof/>
            <w:webHidden/>
          </w:rPr>
          <w:fldChar w:fldCharType="separate"/>
        </w:r>
        <w:r w:rsidR="004876F0">
          <w:rPr>
            <w:noProof/>
            <w:webHidden/>
          </w:rPr>
          <w:t>28</w:t>
        </w:r>
        <w:r w:rsidR="00BE1DF6">
          <w:rPr>
            <w:noProof/>
            <w:webHidden/>
          </w:rPr>
          <w:fldChar w:fldCharType="end"/>
        </w:r>
      </w:hyperlink>
    </w:p>
    <w:p w14:paraId="6C3ECDEF" w14:textId="627FE4F7" w:rsidR="00BE1DF6" w:rsidRDefault="00185D77">
      <w:pPr>
        <w:pStyle w:val="TableofFigures"/>
        <w:tabs>
          <w:tab w:val="right" w:leader="dot" w:pos="8213"/>
        </w:tabs>
        <w:rPr>
          <w:rFonts w:asciiTheme="minorHAnsi" w:eastAsiaTheme="minorEastAsia" w:hAnsiTheme="minorHAnsi" w:cstheme="minorBidi"/>
          <w:noProof/>
          <w:sz w:val="22"/>
          <w:szCs w:val="22"/>
          <w:lang w:val="en-US"/>
        </w:rPr>
      </w:pPr>
      <w:hyperlink w:anchor="_Toc156335892" w:history="1">
        <w:r w:rsidR="00BE1DF6" w:rsidRPr="00FC7020">
          <w:rPr>
            <w:rStyle w:val="Hyperlink"/>
            <w:noProof/>
          </w:rPr>
          <w:t>Tabel 3.4 Kebutuhan Fungsional</w:t>
        </w:r>
        <w:r w:rsidR="00BE1DF6">
          <w:rPr>
            <w:noProof/>
            <w:webHidden/>
          </w:rPr>
          <w:tab/>
        </w:r>
        <w:r w:rsidR="00BE1DF6">
          <w:rPr>
            <w:noProof/>
            <w:webHidden/>
          </w:rPr>
          <w:fldChar w:fldCharType="begin"/>
        </w:r>
        <w:r w:rsidR="00BE1DF6">
          <w:rPr>
            <w:noProof/>
            <w:webHidden/>
          </w:rPr>
          <w:instrText xml:space="preserve"> PAGEREF _Toc156335892 \h </w:instrText>
        </w:r>
        <w:r w:rsidR="00BE1DF6">
          <w:rPr>
            <w:noProof/>
            <w:webHidden/>
          </w:rPr>
        </w:r>
        <w:r w:rsidR="00BE1DF6">
          <w:rPr>
            <w:noProof/>
            <w:webHidden/>
          </w:rPr>
          <w:fldChar w:fldCharType="separate"/>
        </w:r>
        <w:r w:rsidR="004876F0">
          <w:rPr>
            <w:noProof/>
            <w:webHidden/>
          </w:rPr>
          <w:t>29</w:t>
        </w:r>
        <w:r w:rsidR="00BE1DF6">
          <w:rPr>
            <w:noProof/>
            <w:webHidden/>
          </w:rPr>
          <w:fldChar w:fldCharType="end"/>
        </w:r>
      </w:hyperlink>
    </w:p>
    <w:p w14:paraId="406F38A5" w14:textId="416738BA" w:rsidR="00BE1DF6" w:rsidRDefault="00185D77">
      <w:pPr>
        <w:pStyle w:val="TableofFigures"/>
        <w:tabs>
          <w:tab w:val="right" w:leader="dot" w:pos="8213"/>
        </w:tabs>
        <w:rPr>
          <w:rFonts w:asciiTheme="minorHAnsi" w:eastAsiaTheme="minorEastAsia" w:hAnsiTheme="minorHAnsi" w:cstheme="minorBidi"/>
          <w:noProof/>
          <w:sz w:val="22"/>
          <w:szCs w:val="22"/>
          <w:lang w:val="en-US"/>
        </w:rPr>
      </w:pPr>
      <w:hyperlink w:anchor="_Toc156335893" w:history="1">
        <w:r w:rsidR="00BE1DF6" w:rsidRPr="00FC7020">
          <w:rPr>
            <w:rStyle w:val="Hyperlink"/>
            <w:noProof/>
          </w:rPr>
          <w:t>Tabel 3.5 Kebutuhan Non-Fungsional</w:t>
        </w:r>
        <w:r w:rsidR="00BE1DF6">
          <w:rPr>
            <w:noProof/>
            <w:webHidden/>
          </w:rPr>
          <w:tab/>
        </w:r>
        <w:r w:rsidR="00BE1DF6">
          <w:rPr>
            <w:noProof/>
            <w:webHidden/>
          </w:rPr>
          <w:fldChar w:fldCharType="begin"/>
        </w:r>
        <w:r w:rsidR="00BE1DF6">
          <w:rPr>
            <w:noProof/>
            <w:webHidden/>
          </w:rPr>
          <w:instrText xml:space="preserve"> PAGEREF _Toc156335893 \h </w:instrText>
        </w:r>
        <w:r w:rsidR="00BE1DF6">
          <w:rPr>
            <w:noProof/>
            <w:webHidden/>
          </w:rPr>
        </w:r>
        <w:r w:rsidR="00BE1DF6">
          <w:rPr>
            <w:noProof/>
            <w:webHidden/>
          </w:rPr>
          <w:fldChar w:fldCharType="separate"/>
        </w:r>
        <w:r w:rsidR="004876F0">
          <w:rPr>
            <w:noProof/>
            <w:webHidden/>
          </w:rPr>
          <w:t>30</w:t>
        </w:r>
        <w:r w:rsidR="00BE1DF6">
          <w:rPr>
            <w:noProof/>
            <w:webHidden/>
          </w:rPr>
          <w:fldChar w:fldCharType="end"/>
        </w:r>
      </w:hyperlink>
    </w:p>
    <w:p w14:paraId="05DCDE4C" w14:textId="5BD4AE66" w:rsidR="00BE1DF6" w:rsidRDefault="00185D77">
      <w:pPr>
        <w:pStyle w:val="TableofFigures"/>
        <w:tabs>
          <w:tab w:val="right" w:leader="dot" w:pos="8213"/>
        </w:tabs>
        <w:rPr>
          <w:rFonts w:asciiTheme="minorHAnsi" w:eastAsiaTheme="minorEastAsia" w:hAnsiTheme="minorHAnsi" w:cstheme="minorBidi"/>
          <w:noProof/>
          <w:sz w:val="22"/>
          <w:szCs w:val="22"/>
          <w:lang w:val="en-US"/>
        </w:rPr>
      </w:pPr>
      <w:hyperlink w:anchor="_Toc156335894" w:history="1">
        <w:r w:rsidR="00BE1DF6" w:rsidRPr="00FC7020">
          <w:rPr>
            <w:rStyle w:val="Hyperlink"/>
            <w:noProof/>
          </w:rPr>
          <w:t>Tabel 3.6 Skenario Uji Coba</w:t>
        </w:r>
        <w:r w:rsidR="00BE1DF6">
          <w:rPr>
            <w:noProof/>
            <w:webHidden/>
          </w:rPr>
          <w:tab/>
        </w:r>
        <w:r w:rsidR="00BE1DF6">
          <w:rPr>
            <w:noProof/>
            <w:webHidden/>
          </w:rPr>
          <w:fldChar w:fldCharType="begin"/>
        </w:r>
        <w:r w:rsidR="00BE1DF6">
          <w:rPr>
            <w:noProof/>
            <w:webHidden/>
          </w:rPr>
          <w:instrText xml:space="preserve"> PAGEREF _Toc156335894 \h </w:instrText>
        </w:r>
        <w:r w:rsidR="00BE1DF6">
          <w:rPr>
            <w:noProof/>
            <w:webHidden/>
          </w:rPr>
        </w:r>
        <w:r w:rsidR="00BE1DF6">
          <w:rPr>
            <w:noProof/>
            <w:webHidden/>
          </w:rPr>
          <w:fldChar w:fldCharType="separate"/>
        </w:r>
        <w:r w:rsidR="004876F0">
          <w:rPr>
            <w:noProof/>
            <w:webHidden/>
          </w:rPr>
          <w:t>36</w:t>
        </w:r>
        <w:r w:rsidR="00BE1DF6">
          <w:rPr>
            <w:noProof/>
            <w:webHidden/>
          </w:rPr>
          <w:fldChar w:fldCharType="end"/>
        </w:r>
      </w:hyperlink>
    </w:p>
    <w:p w14:paraId="0548C09C" w14:textId="15C8AE1F" w:rsidR="00BE1DF6" w:rsidRDefault="00185D77">
      <w:pPr>
        <w:pStyle w:val="TableofFigures"/>
        <w:tabs>
          <w:tab w:val="right" w:leader="dot" w:pos="8213"/>
        </w:tabs>
        <w:rPr>
          <w:rFonts w:asciiTheme="minorHAnsi" w:eastAsiaTheme="minorEastAsia" w:hAnsiTheme="minorHAnsi" w:cstheme="minorBidi"/>
          <w:noProof/>
          <w:sz w:val="22"/>
          <w:szCs w:val="22"/>
          <w:lang w:val="en-US"/>
        </w:rPr>
      </w:pPr>
      <w:hyperlink w:anchor="_Toc156335895" w:history="1">
        <w:r w:rsidR="00BE1DF6" w:rsidRPr="00FC7020">
          <w:rPr>
            <w:rStyle w:val="Hyperlink"/>
            <w:noProof/>
          </w:rPr>
          <w:t>Tabel 3.7</w:t>
        </w:r>
        <w:r w:rsidR="00BE1DF6" w:rsidRPr="00FC7020">
          <w:rPr>
            <w:rStyle w:val="Hyperlink"/>
            <w:i/>
            <w:iCs/>
            <w:noProof/>
          </w:rPr>
          <w:t xml:space="preserve"> Integration Testing</w:t>
        </w:r>
        <w:r w:rsidR="00BE1DF6">
          <w:rPr>
            <w:noProof/>
            <w:webHidden/>
          </w:rPr>
          <w:tab/>
        </w:r>
        <w:r w:rsidR="00BE1DF6">
          <w:rPr>
            <w:noProof/>
            <w:webHidden/>
          </w:rPr>
          <w:fldChar w:fldCharType="begin"/>
        </w:r>
        <w:r w:rsidR="00BE1DF6">
          <w:rPr>
            <w:noProof/>
            <w:webHidden/>
          </w:rPr>
          <w:instrText xml:space="preserve"> PAGEREF _Toc156335895 \h </w:instrText>
        </w:r>
        <w:r w:rsidR="00BE1DF6">
          <w:rPr>
            <w:noProof/>
            <w:webHidden/>
          </w:rPr>
        </w:r>
        <w:r w:rsidR="00BE1DF6">
          <w:rPr>
            <w:noProof/>
            <w:webHidden/>
          </w:rPr>
          <w:fldChar w:fldCharType="separate"/>
        </w:r>
        <w:r w:rsidR="004876F0">
          <w:rPr>
            <w:noProof/>
            <w:webHidden/>
          </w:rPr>
          <w:t>37</w:t>
        </w:r>
        <w:r w:rsidR="00BE1DF6">
          <w:rPr>
            <w:noProof/>
            <w:webHidden/>
          </w:rPr>
          <w:fldChar w:fldCharType="end"/>
        </w:r>
      </w:hyperlink>
    </w:p>
    <w:p w14:paraId="5311E096" w14:textId="1784463C" w:rsidR="00BE1DF6" w:rsidRDefault="00185D77">
      <w:pPr>
        <w:pStyle w:val="TableofFigures"/>
        <w:tabs>
          <w:tab w:val="right" w:leader="dot" w:pos="8213"/>
        </w:tabs>
        <w:rPr>
          <w:rFonts w:asciiTheme="minorHAnsi" w:eastAsiaTheme="minorEastAsia" w:hAnsiTheme="minorHAnsi" w:cstheme="minorBidi"/>
          <w:noProof/>
          <w:sz w:val="22"/>
          <w:szCs w:val="22"/>
          <w:lang w:val="en-US"/>
        </w:rPr>
      </w:pPr>
      <w:hyperlink w:anchor="_Toc156335896" w:history="1">
        <w:r w:rsidR="00BE1DF6" w:rsidRPr="00FC7020">
          <w:rPr>
            <w:rStyle w:val="Hyperlink"/>
            <w:noProof/>
          </w:rPr>
          <w:t xml:space="preserve">Tabel 3.8 Kuesioner </w:t>
        </w:r>
        <w:r w:rsidR="00BE1DF6" w:rsidRPr="00FC7020">
          <w:rPr>
            <w:rStyle w:val="Hyperlink"/>
            <w:i/>
            <w:iCs/>
            <w:noProof/>
          </w:rPr>
          <w:t>System Usability Scale</w:t>
        </w:r>
        <w:r w:rsidR="00BE1DF6">
          <w:rPr>
            <w:noProof/>
            <w:webHidden/>
          </w:rPr>
          <w:tab/>
        </w:r>
        <w:r w:rsidR="00BE1DF6">
          <w:rPr>
            <w:noProof/>
            <w:webHidden/>
          </w:rPr>
          <w:fldChar w:fldCharType="begin"/>
        </w:r>
        <w:r w:rsidR="00BE1DF6">
          <w:rPr>
            <w:noProof/>
            <w:webHidden/>
          </w:rPr>
          <w:instrText xml:space="preserve"> PAGEREF _Toc156335896 \h </w:instrText>
        </w:r>
        <w:r w:rsidR="00BE1DF6">
          <w:rPr>
            <w:noProof/>
            <w:webHidden/>
          </w:rPr>
        </w:r>
        <w:r w:rsidR="00BE1DF6">
          <w:rPr>
            <w:noProof/>
            <w:webHidden/>
          </w:rPr>
          <w:fldChar w:fldCharType="separate"/>
        </w:r>
        <w:r w:rsidR="004876F0">
          <w:rPr>
            <w:noProof/>
            <w:webHidden/>
          </w:rPr>
          <w:t>39</w:t>
        </w:r>
        <w:r w:rsidR="00BE1DF6">
          <w:rPr>
            <w:noProof/>
            <w:webHidden/>
          </w:rPr>
          <w:fldChar w:fldCharType="end"/>
        </w:r>
      </w:hyperlink>
    </w:p>
    <w:p w14:paraId="6FE1B201" w14:textId="0209DAA4" w:rsidR="00BE1DF6" w:rsidRDefault="00185D77">
      <w:pPr>
        <w:pStyle w:val="TableofFigures"/>
        <w:tabs>
          <w:tab w:val="right" w:leader="dot" w:pos="8213"/>
        </w:tabs>
        <w:rPr>
          <w:rFonts w:asciiTheme="minorHAnsi" w:eastAsiaTheme="minorEastAsia" w:hAnsiTheme="minorHAnsi" w:cstheme="minorBidi"/>
          <w:noProof/>
          <w:sz w:val="22"/>
          <w:szCs w:val="22"/>
          <w:lang w:val="en-US"/>
        </w:rPr>
      </w:pPr>
      <w:hyperlink w:anchor="_Toc156335897" w:history="1">
        <w:r w:rsidR="00BE1DF6" w:rsidRPr="00FC7020">
          <w:rPr>
            <w:rStyle w:val="Hyperlink"/>
            <w:noProof/>
          </w:rPr>
          <w:t xml:space="preserve">Tabel 3.9 Daftar Pengujian Fungsional </w:t>
        </w:r>
        <w:r w:rsidR="00BE1DF6" w:rsidRPr="00FC7020">
          <w:rPr>
            <w:rStyle w:val="Hyperlink"/>
            <w:i/>
            <w:iCs/>
            <w:noProof/>
          </w:rPr>
          <w:t>Black Box</w:t>
        </w:r>
        <w:r w:rsidR="00BE1DF6">
          <w:rPr>
            <w:noProof/>
            <w:webHidden/>
          </w:rPr>
          <w:tab/>
        </w:r>
        <w:r w:rsidR="00BE1DF6">
          <w:rPr>
            <w:noProof/>
            <w:webHidden/>
          </w:rPr>
          <w:fldChar w:fldCharType="begin"/>
        </w:r>
        <w:r w:rsidR="00BE1DF6">
          <w:rPr>
            <w:noProof/>
            <w:webHidden/>
          </w:rPr>
          <w:instrText xml:space="preserve"> PAGEREF _Toc156335897 \h </w:instrText>
        </w:r>
        <w:r w:rsidR="00BE1DF6">
          <w:rPr>
            <w:noProof/>
            <w:webHidden/>
          </w:rPr>
        </w:r>
        <w:r w:rsidR="00BE1DF6">
          <w:rPr>
            <w:noProof/>
            <w:webHidden/>
          </w:rPr>
          <w:fldChar w:fldCharType="separate"/>
        </w:r>
        <w:r w:rsidR="004876F0">
          <w:rPr>
            <w:noProof/>
            <w:webHidden/>
          </w:rPr>
          <w:t>39</w:t>
        </w:r>
        <w:r w:rsidR="00BE1DF6">
          <w:rPr>
            <w:noProof/>
            <w:webHidden/>
          </w:rPr>
          <w:fldChar w:fldCharType="end"/>
        </w:r>
      </w:hyperlink>
    </w:p>
    <w:p w14:paraId="4076D68F" w14:textId="0644DA97" w:rsidR="00BE1DF6" w:rsidRDefault="00185D77">
      <w:pPr>
        <w:pStyle w:val="TableofFigures"/>
        <w:tabs>
          <w:tab w:val="right" w:leader="dot" w:pos="8213"/>
        </w:tabs>
        <w:rPr>
          <w:rFonts w:asciiTheme="minorHAnsi" w:eastAsiaTheme="minorEastAsia" w:hAnsiTheme="minorHAnsi" w:cstheme="minorBidi"/>
          <w:noProof/>
          <w:sz w:val="22"/>
          <w:szCs w:val="22"/>
          <w:lang w:val="en-US"/>
        </w:rPr>
      </w:pPr>
      <w:hyperlink w:anchor="_Toc156335898" w:history="1">
        <w:r w:rsidR="00BE1DF6" w:rsidRPr="00FC7020">
          <w:rPr>
            <w:rStyle w:val="Hyperlink"/>
            <w:noProof/>
          </w:rPr>
          <w:t xml:space="preserve">Tabel 3.10 Daftar Pengujian Non Fungsional </w:t>
        </w:r>
        <w:r w:rsidR="00BE1DF6" w:rsidRPr="00FC7020">
          <w:rPr>
            <w:rStyle w:val="Hyperlink"/>
            <w:i/>
            <w:iCs/>
            <w:noProof/>
          </w:rPr>
          <w:t>Black Box</w:t>
        </w:r>
        <w:r w:rsidR="00BE1DF6">
          <w:rPr>
            <w:noProof/>
            <w:webHidden/>
          </w:rPr>
          <w:tab/>
        </w:r>
        <w:r w:rsidR="00BE1DF6">
          <w:rPr>
            <w:noProof/>
            <w:webHidden/>
          </w:rPr>
          <w:fldChar w:fldCharType="begin"/>
        </w:r>
        <w:r w:rsidR="00BE1DF6">
          <w:rPr>
            <w:noProof/>
            <w:webHidden/>
          </w:rPr>
          <w:instrText xml:space="preserve"> PAGEREF _Toc156335898 \h </w:instrText>
        </w:r>
        <w:r w:rsidR="00BE1DF6">
          <w:rPr>
            <w:noProof/>
            <w:webHidden/>
          </w:rPr>
        </w:r>
        <w:r w:rsidR="00BE1DF6">
          <w:rPr>
            <w:noProof/>
            <w:webHidden/>
          </w:rPr>
          <w:fldChar w:fldCharType="separate"/>
        </w:r>
        <w:r w:rsidR="004876F0">
          <w:rPr>
            <w:noProof/>
            <w:webHidden/>
          </w:rPr>
          <w:t>42</w:t>
        </w:r>
        <w:r w:rsidR="00BE1DF6">
          <w:rPr>
            <w:noProof/>
            <w:webHidden/>
          </w:rPr>
          <w:fldChar w:fldCharType="end"/>
        </w:r>
      </w:hyperlink>
    </w:p>
    <w:p w14:paraId="2A121214" w14:textId="1E148949" w:rsidR="00BE1DF6" w:rsidRDefault="00185D77">
      <w:pPr>
        <w:pStyle w:val="TableofFigures"/>
        <w:tabs>
          <w:tab w:val="right" w:leader="dot" w:pos="8213"/>
        </w:tabs>
        <w:rPr>
          <w:rFonts w:asciiTheme="minorHAnsi" w:eastAsiaTheme="minorEastAsia" w:hAnsiTheme="minorHAnsi" w:cstheme="minorBidi"/>
          <w:noProof/>
          <w:sz w:val="22"/>
          <w:szCs w:val="22"/>
          <w:lang w:val="en-US"/>
        </w:rPr>
      </w:pPr>
      <w:hyperlink w:anchor="_Toc156335899" w:history="1">
        <w:r w:rsidR="00BE1DF6" w:rsidRPr="00FC7020">
          <w:rPr>
            <w:rStyle w:val="Hyperlink"/>
            <w:noProof/>
          </w:rPr>
          <w:t xml:space="preserve">Tabel 3.11 Daftar Pengujian Teks </w:t>
        </w:r>
        <w:r w:rsidR="00BE1DF6" w:rsidRPr="00FC7020">
          <w:rPr>
            <w:rStyle w:val="Hyperlink"/>
            <w:i/>
            <w:iCs/>
            <w:noProof/>
          </w:rPr>
          <w:t>Black Box</w:t>
        </w:r>
        <w:r w:rsidR="00BE1DF6">
          <w:rPr>
            <w:noProof/>
            <w:webHidden/>
          </w:rPr>
          <w:tab/>
        </w:r>
        <w:r w:rsidR="00BE1DF6">
          <w:rPr>
            <w:noProof/>
            <w:webHidden/>
          </w:rPr>
          <w:fldChar w:fldCharType="begin"/>
        </w:r>
        <w:r w:rsidR="00BE1DF6">
          <w:rPr>
            <w:noProof/>
            <w:webHidden/>
          </w:rPr>
          <w:instrText xml:space="preserve"> PAGEREF _Toc156335899 \h </w:instrText>
        </w:r>
        <w:r w:rsidR="00BE1DF6">
          <w:rPr>
            <w:noProof/>
            <w:webHidden/>
          </w:rPr>
        </w:r>
        <w:r w:rsidR="00BE1DF6">
          <w:rPr>
            <w:noProof/>
            <w:webHidden/>
          </w:rPr>
          <w:fldChar w:fldCharType="separate"/>
        </w:r>
        <w:r w:rsidR="004876F0">
          <w:rPr>
            <w:noProof/>
            <w:webHidden/>
          </w:rPr>
          <w:t>43</w:t>
        </w:r>
        <w:r w:rsidR="00BE1DF6">
          <w:rPr>
            <w:noProof/>
            <w:webHidden/>
          </w:rPr>
          <w:fldChar w:fldCharType="end"/>
        </w:r>
      </w:hyperlink>
    </w:p>
    <w:p w14:paraId="08357660" w14:textId="77777777" w:rsidR="00BE1DF6" w:rsidRDefault="00194686" w:rsidP="00F50C36">
      <w:pPr>
        <w:keepNext/>
        <w:keepLines/>
        <w:pBdr>
          <w:top w:val="nil"/>
          <w:left w:val="nil"/>
          <w:bottom w:val="nil"/>
          <w:right w:val="nil"/>
          <w:between w:val="nil"/>
        </w:pBdr>
        <w:spacing w:line="14" w:lineRule="auto"/>
        <w:ind w:firstLine="0"/>
        <w:rPr>
          <w:noProof/>
        </w:rPr>
      </w:pPr>
      <w:r w:rsidRPr="00FD40C3">
        <w:rPr>
          <w:b/>
          <w:color w:val="000000"/>
          <w:sz w:val="28"/>
          <w:szCs w:val="28"/>
        </w:rPr>
        <w:fldChar w:fldCharType="end"/>
      </w:r>
      <w:r w:rsidR="00F50C36" w:rsidRPr="00FD40C3">
        <w:rPr>
          <w:b/>
          <w:color w:val="000000"/>
          <w:sz w:val="28"/>
          <w:szCs w:val="28"/>
        </w:rPr>
        <w:fldChar w:fldCharType="begin"/>
      </w:r>
      <w:r w:rsidR="00F50C36" w:rsidRPr="00FD40C3">
        <w:rPr>
          <w:b/>
          <w:color w:val="000000"/>
          <w:sz w:val="28"/>
          <w:szCs w:val="28"/>
        </w:rPr>
        <w:instrText xml:space="preserve"> TOC \h \z \t "Tabel 4." \c </w:instrText>
      </w:r>
      <w:r w:rsidR="00F50C36" w:rsidRPr="00FD40C3">
        <w:rPr>
          <w:b/>
          <w:color w:val="000000"/>
          <w:sz w:val="28"/>
          <w:szCs w:val="28"/>
        </w:rPr>
        <w:fldChar w:fldCharType="separate"/>
      </w:r>
    </w:p>
    <w:p w14:paraId="060AF27B" w14:textId="7325F178" w:rsidR="00BE1DF6" w:rsidRDefault="00185D77">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0" w:history="1">
        <w:r w:rsidR="00BE1DF6" w:rsidRPr="002015B5">
          <w:rPr>
            <w:rStyle w:val="Hyperlink"/>
            <w:noProof/>
          </w:rPr>
          <w:t>Tabel 4.1</w:t>
        </w:r>
        <w:r w:rsidR="00BE1DF6">
          <w:rPr>
            <w:rFonts w:asciiTheme="minorHAnsi" w:eastAsiaTheme="minorEastAsia" w:hAnsiTheme="minorHAnsi" w:cstheme="minorBidi"/>
            <w:noProof/>
            <w:sz w:val="22"/>
            <w:szCs w:val="22"/>
            <w:lang w:val="en-US"/>
          </w:rPr>
          <w:tab/>
        </w:r>
        <w:r w:rsidR="00BE1DF6" w:rsidRPr="002015B5">
          <w:rPr>
            <w:rStyle w:val="Hyperlink"/>
            <w:noProof/>
          </w:rPr>
          <w:t>Hasil Scenario Testing</w:t>
        </w:r>
        <w:r w:rsidR="00BE1DF6">
          <w:rPr>
            <w:noProof/>
            <w:webHidden/>
          </w:rPr>
          <w:tab/>
        </w:r>
        <w:r w:rsidR="00BE1DF6">
          <w:rPr>
            <w:noProof/>
            <w:webHidden/>
          </w:rPr>
          <w:fldChar w:fldCharType="begin"/>
        </w:r>
        <w:r w:rsidR="00BE1DF6">
          <w:rPr>
            <w:noProof/>
            <w:webHidden/>
          </w:rPr>
          <w:instrText xml:space="preserve"> PAGEREF _Toc156335900 \h </w:instrText>
        </w:r>
        <w:r w:rsidR="00BE1DF6">
          <w:rPr>
            <w:noProof/>
            <w:webHidden/>
          </w:rPr>
        </w:r>
        <w:r w:rsidR="00BE1DF6">
          <w:rPr>
            <w:noProof/>
            <w:webHidden/>
          </w:rPr>
          <w:fldChar w:fldCharType="separate"/>
        </w:r>
        <w:r w:rsidR="004876F0">
          <w:rPr>
            <w:noProof/>
            <w:webHidden/>
          </w:rPr>
          <w:t>59</w:t>
        </w:r>
        <w:r w:rsidR="00BE1DF6">
          <w:rPr>
            <w:noProof/>
            <w:webHidden/>
          </w:rPr>
          <w:fldChar w:fldCharType="end"/>
        </w:r>
      </w:hyperlink>
    </w:p>
    <w:p w14:paraId="6D051599" w14:textId="4923AEC1" w:rsidR="00BE1DF6" w:rsidRDefault="00185D77">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1" w:history="1">
        <w:r w:rsidR="00BE1DF6" w:rsidRPr="002015B5">
          <w:rPr>
            <w:rStyle w:val="Hyperlink"/>
            <w:noProof/>
          </w:rPr>
          <w:t>Tabel 4.2</w:t>
        </w:r>
        <w:r w:rsidR="00BE1DF6">
          <w:rPr>
            <w:rFonts w:asciiTheme="minorHAnsi" w:eastAsiaTheme="minorEastAsia" w:hAnsiTheme="minorHAnsi" w:cstheme="minorBidi"/>
            <w:noProof/>
            <w:sz w:val="22"/>
            <w:szCs w:val="22"/>
            <w:lang w:val="en-US"/>
          </w:rPr>
          <w:tab/>
        </w:r>
        <w:r w:rsidR="00BE1DF6" w:rsidRPr="002015B5">
          <w:rPr>
            <w:rStyle w:val="Hyperlink"/>
            <w:noProof/>
          </w:rPr>
          <w:t>Hasil Integration Testing</w:t>
        </w:r>
        <w:r w:rsidR="00BE1DF6">
          <w:rPr>
            <w:noProof/>
            <w:webHidden/>
          </w:rPr>
          <w:tab/>
        </w:r>
        <w:r w:rsidR="00BE1DF6">
          <w:rPr>
            <w:noProof/>
            <w:webHidden/>
          </w:rPr>
          <w:fldChar w:fldCharType="begin"/>
        </w:r>
        <w:r w:rsidR="00BE1DF6">
          <w:rPr>
            <w:noProof/>
            <w:webHidden/>
          </w:rPr>
          <w:instrText xml:space="preserve"> PAGEREF _Toc156335901 \h </w:instrText>
        </w:r>
        <w:r w:rsidR="00BE1DF6">
          <w:rPr>
            <w:noProof/>
            <w:webHidden/>
          </w:rPr>
        </w:r>
        <w:r w:rsidR="00BE1DF6">
          <w:rPr>
            <w:noProof/>
            <w:webHidden/>
          </w:rPr>
          <w:fldChar w:fldCharType="separate"/>
        </w:r>
        <w:r w:rsidR="004876F0">
          <w:rPr>
            <w:noProof/>
            <w:webHidden/>
          </w:rPr>
          <w:t>62</w:t>
        </w:r>
        <w:r w:rsidR="00BE1DF6">
          <w:rPr>
            <w:noProof/>
            <w:webHidden/>
          </w:rPr>
          <w:fldChar w:fldCharType="end"/>
        </w:r>
      </w:hyperlink>
    </w:p>
    <w:p w14:paraId="771A8245" w14:textId="45B912EC" w:rsidR="00BE1DF6" w:rsidRDefault="00185D77">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2" w:history="1">
        <w:r w:rsidR="00BE1DF6" w:rsidRPr="002015B5">
          <w:rPr>
            <w:rStyle w:val="Hyperlink"/>
            <w:noProof/>
          </w:rPr>
          <w:t>Tabel 4.3</w:t>
        </w:r>
        <w:r w:rsidR="00BE1DF6">
          <w:rPr>
            <w:rFonts w:asciiTheme="minorHAnsi" w:eastAsiaTheme="minorEastAsia" w:hAnsiTheme="minorHAnsi" w:cstheme="minorBidi"/>
            <w:noProof/>
            <w:sz w:val="22"/>
            <w:szCs w:val="22"/>
            <w:lang w:val="en-US"/>
          </w:rPr>
          <w:tab/>
        </w:r>
        <w:r w:rsidR="00BE1DF6" w:rsidRPr="002015B5">
          <w:rPr>
            <w:rStyle w:val="Hyperlink"/>
            <w:noProof/>
          </w:rPr>
          <w:t>Responden SUS</w:t>
        </w:r>
        <w:r w:rsidR="00BE1DF6">
          <w:rPr>
            <w:noProof/>
            <w:webHidden/>
          </w:rPr>
          <w:tab/>
        </w:r>
        <w:r w:rsidR="00BE1DF6">
          <w:rPr>
            <w:noProof/>
            <w:webHidden/>
          </w:rPr>
          <w:fldChar w:fldCharType="begin"/>
        </w:r>
        <w:r w:rsidR="00BE1DF6">
          <w:rPr>
            <w:noProof/>
            <w:webHidden/>
          </w:rPr>
          <w:instrText xml:space="preserve"> PAGEREF _Toc156335902 \h </w:instrText>
        </w:r>
        <w:r w:rsidR="00BE1DF6">
          <w:rPr>
            <w:noProof/>
            <w:webHidden/>
          </w:rPr>
        </w:r>
        <w:r w:rsidR="00BE1DF6">
          <w:rPr>
            <w:noProof/>
            <w:webHidden/>
          </w:rPr>
          <w:fldChar w:fldCharType="separate"/>
        </w:r>
        <w:r w:rsidR="004876F0">
          <w:rPr>
            <w:noProof/>
            <w:webHidden/>
          </w:rPr>
          <w:t>66</w:t>
        </w:r>
        <w:r w:rsidR="00BE1DF6">
          <w:rPr>
            <w:noProof/>
            <w:webHidden/>
          </w:rPr>
          <w:fldChar w:fldCharType="end"/>
        </w:r>
      </w:hyperlink>
    </w:p>
    <w:p w14:paraId="4F047C4A" w14:textId="70F446E2" w:rsidR="00BE1DF6" w:rsidRDefault="00185D77">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3" w:history="1">
        <w:r w:rsidR="00BE1DF6" w:rsidRPr="002015B5">
          <w:rPr>
            <w:rStyle w:val="Hyperlink"/>
            <w:noProof/>
          </w:rPr>
          <w:t>Tabel 4.4</w:t>
        </w:r>
        <w:r w:rsidR="00BE1DF6">
          <w:rPr>
            <w:rFonts w:asciiTheme="minorHAnsi" w:eastAsiaTheme="minorEastAsia" w:hAnsiTheme="minorHAnsi" w:cstheme="minorBidi"/>
            <w:noProof/>
            <w:sz w:val="22"/>
            <w:szCs w:val="22"/>
            <w:lang w:val="en-US"/>
          </w:rPr>
          <w:tab/>
        </w:r>
        <w:r w:rsidR="00BE1DF6" w:rsidRPr="002015B5">
          <w:rPr>
            <w:rStyle w:val="Hyperlink"/>
            <w:noProof/>
          </w:rPr>
          <w:t>Rata-Rata Skor Tiap Pertanyaan SUS</w:t>
        </w:r>
        <w:r w:rsidR="00BE1DF6">
          <w:rPr>
            <w:noProof/>
            <w:webHidden/>
          </w:rPr>
          <w:tab/>
        </w:r>
        <w:r w:rsidR="00BE1DF6">
          <w:rPr>
            <w:noProof/>
            <w:webHidden/>
          </w:rPr>
          <w:fldChar w:fldCharType="begin"/>
        </w:r>
        <w:r w:rsidR="00BE1DF6">
          <w:rPr>
            <w:noProof/>
            <w:webHidden/>
          </w:rPr>
          <w:instrText xml:space="preserve"> PAGEREF _Toc156335903 \h </w:instrText>
        </w:r>
        <w:r w:rsidR="00BE1DF6">
          <w:rPr>
            <w:noProof/>
            <w:webHidden/>
          </w:rPr>
        </w:r>
        <w:r w:rsidR="00BE1DF6">
          <w:rPr>
            <w:noProof/>
            <w:webHidden/>
          </w:rPr>
          <w:fldChar w:fldCharType="separate"/>
        </w:r>
        <w:r w:rsidR="004876F0">
          <w:rPr>
            <w:noProof/>
            <w:webHidden/>
          </w:rPr>
          <w:t>67</w:t>
        </w:r>
        <w:r w:rsidR="00BE1DF6">
          <w:rPr>
            <w:noProof/>
            <w:webHidden/>
          </w:rPr>
          <w:fldChar w:fldCharType="end"/>
        </w:r>
      </w:hyperlink>
    </w:p>
    <w:p w14:paraId="7A20FA05" w14:textId="31472130" w:rsidR="00BE1DF6" w:rsidRDefault="00185D77">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4" w:history="1">
        <w:r w:rsidR="00BE1DF6" w:rsidRPr="002015B5">
          <w:rPr>
            <w:rStyle w:val="Hyperlink"/>
            <w:noProof/>
          </w:rPr>
          <w:t>Tabel 4.5</w:t>
        </w:r>
        <w:r w:rsidR="00BE1DF6">
          <w:rPr>
            <w:rFonts w:asciiTheme="minorHAnsi" w:eastAsiaTheme="minorEastAsia" w:hAnsiTheme="minorHAnsi" w:cstheme="minorBidi"/>
            <w:noProof/>
            <w:sz w:val="22"/>
            <w:szCs w:val="22"/>
            <w:lang w:val="en-US"/>
          </w:rPr>
          <w:tab/>
        </w:r>
        <w:r w:rsidR="00BE1DF6" w:rsidRPr="002015B5">
          <w:rPr>
            <w:rStyle w:val="Hyperlink"/>
            <w:noProof/>
          </w:rPr>
          <w:t>Skor SUS Ganjil dan Genap</w:t>
        </w:r>
        <w:r w:rsidR="00BE1DF6">
          <w:rPr>
            <w:noProof/>
            <w:webHidden/>
          </w:rPr>
          <w:tab/>
        </w:r>
        <w:r w:rsidR="00BE1DF6">
          <w:rPr>
            <w:noProof/>
            <w:webHidden/>
          </w:rPr>
          <w:fldChar w:fldCharType="begin"/>
        </w:r>
        <w:r w:rsidR="00BE1DF6">
          <w:rPr>
            <w:noProof/>
            <w:webHidden/>
          </w:rPr>
          <w:instrText xml:space="preserve"> PAGEREF _Toc156335904 \h </w:instrText>
        </w:r>
        <w:r w:rsidR="00BE1DF6">
          <w:rPr>
            <w:noProof/>
            <w:webHidden/>
          </w:rPr>
        </w:r>
        <w:r w:rsidR="00BE1DF6">
          <w:rPr>
            <w:noProof/>
            <w:webHidden/>
          </w:rPr>
          <w:fldChar w:fldCharType="separate"/>
        </w:r>
        <w:r w:rsidR="004876F0">
          <w:rPr>
            <w:noProof/>
            <w:webHidden/>
          </w:rPr>
          <w:t>68</w:t>
        </w:r>
        <w:r w:rsidR="00BE1DF6">
          <w:rPr>
            <w:noProof/>
            <w:webHidden/>
          </w:rPr>
          <w:fldChar w:fldCharType="end"/>
        </w:r>
      </w:hyperlink>
    </w:p>
    <w:p w14:paraId="5E249B88" w14:textId="3CC48E26" w:rsidR="00BE1DF6" w:rsidRDefault="00185D77">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5" w:history="1">
        <w:r w:rsidR="00BE1DF6" w:rsidRPr="002015B5">
          <w:rPr>
            <w:rStyle w:val="Hyperlink"/>
            <w:noProof/>
          </w:rPr>
          <w:t>Tabel 4.6</w:t>
        </w:r>
        <w:r w:rsidR="00BE1DF6">
          <w:rPr>
            <w:rFonts w:asciiTheme="minorHAnsi" w:eastAsiaTheme="minorEastAsia" w:hAnsiTheme="minorHAnsi" w:cstheme="minorBidi"/>
            <w:noProof/>
            <w:sz w:val="22"/>
            <w:szCs w:val="22"/>
            <w:lang w:val="en-US"/>
          </w:rPr>
          <w:tab/>
        </w:r>
        <w:r w:rsidR="00BE1DF6" w:rsidRPr="002015B5">
          <w:rPr>
            <w:rStyle w:val="Hyperlink"/>
            <w:noProof/>
          </w:rPr>
          <w:t>Total Skor SUS Setiap Responden Dikali 2.5</w:t>
        </w:r>
        <w:r w:rsidR="00BE1DF6">
          <w:rPr>
            <w:noProof/>
            <w:webHidden/>
          </w:rPr>
          <w:tab/>
        </w:r>
        <w:r w:rsidR="00BE1DF6">
          <w:rPr>
            <w:noProof/>
            <w:webHidden/>
          </w:rPr>
          <w:fldChar w:fldCharType="begin"/>
        </w:r>
        <w:r w:rsidR="00BE1DF6">
          <w:rPr>
            <w:noProof/>
            <w:webHidden/>
          </w:rPr>
          <w:instrText xml:space="preserve"> PAGEREF _Toc156335905 \h </w:instrText>
        </w:r>
        <w:r w:rsidR="00BE1DF6">
          <w:rPr>
            <w:noProof/>
            <w:webHidden/>
          </w:rPr>
        </w:r>
        <w:r w:rsidR="00BE1DF6">
          <w:rPr>
            <w:noProof/>
            <w:webHidden/>
          </w:rPr>
          <w:fldChar w:fldCharType="separate"/>
        </w:r>
        <w:r w:rsidR="004876F0">
          <w:rPr>
            <w:noProof/>
            <w:webHidden/>
          </w:rPr>
          <w:t>69</w:t>
        </w:r>
        <w:r w:rsidR="00BE1DF6">
          <w:rPr>
            <w:noProof/>
            <w:webHidden/>
          </w:rPr>
          <w:fldChar w:fldCharType="end"/>
        </w:r>
      </w:hyperlink>
    </w:p>
    <w:p w14:paraId="3D6FAB37" w14:textId="75CA72D4" w:rsidR="00BE1DF6" w:rsidRDefault="00185D77">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6" w:history="1">
        <w:r w:rsidR="00BE1DF6" w:rsidRPr="002015B5">
          <w:rPr>
            <w:rStyle w:val="Hyperlink"/>
            <w:noProof/>
          </w:rPr>
          <w:t>Tabel 4.7</w:t>
        </w:r>
        <w:r w:rsidR="00BE1DF6">
          <w:rPr>
            <w:rFonts w:asciiTheme="minorHAnsi" w:eastAsiaTheme="minorEastAsia" w:hAnsiTheme="minorHAnsi" w:cstheme="minorBidi"/>
            <w:noProof/>
            <w:sz w:val="22"/>
            <w:szCs w:val="22"/>
            <w:lang w:val="en-US"/>
          </w:rPr>
          <w:tab/>
        </w:r>
        <w:r w:rsidR="00BE1DF6" w:rsidRPr="002015B5">
          <w:rPr>
            <w:rStyle w:val="Hyperlink"/>
            <w:noProof/>
          </w:rPr>
          <w:t xml:space="preserve">Hasil Pengujian Fungsional </w:t>
        </w:r>
        <w:r w:rsidR="00BE1DF6" w:rsidRPr="002015B5">
          <w:rPr>
            <w:rStyle w:val="Hyperlink"/>
            <w:i/>
            <w:iCs/>
            <w:noProof/>
          </w:rPr>
          <w:t>Black Box</w:t>
        </w:r>
        <w:r w:rsidR="00BE1DF6">
          <w:rPr>
            <w:noProof/>
            <w:webHidden/>
          </w:rPr>
          <w:tab/>
        </w:r>
        <w:r w:rsidR="00BE1DF6">
          <w:rPr>
            <w:noProof/>
            <w:webHidden/>
          </w:rPr>
          <w:fldChar w:fldCharType="begin"/>
        </w:r>
        <w:r w:rsidR="00BE1DF6">
          <w:rPr>
            <w:noProof/>
            <w:webHidden/>
          </w:rPr>
          <w:instrText xml:space="preserve"> PAGEREF _Toc156335906 \h </w:instrText>
        </w:r>
        <w:r w:rsidR="00BE1DF6">
          <w:rPr>
            <w:noProof/>
            <w:webHidden/>
          </w:rPr>
        </w:r>
        <w:r w:rsidR="00BE1DF6">
          <w:rPr>
            <w:noProof/>
            <w:webHidden/>
          </w:rPr>
          <w:fldChar w:fldCharType="separate"/>
        </w:r>
        <w:r w:rsidR="004876F0">
          <w:rPr>
            <w:noProof/>
            <w:webHidden/>
          </w:rPr>
          <w:t>70</w:t>
        </w:r>
        <w:r w:rsidR="00BE1DF6">
          <w:rPr>
            <w:noProof/>
            <w:webHidden/>
          </w:rPr>
          <w:fldChar w:fldCharType="end"/>
        </w:r>
      </w:hyperlink>
    </w:p>
    <w:p w14:paraId="00082BA9" w14:textId="1CAF0BF5" w:rsidR="00BE1DF6" w:rsidRDefault="00185D77">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7" w:history="1">
        <w:r w:rsidR="00BE1DF6" w:rsidRPr="002015B5">
          <w:rPr>
            <w:rStyle w:val="Hyperlink"/>
            <w:noProof/>
          </w:rPr>
          <w:t>Tabel 4.8</w:t>
        </w:r>
        <w:r w:rsidR="00BE1DF6">
          <w:rPr>
            <w:rFonts w:asciiTheme="minorHAnsi" w:eastAsiaTheme="minorEastAsia" w:hAnsiTheme="minorHAnsi" w:cstheme="minorBidi"/>
            <w:noProof/>
            <w:sz w:val="22"/>
            <w:szCs w:val="22"/>
            <w:lang w:val="en-US"/>
          </w:rPr>
          <w:tab/>
        </w:r>
        <w:r w:rsidR="00BE1DF6" w:rsidRPr="002015B5">
          <w:rPr>
            <w:rStyle w:val="Hyperlink"/>
            <w:noProof/>
          </w:rPr>
          <w:t>Hasil Pengujian Non Fungsional Black Box</w:t>
        </w:r>
        <w:r w:rsidR="00BE1DF6">
          <w:rPr>
            <w:noProof/>
            <w:webHidden/>
          </w:rPr>
          <w:tab/>
        </w:r>
        <w:r w:rsidR="00BE1DF6">
          <w:rPr>
            <w:noProof/>
            <w:webHidden/>
          </w:rPr>
          <w:fldChar w:fldCharType="begin"/>
        </w:r>
        <w:r w:rsidR="00BE1DF6">
          <w:rPr>
            <w:noProof/>
            <w:webHidden/>
          </w:rPr>
          <w:instrText xml:space="preserve"> PAGEREF _Toc156335907 \h </w:instrText>
        </w:r>
        <w:r w:rsidR="00BE1DF6">
          <w:rPr>
            <w:noProof/>
            <w:webHidden/>
          </w:rPr>
        </w:r>
        <w:r w:rsidR="00BE1DF6">
          <w:rPr>
            <w:noProof/>
            <w:webHidden/>
          </w:rPr>
          <w:fldChar w:fldCharType="separate"/>
        </w:r>
        <w:r w:rsidR="004876F0">
          <w:rPr>
            <w:noProof/>
            <w:webHidden/>
          </w:rPr>
          <w:t>73</w:t>
        </w:r>
        <w:r w:rsidR="00BE1DF6">
          <w:rPr>
            <w:noProof/>
            <w:webHidden/>
          </w:rPr>
          <w:fldChar w:fldCharType="end"/>
        </w:r>
      </w:hyperlink>
    </w:p>
    <w:p w14:paraId="547F9B3B" w14:textId="48CD54CD" w:rsidR="00BE1DF6" w:rsidRDefault="00185D77">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8" w:history="1">
        <w:r w:rsidR="00BE1DF6" w:rsidRPr="002015B5">
          <w:rPr>
            <w:rStyle w:val="Hyperlink"/>
            <w:noProof/>
          </w:rPr>
          <w:t>Tabel 4.9</w:t>
        </w:r>
        <w:r w:rsidR="00BE1DF6">
          <w:rPr>
            <w:rFonts w:asciiTheme="minorHAnsi" w:eastAsiaTheme="minorEastAsia" w:hAnsiTheme="minorHAnsi" w:cstheme="minorBidi"/>
            <w:noProof/>
            <w:sz w:val="22"/>
            <w:szCs w:val="22"/>
            <w:lang w:val="en-US"/>
          </w:rPr>
          <w:tab/>
        </w:r>
        <w:r w:rsidR="00BE1DF6" w:rsidRPr="002015B5">
          <w:rPr>
            <w:rStyle w:val="Hyperlink"/>
            <w:noProof/>
          </w:rPr>
          <w:t>Hasil Pengujian Teks Black Box</w:t>
        </w:r>
        <w:r w:rsidR="00BE1DF6">
          <w:rPr>
            <w:noProof/>
            <w:webHidden/>
          </w:rPr>
          <w:tab/>
        </w:r>
        <w:r w:rsidR="00BE1DF6">
          <w:rPr>
            <w:noProof/>
            <w:webHidden/>
          </w:rPr>
          <w:fldChar w:fldCharType="begin"/>
        </w:r>
        <w:r w:rsidR="00BE1DF6">
          <w:rPr>
            <w:noProof/>
            <w:webHidden/>
          </w:rPr>
          <w:instrText xml:space="preserve"> PAGEREF _Toc156335908 \h </w:instrText>
        </w:r>
        <w:r w:rsidR="00BE1DF6">
          <w:rPr>
            <w:noProof/>
            <w:webHidden/>
          </w:rPr>
        </w:r>
        <w:r w:rsidR="00BE1DF6">
          <w:rPr>
            <w:noProof/>
            <w:webHidden/>
          </w:rPr>
          <w:fldChar w:fldCharType="separate"/>
        </w:r>
        <w:r w:rsidR="004876F0">
          <w:rPr>
            <w:noProof/>
            <w:webHidden/>
          </w:rPr>
          <w:t>77</w:t>
        </w:r>
        <w:r w:rsidR="00BE1DF6">
          <w:rPr>
            <w:noProof/>
            <w:webHidden/>
          </w:rPr>
          <w:fldChar w:fldCharType="end"/>
        </w:r>
      </w:hyperlink>
    </w:p>
    <w:p w14:paraId="3E73000D" w14:textId="5F3293F5" w:rsidR="00BE1DF6" w:rsidRDefault="00185D77">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09" w:history="1">
        <w:r w:rsidR="00BE1DF6" w:rsidRPr="002015B5">
          <w:rPr>
            <w:rStyle w:val="Hyperlink"/>
            <w:noProof/>
          </w:rPr>
          <w:t>Tabel 4.10</w:t>
        </w:r>
        <w:r w:rsidR="00BE1DF6">
          <w:rPr>
            <w:rFonts w:asciiTheme="minorHAnsi" w:eastAsiaTheme="minorEastAsia" w:hAnsiTheme="minorHAnsi" w:cstheme="minorBidi"/>
            <w:noProof/>
            <w:sz w:val="22"/>
            <w:szCs w:val="22"/>
            <w:lang w:val="en-US"/>
          </w:rPr>
          <w:tab/>
        </w:r>
        <w:r w:rsidR="00BE1DF6" w:rsidRPr="002015B5">
          <w:rPr>
            <w:rStyle w:val="Hyperlink"/>
            <w:noProof/>
          </w:rPr>
          <w:t>Penilaian Kata Kunci Teks</w:t>
        </w:r>
        <w:r w:rsidR="00BE1DF6">
          <w:rPr>
            <w:noProof/>
            <w:webHidden/>
          </w:rPr>
          <w:tab/>
        </w:r>
        <w:r w:rsidR="00BE1DF6">
          <w:rPr>
            <w:noProof/>
            <w:webHidden/>
          </w:rPr>
          <w:fldChar w:fldCharType="begin"/>
        </w:r>
        <w:r w:rsidR="00BE1DF6">
          <w:rPr>
            <w:noProof/>
            <w:webHidden/>
          </w:rPr>
          <w:instrText xml:space="preserve"> PAGEREF _Toc156335909 \h </w:instrText>
        </w:r>
        <w:r w:rsidR="00BE1DF6">
          <w:rPr>
            <w:noProof/>
            <w:webHidden/>
          </w:rPr>
        </w:r>
        <w:r w:rsidR="00BE1DF6">
          <w:rPr>
            <w:noProof/>
            <w:webHidden/>
          </w:rPr>
          <w:fldChar w:fldCharType="separate"/>
        </w:r>
        <w:r w:rsidR="004876F0">
          <w:rPr>
            <w:noProof/>
            <w:webHidden/>
          </w:rPr>
          <w:t>81</w:t>
        </w:r>
        <w:r w:rsidR="00BE1DF6">
          <w:rPr>
            <w:noProof/>
            <w:webHidden/>
          </w:rPr>
          <w:fldChar w:fldCharType="end"/>
        </w:r>
      </w:hyperlink>
    </w:p>
    <w:p w14:paraId="4857EA76" w14:textId="6D8D3F15" w:rsidR="006374A4" w:rsidRPr="00FD40C3" w:rsidRDefault="00F50C36" w:rsidP="00194686">
      <w:pPr>
        <w:keepNext/>
        <w:keepLines/>
        <w:pBdr>
          <w:top w:val="nil"/>
          <w:left w:val="nil"/>
          <w:bottom w:val="nil"/>
          <w:right w:val="nil"/>
          <w:between w:val="nil"/>
        </w:pBdr>
        <w:ind w:firstLine="0"/>
        <w:rPr>
          <w:b/>
          <w:color w:val="000000"/>
          <w:sz w:val="28"/>
          <w:szCs w:val="28"/>
        </w:rPr>
      </w:pPr>
      <w:r w:rsidRPr="00FD40C3">
        <w:rPr>
          <w:b/>
          <w:color w:val="000000"/>
          <w:sz w:val="28"/>
          <w:szCs w:val="28"/>
        </w:rPr>
        <w:fldChar w:fldCharType="end"/>
      </w:r>
    </w:p>
    <w:p w14:paraId="56C97C88" w14:textId="77777777" w:rsidR="006374A4" w:rsidRPr="00FD40C3" w:rsidRDefault="006374A4">
      <w:pPr>
        <w:rPr>
          <w:b/>
          <w:color w:val="000000"/>
          <w:sz w:val="28"/>
          <w:szCs w:val="28"/>
        </w:rPr>
      </w:pPr>
      <w:r w:rsidRPr="00FD40C3">
        <w:rPr>
          <w:b/>
          <w:color w:val="000000"/>
          <w:sz w:val="28"/>
          <w:szCs w:val="28"/>
        </w:rPr>
        <w:br w:type="page"/>
      </w:r>
    </w:p>
    <w:p w14:paraId="030E9EF7" w14:textId="7729FDAD" w:rsidR="00F52D40" w:rsidRPr="00FD40C3" w:rsidRDefault="006724C1" w:rsidP="00834241">
      <w:pPr>
        <w:pStyle w:val="Heading1"/>
      </w:pPr>
      <w:bookmarkStart w:id="37" w:name="_Toc156587034"/>
      <w:bookmarkStart w:id="38" w:name="_Toc156593579"/>
      <w:bookmarkStart w:id="39" w:name="_Toc156594593"/>
      <w:r w:rsidRPr="00FD40C3">
        <w:lastRenderedPageBreak/>
        <w:t>DAFTAR GAMBAR</w:t>
      </w:r>
      <w:bookmarkEnd w:id="37"/>
      <w:bookmarkEnd w:id="38"/>
      <w:bookmarkEnd w:id="39"/>
    </w:p>
    <w:p w14:paraId="044352B8" w14:textId="1D826056" w:rsidR="00BE1DF6" w:rsidRDefault="00F50C36">
      <w:pPr>
        <w:pStyle w:val="TableofFigures"/>
        <w:tabs>
          <w:tab w:val="right" w:leader="dot" w:pos="8213"/>
        </w:tabs>
        <w:rPr>
          <w:rFonts w:asciiTheme="minorHAnsi" w:eastAsiaTheme="minorEastAsia" w:hAnsiTheme="minorHAnsi" w:cstheme="minorBidi"/>
          <w:noProof/>
          <w:sz w:val="22"/>
          <w:szCs w:val="22"/>
          <w:lang w:val="en-US"/>
        </w:rPr>
      </w:pPr>
      <w:r w:rsidRPr="00FD40C3">
        <w:fldChar w:fldCharType="begin"/>
      </w:r>
      <w:r w:rsidRPr="00FD40C3">
        <w:instrText xml:space="preserve"> TOC \h \z \t "Gambar 2." \c </w:instrText>
      </w:r>
      <w:r w:rsidRPr="00FD40C3">
        <w:fldChar w:fldCharType="separate"/>
      </w:r>
      <w:hyperlink w:anchor="_Toc156335910" w:history="1">
        <w:r w:rsidR="00BE1DF6" w:rsidRPr="00941860">
          <w:rPr>
            <w:rStyle w:val="Hyperlink"/>
            <w:noProof/>
          </w:rPr>
          <w:t xml:space="preserve">Gambar 2.1 SDLC </w:t>
        </w:r>
        <w:r w:rsidR="00BE1DF6" w:rsidRPr="00941860">
          <w:rPr>
            <w:rStyle w:val="Hyperlink"/>
            <w:i/>
            <w:iCs/>
            <w:noProof/>
          </w:rPr>
          <w:t>Test-Driven Development</w:t>
        </w:r>
        <w:r w:rsidR="00BE1DF6" w:rsidRPr="00941860">
          <w:rPr>
            <w:rStyle w:val="Hyperlink"/>
            <w:noProof/>
          </w:rPr>
          <w:t xml:space="preserve"> (TDD) [22]</w:t>
        </w:r>
        <w:r w:rsidR="00BE1DF6">
          <w:rPr>
            <w:noProof/>
            <w:webHidden/>
          </w:rPr>
          <w:tab/>
        </w:r>
        <w:r w:rsidR="00BE1DF6">
          <w:rPr>
            <w:noProof/>
            <w:webHidden/>
          </w:rPr>
          <w:fldChar w:fldCharType="begin"/>
        </w:r>
        <w:r w:rsidR="00BE1DF6">
          <w:rPr>
            <w:noProof/>
            <w:webHidden/>
          </w:rPr>
          <w:instrText xml:space="preserve"> PAGEREF _Toc156335910 \h </w:instrText>
        </w:r>
        <w:r w:rsidR="00BE1DF6">
          <w:rPr>
            <w:noProof/>
            <w:webHidden/>
          </w:rPr>
        </w:r>
        <w:r w:rsidR="00BE1DF6">
          <w:rPr>
            <w:noProof/>
            <w:webHidden/>
          </w:rPr>
          <w:fldChar w:fldCharType="separate"/>
        </w:r>
        <w:r w:rsidR="004876F0">
          <w:rPr>
            <w:noProof/>
            <w:webHidden/>
          </w:rPr>
          <w:t>11</w:t>
        </w:r>
        <w:r w:rsidR="00BE1DF6">
          <w:rPr>
            <w:noProof/>
            <w:webHidden/>
          </w:rPr>
          <w:fldChar w:fldCharType="end"/>
        </w:r>
      </w:hyperlink>
    </w:p>
    <w:p w14:paraId="25C90F46" w14:textId="4E7085EF" w:rsidR="00BE1DF6" w:rsidRDefault="00185D77">
      <w:pPr>
        <w:pStyle w:val="TableofFigures"/>
        <w:tabs>
          <w:tab w:val="right" w:leader="dot" w:pos="8213"/>
        </w:tabs>
        <w:rPr>
          <w:rFonts w:asciiTheme="minorHAnsi" w:eastAsiaTheme="minorEastAsia" w:hAnsiTheme="minorHAnsi" w:cstheme="minorBidi"/>
          <w:noProof/>
          <w:sz w:val="22"/>
          <w:szCs w:val="22"/>
          <w:lang w:val="en-US"/>
        </w:rPr>
      </w:pPr>
      <w:hyperlink w:anchor="_Toc156335911" w:history="1">
        <w:r w:rsidR="00BE1DF6" w:rsidRPr="00941860">
          <w:rPr>
            <w:rStyle w:val="Hyperlink"/>
            <w:noProof/>
          </w:rPr>
          <w:t xml:space="preserve">Gambar 2.2 SUS </w:t>
        </w:r>
        <w:r w:rsidR="00BE1DF6" w:rsidRPr="00941860">
          <w:rPr>
            <w:rStyle w:val="Hyperlink"/>
            <w:i/>
            <w:iCs/>
            <w:noProof/>
          </w:rPr>
          <w:t>Score Percentile Rank</w:t>
        </w:r>
        <w:r w:rsidR="00BE1DF6" w:rsidRPr="00941860">
          <w:rPr>
            <w:rStyle w:val="Hyperlink"/>
            <w:noProof/>
          </w:rPr>
          <w:t xml:space="preserve"> [14]</w:t>
        </w:r>
        <w:r w:rsidR="00BE1DF6">
          <w:rPr>
            <w:noProof/>
            <w:webHidden/>
          </w:rPr>
          <w:tab/>
        </w:r>
        <w:r w:rsidR="00BE1DF6">
          <w:rPr>
            <w:noProof/>
            <w:webHidden/>
          </w:rPr>
          <w:fldChar w:fldCharType="begin"/>
        </w:r>
        <w:r w:rsidR="00BE1DF6">
          <w:rPr>
            <w:noProof/>
            <w:webHidden/>
          </w:rPr>
          <w:instrText xml:space="preserve"> PAGEREF _Toc156335911 \h </w:instrText>
        </w:r>
        <w:r w:rsidR="00BE1DF6">
          <w:rPr>
            <w:noProof/>
            <w:webHidden/>
          </w:rPr>
        </w:r>
        <w:r w:rsidR="00BE1DF6">
          <w:rPr>
            <w:noProof/>
            <w:webHidden/>
          </w:rPr>
          <w:fldChar w:fldCharType="separate"/>
        </w:r>
        <w:r w:rsidR="004876F0">
          <w:rPr>
            <w:noProof/>
            <w:webHidden/>
          </w:rPr>
          <w:t>19</w:t>
        </w:r>
        <w:r w:rsidR="00BE1DF6">
          <w:rPr>
            <w:noProof/>
            <w:webHidden/>
          </w:rPr>
          <w:fldChar w:fldCharType="end"/>
        </w:r>
      </w:hyperlink>
    </w:p>
    <w:p w14:paraId="3533C6C1" w14:textId="77777777" w:rsidR="00BE1DF6" w:rsidRDefault="00F50C36" w:rsidP="00F50C36">
      <w:pPr>
        <w:spacing w:line="14" w:lineRule="auto"/>
        <w:rPr>
          <w:noProof/>
        </w:rPr>
      </w:pPr>
      <w:r w:rsidRPr="00FD40C3">
        <w:fldChar w:fldCharType="end"/>
      </w:r>
      <w:r w:rsidRPr="00FD40C3">
        <w:fldChar w:fldCharType="begin"/>
      </w:r>
      <w:r w:rsidRPr="00FD40C3">
        <w:instrText xml:space="preserve"> TOC \h \z \t "Gambar 3." \c </w:instrText>
      </w:r>
      <w:r w:rsidRPr="00FD40C3">
        <w:fldChar w:fldCharType="separate"/>
      </w:r>
    </w:p>
    <w:p w14:paraId="1E5CA438" w14:textId="1A068A02" w:rsidR="00BE1DF6" w:rsidRDefault="00185D77">
      <w:pPr>
        <w:pStyle w:val="TableofFigures"/>
        <w:tabs>
          <w:tab w:val="right" w:leader="dot" w:pos="8213"/>
        </w:tabs>
        <w:rPr>
          <w:rFonts w:asciiTheme="minorHAnsi" w:eastAsiaTheme="minorEastAsia" w:hAnsiTheme="minorHAnsi" w:cstheme="minorBidi"/>
          <w:noProof/>
          <w:sz w:val="22"/>
          <w:szCs w:val="22"/>
          <w:lang w:val="en-US"/>
        </w:rPr>
      </w:pPr>
      <w:hyperlink w:anchor="_Toc156335912" w:history="1">
        <w:r w:rsidR="00BE1DF6" w:rsidRPr="0027508F">
          <w:rPr>
            <w:rStyle w:val="Hyperlink"/>
            <w:noProof/>
          </w:rPr>
          <w:t>Gambar 3.1</w:t>
        </w:r>
        <w:r w:rsidR="00BE1DF6" w:rsidRPr="0027508F">
          <w:rPr>
            <w:rStyle w:val="Hyperlink"/>
            <w:i/>
            <w:iCs/>
            <w:noProof/>
          </w:rPr>
          <w:t xml:space="preserve"> Flowchart</w:t>
        </w:r>
        <w:r w:rsidR="00BE1DF6" w:rsidRPr="0027508F">
          <w:rPr>
            <w:rStyle w:val="Hyperlink"/>
            <w:noProof/>
          </w:rPr>
          <w:t xml:space="preserve"> Penelitian</w:t>
        </w:r>
        <w:r w:rsidR="00BE1DF6">
          <w:rPr>
            <w:noProof/>
            <w:webHidden/>
          </w:rPr>
          <w:tab/>
        </w:r>
        <w:r w:rsidR="00BE1DF6">
          <w:rPr>
            <w:noProof/>
            <w:webHidden/>
          </w:rPr>
          <w:fldChar w:fldCharType="begin"/>
        </w:r>
        <w:r w:rsidR="00BE1DF6">
          <w:rPr>
            <w:noProof/>
            <w:webHidden/>
          </w:rPr>
          <w:instrText xml:space="preserve"> PAGEREF _Toc156335912 \h </w:instrText>
        </w:r>
        <w:r w:rsidR="00BE1DF6">
          <w:rPr>
            <w:noProof/>
            <w:webHidden/>
          </w:rPr>
        </w:r>
        <w:r w:rsidR="00BE1DF6">
          <w:rPr>
            <w:noProof/>
            <w:webHidden/>
          </w:rPr>
          <w:fldChar w:fldCharType="separate"/>
        </w:r>
        <w:r w:rsidR="004876F0">
          <w:rPr>
            <w:noProof/>
            <w:webHidden/>
          </w:rPr>
          <w:t>21</w:t>
        </w:r>
        <w:r w:rsidR="00BE1DF6">
          <w:rPr>
            <w:noProof/>
            <w:webHidden/>
          </w:rPr>
          <w:fldChar w:fldCharType="end"/>
        </w:r>
      </w:hyperlink>
    </w:p>
    <w:p w14:paraId="6314C478" w14:textId="17CEBFAD" w:rsidR="00BE1DF6" w:rsidRDefault="00185D77">
      <w:pPr>
        <w:pStyle w:val="TableofFigures"/>
        <w:tabs>
          <w:tab w:val="right" w:leader="dot" w:pos="8213"/>
        </w:tabs>
        <w:rPr>
          <w:rFonts w:asciiTheme="minorHAnsi" w:eastAsiaTheme="minorEastAsia" w:hAnsiTheme="minorHAnsi" w:cstheme="minorBidi"/>
          <w:noProof/>
          <w:sz w:val="22"/>
          <w:szCs w:val="22"/>
          <w:lang w:val="en-US"/>
        </w:rPr>
      </w:pPr>
      <w:hyperlink w:anchor="_Toc156335913" w:history="1">
        <w:r w:rsidR="00BE1DF6" w:rsidRPr="0027508F">
          <w:rPr>
            <w:rStyle w:val="Hyperlink"/>
            <w:noProof/>
          </w:rPr>
          <w:t>Gambar 3.2 Alur Integrasi Aplikasi dan Model</w:t>
        </w:r>
        <w:r w:rsidR="00BE1DF6">
          <w:rPr>
            <w:noProof/>
            <w:webHidden/>
          </w:rPr>
          <w:tab/>
        </w:r>
        <w:r w:rsidR="00BE1DF6">
          <w:rPr>
            <w:noProof/>
            <w:webHidden/>
          </w:rPr>
          <w:fldChar w:fldCharType="begin"/>
        </w:r>
        <w:r w:rsidR="00BE1DF6">
          <w:rPr>
            <w:noProof/>
            <w:webHidden/>
          </w:rPr>
          <w:instrText xml:space="preserve"> PAGEREF _Toc156335913 \h </w:instrText>
        </w:r>
        <w:r w:rsidR="00BE1DF6">
          <w:rPr>
            <w:noProof/>
            <w:webHidden/>
          </w:rPr>
        </w:r>
        <w:r w:rsidR="00BE1DF6">
          <w:rPr>
            <w:noProof/>
            <w:webHidden/>
          </w:rPr>
          <w:fldChar w:fldCharType="separate"/>
        </w:r>
        <w:r w:rsidR="004876F0">
          <w:rPr>
            <w:noProof/>
            <w:webHidden/>
          </w:rPr>
          <w:t>23</w:t>
        </w:r>
        <w:r w:rsidR="00BE1DF6">
          <w:rPr>
            <w:noProof/>
            <w:webHidden/>
          </w:rPr>
          <w:fldChar w:fldCharType="end"/>
        </w:r>
      </w:hyperlink>
    </w:p>
    <w:p w14:paraId="2EC21E6A" w14:textId="0912FA82" w:rsidR="00BE1DF6" w:rsidRDefault="00185D77">
      <w:pPr>
        <w:pStyle w:val="TableofFigures"/>
        <w:tabs>
          <w:tab w:val="right" w:leader="dot" w:pos="8213"/>
        </w:tabs>
        <w:rPr>
          <w:rFonts w:asciiTheme="minorHAnsi" w:eastAsiaTheme="minorEastAsia" w:hAnsiTheme="minorHAnsi" w:cstheme="minorBidi"/>
          <w:noProof/>
          <w:sz w:val="22"/>
          <w:szCs w:val="22"/>
          <w:lang w:val="en-US"/>
        </w:rPr>
      </w:pPr>
      <w:hyperlink w:anchor="_Toc156335914" w:history="1">
        <w:r w:rsidR="00BE1DF6" w:rsidRPr="0027508F">
          <w:rPr>
            <w:rStyle w:val="Hyperlink"/>
            <w:i/>
            <w:iCs/>
            <w:noProof/>
          </w:rPr>
          <w:t>Gambar 3.3</w:t>
        </w:r>
        <w:r w:rsidR="00BE1DF6" w:rsidRPr="0027508F">
          <w:rPr>
            <w:rStyle w:val="Hyperlink"/>
            <w:noProof/>
          </w:rPr>
          <w:t xml:space="preserve"> Alur Penelitian </w:t>
        </w:r>
        <w:r w:rsidR="00BE1DF6" w:rsidRPr="0027508F">
          <w:rPr>
            <w:rStyle w:val="Hyperlink"/>
            <w:i/>
            <w:iCs/>
            <w:noProof/>
          </w:rPr>
          <w:t>Test-Driven Development</w:t>
        </w:r>
        <w:r w:rsidR="00BE1DF6">
          <w:rPr>
            <w:noProof/>
            <w:webHidden/>
          </w:rPr>
          <w:tab/>
        </w:r>
        <w:r w:rsidR="00BE1DF6">
          <w:rPr>
            <w:noProof/>
            <w:webHidden/>
          </w:rPr>
          <w:fldChar w:fldCharType="begin"/>
        </w:r>
        <w:r w:rsidR="00BE1DF6">
          <w:rPr>
            <w:noProof/>
            <w:webHidden/>
          </w:rPr>
          <w:instrText xml:space="preserve"> PAGEREF _Toc156335914 \h </w:instrText>
        </w:r>
        <w:r w:rsidR="00BE1DF6">
          <w:rPr>
            <w:noProof/>
            <w:webHidden/>
          </w:rPr>
        </w:r>
        <w:r w:rsidR="00BE1DF6">
          <w:rPr>
            <w:noProof/>
            <w:webHidden/>
          </w:rPr>
          <w:fldChar w:fldCharType="separate"/>
        </w:r>
        <w:r w:rsidR="004876F0">
          <w:rPr>
            <w:noProof/>
            <w:webHidden/>
          </w:rPr>
          <w:t>26</w:t>
        </w:r>
        <w:r w:rsidR="00BE1DF6">
          <w:rPr>
            <w:noProof/>
            <w:webHidden/>
          </w:rPr>
          <w:fldChar w:fldCharType="end"/>
        </w:r>
      </w:hyperlink>
    </w:p>
    <w:p w14:paraId="681594C8" w14:textId="675DF174" w:rsidR="00BE1DF6" w:rsidRDefault="00185D77">
      <w:pPr>
        <w:pStyle w:val="TableofFigures"/>
        <w:tabs>
          <w:tab w:val="right" w:leader="dot" w:pos="8213"/>
        </w:tabs>
        <w:rPr>
          <w:rFonts w:asciiTheme="minorHAnsi" w:eastAsiaTheme="minorEastAsia" w:hAnsiTheme="minorHAnsi" w:cstheme="minorBidi"/>
          <w:noProof/>
          <w:sz w:val="22"/>
          <w:szCs w:val="22"/>
          <w:lang w:val="en-US"/>
        </w:rPr>
      </w:pPr>
      <w:hyperlink w:anchor="_Toc156335915" w:history="1">
        <w:r w:rsidR="00BE1DF6" w:rsidRPr="0027508F">
          <w:rPr>
            <w:rStyle w:val="Hyperlink"/>
            <w:noProof/>
          </w:rPr>
          <w:t>Gambar 3.4</w:t>
        </w:r>
        <w:r w:rsidR="00BE1DF6" w:rsidRPr="0027508F">
          <w:rPr>
            <w:rStyle w:val="Hyperlink"/>
            <w:i/>
            <w:iCs/>
            <w:noProof/>
          </w:rPr>
          <w:t xml:space="preserve"> Use Case Diagram</w:t>
        </w:r>
        <w:r w:rsidR="00BE1DF6" w:rsidRPr="0027508F">
          <w:rPr>
            <w:rStyle w:val="Hyperlink"/>
            <w:noProof/>
          </w:rPr>
          <w:t xml:space="preserve"> Aplikasi</w:t>
        </w:r>
        <w:r w:rsidR="00BE1DF6">
          <w:rPr>
            <w:noProof/>
            <w:webHidden/>
          </w:rPr>
          <w:tab/>
        </w:r>
        <w:r w:rsidR="00BE1DF6">
          <w:rPr>
            <w:noProof/>
            <w:webHidden/>
          </w:rPr>
          <w:fldChar w:fldCharType="begin"/>
        </w:r>
        <w:r w:rsidR="00BE1DF6">
          <w:rPr>
            <w:noProof/>
            <w:webHidden/>
          </w:rPr>
          <w:instrText xml:space="preserve"> PAGEREF _Toc156335915 \h </w:instrText>
        </w:r>
        <w:r w:rsidR="00BE1DF6">
          <w:rPr>
            <w:noProof/>
            <w:webHidden/>
          </w:rPr>
        </w:r>
        <w:r w:rsidR="00BE1DF6">
          <w:rPr>
            <w:noProof/>
            <w:webHidden/>
          </w:rPr>
          <w:fldChar w:fldCharType="separate"/>
        </w:r>
        <w:r w:rsidR="004876F0">
          <w:rPr>
            <w:noProof/>
            <w:webHidden/>
          </w:rPr>
          <w:t>30</w:t>
        </w:r>
        <w:r w:rsidR="00BE1DF6">
          <w:rPr>
            <w:noProof/>
            <w:webHidden/>
          </w:rPr>
          <w:fldChar w:fldCharType="end"/>
        </w:r>
      </w:hyperlink>
    </w:p>
    <w:p w14:paraId="1EF9B96A" w14:textId="48C0E743" w:rsidR="00BE1DF6" w:rsidRDefault="00185D77">
      <w:pPr>
        <w:pStyle w:val="TableofFigures"/>
        <w:tabs>
          <w:tab w:val="right" w:leader="dot" w:pos="8213"/>
        </w:tabs>
        <w:rPr>
          <w:rFonts w:asciiTheme="minorHAnsi" w:eastAsiaTheme="minorEastAsia" w:hAnsiTheme="minorHAnsi" w:cstheme="minorBidi"/>
          <w:noProof/>
          <w:sz w:val="22"/>
          <w:szCs w:val="22"/>
          <w:lang w:val="en-US"/>
        </w:rPr>
      </w:pPr>
      <w:hyperlink w:anchor="_Toc156335916" w:history="1">
        <w:r w:rsidR="00BE1DF6" w:rsidRPr="0027508F">
          <w:rPr>
            <w:rStyle w:val="Hyperlink"/>
            <w:noProof/>
          </w:rPr>
          <w:t>Gambar 3.5</w:t>
        </w:r>
        <w:r w:rsidR="00BE1DF6" w:rsidRPr="0027508F">
          <w:rPr>
            <w:rStyle w:val="Hyperlink"/>
            <w:i/>
            <w:iCs/>
            <w:noProof/>
          </w:rPr>
          <w:t xml:space="preserve"> Activity Diagram </w:t>
        </w:r>
        <w:r w:rsidR="00BE1DF6" w:rsidRPr="0027508F">
          <w:rPr>
            <w:rStyle w:val="Hyperlink"/>
            <w:noProof/>
          </w:rPr>
          <w:t>Aplikasi</w:t>
        </w:r>
        <w:r w:rsidR="00BE1DF6">
          <w:rPr>
            <w:noProof/>
            <w:webHidden/>
          </w:rPr>
          <w:tab/>
        </w:r>
        <w:r w:rsidR="00BE1DF6">
          <w:rPr>
            <w:noProof/>
            <w:webHidden/>
          </w:rPr>
          <w:fldChar w:fldCharType="begin"/>
        </w:r>
        <w:r w:rsidR="00BE1DF6">
          <w:rPr>
            <w:noProof/>
            <w:webHidden/>
          </w:rPr>
          <w:instrText xml:space="preserve"> PAGEREF _Toc156335916 \h </w:instrText>
        </w:r>
        <w:r w:rsidR="00BE1DF6">
          <w:rPr>
            <w:noProof/>
            <w:webHidden/>
          </w:rPr>
        </w:r>
        <w:r w:rsidR="00BE1DF6">
          <w:rPr>
            <w:noProof/>
            <w:webHidden/>
          </w:rPr>
          <w:fldChar w:fldCharType="separate"/>
        </w:r>
        <w:r w:rsidR="004876F0">
          <w:rPr>
            <w:noProof/>
            <w:webHidden/>
          </w:rPr>
          <w:t>31</w:t>
        </w:r>
        <w:r w:rsidR="00BE1DF6">
          <w:rPr>
            <w:noProof/>
            <w:webHidden/>
          </w:rPr>
          <w:fldChar w:fldCharType="end"/>
        </w:r>
      </w:hyperlink>
    </w:p>
    <w:p w14:paraId="6D4ADB8A" w14:textId="3DDD8B1F" w:rsidR="00BE1DF6" w:rsidRDefault="00185D77">
      <w:pPr>
        <w:pStyle w:val="TableofFigures"/>
        <w:tabs>
          <w:tab w:val="right" w:leader="dot" w:pos="8213"/>
        </w:tabs>
        <w:rPr>
          <w:rFonts w:asciiTheme="minorHAnsi" w:eastAsiaTheme="minorEastAsia" w:hAnsiTheme="minorHAnsi" w:cstheme="minorBidi"/>
          <w:noProof/>
          <w:sz w:val="22"/>
          <w:szCs w:val="22"/>
          <w:lang w:val="en-US"/>
        </w:rPr>
      </w:pPr>
      <w:hyperlink w:anchor="_Toc156335917" w:history="1">
        <w:r w:rsidR="00BE1DF6" w:rsidRPr="0027508F">
          <w:rPr>
            <w:rStyle w:val="Hyperlink"/>
            <w:noProof/>
          </w:rPr>
          <w:t>Gambar 3.6</w:t>
        </w:r>
        <w:r w:rsidR="00BE1DF6" w:rsidRPr="0027508F">
          <w:rPr>
            <w:rStyle w:val="Hyperlink"/>
            <w:i/>
            <w:iCs/>
            <w:noProof/>
          </w:rPr>
          <w:t xml:space="preserve"> Mockup</w:t>
        </w:r>
        <w:r w:rsidR="00BE1DF6" w:rsidRPr="0027508F">
          <w:rPr>
            <w:rStyle w:val="Hyperlink"/>
            <w:noProof/>
          </w:rPr>
          <w:t xml:space="preserve"> Halaman Home</w:t>
        </w:r>
        <w:r w:rsidR="00BE1DF6">
          <w:rPr>
            <w:noProof/>
            <w:webHidden/>
          </w:rPr>
          <w:tab/>
        </w:r>
        <w:r w:rsidR="00BE1DF6">
          <w:rPr>
            <w:noProof/>
            <w:webHidden/>
          </w:rPr>
          <w:fldChar w:fldCharType="begin"/>
        </w:r>
        <w:r w:rsidR="00BE1DF6">
          <w:rPr>
            <w:noProof/>
            <w:webHidden/>
          </w:rPr>
          <w:instrText xml:space="preserve"> PAGEREF _Toc156335917 \h </w:instrText>
        </w:r>
        <w:r w:rsidR="00BE1DF6">
          <w:rPr>
            <w:noProof/>
            <w:webHidden/>
          </w:rPr>
        </w:r>
        <w:r w:rsidR="00BE1DF6">
          <w:rPr>
            <w:noProof/>
            <w:webHidden/>
          </w:rPr>
          <w:fldChar w:fldCharType="separate"/>
        </w:r>
        <w:r w:rsidR="004876F0">
          <w:rPr>
            <w:noProof/>
            <w:webHidden/>
          </w:rPr>
          <w:t>32</w:t>
        </w:r>
        <w:r w:rsidR="00BE1DF6">
          <w:rPr>
            <w:noProof/>
            <w:webHidden/>
          </w:rPr>
          <w:fldChar w:fldCharType="end"/>
        </w:r>
      </w:hyperlink>
    </w:p>
    <w:p w14:paraId="6BD53AA3" w14:textId="5FFC86F2" w:rsidR="00BE1DF6" w:rsidRDefault="00185D77">
      <w:pPr>
        <w:pStyle w:val="TableofFigures"/>
        <w:tabs>
          <w:tab w:val="right" w:leader="dot" w:pos="8213"/>
        </w:tabs>
        <w:rPr>
          <w:rFonts w:asciiTheme="minorHAnsi" w:eastAsiaTheme="minorEastAsia" w:hAnsiTheme="minorHAnsi" w:cstheme="minorBidi"/>
          <w:noProof/>
          <w:sz w:val="22"/>
          <w:szCs w:val="22"/>
          <w:lang w:val="en-US"/>
        </w:rPr>
      </w:pPr>
      <w:hyperlink w:anchor="_Toc156335918" w:history="1">
        <w:r w:rsidR="00BE1DF6" w:rsidRPr="0027508F">
          <w:rPr>
            <w:rStyle w:val="Hyperlink"/>
            <w:noProof/>
          </w:rPr>
          <w:t>Gambar 3.7</w:t>
        </w:r>
        <w:r w:rsidR="00BE1DF6" w:rsidRPr="0027508F">
          <w:rPr>
            <w:rStyle w:val="Hyperlink"/>
            <w:i/>
            <w:iCs/>
            <w:noProof/>
          </w:rPr>
          <w:t xml:space="preserve"> Mockup</w:t>
        </w:r>
        <w:r w:rsidR="00BE1DF6" w:rsidRPr="0027508F">
          <w:rPr>
            <w:rStyle w:val="Hyperlink"/>
            <w:noProof/>
          </w:rPr>
          <w:t xml:space="preserve"> Metode Penilaian Tunggal</w:t>
        </w:r>
        <w:r w:rsidR="00BE1DF6">
          <w:rPr>
            <w:noProof/>
            <w:webHidden/>
          </w:rPr>
          <w:tab/>
        </w:r>
        <w:r w:rsidR="00BE1DF6">
          <w:rPr>
            <w:noProof/>
            <w:webHidden/>
          </w:rPr>
          <w:fldChar w:fldCharType="begin"/>
        </w:r>
        <w:r w:rsidR="00BE1DF6">
          <w:rPr>
            <w:noProof/>
            <w:webHidden/>
          </w:rPr>
          <w:instrText xml:space="preserve"> PAGEREF _Toc156335918 \h </w:instrText>
        </w:r>
        <w:r w:rsidR="00BE1DF6">
          <w:rPr>
            <w:noProof/>
            <w:webHidden/>
          </w:rPr>
        </w:r>
        <w:r w:rsidR="00BE1DF6">
          <w:rPr>
            <w:noProof/>
            <w:webHidden/>
          </w:rPr>
          <w:fldChar w:fldCharType="separate"/>
        </w:r>
        <w:r w:rsidR="004876F0">
          <w:rPr>
            <w:noProof/>
            <w:webHidden/>
          </w:rPr>
          <w:t>33</w:t>
        </w:r>
        <w:r w:rsidR="00BE1DF6">
          <w:rPr>
            <w:noProof/>
            <w:webHidden/>
          </w:rPr>
          <w:fldChar w:fldCharType="end"/>
        </w:r>
      </w:hyperlink>
    </w:p>
    <w:p w14:paraId="6E3762A4" w14:textId="0D687271" w:rsidR="00BE1DF6" w:rsidRDefault="00185D77">
      <w:pPr>
        <w:pStyle w:val="TableofFigures"/>
        <w:tabs>
          <w:tab w:val="right" w:leader="dot" w:pos="8213"/>
        </w:tabs>
        <w:rPr>
          <w:rFonts w:asciiTheme="minorHAnsi" w:eastAsiaTheme="minorEastAsia" w:hAnsiTheme="minorHAnsi" w:cstheme="minorBidi"/>
          <w:noProof/>
          <w:sz w:val="22"/>
          <w:szCs w:val="22"/>
          <w:lang w:val="en-US"/>
        </w:rPr>
      </w:pPr>
      <w:hyperlink w:anchor="_Toc156335919" w:history="1">
        <w:r w:rsidR="00BE1DF6" w:rsidRPr="0027508F">
          <w:rPr>
            <w:rStyle w:val="Hyperlink"/>
            <w:noProof/>
          </w:rPr>
          <w:t>Gambar 3.8</w:t>
        </w:r>
        <w:r w:rsidR="00BE1DF6" w:rsidRPr="0027508F">
          <w:rPr>
            <w:rStyle w:val="Hyperlink"/>
            <w:i/>
            <w:iCs/>
            <w:noProof/>
          </w:rPr>
          <w:t xml:space="preserve"> Mockup</w:t>
        </w:r>
        <w:r w:rsidR="00BE1DF6" w:rsidRPr="0027508F">
          <w:rPr>
            <w:rStyle w:val="Hyperlink"/>
            <w:noProof/>
          </w:rPr>
          <w:t xml:space="preserve"> Hasil Metode Penilaian Tunggal</w:t>
        </w:r>
        <w:r w:rsidR="00BE1DF6">
          <w:rPr>
            <w:noProof/>
            <w:webHidden/>
          </w:rPr>
          <w:tab/>
        </w:r>
        <w:r w:rsidR="00BE1DF6">
          <w:rPr>
            <w:noProof/>
            <w:webHidden/>
          </w:rPr>
          <w:fldChar w:fldCharType="begin"/>
        </w:r>
        <w:r w:rsidR="00BE1DF6">
          <w:rPr>
            <w:noProof/>
            <w:webHidden/>
          </w:rPr>
          <w:instrText xml:space="preserve"> PAGEREF _Toc156335919 \h </w:instrText>
        </w:r>
        <w:r w:rsidR="00BE1DF6">
          <w:rPr>
            <w:noProof/>
            <w:webHidden/>
          </w:rPr>
        </w:r>
        <w:r w:rsidR="00BE1DF6">
          <w:rPr>
            <w:noProof/>
            <w:webHidden/>
          </w:rPr>
          <w:fldChar w:fldCharType="separate"/>
        </w:r>
        <w:r w:rsidR="004876F0">
          <w:rPr>
            <w:noProof/>
            <w:webHidden/>
          </w:rPr>
          <w:t>33</w:t>
        </w:r>
        <w:r w:rsidR="00BE1DF6">
          <w:rPr>
            <w:noProof/>
            <w:webHidden/>
          </w:rPr>
          <w:fldChar w:fldCharType="end"/>
        </w:r>
      </w:hyperlink>
    </w:p>
    <w:p w14:paraId="5DD02F47" w14:textId="0E66CE56" w:rsidR="00BE1DF6" w:rsidRDefault="00185D77">
      <w:pPr>
        <w:pStyle w:val="TableofFigures"/>
        <w:tabs>
          <w:tab w:val="right" w:leader="dot" w:pos="8213"/>
        </w:tabs>
        <w:rPr>
          <w:rFonts w:asciiTheme="minorHAnsi" w:eastAsiaTheme="minorEastAsia" w:hAnsiTheme="minorHAnsi" w:cstheme="minorBidi"/>
          <w:noProof/>
          <w:sz w:val="22"/>
          <w:szCs w:val="22"/>
          <w:lang w:val="en-US"/>
        </w:rPr>
      </w:pPr>
      <w:hyperlink w:anchor="_Toc156335920" w:history="1">
        <w:r w:rsidR="00BE1DF6" w:rsidRPr="0027508F">
          <w:rPr>
            <w:rStyle w:val="Hyperlink"/>
            <w:noProof/>
          </w:rPr>
          <w:t>Gambar 3.9</w:t>
        </w:r>
        <w:r w:rsidR="00BE1DF6" w:rsidRPr="0027508F">
          <w:rPr>
            <w:rStyle w:val="Hyperlink"/>
            <w:i/>
            <w:iCs/>
            <w:noProof/>
          </w:rPr>
          <w:t xml:space="preserve"> Mockup</w:t>
        </w:r>
        <w:r w:rsidR="00BE1DF6" w:rsidRPr="0027508F">
          <w:rPr>
            <w:rStyle w:val="Hyperlink"/>
            <w:noProof/>
          </w:rPr>
          <w:t xml:space="preserve"> Metode Penilaian Jamak</w:t>
        </w:r>
        <w:r w:rsidR="00BE1DF6">
          <w:rPr>
            <w:noProof/>
            <w:webHidden/>
          </w:rPr>
          <w:tab/>
        </w:r>
        <w:r w:rsidR="00BE1DF6">
          <w:rPr>
            <w:noProof/>
            <w:webHidden/>
          </w:rPr>
          <w:fldChar w:fldCharType="begin"/>
        </w:r>
        <w:r w:rsidR="00BE1DF6">
          <w:rPr>
            <w:noProof/>
            <w:webHidden/>
          </w:rPr>
          <w:instrText xml:space="preserve"> PAGEREF _Toc156335920 \h </w:instrText>
        </w:r>
        <w:r w:rsidR="00BE1DF6">
          <w:rPr>
            <w:noProof/>
            <w:webHidden/>
          </w:rPr>
        </w:r>
        <w:r w:rsidR="00BE1DF6">
          <w:rPr>
            <w:noProof/>
            <w:webHidden/>
          </w:rPr>
          <w:fldChar w:fldCharType="separate"/>
        </w:r>
        <w:r w:rsidR="004876F0">
          <w:rPr>
            <w:noProof/>
            <w:webHidden/>
          </w:rPr>
          <w:t>34</w:t>
        </w:r>
        <w:r w:rsidR="00BE1DF6">
          <w:rPr>
            <w:noProof/>
            <w:webHidden/>
          </w:rPr>
          <w:fldChar w:fldCharType="end"/>
        </w:r>
      </w:hyperlink>
    </w:p>
    <w:p w14:paraId="16B2A0D2" w14:textId="26F89B58" w:rsidR="00BE1DF6" w:rsidRDefault="00185D77">
      <w:pPr>
        <w:pStyle w:val="TableofFigures"/>
        <w:tabs>
          <w:tab w:val="right" w:leader="dot" w:pos="8213"/>
        </w:tabs>
        <w:rPr>
          <w:rFonts w:asciiTheme="minorHAnsi" w:eastAsiaTheme="minorEastAsia" w:hAnsiTheme="minorHAnsi" w:cstheme="minorBidi"/>
          <w:noProof/>
          <w:sz w:val="22"/>
          <w:szCs w:val="22"/>
          <w:lang w:val="en-US"/>
        </w:rPr>
      </w:pPr>
      <w:hyperlink w:anchor="_Toc156335921" w:history="1">
        <w:r w:rsidR="00BE1DF6" w:rsidRPr="0027508F">
          <w:rPr>
            <w:rStyle w:val="Hyperlink"/>
            <w:noProof/>
          </w:rPr>
          <w:t>Gambar 3.10</w:t>
        </w:r>
        <w:r w:rsidR="00BE1DF6" w:rsidRPr="0027508F">
          <w:rPr>
            <w:rStyle w:val="Hyperlink"/>
            <w:i/>
            <w:iCs/>
            <w:noProof/>
          </w:rPr>
          <w:t xml:space="preserve"> Mockup</w:t>
        </w:r>
        <w:r w:rsidR="00BE1DF6" w:rsidRPr="0027508F">
          <w:rPr>
            <w:rStyle w:val="Hyperlink"/>
            <w:noProof/>
          </w:rPr>
          <w:t xml:space="preserve"> Hasil Metode Penilaian Jamak</w:t>
        </w:r>
        <w:r w:rsidR="00BE1DF6">
          <w:rPr>
            <w:noProof/>
            <w:webHidden/>
          </w:rPr>
          <w:tab/>
        </w:r>
        <w:r w:rsidR="00BE1DF6">
          <w:rPr>
            <w:noProof/>
            <w:webHidden/>
          </w:rPr>
          <w:fldChar w:fldCharType="begin"/>
        </w:r>
        <w:r w:rsidR="00BE1DF6">
          <w:rPr>
            <w:noProof/>
            <w:webHidden/>
          </w:rPr>
          <w:instrText xml:space="preserve"> PAGEREF _Toc156335921 \h </w:instrText>
        </w:r>
        <w:r w:rsidR="00BE1DF6">
          <w:rPr>
            <w:noProof/>
            <w:webHidden/>
          </w:rPr>
        </w:r>
        <w:r w:rsidR="00BE1DF6">
          <w:rPr>
            <w:noProof/>
            <w:webHidden/>
          </w:rPr>
          <w:fldChar w:fldCharType="separate"/>
        </w:r>
        <w:r w:rsidR="004876F0">
          <w:rPr>
            <w:noProof/>
            <w:webHidden/>
          </w:rPr>
          <w:t>35</w:t>
        </w:r>
        <w:r w:rsidR="00BE1DF6">
          <w:rPr>
            <w:noProof/>
            <w:webHidden/>
          </w:rPr>
          <w:fldChar w:fldCharType="end"/>
        </w:r>
      </w:hyperlink>
    </w:p>
    <w:p w14:paraId="5DD04C96" w14:textId="17D1A34F" w:rsidR="00BE1DF6" w:rsidRDefault="00185D77">
      <w:pPr>
        <w:pStyle w:val="TableofFigures"/>
        <w:tabs>
          <w:tab w:val="right" w:leader="dot" w:pos="8213"/>
        </w:tabs>
        <w:rPr>
          <w:rFonts w:asciiTheme="minorHAnsi" w:eastAsiaTheme="minorEastAsia" w:hAnsiTheme="minorHAnsi" w:cstheme="minorBidi"/>
          <w:noProof/>
          <w:sz w:val="22"/>
          <w:szCs w:val="22"/>
          <w:lang w:val="en-US"/>
        </w:rPr>
      </w:pPr>
      <w:hyperlink w:anchor="_Toc156335922" w:history="1">
        <w:r w:rsidR="00BE1DF6" w:rsidRPr="0027508F">
          <w:rPr>
            <w:rStyle w:val="Hyperlink"/>
            <w:noProof/>
          </w:rPr>
          <w:t>Gambar 3.11</w:t>
        </w:r>
        <w:r w:rsidR="00BE1DF6" w:rsidRPr="0027508F">
          <w:rPr>
            <w:rStyle w:val="Hyperlink"/>
            <w:i/>
            <w:iCs/>
            <w:noProof/>
          </w:rPr>
          <w:t xml:space="preserve"> Mockup</w:t>
        </w:r>
        <w:r w:rsidR="00BE1DF6" w:rsidRPr="0027508F">
          <w:rPr>
            <w:rStyle w:val="Hyperlink"/>
            <w:noProof/>
          </w:rPr>
          <w:t xml:space="preserve"> Halaman Bantuan</w:t>
        </w:r>
        <w:r w:rsidR="00BE1DF6">
          <w:rPr>
            <w:noProof/>
            <w:webHidden/>
          </w:rPr>
          <w:tab/>
        </w:r>
        <w:r w:rsidR="00BE1DF6">
          <w:rPr>
            <w:noProof/>
            <w:webHidden/>
          </w:rPr>
          <w:fldChar w:fldCharType="begin"/>
        </w:r>
        <w:r w:rsidR="00BE1DF6">
          <w:rPr>
            <w:noProof/>
            <w:webHidden/>
          </w:rPr>
          <w:instrText xml:space="preserve"> PAGEREF _Toc156335922 \h </w:instrText>
        </w:r>
        <w:r w:rsidR="00BE1DF6">
          <w:rPr>
            <w:noProof/>
            <w:webHidden/>
          </w:rPr>
        </w:r>
        <w:r w:rsidR="00BE1DF6">
          <w:rPr>
            <w:noProof/>
            <w:webHidden/>
          </w:rPr>
          <w:fldChar w:fldCharType="separate"/>
        </w:r>
        <w:r w:rsidR="004876F0">
          <w:rPr>
            <w:noProof/>
            <w:webHidden/>
          </w:rPr>
          <w:t>35</w:t>
        </w:r>
        <w:r w:rsidR="00BE1DF6">
          <w:rPr>
            <w:noProof/>
            <w:webHidden/>
          </w:rPr>
          <w:fldChar w:fldCharType="end"/>
        </w:r>
      </w:hyperlink>
    </w:p>
    <w:p w14:paraId="42CFA159" w14:textId="77777777" w:rsidR="00BE1DF6" w:rsidRDefault="00F50C36" w:rsidP="00F50C36">
      <w:pPr>
        <w:spacing w:line="14" w:lineRule="auto"/>
        <w:rPr>
          <w:noProof/>
        </w:rPr>
      </w:pPr>
      <w:r w:rsidRPr="00FD40C3">
        <w:fldChar w:fldCharType="end"/>
      </w:r>
      <w:r w:rsidRPr="00FD40C3">
        <w:fldChar w:fldCharType="begin"/>
      </w:r>
      <w:r w:rsidRPr="00FD40C3">
        <w:instrText xml:space="preserve"> TOC \h \z \t "Gambar 4." \c </w:instrText>
      </w:r>
      <w:r w:rsidRPr="00FD40C3">
        <w:fldChar w:fldCharType="separate"/>
      </w:r>
    </w:p>
    <w:p w14:paraId="326DA335" w14:textId="2D302F9C" w:rsidR="00BE1DF6" w:rsidRDefault="00185D77">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23" w:history="1">
        <w:r w:rsidR="00BE1DF6" w:rsidRPr="008D6FF1">
          <w:rPr>
            <w:rStyle w:val="Hyperlink"/>
            <w:noProof/>
          </w:rPr>
          <w:t>Gambar 4.1</w:t>
        </w:r>
        <w:r w:rsidR="00BE1DF6">
          <w:rPr>
            <w:rFonts w:asciiTheme="minorHAnsi" w:eastAsiaTheme="minorEastAsia" w:hAnsiTheme="minorHAnsi" w:cstheme="minorBidi"/>
            <w:noProof/>
            <w:sz w:val="22"/>
            <w:szCs w:val="22"/>
            <w:lang w:val="en-US"/>
          </w:rPr>
          <w:tab/>
        </w:r>
        <w:r w:rsidR="00BE1DF6" w:rsidRPr="008D6FF1">
          <w:rPr>
            <w:rStyle w:val="Hyperlink"/>
            <w:i/>
            <w:iCs/>
            <w:noProof/>
          </w:rPr>
          <w:t>Frontend</w:t>
        </w:r>
        <w:r w:rsidR="00BE1DF6" w:rsidRPr="008D6FF1">
          <w:rPr>
            <w:rStyle w:val="Hyperlink"/>
            <w:noProof/>
          </w:rPr>
          <w:t xml:space="preserve"> Halaman Home</w:t>
        </w:r>
        <w:r w:rsidR="00BE1DF6">
          <w:rPr>
            <w:noProof/>
            <w:webHidden/>
          </w:rPr>
          <w:tab/>
        </w:r>
        <w:r w:rsidR="00BE1DF6">
          <w:rPr>
            <w:noProof/>
            <w:webHidden/>
          </w:rPr>
          <w:fldChar w:fldCharType="begin"/>
        </w:r>
        <w:r w:rsidR="00BE1DF6">
          <w:rPr>
            <w:noProof/>
            <w:webHidden/>
          </w:rPr>
          <w:instrText xml:space="preserve"> PAGEREF _Toc156335923 \h </w:instrText>
        </w:r>
        <w:r w:rsidR="00BE1DF6">
          <w:rPr>
            <w:noProof/>
            <w:webHidden/>
          </w:rPr>
        </w:r>
        <w:r w:rsidR="00BE1DF6">
          <w:rPr>
            <w:noProof/>
            <w:webHidden/>
          </w:rPr>
          <w:fldChar w:fldCharType="separate"/>
        </w:r>
        <w:r w:rsidR="004876F0">
          <w:rPr>
            <w:noProof/>
            <w:webHidden/>
          </w:rPr>
          <w:t>48</w:t>
        </w:r>
        <w:r w:rsidR="00BE1DF6">
          <w:rPr>
            <w:noProof/>
            <w:webHidden/>
          </w:rPr>
          <w:fldChar w:fldCharType="end"/>
        </w:r>
      </w:hyperlink>
    </w:p>
    <w:p w14:paraId="331AF3DC" w14:textId="7176E56C" w:rsidR="00BE1DF6" w:rsidRDefault="00185D77">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24" w:history="1">
        <w:r w:rsidR="00BE1DF6" w:rsidRPr="008D6FF1">
          <w:rPr>
            <w:rStyle w:val="Hyperlink"/>
            <w:noProof/>
          </w:rPr>
          <w:t>Gambar 4.2</w:t>
        </w:r>
        <w:r w:rsidR="00BE1DF6">
          <w:rPr>
            <w:rFonts w:asciiTheme="minorHAnsi" w:eastAsiaTheme="minorEastAsia" w:hAnsiTheme="minorHAnsi" w:cstheme="minorBidi"/>
            <w:noProof/>
            <w:sz w:val="22"/>
            <w:szCs w:val="22"/>
            <w:lang w:val="en-US"/>
          </w:rPr>
          <w:tab/>
        </w:r>
        <w:r w:rsidR="00BE1DF6" w:rsidRPr="008D6FF1">
          <w:rPr>
            <w:rStyle w:val="Hyperlink"/>
            <w:i/>
            <w:iCs/>
            <w:noProof/>
          </w:rPr>
          <w:t>Frontend</w:t>
        </w:r>
        <w:r w:rsidR="00BE1DF6" w:rsidRPr="008D6FF1">
          <w:rPr>
            <w:rStyle w:val="Hyperlink"/>
            <w:noProof/>
          </w:rPr>
          <w:t xml:space="preserve"> Halaman Metode Penilaian Tunggal</w:t>
        </w:r>
        <w:r w:rsidR="00BE1DF6">
          <w:rPr>
            <w:noProof/>
            <w:webHidden/>
          </w:rPr>
          <w:tab/>
        </w:r>
        <w:r w:rsidR="00BE1DF6">
          <w:rPr>
            <w:noProof/>
            <w:webHidden/>
          </w:rPr>
          <w:fldChar w:fldCharType="begin"/>
        </w:r>
        <w:r w:rsidR="00BE1DF6">
          <w:rPr>
            <w:noProof/>
            <w:webHidden/>
          </w:rPr>
          <w:instrText xml:space="preserve"> PAGEREF _Toc156335924 \h </w:instrText>
        </w:r>
        <w:r w:rsidR="00BE1DF6">
          <w:rPr>
            <w:noProof/>
            <w:webHidden/>
          </w:rPr>
        </w:r>
        <w:r w:rsidR="00BE1DF6">
          <w:rPr>
            <w:noProof/>
            <w:webHidden/>
          </w:rPr>
          <w:fldChar w:fldCharType="separate"/>
        </w:r>
        <w:r w:rsidR="004876F0">
          <w:rPr>
            <w:noProof/>
            <w:webHidden/>
          </w:rPr>
          <w:t>49</w:t>
        </w:r>
        <w:r w:rsidR="00BE1DF6">
          <w:rPr>
            <w:noProof/>
            <w:webHidden/>
          </w:rPr>
          <w:fldChar w:fldCharType="end"/>
        </w:r>
      </w:hyperlink>
    </w:p>
    <w:p w14:paraId="2C09FCF7" w14:textId="7F0E9D9B" w:rsidR="00BE1DF6" w:rsidRDefault="00185D77">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25" w:history="1">
        <w:r w:rsidR="00BE1DF6" w:rsidRPr="008D6FF1">
          <w:rPr>
            <w:rStyle w:val="Hyperlink"/>
            <w:noProof/>
          </w:rPr>
          <w:t>Gambar 4.3</w:t>
        </w:r>
        <w:r w:rsidR="00BE1DF6">
          <w:rPr>
            <w:rFonts w:asciiTheme="minorHAnsi" w:eastAsiaTheme="minorEastAsia" w:hAnsiTheme="minorHAnsi" w:cstheme="minorBidi"/>
            <w:noProof/>
            <w:sz w:val="22"/>
            <w:szCs w:val="22"/>
            <w:lang w:val="en-US"/>
          </w:rPr>
          <w:tab/>
        </w:r>
        <w:r w:rsidR="00BE1DF6" w:rsidRPr="008D6FF1">
          <w:rPr>
            <w:rStyle w:val="Hyperlink"/>
            <w:i/>
            <w:iCs/>
            <w:noProof/>
          </w:rPr>
          <w:t>Frontend</w:t>
        </w:r>
        <w:r w:rsidR="00BE1DF6" w:rsidRPr="008D6FF1">
          <w:rPr>
            <w:rStyle w:val="Hyperlink"/>
            <w:noProof/>
          </w:rPr>
          <w:t xml:space="preserve"> Halaman Hasil Metode Penilaian Tunggal</w:t>
        </w:r>
        <w:r w:rsidR="00BE1DF6">
          <w:rPr>
            <w:noProof/>
            <w:webHidden/>
          </w:rPr>
          <w:tab/>
        </w:r>
        <w:r w:rsidR="00BE1DF6">
          <w:rPr>
            <w:noProof/>
            <w:webHidden/>
          </w:rPr>
          <w:fldChar w:fldCharType="begin"/>
        </w:r>
        <w:r w:rsidR="00BE1DF6">
          <w:rPr>
            <w:noProof/>
            <w:webHidden/>
          </w:rPr>
          <w:instrText xml:space="preserve"> PAGEREF _Toc156335925 \h </w:instrText>
        </w:r>
        <w:r w:rsidR="00BE1DF6">
          <w:rPr>
            <w:noProof/>
            <w:webHidden/>
          </w:rPr>
        </w:r>
        <w:r w:rsidR="00BE1DF6">
          <w:rPr>
            <w:noProof/>
            <w:webHidden/>
          </w:rPr>
          <w:fldChar w:fldCharType="separate"/>
        </w:r>
        <w:r w:rsidR="004876F0">
          <w:rPr>
            <w:noProof/>
            <w:webHidden/>
          </w:rPr>
          <w:t>50</w:t>
        </w:r>
        <w:r w:rsidR="00BE1DF6">
          <w:rPr>
            <w:noProof/>
            <w:webHidden/>
          </w:rPr>
          <w:fldChar w:fldCharType="end"/>
        </w:r>
      </w:hyperlink>
    </w:p>
    <w:p w14:paraId="163A527F" w14:textId="0986B07A" w:rsidR="00BE1DF6" w:rsidRDefault="00185D77">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26" w:history="1">
        <w:r w:rsidR="00BE1DF6" w:rsidRPr="008D6FF1">
          <w:rPr>
            <w:rStyle w:val="Hyperlink"/>
            <w:noProof/>
          </w:rPr>
          <w:t>Gambar 4.4</w:t>
        </w:r>
        <w:r w:rsidR="00BE1DF6">
          <w:rPr>
            <w:rFonts w:asciiTheme="minorHAnsi" w:eastAsiaTheme="minorEastAsia" w:hAnsiTheme="minorHAnsi" w:cstheme="minorBidi"/>
            <w:noProof/>
            <w:sz w:val="22"/>
            <w:szCs w:val="22"/>
            <w:lang w:val="en-US"/>
          </w:rPr>
          <w:tab/>
        </w:r>
        <w:r w:rsidR="00BE1DF6" w:rsidRPr="008D6FF1">
          <w:rPr>
            <w:rStyle w:val="Hyperlink"/>
            <w:i/>
            <w:iCs/>
            <w:noProof/>
          </w:rPr>
          <w:t>Frontend</w:t>
        </w:r>
        <w:r w:rsidR="00BE1DF6" w:rsidRPr="008D6FF1">
          <w:rPr>
            <w:rStyle w:val="Hyperlink"/>
            <w:noProof/>
          </w:rPr>
          <w:t xml:space="preserve"> Halaman Metode Penilaian Jamak</w:t>
        </w:r>
        <w:r w:rsidR="00BE1DF6">
          <w:rPr>
            <w:noProof/>
            <w:webHidden/>
          </w:rPr>
          <w:tab/>
        </w:r>
        <w:r w:rsidR="00BE1DF6">
          <w:rPr>
            <w:noProof/>
            <w:webHidden/>
          </w:rPr>
          <w:fldChar w:fldCharType="begin"/>
        </w:r>
        <w:r w:rsidR="00BE1DF6">
          <w:rPr>
            <w:noProof/>
            <w:webHidden/>
          </w:rPr>
          <w:instrText xml:space="preserve"> PAGEREF _Toc156335926 \h </w:instrText>
        </w:r>
        <w:r w:rsidR="00BE1DF6">
          <w:rPr>
            <w:noProof/>
            <w:webHidden/>
          </w:rPr>
        </w:r>
        <w:r w:rsidR="00BE1DF6">
          <w:rPr>
            <w:noProof/>
            <w:webHidden/>
          </w:rPr>
          <w:fldChar w:fldCharType="separate"/>
        </w:r>
        <w:r w:rsidR="004876F0">
          <w:rPr>
            <w:noProof/>
            <w:webHidden/>
          </w:rPr>
          <w:t>50</w:t>
        </w:r>
        <w:r w:rsidR="00BE1DF6">
          <w:rPr>
            <w:noProof/>
            <w:webHidden/>
          </w:rPr>
          <w:fldChar w:fldCharType="end"/>
        </w:r>
      </w:hyperlink>
    </w:p>
    <w:p w14:paraId="567B7F8B" w14:textId="4792D779" w:rsidR="00BE1DF6" w:rsidRDefault="00185D77">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27" w:history="1">
        <w:r w:rsidR="00BE1DF6" w:rsidRPr="008D6FF1">
          <w:rPr>
            <w:rStyle w:val="Hyperlink"/>
            <w:noProof/>
          </w:rPr>
          <w:t>Gambar 4.5</w:t>
        </w:r>
        <w:r w:rsidR="00BE1DF6">
          <w:rPr>
            <w:rFonts w:asciiTheme="minorHAnsi" w:eastAsiaTheme="minorEastAsia" w:hAnsiTheme="minorHAnsi" w:cstheme="minorBidi"/>
            <w:noProof/>
            <w:sz w:val="22"/>
            <w:szCs w:val="22"/>
            <w:lang w:val="en-US"/>
          </w:rPr>
          <w:tab/>
        </w:r>
        <w:r w:rsidR="00BE1DF6" w:rsidRPr="008D6FF1">
          <w:rPr>
            <w:rStyle w:val="Hyperlink"/>
            <w:i/>
            <w:iCs/>
            <w:noProof/>
          </w:rPr>
          <w:t>Frontend</w:t>
        </w:r>
        <w:r w:rsidR="00BE1DF6" w:rsidRPr="008D6FF1">
          <w:rPr>
            <w:rStyle w:val="Hyperlink"/>
            <w:noProof/>
          </w:rPr>
          <w:t xml:space="preserve"> Halaman Hasil Metode Penilaian Jamak</w:t>
        </w:r>
        <w:r w:rsidR="00BE1DF6">
          <w:rPr>
            <w:noProof/>
            <w:webHidden/>
          </w:rPr>
          <w:tab/>
        </w:r>
        <w:r w:rsidR="00BE1DF6">
          <w:rPr>
            <w:noProof/>
            <w:webHidden/>
          </w:rPr>
          <w:fldChar w:fldCharType="begin"/>
        </w:r>
        <w:r w:rsidR="00BE1DF6">
          <w:rPr>
            <w:noProof/>
            <w:webHidden/>
          </w:rPr>
          <w:instrText xml:space="preserve"> PAGEREF _Toc156335927 \h </w:instrText>
        </w:r>
        <w:r w:rsidR="00BE1DF6">
          <w:rPr>
            <w:noProof/>
            <w:webHidden/>
          </w:rPr>
        </w:r>
        <w:r w:rsidR="00BE1DF6">
          <w:rPr>
            <w:noProof/>
            <w:webHidden/>
          </w:rPr>
          <w:fldChar w:fldCharType="separate"/>
        </w:r>
        <w:r w:rsidR="004876F0">
          <w:rPr>
            <w:noProof/>
            <w:webHidden/>
          </w:rPr>
          <w:t>51</w:t>
        </w:r>
        <w:r w:rsidR="00BE1DF6">
          <w:rPr>
            <w:noProof/>
            <w:webHidden/>
          </w:rPr>
          <w:fldChar w:fldCharType="end"/>
        </w:r>
      </w:hyperlink>
    </w:p>
    <w:p w14:paraId="5AD8D42E" w14:textId="13B71625" w:rsidR="00BE1DF6" w:rsidRDefault="00185D77">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28" w:history="1">
        <w:r w:rsidR="00BE1DF6" w:rsidRPr="008D6FF1">
          <w:rPr>
            <w:rStyle w:val="Hyperlink"/>
            <w:noProof/>
          </w:rPr>
          <w:t>Gambar 4.6</w:t>
        </w:r>
        <w:r w:rsidR="00BE1DF6">
          <w:rPr>
            <w:rFonts w:asciiTheme="minorHAnsi" w:eastAsiaTheme="minorEastAsia" w:hAnsiTheme="minorHAnsi" w:cstheme="minorBidi"/>
            <w:noProof/>
            <w:sz w:val="22"/>
            <w:szCs w:val="22"/>
            <w:lang w:val="en-US"/>
          </w:rPr>
          <w:tab/>
        </w:r>
        <w:r w:rsidR="00BE1DF6" w:rsidRPr="008D6FF1">
          <w:rPr>
            <w:rStyle w:val="Hyperlink"/>
            <w:i/>
            <w:iCs/>
            <w:noProof/>
          </w:rPr>
          <w:t>Frontend</w:t>
        </w:r>
        <w:r w:rsidR="00BE1DF6" w:rsidRPr="008D6FF1">
          <w:rPr>
            <w:rStyle w:val="Hyperlink"/>
            <w:noProof/>
          </w:rPr>
          <w:t xml:space="preserve"> Halaman Bantuan</w:t>
        </w:r>
        <w:r w:rsidR="00BE1DF6">
          <w:rPr>
            <w:noProof/>
            <w:webHidden/>
          </w:rPr>
          <w:tab/>
        </w:r>
        <w:r w:rsidR="00BE1DF6">
          <w:rPr>
            <w:noProof/>
            <w:webHidden/>
          </w:rPr>
          <w:fldChar w:fldCharType="begin"/>
        </w:r>
        <w:r w:rsidR="00BE1DF6">
          <w:rPr>
            <w:noProof/>
            <w:webHidden/>
          </w:rPr>
          <w:instrText xml:space="preserve"> PAGEREF _Toc156335928 \h </w:instrText>
        </w:r>
        <w:r w:rsidR="00BE1DF6">
          <w:rPr>
            <w:noProof/>
            <w:webHidden/>
          </w:rPr>
        </w:r>
        <w:r w:rsidR="00BE1DF6">
          <w:rPr>
            <w:noProof/>
            <w:webHidden/>
          </w:rPr>
          <w:fldChar w:fldCharType="separate"/>
        </w:r>
        <w:r w:rsidR="004876F0">
          <w:rPr>
            <w:noProof/>
            <w:webHidden/>
          </w:rPr>
          <w:t>52</w:t>
        </w:r>
        <w:r w:rsidR="00BE1DF6">
          <w:rPr>
            <w:noProof/>
            <w:webHidden/>
          </w:rPr>
          <w:fldChar w:fldCharType="end"/>
        </w:r>
      </w:hyperlink>
    </w:p>
    <w:p w14:paraId="4B50DD00" w14:textId="37DA3FD6" w:rsidR="00BE1DF6" w:rsidRDefault="00185D77">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29" w:history="1">
        <w:r w:rsidR="00BE1DF6" w:rsidRPr="008D6FF1">
          <w:rPr>
            <w:rStyle w:val="Hyperlink"/>
            <w:noProof/>
          </w:rPr>
          <w:t>Gambar 4.7</w:t>
        </w:r>
        <w:r w:rsidR="00BE1DF6">
          <w:rPr>
            <w:rFonts w:asciiTheme="minorHAnsi" w:eastAsiaTheme="minorEastAsia" w:hAnsiTheme="minorHAnsi" w:cstheme="minorBidi"/>
            <w:noProof/>
            <w:sz w:val="22"/>
            <w:szCs w:val="22"/>
            <w:lang w:val="en-US"/>
          </w:rPr>
          <w:tab/>
        </w:r>
        <w:r w:rsidR="00BE1DF6" w:rsidRPr="008D6FF1">
          <w:rPr>
            <w:rStyle w:val="Hyperlink"/>
            <w:noProof/>
          </w:rPr>
          <w:t>Hasil IT1</w:t>
        </w:r>
        <w:r w:rsidR="00BE1DF6">
          <w:rPr>
            <w:noProof/>
            <w:webHidden/>
          </w:rPr>
          <w:tab/>
        </w:r>
        <w:r w:rsidR="00BE1DF6">
          <w:rPr>
            <w:noProof/>
            <w:webHidden/>
          </w:rPr>
          <w:fldChar w:fldCharType="begin"/>
        </w:r>
        <w:r w:rsidR="00BE1DF6">
          <w:rPr>
            <w:noProof/>
            <w:webHidden/>
          </w:rPr>
          <w:instrText xml:space="preserve"> PAGEREF _Toc156335929 \h </w:instrText>
        </w:r>
        <w:r w:rsidR="00BE1DF6">
          <w:rPr>
            <w:noProof/>
            <w:webHidden/>
          </w:rPr>
        </w:r>
        <w:r w:rsidR="00BE1DF6">
          <w:rPr>
            <w:noProof/>
            <w:webHidden/>
          </w:rPr>
          <w:fldChar w:fldCharType="separate"/>
        </w:r>
        <w:r w:rsidR="004876F0">
          <w:rPr>
            <w:noProof/>
            <w:webHidden/>
          </w:rPr>
          <w:t>63</w:t>
        </w:r>
        <w:r w:rsidR="00BE1DF6">
          <w:rPr>
            <w:noProof/>
            <w:webHidden/>
          </w:rPr>
          <w:fldChar w:fldCharType="end"/>
        </w:r>
      </w:hyperlink>
    </w:p>
    <w:p w14:paraId="783B1F3D" w14:textId="1D9D2530" w:rsidR="00BE1DF6" w:rsidRDefault="00185D77">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30" w:history="1">
        <w:r w:rsidR="00BE1DF6" w:rsidRPr="008D6FF1">
          <w:rPr>
            <w:rStyle w:val="Hyperlink"/>
            <w:noProof/>
          </w:rPr>
          <w:t>Gambar 4.8</w:t>
        </w:r>
        <w:r w:rsidR="00BE1DF6">
          <w:rPr>
            <w:rFonts w:asciiTheme="minorHAnsi" w:eastAsiaTheme="minorEastAsia" w:hAnsiTheme="minorHAnsi" w:cstheme="minorBidi"/>
            <w:noProof/>
            <w:sz w:val="22"/>
            <w:szCs w:val="22"/>
            <w:lang w:val="en-US"/>
          </w:rPr>
          <w:tab/>
        </w:r>
        <w:r w:rsidR="00BE1DF6" w:rsidRPr="008D6FF1">
          <w:rPr>
            <w:rStyle w:val="Hyperlink"/>
            <w:noProof/>
          </w:rPr>
          <w:t>Hasil IT2</w:t>
        </w:r>
        <w:r w:rsidR="00BE1DF6">
          <w:rPr>
            <w:noProof/>
            <w:webHidden/>
          </w:rPr>
          <w:tab/>
        </w:r>
        <w:r w:rsidR="00BE1DF6">
          <w:rPr>
            <w:noProof/>
            <w:webHidden/>
          </w:rPr>
          <w:fldChar w:fldCharType="begin"/>
        </w:r>
        <w:r w:rsidR="00BE1DF6">
          <w:rPr>
            <w:noProof/>
            <w:webHidden/>
          </w:rPr>
          <w:instrText xml:space="preserve"> PAGEREF _Toc156335930 \h </w:instrText>
        </w:r>
        <w:r w:rsidR="00BE1DF6">
          <w:rPr>
            <w:noProof/>
            <w:webHidden/>
          </w:rPr>
        </w:r>
        <w:r w:rsidR="00BE1DF6">
          <w:rPr>
            <w:noProof/>
            <w:webHidden/>
          </w:rPr>
          <w:fldChar w:fldCharType="separate"/>
        </w:r>
        <w:r w:rsidR="004876F0">
          <w:rPr>
            <w:noProof/>
            <w:webHidden/>
          </w:rPr>
          <w:t>64</w:t>
        </w:r>
        <w:r w:rsidR="00BE1DF6">
          <w:rPr>
            <w:noProof/>
            <w:webHidden/>
          </w:rPr>
          <w:fldChar w:fldCharType="end"/>
        </w:r>
      </w:hyperlink>
    </w:p>
    <w:p w14:paraId="0F2A69FD" w14:textId="470B6BA0" w:rsidR="00BE1DF6" w:rsidRDefault="00185D77">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31" w:history="1">
        <w:r w:rsidR="00BE1DF6" w:rsidRPr="008D6FF1">
          <w:rPr>
            <w:rStyle w:val="Hyperlink"/>
            <w:noProof/>
          </w:rPr>
          <w:t>Gambar 4.9</w:t>
        </w:r>
        <w:r w:rsidR="00BE1DF6">
          <w:rPr>
            <w:rFonts w:asciiTheme="minorHAnsi" w:eastAsiaTheme="minorEastAsia" w:hAnsiTheme="minorHAnsi" w:cstheme="minorBidi"/>
            <w:noProof/>
            <w:sz w:val="22"/>
            <w:szCs w:val="22"/>
            <w:lang w:val="en-US"/>
          </w:rPr>
          <w:tab/>
        </w:r>
        <w:r w:rsidR="00BE1DF6" w:rsidRPr="008D6FF1">
          <w:rPr>
            <w:rStyle w:val="Hyperlink"/>
            <w:noProof/>
          </w:rPr>
          <w:t>Hasil IT3</w:t>
        </w:r>
        <w:r w:rsidR="00BE1DF6">
          <w:rPr>
            <w:noProof/>
            <w:webHidden/>
          </w:rPr>
          <w:tab/>
        </w:r>
        <w:r w:rsidR="00BE1DF6">
          <w:rPr>
            <w:noProof/>
            <w:webHidden/>
          </w:rPr>
          <w:fldChar w:fldCharType="begin"/>
        </w:r>
        <w:r w:rsidR="00BE1DF6">
          <w:rPr>
            <w:noProof/>
            <w:webHidden/>
          </w:rPr>
          <w:instrText xml:space="preserve"> PAGEREF _Toc156335931 \h </w:instrText>
        </w:r>
        <w:r w:rsidR="00BE1DF6">
          <w:rPr>
            <w:noProof/>
            <w:webHidden/>
          </w:rPr>
        </w:r>
        <w:r w:rsidR="00BE1DF6">
          <w:rPr>
            <w:noProof/>
            <w:webHidden/>
          </w:rPr>
          <w:fldChar w:fldCharType="separate"/>
        </w:r>
        <w:r w:rsidR="004876F0">
          <w:rPr>
            <w:noProof/>
            <w:webHidden/>
          </w:rPr>
          <w:t>64</w:t>
        </w:r>
        <w:r w:rsidR="00BE1DF6">
          <w:rPr>
            <w:noProof/>
            <w:webHidden/>
          </w:rPr>
          <w:fldChar w:fldCharType="end"/>
        </w:r>
      </w:hyperlink>
    </w:p>
    <w:p w14:paraId="6930C814" w14:textId="79E5FEE2" w:rsidR="00BE1DF6" w:rsidRDefault="00185D77">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335932" w:history="1">
        <w:r w:rsidR="00BE1DF6" w:rsidRPr="008D6FF1">
          <w:rPr>
            <w:rStyle w:val="Hyperlink"/>
            <w:noProof/>
          </w:rPr>
          <w:t>Gambar 4.10</w:t>
        </w:r>
        <w:r w:rsidR="00BE1DF6">
          <w:rPr>
            <w:rFonts w:asciiTheme="minorHAnsi" w:eastAsiaTheme="minorEastAsia" w:hAnsiTheme="minorHAnsi" w:cstheme="minorBidi"/>
            <w:noProof/>
            <w:sz w:val="22"/>
            <w:szCs w:val="22"/>
            <w:lang w:val="en-US"/>
          </w:rPr>
          <w:tab/>
        </w:r>
        <w:r w:rsidR="00BE1DF6" w:rsidRPr="008D6FF1">
          <w:rPr>
            <w:rStyle w:val="Hyperlink"/>
            <w:noProof/>
          </w:rPr>
          <w:t>Sampel Google Form SUS</w:t>
        </w:r>
        <w:r w:rsidR="00BE1DF6">
          <w:rPr>
            <w:noProof/>
            <w:webHidden/>
          </w:rPr>
          <w:tab/>
        </w:r>
        <w:r w:rsidR="00BE1DF6">
          <w:rPr>
            <w:noProof/>
            <w:webHidden/>
          </w:rPr>
          <w:fldChar w:fldCharType="begin"/>
        </w:r>
        <w:r w:rsidR="00BE1DF6">
          <w:rPr>
            <w:noProof/>
            <w:webHidden/>
          </w:rPr>
          <w:instrText xml:space="preserve"> PAGEREF _Toc156335932 \h </w:instrText>
        </w:r>
        <w:r w:rsidR="00BE1DF6">
          <w:rPr>
            <w:noProof/>
            <w:webHidden/>
          </w:rPr>
        </w:r>
        <w:r w:rsidR="00BE1DF6">
          <w:rPr>
            <w:noProof/>
            <w:webHidden/>
          </w:rPr>
          <w:fldChar w:fldCharType="separate"/>
        </w:r>
        <w:r w:rsidR="004876F0">
          <w:rPr>
            <w:noProof/>
            <w:webHidden/>
          </w:rPr>
          <w:t>66</w:t>
        </w:r>
        <w:r w:rsidR="00BE1DF6">
          <w:rPr>
            <w:noProof/>
            <w:webHidden/>
          </w:rPr>
          <w:fldChar w:fldCharType="end"/>
        </w:r>
      </w:hyperlink>
    </w:p>
    <w:p w14:paraId="0F7897D0" w14:textId="71A3F34F" w:rsidR="00BE1DF6" w:rsidRDefault="00185D77">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335933" w:history="1">
        <w:r w:rsidR="00BE1DF6" w:rsidRPr="008D6FF1">
          <w:rPr>
            <w:rStyle w:val="Hyperlink"/>
            <w:noProof/>
          </w:rPr>
          <w:t>Gambar 4.11</w:t>
        </w:r>
        <w:r w:rsidR="00BE1DF6">
          <w:rPr>
            <w:rFonts w:asciiTheme="minorHAnsi" w:eastAsiaTheme="minorEastAsia" w:hAnsiTheme="minorHAnsi" w:cstheme="minorBidi"/>
            <w:noProof/>
            <w:sz w:val="22"/>
            <w:szCs w:val="22"/>
            <w:lang w:val="en-US"/>
          </w:rPr>
          <w:tab/>
        </w:r>
        <w:r w:rsidR="00BE1DF6" w:rsidRPr="008D6FF1">
          <w:rPr>
            <w:rStyle w:val="Hyperlink"/>
            <w:noProof/>
          </w:rPr>
          <w:t xml:space="preserve">Aplikasi pada </w:t>
        </w:r>
        <w:r w:rsidR="00BE1DF6" w:rsidRPr="008D6FF1">
          <w:rPr>
            <w:rStyle w:val="Hyperlink"/>
            <w:i/>
            <w:iCs/>
            <w:noProof/>
          </w:rPr>
          <w:t>Microsoft Edge</w:t>
        </w:r>
        <w:r w:rsidR="00BE1DF6">
          <w:rPr>
            <w:noProof/>
            <w:webHidden/>
          </w:rPr>
          <w:tab/>
        </w:r>
        <w:r w:rsidR="00BE1DF6">
          <w:rPr>
            <w:noProof/>
            <w:webHidden/>
          </w:rPr>
          <w:fldChar w:fldCharType="begin"/>
        </w:r>
        <w:r w:rsidR="00BE1DF6">
          <w:rPr>
            <w:noProof/>
            <w:webHidden/>
          </w:rPr>
          <w:instrText xml:space="preserve"> PAGEREF _Toc156335933 \h </w:instrText>
        </w:r>
        <w:r w:rsidR="00BE1DF6">
          <w:rPr>
            <w:noProof/>
            <w:webHidden/>
          </w:rPr>
        </w:r>
        <w:r w:rsidR="00BE1DF6">
          <w:rPr>
            <w:noProof/>
            <w:webHidden/>
          </w:rPr>
          <w:fldChar w:fldCharType="separate"/>
        </w:r>
        <w:r w:rsidR="004876F0">
          <w:rPr>
            <w:noProof/>
            <w:webHidden/>
          </w:rPr>
          <w:t>75</w:t>
        </w:r>
        <w:r w:rsidR="00BE1DF6">
          <w:rPr>
            <w:noProof/>
            <w:webHidden/>
          </w:rPr>
          <w:fldChar w:fldCharType="end"/>
        </w:r>
      </w:hyperlink>
    </w:p>
    <w:p w14:paraId="2064B34C" w14:textId="30EC7D31" w:rsidR="00BE1DF6" w:rsidRDefault="00185D77">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335934" w:history="1">
        <w:r w:rsidR="00BE1DF6" w:rsidRPr="008D6FF1">
          <w:rPr>
            <w:rStyle w:val="Hyperlink"/>
            <w:noProof/>
          </w:rPr>
          <w:t>Gambar 4.12</w:t>
        </w:r>
        <w:r w:rsidR="00BE1DF6">
          <w:rPr>
            <w:rFonts w:asciiTheme="minorHAnsi" w:eastAsiaTheme="minorEastAsia" w:hAnsiTheme="minorHAnsi" w:cstheme="minorBidi"/>
            <w:noProof/>
            <w:sz w:val="22"/>
            <w:szCs w:val="22"/>
            <w:lang w:val="en-US"/>
          </w:rPr>
          <w:tab/>
        </w:r>
        <w:r w:rsidR="00BE1DF6" w:rsidRPr="008D6FF1">
          <w:rPr>
            <w:rStyle w:val="Hyperlink"/>
            <w:noProof/>
          </w:rPr>
          <w:t xml:space="preserve">Aplikasi pada </w:t>
        </w:r>
        <w:r w:rsidR="00BE1DF6" w:rsidRPr="008D6FF1">
          <w:rPr>
            <w:rStyle w:val="Hyperlink"/>
            <w:i/>
            <w:iCs/>
            <w:noProof/>
          </w:rPr>
          <w:t>Google Chrome</w:t>
        </w:r>
        <w:r w:rsidR="00BE1DF6">
          <w:rPr>
            <w:noProof/>
            <w:webHidden/>
          </w:rPr>
          <w:tab/>
        </w:r>
        <w:r w:rsidR="00BE1DF6">
          <w:rPr>
            <w:noProof/>
            <w:webHidden/>
          </w:rPr>
          <w:fldChar w:fldCharType="begin"/>
        </w:r>
        <w:r w:rsidR="00BE1DF6">
          <w:rPr>
            <w:noProof/>
            <w:webHidden/>
          </w:rPr>
          <w:instrText xml:space="preserve"> PAGEREF _Toc156335934 \h </w:instrText>
        </w:r>
        <w:r w:rsidR="00BE1DF6">
          <w:rPr>
            <w:noProof/>
            <w:webHidden/>
          </w:rPr>
        </w:r>
        <w:r w:rsidR="00BE1DF6">
          <w:rPr>
            <w:noProof/>
            <w:webHidden/>
          </w:rPr>
          <w:fldChar w:fldCharType="separate"/>
        </w:r>
        <w:r w:rsidR="004876F0">
          <w:rPr>
            <w:noProof/>
            <w:webHidden/>
          </w:rPr>
          <w:t>75</w:t>
        </w:r>
        <w:r w:rsidR="00BE1DF6">
          <w:rPr>
            <w:noProof/>
            <w:webHidden/>
          </w:rPr>
          <w:fldChar w:fldCharType="end"/>
        </w:r>
      </w:hyperlink>
    </w:p>
    <w:p w14:paraId="523F2EF1" w14:textId="32349FBB" w:rsidR="00BE1DF6" w:rsidRDefault="00185D77">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335935" w:history="1">
        <w:r w:rsidR="00BE1DF6" w:rsidRPr="008D6FF1">
          <w:rPr>
            <w:rStyle w:val="Hyperlink"/>
            <w:noProof/>
          </w:rPr>
          <w:t>Gambar 4.13</w:t>
        </w:r>
        <w:r w:rsidR="00BE1DF6">
          <w:rPr>
            <w:rFonts w:asciiTheme="minorHAnsi" w:eastAsiaTheme="minorEastAsia" w:hAnsiTheme="minorHAnsi" w:cstheme="minorBidi"/>
            <w:noProof/>
            <w:sz w:val="22"/>
            <w:szCs w:val="22"/>
            <w:lang w:val="en-US"/>
          </w:rPr>
          <w:tab/>
        </w:r>
        <w:r w:rsidR="00BE1DF6" w:rsidRPr="008D6FF1">
          <w:rPr>
            <w:rStyle w:val="Hyperlink"/>
            <w:noProof/>
          </w:rPr>
          <w:t xml:space="preserve">Aplikasi pada </w:t>
        </w:r>
        <w:r w:rsidR="00BE1DF6" w:rsidRPr="008D6FF1">
          <w:rPr>
            <w:rStyle w:val="Hyperlink"/>
            <w:i/>
            <w:iCs/>
            <w:noProof/>
          </w:rPr>
          <w:t>Opera GX</w:t>
        </w:r>
        <w:r w:rsidR="00BE1DF6">
          <w:rPr>
            <w:noProof/>
            <w:webHidden/>
          </w:rPr>
          <w:tab/>
        </w:r>
        <w:r w:rsidR="00BE1DF6">
          <w:rPr>
            <w:noProof/>
            <w:webHidden/>
          </w:rPr>
          <w:fldChar w:fldCharType="begin"/>
        </w:r>
        <w:r w:rsidR="00BE1DF6">
          <w:rPr>
            <w:noProof/>
            <w:webHidden/>
          </w:rPr>
          <w:instrText xml:space="preserve"> PAGEREF _Toc156335935 \h </w:instrText>
        </w:r>
        <w:r w:rsidR="00BE1DF6">
          <w:rPr>
            <w:noProof/>
            <w:webHidden/>
          </w:rPr>
        </w:r>
        <w:r w:rsidR="00BE1DF6">
          <w:rPr>
            <w:noProof/>
            <w:webHidden/>
          </w:rPr>
          <w:fldChar w:fldCharType="separate"/>
        </w:r>
        <w:r w:rsidR="004876F0">
          <w:rPr>
            <w:noProof/>
            <w:webHidden/>
          </w:rPr>
          <w:t>76</w:t>
        </w:r>
        <w:r w:rsidR="00BE1DF6">
          <w:rPr>
            <w:noProof/>
            <w:webHidden/>
          </w:rPr>
          <w:fldChar w:fldCharType="end"/>
        </w:r>
      </w:hyperlink>
    </w:p>
    <w:p w14:paraId="5CF8C690" w14:textId="6D983135" w:rsidR="00BE1DF6" w:rsidRDefault="00185D77">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335936" w:history="1">
        <w:r w:rsidR="00BE1DF6" w:rsidRPr="008D6FF1">
          <w:rPr>
            <w:rStyle w:val="Hyperlink"/>
            <w:noProof/>
          </w:rPr>
          <w:t>Gambar 4.14</w:t>
        </w:r>
        <w:r w:rsidR="00BE1DF6">
          <w:rPr>
            <w:rFonts w:asciiTheme="minorHAnsi" w:eastAsiaTheme="minorEastAsia" w:hAnsiTheme="minorHAnsi" w:cstheme="minorBidi"/>
            <w:noProof/>
            <w:sz w:val="22"/>
            <w:szCs w:val="22"/>
            <w:lang w:val="en-US"/>
          </w:rPr>
          <w:tab/>
        </w:r>
        <w:r w:rsidR="00BE1DF6" w:rsidRPr="008D6FF1">
          <w:rPr>
            <w:rStyle w:val="Hyperlink"/>
            <w:noProof/>
          </w:rPr>
          <w:t xml:space="preserve">Aplikasi pada </w:t>
        </w:r>
        <w:r w:rsidR="00BE1DF6" w:rsidRPr="008D6FF1">
          <w:rPr>
            <w:rStyle w:val="Hyperlink"/>
            <w:i/>
            <w:iCs/>
            <w:noProof/>
          </w:rPr>
          <w:t>Internet Explorer</w:t>
        </w:r>
        <w:r w:rsidR="00BE1DF6" w:rsidRPr="008D6FF1">
          <w:rPr>
            <w:rStyle w:val="Hyperlink"/>
            <w:noProof/>
          </w:rPr>
          <w:t xml:space="preserve"> (ekspor ke PDF)</w:t>
        </w:r>
        <w:r w:rsidR="00BE1DF6">
          <w:rPr>
            <w:noProof/>
            <w:webHidden/>
          </w:rPr>
          <w:tab/>
        </w:r>
        <w:r w:rsidR="00BE1DF6">
          <w:rPr>
            <w:noProof/>
            <w:webHidden/>
          </w:rPr>
          <w:fldChar w:fldCharType="begin"/>
        </w:r>
        <w:r w:rsidR="00BE1DF6">
          <w:rPr>
            <w:noProof/>
            <w:webHidden/>
          </w:rPr>
          <w:instrText xml:space="preserve"> PAGEREF _Toc156335936 \h </w:instrText>
        </w:r>
        <w:r w:rsidR="00BE1DF6">
          <w:rPr>
            <w:noProof/>
            <w:webHidden/>
          </w:rPr>
        </w:r>
        <w:r w:rsidR="00BE1DF6">
          <w:rPr>
            <w:noProof/>
            <w:webHidden/>
          </w:rPr>
          <w:fldChar w:fldCharType="separate"/>
        </w:r>
        <w:r w:rsidR="004876F0">
          <w:rPr>
            <w:noProof/>
            <w:webHidden/>
          </w:rPr>
          <w:t>76</w:t>
        </w:r>
        <w:r w:rsidR="00BE1DF6">
          <w:rPr>
            <w:noProof/>
            <w:webHidden/>
          </w:rPr>
          <w:fldChar w:fldCharType="end"/>
        </w:r>
      </w:hyperlink>
    </w:p>
    <w:p w14:paraId="4EE67B8C" w14:textId="00E71166" w:rsidR="00BE1DF6" w:rsidRDefault="00185D77">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335937" w:history="1">
        <w:r w:rsidR="00BE1DF6" w:rsidRPr="008D6FF1">
          <w:rPr>
            <w:rStyle w:val="Hyperlink"/>
            <w:noProof/>
          </w:rPr>
          <w:t>Gambar 4.15</w:t>
        </w:r>
        <w:r w:rsidR="00BE1DF6">
          <w:rPr>
            <w:rFonts w:asciiTheme="minorHAnsi" w:eastAsiaTheme="minorEastAsia" w:hAnsiTheme="minorHAnsi" w:cstheme="minorBidi"/>
            <w:noProof/>
            <w:sz w:val="22"/>
            <w:szCs w:val="22"/>
            <w:lang w:val="en-US"/>
          </w:rPr>
          <w:tab/>
        </w:r>
        <w:r w:rsidR="00BE1DF6" w:rsidRPr="008D6FF1">
          <w:rPr>
            <w:rStyle w:val="Hyperlink"/>
            <w:noProof/>
          </w:rPr>
          <w:t xml:space="preserve">Aplikasi pada </w:t>
        </w:r>
        <w:r w:rsidR="00BE1DF6" w:rsidRPr="008D6FF1">
          <w:rPr>
            <w:rStyle w:val="Hyperlink"/>
            <w:i/>
            <w:iCs/>
            <w:noProof/>
          </w:rPr>
          <w:t>Internet Explorer</w:t>
        </w:r>
        <w:r w:rsidR="00BE1DF6" w:rsidRPr="008D6FF1">
          <w:rPr>
            <w:rStyle w:val="Hyperlink"/>
            <w:noProof/>
          </w:rPr>
          <w:t xml:space="preserve"> (bantuan)</w:t>
        </w:r>
        <w:r w:rsidR="00BE1DF6">
          <w:rPr>
            <w:noProof/>
            <w:webHidden/>
          </w:rPr>
          <w:tab/>
        </w:r>
        <w:r w:rsidR="00BE1DF6">
          <w:rPr>
            <w:noProof/>
            <w:webHidden/>
          </w:rPr>
          <w:fldChar w:fldCharType="begin"/>
        </w:r>
        <w:r w:rsidR="00BE1DF6">
          <w:rPr>
            <w:noProof/>
            <w:webHidden/>
          </w:rPr>
          <w:instrText xml:space="preserve"> PAGEREF _Toc156335937 \h </w:instrText>
        </w:r>
        <w:r w:rsidR="00BE1DF6">
          <w:rPr>
            <w:noProof/>
            <w:webHidden/>
          </w:rPr>
        </w:r>
        <w:r w:rsidR="00BE1DF6">
          <w:rPr>
            <w:noProof/>
            <w:webHidden/>
          </w:rPr>
          <w:fldChar w:fldCharType="separate"/>
        </w:r>
        <w:r w:rsidR="004876F0">
          <w:rPr>
            <w:noProof/>
            <w:webHidden/>
          </w:rPr>
          <w:t>77</w:t>
        </w:r>
        <w:r w:rsidR="00BE1DF6">
          <w:rPr>
            <w:noProof/>
            <w:webHidden/>
          </w:rPr>
          <w:fldChar w:fldCharType="end"/>
        </w:r>
      </w:hyperlink>
    </w:p>
    <w:p w14:paraId="7B1E7FA6" w14:textId="179ECFBA" w:rsidR="00BE1DF6" w:rsidRDefault="00185D77">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335938" w:history="1">
        <w:r w:rsidR="00BE1DF6" w:rsidRPr="008D6FF1">
          <w:rPr>
            <w:rStyle w:val="Hyperlink"/>
            <w:noProof/>
          </w:rPr>
          <w:t>Gambar 4.16</w:t>
        </w:r>
        <w:r w:rsidR="00BE1DF6">
          <w:rPr>
            <w:rFonts w:asciiTheme="minorHAnsi" w:eastAsiaTheme="minorEastAsia" w:hAnsiTheme="minorHAnsi" w:cstheme="minorBidi"/>
            <w:noProof/>
            <w:sz w:val="22"/>
            <w:szCs w:val="22"/>
            <w:lang w:val="en-US"/>
          </w:rPr>
          <w:tab/>
        </w:r>
        <w:r w:rsidR="00BE1DF6" w:rsidRPr="008D6FF1">
          <w:rPr>
            <w:rStyle w:val="Hyperlink"/>
            <w:noProof/>
          </w:rPr>
          <w:t xml:space="preserve">Cara Penilaian Model </w:t>
        </w:r>
        <w:r w:rsidR="00BE1DF6" w:rsidRPr="008D6FF1">
          <w:rPr>
            <w:rStyle w:val="Hyperlink"/>
            <w:i/>
            <w:iCs/>
            <w:noProof/>
          </w:rPr>
          <w:t>Machine Learning</w:t>
        </w:r>
        <w:r w:rsidR="00BE1DF6" w:rsidRPr="008D6FF1">
          <w:rPr>
            <w:rStyle w:val="Hyperlink"/>
            <w:noProof/>
          </w:rPr>
          <w:t xml:space="preserve"> Bahasa Inggris</w:t>
        </w:r>
        <w:r w:rsidR="00BE1DF6">
          <w:rPr>
            <w:noProof/>
            <w:webHidden/>
          </w:rPr>
          <w:tab/>
        </w:r>
        <w:r w:rsidR="00BE1DF6">
          <w:rPr>
            <w:noProof/>
            <w:webHidden/>
          </w:rPr>
          <w:fldChar w:fldCharType="begin"/>
        </w:r>
        <w:r w:rsidR="00BE1DF6">
          <w:rPr>
            <w:noProof/>
            <w:webHidden/>
          </w:rPr>
          <w:instrText xml:space="preserve"> PAGEREF _Toc156335938 \h </w:instrText>
        </w:r>
        <w:r w:rsidR="00BE1DF6">
          <w:rPr>
            <w:noProof/>
            <w:webHidden/>
          </w:rPr>
        </w:r>
        <w:r w:rsidR="00BE1DF6">
          <w:rPr>
            <w:noProof/>
            <w:webHidden/>
          </w:rPr>
          <w:fldChar w:fldCharType="separate"/>
        </w:r>
        <w:r w:rsidR="004876F0">
          <w:rPr>
            <w:noProof/>
            <w:webHidden/>
          </w:rPr>
          <w:t>85</w:t>
        </w:r>
        <w:r w:rsidR="00BE1DF6">
          <w:rPr>
            <w:noProof/>
            <w:webHidden/>
          </w:rPr>
          <w:fldChar w:fldCharType="end"/>
        </w:r>
      </w:hyperlink>
    </w:p>
    <w:p w14:paraId="5C1402AE" w14:textId="38EDF9DF" w:rsidR="00BE1DF6" w:rsidRDefault="00185D77">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335939" w:history="1">
        <w:r w:rsidR="00BE1DF6" w:rsidRPr="008D6FF1">
          <w:rPr>
            <w:rStyle w:val="Hyperlink"/>
            <w:noProof/>
          </w:rPr>
          <w:t>Gambar 4.17</w:t>
        </w:r>
        <w:r w:rsidR="00BE1DF6">
          <w:rPr>
            <w:rFonts w:asciiTheme="minorHAnsi" w:eastAsiaTheme="minorEastAsia" w:hAnsiTheme="minorHAnsi" w:cstheme="minorBidi"/>
            <w:noProof/>
            <w:sz w:val="22"/>
            <w:szCs w:val="22"/>
            <w:lang w:val="en-US"/>
          </w:rPr>
          <w:tab/>
        </w:r>
        <w:r w:rsidR="00BE1DF6" w:rsidRPr="008D6FF1">
          <w:rPr>
            <w:rStyle w:val="Hyperlink"/>
            <w:noProof/>
          </w:rPr>
          <w:t xml:space="preserve">Cara Penilaian Model </w:t>
        </w:r>
        <w:r w:rsidR="00BE1DF6" w:rsidRPr="008D6FF1">
          <w:rPr>
            <w:rStyle w:val="Hyperlink"/>
            <w:i/>
            <w:iCs/>
            <w:noProof/>
          </w:rPr>
          <w:t>Machine Learning</w:t>
        </w:r>
        <w:r w:rsidR="00BE1DF6" w:rsidRPr="008D6FF1">
          <w:rPr>
            <w:rStyle w:val="Hyperlink"/>
            <w:noProof/>
          </w:rPr>
          <w:t xml:space="preserve"> Bahasa Indonesia</w:t>
        </w:r>
        <w:r w:rsidR="00BE1DF6">
          <w:rPr>
            <w:noProof/>
            <w:webHidden/>
          </w:rPr>
          <w:tab/>
        </w:r>
        <w:r w:rsidR="00BE1DF6">
          <w:rPr>
            <w:noProof/>
            <w:webHidden/>
          </w:rPr>
          <w:fldChar w:fldCharType="begin"/>
        </w:r>
        <w:r w:rsidR="00BE1DF6">
          <w:rPr>
            <w:noProof/>
            <w:webHidden/>
          </w:rPr>
          <w:instrText xml:space="preserve"> PAGEREF _Toc156335939 \h </w:instrText>
        </w:r>
        <w:r w:rsidR="00BE1DF6">
          <w:rPr>
            <w:noProof/>
            <w:webHidden/>
          </w:rPr>
        </w:r>
        <w:r w:rsidR="00BE1DF6">
          <w:rPr>
            <w:noProof/>
            <w:webHidden/>
          </w:rPr>
          <w:fldChar w:fldCharType="separate"/>
        </w:r>
        <w:r w:rsidR="004876F0">
          <w:rPr>
            <w:noProof/>
            <w:webHidden/>
          </w:rPr>
          <w:t>86</w:t>
        </w:r>
        <w:r w:rsidR="00BE1DF6">
          <w:rPr>
            <w:noProof/>
            <w:webHidden/>
          </w:rPr>
          <w:fldChar w:fldCharType="end"/>
        </w:r>
      </w:hyperlink>
    </w:p>
    <w:p w14:paraId="03CD4D54" w14:textId="176AA8E7" w:rsidR="00F52D40" w:rsidRPr="00FD40C3" w:rsidRDefault="00F50C36" w:rsidP="00F50C36">
      <w:pPr>
        <w:ind w:firstLine="0"/>
      </w:pPr>
      <w:r w:rsidRPr="00FD40C3">
        <w:fldChar w:fldCharType="end"/>
      </w:r>
    </w:p>
    <w:p w14:paraId="3E6A86C4" w14:textId="34C388BA" w:rsidR="00AB3A6F" w:rsidRPr="00FD40C3" w:rsidRDefault="006724C1" w:rsidP="00834241">
      <w:pPr>
        <w:pStyle w:val="Heading1"/>
      </w:pPr>
      <w:bookmarkStart w:id="40" w:name="_17dp8vu" w:colFirst="0" w:colLast="0"/>
      <w:bookmarkStart w:id="41" w:name="_Toc156587035"/>
      <w:bookmarkStart w:id="42" w:name="_Toc156593580"/>
      <w:bookmarkStart w:id="43" w:name="_Toc156594594"/>
      <w:bookmarkEnd w:id="40"/>
      <w:r w:rsidRPr="00FD40C3">
        <w:lastRenderedPageBreak/>
        <w:t>DAFTAR RUMUS</w:t>
      </w:r>
      <w:bookmarkEnd w:id="41"/>
      <w:bookmarkEnd w:id="42"/>
      <w:bookmarkEnd w:id="43"/>
    </w:p>
    <w:p w14:paraId="1B791DD8" w14:textId="00C7F425" w:rsidR="00BE1DF6" w:rsidRDefault="00C01DD2">
      <w:pPr>
        <w:pStyle w:val="TableofFigures"/>
        <w:tabs>
          <w:tab w:val="right" w:leader="dot" w:pos="8213"/>
        </w:tabs>
        <w:rPr>
          <w:rFonts w:asciiTheme="minorHAnsi" w:eastAsiaTheme="minorEastAsia" w:hAnsiTheme="minorHAnsi" w:cstheme="minorBidi"/>
          <w:noProof/>
          <w:sz w:val="22"/>
          <w:szCs w:val="22"/>
          <w:lang w:val="en-US"/>
        </w:rPr>
      </w:pPr>
      <w:r w:rsidRPr="00FD40C3">
        <w:rPr>
          <w:b/>
          <w:color w:val="000000"/>
          <w:sz w:val="28"/>
          <w:szCs w:val="28"/>
        </w:rPr>
        <w:fldChar w:fldCharType="begin"/>
      </w:r>
      <w:r w:rsidRPr="00FD40C3">
        <w:rPr>
          <w:b/>
          <w:color w:val="000000"/>
          <w:sz w:val="28"/>
          <w:szCs w:val="28"/>
        </w:rPr>
        <w:instrText xml:space="preserve"> TOC \f F \h \z \t "Rumuss" \c </w:instrText>
      </w:r>
      <w:r w:rsidRPr="00FD40C3">
        <w:rPr>
          <w:b/>
          <w:color w:val="000000"/>
          <w:sz w:val="28"/>
          <w:szCs w:val="28"/>
        </w:rPr>
        <w:fldChar w:fldCharType="separate"/>
      </w:r>
      <w:hyperlink w:anchor="_Toc156335733" w:history="1">
        <w:r w:rsidR="00BE1DF6" w:rsidRPr="001A6938">
          <w:rPr>
            <w:rStyle w:val="Hyperlink"/>
            <w:noProof/>
          </w:rPr>
          <w:t>Rumus perhitungan SUS (1)</w:t>
        </w:r>
        <w:r w:rsidR="00BE1DF6">
          <w:rPr>
            <w:noProof/>
            <w:webHidden/>
          </w:rPr>
          <w:tab/>
        </w:r>
        <w:r w:rsidR="00BE1DF6">
          <w:rPr>
            <w:noProof/>
            <w:webHidden/>
          </w:rPr>
          <w:fldChar w:fldCharType="begin"/>
        </w:r>
        <w:r w:rsidR="00BE1DF6">
          <w:rPr>
            <w:noProof/>
            <w:webHidden/>
          </w:rPr>
          <w:instrText xml:space="preserve"> PAGEREF _Toc156335733 \h </w:instrText>
        </w:r>
        <w:r w:rsidR="00BE1DF6">
          <w:rPr>
            <w:noProof/>
            <w:webHidden/>
          </w:rPr>
        </w:r>
        <w:r w:rsidR="00BE1DF6">
          <w:rPr>
            <w:noProof/>
            <w:webHidden/>
          </w:rPr>
          <w:fldChar w:fldCharType="separate"/>
        </w:r>
        <w:r w:rsidR="004876F0">
          <w:rPr>
            <w:noProof/>
            <w:webHidden/>
          </w:rPr>
          <w:t>18</w:t>
        </w:r>
        <w:r w:rsidR="00BE1DF6">
          <w:rPr>
            <w:noProof/>
            <w:webHidden/>
          </w:rPr>
          <w:fldChar w:fldCharType="end"/>
        </w:r>
      </w:hyperlink>
    </w:p>
    <w:p w14:paraId="4C612023" w14:textId="107AAA02" w:rsidR="00A535C4" w:rsidRPr="00FD40C3" w:rsidRDefault="00C01DD2" w:rsidP="00A535C4">
      <w:pPr>
        <w:keepNext/>
        <w:keepLines/>
        <w:pBdr>
          <w:top w:val="nil"/>
          <w:left w:val="nil"/>
          <w:bottom w:val="nil"/>
          <w:right w:val="nil"/>
          <w:between w:val="nil"/>
        </w:pBdr>
        <w:ind w:firstLine="0"/>
        <w:rPr>
          <w:b/>
          <w:color w:val="000000"/>
          <w:sz w:val="28"/>
          <w:szCs w:val="28"/>
        </w:rPr>
      </w:pPr>
      <w:r w:rsidRPr="00FD40C3">
        <w:rPr>
          <w:b/>
          <w:color w:val="000000"/>
          <w:sz w:val="28"/>
          <w:szCs w:val="28"/>
        </w:rPr>
        <w:fldChar w:fldCharType="end"/>
      </w:r>
    </w:p>
    <w:p w14:paraId="31A73923" w14:textId="7747BCC4" w:rsidR="00A535C4" w:rsidRPr="00FD40C3" w:rsidRDefault="00A535C4">
      <w:pPr>
        <w:rPr>
          <w:b/>
          <w:color w:val="000000"/>
          <w:sz w:val="28"/>
          <w:szCs w:val="28"/>
        </w:rPr>
      </w:pPr>
      <w:r w:rsidRPr="00FD40C3">
        <w:rPr>
          <w:b/>
          <w:color w:val="000000"/>
          <w:sz w:val="28"/>
          <w:szCs w:val="28"/>
        </w:rPr>
        <w:br w:type="page"/>
      </w:r>
    </w:p>
    <w:p w14:paraId="1621AF3B" w14:textId="77777777" w:rsidR="00A535C4" w:rsidRPr="00FD40C3" w:rsidRDefault="00A535C4" w:rsidP="00A535C4">
      <w:pPr>
        <w:keepNext/>
        <w:keepLines/>
        <w:pBdr>
          <w:top w:val="nil"/>
          <w:left w:val="nil"/>
          <w:bottom w:val="nil"/>
          <w:right w:val="nil"/>
          <w:between w:val="nil"/>
        </w:pBdr>
        <w:ind w:firstLine="0"/>
        <w:rPr>
          <w:b/>
          <w:color w:val="000000"/>
          <w:sz w:val="28"/>
          <w:szCs w:val="28"/>
        </w:rPr>
      </w:pPr>
    </w:p>
    <w:p w14:paraId="761CAC41" w14:textId="5FC0A711" w:rsidR="00F52D40" w:rsidRPr="00FD40C3" w:rsidRDefault="006724C1" w:rsidP="00834241">
      <w:pPr>
        <w:pStyle w:val="Heading1"/>
      </w:pPr>
      <w:bookmarkStart w:id="44" w:name="_Toc156587036"/>
      <w:bookmarkStart w:id="45" w:name="_Toc156593581"/>
      <w:bookmarkStart w:id="46" w:name="_Toc156594595"/>
      <w:r w:rsidRPr="00FD40C3">
        <w:t>DAFTAR LAMPIRAN</w:t>
      </w:r>
      <w:bookmarkEnd w:id="44"/>
      <w:bookmarkEnd w:id="45"/>
      <w:bookmarkEnd w:id="46"/>
    </w:p>
    <w:p w14:paraId="429377E4" w14:textId="6B052720" w:rsidR="00BE1DF6" w:rsidRDefault="00714510">
      <w:pPr>
        <w:pStyle w:val="TableofFigures"/>
        <w:tabs>
          <w:tab w:val="right" w:leader="dot" w:pos="8213"/>
        </w:tabs>
        <w:rPr>
          <w:rFonts w:asciiTheme="minorHAnsi" w:eastAsiaTheme="minorEastAsia" w:hAnsiTheme="minorHAnsi" w:cstheme="minorBidi"/>
          <w:noProof/>
          <w:sz w:val="22"/>
          <w:szCs w:val="22"/>
          <w:lang w:val="en-US"/>
        </w:rPr>
      </w:pPr>
      <w:r w:rsidRPr="00FD40C3">
        <w:fldChar w:fldCharType="begin"/>
      </w:r>
      <w:r w:rsidRPr="00FD40C3">
        <w:instrText xml:space="preserve"> TOC \h \z \t "Lampiran" \c </w:instrText>
      </w:r>
      <w:r w:rsidRPr="00FD40C3">
        <w:fldChar w:fldCharType="separate"/>
      </w:r>
      <w:hyperlink w:anchor="_Toc156335726" w:history="1">
        <w:r w:rsidR="00BE1DF6" w:rsidRPr="00F66ADF">
          <w:rPr>
            <w:rStyle w:val="Hyperlink"/>
            <w:noProof/>
          </w:rPr>
          <w:t>Lampiran I Kode Program</w:t>
        </w:r>
        <w:r w:rsidR="00BE1DF6">
          <w:rPr>
            <w:noProof/>
            <w:webHidden/>
          </w:rPr>
          <w:tab/>
        </w:r>
        <w:r w:rsidR="00BE1DF6">
          <w:rPr>
            <w:noProof/>
            <w:webHidden/>
          </w:rPr>
          <w:fldChar w:fldCharType="begin"/>
        </w:r>
        <w:r w:rsidR="00BE1DF6">
          <w:rPr>
            <w:noProof/>
            <w:webHidden/>
          </w:rPr>
          <w:instrText xml:space="preserve"> PAGEREF _Toc156335726 \h </w:instrText>
        </w:r>
        <w:r w:rsidR="00BE1DF6">
          <w:rPr>
            <w:noProof/>
            <w:webHidden/>
          </w:rPr>
        </w:r>
        <w:r w:rsidR="00BE1DF6">
          <w:rPr>
            <w:noProof/>
            <w:webHidden/>
          </w:rPr>
          <w:fldChar w:fldCharType="separate"/>
        </w:r>
        <w:r w:rsidR="004876F0">
          <w:rPr>
            <w:noProof/>
            <w:webHidden/>
          </w:rPr>
          <w:t>95</w:t>
        </w:r>
        <w:r w:rsidR="00BE1DF6">
          <w:rPr>
            <w:noProof/>
            <w:webHidden/>
          </w:rPr>
          <w:fldChar w:fldCharType="end"/>
        </w:r>
      </w:hyperlink>
    </w:p>
    <w:p w14:paraId="2E6B3926" w14:textId="7E5915CD" w:rsidR="00BE1DF6" w:rsidRDefault="00185D77">
      <w:pPr>
        <w:pStyle w:val="TableofFigures"/>
        <w:tabs>
          <w:tab w:val="right" w:leader="dot" w:pos="8213"/>
        </w:tabs>
        <w:rPr>
          <w:rFonts w:asciiTheme="minorHAnsi" w:eastAsiaTheme="minorEastAsia" w:hAnsiTheme="minorHAnsi" w:cstheme="minorBidi"/>
          <w:noProof/>
          <w:sz w:val="22"/>
          <w:szCs w:val="22"/>
          <w:lang w:val="en-US"/>
        </w:rPr>
      </w:pPr>
      <w:hyperlink w:anchor="_Toc156335727" w:history="1">
        <w:r w:rsidR="00BE1DF6" w:rsidRPr="00F66ADF">
          <w:rPr>
            <w:rStyle w:val="Hyperlink"/>
            <w:noProof/>
          </w:rPr>
          <w:t>Lampiran II Dokumentasi dengan Narasumber</w:t>
        </w:r>
        <w:r w:rsidR="00BE1DF6">
          <w:rPr>
            <w:noProof/>
            <w:webHidden/>
          </w:rPr>
          <w:tab/>
        </w:r>
        <w:r w:rsidR="00BE1DF6">
          <w:rPr>
            <w:noProof/>
            <w:webHidden/>
          </w:rPr>
          <w:fldChar w:fldCharType="begin"/>
        </w:r>
        <w:r w:rsidR="00BE1DF6">
          <w:rPr>
            <w:noProof/>
            <w:webHidden/>
          </w:rPr>
          <w:instrText xml:space="preserve"> PAGEREF _Toc156335727 \h </w:instrText>
        </w:r>
        <w:r w:rsidR="00BE1DF6">
          <w:rPr>
            <w:noProof/>
            <w:webHidden/>
          </w:rPr>
        </w:r>
        <w:r w:rsidR="00BE1DF6">
          <w:rPr>
            <w:noProof/>
            <w:webHidden/>
          </w:rPr>
          <w:fldChar w:fldCharType="separate"/>
        </w:r>
        <w:r w:rsidR="004876F0">
          <w:rPr>
            <w:noProof/>
            <w:webHidden/>
          </w:rPr>
          <w:t>267</w:t>
        </w:r>
        <w:r w:rsidR="00BE1DF6">
          <w:rPr>
            <w:noProof/>
            <w:webHidden/>
          </w:rPr>
          <w:fldChar w:fldCharType="end"/>
        </w:r>
      </w:hyperlink>
    </w:p>
    <w:p w14:paraId="627C400B" w14:textId="19E7FDBD" w:rsidR="00BE1DF6" w:rsidRDefault="00185D77">
      <w:pPr>
        <w:pStyle w:val="TableofFigures"/>
        <w:tabs>
          <w:tab w:val="right" w:leader="dot" w:pos="8213"/>
        </w:tabs>
        <w:rPr>
          <w:rFonts w:asciiTheme="minorHAnsi" w:eastAsiaTheme="minorEastAsia" w:hAnsiTheme="minorHAnsi" w:cstheme="minorBidi"/>
          <w:noProof/>
          <w:sz w:val="22"/>
          <w:szCs w:val="22"/>
          <w:lang w:val="en-US"/>
        </w:rPr>
      </w:pPr>
      <w:hyperlink w:anchor="_Toc156335728" w:history="1">
        <w:r w:rsidR="00BE1DF6" w:rsidRPr="00F66ADF">
          <w:rPr>
            <w:rStyle w:val="Hyperlink"/>
            <w:noProof/>
          </w:rPr>
          <w:t>Lampiran III Software Requirement Specification</w:t>
        </w:r>
        <w:r w:rsidR="00BE1DF6">
          <w:rPr>
            <w:noProof/>
            <w:webHidden/>
          </w:rPr>
          <w:tab/>
        </w:r>
        <w:r w:rsidR="00BE1DF6">
          <w:rPr>
            <w:noProof/>
            <w:webHidden/>
          </w:rPr>
          <w:fldChar w:fldCharType="begin"/>
        </w:r>
        <w:r w:rsidR="00BE1DF6">
          <w:rPr>
            <w:noProof/>
            <w:webHidden/>
          </w:rPr>
          <w:instrText xml:space="preserve"> PAGEREF _Toc156335728 \h </w:instrText>
        </w:r>
        <w:r w:rsidR="00BE1DF6">
          <w:rPr>
            <w:noProof/>
            <w:webHidden/>
          </w:rPr>
        </w:r>
        <w:r w:rsidR="00BE1DF6">
          <w:rPr>
            <w:noProof/>
            <w:webHidden/>
          </w:rPr>
          <w:fldChar w:fldCharType="separate"/>
        </w:r>
        <w:r w:rsidR="004876F0">
          <w:rPr>
            <w:noProof/>
            <w:webHidden/>
          </w:rPr>
          <w:t>271</w:t>
        </w:r>
        <w:r w:rsidR="00BE1DF6">
          <w:rPr>
            <w:noProof/>
            <w:webHidden/>
          </w:rPr>
          <w:fldChar w:fldCharType="end"/>
        </w:r>
      </w:hyperlink>
    </w:p>
    <w:p w14:paraId="53B1CCA6" w14:textId="728663F5" w:rsidR="00BE1DF6" w:rsidRDefault="00185D77">
      <w:pPr>
        <w:pStyle w:val="TableofFigures"/>
        <w:tabs>
          <w:tab w:val="right" w:leader="dot" w:pos="8213"/>
        </w:tabs>
        <w:rPr>
          <w:rFonts w:asciiTheme="minorHAnsi" w:eastAsiaTheme="minorEastAsia" w:hAnsiTheme="minorHAnsi" w:cstheme="minorBidi"/>
          <w:noProof/>
          <w:sz w:val="22"/>
          <w:szCs w:val="22"/>
          <w:lang w:val="en-US"/>
        </w:rPr>
      </w:pPr>
      <w:hyperlink w:anchor="_Toc156335729" w:history="1">
        <w:r w:rsidR="00BE1DF6" w:rsidRPr="00F66ADF">
          <w:rPr>
            <w:rStyle w:val="Hyperlink"/>
            <w:noProof/>
          </w:rPr>
          <w:t>Lampiran IV Hasil Responden System Usability Scale (SUS)</w:t>
        </w:r>
        <w:r w:rsidR="00BE1DF6">
          <w:rPr>
            <w:noProof/>
            <w:webHidden/>
          </w:rPr>
          <w:tab/>
        </w:r>
        <w:r w:rsidR="00BE1DF6">
          <w:rPr>
            <w:noProof/>
            <w:webHidden/>
          </w:rPr>
          <w:fldChar w:fldCharType="begin"/>
        </w:r>
        <w:r w:rsidR="00BE1DF6">
          <w:rPr>
            <w:noProof/>
            <w:webHidden/>
          </w:rPr>
          <w:instrText xml:space="preserve"> PAGEREF _Toc156335729 \h </w:instrText>
        </w:r>
        <w:r w:rsidR="00BE1DF6">
          <w:rPr>
            <w:noProof/>
            <w:webHidden/>
          </w:rPr>
        </w:r>
        <w:r w:rsidR="00BE1DF6">
          <w:rPr>
            <w:noProof/>
            <w:webHidden/>
          </w:rPr>
          <w:fldChar w:fldCharType="separate"/>
        </w:r>
        <w:r w:rsidR="004876F0">
          <w:rPr>
            <w:noProof/>
            <w:webHidden/>
          </w:rPr>
          <w:t>281</w:t>
        </w:r>
        <w:r w:rsidR="00BE1DF6">
          <w:rPr>
            <w:noProof/>
            <w:webHidden/>
          </w:rPr>
          <w:fldChar w:fldCharType="end"/>
        </w:r>
      </w:hyperlink>
    </w:p>
    <w:p w14:paraId="11BEFB6A" w14:textId="6704D04C" w:rsidR="00714510" w:rsidRPr="00FD40C3" w:rsidRDefault="00714510" w:rsidP="00714510">
      <w:pPr>
        <w:ind w:firstLine="0"/>
      </w:pPr>
      <w:r w:rsidRPr="00FD40C3">
        <w:fldChar w:fldCharType="end"/>
      </w:r>
    </w:p>
    <w:p w14:paraId="34BAD9A4" w14:textId="77777777" w:rsidR="00714510" w:rsidRPr="00FD40C3" w:rsidRDefault="00714510">
      <w:r w:rsidRPr="00FD40C3">
        <w:br w:type="page"/>
      </w:r>
    </w:p>
    <w:p w14:paraId="37A3FB8D" w14:textId="4E579AA3" w:rsidR="00714510" w:rsidRPr="00FD40C3" w:rsidRDefault="00714510" w:rsidP="00834241">
      <w:pPr>
        <w:pStyle w:val="Heading1"/>
      </w:pPr>
      <w:bookmarkStart w:id="47" w:name="_Toc156587037"/>
      <w:bookmarkStart w:id="48" w:name="_Toc156593582"/>
      <w:bookmarkStart w:id="49" w:name="_Toc156594596"/>
      <w:r w:rsidRPr="00FD40C3">
        <w:lastRenderedPageBreak/>
        <w:t>DAFTAR KODE</w:t>
      </w:r>
      <w:bookmarkEnd w:id="47"/>
      <w:bookmarkEnd w:id="48"/>
      <w:bookmarkEnd w:id="49"/>
    </w:p>
    <w:p w14:paraId="0B2CA8B4" w14:textId="5C424080" w:rsidR="00BE1DF6" w:rsidRDefault="00714510">
      <w:pPr>
        <w:pStyle w:val="TableofFigures"/>
        <w:tabs>
          <w:tab w:val="right" w:leader="dot" w:pos="8213"/>
        </w:tabs>
        <w:rPr>
          <w:rFonts w:asciiTheme="minorHAnsi" w:eastAsiaTheme="minorEastAsia" w:hAnsiTheme="minorHAnsi" w:cstheme="minorBidi"/>
          <w:noProof/>
          <w:sz w:val="22"/>
          <w:szCs w:val="22"/>
          <w:lang w:val="en-US"/>
        </w:rPr>
      </w:pPr>
      <w:r w:rsidRPr="00FD40C3">
        <w:rPr>
          <w:b/>
          <w:color w:val="000000"/>
        </w:rPr>
        <w:fldChar w:fldCharType="begin"/>
      </w:r>
      <w:r w:rsidRPr="00FD40C3">
        <w:rPr>
          <w:b/>
          <w:color w:val="000000"/>
        </w:rPr>
        <w:instrText xml:space="preserve"> TOC \h \z \t "Kode" \c </w:instrText>
      </w:r>
      <w:r w:rsidRPr="00FD40C3">
        <w:rPr>
          <w:b/>
          <w:color w:val="000000"/>
        </w:rPr>
        <w:fldChar w:fldCharType="separate"/>
      </w:r>
      <w:hyperlink w:anchor="_Toc156335940" w:history="1">
        <w:r w:rsidR="00BE1DF6" w:rsidRPr="00091F2F">
          <w:rPr>
            <w:rStyle w:val="Hyperlink"/>
            <w:noProof/>
          </w:rPr>
          <w:t>Kode 4.1 Kode Program Rute /</w:t>
        </w:r>
        <w:r w:rsidR="00BE1DF6">
          <w:rPr>
            <w:noProof/>
            <w:webHidden/>
          </w:rPr>
          <w:tab/>
        </w:r>
        <w:r w:rsidR="00BE1DF6">
          <w:rPr>
            <w:noProof/>
            <w:webHidden/>
          </w:rPr>
          <w:fldChar w:fldCharType="begin"/>
        </w:r>
        <w:r w:rsidR="00BE1DF6">
          <w:rPr>
            <w:noProof/>
            <w:webHidden/>
          </w:rPr>
          <w:instrText xml:space="preserve"> PAGEREF _Toc156335940 \h </w:instrText>
        </w:r>
        <w:r w:rsidR="00BE1DF6">
          <w:rPr>
            <w:noProof/>
            <w:webHidden/>
          </w:rPr>
        </w:r>
        <w:r w:rsidR="00BE1DF6">
          <w:rPr>
            <w:noProof/>
            <w:webHidden/>
          </w:rPr>
          <w:fldChar w:fldCharType="separate"/>
        </w:r>
        <w:r w:rsidR="004876F0">
          <w:rPr>
            <w:noProof/>
            <w:webHidden/>
          </w:rPr>
          <w:t>52</w:t>
        </w:r>
        <w:r w:rsidR="00BE1DF6">
          <w:rPr>
            <w:noProof/>
            <w:webHidden/>
          </w:rPr>
          <w:fldChar w:fldCharType="end"/>
        </w:r>
      </w:hyperlink>
    </w:p>
    <w:p w14:paraId="4B50B398" w14:textId="527E48C4" w:rsidR="00BE1DF6" w:rsidRDefault="00185D77">
      <w:pPr>
        <w:pStyle w:val="TableofFigures"/>
        <w:tabs>
          <w:tab w:val="right" w:leader="dot" w:pos="8213"/>
        </w:tabs>
        <w:rPr>
          <w:rFonts w:asciiTheme="minorHAnsi" w:eastAsiaTheme="minorEastAsia" w:hAnsiTheme="minorHAnsi" w:cstheme="minorBidi"/>
          <w:noProof/>
          <w:sz w:val="22"/>
          <w:szCs w:val="22"/>
          <w:lang w:val="en-US"/>
        </w:rPr>
      </w:pPr>
      <w:hyperlink w:anchor="_Toc156335941" w:history="1">
        <w:r w:rsidR="00BE1DF6" w:rsidRPr="00091F2F">
          <w:rPr>
            <w:rStyle w:val="Hyperlink"/>
            <w:noProof/>
          </w:rPr>
          <w:t>Kode 4.2 Kode Program Rute /help</w:t>
        </w:r>
        <w:r w:rsidR="00BE1DF6">
          <w:rPr>
            <w:noProof/>
            <w:webHidden/>
          </w:rPr>
          <w:tab/>
        </w:r>
        <w:r w:rsidR="00BE1DF6">
          <w:rPr>
            <w:noProof/>
            <w:webHidden/>
          </w:rPr>
          <w:fldChar w:fldCharType="begin"/>
        </w:r>
        <w:r w:rsidR="00BE1DF6">
          <w:rPr>
            <w:noProof/>
            <w:webHidden/>
          </w:rPr>
          <w:instrText xml:space="preserve"> PAGEREF _Toc156335941 \h </w:instrText>
        </w:r>
        <w:r w:rsidR="00BE1DF6">
          <w:rPr>
            <w:noProof/>
            <w:webHidden/>
          </w:rPr>
        </w:r>
        <w:r w:rsidR="00BE1DF6">
          <w:rPr>
            <w:noProof/>
            <w:webHidden/>
          </w:rPr>
          <w:fldChar w:fldCharType="separate"/>
        </w:r>
        <w:r w:rsidR="004876F0">
          <w:rPr>
            <w:noProof/>
            <w:webHidden/>
          </w:rPr>
          <w:t>53</w:t>
        </w:r>
        <w:r w:rsidR="00BE1DF6">
          <w:rPr>
            <w:noProof/>
            <w:webHidden/>
          </w:rPr>
          <w:fldChar w:fldCharType="end"/>
        </w:r>
      </w:hyperlink>
    </w:p>
    <w:p w14:paraId="72069C84" w14:textId="75FBB6BC" w:rsidR="00BE1DF6" w:rsidRDefault="00185D77">
      <w:pPr>
        <w:pStyle w:val="TableofFigures"/>
        <w:tabs>
          <w:tab w:val="right" w:leader="dot" w:pos="8213"/>
        </w:tabs>
        <w:rPr>
          <w:rFonts w:asciiTheme="minorHAnsi" w:eastAsiaTheme="minorEastAsia" w:hAnsiTheme="minorHAnsi" w:cstheme="minorBidi"/>
          <w:noProof/>
          <w:sz w:val="22"/>
          <w:szCs w:val="22"/>
          <w:lang w:val="en-US"/>
        </w:rPr>
      </w:pPr>
      <w:hyperlink w:anchor="_Toc156335942" w:history="1">
        <w:r w:rsidR="00BE1DF6" w:rsidRPr="00091F2F">
          <w:rPr>
            <w:rStyle w:val="Hyperlink"/>
            <w:noProof/>
          </w:rPr>
          <w:t>Kode 4.3 Kode Program Rute /option</w:t>
        </w:r>
        <w:r w:rsidR="00BE1DF6">
          <w:rPr>
            <w:noProof/>
            <w:webHidden/>
          </w:rPr>
          <w:tab/>
        </w:r>
        <w:r w:rsidR="00BE1DF6">
          <w:rPr>
            <w:noProof/>
            <w:webHidden/>
          </w:rPr>
          <w:fldChar w:fldCharType="begin"/>
        </w:r>
        <w:r w:rsidR="00BE1DF6">
          <w:rPr>
            <w:noProof/>
            <w:webHidden/>
          </w:rPr>
          <w:instrText xml:space="preserve"> PAGEREF _Toc156335942 \h </w:instrText>
        </w:r>
        <w:r w:rsidR="00BE1DF6">
          <w:rPr>
            <w:noProof/>
            <w:webHidden/>
          </w:rPr>
        </w:r>
        <w:r w:rsidR="00BE1DF6">
          <w:rPr>
            <w:noProof/>
            <w:webHidden/>
          </w:rPr>
          <w:fldChar w:fldCharType="separate"/>
        </w:r>
        <w:r w:rsidR="004876F0">
          <w:rPr>
            <w:noProof/>
            <w:webHidden/>
          </w:rPr>
          <w:t>53</w:t>
        </w:r>
        <w:r w:rsidR="00BE1DF6">
          <w:rPr>
            <w:noProof/>
            <w:webHidden/>
          </w:rPr>
          <w:fldChar w:fldCharType="end"/>
        </w:r>
      </w:hyperlink>
    </w:p>
    <w:p w14:paraId="02AF6D0B" w14:textId="55EDB5A5" w:rsidR="00BE1DF6" w:rsidRDefault="00185D77">
      <w:pPr>
        <w:pStyle w:val="TableofFigures"/>
        <w:tabs>
          <w:tab w:val="right" w:leader="dot" w:pos="8213"/>
        </w:tabs>
        <w:rPr>
          <w:rFonts w:asciiTheme="minorHAnsi" w:eastAsiaTheme="minorEastAsia" w:hAnsiTheme="minorHAnsi" w:cstheme="minorBidi"/>
          <w:noProof/>
          <w:sz w:val="22"/>
          <w:szCs w:val="22"/>
          <w:lang w:val="en-US"/>
        </w:rPr>
      </w:pPr>
      <w:hyperlink w:anchor="_Toc156335943" w:history="1">
        <w:r w:rsidR="00BE1DF6" w:rsidRPr="00091F2F">
          <w:rPr>
            <w:rStyle w:val="Hyperlink"/>
            <w:noProof/>
          </w:rPr>
          <w:t>Kode 4.4 Kode Program Rute /ens</w:t>
        </w:r>
        <w:r w:rsidR="00BE1DF6">
          <w:rPr>
            <w:noProof/>
            <w:webHidden/>
          </w:rPr>
          <w:tab/>
        </w:r>
        <w:r w:rsidR="00BE1DF6">
          <w:rPr>
            <w:noProof/>
            <w:webHidden/>
          </w:rPr>
          <w:fldChar w:fldCharType="begin"/>
        </w:r>
        <w:r w:rsidR="00BE1DF6">
          <w:rPr>
            <w:noProof/>
            <w:webHidden/>
          </w:rPr>
          <w:instrText xml:space="preserve"> PAGEREF _Toc156335943 \h </w:instrText>
        </w:r>
        <w:r w:rsidR="00BE1DF6">
          <w:rPr>
            <w:noProof/>
            <w:webHidden/>
          </w:rPr>
        </w:r>
        <w:r w:rsidR="00BE1DF6">
          <w:rPr>
            <w:noProof/>
            <w:webHidden/>
          </w:rPr>
          <w:fldChar w:fldCharType="separate"/>
        </w:r>
        <w:r w:rsidR="004876F0">
          <w:rPr>
            <w:noProof/>
            <w:webHidden/>
          </w:rPr>
          <w:t>54</w:t>
        </w:r>
        <w:r w:rsidR="00BE1DF6">
          <w:rPr>
            <w:noProof/>
            <w:webHidden/>
          </w:rPr>
          <w:fldChar w:fldCharType="end"/>
        </w:r>
      </w:hyperlink>
    </w:p>
    <w:p w14:paraId="1EF6E07E" w14:textId="0E881B94" w:rsidR="00BE1DF6" w:rsidRDefault="00185D77">
      <w:pPr>
        <w:pStyle w:val="TableofFigures"/>
        <w:tabs>
          <w:tab w:val="right" w:leader="dot" w:pos="8213"/>
        </w:tabs>
        <w:rPr>
          <w:rFonts w:asciiTheme="minorHAnsi" w:eastAsiaTheme="minorEastAsia" w:hAnsiTheme="minorHAnsi" w:cstheme="minorBidi"/>
          <w:noProof/>
          <w:sz w:val="22"/>
          <w:szCs w:val="22"/>
          <w:lang w:val="en-US"/>
        </w:rPr>
      </w:pPr>
      <w:hyperlink w:anchor="_Toc156335944" w:history="1">
        <w:r w:rsidR="00BE1DF6" w:rsidRPr="00091F2F">
          <w:rPr>
            <w:rStyle w:val="Hyperlink"/>
            <w:noProof/>
          </w:rPr>
          <w:t>Kode 4.5 Kode Program Rute /enb</w:t>
        </w:r>
        <w:r w:rsidR="00BE1DF6">
          <w:rPr>
            <w:noProof/>
            <w:webHidden/>
          </w:rPr>
          <w:tab/>
        </w:r>
        <w:r w:rsidR="00BE1DF6">
          <w:rPr>
            <w:noProof/>
            <w:webHidden/>
          </w:rPr>
          <w:fldChar w:fldCharType="begin"/>
        </w:r>
        <w:r w:rsidR="00BE1DF6">
          <w:rPr>
            <w:noProof/>
            <w:webHidden/>
          </w:rPr>
          <w:instrText xml:space="preserve"> PAGEREF _Toc156335944 \h </w:instrText>
        </w:r>
        <w:r w:rsidR="00BE1DF6">
          <w:rPr>
            <w:noProof/>
            <w:webHidden/>
          </w:rPr>
        </w:r>
        <w:r w:rsidR="00BE1DF6">
          <w:rPr>
            <w:noProof/>
            <w:webHidden/>
          </w:rPr>
          <w:fldChar w:fldCharType="separate"/>
        </w:r>
        <w:r w:rsidR="004876F0">
          <w:rPr>
            <w:noProof/>
            <w:webHidden/>
          </w:rPr>
          <w:t>54</w:t>
        </w:r>
        <w:r w:rsidR="00BE1DF6">
          <w:rPr>
            <w:noProof/>
            <w:webHidden/>
          </w:rPr>
          <w:fldChar w:fldCharType="end"/>
        </w:r>
      </w:hyperlink>
    </w:p>
    <w:p w14:paraId="000EFCAC" w14:textId="305290E9" w:rsidR="00BE1DF6" w:rsidRDefault="00185D77">
      <w:pPr>
        <w:pStyle w:val="TableofFigures"/>
        <w:tabs>
          <w:tab w:val="right" w:leader="dot" w:pos="8213"/>
        </w:tabs>
        <w:rPr>
          <w:rFonts w:asciiTheme="minorHAnsi" w:eastAsiaTheme="minorEastAsia" w:hAnsiTheme="minorHAnsi" w:cstheme="minorBidi"/>
          <w:noProof/>
          <w:sz w:val="22"/>
          <w:szCs w:val="22"/>
          <w:lang w:val="en-US"/>
        </w:rPr>
      </w:pPr>
      <w:hyperlink w:anchor="_Toc156335945" w:history="1">
        <w:r w:rsidR="00BE1DF6" w:rsidRPr="00091F2F">
          <w:rPr>
            <w:rStyle w:val="Hyperlink"/>
            <w:noProof/>
          </w:rPr>
          <w:t>Kode 4.6 Kode Program Rute /ids</w:t>
        </w:r>
        <w:r w:rsidR="00BE1DF6">
          <w:rPr>
            <w:noProof/>
            <w:webHidden/>
          </w:rPr>
          <w:tab/>
        </w:r>
        <w:r w:rsidR="00BE1DF6">
          <w:rPr>
            <w:noProof/>
            <w:webHidden/>
          </w:rPr>
          <w:fldChar w:fldCharType="begin"/>
        </w:r>
        <w:r w:rsidR="00BE1DF6">
          <w:rPr>
            <w:noProof/>
            <w:webHidden/>
          </w:rPr>
          <w:instrText xml:space="preserve"> PAGEREF _Toc156335945 \h </w:instrText>
        </w:r>
        <w:r w:rsidR="00BE1DF6">
          <w:rPr>
            <w:noProof/>
            <w:webHidden/>
          </w:rPr>
        </w:r>
        <w:r w:rsidR="00BE1DF6">
          <w:rPr>
            <w:noProof/>
            <w:webHidden/>
          </w:rPr>
          <w:fldChar w:fldCharType="separate"/>
        </w:r>
        <w:r w:rsidR="004876F0">
          <w:rPr>
            <w:noProof/>
            <w:webHidden/>
          </w:rPr>
          <w:t>55</w:t>
        </w:r>
        <w:r w:rsidR="00BE1DF6">
          <w:rPr>
            <w:noProof/>
            <w:webHidden/>
          </w:rPr>
          <w:fldChar w:fldCharType="end"/>
        </w:r>
      </w:hyperlink>
    </w:p>
    <w:p w14:paraId="5A00141F" w14:textId="63CF3798" w:rsidR="00BE1DF6" w:rsidRDefault="00185D77">
      <w:pPr>
        <w:pStyle w:val="TableofFigures"/>
        <w:tabs>
          <w:tab w:val="right" w:leader="dot" w:pos="8213"/>
        </w:tabs>
        <w:rPr>
          <w:rFonts w:asciiTheme="minorHAnsi" w:eastAsiaTheme="minorEastAsia" w:hAnsiTheme="minorHAnsi" w:cstheme="minorBidi"/>
          <w:noProof/>
          <w:sz w:val="22"/>
          <w:szCs w:val="22"/>
          <w:lang w:val="en-US"/>
        </w:rPr>
      </w:pPr>
      <w:hyperlink w:anchor="_Toc156335946" w:history="1">
        <w:r w:rsidR="00BE1DF6" w:rsidRPr="00091F2F">
          <w:rPr>
            <w:rStyle w:val="Hyperlink"/>
            <w:noProof/>
          </w:rPr>
          <w:t>Kode 4.7 Kode Program Rute /idbulk</w:t>
        </w:r>
        <w:r w:rsidR="00BE1DF6">
          <w:rPr>
            <w:noProof/>
            <w:webHidden/>
          </w:rPr>
          <w:tab/>
        </w:r>
        <w:r w:rsidR="00BE1DF6">
          <w:rPr>
            <w:noProof/>
            <w:webHidden/>
          </w:rPr>
          <w:fldChar w:fldCharType="begin"/>
        </w:r>
        <w:r w:rsidR="00BE1DF6">
          <w:rPr>
            <w:noProof/>
            <w:webHidden/>
          </w:rPr>
          <w:instrText xml:space="preserve"> PAGEREF _Toc156335946 \h </w:instrText>
        </w:r>
        <w:r w:rsidR="00BE1DF6">
          <w:rPr>
            <w:noProof/>
            <w:webHidden/>
          </w:rPr>
        </w:r>
        <w:r w:rsidR="00BE1DF6">
          <w:rPr>
            <w:noProof/>
            <w:webHidden/>
          </w:rPr>
          <w:fldChar w:fldCharType="separate"/>
        </w:r>
        <w:r w:rsidR="004876F0">
          <w:rPr>
            <w:noProof/>
            <w:webHidden/>
          </w:rPr>
          <w:t>56</w:t>
        </w:r>
        <w:r w:rsidR="00BE1DF6">
          <w:rPr>
            <w:noProof/>
            <w:webHidden/>
          </w:rPr>
          <w:fldChar w:fldCharType="end"/>
        </w:r>
      </w:hyperlink>
    </w:p>
    <w:p w14:paraId="5010C799" w14:textId="24B7CBAA" w:rsidR="00BE1DF6" w:rsidRDefault="00185D77">
      <w:pPr>
        <w:pStyle w:val="TableofFigures"/>
        <w:tabs>
          <w:tab w:val="right" w:leader="dot" w:pos="8213"/>
        </w:tabs>
        <w:rPr>
          <w:rFonts w:asciiTheme="minorHAnsi" w:eastAsiaTheme="minorEastAsia" w:hAnsiTheme="minorHAnsi" w:cstheme="minorBidi"/>
          <w:noProof/>
          <w:sz w:val="22"/>
          <w:szCs w:val="22"/>
          <w:lang w:val="en-US"/>
        </w:rPr>
      </w:pPr>
      <w:hyperlink w:anchor="_Toc156335947" w:history="1">
        <w:r w:rsidR="00BE1DF6" w:rsidRPr="00091F2F">
          <w:rPr>
            <w:rStyle w:val="Hyperlink"/>
            <w:noProof/>
          </w:rPr>
          <w:t>Kode 4.8 Kode Konversi Hasil Penilaian Menjadi PDF</w:t>
        </w:r>
        <w:r w:rsidR="00BE1DF6">
          <w:rPr>
            <w:noProof/>
            <w:webHidden/>
          </w:rPr>
          <w:tab/>
        </w:r>
        <w:r w:rsidR="00BE1DF6">
          <w:rPr>
            <w:noProof/>
            <w:webHidden/>
          </w:rPr>
          <w:fldChar w:fldCharType="begin"/>
        </w:r>
        <w:r w:rsidR="00BE1DF6">
          <w:rPr>
            <w:noProof/>
            <w:webHidden/>
          </w:rPr>
          <w:instrText xml:space="preserve"> PAGEREF _Toc156335947 \h </w:instrText>
        </w:r>
        <w:r w:rsidR="00BE1DF6">
          <w:rPr>
            <w:noProof/>
            <w:webHidden/>
          </w:rPr>
        </w:r>
        <w:r w:rsidR="00BE1DF6">
          <w:rPr>
            <w:noProof/>
            <w:webHidden/>
          </w:rPr>
          <w:fldChar w:fldCharType="separate"/>
        </w:r>
        <w:r w:rsidR="004876F0">
          <w:rPr>
            <w:noProof/>
            <w:webHidden/>
          </w:rPr>
          <w:t>56</w:t>
        </w:r>
        <w:r w:rsidR="00BE1DF6">
          <w:rPr>
            <w:noProof/>
            <w:webHidden/>
          </w:rPr>
          <w:fldChar w:fldCharType="end"/>
        </w:r>
      </w:hyperlink>
    </w:p>
    <w:p w14:paraId="2EC613FF" w14:textId="1F9B4B45" w:rsidR="00BE1DF6" w:rsidRDefault="00185D77">
      <w:pPr>
        <w:pStyle w:val="TableofFigures"/>
        <w:tabs>
          <w:tab w:val="right" w:leader="dot" w:pos="8213"/>
        </w:tabs>
        <w:rPr>
          <w:rFonts w:asciiTheme="minorHAnsi" w:eastAsiaTheme="minorEastAsia" w:hAnsiTheme="minorHAnsi" w:cstheme="minorBidi"/>
          <w:noProof/>
          <w:sz w:val="22"/>
          <w:szCs w:val="22"/>
          <w:lang w:val="en-US"/>
        </w:rPr>
      </w:pPr>
      <w:hyperlink w:anchor="_Toc156335948" w:history="1">
        <w:r w:rsidR="00BE1DF6" w:rsidRPr="00091F2F">
          <w:rPr>
            <w:rStyle w:val="Hyperlink"/>
            <w:noProof/>
          </w:rPr>
          <w:t>Kode 4.9 Kode Konversi Berkas CSV ke JSON</w:t>
        </w:r>
        <w:r w:rsidR="00BE1DF6">
          <w:rPr>
            <w:noProof/>
            <w:webHidden/>
          </w:rPr>
          <w:tab/>
        </w:r>
        <w:r w:rsidR="00BE1DF6">
          <w:rPr>
            <w:noProof/>
            <w:webHidden/>
          </w:rPr>
          <w:fldChar w:fldCharType="begin"/>
        </w:r>
        <w:r w:rsidR="00BE1DF6">
          <w:rPr>
            <w:noProof/>
            <w:webHidden/>
          </w:rPr>
          <w:instrText xml:space="preserve"> PAGEREF _Toc156335948 \h </w:instrText>
        </w:r>
        <w:r w:rsidR="00BE1DF6">
          <w:rPr>
            <w:noProof/>
            <w:webHidden/>
          </w:rPr>
        </w:r>
        <w:r w:rsidR="00BE1DF6">
          <w:rPr>
            <w:noProof/>
            <w:webHidden/>
          </w:rPr>
          <w:fldChar w:fldCharType="separate"/>
        </w:r>
        <w:r w:rsidR="004876F0">
          <w:rPr>
            <w:noProof/>
            <w:webHidden/>
          </w:rPr>
          <w:t>57</w:t>
        </w:r>
        <w:r w:rsidR="00BE1DF6">
          <w:rPr>
            <w:noProof/>
            <w:webHidden/>
          </w:rPr>
          <w:fldChar w:fldCharType="end"/>
        </w:r>
      </w:hyperlink>
    </w:p>
    <w:p w14:paraId="7FF9E830" w14:textId="4BAABB43" w:rsidR="00BE1DF6" w:rsidRDefault="00185D77">
      <w:pPr>
        <w:pStyle w:val="TableofFigures"/>
        <w:tabs>
          <w:tab w:val="right" w:leader="dot" w:pos="8213"/>
        </w:tabs>
        <w:rPr>
          <w:rFonts w:asciiTheme="minorHAnsi" w:eastAsiaTheme="minorEastAsia" w:hAnsiTheme="minorHAnsi" w:cstheme="minorBidi"/>
          <w:noProof/>
          <w:sz w:val="22"/>
          <w:szCs w:val="22"/>
          <w:lang w:val="en-US"/>
        </w:rPr>
      </w:pPr>
      <w:hyperlink w:anchor="_Toc156335949" w:history="1">
        <w:r w:rsidR="00BE1DF6" w:rsidRPr="00091F2F">
          <w:rPr>
            <w:rStyle w:val="Hyperlink"/>
            <w:noProof/>
          </w:rPr>
          <w:t>Kode 4.10 Model Bahasa Inggris Menerima Nama Berkas CSV</w:t>
        </w:r>
        <w:r w:rsidR="00BE1DF6">
          <w:rPr>
            <w:noProof/>
            <w:webHidden/>
          </w:rPr>
          <w:tab/>
        </w:r>
        <w:r w:rsidR="00BE1DF6">
          <w:rPr>
            <w:noProof/>
            <w:webHidden/>
          </w:rPr>
          <w:fldChar w:fldCharType="begin"/>
        </w:r>
        <w:r w:rsidR="00BE1DF6">
          <w:rPr>
            <w:noProof/>
            <w:webHidden/>
          </w:rPr>
          <w:instrText xml:space="preserve"> PAGEREF _Toc156335949 \h </w:instrText>
        </w:r>
        <w:r w:rsidR="00BE1DF6">
          <w:rPr>
            <w:noProof/>
            <w:webHidden/>
          </w:rPr>
        </w:r>
        <w:r w:rsidR="00BE1DF6">
          <w:rPr>
            <w:noProof/>
            <w:webHidden/>
          </w:rPr>
          <w:fldChar w:fldCharType="separate"/>
        </w:r>
        <w:r w:rsidR="004876F0">
          <w:rPr>
            <w:noProof/>
            <w:webHidden/>
          </w:rPr>
          <w:t>57</w:t>
        </w:r>
        <w:r w:rsidR="00BE1DF6">
          <w:rPr>
            <w:noProof/>
            <w:webHidden/>
          </w:rPr>
          <w:fldChar w:fldCharType="end"/>
        </w:r>
      </w:hyperlink>
    </w:p>
    <w:p w14:paraId="314D6F60" w14:textId="510DCC41" w:rsidR="00BE1DF6" w:rsidRDefault="00185D77">
      <w:pPr>
        <w:pStyle w:val="TableofFigures"/>
        <w:tabs>
          <w:tab w:val="right" w:leader="dot" w:pos="8213"/>
        </w:tabs>
        <w:rPr>
          <w:rFonts w:asciiTheme="minorHAnsi" w:eastAsiaTheme="minorEastAsia" w:hAnsiTheme="minorHAnsi" w:cstheme="minorBidi"/>
          <w:noProof/>
          <w:sz w:val="22"/>
          <w:szCs w:val="22"/>
          <w:lang w:val="en-US"/>
        </w:rPr>
      </w:pPr>
      <w:hyperlink w:anchor="_Toc156335950" w:history="1">
        <w:r w:rsidR="00BE1DF6" w:rsidRPr="00091F2F">
          <w:rPr>
            <w:rStyle w:val="Hyperlink"/>
            <w:noProof/>
          </w:rPr>
          <w:t>Kode 4.11 Model Bahasa Inggris Mengirim Hasil Penilaian</w:t>
        </w:r>
        <w:r w:rsidR="00BE1DF6">
          <w:rPr>
            <w:noProof/>
            <w:webHidden/>
          </w:rPr>
          <w:tab/>
        </w:r>
        <w:r w:rsidR="00BE1DF6">
          <w:rPr>
            <w:noProof/>
            <w:webHidden/>
          </w:rPr>
          <w:fldChar w:fldCharType="begin"/>
        </w:r>
        <w:r w:rsidR="00BE1DF6">
          <w:rPr>
            <w:noProof/>
            <w:webHidden/>
          </w:rPr>
          <w:instrText xml:space="preserve"> PAGEREF _Toc156335950 \h </w:instrText>
        </w:r>
        <w:r w:rsidR="00BE1DF6">
          <w:rPr>
            <w:noProof/>
            <w:webHidden/>
          </w:rPr>
        </w:r>
        <w:r w:rsidR="00BE1DF6">
          <w:rPr>
            <w:noProof/>
            <w:webHidden/>
          </w:rPr>
          <w:fldChar w:fldCharType="separate"/>
        </w:r>
        <w:r w:rsidR="004876F0">
          <w:rPr>
            <w:noProof/>
            <w:webHidden/>
          </w:rPr>
          <w:t>58</w:t>
        </w:r>
        <w:r w:rsidR="00BE1DF6">
          <w:rPr>
            <w:noProof/>
            <w:webHidden/>
          </w:rPr>
          <w:fldChar w:fldCharType="end"/>
        </w:r>
      </w:hyperlink>
    </w:p>
    <w:p w14:paraId="02B68C1F" w14:textId="5628240D" w:rsidR="00BE1DF6" w:rsidRDefault="00185D77">
      <w:pPr>
        <w:pStyle w:val="TableofFigures"/>
        <w:tabs>
          <w:tab w:val="right" w:leader="dot" w:pos="8213"/>
        </w:tabs>
        <w:rPr>
          <w:rFonts w:asciiTheme="minorHAnsi" w:eastAsiaTheme="minorEastAsia" w:hAnsiTheme="minorHAnsi" w:cstheme="minorBidi"/>
          <w:noProof/>
          <w:sz w:val="22"/>
          <w:szCs w:val="22"/>
          <w:lang w:val="en-US"/>
        </w:rPr>
      </w:pPr>
      <w:hyperlink w:anchor="_Toc156335951" w:history="1">
        <w:r w:rsidR="00BE1DF6" w:rsidRPr="00091F2F">
          <w:rPr>
            <w:rStyle w:val="Hyperlink"/>
            <w:noProof/>
          </w:rPr>
          <w:t>Kode 4.12 Model Bahasa Indonesia Menerima Teks Jawaban</w:t>
        </w:r>
        <w:r w:rsidR="00BE1DF6">
          <w:rPr>
            <w:noProof/>
            <w:webHidden/>
          </w:rPr>
          <w:tab/>
        </w:r>
        <w:r w:rsidR="00BE1DF6">
          <w:rPr>
            <w:noProof/>
            <w:webHidden/>
          </w:rPr>
          <w:fldChar w:fldCharType="begin"/>
        </w:r>
        <w:r w:rsidR="00BE1DF6">
          <w:rPr>
            <w:noProof/>
            <w:webHidden/>
          </w:rPr>
          <w:instrText xml:space="preserve"> PAGEREF _Toc156335951 \h </w:instrText>
        </w:r>
        <w:r w:rsidR="00BE1DF6">
          <w:rPr>
            <w:noProof/>
            <w:webHidden/>
          </w:rPr>
        </w:r>
        <w:r w:rsidR="00BE1DF6">
          <w:rPr>
            <w:noProof/>
            <w:webHidden/>
          </w:rPr>
          <w:fldChar w:fldCharType="separate"/>
        </w:r>
        <w:r w:rsidR="004876F0">
          <w:rPr>
            <w:noProof/>
            <w:webHidden/>
          </w:rPr>
          <w:t>58</w:t>
        </w:r>
        <w:r w:rsidR="00BE1DF6">
          <w:rPr>
            <w:noProof/>
            <w:webHidden/>
          </w:rPr>
          <w:fldChar w:fldCharType="end"/>
        </w:r>
      </w:hyperlink>
    </w:p>
    <w:p w14:paraId="302A375C" w14:textId="465B808D" w:rsidR="00BE1DF6" w:rsidRDefault="00185D77">
      <w:pPr>
        <w:pStyle w:val="TableofFigures"/>
        <w:tabs>
          <w:tab w:val="right" w:leader="dot" w:pos="8213"/>
        </w:tabs>
        <w:rPr>
          <w:rFonts w:asciiTheme="minorHAnsi" w:eastAsiaTheme="minorEastAsia" w:hAnsiTheme="minorHAnsi" w:cstheme="minorBidi"/>
          <w:noProof/>
          <w:sz w:val="22"/>
          <w:szCs w:val="22"/>
          <w:lang w:val="en-US"/>
        </w:rPr>
      </w:pPr>
      <w:hyperlink w:anchor="_Toc156335952" w:history="1">
        <w:r w:rsidR="00BE1DF6" w:rsidRPr="00091F2F">
          <w:rPr>
            <w:rStyle w:val="Hyperlink"/>
            <w:noProof/>
          </w:rPr>
          <w:t>Kode 4.13 Model Bahasa Indonesia Selesai Melakukan Penilaian</w:t>
        </w:r>
        <w:r w:rsidR="00BE1DF6">
          <w:rPr>
            <w:noProof/>
            <w:webHidden/>
          </w:rPr>
          <w:tab/>
        </w:r>
        <w:r w:rsidR="00BE1DF6">
          <w:rPr>
            <w:noProof/>
            <w:webHidden/>
          </w:rPr>
          <w:fldChar w:fldCharType="begin"/>
        </w:r>
        <w:r w:rsidR="00BE1DF6">
          <w:rPr>
            <w:noProof/>
            <w:webHidden/>
          </w:rPr>
          <w:instrText xml:space="preserve"> PAGEREF _Toc156335952 \h </w:instrText>
        </w:r>
        <w:r w:rsidR="00BE1DF6">
          <w:rPr>
            <w:noProof/>
            <w:webHidden/>
          </w:rPr>
        </w:r>
        <w:r w:rsidR="00BE1DF6">
          <w:rPr>
            <w:noProof/>
            <w:webHidden/>
          </w:rPr>
          <w:fldChar w:fldCharType="separate"/>
        </w:r>
        <w:r w:rsidR="004876F0">
          <w:rPr>
            <w:noProof/>
            <w:webHidden/>
          </w:rPr>
          <w:t>58</w:t>
        </w:r>
        <w:r w:rsidR="00BE1DF6">
          <w:rPr>
            <w:noProof/>
            <w:webHidden/>
          </w:rPr>
          <w:fldChar w:fldCharType="end"/>
        </w:r>
      </w:hyperlink>
    </w:p>
    <w:p w14:paraId="11D4500F" w14:textId="5E9AA3CE" w:rsidR="00714510" w:rsidRPr="00FD40C3" w:rsidRDefault="00714510" w:rsidP="00714510">
      <w:pPr>
        <w:keepNext/>
        <w:keepLines/>
        <w:pBdr>
          <w:top w:val="nil"/>
          <w:left w:val="nil"/>
          <w:bottom w:val="nil"/>
          <w:right w:val="nil"/>
          <w:between w:val="nil"/>
        </w:pBdr>
        <w:ind w:firstLine="0"/>
        <w:rPr>
          <w:b/>
          <w:color w:val="000000"/>
        </w:rPr>
      </w:pPr>
      <w:r w:rsidRPr="00FD40C3">
        <w:rPr>
          <w:b/>
          <w:color w:val="000000"/>
        </w:rPr>
        <w:fldChar w:fldCharType="end"/>
      </w:r>
    </w:p>
    <w:p w14:paraId="26355D24" w14:textId="77777777" w:rsidR="00714510" w:rsidRPr="00FD40C3" w:rsidRDefault="00714510" w:rsidP="00714510">
      <w:pPr>
        <w:ind w:firstLine="0"/>
        <w:sectPr w:rsidR="00714510" w:rsidRPr="00FD40C3" w:rsidSect="00441F31">
          <w:headerReference w:type="default" r:id="rId12"/>
          <w:pgSz w:w="11909" w:h="16834"/>
          <w:pgMar w:top="1701" w:right="1701" w:bottom="1701" w:left="1985" w:header="720" w:footer="720" w:gutter="0"/>
          <w:pgNumType w:fmt="lowerRoman"/>
          <w:cols w:space="720"/>
        </w:sectPr>
      </w:pPr>
    </w:p>
    <w:p w14:paraId="3B586BAE" w14:textId="0EA2D82B" w:rsidR="00F52D40" w:rsidRPr="00FD40C3" w:rsidRDefault="006724C1" w:rsidP="00E14D3D">
      <w:pPr>
        <w:pStyle w:val="Heading1"/>
      </w:pPr>
      <w:bookmarkStart w:id="50" w:name="_26in1rg" w:colFirst="0" w:colLast="0"/>
      <w:bookmarkStart w:id="51" w:name="_Toc156587038"/>
      <w:bookmarkStart w:id="52" w:name="_Toc156593583"/>
      <w:bookmarkStart w:id="53" w:name="_Toc156594597"/>
      <w:bookmarkEnd w:id="50"/>
      <w:r w:rsidRPr="00FD40C3">
        <w:lastRenderedPageBreak/>
        <w:t>BAB I</w:t>
      </w:r>
      <w:r w:rsidRPr="00FD40C3">
        <w:br/>
        <w:t>PENDAHULUAN</w:t>
      </w:r>
      <w:bookmarkEnd w:id="51"/>
      <w:bookmarkEnd w:id="52"/>
      <w:bookmarkEnd w:id="53"/>
    </w:p>
    <w:p w14:paraId="4A27CF59" w14:textId="77777777" w:rsidR="00F52D40" w:rsidRPr="00FD40C3" w:rsidRDefault="00F52D40">
      <w:pPr>
        <w:ind w:left="360" w:firstLine="0"/>
      </w:pPr>
    </w:p>
    <w:p w14:paraId="744A5AB4" w14:textId="0C0959AA" w:rsidR="00F52D40" w:rsidRPr="00FD40C3" w:rsidRDefault="006724C1">
      <w:pPr>
        <w:pStyle w:val="Heading2"/>
        <w:numPr>
          <w:ilvl w:val="1"/>
          <w:numId w:val="13"/>
        </w:numPr>
      </w:pPr>
      <w:bookmarkStart w:id="54" w:name="_lnxbz9" w:colFirst="0" w:colLast="0"/>
      <w:bookmarkStart w:id="55" w:name="_Toc156587039"/>
      <w:bookmarkStart w:id="56" w:name="_Toc156593584"/>
      <w:bookmarkStart w:id="57" w:name="_Toc156594598"/>
      <w:bookmarkEnd w:id="54"/>
      <w:r w:rsidRPr="00FD40C3">
        <w:t>Latar Belakang Masalah</w:t>
      </w:r>
      <w:bookmarkEnd w:id="55"/>
      <w:bookmarkEnd w:id="56"/>
      <w:bookmarkEnd w:id="57"/>
    </w:p>
    <w:p w14:paraId="3CCE74E6" w14:textId="21149565" w:rsidR="00636C0E" w:rsidRPr="00FD40C3" w:rsidRDefault="00D666C4">
      <w:pPr>
        <w:ind w:firstLine="0"/>
      </w:pPr>
      <w:bookmarkStart w:id="58" w:name="_1ksv4uv" w:colFirst="0" w:colLast="0"/>
      <w:bookmarkEnd w:id="58"/>
      <w:r w:rsidRPr="00FD40C3">
        <w:t>Berdasarkan data statistik dari Perserikatan Bangsa-Bangsa (</w:t>
      </w:r>
      <w:r w:rsidRPr="00FD40C3">
        <w:rPr>
          <w:i/>
          <w:iCs/>
        </w:rPr>
        <w:t>United Nations</w:t>
      </w:r>
      <w:r w:rsidRPr="00FD40C3">
        <w:t>), sejak bulan November 2022 jumlah populasi manusia telah menyentuh angka delapan milyar dengan negara Indonesia berada di peringkat 4 dengan angka 280 juta jiwa</w:t>
      </w:r>
      <w:r w:rsidR="00E31C5D" w:rsidRPr="00FD40C3">
        <w:t xml:space="preserve"> </w:t>
      </w:r>
      <w:r w:rsidR="00E31C5D" w:rsidRPr="00FD40C3">
        <w:fldChar w:fldCharType="begin"/>
      </w:r>
      <w:r w:rsidR="00E31C5D" w:rsidRPr="00FD40C3">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sidRPr="00FD40C3">
        <w:fldChar w:fldCharType="separate"/>
      </w:r>
      <w:r w:rsidR="00E31C5D" w:rsidRPr="00FD40C3">
        <w:t>[1][2]</w:t>
      </w:r>
      <w:r w:rsidR="00E31C5D" w:rsidRPr="00FD40C3">
        <w:fldChar w:fldCharType="end"/>
      </w:r>
      <w:r w:rsidRPr="00FD40C3">
        <w:t>. Kemudian pada tahun 2021, Badan Pusat Statistik menyatakan bahwa penduduk di Indonesia terdiri dari 22 juta jiwa anak-anak dengan rentang umur 0 s/d 4 tahun dan 22 juta jiwa anak-anak dengan rentang umur 5 s/d 9 tahun dengan total anak-anak dengan umur dibawah 10 tahun berjumlah 44 juta jiwa yang merupakan 15.71% dari total populasi penduduk di Indonesia</w:t>
      </w:r>
      <w:r w:rsidR="002843FF" w:rsidRPr="00FD40C3">
        <w:t xml:space="preserve"> </w:t>
      </w:r>
      <w:r w:rsidRPr="00FD40C3">
        <w:fldChar w:fldCharType="begin"/>
      </w:r>
      <w:r w:rsidR="00E31C5D" w:rsidRPr="00FD40C3">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rsidRPr="00FD40C3">
        <w:fldChar w:fldCharType="separate"/>
      </w:r>
      <w:r w:rsidR="00E31C5D" w:rsidRPr="00FD40C3">
        <w:t>[3]</w:t>
      </w:r>
      <w:r w:rsidRPr="00FD40C3">
        <w:fldChar w:fldCharType="end"/>
      </w:r>
      <w:r w:rsidR="005B1C4D" w:rsidRPr="00FD40C3">
        <w:t>.</w:t>
      </w:r>
    </w:p>
    <w:p w14:paraId="31722588" w14:textId="0316A641" w:rsidR="00636C0E" w:rsidRPr="00FD40C3" w:rsidRDefault="00636C0E">
      <w:pPr>
        <w:ind w:firstLine="0"/>
      </w:pPr>
    </w:p>
    <w:p w14:paraId="16F4C8E8" w14:textId="7FBBCF38" w:rsidR="00636C0E" w:rsidRPr="00FD40C3" w:rsidRDefault="00EE6027">
      <w:pPr>
        <w:ind w:firstLine="0"/>
      </w:pPr>
      <w:r w:rsidRPr="00FD40C3">
        <w:t>Dengan kemungkinan banyaknya pelajar yang akan bersekolah, maka teknologi di bidang pendidikan juga diperlukan untuk meningkatkan efisiensi kegiatan belajar mengajar di Indonesia, khususnya pada teknik penilaian esai karena esai memperbolehkan pelajar untuk memberikan jawaban rinci terkait pertanyaan yang diberikan oleh pengajar</w:t>
      </w:r>
      <w:r w:rsidR="00E31C5D" w:rsidRPr="00FD40C3">
        <w:t xml:space="preserve"> </w:t>
      </w:r>
      <w:r w:rsidRPr="00FD40C3">
        <w:fldChar w:fldCharType="begin"/>
      </w:r>
      <w:r w:rsidR="00E31C5D" w:rsidRPr="00FD40C3">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sidRPr="00FD40C3">
        <w:fldChar w:fldCharType="separate"/>
      </w:r>
      <w:r w:rsidR="00E31C5D" w:rsidRPr="00FD40C3">
        <w:t>[4]</w:t>
      </w:r>
      <w:r w:rsidRPr="00FD40C3">
        <w:fldChar w:fldCharType="end"/>
      </w:r>
      <w:r w:rsidRPr="00FD40C3">
        <w:t>. Menurut studi sosial yang dilakukan pada tahun 2018, semakin banyak esai yang harus dikoreksi oleh pengajar, maka kualitas penilaian juga akan menurun dan tidak lagi objektif (bias) yang menyebabkan evaluasi penilaian pengajar tidak akurat</w:t>
      </w:r>
      <w:r w:rsidR="00E31C5D" w:rsidRPr="00FD40C3">
        <w:t xml:space="preserve"> </w:t>
      </w:r>
      <w:r w:rsidRPr="00FD40C3">
        <w:fldChar w:fldCharType="begin"/>
      </w:r>
      <w:r w:rsidR="00E31C5D" w:rsidRPr="00FD40C3">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sidRPr="00FD40C3">
        <w:fldChar w:fldCharType="separate"/>
      </w:r>
      <w:r w:rsidR="00E31C5D" w:rsidRPr="00FD40C3">
        <w:t>[5]</w:t>
      </w:r>
      <w:r w:rsidRPr="00FD40C3">
        <w:fldChar w:fldCharType="end"/>
      </w:r>
      <w:r w:rsidRPr="00FD40C3">
        <w:t>.</w:t>
      </w:r>
    </w:p>
    <w:p w14:paraId="7378A9F3" w14:textId="771CC716" w:rsidR="00354DBC" w:rsidRPr="00FD40C3" w:rsidRDefault="00354DBC">
      <w:pPr>
        <w:ind w:firstLine="0"/>
      </w:pPr>
    </w:p>
    <w:p w14:paraId="24B29135" w14:textId="4BD28377" w:rsidR="009B6456" w:rsidRPr="00FD40C3" w:rsidRDefault="00F83423">
      <w:pPr>
        <w:ind w:firstLine="0"/>
      </w:pPr>
      <w:r w:rsidRPr="00FD40C3">
        <w:t>Permasalahan efisiensi waktu pada penilaian esai dapat dilakukan apabila evaluasi esai pelajar dilakukan oleh beberapa tim pengajar sehingga waktu yang diperlukan untuk menilai seluruh esai dapat terbagi dengan banyaknya jumlah tim pengajar. Solusi pertama walau dapat mempersingkat waktu yang dibutuhkan untuk melakukan evaluasi terhadap jawaban esai pelajar, tetap memiliki permasalahan terkait sub</w:t>
      </w:r>
      <w:r w:rsidR="00FD40C3">
        <w:rPr>
          <w:lang w:val="en-US"/>
        </w:rPr>
        <w:t>y</w:t>
      </w:r>
      <w:r w:rsidRPr="00FD40C3">
        <w:t xml:space="preserve">ektivitas yang dapat mempengaruhi akurasi penilaian yang dilakukan oleh tim pengajar. Selain itu, setiap pengajar yang melakukan evaluasi juga mungkin meyakini jawaban yang berbeda terkait sebuah pertanyaan dalam suatu esai, hal ini dapat menyebabkan penilaian tim pengajar semakin tidak akurat. Solusi lainnya adalah menggunakan teknologi untuk mengevaluasi esai pelajar berdasarkan jawaban </w:t>
      </w:r>
      <w:r w:rsidRPr="00FD40C3">
        <w:lastRenderedPageBreak/>
        <w:t xml:space="preserve">pengajar untuk menilai seberapa sesuai jawaban tersebut. Teknologi dapat berupa aplikasi yang terpasang pada sebuah perangkat tertentu (aplikasi </w:t>
      </w:r>
      <w:r w:rsidRPr="00FD40C3">
        <w:rPr>
          <w:i/>
          <w:iCs/>
        </w:rPr>
        <w:t>mobile</w:t>
      </w:r>
      <w:r w:rsidRPr="00FD40C3">
        <w:t xml:space="preserve"> atau </w:t>
      </w:r>
      <w:r w:rsidRPr="00FD40C3">
        <w:rPr>
          <w:i/>
          <w:iCs/>
        </w:rPr>
        <w:t>desktop</w:t>
      </w:r>
      <w:r w:rsidRPr="00FD40C3">
        <w:t xml:space="preserve">) atau berupa aplikasi </w:t>
      </w:r>
      <w:r w:rsidRPr="00FD40C3">
        <w:rPr>
          <w:i/>
          <w:iCs/>
        </w:rPr>
        <w:t>online</w:t>
      </w:r>
      <w:r w:rsidRPr="00FD40C3">
        <w:t xml:space="preserve"> yang dapat diakses melalui internet (</w:t>
      </w:r>
      <w:r w:rsidRPr="00FD40C3">
        <w:rPr>
          <w:i/>
          <w:iCs/>
        </w:rPr>
        <w:t>website</w:t>
      </w:r>
      <w:r w:rsidRPr="00FD40C3">
        <w:t>). Solusi ini tentunya akan memberikan penilaian lebih objektif terhadap jawaban esai yang dievaluasi.</w:t>
      </w:r>
    </w:p>
    <w:p w14:paraId="4CDCF724" w14:textId="77777777" w:rsidR="00A64602" w:rsidRPr="00FD40C3" w:rsidRDefault="00A64602">
      <w:pPr>
        <w:ind w:firstLine="0"/>
      </w:pPr>
    </w:p>
    <w:p w14:paraId="4C155FDD" w14:textId="63099A51" w:rsidR="004754EB" w:rsidRPr="00FD40C3" w:rsidRDefault="00EC294E">
      <w:pPr>
        <w:ind w:firstLine="0"/>
      </w:pPr>
      <w:r w:rsidRPr="00FD40C3">
        <w:t xml:space="preserve">Aplikasi ini kemudian juga harus dapat diakses dimanapun dan kapanpun agar penggunaan aplikasi tidak terbatas di satu perangkat saja. Namun, pengembangan aplikasi </w:t>
      </w:r>
      <w:r w:rsidRPr="00FD40C3">
        <w:rPr>
          <w:i/>
          <w:iCs/>
        </w:rPr>
        <w:t>mobile</w:t>
      </w:r>
      <w:r w:rsidRPr="00FD40C3">
        <w:t xml:space="preserve"> perlu disesuaikan untuk setiap </w:t>
      </w:r>
      <w:r w:rsidRPr="00FD40C3">
        <w:rPr>
          <w:i/>
          <w:iCs/>
        </w:rPr>
        <w:t>platform</w:t>
      </w:r>
      <w:r w:rsidRPr="00FD40C3">
        <w:t xml:space="preserve"> yang akan semakin membatasi dimana aplikasi dapat digunakan</w:t>
      </w:r>
      <w:r w:rsidR="00E31C5D" w:rsidRPr="00FD40C3">
        <w:t xml:space="preserve"> </w:t>
      </w:r>
      <w:r w:rsidRPr="00FD40C3">
        <w:fldChar w:fldCharType="begin"/>
      </w:r>
      <w:r w:rsidR="00E31C5D" w:rsidRPr="00FD40C3">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sidRPr="00FD40C3">
        <w:fldChar w:fldCharType="separate"/>
      </w:r>
      <w:r w:rsidR="00E31C5D" w:rsidRPr="00FD40C3">
        <w:t>[6]</w:t>
      </w:r>
      <w:r w:rsidRPr="00FD40C3">
        <w:fldChar w:fldCharType="end"/>
      </w:r>
      <w:r w:rsidRPr="00FD40C3">
        <w:t xml:space="preserve">. Maka dari itu, aplikasi berbasis </w:t>
      </w:r>
      <w:r w:rsidRPr="00FD40C3">
        <w:rPr>
          <w:i/>
          <w:iCs/>
        </w:rPr>
        <w:t>website</w:t>
      </w:r>
      <w:r w:rsidRPr="00FD40C3">
        <w:t xml:space="preserve"> adalah solusi terbaik untuk permasalahan ini</w:t>
      </w:r>
      <w:r w:rsidR="0040495A" w:rsidRPr="00FD40C3">
        <w:t xml:space="preserve"> karena aplikasi akan dapat digunakan kapan saja dan dimana saja, tanpa membatasi perangkat apa yang dapat mengakses aplikasi tersebut</w:t>
      </w:r>
      <w:r w:rsidRPr="00FD40C3">
        <w:t>.</w:t>
      </w:r>
    </w:p>
    <w:p w14:paraId="4EC2E1E9" w14:textId="256179B1" w:rsidR="005C5CC8" w:rsidRPr="00FD40C3" w:rsidRDefault="005C5CC8">
      <w:pPr>
        <w:ind w:firstLine="0"/>
      </w:pPr>
    </w:p>
    <w:p w14:paraId="2786512C" w14:textId="362E28D7" w:rsidR="005C5CC8" w:rsidRPr="00FD40C3" w:rsidRDefault="005C5CC8">
      <w:pPr>
        <w:ind w:firstLine="0"/>
      </w:pPr>
      <w:r w:rsidRPr="00FD40C3">
        <w:t xml:space="preserve">Aplikasi akan dikembangkan mengikuti siklus hidup perangkat lunak </w:t>
      </w:r>
      <w:r w:rsidRPr="00FD40C3">
        <w:rPr>
          <w:i/>
          <w:iCs/>
        </w:rPr>
        <w:t>Test-Driven Development</w:t>
      </w:r>
      <w:r w:rsidR="001E2E07" w:rsidRPr="00FD40C3">
        <w:t xml:space="preserve"> (TDD)</w:t>
      </w:r>
      <w:r w:rsidRPr="00FD40C3">
        <w:t xml:space="preserve"> yang merupakan salah satu </w:t>
      </w:r>
      <w:r w:rsidRPr="00FD40C3">
        <w:rPr>
          <w:i/>
          <w:iCs/>
        </w:rPr>
        <w:t>Software Development Life-Cycle</w:t>
      </w:r>
      <w:r w:rsidRPr="00FD40C3">
        <w:t xml:space="preserve"> (SDLC) </w:t>
      </w:r>
      <w:r w:rsidRPr="00FD40C3">
        <w:rPr>
          <w:i/>
          <w:iCs/>
        </w:rPr>
        <w:t>Agile</w:t>
      </w:r>
      <w:r w:rsidR="00E31C5D" w:rsidRPr="00FD40C3">
        <w:t xml:space="preserve"> </w:t>
      </w:r>
      <w:r w:rsidRPr="00FD40C3">
        <w:fldChar w:fldCharType="begin"/>
      </w:r>
      <w:r w:rsidR="00E31C5D" w:rsidRPr="00FD40C3">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Pr="00FD40C3">
        <w:fldChar w:fldCharType="separate"/>
      </w:r>
      <w:r w:rsidR="00E31C5D" w:rsidRPr="00FD40C3">
        <w:t>[7]</w:t>
      </w:r>
      <w:r w:rsidRPr="00FD40C3">
        <w:fldChar w:fldCharType="end"/>
      </w:r>
      <w:r w:rsidRPr="00FD40C3">
        <w:t xml:space="preserve">. </w:t>
      </w:r>
      <w:r w:rsidR="001E2E07" w:rsidRPr="00FD40C3">
        <w:t>Praktik TDD dimulai dengan memikirkan cara menguji sebuah fungsi. Programmer kemudian menulis kode yang dapat memenuhi pengujian</w:t>
      </w:r>
      <w:r w:rsidR="00E31C5D" w:rsidRPr="00FD40C3">
        <w:t xml:space="preserve"> </w:t>
      </w:r>
      <w:r w:rsidR="001E2E07" w:rsidRPr="00FD40C3">
        <w:fldChar w:fldCharType="begin"/>
      </w:r>
      <w:r w:rsidR="00E31C5D" w:rsidRPr="00FD40C3">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sidRPr="00FD40C3">
        <w:fldChar w:fldCharType="separate"/>
      </w:r>
      <w:r w:rsidR="00E31C5D" w:rsidRPr="00FD40C3">
        <w:t>[8]</w:t>
      </w:r>
      <w:r w:rsidR="001E2E07" w:rsidRPr="00FD40C3">
        <w:fldChar w:fldCharType="end"/>
      </w:r>
      <w:r w:rsidR="001E2E07" w:rsidRPr="00FD40C3">
        <w:t xml:space="preserve">. </w:t>
      </w:r>
      <w:r w:rsidRPr="00FD40C3">
        <w:t xml:space="preserve">Dibanding dengan </w:t>
      </w:r>
      <w:r w:rsidRPr="00FD40C3">
        <w:rPr>
          <w:i/>
          <w:iCs/>
        </w:rPr>
        <w:t>eXtreme Programming</w:t>
      </w:r>
      <w:r w:rsidR="001E2E07" w:rsidRPr="00FD40C3">
        <w:t xml:space="preserve"> (XP)</w:t>
      </w:r>
      <w:r w:rsidRPr="00FD40C3">
        <w:t xml:space="preserve">, dan </w:t>
      </w:r>
      <w:r w:rsidRPr="00FD40C3">
        <w:rPr>
          <w:i/>
          <w:iCs/>
        </w:rPr>
        <w:t>Personal eXtreme Programming</w:t>
      </w:r>
      <w:r w:rsidR="001E2E07" w:rsidRPr="00FD40C3">
        <w:rPr>
          <w:i/>
          <w:iCs/>
        </w:rPr>
        <w:t xml:space="preserve"> </w:t>
      </w:r>
      <w:r w:rsidR="001E2E07" w:rsidRPr="00FD40C3">
        <w:t>(PXP)</w:t>
      </w:r>
      <w:r w:rsidRPr="00FD40C3">
        <w:t xml:space="preserve">, yang juga termasuk dalam SDLC </w:t>
      </w:r>
      <w:r w:rsidRPr="00FD40C3">
        <w:rPr>
          <w:i/>
          <w:iCs/>
        </w:rPr>
        <w:t>Agile</w:t>
      </w:r>
      <w:r w:rsidRPr="00FD40C3">
        <w:t xml:space="preserve">, TDD terbukti dapat menghasilkan aplikasi yang sangat kecil kemungkinannya untuk memiliki </w:t>
      </w:r>
      <w:r w:rsidRPr="00FD40C3">
        <w:rPr>
          <w:i/>
          <w:iCs/>
        </w:rPr>
        <w:t>bug</w:t>
      </w:r>
      <w:r w:rsidRPr="00FD40C3">
        <w:t xml:space="preserve"> dan </w:t>
      </w:r>
      <w:r w:rsidRPr="00FD40C3">
        <w:rPr>
          <w:i/>
          <w:iCs/>
        </w:rPr>
        <w:t>error</w:t>
      </w:r>
      <w:r w:rsidRPr="00FD40C3">
        <w:t xml:space="preserve"> karena pada setiap fungsi yang akan dikembangkan perlu dibuat syarat keberhasilan pengujian terlebih dahulu, kemudian jika kode yang dituliskan berhasil memenuhi syarat keberhasilan pengujian tersebut, pengembang dapat melanjutkan pengembangan fungsi selanjutnya</w:t>
      </w:r>
      <w:r w:rsidR="00E31C5D" w:rsidRPr="00FD40C3">
        <w:t xml:space="preserve"> </w:t>
      </w:r>
      <w:r w:rsidRPr="00FD40C3">
        <w:fldChar w:fldCharType="begin"/>
      </w:r>
      <w:r w:rsidR="00E31C5D" w:rsidRPr="00FD40C3">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Pr="00FD40C3">
        <w:fldChar w:fldCharType="separate"/>
      </w:r>
      <w:r w:rsidR="00E31C5D" w:rsidRPr="00FD40C3">
        <w:t>[9]</w:t>
      </w:r>
      <w:r w:rsidRPr="00FD40C3">
        <w:fldChar w:fldCharType="end"/>
      </w:r>
      <w:r w:rsidRPr="00FD40C3">
        <w:t>.</w:t>
      </w:r>
    </w:p>
    <w:p w14:paraId="7EC3037F" w14:textId="1A6A2E2D" w:rsidR="00A3034A" w:rsidRPr="00FD40C3" w:rsidRDefault="00A3034A">
      <w:pPr>
        <w:ind w:firstLine="0"/>
      </w:pPr>
    </w:p>
    <w:p w14:paraId="188792CD" w14:textId="03FDE700" w:rsidR="00993AFA" w:rsidRPr="00FD40C3" w:rsidRDefault="000B14CE">
      <w:pPr>
        <w:ind w:firstLine="0"/>
      </w:pPr>
      <w:r w:rsidRPr="00FD40C3">
        <w:t>Pengujian aplikasi / hasil program</w:t>
      </w:r>
      <w:r w:rsidR="00B5702A" w:rsidRPr="00FD40C3">
        <w:t xml:space="preserve"> akan dilakukan pada aplikasi yang dikembangkan untuk memastikan kelayakannya menggunakan </w:t>
      </w:r>
      <w:r w:rsidRPr="00FD40C3">
        <w:t>tiga</w:t>
      </w:r>
      <w:r w:rsidR="00B5702A" w:rsidRPr="00FD40C3">
        <w:t xml:space="preserve"> metode pengujian, yaitu</w:t>
      </w:r>
      <w:r w:rsidR="00926EE3" w:rsidRPr="00FD40C3">
        <w:t xml:space="preserve"> </w:t>
      </w:r>
      <w:r w:rsidR="00D118BB" w:rsidRPr="00FD40C3">
        <w:rPr>
          <w:i/>
          <w:iCs/>
        </w:rPr>
        <w:t>Integration</w:t>
      </w:r>
      <w:r w:rsidR="00926EE3" w:rsidRPr="00FD40C3">
        <w:rPr>
          <w:i/>
          <w:iCs/>
        </w:rPr>
        <w:t xml:space="preserve"> Testing</w:t>
      </w:r>
      <w:r w:rsidR="00926EE3" w:rsidRPr="00FD40C3">
        <w:t>,</w:t>
      </w:r>
      <w:r w:rsidR="00B5702A" w:rsidRPr="00FD40C3">
        <w:t xml:space="preserve"> </w:t>
      </w:r>
      <w:r w:rsidR="00B5702A" w:rsidRPr="00FD40C3">
        <w:rPr>
          <w:i/>
          <w:iCs/>
        </w:rPr>
        <w:t>System Usability Scale</w:t>
      </w:r>
      <w:r w:rsidR="00B5702A" w:rsidRPr="00FD40C3">
        <w:t xml:space="preserve"> (SUS) dan </w:t>
      </w:r>
      <w:r w:rsidR="00B5702A" w:rsidRPr="00FD40C3">
        <w:rPr>
          <w:i/>
          <w:iCs/>
        </w:rPr>
        <w:t>Black Box</w:t>
      </w:r>
      <w:r w:rsidR="00B5702A" w:rsidRPr="00FD40C3">
        <w:t>.</w:t>
      </w:r>
      <w:r w:rsidR="00926EE3" w:rsidRPr="00FD40C3">
        <w:t xml:space="preserve"> </w:t>
      </w:r>
      <w:r w:rsidR="00D118BB" w:rsidRPr="00FD40C3">
        <w:rPr>
          <w:i/>
          <w:iCs/>
        </w:rPr>
        <w:t>Integration</w:t>
      </w:r>
      <w:r w:rsidR="00926EE3" w:rsidRPr="00FD40C3">
        <w:rPr>
          <w:i/>
          <w:iCs/>
        </w:rPr>
        <w:t xml:space="preserve"> Testing</w:t>
      </w:r>
      <w:r w:rsidR="00926EE3" w:rsidRPr="00FD40C3">
        <w:t xml:space="preserve"> dilakukan untuk memastikan bahwa setiap fungsi yang dibangun pada aplikasi telah memenuhi syarat kebutuhannya</w:t>
      </w:r>
      <w:r w:rsidR="00D118BB" w:rsidRPr="00FD40C3">
        <w:t xml:space="preserve"> </w:t>
      </w:r>
      <w:r w:rsidR="00D118BB" w:rsidRPr="00FD40C3">
        <w:fldChar w:fldCharType="begin"/>
      </w:r>
      <w:r w:rsidR="00D118BB" w:rsidRPr="00FD40C3">
        <w:instrText xml:space="preserve"> ADDIN ZOTERO_ITEM CSL_CITATION {"citationID":"z0C9wfSX","properties":{"formattedCitation":"[10]","plainCitation":"[10]","noteIndex":0},"citationItems":[{"id":139,"uris":["http://zotero.org/users/10550292/items/EP6NMP6T"],"itemData":{"id":139,"type":"paper-conference","abstract":"Integration testing is an important phase of the testing process which has not been thoroughly studied. Although integration strategies are well-understood, the test selection problem has not been systematically studied by the testing research community. In this paper, we identify the common errors and faults in combining modules into a working unit. We also make practical recommendations on test selection for integration testing, and utilize those recommendations for regression testing at the integration level. With emphasis on reusing the previous test cases and retesting only the parts that are modified, one can reduce the testing expenses. The concept of \"firewall\" is proposed to assist the tester in focusing on that part of the system where new errors may have been introduced by a correction or a design change. An experiment is presented in which an application of our strategy is compared to the 'retest-all' strategy. Applying our approach for test selection we were able to discover all errors found by the retest-all strategy by executing only 35% of the total number of test cases.","container-title":"Proceedings. Conference on Software Maintenance 1990","DOI":"10.1109/ICSM.1990.131377","event-place":"San Diego, CA, USA","event-title":"Conference on Software Maintenance 1990","ISBN":"978-0-8186-2091-1","language":"en","page":"290-301","publisher":"IEEE Comput. Soc. Press","publisher-place":"San Diego, CA, USA","source":"DOI.org (Crossref)","title":"A study of integration testing and software regression at the integration level","URL":"http://ieeexplore.ieee.org/document/131377/","author":[{"family":"Leung","given":"H.K.N."},{"family":"White","given":"L."}],"accessed":{"date-parts":[["2023",12,3]]},"issued":{"date-parts":[["1990"]]}}}],"schema":"https://github.com/citation-style-language/schema/raw/master/csl-citation.json"} </w:instrText>
      </w:r>
      <w:r w:rsidR="00D118BB" w:rsidRPr="00FD40C3">
        <w:fldChar w:fldCharType="separate"/>
      </w:r>
      <w:r w:rsidR="00D118BB" w:rsidRPr="00FD40C3">
        <w:t>[10]</w:t>
      </w:r>
      <w:r w:rsidR="00D118BB" w:rsidRPr="00FD40C3">
        <w:fldChar w:fldCharType="end"/>
      </w:r>
      <w:r w:rsidR="00926EE3" w:rsidRPr="00FD40C3">
        <w:t>.</w:t>
      </w:r>
      <w:r w:rsidR="00B5702A" w:rsidRPr="00FD40C3">
        <w:t xml:space="preserve"> SUS memiliki tingkat keabsahan dan keandalan tinggi untuk mengukur tingkat kemudahan perangkat lunak saat </w:t>
      </w:r>
      <w:r w:rsidR="00B5702A" w:rsidRPr="00FD40C3">
        <w:lastRenderedPageBreak/>
        <w:t>digunakan</w:t>
      </w:r>
      <w:r w:rsidR="00E24B6C" w:rsidRPr="00FD40C3">
        <w:t xml:space="preserve"> </w:t>
      </w:r>
      <w:r w:rsidR="00E24B6C" w:rsidRPr="00FD40C3">
        <w:fldChar w:fldCharType="begin"/>
      </w:r>
      <w:r w:rsidR="00AC4216" w:rsidRPr="00FD40C3">
        <w:instrText xml:space="preserve"> ADDIN ZOTERO_ITEM CSL_CITATION {"citationID":"Q8LHapjF","properties":{"formattedCitation":"[11], [12]","plainCitation":"[11], [12]","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00E24B6C" w:rsidRPr="00FD40C3">
        <w:fldChar w:fldCharType="separate"/>
      </w:r>
      <w:r w:rsidR="00E24B6C" w:rsidRPr="00FD40C3">
        <w:t>[11][12]</w:t>
      </w:r>
      <w:r w:rsidR="00E24B6C" w:rsidRPr="00FD40C3">
        <w:fldChar w:fldCharType="end"/>
      </w:r>
      <w:r w:rsidR="00B5702A" w:rsidRPr="00FD40C3">
        <w:t>.</w:t>
      </w:r>
      <w:r w:rsidR="00434719" w:rsidRPr="00FD40C3">
        <w:t xml:space="preserve"> SUS digunakan karena terfokus pada kegunaan yang dirasakan pengguna melalui 10 kuesioner yang dapat diisi dengan cepat, dibanding </w:t>
      </w:r>
      <w:r w:rsidR="00434719" w:rsidRPr="00FD40C3">
        <w:rPr>
          <w:i/>
          <w:iCs/>
        </w:rPr>
        <w:t>Post-Study System Usability Questionaire</w:t>
      </w:r>
      <w:r w:rsidR="00434719" w:rsidRPr="00FD40C3">
        <w:t xml:space="preserve"> (PSSUQ) yang lebih terfokus untuk menilai kenyamanan yang dirasakan pengguna saat menggunuakan sebuah sistem </w:t>
      </w:r>
      <w:r w:rsidR="00434719" w:rsidRPr="00FD40C3">
        <w:fldChar w:fldCharType="begin"/>
      </w:r>
      <w:r w:rsidR="00E24B6C" w:rsidRPr="00FD40C3">
        <w:instrText xml:space="preserve"> ADDIN ZOTERO_ITEM CSL_CITATION {"citationID":"8LQZ9ARk","properties":{"formattedCitation":"[13]","plainCitation":"[13]","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sidRPr="00FD40C3">
        <w:fldChar w:fldCharType="separate"/>
      </w:r>
      <w:r w:rsidR="00E24B6C" w:rsidRPr="00FD40C3">
        <w:t>[13]</w:t>
      </w:r>
      <w:r w:rsidR="00434719" w:rsidRPr="00FD40C3">
        <w:fldChar w:fldCharType="end"/>
      </w:r>
      <w:r w:rsidR="00434719" w:rsidRPr="00FD40C3">
        <w:t>.</w:t>
      </w:r>
      <w:r w:rsidR="00AA2DBA" w:rsidRPr="00FD40C3">
        <w:t xml:space="preserve"> SUS juga tidak membutuhkan biaya lebih besar untuk melakukan pengujiannya dibanding dengan </w:t>
      </w:r>
      <w:r w:rsidR="00AA2DBA" w:rsidRPr="00FD40C3">
        <w:rPr>
          <w:i/>
          <w:iCs/>
        </w:rPr>
        <w:t xml:space="preserve">Heuristic Evaluation </w:t>
      </w:r>
      <w:r w:rsidR="00AA2DBA" w:rsidRPr="00FD40C3">
        <w:t xml:space="preserve">(HE) yang merupakan salah satu metode pengujian perangkat lunak lainnya </w:t>
      </w:r>
      <w:r w:rsidR="00AA2DBA" w:rsidRPr="00FD40C3">
        <w:fldChar w:fldCharType="begin"/>
      </w:r>
      <w:r w:rsidR="00E24B6C" w:rsidRPr="00FD40C3">
        <w:instrText xml:space="preserve"> ADDIN ZOTERO_ITEM CSL_CITATION {"citationID":"G4KGT3dH","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sidRPr="00FD40C3">
        <w:fldChar w:fldCharType="separate"/>
      </w:r>
      <w:r w:rsidR="00E24B6C" w:rsidRPr="00FD40C3">
        <w:t>[14]</w:t>
      </w:r>
      <w:r w:rsidR="00AA2DBA" w:rsidRPr="00FD40C3">
        <w:fldChar w:fldCharType="end"/>
      </w:r>
      <w:r w:rsidR="00AA2DBA" w:rsidRPr="00FD40C3">
        <w:t>.</w:t>
      </w:r>
      <w:r w:rsidR="00B5702A" w:rsidRPr="00FD40C3">
        <w:t xml:space="preserve"> Sedangkan pengujian </w:t>
      </w:r>
      <w:r w:rsidR="00B5702A" w:rsidRPr="00FD40C3">
        <w:rPr>
          <w:i/>
          <w:iCs/>
        </w:rPr>
        <w:t>Black Box</w:t>
      </w:r>
      <w:r w:rsidR="00B5702A" w:rsidRPr="00FD40C3">
        <w:t xml:space="preserve"> dilakukan untuk menguji tampilan, fungsionalitas, masukkan, dan luaran perangkat lunak tanpa harus mengetahui bagaimana baris-per-baris program kode perangkat lunak bekerja dengan harapan bahwa perangkat lunak yang dikembangkan bekerja semestinya</w:t>
      </w:r>
      <w:r w:rsidR="00E31C5D" w:rsidRPr="00FD40C3">
        <w:t xml:space="preserve"> </w:t>
      </w:r>
      <w:r w:rsidR="00B5702A" w:rsidRPr="00FD40C3">
        <w:fldChar w:fldCharType="begin"/>
      </w:r>
      <w:r w:rsidR="00E24B6C" w:rsidRPr="00FD40C3">
        <w:instrText xml:space="preserve"> ADDIN ZOTERO_ITEM CSL_CITATION {"citationID":"qTT1Obhe","properties":{"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00B5702A" w:rsidRPr="00FD40C3">
        <w:fldChar w:fldCharType="separate"/>
      </w:r>
      <w:r w:rsidR="00E24B6C" w:rsidRPr="00FD40C3">
        <w:t>[15]</w:t>
      </w:r>
      <w:r w:rsidR="00B5702A" w:rsidRPr="00FD40C3">
        <w:fldChar w:fldCharType="end"/>
      </w:r>
      <w:r w:rsidR="00B5702A" w:rsidRPr="00FD40C3">
        <w:t>.</w:t>
      </w:r>
      <w:r w:rsidR="00284522" w:rsidRPr="00FD40C3">
        <w:t xml:space="preserve"> </w:t>
      </w:r>
      <w:r w:rsidR="003062CA" w:rsidRPr="00FD40C3">
        <w:t>Pada penelitian ini, SUS digunakan karena pengembang ingin memfokuskan aplikasi pada sisi kegunaannya.</w:t>
      </w:r>
    </w:p>
    <w:p w14:paraId="6A5D4EB3" w14:textId="77777777" w:rsidR="00B5702A" w:rsidRPr="00FD40C3" w:rsidRDefault="00B5702A">
      <w:pPr>
        <w:ind w:firstLine="0"/>
      </w:pPr>
    </w:p>
    <w:p w14:paraId="64D2EE8D" w14:textId="74B99FD2" w:rsidR="000446C9" w:rsidRPr="00FD40C3" w:rsidRDefault="006F75A7">
      <w:pPr>
        <w:ind w:firstLine="0"/>
      </w:pPr>
      <w:r w:rsidRPr="00FD40C3">
        <w:t xml:space="preserve">Dengan ini, akan dikembangkan aplikasi berbasis </w:t>
      </w:r>
      <w:r w:rsidRPr="00FD40C3">
        <w:rPr>
          <w:i/>
          <w:iCs/>
        </w:rPr>
        <w:t>website</w:t>
      </w:r>
      <w:r w:rsidRPr="00FD40C3">
        <w:t xml:space="preserve"> yang dapat membantu pengajar dalam menilai jawaban esai pelajar berdasarkan jawaban yang sudah diberikan oleh pengajar untuk dijadikan landasan untuk program menilai jawaban pelajar.</w:t>
      </w:r>
      <w:r w:rsidR="00330541" w:rsidRPr="00FD40C3">
        <w:t xml:space="preserve"> Berdasarkan wawancara yang dilakukan pada beberapa guru yang merupakan calon pengguna aplikasi yang akan dibangun, ap</w:t>
      </w:r>
      <w:r w:rsidRPr="00FD40C3">
        <w:t>likasi akan memiliki dua fitur utama, yaitu untuk menilai satu jawaban esai singkat dan menilai banyak jawaban sekaligus, hal ini akan mengurangi lebih banyak beban kerja pengajar karena tidak perlu memasukkan jawaban pelajar satu-persatu. Fitur lainnya yaitu pengajar dapat memilih bahasa esai yang ingin diperiksa, Indonesia atau Inggris.</w:t>
      </w:r>
    </w:p>
    <w:p w14:paraId="7DCDE861" w14:textId="77777777" w:rsidR="006F75A7" w:rsidRPr="00FD40C3" w:rsidRDefault="006F75A7">
      <w:pPr>
        <w:ind w:firstLine="0"/>
      </w:pPr>
    </w:p>
    <w:p w14:paraId="355C13BC" w14:textId="05E3F4FE" w:rsidR="00F52D40" w:rsidRPr="00FD40C3" w:rsidRDefault="006724C1">
      <w:pPr>
        <w:pStyle w:val="Heading2"/>
        <w:numPr>
          <w:ilvl w:val="1"/>
          <w:numId w:val="13"/>
        </w:numPr>
      </w:pPr>
      <w:bookmarkStart w:id="59" w:name="_Toc156587040"/>
      <w:bookmarkStart w:id="60" w:name="_Toc156593585"/>
      <w:bookmarkStart w:id="61" w:name="_Toc156594599"/>
      <w:r w:rsidRPr="00FD40C3">
        <w:t>Rumusan Masalah</w:t>
      </w:r>
      <w:bookmarkEnd w:id="59"/>
      <w:bookmarkEnd w:id="60"/>
      <w:bookmarkEnd w:id="61"/>
    </w:p>
    <w:p w14:paraId="5A0E73BF" w14:textId="4370421B" w:rsidR="00F52D40" w:rsidRPr="00FD40C3" w:rsidRDefault="009858CB" w:rsidP="005F6BA3">
      <w:pPr>
        <w:ind w:firstLine="0"/>
      </w:pPr>
      <w:r w:rsidRPr="00FD40C3">
        <w:t>Untuk menyelesaikan permasalahan yang sudah dipaparkan pada latar belakang, maka didapat rumusan masalah sebagai berikut:</w:t>
      </w:r>
    </w:p>
    <w:p w14:paraId="6EB858C6" w14:textId="5AC53779" w:rsidR="00344C3E" w:rsidRPr="00FD40C3" w:rsidRDefault="009858CB" w:rsidP="00220668">
      <w:pPr>
        <w:pStyle w:val="ListParagraph"/>
        <w:numPr>
          <w:ilvl w:val="3"/>
          <w:numId w:val="1"/>
        </w:numPr>
        <w:ind w:left="360"/>
      </w:pPr>
      <w:r w:rsidRPr="00FD40C3">
        <w:t xml:space="preserve">Bagaimana </w:t>
      </w:r>
      <w:r w:rsidR="007255AA" w:rsidRPr="00FD40C3">
        <w:t xml:space="preserve">implementasi </w:t>
      </w:r>
      <w:r w:rsidR="00D72F15" w:rsidRPr="00FD40C3">
        <w:t>aplikasi</w:t>
      </w:r>
      <w:r w:rsidR="007255AA" w:rsidRPr="00FD40C3">
        <w:t xml:space="preserve"> penilaian </w:t>
      </w:r>
      <w:r w:rsidR="001D1CE4" w:rsidRPr="00FD40C3">
        <w:t>esai</w:t>
      </w:r>
      <w:r w:rsidR="007255AA" w:rsidRPr="00FD40C3">
        <w:t xml:space="preserve"> singkat menggunakan </w:t>
      </w:r>
      <w:r w:rsidR="00D74042" w:rsidRPr="00FD40C3">
        <w:t xml:space="preserve">metode </w:t>
      </w:r>
      <w:r w:rsidR="00AC3266" w:rsidRPr="00FD40C3">
        <w:rPr>
          <w:i/>
          <w:iCs/>
        </w:rPr>
        <w:t>test-driven development</w:t>
      </w:r>
      <w:r w:rsidR="007255AA" w:rsidRPr="00FD40C3">
        <w:t xml:space="preserve"> dapat dilakukan?</w:t>
      </w:r>
    </w:p>
    <w:p w14:paraId="5CDC3447" w14:textId="5AEE14FE" w:rsidR="00D74042" w:rsidRPr="00FD40C3" w:rsidRDefault="00AC3266" w:rsidP="00220668">
      <w:pPr>
        <w:pStyle w:val="ListParagraph"/>
        <w:numPr>
          <w:ilvl w:val="3"/>
          <w:numId w:val="1"/>
        </w:numPr>
        <w:ind w:left="360"/>
      </w:pPr>
      <w:r w:rsidRPr="00FD40C3">
        <w:t xml:space="preserve">Bagaimana menerapkan </w:t>
      </w:r>
      <w:r w:rsidRPr="00FD40C3">
        <w:rPr>
          <w:i/>
          <w:iCs/>
        </w:rPr>
        <w:t>pre-trained machine learning model</w:t>
      </w:r>
      <w:r w:rsidRPr="00FD40C3">
        <w:t xml:space="preserve"> untuk menilai esai singkat pada sebuah </w:t>
      </w:r>
      <w:r w:rsidR="00D72F15" w:rsidRPr="00FD40C3">
        <w:t>aplikasi</w:t>
      </w:r>
      <w:r w:rsidRPr="00FD40C3">
        <w:t>?</w:t>
      </w:r>
    </w:p>
    <w:p w14:paraId="7AA82DA9" w14:textId="484BA9BC" w:rsidR="00344C3E" w:rsidRPr="00FD40C3" w:rsidRDefault="00516F02" w:rsidP="00220668">
      <w:pPr>
        <w:pStyle w:val="ListParagraph"/>
        <w:numPr>
          <w:ilvl w:val="3"/>
          <w:numId w:val="1"/>
        </w:numPr>
        <w:ind w:left="360"/>
      </w:pPr>
      <w:r w:rsidRPr="00FD40C3">
        <w:t xml:space="preserve">Bagaimana memastikan hasil penilaian pada aplikasi sama dengan penilaian pada model </w:t>
      </w:r>
      <w:r w:rsidRPr="00FD40C3">
        <w:rPr>
          <w:i/>
          <w:iCs/>
        </w:rPr>
        <w:t>machine learning</w:t>
      </w:r>
      <w:r w:rsidRPr="00FD40C3">
        <w:t xml:space="preserve"> berdasarkan skor yang dihasilkan?</w:t>
      </w:r>
    </w:p>
    <w:p w14:paraId="46694632" w14:textId="7090B751" w:rsidR="00A80CD8" w:rsidRPr="00FD40C3" w:rsidRDefault="00A80CD8" w:rsidP="00220668">
      <w:pPr>
        <w:pStyle w:val="ListParagraph"/>
        <w:numPr>
          <w:ilvl w:val="3"/>
          <w:numId w:val="1"/>
        </w:numPr>
        <w:ind w:left="360"/>
      </w:pPr>
      <w:r w:rsidRPr="00FD40C3">
        <w:lastRenderedPageBreak/>
        <w:t>Bagaimana aplikasi penilaian esai singkat dapat digunakan?</w:t>
      </w:r>
    </w:p>
    <w:p w14:paraId="3369D0C2" w14:textId="77777777" w:rsidR="00D74042" w:rsidRPr="00FD40C3" w:rsidRDefault="00D74042" w:rsidP="00D74042">
      <w:pPr>
        <w:ind w:firstLine="0"/>
      </w:pPr>
    </w:p>
    <w:p w14:paraId="777B41DF" w14:textId="2CC2CB36" w:rsidR="00F52D40" w:rsidRPr="00FD40C3" w:rsidRDefault="006724C1">
      <w:pPr>
        <w:pStyle w:val="Heading2"/>
        <w:numPr>
          <w:ilvl w:val="1"/>
          <w:numId w:val="13"/>
        </w:numPr>
      </w:pPr>
      <w:bookmarkStart w:id="62" w:name="_Toc156587041"/>
      <w:bookmarkStart w:id="63" w:name="_Toc156593586"/>
      <w:bookmarkStart w:id="64" w:name="_Toc156594600"/>
      <w:r w:rsidRPr="00FD40C3">
        <w:t>Tujuan Penelitian</w:t>
      </w:r>
      <w:bookmarkEnd w:id="62"/>
      <w:bookmarkEnd w:id="63"/>
      <w:bookmarkEnd w:id="64"/>
    </w:p>
    <w:p w14:paraId="661FB131" w14:textId="2E23E89A" w:rsidR="00F52D40" w:rsidRPr="00FD40C3" w:rsidRDefault="00D74042" w:rsidP="00D74042">
      <w:pPr>
        <w:pBdr>
          <w:top w:val="nil"/>
          <w:left w:val="nil"/>
          <w:bottom w:val="nil"/>
          <w:right w:val="nil"/>
          <w:between w:val="nil"/>
        </w:pBdr>
        <w:ind w:firstLine="0"/>
      </w:pPr>
      <w:r w:rsidRPr="00FD40C3">
        <w:t>Tujuan dilakukannya penelitian tugas akhir ini berdasarkan latar belakang dan rumusan masalah adalah:</w:t>
      </w:r>
    </w:p>
    <w:p w14:paraId="329F345D" w14:textId="6FF79F62" w:rsidR="00D74042" w:rsidRPr="00FD40C3" w:rsidRDefault="00D74042" w:rsidP="00220668">
      <w:pPr>
        <w:pStyle w:val="ListParagraph"/>
        <w:numPr>
          <w:ilvl w:val="6"/>
          <w:numId w:val="1"/>
        </w:numPr>
        <w:pBdr>
          <w:top w:val="nil"/>
          <w:left w:val="nil"/>
          <w:bottom w:val="nil"/>
          <w:right w:val="nil"/>
          <w:between w:val="nil"/>
        </w:pBdr>
        <w:ind w:left="360"/>
      </w:pPr>
      <w:r w:rsidRPr="00FD40C3">
        <w:t xml:space="preserve">Mengetahui implementasi metode </w:t>
      </w:r>
      <w:r w:rsidR="00AC3266" w:rsidRPr="00FD40C3">
        <w:rPr>
          <w:i/>
          <w:iCs/>
        </w:rPr>
        <w:t>test-driven development</w:t>
      </w:r>
      <w:r w:rsidRPr="00FD40C3">
        <w:t xml:space="preserve"> pada pembangunan </w:t>
      </w:r>
      <w:r w:rsidR="00D72F15" w:rsidRPr="00FD40C3">
        <w:t>aplikasi</w:t>
      </w:r>
      <w:r w:rsidRPr="00FD40C3">
        <w:t xml:space="preserve"> implementasi penilaian </w:t>
      </w:r>
      <w:r w:rsidR="001D1CE4" w:rsidRPr="00FD40C3">
        <w:t>esai</w:t>
      </w:r>
      <w:r w:rsidRPr="00FD40C3">
        <w:t xml:space="preserve"> singkat.</w:t>
      </w:r>
    </w:p>
    <w:p w14:paraId="6D96FDB2" w14:textId="60250210" w:rsidR="00CF2B47" w:rsidRPr="00FD40C3" w:rsidRDefault="00AC3266" w:rsidP="00220668">
      <w:pPr>
        <w:pStyle w:val="ListParagraph"/>
        <w:numPr>
          <w:ilvl w:val="6"/>
          <w:numId w:val="1"/>
        </w:numPr>
        <w:pBdr>
          <w:top w:val="nil"/>
          <w:left w:val="nil"/>
          <w:bottom w:val="nil"/>
          <w:right w:val="nil"/>
          <w:between w:val="nil"/>
        </w:pBdr>
        <w:ind w:left="360"/>
      </w:pPr>
      <w:r w:rsidRPr="00FD40C3">
        <w:t xml:space="preserve">Menerapkan </w:t>
      </w:r>
      <w:r w:rsidRPr="00FD40C3">
        <w:rPr>
          <w:i/>
          <w:iCs/>
        </w:rPr>
        <w:t>pre-trained machine learning model</w:t>
      </w:r>
      <w:r w:rsidR="00CF2B47" w:rsidRPr="00FD40C3">
        <w:rPr>
          <w:i/>
          <w:iCs/>
        </w:rPr>
        <w:t xml:space="preserve"> </w:t>
      </w:r>
      <w:r w:rsidR="00CF2B47" w:rsidRPr="00B407BE">
        <w:rPr>
          <w:i/>
          <w:iCs/>
        </w:rPr>
        <w:t>python</w:t>
      </w:r>
      <w:r w:rsidR="00CF2B47" w:rsidRPr="00FD40C3">
        <w:t xml:space="preserve"> pada </w:t>
      </w:r>
      <w:r w:rsidR="00D72F15" w:rsidRPr="00FD40C3">
        <w:t>aplikasi</w:t>
      </w:r>
      <w:r w:rsidR="00CF2B47" w:rsidRPr="00FD40C3">
        <w:t xml:space="preserve"> berbasis JavaScript</w:t>
      </w:r>
      <w:r w:rsidR="00F2450B" w:rsidRPr="00FD40C3">
        <w:t>.</w:t>
      </w:r>
    </w:p>
    <w:p w14:paraId="06CCF83B" w14:textId="1A7FBDDE" w:rsidR="00344C3E" w:rsidRPr="00FD40C3" w:rsidRDefault="00CC0F73" w:rsidP="00220668">
      <w:pPr>
        <w:pStyle w:val="ListParagraph"/>
        <w:numPr>
          <w:ilvl w:val="6"/>
          <w:numId w:val="1"/>
        </w:numPr>
        <w:pBdr>
          <w:top w:val="nil"/>
          <w:left w:val="nil"/>
          <w:bottom w:val="nil"/>
          <w:right w:val="nil"/>
          <w:between w:val="nil"/>
        </w:pBdr>
        <w:ind w:left="360"/>
      </w:pPr>
      <w:r w:rsidRPr="00FD40C3">
        <w:t xml:space="preserve">Memastikan hasil penilaian dari aplikasi sama dengan hasil penilaian pada model </w:t>
      </w:r>
      <w:r w:rsidRPr="00FD40C3">
        <w:rPr>
          <w:i/>
          <w:iCs/>
        </w:rPr>
        <w:t>machine learning</w:t>
      </w:r>
      <w:r w:rsidRPr="00FD40C3">
        <w:t xml:space="preserve"> berdasarkan skor.</w:t>
      </w:r>
    </w:p>
    <w:p w14:paraId="6F6A2149" w14:textId="5A7AEF84" w:rsidR="00A80CD8" w:rsidRPr="00FD40C3" w:rsidRDefault="00A80CD8" w:rsidP="00220668">
      <w:pPr>
        <w:pStyle w:val="ListParagraph"/>
        <w:numPr>
          <w:ilvl w:val="6"/>
          <w:numId w:val="1"/>
        </w:numPr>
        <w:pBdr>
          <w:top w:val="nil"/>
          <w:left w:val="nil"/>
          <w:bottom w:val="nil"/>
          <w:right w:val="nil"/>
          <w:between w:val="nil"/>
        </w:pBdr>
        <w:ind w:left="360"/>
      </w:pPr>
      <w:r w:rsidRPr="00FD40C3">
        <w:t>Mengetahui penggunan aplikasi penilaian esai singkat.</w:t>
      </w:r>
    </w:p>
    <w:p w14:paraId="68DD962A" w14:textId="77777777" w:rsidR="00F52D40" w:rsidRPr="00FD40C3" w:rsidRDefault="00F52D40">
      <w:pPr>
        <w:pBdr>
          <w:top w:val="nil"/>
          <w:left w:val="nil"/>
          <w:bottom w:val="nil"/>
          <w:right w:val="nil"/>
          <w:between w:val="nil"/>
        </w:pBdr>
        <w:ind w:left="1440" w:firstLine="0"/>
        <w:rPr>
          <w:color w:val="000000"/>
        </w:rPr>
      </w:pPr>
    </w:p>
    <w:p w14:paraId="17D6C2A5" w14:textId="55471A8B" w:rsidR="00F52D40" w:rsidRPr="00FD40C3" w:rsidRDefault="006724C1">
      <w:pPr>
        <w:pStyle w:val="Heading2"/>
        <w:numPr>
          <w:ilvl w:val="1"/>
          <w:numId w:val="13"/>
        </w:numPr>
      </w:pPr>
      <w:bookmarkStart w:id="65" w:name="_2jxsxqh" w:colFirst="0" w:colLast="0"/>
      <w:bookmarkStart w:id="66" w:name="_Toc156587042"/>
      <w:bookmarkStart w:id="67" w:name="_Toc156593587"/>
      <w:bookmarkStart w:id="68" w:name="_Toc156594601"/>
      <w:bookmarkEnd w:id="65"/>
      <w:r w:rsidRPr="00FD40C3">
        <w:t>Batasan Masalah</w:t>
      </w:r>
      <w:bookmarkEnd w:id="66"/>
      <w:bookmarkEnd w:id="67"/>
      <w:bookmarkEnd w:id="68"/>
      <w:r w:rsidRPr="00FD40C3">
        <w:t xml:space="preserve"> </w:t>
      </w:r>
    </w:p>
    <w:p w14:paraId="24F5F14F" w14:textId="500E1C85" w:rsidR="00F52D40" w:rsidRPr="00FD40C3" w:rsidRDefault="00BB68A9">
      <w:pPr>
        <w:ind w:firstLine="0"/>
      </w:pPr>
      <w:r w:rsidRPr="00FD40C3">
        <w:t>Batasan masalah yang ada pada penelitian tugas akhir ini yaitu:</w:t>
      </w:r>
    </w:p>
    <w:p w14:paraId="79CF548D" w14:textId="1C1C2458" w:rsidR="00D72F15" w:rsidRPr="00FD40C3" w:rsidRDefault="00D72F15" w:rsidP="00220668">
      <w:pPr>
        <w:pStyle w:val="ListParagraph"/>
        <w:numPr>
          <w:ilvl w:val="0"/>
          <w:numId w:val="17"/>
        </w:numPr>
        <w:ind w:left="360"/>
      </w:pPr>
      <w:bookmarkStart w:id="69" w:name="_Hlk144588497"/>
      <w:r w:rsidRPr="00FD40C3">
        <w:t xml:space="preserve">Aplikasi berbasis web hanya dapat digunakan melalui </w:t>
      </w:r>
      <w:r w:rsidRPr="00FD40C3">
        <w:rPr>
          <w:i/>
          <w:iCs/>
        </w:rPr>
        <w:t>browser</w:t>
      </w:r>
      <w:r w:rsidRPr="00FD40C3">
        <w:t>.</w:t>
      </w:r>
    </w:p>
    <w:p w14:paraId="4868FF78" w14:textId="663A91AC" w:rsidR="00BB68A9" w:rsidRPr="00FD40C3" w:rsidRDefault="00D72F15" w:rsidP="00220668">
      <w:pPr>
        <w:pStyle w:val="ListParagraph"/>
        <w:numPr>
          <w:ilvl w:val="0"/>
          <w:numId w:val="17"/>
        </w:numPr>
        <w:ind w:left="360"/>
      </w:pPr>
      <w:r w:rsidRPr="00FD40C3">
        <w:t>Aplikasi</w:t>
      </w:r>
      <w:r w:rsidR="00BB68A9" w:rsidRPr="00FD40C3">
        <w:t xml:space="preserve"> hanya dapat memproses penilaian </w:t>
      </w:r>
      <w:r w:rsidR="001D1CE4" w:rsidRPr="00FD40C3">
        <w:t>esai</w:t>
      </w:r>
      <w:r w:rsidR="00BB68A9" w:rsidRPr="00FD40C3">
        <w:t xml:space="preserve"> yang diketik, bukan ditulis tangan.</w:t>
      </w:r>
    </w:p>
    <w:p w14:paraId="0C057411" w14:textId="25C9C381" w:rsidR="00BB68A9" w:rsidRPr="00FD40C3" w:rsidRDefault="00D72F15" w:rsidP="00220668">
      <w:pPr>
        <w:pStyle w:val="ListParagraph"/>
        <w:numPr>
          <w:ilvl w:val="0"/>
          <w:numId w:val="17"/>
        </w:numPr>
        <w:ind w:left="360"/>
      </w:pPr>
      <w:r w:rsidRPr="00FD40C3">
        <w:t>Aplik</w:t>
      </w:r>
      <w:r w:rsidR="00220668" w:rsidRPr="00FD40C3">
        <w:t>a</w:t>
      </w:r>
      <w:r w:rsidRPr="00FD40C3">
        <w:t>si</w:t>
      </w:r>
      <w:r w:rsidR="00BB68A9" w:rsidRPr="00FD40C3">
        <w:t xml:space="preserve"> hanya dapat menerima </w:t>
      </w:r>
      <w:r w:rsidR="00A3034A" w:rsidRPr="00FD40C3">
        <w:t>masukkan berupa teks untuk jawaban guru.</w:t>
      </w:r>
    </w:p>
    <w:p w14:paraId="15333DFB" w14:textId="54E24CD6" w:rsidR="00E31C5D" w:rsidRPr="00FD40C3" w:rsidRDefault="00D72F15" w:rsidP="00A75304">
      <w:pPr>
        <w:pStyle w:val="ListParagraph"/>
        <w:numPr>
          <w:ilvl w:val="0"/>
          <w:numId w:val="17"/>
        </w:numPr>
        <w:ind w:left="360"/>
      </w:pPr>
      <w:r w:rsidRPr="00FD40C3">
        <w:t>Aplikasi</w:t>
      </w:r>
      <w:r w:rsidR="00A3034A" w:rsidRPr="00FD40C3">
        <w:t xml:space="preserve"> hanya dapat menerima masukkan berupa teks</w:t>
      </w:r>
      <w:r w:rsidR="001957EF" w:rsidRPr="00FD40C3">
        <w:t xml:space="preserve"> </w:t>
      </w:r>
      <w:r w:rsidR="00A3034A" w:rsidRPr="00FD40C3">
        <w:t xml:space="preserve">atau </w:t>
      </w:r>
      <w:r w:rsidR="00AC4216" w:rsidRPr="00FD40C3">
        <w:t xml:space="preserve">berkas </w:t>
      </w:r>
      <w:r w:rsidR="00AC4216" w:rsidRPr="00FD40C3">
        <w:rPr>
          <w:i/>
          <w:iCs/>
        </w:rPr>
        <w:t xml:space="preserve">comma-separated values </w:t>
      </w:r>
      <w:r w:rsidR="00AC4216" w:rsidRPr="00FD40C3">
        <w:t>(</w:t>
      </w:r>
      <w:r w:rsidR="00B77214" w:rsidRPr="00FD40C3">
        <w:t>CSV</w:t>
      </w:r>
      <w:r w:rsidR="00AC4216" w:rsidRPr="00FD40C3">
        <w:t>)</w:t>
      </w:r>
      <w:r w:rsidR="00A3034A" w:rsidRPr="00FD40C3">
        <w:t xml:space="preserve"> berisi kumpulan jawaban untuk jawaban murid.</w:t>
      </w:r>
    </w:p>
    <w:p w14:paraId="289CA392" w14:textId="7E1B5031" w:rsidR="001A33F1" w:rsidRPr="00FD40C3" w:rsidRDefault="001A33F1" w:rsidP="00220668">
      <w:pPr>
        <w:pStyle w:val="ListParagraph"/>
        <w:numPr>
          <w:ilvl w:val="0"/>
          <w:numId w:val="17"/>
        </w:numPr>
        <w:ind w:left="360"/>
      </w:pPr>
      <w:r w:rsidRPr="00FD40C3">
        <w:t>Aplikasi hanya dapat melakukan penilaian terhadap 1 pertanyaan pada sekali pemakaian.</w:t>
      </w:r>
    </w:p>
    <w:p w14:paraId="78E0574A" w14:textId="67307BDA" w:rsidR="00BF1F1E" w:rsidRPr="00FD40C3" w:rsidRDefault="00BF1F1E" w:rsidP="00220668">
      <w:pPr>
        <w:pStyle w:val="ListParagraph"/>
        <w:numPr>
          <w:ilvl w:val="0"/>
          <w:numId w:val="17"/>
        </w:numPr>
        <w:ind w:left="360"/>
      </w:pPr>
      <w:r w:rsidRPr="00FD40C3">
        <w:t xml:space="preserve">Penelitian ini terfokus pada implementasi aplikasi menggunakan model </w:t>
      </w:r>
      <w:r w:rsidRPr="00FD40C3">
        <w:rPr>
          <w:i/>
          <w:iCs/>
        </w:rPr>
        <w:t>machine learning</w:t>
      </w:r>
      <w:r w:rsidRPr="00FD40C3">
        <w:t xml:space="preserve"> penilaian esai bahasa Indonesia dan bahasa Inggris yang sudah ada.</w:t>
      </w:r>
    </w:p>
    <w:bookmarkEnd w:id="69"/>
    <w:p w14:paraId="0A37347A" w14:textId="77777777" w:rsidR="00F52D40" w:rsidRPr="00FD40C3" w:rsidRDefault="00F52D40" w:rsidP="001957EF">
      <w:pPr>
        <w:pBdr>
          <w:top w:val="nil"/>
          <w:left w:val="nil"/>
          <w:bottom w:val="nil"/>
          <w:right w:val="nil"/>
          <w:between w:val="nil"/>
        </w:pBdr>
        <w:ind w:firstLine="0"/>
        <w:rPr>
          <w:color w:val="000000"/>
        </w:rPr>
      </w:pPr>
    </w:p>
    <w:p w14:paraId="02E4D875" w14:textId="2A359A3A" w:rsidR="00F52D40" w:rsidRPr="00FD40C3" w:rsidRDefault="006724C1">
      <w:pPr>
        <w:pStyle w:val="Heading2"/>
        <w:numPr>
          <w:ilvl w:val="1"/>
          <w:numId w:val="13"/>
        </w:numPr>
      </w:pPr>
      <w:bookmarkStart w:id="70" w:name="_z337ya" w:colFirst="0" w:colLast="0"/>
      <w:bookmarkStart w:id="71" w:name="_Toc156587043"/>
      <w:bookmarkStart w:id="72" w:name="_Toc156593588"/>
      <w:bookmarkStart w:id="73" w:name="_Toc156594602"/>
      <w:bookmarkEnd w:id="70"/>
      <w:r w:rsidRPr="00FD40C3">
        <w:t>Manfaat Penelitian</w:t>
      </w:r>
      <w:bookmarkEnd w:id="71"/>
      <w:bookmarkEnd w:id="72"/>
      <w:bookmarkEnd w:id="73"/>
    </w:p>
    <w:p w14:paraId="7BB0113F" w14:textId="69455D22" w:rsidR="00D72F15" w:rsidRPr="00FD40C3" w:rsidRDefault="00D83512" w:rsidP="00D83512">
      <w:pPr>
        <w:ind w:firstLine="0"/>
      </w:pPr>
      <w:r w:rsidRPr="00FD40C3">
        <w:t xml:space="preserve">Penelitian ini diharapkan dapat meningkatkan efisiensi kegiatan belajar-mengajar (KBM) pada seluruh jenjang pendidikan dengan mempermudah proses penilaian </w:t>
      </w:r>
      <w:r w:rsidR="001D1CE4" w:rsidRPr="00FD40C3">
        <w:t>esai</w:t>
      </w:r>
      <w:r w:rsidRPr="00FD40C3">
        <w:t xml:space="preserve"> singkat pada soal dengan jawaban berbahasa Indonesia atau Inggris.</w:t>
      </w:r>
    </w:p>
    <w:p w14:paraId="530156C3" w14:textId="77777777" w:rsidR="00F52D40" w:rsidRPr="00FD40C3" w:rsidRDefault="00F52D40">
      <w:pPr>
        <w:ind w:firstLine="0"/>
      </w:pPr>
    </w:p>
    <w:p w14:paraId="756A5DB7" w14:textId="6DDD3514" w:rsidR="00F52D40" w:rsidRPr="00FD40C3" w:rsidRDefault="006724C1">
      <w:pPr>
        <w:pStyle w:val="Heading2"/>
        <w:numPr>
          <w:ilvl w:val="1"/>
          <w:numId w:val="13"/>
        </w:numPr>
      </w:pPr>
      <w:bookmarkStart w:id="74" w:name="_3j2qqm3" w:colFirst="0" w:colLast="0"/>
      <w:bookmarkStart w:id="75" w:name="_Toc156587044"/>
      <w:bookmarkStart w:id="76" w:name="_Toc156593589"/>
      <w:bookmarkStart w:id="77" w:name="_Toc156594603"/>
      <w:bookmarkEnd w:id="74"/>
      <w:r w:rsidRPr="00FD40C3">
        <w:lastRenderedPageBreak/>
        <w:t>Sistematika Penulisan</w:t>
      </w:r>
      <w:bookmarkEnd w:id="75"/>
      <w:bookmarkEnd w:id="76"/>
      <w:bookmarkEnd w:id="77"/>
    </w:p>
    <w:p w14:paraId="15914248" w14:textId="0AF0CA47" w:rsidR="00F52D40" w:rsidRPr="00FD40C3" w:rsidRDefault="00F637CC" w:rsidP="00220668">
      <w:pPr>
        <w:pStyle w:val="Heading3"/>
        <w:numPr>
          <w:ilvl w:val="2"/>
          <w:numId w:val="13"/>
        </w:numPr>
      </w:pPr>
      <w:bookmarkStart w:id="78" w:name="_1y810tw" w:colFirst="0" w:colLast="0"/>
      <w:bookmarkStart w:id="79" w:name="_Toc156587045"/>
      <w:bookmarkStart w:id="80" w:name="_Toc156593590"/>
      <w:bookmarkStart w:id="81" w:name="_Toc156594604"/>
      <w:bookmarkEnd w:id="78"/>
      <w:r w:rsidRPr="00FD40C3">
        <w:t>BAB I PENDAHULUAN</w:t>
      </w:r>
      <w:bookmarkEnd w:id="79"/>
      <w:bookmarkEnd w:id="80"/>
      <w:bookmarkEnd w:id="81"/>
    </w:p>
    <w:p w14:paraId="5B2205BB" w14:textId="637C46DC" w:rsidR="00D83512" w:rsidRPr="00FD40C3" w:rsidRDefault="00D83512" w:rsidP="00220668">
      <w:pPr>
        <w:ind w:left="720" w:firstLine="0"/>
      </w:pPr>
      <w:r w:rsidRPr="00FD40C3">
        <w:t>Pada bab ini membahas mengenai latar belakang dalam pembuatan proyek</w:t>
      </w:r>
      <w:r w:rsidR="00566D0E" w:rsidRPr="00FD40C3">
        <w:t xml:space="preserve"> </w:t>
      </w:r>
      <w:r w:rsidRPr="00FD40C3">
        <w:t>tugas kerja praktik, rumusan masalah, tujuan, manfaat, ruang lingkup,</w:t>
      </w:r>
      <w:r w:rsidR="00566D0E" w:rsidRPr="00FD40C3">
        <w:t xml:space="preserve"> </w:t>
      </w:r>
      <w:r w:rsidRPr="00FD40C3">
        <w:t>metodologi dan sistematika penulisan dari laporan kerja praktik.</w:t>
      </w:r>
    </w:p>
    <w:p w14:paraId="4C4B21C2" w14:textId="6060C8F0" w:rsidR="00F637CC" w:rsidRPr="00FD40C3" w:rsidRDefault="00F637CC" w:rsidP="00220668">
      <w:pPr>
        <w:pStyle w:val="Heading3"/>
        <w:numPr>
          <w:ilvl w:val="2"/>
          <w:numId w:val="13"/>
        </w:numPr>
      </w:pPr>
      <w:bookmarkStart w:id="82" w:name="_4i7ojhp" w:colFirst="0" w:colLast="0"/>
      <w:bookmarkStart w:id="83" w:name="_Toc156587046"/>
      <w:bookmarkStart w:id="84" w:name="_Toc156593591"/>
      <w:bookmarkStart w:id="85" w:name="_Toc156594605"/>
      <w:bookmarkEnd w:id="82"/>
      <w:r w:rsidRPr="00FD40C3">
        <w:t>BAB II TINJAUAN PUSTAKA</w:t>
      </w:r>
      <w:bookmarkEnd w:id="83"/>
      <w:bookmarkEnd w:id="84"/>
      <w:bookmarkEnd w:id="85"/>
    </w:p>
    <w:p w14:paraId="62868D17" w14:textId="6284FE6A" w:rsidR="00D83512" w:rsidRPr="00FD40C3" w:rsidRDefault="00D83512" w:rsidP="00220668">
      <w:pPr>
        <w:ind w:left="720" w:firstLine="0"/>
      </w:pPr>
      <w:r w:rsidRPr="00FD40C3">
        <w:t>Pada bab ini menjelaskan mengenai landasan teori atau pustaka yang</w:t>
      </w:r>
      <w:r w:rsidR="00566D0E" w:rsidRPr="00FD40C3">
        <w:t xml:space="preserve"> </w:t>
      </w:r>
      <w:r w:rsidRPr="00FD40C3">
        <w:t>digunakan</w:t>
      </w:r>
      <w:r w:rsidR="00566D0E" w:rsidRPr="00FD40C3">
        <w:t xml:space="preserve"> </w:t>
      </w:r>
      <w:r w:rsidRPr="00FD40C3">
        <w:t>dalam membuat laporan ataupun dalam pembuatan sistem yang</w:t>
      </w:r>
      <w:r w:rsidR="00566D0E" w:rsidRPr="00FD40C3">
        <w:t xml:space="preserve"> </w:t>
      </w:r>
      <w:r w:rsidRPr="00FD40C3">
        <w:t>dibuat.</w:t>
      </w:r>
    </w:p>
    <w:p w14:paraId="1C37D1CE" w14:textId="77777777" w:rsidR="004264B0" w:rsidRPr="00FD40C3" w:rsidRDefault="004264B0" w:rsidP="004264B0">
      <w:pPr>
        <w:pStyle w:val="Heading3"/>
        <w:numPr>
          <w:ilvl w:val="2"/>
          <w:numId w:val="13"/>
        </w:numPr>
      </w:pPr>
      <w:bookmarkStart w:id="86" w:name="_Toc156587047"/>
      <w:bookmarkStart w:id="87" w:name="_Toc156593592"/>
      <w:bookmarkStart w:id="88" w:name="_Toc156594606"/>
      <w:r w:rsidRPr="00FD40C3">
        <w:t>BAB III METODE PENELITIAN</w:t>
      </w:r>
      <w:bookmarkEnd w:id="86"/>
      <w:bookmarkEnd w:id="87"/>
      <w:bookmarkEnd w:id="88"/>
    </w:p>
    <w:p w14:paraId="24789438" w14:textId="77777777" w:rsidR="004264B0" w:rsidRPr="00FD40C3" w:rsidRDefault="004264B0" w:rsidP="004264B0">
      <w:pPr>
        <w:ind w:left="720" w:firstLine="0"/>
      </w:pPr>
      <w:r w:rsidRPr="00FD40C3">
        <w:t>Pada bab ini menjelaskan langkah-langkah dilakukannya penelitian untuk mencapai hasil penelitian yang diharapkan.</w:t>
      </w:r>
    </w:p>
    <w:p w14:paraId="4D8AA3B4" w14:textId="73335CAE" w:rsidR="004264B0" w:rsidRPr="00FD40C3" w:rsidRDefault="004264B0" w:rsidP="00220668">
      <w:pPr>
        <w:pStyle w:val="Heading3"/>
        <w:numPr>
          <w:ilvl w:val="2"/>
          <w:numId w:val="13"/>
        </w:numPr>
      </w:pPr>
      <w:bookmarkStart w:id="89" w:name="_Toc156587048"/>
      <w:bookmarkStart w:id="90" w:name="_Toc156593593"/>
      <w:bookmarkStart w:id="91" w:name="_Toc156594607"/>
      <w:r w:rsidRPr="00FD40C3">
        <w:t>BAB IV HASIL DAN PEMBAHASAN</w:t>
      </w:r>
      <w:bookmarkEnd w:id="89"/>
      <w:bookmarkEnd w:id="90"/>
      <w:bookmarkEnd w:id="91"/>
    </w:p>
    <w:p w14:paraId="147783C3" w14:textId="64A9B655" w:rsidR="004264B0" w:rsidRPr="00FD40C3" w:rsidRDefault="004264B0" w:rsidP="004264B0">
      <w:pPr>
        <w:ind w:left="720" w:firstLine="0"/>
      </w:pPr>
      <w:r w:rsidRPr="00FD40C3">
        <w:t>Pada bab ini menjelaskan hasil dan pembahasan penelitian berdasarkan metode penelian sebelumnya.</w:t>
      </w:r>
    </w:p>
    <w:p w14:paraId="3AFF0BE2" w14:textId="1403DC9E" w:rsidR="004264B0" w:rsidRPr="00FD40C3" w:rsidRDefault="004264B0" w:rsidP="00220668">
      <w:pPr>
        <w:pStyle w:val="Heading3"/>
        <w:numPr>
          <w:ilvl w:val="2"/>
          <w:numId w:val="13"/>
        </w:numPr>
      </w:pPr>
      <w:bookmarkStart w:id="92" w:name="_Toc156587049"/>
      <w:bookmarkStart w:id="93" w:name="_Toc156593594"/>
      <w:bookmarkStart w:id="94" w:name="_Toc156594608"/>
      <w:r w:rsidRPr="00FD40C3">
        <w:t>BAB V KESIMPULAN DAN SARAN</w:t>
      </w:r>
      <w:bookmarkEnd w:id="92"/>
      <w:bookmarkEnd w:id="93"/>
      <w:bookmarkEnd w:id="94"/>
    </w:p>
    <w:p w14:paraId="3277A9BF" w14:textId="591E5568" w:rsidR="004264B0" w:rsidRPr="00FD40C3" w:rsidRDefault="004264B0" w:rsidP="00220668">
      <w:pPr>
        <w:ind w:left="720" w:firstLine="0"/>
      </w:pPr>
      <w:r w:rsidRPr="00FD40C3">
        <w:t>Pada bab ini menjelaskan kesimpulan penelitian dari hasil dan pembahasan sebelumnya dan saran penelitian dari aspek hasil maupun kelanjutan penelitian kedepannya.</w:t>
      </w:r>
    </w:p>
    <w:p w14:paraId="29544EE4" w14:textId="77777777" w:rsidR="00F52D40" w:rsidRPr="00FD40C3" w:rsidRDefault="00F52D40" w:rsidP="00E31C5D">
      <w:pPr>
        <w:ind w:firstLine="0"/>
      </w:pPr>
    </w:p>
    <w:p w14:paraId="22634DA2" w14:textId="77777777" w:rsidR="00F52D40" w:rsidRPr="00FD40C3" w:rsidRDefault="00F52D40">
      <w:pPr>
        <w:sectPr w:rsidR="00F52D40" w:rsidRPr="00FD40C3" w:rsidSect="00596A34">
          <w:headerReference w:type="default" r:id="rId13"/>
          <w:pgSz w:w="11909" w:h="16834"/>
          <w:pgMar w:top="1701" w:right="1701" w:bottom="1701" w:left="1985" w:header="720" w:footer="720" w:gutter="0"/>
          <w:pgNumType w:start="1"/>
          <w:cols w:space="720"/>
        </w:sectPr>
      </w:pPr>
    </w:p>
    <w:p w14:paraId="56A5FA4B" w14:textId="0DB6276E" w:rsidR="00F52D40" w:rsidRPr="00FD40C3" w:rsidRDefault="006724C1">
      <w:pPr>
        <w:pStyle w:val="Heading1"/>
      </w:pPr>
      <w:bookmarkStart w:id="95" w:name="_2xcytpi" w:colFirst="0" w:colLast="0"/>
      <w:bookmarkStart w:id="96" w:name="_Toc156587050"/>
      <w:bookmarkStart w:id="97" w:name="_Toc156593595"/>
      <w:bookmarkStart w:id="98" w:name="_Toc156594609"/>
      <w:bookmarkEnd w:id="95"/>
      <w:r w:rsidRPr="00FD40C3">
        <w:lastRenderedPageBreak/>
        <w:t>BAB II</w:t>
      </w:r>
      <w:r w:rsidRPr="00FD40C3">
        <w:br/>
        <w:t>TINJAUAN PUSTAKA</w:t>
      </w:r>
      <w:bookmarkEnd w:id="96"/>
      <w:bookmarkEnd w:id="97"/>
      <w:bookmarkEnd w:id="98"/>
    </w:p>
    <w:p w14:paraId="38800329" w14:textId="77777777" w:rsidR="00F52D40" w:rsidRPr="00FD40C3" w:rsidRDefault="00F52D40">
      <w:pPr>
        <w:ind w:left="360" w:firstLine="0"/>
      </w:pPr>
    </w:p>
    <w:p w14:paraId="220615A9" w14:textId="113D3E12" w:rsidR="00F52D40" w:rsidRPr="00FD40C3" w:rsidRDefault="006724C1" w:rsidP="006710EE">
      <w:pPr>
        <w:pStyle w:val="Heading2"/>
        <w:numPr>
          <w:ilvl w:val="1"/>
          <w:numId w:val="8"/>
        </w:numPr>
        <w:ind w:left="360"/>
      </w:pPr>
      <w:bookmarkStart w:id="99" w:name="_1ci93xb" w:colFirst="0" w:colLast="0"/>
      <w:bookmarkStart w:id="100" w:name="_Toc156587051"/>
      <w:bookmarkStart w:id="101" w:name="_Toc156593596"/>
      <w:bookmarkStart w:id="102" w:name="_Toc156594610"/>
      <w:bookmarkEnd w:id="99"/>
      <w:r w:rsidRPr="00FD40C3">
        <w:t>Tinjauan Pustaka</w:t>
      </w:r>
      <w:bookmarkEnd w:id="100"/>
      <w:bookmarkEnd w:id="101"/>
      <w:bookmarkEnd w:id="102"/>
    </w:p>
    <w:p w14:paraId="6B54BC14" w14:textId="0DC3C384" w:rsidR="00F600FC" w:rsidRPr="00FD40C3" w:rsidRDefault="006710EE" w:rsidP="006710EE">
      <w:pPr>
        <w:ind w:firstLine="0"/>
      </w:pPr>
      <w:r w:rsidRPr="00FD40C3">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sidRPr="00FD40C3">
        <w:t>. Pada Tabel 2.1 berikut dapat</w:t>
      </w:r>
      <w:r w:rsidR="00F600FC" w:rsidRPr="00FD40C3">
        <w:t xml:space="preserve"> diperhatikan referensi yang digunakan pada penelitian ini.</w:t>
      </w:r>
    </w:p>
    <w:p w14:paraId="2A304C36" w14:textId="19E8825F" w:rsidR="004506AB" w:rsidRPr="00FD40C3" w:rsidRDefault="004506AB" w:rsidP="006710EE">
      <w:pPr>
        <w:ind w:firstLine="0"/>
      </w:pPr>
    </w:p>
    <w:p w14:paraId="46C32381" w14:textId="055004B0" w:rsidR="004506AB" w:rsidRPr="00FD40C3" w:rsidRDefault="004506AB" w:rsidP="004506AB">
      <w:pPr>
        <w:ind w:firstLine="0"/>
      </w:pPr>
      <w:r w:rsidRPr="00FD40C3">
        <w:t xml:space="preserve">Aplikasi yang dikembangkan pada penelitian ini akan dibuat berbasis </w:t>
      </w:r>
      <w:r w:rsidRPr="00FD40C3">
        <w:rPr>
          <w:i/>
          <w:iCs/>
        </w:rPr>
        <w:t>website</w:t>
      </w:r>
      <w:r w:rsidRPr="00FD40C3">
        <w:t xml:space="preserve"> menggunakan metode siklus hidup pengembangan perangkat lunak (SDLC) </w:t>
      </w:r>
      <w:r w:rsidRPr="00FD40C3">
        <w:rPr>
          <w:i/>
          <w:iCs/>
        </w:rPr>
        <w:t>Test- Driven Development</w:t>
      </w:r>
      <w:r w:rsidRPr="00FD40C3">
        <w:t xml:space="preserve"> (TDD) yang merupakan salah satu bentuk SDLC </w:t>
      </w:r>
      <w:r w:rsidRPr="00FD40C3">
        <w:rPr>
          <w:i/>
          <w:iCs/>
        </w:rPr>
        <w:t>Agile</w:t>
      </w:r>
      <w:r w:rsidRPr="00FD40C3">
        <w:t xml:space="preserve"> seperti yang sudah dilakukan pada penelitian sebelumnya dengan judul Comparative Study of Test-Driven Development (TDD), Behavior-Driven Development (BDD) and Acceptance Test–Driven Development (ATDD)</w:t>
      </w:r>
      <w:r w:rsidR="007A4647" w:rsidRPr="00FD40C3">
        <w:t xml:space="preserve"> </w:t>
      </w:r>
      <w:r w:rsidRPr="00FD40C3">
        <w:t>yang dilakukan oleh Myint Myint Moe</w:t>
      </w:r>
      <w:r w:rsidR="00843D13" w:rsidRPr="00FD40C3">
        <w:t xml:space="preserve"> </w:t>
      </w:r>
      <w:r w:rsidR="00843D13" w:rsidRPr="00FD40C3">
        <w:fldChar w:fldCharType="begin"/>
      </w:r>
      <w:r w:rsidR="00843D13" w:rsidRPr="00FD40C3">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sidRPr="00FD40C3">
        <w:fldChar w:fldCharType="separate"/>
      </w:r>
      <w:r w:rsidR="00843D13" w:rsidRPr="00FD40C3">
        <w:t>[7]</w:t>
      </w:r>
      <w:r w:rsidR="00843D13" w:rsidRPr="00FD40C3">
        <w:fldChar w:fldCharType="end"/>
      </w:r>
      <w:r w:rsidRPr="00FD40C3">
        <w:t>. Pada penelitian yang dilakukannnya, didapatkan bahwa TDD digunakan saat pengembang melakukan pengujian, hal ini berlaku untuk memastikan seluruh fitur dan fungsi yang dikembangkan pada aplikasi ini terbebas dari error dan bug.</w:t>
      </w:r>
    </w:p>
    <w:p w14:paraId="4735D5D1" w14:textId="77777777" w:rsidR="004506AB" w:rsidRPr="00FD40C3" w:rsidRDefault="004506AB" w:rsidP="004506AB">
      <w:pPr>
        <w:ind w:firstLine="0"/>
      </w:pPr>
    </w:p>
    <w:p w14:paraId="4759E648" w14:textId="0F57C256" w:rsidR="004506AB" w:rsidRPr="00FD40C3" w:rsidRDefault="004506AB" w:rsidP="004506AB">
      <w:pPr>
        <w:ind w:firstLine="0"/>
      </w:pPr>
      <w:r w:rsidRPr="00FD40C3">
        <w:t xml:space="preserve">Kemudian pada penelitian yang dilakukan oleh Xinyu Chang dan Jing Li dengan judul Improvement of excel data processing function based on Spring MVC Framework dijelaskan bahwa penggunaan </w:t>
      </w:r>
      <w:r w:rsidRPr="00B407BE">
        <w:rPr>
          <w:i/>
          <w:iCs/>
        </w:rPr>
        <w:t>JavaScript Object Notation</w:t>
      </w:r>
      <w:r w:rsidRPr="00FD40C3">
        <w:t xml:space="preserve"> (JSON) untuk memproses data dari </w:t>
      </w:r>
      <w:r w:rsidRPr="00B407BE">
        <w:rPr>
          <w:i/>
          <w:iCs/>
        </w:rPr>
        <w:t>excel</w:t>
      </w:r>
      <w:r w:rsidRPr="00FD40C3">
        <w:t xml:space="preserve"> agar dapat diproses lebih cepat</w:t>
      </w:r>
      <w:r w:rsidR="007A4647" w:rsidRPr="00FD40C3">
        <w:t xml:space="preserve"> </w:t>
      </w:r>
      <w:r w:rsidR="007A4647" w:rsidRPr="00FD40C3">
        <w:fldChar w:fldCharType="begin"/>
      </w:r>
      <w:r w:rsidR="00E24B6C" w:rsidRPr="00FD40C3">
        <w:instrText xml:space="preserve"> ADDIN ZOTERO_ITEM CSL_CITATION {"citationID":"h3jzkvQb","properties":{"formattedCitation":"[16]","plainCitation":"[16]","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sidRPr="00FD40C3">
        <w:fldChar w:fldCharType="separate"/>
      </w:r>
      <w:r w:rsidR="00E24B6C" w:rsidRPr="00FD40C3">
        <w:t>[16]</w:t>
      </w:r>
      <w:r w:rsidR="007A4647" w:rsidRPr="00FD40C3">
        <w:fldChar w:fldCharType="end"/>
      </w:r>
      <w:r w:rsidRPr="00FD40C3">
        <w:t>. Hal ini akan digunakan pada penelitian tugas akhir kali ini pada aplikasi saat melakukan penilaian otomatis untuk jawaban secara massal</w:t>
      </w:r>
      <w:r w:rsidR="00FC6F72" w:rsidRPr="00FD40C3">
        <w:t xml:space="preserve"> dengan format berkas CSV</w:t>
      </w:r>
      <w:r w:rsidRPr="00FD40C3">
        <w:t>.</w:t>
      </w:r>
    </w:p>
    <w:p w14:paraId="5EE434D7" w14:textId="77777777" w:rsidR="004506AB" w:rsidRPr="00FD40C3" w:rsidRDefault="004506AB" w:rsidP="004506AB">
      <w:pPr>
        <w:ind w:firstLine="0"/>
      </w:pPr>
    </w:p>
    <w:p w14:paraId="55359463" w14:textId="676A66D3" w:rsidR="004506AB" w:rsidRPr="00FD40C3" w:rsidRDefault="004506AB" w:rsidP="004506AB">
      <w:pPr>
        <w:ind w:firstLine="0"/>
      </w:pPr>
      <w:r w:rsidRPr="00FD40C3">
        <w:t xml:space="preserve">Penelitian ini juga akan menggunakan teknologi </w:t>
      </w:r>
      <w:r w:rsidRPr="00B407BE">
        <w:rPr>
          <w:i/>
          <w:iCs/>
        </w:rPr>
        <w:t>Express.js</w:t>
      </w:r>
      <w:r w:rsidRPr="00FD40C3">
        <w:t xml:space="preserve"> karena memiliki performa yang cepat dibandingkan pesaingnya yaitu </w:t>
      </w:r>
      <w:r w:rsidRPr="00B407BE">
        <w:rPr>
          <w:i/>
          <w:iCs/>
        </w:rPr>
        <w:t>Ktor</w:t>
      </w:r>
      <w:r w:rsidRPr="00FD40C3">
        <w:t xml:space="preserve"> sebagaimana yang telah diteliti pada penelitian sebelumnya dengan judul Express.js and Ktor web server performance A comparative study yang dilakukan oleh Isac Glantz dan Hampus Hurtig pada tahun 2022</w:t>
      </w:r>
      <w:r w:rsidR="00843D13" w:rsidRPr="00FD40C3">
        <w:t xml:space="preserve"> </w:t>
      </w:r>
      <w:r w:rsidR="00843D13" w:rsidRPr="00FD40C3">
        <w:fldChar w:fldCharType="begin"/>
      </w:r>
      <w:r w:rsidR="00E24B6C" w:rsidRPr="00FD40C3">
        <w:instrText xml:space="preserve"> ADDIN ZOTERO_ITEM CSL_CITATION {"citationID":"4SZHncrW","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sidRPr="00FD40C3">
        <w:fldChar w:fldCharType="separate"/>
      </w:r>
      <w:r w:rsidR="00E24B6C" w:rsidRPr="00FD40C3">
        <w:t>[17]</w:t>
      </w:r>
      <w:r w:rsidR="00843D13" w:rsidRPr="00FD40C3">
        <w:fldChar w:fldCharType="end"/>
      </w:r>
      <w:r w:rsidRPr="00FD40C3">
        <w:t>.</w:t>
      </w:r>
    </w:p>
    <w:p w14:paraId="78016296" w14:textId="7299CF73" w:rsidR="004506AB" w:rsidRPr="00FD40C3" w:rsidRDefault="004506AB" w:rsidP="004506AB">
      <w:pPr>
        <w:ind w:firstLine="0"/>
      </w:pPr>
      <w:r w:rsidRPr="00FD40C3">
        <w:lastRenderedPageBreak/>
        <w:t xml:space="preserve">Untuk memeriksa jawaban secara otomatis, akan digunakan model pemrosesan bahasa alami yang sudah terlatih berupa model </w:t>
      </w:r>
      <w:r w:rsidRPr="00B407BE">
        <w:rPr>
          <w:i/>
          <w:iCs/>
        </w:rPr>
        <w:t>Python</w:t>
      </w:r>
      <w:r w:rsidRPr="00FD40C3">
        <w:t xml:space="preserve"> dalam bahasa Inggris dan Indonesia. Diperlukan penelitian pendukung yang dapat menjembatani antara bahasa </w:t>
      </w:r>
      <w:r w:rsidRPr="00B407BE">
        <w:rPr>
          <w:i/>
          <w:iCs/>
        </w:rPr>
        <w:t>JavaScript</w:t>
      </w:r>
      <w:r w:rsidRPr="00FD40C3">
        <w:t xml:space="preserve"> yang akan digunakan pada </w:t>
      </w:r>
      <w:r w:rsidRPr="00B407BE">
        <w:rPr>
          <w:i/>
          <w:iCs/>
        </w:rPr>
        <w:t>website</w:t>
      </w:r>
      <w:r w:rsidRPr="00FD40C3">
        <w:t xml:space="preserve"> dan </w:t>
      </w:r>
      <w:r w:rsidRPr="00B407BE">
        <w:rPr>
          <w:i/>
          <w:iCs/>
        </w:rPr>
        <w:t>Python</w:t>
      </w:r>
      <w:r w:rsidRPr="00FD40C3">
        <w:t xml:space="preserve"> yang akan menjalankan pemeriksaan jawaban, penelitian tersebut adalah TENSORFLOW.JS: MACHINE LEARNING FOR THE WEB AND BEYOND</w:t>
      </w:r>
      <w:r w:rsidR="00843D13" w:rsidRPr="00FD40C3">
        <w:t xml:space="preserve"> </w:t>
      </w:r>
      <w:r w:rsidRPr="00FD40C3">
        <w:fldChar w:fldCharType="begin"/>
      </w:r>
      <w:r w:rsidR="00E24B6C" w:rsidRPr="00FD40C3">
        <w:instrText xml:space="preserve"> ADDIN ZOTERO_ITEM CSL_CITATION {"citationID":"qYmyWjVC","properties":{"formattedCitation":"[18]","plainCitation":"[18]","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sidRPr="00FD40C3">
        <w:fldChar w:fldCharType="separate"/>
      </w:r>
      <w:r w:rsidR="00E24B6C" w:rsidRPr="00FD40C3">
        <w:t>[18]</w:t>
      </w:r>
      <w:r w:rsidRPr="00FD40C3">
        <w:fldChar w:fldCharType="end"/>
      </w:r>
      <w:r w:rsidRPr="00FD40C3">
        <w:t xml:space="preserve">. Dengan ini, aplikasi yang dikembangkan akan menggunakan </w:t>
      </w:r>
      <w:r w:rsidRPr="00FD40C3">
        <w:rPr>
          <w:i/>
          <w:iCs/>
        </w:rPr>
        <w:t>Node.js</w:t>
      </w:r>
      <w:r w:rsidRPr="00FD40C3">
        <w:t xml:space="preserve"> sebagai teknologi penghubung </w:t>
      </w:r>
      <w:r w:rsidRPr="00FD40C3">
        <w:rPr>
          <w:i/>
          <w:iCs/>
        </w:rPr>
        <w:t>JavaScript</w:t>
      </w:r>
      <w:r w:rsidRPr="00FD40C3">
        <w:t xml:space="preserve"> dan </w:t>
      </w:r>
      <w:r w:rsidRPr="00FD40C3">
        <w:rPr>
          <w:i/>
          <w:iCs/>
        </w:rPr>
        <w:t>Python</w:t>
      </w:r>
      <w:r w:rsidRPr="00FD40C3">
        <w:t>.</w:t>
      </w:r>
    </w:p>
    <w:p w14:paraId="6830107F" w14:textId="77777777" w:rsidR="004506AB" w:rsidRPr="00FD40C3" w:rsidRDefault="004506AB" w:rsidP="004506AB">
      <w:pPr>
        <w:ind w:firstLine="0"/>
      </w:pPr>
    </w:p>
    <w:p w14:paraId="374605A2" w14:textId="003F8C1B" w:rsidR="004506AB" w:rsidRPr="00FD40C3" w:rsidRDefault="004506AB" w:rsidP="004506AB">
      <w:pPr>
        <w:ind w:firstLine="0"/>
      </w:pPr>
      <w:r w:rsidRPr="00FD40C3">
        <w:t xml:space="preserve">Model yang digunakan dapat membandingkan jawaban siswa terhadap guru dalam bahasa Inggris dan Indonesia menggunakan teknik sebagaimana dilakukan pada penelitian oleh Svanhvít Ingólfsdóttir tentang </w:t>
      </w:r>
      <w:r w:rsidRPr="00FD40C3">
        <w:rPr>
          <w:i/>
          <w:iCs/>
        </w:rPr>
        <w:t>lemmatization</w:t>
      </w:r>
      <w:r w:rsidRPr="00FD40C3">
        <w:t xml:space="preserve"> untuk bahasa Islandia dengan judul Nefnir: A high accuracy lemmatizer for Icelandic</w:t>
      </w:r>
      <w:r w:rsidR="00843D13" w:rsidRPr="00FD40C3">
        <w:t xml:space="preserve"> </w:t>
      </w:r>
      <w:r w:rsidRPr="00FD40C3">
        <w:fldChar w:fldCharType="begin"/>
      </w:r>
      <w:r w:rsidR="00E24B6C" w:rsidRPr="00FD40C3">
        <w:instrText xml:space="preserve"> ADDIN ZOTERO_ITEM CSL_CITATION {"citationID":"jYbr6mAw","properties":{"formattedCitation":"[19]","plainCitation":"[19]","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sidRPr="00FD40C3">
        <w:fldChar w:fldCharType="separate"/>
      </w:r>
      <w:r w:rsidR="00E24B6C" w:rsidRPr="00FD40C3">
        <w:t>[19]</w:t>
      </w:r>
      <w:r w:rsidRPr="00FD40C3">
        <w:fldChar w:fldCharType="end"/>
      </w:r>
      <w:r w:rsidRPr="00FD40C3">
        <w:t>.</w:t>
      </w:r>
    </w:p>
    <w:p w14:paraId="1452EA47" w14:textId="77777777" w:rsidR="004506AB" w:rsidRPr="00FD40C3" w:rsidRDefault="004506AB" w:rsidP="004506AB">
      <w:pPr>
        <w:ind w:firstLine="0"/>
      </w:pPr>
    </w:p>
    <w:p w14:paraId="589F099F" w14:textId="77777777" w:rsidR="00956364" w:rsidRPr="00FD40C3" w:rsidRDefault="00F600FC" w:rsidP="00412975">
      <w:pPr>
        <w:ind w:firstLine="0"/>
        <w:sectPr w:rsidR="00956364" w:rsidRPr="00FD40C3" w:rsidSect="00FD40C3">
          <w:pgSz w:w="11909" w:h="16834"/>
          <w:pgMar w:top="1699" w:right="1699" w:bottom="1699" w:left="1987" w:header="720" w:footer="720" w:gutter="0"/>
          <w:cols w:space="720"/>
          <w:docGrid w:linePitch="326"/>
        </w:sectPr>
      </w:pPr>
      <w:r w:rsidRPr="00FD40C3">
        <w:br w:type="page"/>
      </w:r>
    </w:p>
    <w:p w14:paraId="7BB803CE" w14:textId="2D25127B" w:rsidR="00853507" w:rsidRPr="00FD40C3" w:rsidRDefault="00853507" w:rsidP="00853507">
      <w:pPr>
        <w:pStyle w:val="Tabel2"/>
        <w:rPr>
          <w:lang w:val="id-ID"/>
        </w:rPr>
      </w:pPr>
      <w:bookmarkStart w:id="103" w:name="_Toc153476856"/>
      <w:bookmarkStart w:id="104" w:name="_Toc156335885"/>
      <w:r w:rsidRPr="00FD40C3">
        <w:rPr>
          <w:lang w:val="id-ID"/>
        </w:rPr>
        <w:lastRenderedPageBreak/>
        <w:t>Perbandingan Refrensi</w:t>
      </w:r>
      <w:bookmarkEnd w:id="103"/>
      <w:bookmarkEnd w:id="104"/>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rsidRPr="00FD40C3" w14:paraId="79AA023D" w14:textId="125EC53D" w:rsidTr="00437523">
        <w:trPr>
          <w:tblHeader/>
        </w:trPr>
        <w:tc>
          <w:tcPr>
            <w:tcW w:w="512" w:type="dxa"/>
            <w:tcBorders>
              <w:bottom w:val="single" w:sz="4" w:space="0" w:color="auto"/>
            </w:tcBorders>
          </w:tcPr>
          <w:p w14:paraId="6EC12DE0" w14:textId="164A2B52" w:rsidR="00437523" w:rsidRPr="00FD40C3" w:rsidRDefault="00437523" w:rsidP="004327B1">
            <w:pPr>
              <w:ind w:firstLine="0"/>
              <w:jc w:val="center"/>
              <w:rPr>
                <w:b/>
                <w:bCs/>
              </w:rPr>
            </w:pPr>
            <w:r w:rsidRPr="00FD40C3">
              <w:rPr>
                <w:b/>
                <w:bCs/>
              </w:rPr>
              <w:t>No</w:t>
            </w:r>
          </w:p>
        </w:tc>
        <w:tc>
          <w:tcPr>
            <w:tcW w:w="2193" w:type="dxa"/>
            <w:tcBorders>
              <w:bottom w:val="single" w:sz="4" w:space="0" w:color="auto"/>
            </w:tcBorders>
          </w:tcPr>
          <w:p w14:paraId="0409DAD9" w14:textId="5BD4FD09" w:rsidR="00437523" w:rsidRPr="00FD40C3" w:rsidRDefault="00437523" w:rsidP="004327B1">
            <w:pPr>
              <w:ind w:firstLine="0"/>
              <w:jc w:val="center"/>
              <w:rPr>
                <w:b/>
                <w:bCs/>
              </w:rPr>
            </w:pPr>
            <w:r w:rsidRPr="00FD40C3">
              <w:rPr>
                <w:b/>
                <w:bCs/>
              </w:rPr>
              <w:t>Judul</w:t>
            </w:r>
          </w:p>
        </w:tc>
        <w:tc>
          <w:tcPr>
            <w:tcW w:w="2950" w:type="dxa"/>
            <w:tcBorders>
              <w:bottom w:val="single" w:sz="4" w:space="0" w:color="auto"/>
            </w:tcBorders>
          </w:tcPr>
          <w:p w14:paraId="091D5CAD" w14:textId="7DCA6D7C" w:rsidR="00437523" w:rsidRPr="00FD40C3" w:rsidRDefault="00437523" w:rsidP="004327B1">
            <w:pPr>
              <w:ind w:firstLine="0"/>
              <w:jc w:val="center"/>
              <w:rPr>
                <w:b/>
                <w:bCs/>
              </w:rPr>
            </w:pPr>
            <w:r w:rsidRPr="00FD40C3">
              <w:rPr>
                <w:b/>
                <w:bCs/>
              </w:rPr>
              <w:t>Permasalahan</w:t>
            </w:r>
          </w:p>
        </w:tc>
        <w:tc>
          <w:tcPr>
            <w:tcW w:w="2508" w:type="dxa"/>
            <w:tcBorders>
              <w:bottom w:val="single" w:sz="4" w:space="0" w:color="auto"/>
            </w:tcBorders>
          </w:tcPr>
          <w:p w14:paraId="467901E9" w14:textId="25BFCE91" w:rsidR="00437523" w:rsidRPr="00FD40C3" w:rsidRDefault="00437523" w:rsidP="004327B1">
            <w:pPr>
              <w:ind w:firstLine="0"/>
              <w:jc w:val="center"/>
              <w:rPr>
                <w:b/>
                <w:bCs/>
              </w:rPr>
            </w:pPr>
            <w:r w:rsidRPr="00FD40C3">
              <w:rPr>
                <w:b/>
                <w:bCs/>
              </w:rPr>
              <w:t>Metode</w:t>
            </w:r>
          </w:p>
        </w:tc>
        <w:tc>
          <w:tcPr>
            <w:tcW w:w="3084" w:type="dxa"/>
            <w:tcBorders>
              <w:bottom w:val="single" w:sz="4" w:space="0" w:color="auto"/>
            </w:tcBorders>
          </w:tcPr>
          <w:p w14:paraId="2B4B0FCD" w14:textId="3749990D" w:rsidR="00437523" w:rsidRPr="00FD40C3" w:rsidRDefault="00437523" w:rsidP="004327B1">
            <w:pPr>
              <w:ind w:firstLine="0"/>
              <w:jc w:val="center"/>
              <w:rPr>
                <w:b/>
                <w:bCs/>
              </w:rPr>
            </w:pPr>
            <w:r w:rsidRPr="00FD40C3">
              <w:rPr>
                <w:b/>
                <w:bCs/>
              </w:rPr>
              <w:t>Hasil</w:t>
            </w:r>
          </w:p>
        </w:tc>
        <w:tc>
          <w:tcPr>
            <w:tcW w:w="2405" w:type="dxa"/>
            <w:tcBorders>
              <w:bottom w:val="single" w:sz="4" w:space="0" w:color="auto"/>
            </w:tcBorders>
          </w:tcPr>
          <w:p w14:paraId="58C162F1" w14:textId="7F81927B" w:rsidR="00437523" w:rsidRPr="00FD40C3" w:rsidRDefault="00437523" w:rsidP="004327B1">
            <w:pPr>
              <w:ind w:firstLine="0"/>
              <w:jc w:val="center"/>
              <w:rPr>
                <w:b/>
                <w:bCs/>
              </w:rPr>
            </w:pPr>
            <w:r w:rsidRPr="00FD40C3">
              <w:rPr>
                <w:b/>
                <w:bCs/>
              </w:rPr>
              <w:t>Perbandingan</w:t>
            </w:r>
          </w:p>
        </w:tc>
      </w:tr>
      <w:tr w:rsidR="00437523" w:rsidRPr="00FD40C3" w14:paraId="049C9E19" w14:textId="0DFD90B8" w:rsidTr="00437523">
        <w:tc>
          <w:tcPr>
            <w:tcW w:w="512" w:type="dxa"/>
            <w:tcBorders>
              <w:top w:val="single" w:sz="4" w:space="0" w:color="auto"/>
              <w:bottom w:val="single" w:sz="4" w:space="0" w:color="auto"/>
            </w:tcBorders>
          </w:tcPr>
          <w:p w14:paraId="0A24C50A" w14:textId="1D6A0643" w:rsidR="00437523" w:rsidRPr="00FD40C3" w:rsidRDefault="00437523" w:rsidP="004327B1">
            <w:pPr>
              <w:ind w:firstLine="0"/>
              <w:jc w:val="center"/>
            </w:pPr>
            <w:r w:rsidRPr="00FD40C3">
              <w:t>1</w:t>
            </w:r>
          </w:p>
        </w:tc>
        <w:tc>
          <w:tcPr>
            <w:tcW w:w="2193" w:type="dxa"/>
            <w:tcBorders>
              <w:top w:val="single" w:sz="4" w:space="0" w:color="auto"/>
              <w:bottom w:val="single" w:sz="4" w:space="0" w:color="auto"/>
            </w:tcBorders>
          </w:tcPr>
          <w:p w14:paraId="27A33C7F" w14:textId="77777777" w:rsidR="00437523" w:rsidRPr="00FD40C3" w:rsidRDefault="00437523" w:rsidP="00AD1B20">
            <w:pPr>
              <w:ind w:firstLine="0"/>
              <w:jc w:val="left"/>
            </w:pPr>
            <w:r w:rsidRPr="00FD40C3">
              <w:t>TENSORFLOW.JS: MACHINE LEARNING FOR THE WEB AND BEYOND</w:t>
            </w:r>
          </w:p>
          <w:p w14:paraId="3FA7D33F" w14:textId="1FB115F5" w:rsidR="00437523" w:rsidRPr="00FD40C3" w:rsidRDefault="00437523" w:rsidP="00AD1B20">
            <w:pPr>
              <w:ind w:firstLine="0"/>
              <w:jc w:val="left"/>
            </w:pPr>
            <w:r w:rsidRPr="00FD40C3">
              <w:t>(2019)</w:t>
            </w:r>
          </w:p>
        </w:tc>
        <w:tc>
          <w:tcPr>
            <w:tcW w:w="2950" w:type="dxa"/>
            <w:tcBorders>
              <w:top w:val="single" w:sz="4" w:space="0" w:color="auto"/>
              <w:bottom w:val="single" w:sz="4" w:space="0" w:color="auto"/>
            </w:tcBorders>
          </w:tcPr>
          <w:p w14:paraId="245FDDB9" w14:textId="23CF9519" w:rsidR="00437523" w:rsidRPr="00FD40C3" w:rsidRDefault="00437523" w:rsidP="00AD1B20">
            <w:pPr>
              <w:ind w:firstLine="0"/>
              <w:jc w:val="left"/>
            </w:pPr>
            <w:r w:rsidRPr="00FD40C3">
              <w:rPr>
                <w:i/>
                <w:iCs/>
              </w:rPr>
              <w:t>Library</w:t>
            </w:r>
            <w:r w:rsidRPr="00FD40C3">
              <w:t xml:space="preserve"> pembelajaran mesin biasanya ditulis dalam bahasa </w:t>
            </w:r>
            <w:r w:rsidRPr="00FD40C3">
              <w:rPr>
                <w:i/>
                <w:iCs/>
              </w:rPr>
              <w:t>Python</w:t>
            </w:r>
            <w:r w:rsidRPr="00FD40C3">
              <w:t xml:space="preserve"> atau C++. Namun, jumlah pengguna </w:t>
            </w:r>
            <w:r w:rsidRPr="00FD40C3">
              <w:rPr>
                <w:i/>
                <w:iCs/>
              </w:rPr>
              <w:t>JavaScript</w:t>
            </w:r>
            <w:r w:rsidRPr="00FD40C3">
              <w:t xml:space="preserve"> untuk </w:t>
            </w:r>
            <w:r w:rsidRPr="00B407BE">
              <w:rPr>
                <w:i/>
                <w:iCs/>
              </w:rPr>
              <w:t>frontend</w:t>
            </w:r>
            <w:r w:rsidRPr="00FD40C3">
              <w:t xml:space="preserve"> dan </w:t>
            </w:r>
            <w:r w:rsidRPr="00B407BE">
              <w:rPr>
                <w:i/>
                <w:iCs/>
              </w:rPr>
              <w:t>backend</w:t>
            </w:r>
            <w:r w:rsidRPr="00FD40C3">
              <w:t xml:space="preserve"> semakin bertambah. Jurnal ini berisi panduan untuk menjembatani </w:t>
            </w:r>
            <w:r w:rsidRPr="00FD40C3">
              <w:rPr>
                <w:i/>
                <w:iCs/>
              </w:rPr>
              <w:t>Python</w:t>
            </w:r>
            <w:r w:rsidRPr="00FD40C3">
              <w:t xml:space="preserve"> dengan </w:t>
            </w:r>
            <w:r w:rsidRPr="00FD40C3">
              <w:rPr>
                <w:i/>
                <w:iCs/>
              </w:rPr>
              <w:t>JavaScript</w:t>
            </w:r>
          </w:p>
        </w:tc>
        <w:tc>
          <w:tcPr>
            <w:tcW w:w="2508" w:type="dxa"/>
            <w:tcBorders>
              <w:top w:val="single" w:sz="4" w:space="0" w:color="auto"/>
              <w:bottom w:val="single" w:sz="4" w:space="0" w:color="auto"/>
            </w:tcBorders>
          </w:tcPr>
          <w:p w14:paraId="0CC9C0C7" w14:textId="4665192C" w:rsidR="00437523" w:rsidRPr="00FD40C3" w:rsidRDefault="00437523" w:rsidP="00AD1B20">
            <w:pPr>
              <w:ind w:firstLine="0"/>
              <w:jc w:val="left"/>
            </w:pPr>
            <w:r w:rsidRPr="00FD40C3">
              <w:t>-API (</w:t>
            </w:r>
            <w:r w:rsidRPr="00FD40C3">
              <w:rPr>
                <w:i/>
                <w:iCs/>
              </w:rPr>
              <w:t>Application Programming Interface</w:t>
            </w:r>
            <w:r w:rsidRPr="00FD40C3">
              <w:t>)</w:t>
            </w:r>
          </w:p>
        </w:tc>
        <w:tc>
          <w:tcPr>
            <w:tcW w:w="3084" w:type="dxa"/>
            <w:tcBorders>
              <w:top w:val="single" w:sz="4" w:space="0" w:color="auto"/>
              <w:bottom w:val="single" w:sz="4" w:space="0" w:color="auto"/>
            </w:tcBorders>
          </w:tcPr>
          <w:p w14:paraId="5C767637" w14:textId="77777777" w:rsidR="00437523" w:rsidRPr="00FD40C3" w:rsidRDefault="00437523" w:rsidP="00492FCB">
            <w:pPr>
              <w:ind w:firstLine="0"/>
              <w:jc w:val="left"/>
            </w:pPr>
            <w:r w:rsidRPr="00FD40C3">
              <w:t xml:space="preserve">Menggunakan </w:t>
            </w:r>
            <w:r w:rsidRPr="00FD40C3">
              <w:rPr>
                <w:i/>
                <w:iCs/>
              </w:rPr>
              <w:t>Layers API</w:t>
            </w:r>
            <w:r w:rsidRPr="00FD40C3">
              <w:t>, didapatkan performa waktu sebesar</w:t>
            </w:r>
          </w:p>
          <w:p w14:paraId="004C4BA1" w14:textId="067EEC87" w:rsidR="00437523" w:rsidRPr="00FD40C3" w:rsidRDefault="00437523" w:rsidP="00492FCB">
            <w:pPr>
              <w:ind w:firstLine="0"/>
              <w:jc w:val="left"/>
            </w:pPr>
            <w:r w:rsidRPr="00FD40C3">
              <w:t xml:space="preserve">- 3426 ms dengan </w:t>
            </w:r>
            <w:r w:rsidRPr="00FD40C3">
              <w:rPr>
                <w:i/>
                <w:iCs/>
              </w:rPr>
              <w:t>JavaScript</w:t>
            </w:r>
            <w:r w:rsidRPr="00FD40C3">
              <w:t xml:space="preserve"> biasa dengan 1x percepatan,</w:t>
            </w:r>
          </w:p>
          <w:p w14:paraId="4A7FB124" w14:textId="785F9909" w:rsidR="00437523" w:rsidRPr="00FD40C3" w:rsidRDefault="00437523" w:rsidP="00492FCB">
            <w:pPr>
              <w:ind w:firstLine="0"/>
              <w:jc w:val="left"/>
            </w:pPr>
            <w:r w:rsidRPr="00FD40C3">
              <w:t xml:space="preserve">- 10 ms dengan </w:t>
            </w:r>
            <w:r w:rsidRPr="00FD40C3">
              <w:rPr>
                <w:i/>
                <w:iCs/>
              </w:rPr>
              <w:t>WebGL</w:t>
            </w:r>
            <w:r w:rsidRPr="00FD40C3">
              <w:t xml:space="preserve"> dengan 342x percepatan,</w:t>
            </w:r>
          </w:p>
          <w:p w14:paraId="32F5391B" w14:textId="3AAC204A" w:rsidR="00437523" w:rsidRPr="00FD40C3" w:rsidRDefault="00437523" w:rsidP="00492FCB">
            <w:pPr>
              <w:ind w:firstLine="0"/>
              <w:jc w:val="left"/>
            </w:pPr>
            <w:r w:rsidRPr="00FD40C3">
              <w:t xml:space="preserve">- 3 ms dengan </w:t>
            </w:r>
            <w:r w:rsidRPr="00FD40C3">
              <w:rPr>
                <w:i/>
                <w:iCs/>
              </w:rPr>
              <w:t>Node.js</w:t>
            </w:r>
            <w:r w:rsidRPr="00FD40C3">
              <w:t xml:space="preserve"> dengan 1105x percepatan.</w:t>
            </w:r>
          </w:p>
        </w:tc>
        <w:tc>
          <w:tcPr>
            <w:tcW w:w="2405" w:type="dxa"/>
            <w:tcBorders>
              <w:top w:val="single" w:sz="4" w:space="0" w:color="auto"/>
              <w:bottom w:val="single" w:sz="4" w:space="0" w:color="auto"/>
            </w:tcBorders>
          </w:tcPr>
          <w:p w14:paraId="53A59C2A" w14:textId="222FC4FF" w:rsidR="00437523" w:rsidRPr="00FD40C3" w:rsidRDefault="00437523" w:rsidP="00492FCB">
            <w:pPr>
              <w:ind w:firstLine="0"/>
              <w:jc w:val="left"/>
            </w:pPr>
            <w:r w:rsidRPr="00FD40C3">
              <w:t xml:space="preserve">Aplikasi yang akan dikembangkan akan menggunakan API dibangun dengan </w:t>
            </w:r>
            <w:r w:rsidRPr="00FD40C3">
              <w:rPr>
                <w:i/>
                <w:iCs/>
              </w:rPr>
              <w:t>Node.js</w:t>
            </w:r>
            <w:r w:rsidRPr="00FD40C3">
              <w:t xml:space="preserve"> tanpa menggunakan </w:t>
            </w:r>
            <w:r w:rsidRPr="00FD40C3">
              <w:rPr>
                <w:i/>
                <w:iCs/>
              </w:rPr>
              <w:t>TensorFlow</w:t>
            </w:r>
            <w:r w:rsidRPr="00FD40C3">
              <w:t>.</w:t>
            </w:r>
          </w:p>
        </w:tc>
      </w:tr>
      <w:tr w:rsidR="00437523" w:rsidRPr="00FD40C3" w14:paraId="29971CBF" w14:textId="1364CF60" w:rsidTr="00437523">
        <w:tc>
          <w:tcPr>
            <w:tcW w:w="512" w:type="dxa"/>
            <w:tcBorders>
              <w:top w:val="single" w:sz="4" w:space="0" w:color="auto"/>
              <w:bottom w:val="single" w:sz="4" w:space="0" w:color="auto"/>
            </w:tcBorders>
          </w:tcPr>
          <w:p w14:paraId="0EE54DC7" w14:textId="25368ED3" w:rsidR="00437523" w:rsidRPr="00FD40C3" w:rsidRDefault="00437523" w:rsidP="004327B1">
            <w:pPr>
              <w:ind w:firstLine="0"/>
              <w:jc w:val="center"/>
            </w:pPr>
            <w:r w:rsidRPr="00FD40C3">
              <w:t>2</w:t>
            </w:r>
          </w:p>
        </w:tc>
        <w:tc>
          <w:tcPr>
            <w:tcW w:w="2193" w:type="dxa"/>
            <w:tcBorders>
              <w:top w:val="single" w:sz="4" w:space="0" w:color="auto"/>
              <w:bottom w:val="single" w:sz="4" w:space="0" w:color="auto"/>
            </w:tcBorders>
          </w:tcPr>
          <w:p w14:paraId="5FED9754" w14:textId="77777777" w:rsidR="00437523" w:rsidRPr="00FD40C3" w:rsidRDefault="00437523" w:rsidP="00FF491E">
            <w:pPr>
              <w:ind w:firstLine="0"/>
              <w:jc w:val="left"/>
            </w:pPr>
            <w:r w:rsidRPr="00FD40C3">
              <w:t xml:space="preserve">Improvement of excel data processing function based on Spring MVC </w:t>
            </w:r>
          </w:p>
          <w:p w14:paraId="36E40360" w14:textId="2C68D730" w:rsidR="00437523" w:rsidRPr="00FD40C3" w:rsidRDefault="00437523" w:rsidP="00FF491E">
            <w:pPr>
              <w:ind w:firstLine="0"/>
              <w:jc w:val="left"/>
            </w:pPr>
            <w:r w:rsidRPr="00FD40C3">
              <w:t>Framework</w:t>
            </w:r>
          </w:p>
          <w:p w14:paraId="0DE57F39" w14:textId="42F3781D" w:rsidR="00437523" w:rsidRPr="00FD40C3" w:rsidRDefault="00437523" w:rsidP="00FF491E">
            <w:pPr>
              <w:ind w:firstLine="0"/>
              <w:jc w:val="left"/>
            </w:pPr>
            <w:r w:rsidRPr="00FD40C3">
              <w:t>(2022)</w:t>
            </w:r>
          </w:p>
        </w:tc>
        <w:tc>
          <w:tcPr>
            <w:tcW w:w="2950" w:type="dxa"/>
            <w:tcBorders>
              <w:top w:val="single" w:sz="4" w:space="0" w:color="auto"/>
              <w:bottom w:val="single" w:sz="4" w:space="0" w:color="auto"/>
            </w:tcBorders>
          </w:tcPr>
          <w:p w14:paraId="384E5C77" w14:textId="6AD48565" w:rsidR="00437523" w:rsidRPr="00FD40C3" w:rsidRDefault="00437523" w:rsidP="00AD1B20">
            <w:pPr>
              <w:ind w:firstLine="0"/>
              <w:jc w:val="left"/>
            </w:pPr>
            <w:r w:rsidRPr="00FD40C3">
              <w:rPr>
                <w:i/>
                <w:iCs/>
              </w:rPr>
              <w:t>Excel</w:t>
            </w:r>
            <w:r w:rsidRPr="00FD40C3">
              <w:t xml:space="preserve"> yang sangat umum digunakan, masih dinilai kurang pada pemrosesan sekelompok data dan verifikasi data. Dengan berkembangnya bidang sains dan teknologi, diperlukan pemrosesan data berskala besar dan berkelanjutan. </w:t>
            </w:r>
          </w:p>
        </w:tc>
        <w:tc>
          <w:tcPr>
            <w:tcW w:w="2508" w:type="dxa"/>
            <w:tcBorders>
              <w:top w:val="single" w:sz="4" w:space="0" w:color="auto"/>
              <w:bottom w:val="single" w:sz="4" w:space="0" w:color="auto"/>
            </w:tcBorders>
          </w:tcPr>
          <w:p w14:paraId="313E01E5" w14:textId="412B84F0" w:rsidR="00437523" w:rsidRPr="00FD40C3" w:rsidRDefault="00437523" w:rsidP="00AD1B20">
            <w:pPr>
              <w:ind w:firstLine="0"/>
              <w:jc w:val="left"/>
            </w:pPr>
            <w:r w:rsidRPr="00FD40C3">
              <w:t>-JSON(</w:t>
            </w:r>
            <w:r w:rsidRPr="00FD40C3">
              <w:rPr>
                <w:i/>
                <w:iCs/>
              </w:rPr>
              <w:t>JavaScript Object Notation</w:t>
            </w:r>
            <w:r w:rsidRPr="00FD40C3">
              <w:t>)</w:t>
            </w:r>
          </w:p>
        </w:tc>
        <w:tc>
          <w:tcPr>
            <w:tcW w:w="3084" w:type="dxa"/>
            <w:tcBorders>
              <w:top w:val="single" w:sz="4" w:space="0" w:color="auto"/>
              <w:bottom w:val="single" w:sz="4" w:space="0" w:color="auto"/>
            </w:tcBorders>
          </w:tcPr>
          <w:p w14:paraId="32DB7EAA" w14:textId="77486FD2" w:rsidR="00437523" w:rsidRPr="00FD40C3" w:rsidRDefault="00437523" w:rsidP="00492FCB">
            <w:pPr>
              <w:ind w:firstLine="0"/>
              <w:jc w:val="left"/>
            </w:pPr>
            <w:r w:rsidRPr="00FD40C3">
              <w:t xml:space="preserve">Berdasarkan </w:t>
            </w:r>
            <w:r w:rsidRPr="00FD40C3">
              <w:rPr>
                <w:i/>
                <w:iCs/>
              </w:rPr>
              <w:t>Spring MVC + EasyUI</w:t>
            </w:r>
            <w:r w:rsidRPr="00FD40C3">
              <w:t xml:space="preserve"> dengan pengembangan </w:t>
            </w:r>
            <w:r w:rsidRPr="00FD40C3">
              <w:rPr>
                <w:i/>
                <w:iCs/>
              </w:rPr>
              <w:t>Java J2EE IDE</w:t>
            </w:r>
            <w:r w:rsidRPr="00FD40C3">
              <w:t xml:space="preserve">. Diciptakan </w:t>
            </w:r>
            <w:r w:rsidRPr="00FD40C3">
              <w:rPr>
                <w:i/>
                <w:iCs/>
              </w:rPr>
              <w:t>kit</w:t>
            </w:r>
            <w:r w:rsidRPr="00FD40C3">
              <w:t xml:space="preserve"> pengembangan yang bisa menkonversi </w:t>
            </w:r>
            <w:r w:rsidRPr="00FD40C3">
              <w:rPr>
                <w:i/>
                <w:iCs/>
              </w:rPr>
              <w:t>excel</w:t>
            </w:r>
            <w:r w:rsidRPr="00FD40C3">
              <w:t xml:space="preserve"> dan melakukan ekspor dan impor sekumpulan data dengan menkonversinya menjadi JSON.</w:t>
            </w:r>
          </w:p>
        </w:tc>
        <w:tc>
          <w:tcPr>
            <w:tcW w:w="2405" w:type="dxa"/>
            <w:tcBorders>
              <w:top w:val="single" w:sz="4" w:space="0" w:color="auto"/>
              <w:bottom w:val="single" w:sz="4" w:space="0" w:color="auto"/>
            </w:tcBorders>
          </w:tcPr>
          <w:p w14:paraId="1D7460BB" w14:textId="646D31EE" w:rsidR="00437523" w:rsidRPr="00FD40C3" w:rsidRDefault="006C3DCB" w:rsidP="00492FCB">
            <w:pPr>
              <w:ind w:firstLine="0"/>
              <w:jc w:val="left"/>
            </w:pPr>
            <w:r w:rsidRPr="00FD40C3">
              <w:t>CSV</w:t>
            </w:r>
            <w:r w:rsidR="00437523" w:rsidRPr="00FD40C3">
              <w:t xml:space="preserve"> akan dikonversi menjadi bentuk JSON menggunakan teknik </w:t>
            </w:r>
            <w:r w:rsidR="00437523" w:rsidRPr="00FD40C3">
              <w:rPr>
                <w:i/>
                <w:iCs/>
              </w:rPr>
              <w:t>spawn</w:t>
            </w:r>
            <w:r w:rsidR="00437523" w:rsidRPr="00FD40C3">
              <w:t xml:space="preserve"> </w:t>
            </w:r>
            <w:r w:rsidR="00437523" w:rsidRPr="00FD40C3">
              <w:rPr>
                <w:i/>
                <w:iCs/>
              </w:rPr>
              <w:t>JavaScript</w:t>
            </w:r>
            <w:r w:rsidR="00437523" w:rsidRPr="00FD40C3">
              <w:t>.</w:t>
            </w:r>
          </w:p>
        </w:tc>
      </w:tr>
      <w:tr w:rsidR="00437523" w:rsidRPr="00FD40C3" w14:paraId="182266AE" w14:textId="14AFAB05" w:rsidTr="00437523">
        <w:tc>
          <w:tcPr>
            <w:tcW w:w="512" w:type="dxa"/>
            <w:tcBorders>
              <w:top w:val="single" w:sz="4" w:space="0" w:color="auto"/>
              <w:bottom w:val="single" w:sz="4" w:space="0" w:color="auto"/>
            </w:tcBorders>
          </w:tcPr>
          <w:p w14:paraId="39699100" w14:textId="7AC9E88A" w:rsidR="00437523" w:rsidRPr="00FD40C3" w:rsidRDefault="00437523" w:rsidP="004327B1">
            <w:pPr>
              <w:ind w:firstLine="0"/>
              <w:jc w:val="center"/>
            </w:pPr>
            <w:r w:rsidRPr="00FD40C3">
              <w:t>3</w:t>
            </w:r>
          </w:p>
        </w:tc>
        <w:tc>
          <w:tcPr>
            <w:tcW w:w="2193" w:type="dxa"/>
            <w:tcBorders>
              <w:top w:val="single" w:sz="4" w:space="0" w:color="auto"/>
              <w:bottom w:val="single" w:sz="4" w:space="0" w:color="auto"/>
            </w:tcBorders>
          </w:tcPr>
          <w:p w14:paraId="113CB29D" w14:textId="77777777" w:rsidR="00437523" w:rsidRPr="00FD40C3" w:rsidRDefault="00437523" w:rsidP="00FF491E">
            <w:pPr>
              <w:ind w:firstLine="0"/>
              <w:jc w:val="left"/>
            </w:pPr>
            <w:r w:rsidRPr="00FD40C3">
              <w:t>Nefnir: A high accuracy lemmatizer for Icelandic</w:t>
            </w:r>
          </w:p>
          <w:p w14:paraId="21EC7A54" w14:textId="25522DDB" w:rsidR="00437523" w:rsidRPr="00FD40C3" w:rsidRDefault="00437523" w:rsidP="00FF491E">
            <w:pPr>
              <w:ind w:firstLine="0"/>
              <w:jc w:val="left"/>
            </w:pPr>
            <w:r w:rsidRPr="00FD40C3">
              <w:t>(2019)</w:t>
            </w:r>
          </w:p>
        </w:tc>
        <w:tc>
          <w:tcPr>
            <w:tcW w:w="2950" w:type="dxa"/>
            <w:tcBorders>
              <w:top w:val="single" w:sz="4" w:space="0" w:color="auto"/>
              <w:bottom w:val="single" w:sz="4" w:space="0" w:color="auto"/>
            </w:tcBorders>
          </w:tcPr>
          <w:p w14:paraId="081DAD61" w14:textId="1C2BB6F4" w:rsidR="00437523" w:rsidRPr="00FD40C3" w:rsidRDefault="00437523" w:rsidP="00AD1B20">
            <w:pPr>
              <w:ind w:firstLine="0"/>
              <w:jc w:val="left"/>
            </w:pPr>
            <w:r w:rsidRPr="00FD40C3">
              <w:t>Mencari bentuk morfologi dasar pada sebuah kumpulan tulisan dengan bahasa yang kaya akan morfologi.</w:t>
            </w:r>
          </w:p>
        </w:tc>
        <w:tc>
          <w:tcPr>
            <w:tcW w:w="2508" w:type="dxa"/>
            <w:tcBorders>
              <w:top w:val="single" w:sz="4" w:space="0" w:color="auto"/>
              <w:bottom w:val="single" w:sz="4" w:space="0" w:color="auto"/>
            </w:tcBorders>
          </w:tcPr>
          <w:p w14:paraId="1DF4CE31" w14:textId="77777777" w:rsidR="00437523" w:rsidRPr="00FD40C3" w:rsidRDefault="00437523" w:rsidP="00AD1B20">
            <w:pPr>
              <w:ind w:firstLine="0"/>
              <w:jc w:val="left"/>
              <w:rPr>
                <w:i/>
                <w:iCs/>
              </w:rPr>
            </w:pPr>
            <w:r w:rsidRPr="00FD40C3">
              <w:t>-</w:t>
            </w:r>
            <w:r w:rsidRPr="00FD40C3">
              <w:rPr>
                <w:i/>
                <w:iCs/>
              </w:rPr>
              <w:t>Nefnir</w:t>
            </w:r>
          </w:p>
          <w:p w14:paraId="759112F0" w14:textId="7AC6B509" w:rsidR="00437523" w:rsidRPr="00FD40C3" w:rsidRDefault="00437523" w:rsidP="00AD1B20">
            <w:pPr>
              <w:ind w:firstLine="0"/>
              <w:jc w:val="left"/>
            </w:pPr>
            <w:r w:rsidRPr="00FD40C3">
              <w:t>-</w:t>
            </w:r>
            <w:r w:rsidRPr="00FD40C3">
              <w:rPr>
                <w:i/>
                <w:iCs/>
              </w:rPr>
              <w:t>part-of-speech</w:t>
            </w:r>
          </w:p>
        </w:tc>
        <w:tc>
          <w:tcPr>
            <w:tcW w:w="3084" w:type="dxa"/>
            <w:tcBorders>
              <w:top w:val="single" w:sz="4" w:space="0" w:color="auto"/>
              <w:bottom w:val="single" w:sz="4" w:space="0" w:color="auto"/>
            </w:tcBorders>
          </w:tcPr>
          <w:p w14:paraId="599083F0" w14:textId="6AC85CFC" w:rsidR="00437523" w:rsidRPr="00FD40C3" w:rsidRDefault="00437523" w:rsidP="00492FCB">
            <w:pPr>
              <w:ind w:firstLine="0"/>
              <w:jc w:val="left"/>
            </w:pPr>
            <w:r w:rsidRPr="00FD40C3">
              <w:rPr>
                <w:i/>
                <w:iCs/>
              </w:rPr>
              <w:t>Nefnir</w:t>
            </w:r>
            <w:r w:rsidRPr="00FD40C3">
              <w:t xml:space="preserve"> meraih akurasi sebesari 99.55% untuk teks yang ditandai dengan benar. </w:t>
            </w:r>
            <w:r w:rsidRPr="00FD40C3">
              <w:rPr>
                <w:i/>
                <w:iCs/>
              </w:rPr>
              <w:t>Part-of-speech</w:t>
            </w:r>
            <w:r w:rsidRPr="00FD40C3">
              <w:t xml:space="preserve"> (PoS) mendapat akurasi sebesar 96.88% dengan teks yang ditandai dengan </w:t>
            </w:r>
            <w:r w:rsidRPr="00FD40C3">
              <w:rPr>
                <w:i/>
                <w:iCs/>
              </w:rPr>
              <w:t>PoS tagger</w:t>
            </w:r>
            <w:r w:rsidRPr="00FD40C3">
              <w:t>.</w:t>
            </w:r>
          </w:p>
        </w:tc>
        <w:tc>
          <w:tcPr>
            <w:tcW w:w="2405" w:type="dxa"/>
            <w:tcBorders>
              <w:top w:val="single" w:sz="4" w:space="0" w:color="auto"/>
              <w:bottom w:val="single" w:sz="4" w:space="0" w:color="auto"/>
            </w:tcBorders>
          </w:tcPr>
          <w:p w14:paraId="3240A46D" w14:textId="5439E169" w:rsidR="00437523" w:rsidRPr="00FD40C3" w:rsidRDefault="00437523" w:rsidP="00492FCB">
            <w:pPr>
              <w:ind w:firstLine="0"/>
              <w:jc w:val="left"/>
            </w:pPr>
            <w:r w:rsidRPr="00FD40C3">
              <w:t xml:space="preserve">Model yang digunakan pada penelitian ini dicapai menggunakan teknik </w:t>
            </w:r>
            <w:r w:rsidRPr="00FD40C3">
              <w:rPr>
                <w:i/>
                <w:iCs/>
              </w:rPr>
              <w:t>stemming</w:t>
            </w:r>
            <w:r w:rsidRPr="00FD40C3">
              <w:t xml:space="preserve"> dan </w:t>
            </w:r>
            <w:r w:rsidRPr="00FD40C3">
              <w:rPr>
                <w:i/>
                <w:iCs/>
              </w:rPr>
              <w:t>lemmatization</w:t>
            </w:r>
            <w:r w:rsidRPr="00FD40C3">
              <w:t>.</w:t>
            </w:r>
          </w:p>
        </w:tc>
      </w:tr>
      <w:tr w:rsidR="00437523" w:rsidRPr="00FD40C3" w14:paraId="6D466A52" w14:textId="74F0B99E" w:rsidTr="00437523">
        <w:tc>
          <w:tcPr>
            <w:tcW w:w="512" w:type="dxa"/>
            <w:tcBorders>
              <w:top w:val="single" w:sz="4" w:space="0" w:color="auto"/>
              <w:bottom w:val="single" w:sz="4" w:space="0" w:color="auto"/>
            </w:tcBorders>
          </w:tcPr>
          <w:p w14:paraId="0CD2C2F4" w14:textId="774DFBDE" w:rsidR="00437523" w:rsidRPr="00FD40C3" w:rsidRDefault="00437523" w:rsidP="004327B1">
            <w:pPr>
              <w:ind w:firstLine="0"/>
              <w:jc w:val="center"/>
            </w:pPr>
            <w:r w:rsidRPr="00FD40C3">
              <w:lastRenderedPageBreak/>
              <w:t>4</w:t>
            </w:r>
          </w:p>
        </w:tc>
        <w:tc>
          <w:tcPr>
            <w:tcW w:w="2193" w:type="dxa"/>
            <w:tcBorders>
              <w:top w:val="single" w:sz="4" w:space="0" w:color="auto"/>
              <w:bottom w:val="single" w:sz="4" w:space="0" w:color="auto"/>
            </w:tcBorders>
          </w:tcPr>
          <w:p w14:paraId="33BB6A17" w14:textId="77777777" w:rsidR="00437523" w:rsidRPr="00FD40C3" w:rsidRDefault="00437523" w:rsidP="00FF491E">
            <w:pPr>
              <w:ind w:firstLine="0"/>
              <w:jc w:val="left"/>
            </w:pPr>
            <w:r w:rsidRPr="00FD40C3">
              <w:t>Express.js and Ktor web server performance A comparative study</w:t>
            </w:r>
          </w:p>
          <w:p w14:paraId="0C8DBAE6" w14:textId="3C807D5B" w:rsidR="00437523" w:rsidRPr="00FD40C3" w:rsidRDefault="00437523" w:rsidP="00FF491E">
            <w:pPr>
              <w:ind w:firstLine="0"/>
              <w:jc w:val="left"/>
            </w:pPr>
            <w:r w:rsidRPr="00FD40C3">
              <w:t>(2022)</w:t>
            </w:r>
          </w:p>
        </w:tc>
        <w:tc>
          <w:tcPr>
            <w:tcW w:w="2950" w:type="dxa"/>
            <w:tcBorders>
              <w:top w:val="single" w:sz="4" w:space="0" w:color="auto"/>
              <w:bottom w:val="single" w:sz="4" w:space="0" w:color="auto"/>
            </w:tcBorders>
          </w:tcPr>
          <w:p w14:paraId="3447BC22" w14:textId="70BF81A7" w:rsidR="00437523" w:rsidRPr="00FD40C3" w:rsidRDefault="00437523" w:rsidP="00AD1B20">
            <w:pPr>
              <w:ind w:firstLine="0"/>
              <w:jc w:val="left"/>
            </w:pPr>
            <w:r w:rsidRPr="00FD40C3">
              <w:t xml:space="preserve">Membandingkan dua </w:t>
            </w:r>
            <w:r w:rsidRPr="00FD40C3">
              <w:rPr>
                <w:i/>
                <w:iCs/>
              </w:rPr>
              <w:t xml:space="preserve">framework </w:t>
            </w:r>
            <w:r w:rsidRPr="00FD40C3">
              <w:t xml:space="preserve">web berdasarkan waktu merespon untuk membantu </w:t>
            </w:r>
            <w:r w:rsidRPr="00FD40C3">
              <w:rPr>
                <w:i/>
                <w:iCs/>
              </w:rPr>
              <w:t>developer</w:t>
            </w:r>
            <w:r w:rsidRPr="00FD40C3">
              <w:t xml:space="preserve"> memilih antara </w:t>
            </w:r>
            <w:r w:rsidRPr="00FD40C3">
              <w:rPr>
                <w:i/>
                <w:iCs/>
              </w:rPr>
              <w:t>Express.js</w:t>
            </w:r>
            <w:r w:rsidRPr="00FD40C3">
              <w:t xml:space="preserve"> dan </w:t>
            </w:r>
            <w:r w:rsidRPr="00FD40C3">
              <w:rPr>
                <w:i/>
                <w:iCs/>
              </w:rPr>
              <w:t>Ktor</w:t>
            </w:r>
          </w:p>
        </w:tc>
        <w:tc>
          <w:tcPr>
            <w:tcW w:w="2508" w:type="dxa"/>
            <w:tcBorders>
              <w:top w:val="single" w:sz="4" w:space="0" w:color="auto"/>
              <w:bottom w:val="single" w:sz="4" w:space="0" w:color="auto"/>
            </w:tcBorders>
          </w:tcPr>
          <w:p w14:paraId="3F092F21" w14:textId="1D405FB1" w:rsidR="00437523" w:rsidRPr="00FD40C3" w:rsidRDefault="00437523" w:rsidP="00AD1B20">
            <w:pPr>
              <w:ind w:firstLine="0"/>
              <w:jc w:val="left"/>
              <w:rPr>
                <w:i/>
                <w:iCs/>
              </w:rPr>
            </w:pPr>
            <w:r w:rsidRPr="00FD40C3">
              <w:t xml:space="preserve">Melakukan test terhadap waktu respon menggunakan database melalui </w:t>
            </w:r>
            <w:r w:rsidRPr="00FD40C3">
              <w:rPr>
                <w:i/>
                <w:iCs/>
              </w:rPr>
              <w:t>Object Relational Mapper</w:t>
            </w:r>
            <w:r w:rsidRPr="00FD40C3">
              <w:t xml:space="preserve"> (ORM) </w:t>
            </w:r>
            <w:r w:rsidRPr="00FD40C3">
              <w:rPr>
                <w:i/>
                <w:iCs/>
              </w:rPr>
              <w:t>Sequelize</w:t>
            </w:r>
            <w:r w:rsidRPr="00FD40C3">
              <w:t xml:space="preserve"> untuk </w:t>
            </w:r>
            <w:r w:rsidRPr="00FD40C3">
              <w:rPr>
                <w:i/>
                <w:iCs/>
              </w:rPr>
              <w:t>Express.js</w:t>
            </w:r>
            <w:r w:rsidRPr="00FD40C3">
              <w:t xml:space="preserve">, dan </w:t>
            </w:r>
            <w:r w:rsidRPr="00FD40C3">
              <w:rPr>
                <w:i/>
                <w:iCs/>
              </w:rPr>
              <w:t>Exposed</w:t>
            </w:r>
            <w:r w:rsidRPr="00FD40C3">
              <w:t xml:space="preserve"> untuk </w:t>
            </w:r>
            <w:r w:rsidRPr="00FD40C3">
              <w:rPr>
                <w:i/>
                <w:iCs/>
              </w:rPr>
              <w:t>Ktor</w:t>
            </w:r>
          </w:p>
        </w:tc>
        <w:tc>
          <w:tcPr>
            <w:tcW w:w="3084" w:type="dxa"/>
            <w:tcBorders>
              <w:top w:val="single" w:sz="4" w:space="0" w:color="auto"/>
              <w:bottom w:val="single" w:sz="4" w:space="0" w:color="auto"/>
            </w:tcBorders>
          </w:tcPr>
          <w:p w14:paraId="5E61E977" w14:textId="22A5D4B5" w:rsidR="00437523" w:rsidRPr="00FD40C3" w:rsidRDefault="00437523" w:rsidP="00492FCB">
            <w:pPr>
              <w:ind w:firstLine="0"/>
              <w:jc w:val="left"/>
            </w:pPr>
            <w:r w:rsidRPr="00FD40C3">
              <w:rPr>
                <w:i/>
                <w:iCs/>
              </w:rPr>
              <w:t xml:space="preserve">Express.js </w:t>
            </w:r>
            <w:r w:rsidRPr="00FD40C3">
              <w:t xml:space="preserve">memiliki waktu respon yang lebih baik (3 ms) secara keseluruhan daripada </w:t>
            </w:r>
            <w:r w:rsidRPr="00FD40C3">
              <w:rPr>
                <w:i/>
                <w:iCs/>
              </w:rPr>
              <w:t>Ktor</w:t>
            </w:r>
            <w:r w:rsidRPr="00FD40C3">
              <w:t xml:space="preserve"> (106 ms). Namun penggunaan </w:t>
            </w:r>
            <w:r w:rsidRPr="00FD40C3">
              <w:rPr>
                <w:i/>
                <w:iCs/>
              </w:rPr>
              <w:t>Object Relational Mapper</w:t>
            </w:r>
            <w:r w:rsidRPr="00FD40C3">
              <w:t xml:space="preserve"> pada </w:t>
            </w:r>
            <w:r w:rsidRPr="00FD40C3">
              <w:rPr>
                <w:i/>
                <w:iCs/>
              </w:rPr>
              <w:t>Ktor</w:t>
            </w:r>
            <w:r w:rsidRPr="00FD40C3">
              <w:t xml:space="preserve"> lebih berpengaruh pada hasil daripada </w:t>
            </w:r>
            <w:r w:rsidRPr="00FD40C3">
              <w:rPr>
                <w:i/>
                <w:iCs/>
              </w:rPr>
              <w:t>Express.js</w:t>
            </w:r>
            <w:r w:rsidRPr="00FD40C3">
              <w:t xml:space="preserve">. </w:t>
            </w:r>
          </w:p>
        </w:tc>
        <w:tc>
          <w:tcPr>
            <w:tcW w:w="2405" w:type="dxa"/>
            <w:tcBorders>
              <w:top w:val="single" w:sz="4" w:space="0" w:color="auto"/>
              <w:bottom w:val="single" w:sz="4" w:space="0" w:color="auto"/>
            </w:tcBorders>
          </w:tcPr>
          <w:p w14:paraId="520DE24D" w14:textId="0062D0DC" w:rsidR="00437523" w:rsidRPr="00FD40C3" w:rsidRDefault="00437523" w:rsidP="00492FCB">
            <w:pPr>
              <w:ind w:firstLine="0"/>
              <w:jc w:val="left"/>
            </w:pPr>
            <w:r w:rsidRPr="00FD40C3">
              <w:t xml:space="preserve">Aplikasi yang akan dikembangkan pada penelitian ini akan dibangun menggunakan </w:t>
            </w:r>
            <w:r w:rsidRPr="00FD40C3">
              <w:rPr>
                <w:i/>
                <w:iCs/>
              </w:rPr>
              <w:t>Express.js</w:t>
            </w:r>
            <w:r w:rsidRPr="00FD40C3">
              <w:t xml:space="preserve"> sebagai </w:t>
            </w:r>
            <w:r w:rsidRPr="00B407BE">
              <w:rPr>
                <w:i/>
                <w:iCs/>
              </w:rPr>
              <w:t>framework</w:t>
            </w:r>
            <w:r w:rsidRPr="00FD40C3">
              <w:t xml:space="preserve"> modul HTTP dari </w:t>
            </w:r>
            <w:r w:rsidRPr="00FD40C3">
              <w:rPr>
                <w:i/>
                <w:iCs/>
              </w:rPr>
              <w:t>Node.js</w:t>
            </w:r>
            <w:r w:rsidR="0018714F" w:rsidRPr="00FD40C3">
              <w:t>.</w:t>
            </w:r>
          </w:p>
        </w:tc>
      </w:tr>
      <w:tr w:rsidR="00437523" w:rsidRPr="00FD40C3" w14:paraId="486B3BB7" w14:textId="277E21D7" w:rsidTr="00437523">
        <w:tc>
          <w:tcPr>
            <w:tcW w:w="512" w:type="dxa"/>
            <w:tcBorders>
              <w:top w:val="single" w:sz="4" w:space="0" w:color="auto"/>
            </w:tcBorders>
          </w:tcPr>
          <w:p w14:paraId="03D0E3C9" w14:textId="52B4F25C" w:rsidR="00437523" w:rsidRPr="00FD40C3" w:rsidRDefault="00FD40C3" w:rsidP="004327B1">
            <w:pPr>
              <w:ind w:firstLine="0"/>
              <w:jc w:val="center"/>
            </w:pPr>
            <w:r w:rsidRPr="00FD40C3">
              <w:t>5</w:t>
            </w:r>
          </w:p>
        </w:tc>
        <w:tc>
          <w:tcPr>
            <w:tcW w:w="2193" w:type="dxa"/>
            <w:tcBorders>
              <w:top w:val="single" w:sz="4" w:space="0" w:color="auto"/>
            </w:tcBorders>
          </w:tcPr>
          <w:p w14:paraId="643E0CDE" w14:textId="77777777" w:rsidR="00437523" w:rsidRPr="00FD40C3" w:rsidRDefault="00437523" w:rsidP="005A1EE2">
            <w:pPr>
              <w:ind w:firstLine="0"/>
              <w:jc w:val="left"/>
            </w:pPr>
            <w:r w:rsidRPr="00FD40C3">
              <w:t>Comparative Study of Test-Driven Development (TDD), Behavior-Driven Development (BDD) and Acceptance Test–Driven Development (ATDD)</w:t>
            </w:r>
          </w:p>
          <w:p w14:paraId="7FBF4585" w14:textId="13E52BF6" w:rsidR="00437523" w:rsidRPr="00FD40C3" w:rsidRDefault="00437523" w:rsidP="005A1EE2">
            <w:pPr>
              <w:ind w:firstLine="0"/>
              <w:jc w:val="left"/>
            </w:pPr>
            <w:r w:rsidRPr="00FD40C3">
              <w:t>(2019)</w:t>
            </w:r>
          </w:p>
        </w:tc>
        <w:tc>
          <w:tcPr>
            <w:tcW w:w="2950" w:type="dxa"/>
            <w:tcBorders>
              <w:top w:val="single" w:sz="4" w:space="0" w:color="auto"/>
            </w:tcBorders>
          </w:tcPr>
          <w:p w14:paraId="67DB05A9" w14:textId="3F1825AA" w:rsidR="00437523" w:rsidRPr="00FD40C3" w:rsidRDefault="00437523" w:rsidP="00AD1B20">
            <w:pPr>
              <w:ind w:firstLine="0"/>
              <w:jc w:val="left"/>
            </w:pPr>
            <w:r w:rsidRPr="00FD40C3">
              <w:t xml:space="preserve">Membandingkan perbedaan antara </w:t>
            </w:r>
            <w:r w:rsidRPr="00FD40C3">
              <w:rPr>
                <w:i/>
                <w:iCs/>
              </w:rPr>
              <w:t>Test-Driven Development</w:t>
            </w:r>
            <w:r w:rsidRPr="00FD40C3">
              <w:t xml:space="preserve"> (TDD), </w:t>
            </w:r>
            <w:r w:rsidRPr="00FD40C3">
              <w:rPr>
                <w:i/>
                <w:iCs/>
              </w:rPr>
              <w:t>Behavior-Driven Development</w:t>
            </w:r>
            <w:r w:rsidRPr="00FD40C3">
              <w:t xml:space="preserve"> (BDD), dan </w:t>
            </w:r>
            <w:r w:rsidRPr="00FD40C3">
              <w:rPr>
                <w:i/>
                <w:iCs/>
              </w:rPr>
              <w:t>Acceptance Test-Driven Development</w:t>
            </w:r>
            <w:r w:rsidRPr="00FD40C3">
              <w:t xml:space="preserve"> (ATDD) dalam pengembangan perangkat lunak dengan lingkungan pengembangan yang berbeda.</w:t>
            </w:r>
          </w:p>
        </w:tc>
        <w:tc>
          <w:tcPr>
            <w:tcW w:w="2508" w:type="dxa"/>
            <w:tcBorders>
              <w:top w:val="single" w:sz="4" w:space="0" w:color="auto"/>
            </w:tcBorders>
          </w:tcPr>
          <w:p w14:paraId="58751875" w14:textId="470C943F" w:rsidR="00437523" w:rsidRPr="00FD40C3" w:rsidRDefault="00437523" w:rsidP="00AD1B20">
            <w:pPr>
              <w:ind w:firstLine="0"/>
              <w:jc w:val="left"/>
            </w:pPr>
            <w:r w:rsidRPr="00FD40C3">
              <w:t>Studi banding metode pengembangan perangkat lunak.</w:t>
            </w:r>
          </w:p>
        </w:tc>
        <w:tc>
          <w:tcPr>
            <w:tcW w:w="3084" w:type="dxa"/>
            <w:tcBorders>
              <w:top w:val="single" w:sz="4" w:space="0" w:color="auto"/>
            </w:tcBorders>
          </w:tcPr>
          <w:p w14:paraId="597FFF58" w14:textId="06CA94AB" w:rsidR="00437523" w:rsidRPr="00FD40C3" w:rsidRDefault="00437523" w:rsidP="00492FCB">
            <w:pPr>
              <w:ind w:firstLine="0"/>
              <w:jc w:val="left"/>
            </w:pPr>
            <w:r w:rsidRPr="00FD40C3">
              <w:t>TDD digunakan saat pengembang menulis dan menjalankan pengujian.</w:t>
            </w:r>
          </w:p>
          <w:p w14:paraId="24B6187F" w14:textId="77777777" w:rsidR="00437523" w:rsidRPr="00FD40C3" w:rsidRDefault="00437523" w:rsidP="00492FCB">
            <w:pPr>
              <w:ind w:firstLine="0"/>
              <w:jc w:val="left"/>
            </w:pPr>
          </w:p>
          <w:p w14:paraId="6E032E8D" w14:textId="78D698B3" w:rsidR="00437523" w:rsidRPr="00FD40C3" w:rsidRDefault="00437523" w:rsidP="00492FCB">
            <w:pPr>
              <w:ind w:firstLine="0"/>
              <w:jc w:val="left"/>
            </w:pPr>
            <w:r w:rsidRPr="00FD40C3">
              <w:t>BDD merincikan perilaku fitur menggunakan bahasa yang dapat dimengerti semua orang yang terkait dalam pembangunan.</w:t>
            </w:r>
          </w:p>
          <w:p w14:paraId="5BACFFB0" w14:textId="77777777" w:rsidR="00437523" w:rsidRPr="00FD40C3" w:rsidRDefault="00437523" w:rsidP="00492FCB">
            <w:pPr>
              <w:ind w:firstLine="0"/>
              <w:jc w:val="left"/>
            </w:pPr>
          </w:p>
          <w:p w14:paraId="1F382835" w14:textId="2221D3E4" w:rsidR="00437523" w:rsidRPr="00FD40C3" w:rsidRDefault="00437523" w:rsidP="00492FCB">
            <w:pPr>
              <w:ind w:firstLine="0"/>
              <w:jc w:val="left"/>
            </w:pPr>
            <w:r w:rsidRPr="00FD40C3">
              <w:t>ATDD membuat implementasi lebih efektif.</w:t>
            </w:r>
          </w:p>
        </w:tc>
        <w:tc>
          <w:tcPr>
            <w:tcW w:w="2405" w:type="dxa"/>
            <w:tcBorders>
              <w:top w:val="single" w:sz="4" w:space="0" w:color="auto"/>
            </w:tcBorders>
          </w:tcPr>
          <w:p w14:paraId="2CE4F6E5" w14:textId="7F3C87CB" w:rsidR="00437523" w:rsidRPr="00FD40C3" w:rsidRDefault="001C37C0" w:rsidP="00492FCB">
            <w:pPr>
              <w:ind w:firstLine="0"/>
              <w:jc w:val="left"/>
            </w:pPr>
            <w:r w:rsidRPr="00FD40C3">
              <w:t xml:space="preserve">SDLC TDD akan digunakan pada penelitian ini untuk mengembangkan aplikasi penilaian esai otomatis guna meminimalisir kemungkinan adanya </w:t>
            </w:r>
            <w:r w:rsidRPr="00FD40C3">
              <w:rPr>
                <w:i/>
                <w:iCs/>
              </w:rPr>
              <w:t>bug</w:t>
            </w:r>
            <w:r w:rsidRPr="00FD40C3">
              <w:t xml:space="preserve"> pada tahap penulisan kode.</w:t>
            </w:r>
          </w:p>
        </w:tc>
      </w:tr>
    </w:tbl>
    <w:p w14:paraId="684100E9" w14:textId="77777777" w:rsidR="00956364" w:rsidRPr="00FD40C3" w:rsidRDefault="00956364">
      <w:pPr>
        <w:sectPr w:rsidR="00956364" w:rsidRPr="00FD40C3" w:rsidSect="00FD40C3">
          <w:pgSz w:w="16834" w:h="11909" w:orient="landscape"/>
          <w:pgMar w:top="1987" w:right="1699" w:bottom="1699" w:left="1699" w:header="720" w:footer="720" w:gutter="0"/>
          <w:cols w:space="720"/>
          <w:docGrid w:linePitch="326"/>
        </w:sectPr>
      </w:pPr>
    </w:p>
    <w:p w14:paraId="379CC9DB" w14:textId="0F7B72B8" w:rsidR="00702134" w:rsidRPr="00FD40C3" w:rsidRDefault="00702134" w:rsidP="00702134">
      <w:pPr>
        <w:ind w:firstLine="0"/>
      </w:pPr>
      <w:bookmarkStart w:id="105" w:name="_3whwml4" w:colFirst="0" w:colLast="0"/>
      <w:bookmarkEnd w:id="105"/>
      <w:r w:rsidRPr="00FD40C3">
        <w:lastRenderedPageBreak/>
        <w:t>Pada Tabel 2.1 sebelumnya, dapat diperhatikan beberapa tinjauan pustaka yang menjadi landasan pada penelitian ini lengkap dengan permasalahan, metode, hasil, dan perbedaan penelitian penulis dengan landasan teori penelitian sebelumnya.</w:t>
      </w:r>
    </w:p>
    <w:p w14:paraId="23073111" w14:textId="77777777" w:rsidR="00702134" w:rsidRPr="00FD40C3" w:rsidRDefault="00702134" w:rsidP="00702134">
      <w:pPr>
        <w:ind w:firstLine="0"/>
      </w:pPr>
    </w:p>
    <w:p w14:paraId="0E58C118" w14:textId="154C9FD7" w:rsidR="00F52D40" w:rsidRPr="00FD40C3" w:rsidRDefault="006724C1" w:rsidP="006710EE">
      <w:pPr>
        <w:pStyle w:val="Heading2"/>
        <w:numPr>
          <w:ilvl w:val="1"/>
          <w:numId w:val="8"/>
        </w:numPr>
        <w:ind w:left="360"/>
      </w:pPr>
      <w:bookmarkStart w:id="106" w:name="_Toc156587052"/>
      <w:bookmarkStart w:id="107" w:name="_Toc156593597"/>
      <w:bookmarkStart w:id="108" w:name="_Toc156594611"/>
      <w:r w:rsidRPr="00FD40C3">
        <w:t>Dasar Teori</w:t>
      </w:r>
      <w:bookmarkEnd w:id="106"/>
      <w:bookmarkEnd w:id="107"/>
      <w:bookmarkEnd w:id="108"/>
    </w:p>
    <w:p w14:paraId="7DF47135" w14:textId="6D69F1CA" w:rsidR="00F52D40" w:rsidRPr="00FD40C3" w:rsidRDefault="00BC4050">
      <w:pPr>
        <w:ind w:firstLine="0"/>
      </w:pPr>
      <w:r w:rsidRPr="00FD40C3">
        <w:t xml:space="preserve">Ada beberapa teori yang akan digunakan untuk </w:t>
      </w:r>
      <w:r w:rsidR="009E4957" w:rsidRPr="00FD40C3">
        <w:t xml:space="preserve">mendukung </w:t>
      </w:r>
      <w:r w:rsidRPr="00FD40C3">
        <w:t>penelitian tugas akhir ini</w:t>
      </w:r>
      <w:r w:rsidR="009E4957" w:rsidRPr="00FD40C3">
        <w:t xml:space="preserve">. Teori yang digunakan akan menjadi landasan, dan memperkuat pemahaman selama penelitian ini dilakukan. Berikut adalah teori yang digunakan pada penelitian tugas akhir ini: </w:t>
      </w:r>
    </w:p>
    <w:p w14:paraId="25A80700" w14:textId="77777777" w:rsidR="00F52D40" w:rsidRPr="00FD40C3" w:rsidRDefault="00F52D40"/>
    <w:p w14:paraId="3A215182" w14:textId="03C7598E" w:rsidR="00F52D40" w:rsidRPr="00FD40C3" w:rsidRDefault="009E4957">
      <w:pPr>
        <w:pStyle w:val="Heading3"/>
        <w:numPr>
          <w:ilvl w:val="2"/>
          <w:numId w:val="8"/>
        </w:numPr>
      </w:pPr>
      <w:bookmarkStart w:id="109" w:name="_2bn6wsx" w:colFirst="0" w:colLast="0"/>
      <w:bookmarkStart w:id="110" w:name="_Toc156587053"/>
      <w:bookmarkStart w:id="111" w:name="_Toc156593598"/>
      <w:bookmarkStart w:id="112" w:name="_Toc156594612"/>
      <w:bookmarkEnd w:id="109"/>
      <w:r w:rsidRPr="00FD40C3">
        <w:t>Test-Driven Development</w:t>
      </w:r>
      <w:bookmarkEnd w:id="110"/>
      <w:bookmarkEnd w:id="111"/>
      <w:bookmarkEnd w:id="112"/>
      <w:r w:rsidRPr="00FD40C3">
        <w:t xml:space="preserve"> </w:t>
      </w:r>
    </w:p>
    <w:p w14:paraId="6DE8577C" w14:textId="42E46015" w:rsidR="00F52D40" w:rsidRPr="00FD40C3" w:rsidRDefault="002F05DC" w:rsidP="002F05DC">
      <w:pPr>
        <w:ind w:firstLine="0"/>
      </w:pPr>
      <w:r w:rsidRPr="00FD40C3">
        <w:rPr>
          <w:i/>
          <w:iCs/>
        </w:rPr>
        <w:t>Test-Driven Development</w:t>
      </w:r>
      <w:r w:rsidRPr="00FD40C3">
        <w:t xml:space="preserve"> (TDD) merupakan metode </w:t>
      </w:r>
      <w:r w:rsidR="00492095" w:rsidRPr="00FD40C3">
        <w:t>pengembangan</w:t>
      </w:r>
      <w:r w:rsidRPr="00FD40C3">
        <w:t xml:space="preserve"> perangkat lunak </w:t>
      </w:r>
      <w:r w:rsidRPr="00FD40C3">
        <w:rPr>
          <w:i/>
          <w:iCs/>
        </w:rPr>
        <w:t>agile</w:t>
      </w:r>
      <w:r w:rsidRPr="00FD40C3">
        <w:t xml:space="preserve"> yang dikenalkan oleh </w:t>
      </w:r>
      <w:r w:rsidRPr="00FD40C3">
        <w:rPr>
          <w:i/>
          <w:iCs/>
        </w:rPr>
        <w:t>Extreme Programming</w:t>
      </w:r>
      <w:r w:rsidRPr="00FD40C3">
        <w:t xml:space="preserve"> (XP). TDD menggunakan </w:t>
      </w:r>
      <w:r w:rsidR="00171CEB" w:rsidRPr="00FD40C3">
        <w:t>pendekatan pengujian unit yang terfokus pada pengembang</w:t>
      </w:r>
      <w:r w:rsidR="00843D13" w:rsidRPr="00FD40C3">
        <w:t xml:space="preserve"> </w:t>
      </w:r>
      <w:r w:rsidR="00524D40" w:rsidRPr="00FD40C3">
        <w:fldChar w:fldCharType="begin"/>
      </w:r>
      <w:r w:rsidR="00E31C5D" w:rsidRPr="00FD40C3">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sidRPr="00FD40C3">
        <w:fldChar w:fldCharType="separate"/>
      </w:r>
      <w:r w:rsidR="00E31C5D" w:rsidRPr="00FD40C3">
        <w:t>[7]</w:t>
      </w:r>
      <w:r w:rsidR="00524D40" w:rsidRPr="00FD40C3">
        <w:fldChar w:fldCharType="end"/>
      </w:r>
      <w:r w:rsidR="00171CEB" w:rsidRPr="00FD40C3">
        <w:t xml:space="preserve">. </w:t>
      </w:r>
      <w:r w:rsidR="00092D4D" w:rsidRPr="00FD40C3">
        <w:t>TDD bekerja dengan cara menuliskan kode pengujian dan fungsionalitas hingga pengujian berhasil, kemudian menuliskan kode pengujian dan fungsionalitas selanjutnya</w:t>
      </w:r>
      <w:r w:rsidR="00843D13" w:rsidRPr="00FD40C3">
        <w:t xml:space="preserve"> </w:t>
      </w:r>
      <w:r w:rsidR="00092D4D" w:rsidRPr="00FD40C3">
        <w:fldChar w:fldCharType="begin"/>
      </w:r>
      <w:r w:rsidR="00E31C5D" w:rsidRPr="00FD40C3">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sidRPr="00FD40C3">
        <w:fldChar w:fldCharType="separate"/>
      </w:r>
      <w:r w:rsidR="00E31C5D" w:rsidRPr="00FD40C3">
        <w:t>[9]</w:t>
      </w:r>
      <w:r w:rsidR="00092D4D" w:rsidRPr="00FD40C3">
        <w:fldChar w:fldCharType="end"/>
      </w:r>
      <w:r w:rsidR="00092D4D" w:rsidRPr="00FD40C3">
        <w:t>.</w:t>
      </w:r>
      <w:r w:rsidR="00220668" w:rsidRPr="00FD40C3">
        <w:t xml:space="preserve"> Kode pengujian yang digunakan dapat berupa </w:t>
      </w:r>
      <w:r w:rsidR="00D118BB" w:rsidRPr="00FD40C3">
        <w:rPr>
          <w:i/>
          <w:iCs/>
        </w:rPr>
        <w:t>integration</w:t>
      </w:r>
      <w:r w:rsidR="00220668" w:rsidRPr="00FD40C3">
        <w:rPr>
          <w:i/>
          <w:iCs/>
        </w:rPr>
        <w:t xml:space="preserve"> testing</w:t>
      </w:r>
      <w:r w:rsidR="00220668" w:rsidRPr="00FD40C3">
        <w:t xml:space="preserve"> atau </w:t>
      </w:r>
      <w:r w:rsidR="00220668" w:rsidRPr="00FD40C3">
        <w:rPr>
          <w:i/>
          <w:iCs/>
        </w:rPr>
        <w:t>scenario testing</w:t>
      </w:r>
      <w:r w:rsidR="00517F43" w:rsidRPr="00FD40C3">
        <w:t xml:space="preserve">. </w:t>
      </w:r>
      <w:r w:rsidR="00D118BB" w:rsidRPr="00FD40C3">
        <w:rPr>
          <w:i/>
          <w:iCs/>
        </w:rPr>
        <w:t>Scenario</w:t>
      </w:r>
      <w:r w:rsidR="00517F43" w:rsidRPr="00FD40C3">
        <w:rPr>
          <w:i/>
          <w:iCs/>
        </w:rPr>
        <w:t xml:space="preserve"> testing</w:t>
      </w:r>
      <w:r w:rsidR="00517F43" w:rsidRPr="00FD40C3">
        <w:t xml:space="preserve"> digunakan untuk memastikan bahwa fungsi pada aplikasi bekerja pada kondisi spesifik</w:t>
      </w:r>
      <w:r w:rsidR="00234B28" w:rsidRPr="00FD40C3">
        <w:t xml:space="preserve"> yang biasa digunakan dengan metode pengujian lain </w:t>
      </w:r>
      <w:r w:rsidR="00234B28" w:rsidRPr="00FD40C3">
        <w:fldChar w:fldCharType="begin"/>
      </w:r>
      <w:r w:rsidR="00234B28" w:rsidRPr="00FD40C3">
        <w:instrText xml:space="preserve"> ADDIN ZOTERO_ITEM CSL_CITATION {"citationID":"WRerEN81","properties":{"formattedCitation":"[21]","plainCitation":"[21]","noteIndex":0},"citationItems":[{"id":144,"uris":["http://zotero.org/users/10550292/items/BZLD9QHQ"],"itemData":{"id":144,"type":"article-journal","language":"en","source":"Zotero","title":"An Introduction to Scenario Testing","author":[{"family":"Kaner","given":"Cem"}]}}],"schema":"https://github.com/citation-style-language/schema/raw/master/csl-citation.json"} </w:instrText>
      </w:r>
      <w:r w:rsidR="00234B28" w:rsidRPr="00FD40C3">
        <w:fldChar w:fldCharType="separate"/>
      </w:r>
      <w:r w:rsidR="00234B28" w:rsidRPr="00FD40C3">
        <w:t>[21]</w:t>
      </w:r>
      <w:r w:rsidR="00234B28" w:rsidRPr="00FD40C3">
        <w:fldChar w:fldCharType="end"/>
      </w:r>
      <w:r w:rsidR="00517F43" w:rsidRPr="00FD40C3">
        <w:t xml:space="preserve">, sedangkan </w:t>
      </w:r>
      <w:r w:rsidR="00D118BB" w:rsidRPr="00FD40C3">
        <w:rPr>
          <w:i/>
          <w:iCs/>
        </w:rPr>
        <w:t>integration</w:t>
      </w:r>
      <w:r w:rsidR="00517F43" w:rsidRPr="00FD40C3">
        <w:rPr>
          <w:i/>
          <w:iCs/>
        </w:rPr>
        <w:t xml:space="preserve"> testing</w:t>
      </w:r>
      <w:r w:rsidR="00517F43" w:rsidRPr="00FD40C3">
        <w:t xml:space="preserve"> digunakan untuk memastikan bahwa sebuah fungsi pada aplikasi dapat bekerja sesuai ekspektasi secara keseluruhan. </w:t>
      </w:r>
      <w:r w:rsidR="002D77A8" w:rsidRPr="00FD40C3">
        <w:t>Metode ini meningkatkan kualitas produk perangkat lunak yang dikembangkan dan produktifitas pengembang.</w:t>
      </w:r>
    </w:p>
    <w:p w14:paraId="7114A185" w14:textId="3F856081" w:rsidR="002D77A8" w:rsidRPr="00FD40C3" w:rsidRDefault="002D77A8" w:rsidP="002F05DC">
      <w:pPr>
        <w:ind w:firstLine="0"/>
      </w:pPr>
    </w:p>
    <w:p w14:paraId="7AD411FF" w14:textId="795B0561" w:rsidR="002D77A8" w:rsidRPr="00FD40C3" w:rsidRDefault="002D77A8" w:rsidP="002F05DC">
      <w:pPr>
        <w:ind w:firstLine="0"/>
      </w:pPr>
      <w:r w:rsidRPr="00FD40C3">
        <w:t>Studi kasus pada tahun 2019 menyebutkan kelebihan saat menggunakan metode pengembangan perangkat lunak TDD sebagai berikut:</w:t>
      </w:r>
    </w:p>
    <w:p w14:paraId="33EA3FFE" w14:textId="46B26C77" w:rsidR="002D77A8" w:rsidRPr="00FD40C3" w:rsidRDefault="002D77A8" w:rsidP="00517F43">
      <w:pPr>
        <w:pStyle w:val="ListParagraph"/>
        <w:numPr>
          <w:ilvl w:val="0"/>
          <w:numId w:val="19"/>
        </w:numPr>
        <w:ind w:left="360"/>
      </w:pPr>
      <w:r w:rsidRPr="00FD40C3">
        <w:t>Membantu mencegah kecacatan produk</w:t>
      </w:r>
    </w:p>
    <w:p w14:paraId="45F7EB12" w14:textId="790915F7" w:rsidR="002D77A8" w:rsidRPr="00FD40C3" w:rsidRDefault="002D77A8" w:rsidP="00517F43">
      <w:pPr>
        <w:pStyle w:val="ListParagraph"/>
        <w:numPr>
          <w:ilvl w:val="0"/>
          <w:numId w:val="19"/>
        </w:numPr>
        <w:ind w:left="360"/>
        <w:rPr>
          <w:sz w:val="20"/>
          <w:szCs w:val="20"/>
        </w:rPr>
      </w:pPr>
      <w:r w:rsidRPr="00FD40C3">
        <w:t>Membantu dokumentasi kode dengan contoh eksekusi</w:t>
      </w:r>
    </w:p>
    <w:p w14:paraId="6C9C98B8" w14:textId="71410F91" w:rsidR="002D77A8" w:rsidRPr="00FD40C3" w:rsidRDefault="002D77A8" w:rsidP="00517F43">
      <w:pPr>
        <w:pStyle w:val="ListParagraph"/>
        <w:numPr>
          <w:ilvl w:val="0"/>
          <w:numId w:val="19"/>
        </w:numPr>
        <w:ind w:left="360"/>
        <w:rPr>
          <w:sz w:val="20"/>
          <w:szCs w:val="20"/>
        </w:rPr>
      </w:pPr>
      <w:r w:rsidRPr="00FD40C3">
        <w:t>Membantu programmer untuk sangat memahami kode mereka</w:t>
      </w:r>
    </w:p>
    <w:p w14:paraId="67FF18D2" w14:textId="3D7E73FC" w:rsidR="002D77A8" w:rsidRPr="00FD40C3" w:rsidRDefault="002D77A8" w:rsidP="00517F43">
      <w:pPr>
        <w:pStyle w:val="ListParagraph"/>
        <w:numPr>
          <w:ilvl w:val="0"/>
          <w:numId w:val="19"/>
        </w:numPr>
        <w:ind w:left="360"/>
        <w:rPr>
          <w:sz w:val="20"/>
          <w:szCs w:val="20"/>
        </w:rPr>
      </w:pPr>
      <w:r w:rsidRPr="00FD40C3">
        <w:t xml:space="preserve">Mendukung </w:t>
      </w:r>
      <w:r w:rsidR="0001652D" w:rsidRPr="00FD40C3">
        <w:t>refaktor sebagai kebutuhan dan perubahan desain</w:t>
      </w:r>
    </w:p>
    <w:p w14:paraId="37346B0E" w14:textId="13D365C2" w:rsidR="0001652D" w:rsidRPr="00FD40C3" w:rsidRDefault="0001652D" w:rsidP="00517F43">
      <w:pPr>
        <w:pStyle w:val="ListParagraph"/>
        <w:numPr>
          <w:ilvl w:val="0"/>
          <w:numId w:val="19"/>
        </w:numPr>
        <w:ind w:left="360"/>
        <w:rPr>
          <w:sz w:val="20"/>
          <w:szCs w:val="20"/>
        </w:rPr>
      </w:pPr>
      <w:r w:rsidRPr="00FD40C3">
        <w:t>Mendorong desain yang lebih baik</w:t>
      </w:r>
    </w:p>
    <w:p w14:paraId="2FF3729C" w14:textId="596E2CA8" w:rsidR="0001652D" w:rsidRPr="00FD40C3" w:rsidRDefault="0001652D" w:rsidP="00517F43">
      <w:pPr>
        <w:pStyle w:val="ListParagraph"/>
        <w:numPr>
          <w:ilvl w:val="0"/>
          <w:numId w:val="19"/>
        </w:numPr>
        <w:ind w:left="360"/>
        <w:rPr>
          <w:sz w:val="20"/>
          <w:szCs w:val="20"/>
        </w:rPr>
      </w:pPr>
      <w:r w:rsidRPr="00FD40C3">
        <w:t>Menyediakan peringatan awal terkait masalah desain</w:t>
      </w:r>
    </w:p>
    <w:p w14:paraId="72B41D3E" w14:textId="315C1D5B" w:rsidR="0001652D" w:rsidRPr="00FD40C3" w:rsidRDefault="0001652D" w:rsidP="00517F43">
      <w:pPr>
        <w:pStyle w:val="ListParagraph"/>
        <w:numPr>
          <w:ilvl w:val="0"/>
          <w:numId w:val="19"/>
        </w:numPr>
        <w:ind w:left="360"/>
        <w:rPr>
          <w:sz w:val="20"/>
          <w:szCs w:val="20"/>
        </w:rPr>
      </w:pPr>
      <w:r w:rsidRPr="00FD40C3">
        <w:lastRenderedPageBreak/>
        <w:t>Membuat rangkaian uji regresi otomatis</w:t>
      </w:r>
    </w:p>
    <w:p w14:paraId="35DF012E" w14:textId="05A1BDDF" w:rsidR="0001652D" w:rsidRPr="00FD40C3" w:rsidRDefault="0001652D" w:rsidP="00517F43">
      <w:pPr>
        <w:pStyle w:val="ListParagraph"/>
        <w:numPr>
          <w:ilvl w:val="0"/>
          <w:numId w:val="19"/>
        </w:numPr>
        <w:ind w:left="360"/>
        <w:rPr>
          <w:sz w:val="20"/>
          <w:szCs w:val="20"/>
        </w:rPr>
      </w:pPr>
      <w:r w:rsidRPr="00FD40C3">
        <w:t xml:space="preserve">Programmer mempelajari </w:t>
      </w:r>
      <w:r w:rsidR="004020A8" w:rsidRPr="00FD40C3">
        <w:t>c</w:t>
      </w:r>
      <w:r w:rsidRPr="00FD40C3">
        <w:t>ara menulis jenis pengujian lain</w:t>
      </w:r>
    </w:p>
    <w:p w14:paraId="42BA8C1F" w14:textId="43554DAA" w:rsidR="0001652D" w:rsidRPr="00FD40C3" w:rsidRDefault="0001652D" w:rsidP="00517F43">
      <w:pPr>
        <w:pStyle w:val="ListParagraph"/>
        <w:numPr>
          <w:ilvl w:val="0"/>
          <w:numId w:val="19"/>
        </w:numPr>
        <w:ind w:left="360"/>
        <w:rPr>
          <w:sz w:val="20"/>
          <w:szCs w:val="20"/>
        </w:rPr>
      </w:pPr>
      <w:r w:rsidRPr="00FD40C3">
        <w:t>Mendorong langkah kecil dan prinsip bahwa lebih baik untuk menjaga sistem tetap bekerja</w:t>
      </w:r>
    </w:p>
    <w:p w14:paraId="17A6EE37" w14:textId="33E3BE03" w:rsidR="007B1CC3" w:rsidRPr="00FD40C3" w:rsidRDefault="007B1CC3" w:rsidP="007B1CC3">
      <w:pPr>
        <w:ind w:firstLine="0"/>
        <w:rPr>
          <w:sz w:val="20"/>
          <w:szCs w:val="20"/>
        </w:rPr>
      </w:pPr>
    </w:p>
    <w:p w14:paraId="42FD3FD3" w14:textId="4C264292" w:rsidR="007B1CC3" w:rsidRPr="00FD40C3" w:rsidRDefault="007B1CC3" w:rsidP="007B1CC3">
      <w:pPr>
        <w:ind w:firstLine="0"/>
      </w:pPr>
      <w:r w:rsidRPr="00FD40C3">
        <w:t>Kemudian, pada studi yang sama juga menyebutkan kekurangan saat menggunakan metode pengembangan perangkat lunak TDD, yaitu sebagai berikut:</w:t>
      </w:r>
    </w:p>
    <w:p w14:paraId="72D4ACDC" w14:textId="1D8A681C" w:rsidR="007B1CC3" w:rsidRPr="00FD40C3" w:rsidRDefault="007B1CC3" w:rsidP="00517F43">
      <w:pPr>
        <w:pStyle w:val="ListParagraph"/>
        <w:numPr>
          <w:ilvl w:val="0"/>
          <w:numId w:val="20"/>
        </w:numPr>
        <w:ind w:left="360"/>
      </w:pPr>
      <w:r w:rsidRPr="00FD40C3">
        <w:t>Sulit untuk dipelajari</w:t>
      </w:r>
    </w:p>
    <w:p w14:paraId="61C8C253" w14:textId="5C426DAE" w:rsidR="007B1CC3" w:rsidRPr="00FD40C3" w:rsidRDefault="007B1CC3" w:rsidP="00517F43">
      <w:pPr>
        <w:pStyle w:val="ListParagraph"/>
        <w:numPr>
          <w:ilvl w:val="0"/>
          <w:numId w:val="20"/>
        </w:numPr>
        <w:ind w:left="360"/>
      </w:pPr>
      <w:r w:rsidRPr="00FD40C3">
        <w:t>Sulit untuk diaplikasikan kepada kode yang telah dibuat sebelumnya dari orang lain (</w:t>
      </w:r>
      <w:r w:rsidRPr="00FD40C3">
        <w:rPr>
          <w:i/>
          <w:iCs/>
        </w:rPr>
        <w:t>legacy code</w:t>
      </w:r>
      <w:r w:rsidRPr="00FD40C3">
        <w:t>)</w:t>
      </w:r>
    </w:p>
    <w:p w14:paraId="7B769C13" w14:textId="328D0196" w:rsidR="007B1CC3" w:rsidRPr="00FD40C3" w:rsidRDefault="007B1CC3" w:rsidP="00517F43">
      <w:pPr>
        <w:pStyle w:val="ListParagraph"/>
        <w:numPr>
          <w:ilvl w:val="0"/>
          <w:numId w:val="20"/>
        </w:numPr>
        <w:ind w:left="360"/>
      </w:pPr>
      <w:r w:rsidRPr="00FD40C3">
        <w:t>Banyak kesalahpahaman yang mempersulit programmer untuk mempelajarinya.</w:t>
      </w:r>
    </w:p>
    <w:p w14:paraId="6682AC3C" w14:textId="0A515F32" w:rsidR="00B37A61" w:rsidRPr="00FD40C3" w:rsidRDefault="00B37A61" w:rsidP="00B37A61">
      <w:pPr>
        <w:ind w:firstLine="0"/>
      </w:pPr>
    </w:p>
    <w:p w14:paraId="6EBDC559" w14:textId="27190D69" w:rsidR="00B37A61" w:rsidRPr="00FD40C3" w:rsidRDefault="00B37A61" w:rsidP="00B37A61">
      <w:pPr>
        <w:ind w:firstLine="0"/>
      </w:pPr>
      <w:r w:rsidRPr="00FD40C3">
        <w:rPr>
          <w:i/>
          <w:iCs/>
        </w:rPr>
        <w:t>Test-Driven Development</w:t>
      </w:r>
      <w:r w:rsidRPr="00FD40C3">
        <w:t xml:space="preserve"> (TDD) memiliki siklus pengembangan perangkat lunak seperti Gambar 2.1 berikut ini:</w:t>
      </w:r>
    </w:p>
    <w:p w14:paraId="072431C4" w14:textId="77777777" w:rsidR="001957A6" w:rsidRPr="00FD40C3" w:rsidRDefault="001957A6" w:rsidP="00B37A61">
      <w:pPr>
        <w:ind w:firstLine="0"/>
      </w:pPr>
    </w:p>
    <w:p w14:paraId="0558349F" w14:textId="210CA2FD" w:rsidR="00B37A61" w:rsidRPr="00FD40C3" w:rsidRDefault="001957A6" w:rsidP="00ED4D30">
      <w:pPr>
        <w:ind w:firstLine="0"/>
        <w:jc w:val="center"/>
      </w:pPr>
      <w:r w:rsidRPr="00FD40C3">
        <w:rPr>
          <w:noProof/>
        </w:rPr>
        <w:drawing>
          <wp:inline distT="0" distB="0" distL="0" distR="0" wp14:anchorId="6C967706" wp14:editId="192F3982">
            <wp:extent cx="4055745" cy="3096433"/>
            <wp:effectExtent l="19050" t="19050" r="1905"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solidFill>
                        <a:schemeClr val="tx1"/>
                      </a:solidFill>
                    </a:ln>
                  </pic:spPr>
                </pic:pic>
              </a:graphicData>
            </a:graphic>
          </wp:inline>
        </w:drawing>
      </w:r>
    </w:p>
    <w:p w14:paraId="08F3293C" w14:textId="5629EF6F" w:rsidR="008C2F64" w:rsidRPr="00FD40C3" w:rsidRDefault="008C2F64" w:rsidP="00791A5A">
      <w:pPr>
        <w:pStyle w:val="Gambar2"/>
        <w:rPr>
          <w:lang w:val="id-ID"/>
        </w:rPr>
      </w:pPr>
      <w:bookmarkStart w:id="113" w:name="_Toc156335910"/>
      <w:r w:rsidRPr="00FD40C3">
        <w:rPr>
          <w:lang w:val="id-ID"/>
        </w:rPr>
        <w:t xml:space="preserve">SDLC </w:t>
      </w:r>
      <w:r w:rsidRPr="00B407BE">
        <w:rPr>
          <w:i/>
          <w:iCs/>
          <w:lang w:val="id-ID"/>
        </w:rPr>
        <w:t>Test-Driven Development</w:t>
      </w:r>
      <w:r w:rsidRPr="00FD40C3">
        <w:rPr>
          <w:lang w:val="id-ID"/>
        </w:rPr>
        <w:t xml:space="preserve"> (TDD) </w:t>
      </w:r>
      <w:r w:rsidRPr="00FD40C3">
        <w:rPr>
          <w:lang w:val="id-ID"/>
        </w:rPr>
        <w:fldChar w:fldCharType="begin"/>
      </w:r>
      <w:r w:rsidR="00234B28" w:rsidRPr="00FD40C3">
        <w:rPr>
          <w:lang w:val="id-ID"/>
        </w:rPr>
        <w:instrText xml:space="preserve"> ADDIN ZOTERO_ITEM CSL_CITATION {"citationID":"knjj6ctD","properties":{"formattedCitation":"[22]","plainCitation":"[22]","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sidRPr="00FD40C3">
        <w:rPr>
          <w:lang w:val="id-ID"/>
        </w:rPr>
        <w:fldChar w:fldCharType="separate"/>
      </w:r>
      <w:r w:rsidR="00234B28" w:rsidRPr="00FD40C3">
        <w:rPr>
          <w:lang w:val="id-ID"/>
        </w:rPr>
        <w:t>[22]</w:t>
      </w:r>
      <w:bookmarkEnd w:id="113"/>
      <w:r w:rsidRPr="00FD40C3">
        <w:rPr>
          <w:lang w:val="id-ID"/>
        </w:rPr>
        <w:fldChar w:fldCharType="end"/>
      </w:r>
    </w:p>
    <w:p w14:paraId="1BCBE569" w14:textId="77777777" w:rsidR="00F43D54" w:rsidRPr="00FD40C3" w:rsidRDefault="00F43D54" w:rsidP="00B37A61">
      <w:pPr>
        <w:pStyle w:val="Gambar"/>
        <w:rPr>
          <w:lang w:val="id-ID"/>
        </w:rPr>
      </w:pPr>
    </w:p>
    <w:p w14:paraId="4B57F0CC" w14:textId="16961813" w:rsidR="00B37A61" w:rsidRPr="00FD40C3" w:rsidRDefault="00B37A61" w:rsidP="00517F43">
      <w:pPr>
        <w:pStyle w:val="ListParagraph"/>
        <w:numPr>
          <w:ilvl w:val="0"/>
          <w:numId w:val="21"/>
        </w:numPr>
        <w:ind w:left="360"/>
      </w:pPr>
      <w:r w:rsidRPr="00FD40C3">
        <w:t>Langkah pertama yaitu membaca, memahami, dan memproses fitur atau bug yang diminta.</w:t>
      </w:r>
    </w:p>
    <w:p w14:paraId="09BB72B8" w14:textId="77777777" w:rsidR="00ED4D30" w:rsidRPr="00FD40C3" w:rsidRDefault="00ED4D30" w:rsidP="00517F43">
      <w:pPr>
        <w:pStyle w:val="ListParagraph"/>
        <w:numPr>
          <w:ilvl w:val="0"/>
          <w:numId w:val="21"/>
        </w:numPr>
        <w:ind w:left="360"/>
      </w:pPr>
      <w:r w:rsidRPr="00FD40C3">
        <w:lastRenderedPageBreak/>
        <w:t>Berdasarkan kebutuhan yang diminta, unit pengujian akan dibuat dan dijalankan dengan kode pada langkah 3.</w:t>
      </w:r>
    </w:p>
    <w:p w14:paraId="0CF7F84E" w14:textId="77777777" w:rsidR="00ED4D30" w:rsidRPr="00FD40C3" w:rsidRDefault="00ED4D30" w:rsidP="00517F43">
      <w:pPr>
        <w:pStyle w:val="ListParagraph"/>
        <w:numPr>
          <w:ilvl w:val="0"/>
          <w:numId w:val="21"/>
        </w:numPr>
        <w:ind w:left="360"/>
      </w:pPr>
      <w:r w:rsidRPr="00FD40C3">
        <w:t>Membuat dan mengimplementasikan kode yang memenuhi kebutuhan pengujian. Saat dijalankan, semua pengujian harus lolos, jika tidak, langkah ini akan diulang hingga berhasil.</w:t>
      </w:r>
    </w:p>
    <w:p w14:paraId="2757451A" w14:textId="77777777" w:rsidR="00ED4D30" w:rsidRPr="00FD40C3" w:rsidRDefault="00ED4D30" w:rsidP="00517F43">
      <w:pPr>
        <w:pStyle w:val="ListParagraph"/>
        <w:numPr>
          <w:ilvl w:val="0"/>
          <w:numId w:val="21"/>
        </w:numPr>
        <w:ind w:left="360"/>
      </w:pPr>
      <w:r w:rsidRPr="00FD40C3">
        <w:t>Apabila sudah berhasil, maka kode akan dibersihkan/dirapikan (</w:t>
      </w:r>
      <w:r w:rsidRPr="00FD40C3">
        <w:rPr>
          <w:i/>
          <w:iCs/>
        </w:rPr>
        <w:t>refactoring</w:t>
      </w:r>
      <w:r w:rsidRPr="00FD40C3">
        <w:t>).</w:t>
      </w:r>
    </w:p>
    <w:p w14:paraId="6E3B0E75" w14:textId="77777777" w:rsidR="00ED4D30" w:rsidRPr="00FD40C3" w:rsidRDefault="00ED4D30" w:rsidP="00517F43">
      <w:pPr>
        <w:pStyle w:val="ListParagraph"/>
        <w:numPr>
          <w:ilvl w:val="0"/>
          <w:numId w:val="21"/>
        </w:numPr>
        <w:ind w:left="360"/>
      </w:pPr>
      <w:r w:rsidRPr="00FD40C3">
        <w:t>Ulang dari langkah 1 dengan permintaan fitur atau bug yang baru.</w:t>
      </w:r>
    </w:p>
    <w:p w14:paraId="0150F619" w14:textId="77777777" w:rsidR="00ED4D30" w:rsidRPr="00FD40C3" w:rsidRDefault="00ED4D30" w:rsidP="00ED4D30">
      <w:pPr>
        <w:ind w:firstLine="0"/>
      </w:pPr>
    </w:p>
    <w:p w14:paraId="17263E89" w14:textId="23B92F33" w:rsidR="00B37A61" w:rsidRPr="00FD40C3" w:rsidRDefault="00ED4D30" w:rsidP="00ED4D30">
      <w:pPr>
        <w:ind w:firstLine="0"/>
      </w:pPr>
      <w:r w:rsidRPr="00FD40C3">
        <w:t xml:space="preserve">Alur kerja </w:t>
      </w:r>
      <w:r w:rsidRPr="00FD40C3">
        <w:rPr>
          <w:i/>
          <w:iCs/>
        </w:rPr>
        <w:t>Test-Driven Development</w:t>
      </w:r>
      <w:r w:rsidRPr="00FD40C3">
        <w:t xml:space="preserve"> (TDD) sebagaimana dilihat pada Gambar 2.1 disebut juga sebagai  </w:t>
      </w:r>
      <w:r w:rsidRPr="00FD40C3">
        <w:rPr>
          <w:i/>
          <w:iCs/>
        </w:rPr>
        <w:t>Red-Green-Refactoring</w:t>
      </w:r>
      <w:r w:rsidRPr="00FD40C3">
        <w:t xml:space="preserve"> (Merah-</w:t>
      </w:r>
      <w:r w:rsidR="00DD64E9" w:rsidRPr="00FD40C3">
        <w:t>Hijau</w:t>
      </w:r>
      <w:r w:rsidRPr="00FD40C3">
        <w:t>-Refaktor), yang merupakan status dari pengujian dalam setiap siklusnya</w:t>
      </w:r>
      <w:r w:rsidR="00B6653B" w:rsidRPr="00FD40C3">
        <w:t xml:space="preserve"> </w:t>
      </w:r>
      <w:r w:rsidRPr="00FD40C3">
        <w:fldChar w:fldCharType="begin"/>
      </w:r>
      <w:r w:rsidR="00234B28" w:rsidRPr="00FD40C3">
        <w:instrText xml:space="preserve"> ADDIN ZOTERO_ITEM CSL_CITATION {"citationID":"Z5O5KMGH","properties":{"formattedCitation":"[22]","plainCitation":"[22]","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sidRPr="00FD40C3">
        <w:fldChar w:fldCharType="separate"/>
      </w:r>
      <w:r w:rsidR="00234B28" w:rsidRPr="00FD40C3">
        <w:t>[22]</w:t>
      </w:r>
      <w:r w:rsidRPr="00FD40C3">
        <w:fldChar w:fldCharType="end"/>
      </w:r>
      <w:r w:rsidRPr="00FD40C3">
        <w:t>.</w:t>
      </w:r>
    </w:p>
    <w:p w14:paraId="2F1D1688" w14:textId="09F62F0F" w:rsidR="007643DB" w:rsidRPr="00FD40C3" w:rsidRDefault="007643DB" w:rsidP="00ED4D30">
      <w:pPr>
        <w:ind w:firstLine="0"/>
      </w:pPr>
    </w:p>
    <w:p w14:paraId="44780926" w14:textId="6F2E5C5F" w:rsidR="007643DB" w:rsidRPr="00FD40C3" w:rsidRDefault="007643DB" w:rsidP="00ED4D30">
      <w:pPr>
        <w:ind w:firstLine="0"/>
      </w:pPr>
      <w:r w:rsidRPr="00FD40C3">
        <w:t>Penel</w:t>
      </w:r>
      <w:r w:rsidR="00E76C5B" w:rsidRPr="00FD40C3">
        <w:t xml:space="preserve">itian tugas akhir ini akan menggunakan siklus hidup pembangunan perangkat lunak (SDLC) </w:t>
      </w:r>
      <w:r w:rsidR="00E76C5B" w:rsidRPr="00FD40C3">
        <w:rPr>
          <w:i/>
          <w:iCs/>
        </w:rPr>
        <w:t>Test-Driven Development</w:t>
      </w:r>
      <w:r w:rsidR="00E76C5B" w:rsidRPr="00FD40C3">
        <w:t xml:space="preserve"> (TDD) karena kebutuhan yang dapat bervariasi dari aplikasi yang akan dikembangkan baik dari fitur maupun kebutuhan utama. Dengan menggunakan TDD, aplikasi yang dikembangkan dapat diminimalisir adanya </w:t>
      </w:r>
      <w:r w:rsidR="00E76C5B" w:rsidRPr="00FD40C3">
        <w:rPr>
          <w:i/>
          <w:iCs/>
        </w:rPr>
        <w:t>error</w:t>
      </w:r>
      <w:r w:rsidR="00E76C5B" w:rsidRPr="00FD40C3">
        <w:t xml:space="preserve"> atau </w:t>
      </w:r>
      <w:r w:rsidR="00E76C5B" w:rsidRPr="00FD40C3">
        <w:rPr>
          <w:i/>
          <w:iCs/>
        </w:rPr>
        <w:t>bug</w:t>
      </w:r>
      <w:r w:rsidR="00E76C5B" w:rsidRPr="00FD40C3">
        <w:t xml:space="preserve"> dengan melakukan unit pengujian untuk setiap langkah pembangunannya</w:t>
      </w:r>
      <w:r w:rsidR="00346770" w:rsidRPr="00FD40C3">
        <w:fldChar w:fldCharType="begin"/>
      </w:r>
      <w:r w:rsidR="00E31C5D" w:rsidRPr="00FD40C3">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sidRPr="00FD40C3">
        <w:fldChar w:fldCharType="separate"/>
      </w:r>
      <w:r w:rsidR="00E31C5D" w:rsidRPr="00FD40C3">
        <w:t>[8]</w:t>
      </w:r>
      <w:r w:rsidR="00346770" w:rsidRPr="00FD40C3">
        <w:fldChar w:fldCharType="end"/>
      </w:r>
      <w:r w:rsidR="00E76C5B" w:rsidRPr="00FD40C3">
        <w:t xml:space="preserve">. </w:t>
      </w:r>
      <w:r w:rsidR="00911942" w:rsidRPr="00FD40C3">
        <w:t xml:space="preserve">Pengembangan aplikasi penilaian </w:t>
      </w:r>
      <w:r w:rsidR="001D1CE4" w:rsidRPr="00FD40C3">
        <w:t>esai</w:t>
      </w:r>
      <w:r w:rsidR="00911942" w:rsidRPr="00FD40C3">
        <w:t xml:space="preserve"> singkat otomatis ini juga tidak menggunakan </w:t>
      </w:r>
      <w:r w:rsidR="00911942" w:rsidRPr="00FD40C3">
        <w:rPr>
          <w:i/>
          <w:iCs/>
        </w:rPr>
        <w:t>legacy code</w:t>
      </w:r>
      <w:r w:rsidR="00911942" w:rsidRPr="00FD40C3">
        <w:t xml:space="preserve"> pada sisi yang dikerjakan oleh penulis, sehingga tidak perlu khawatir dengan kekurangan pada penerapan TDD yang telah disebutkan sebelumnya tentang kesulitan penerapan TDD pada </w:t>
      </w:r>
      <w:r w:rsidR="00911942" w:rsidRPr="00FD40C3">
        <w:rPr>
          <w:i/>
          <w:iCs/>
        </w:rPr>
        <w:t>legacy code</w:t>
      </w:r>
      <w:r w:rsidR="00B6653B" w:rsidRPr="00FD40C3">
        <w:rPr>
          <w:i/>
          <w:iCs/>
        </w:rPr>
        <w:t xml:space="preserve"> </w:t>
      </w:r>
      <w:r w:rsidR="00911942" w:rsidRPr="00FD40C3">
        <w:rPr>
          <w:i/>
          <w:iCs/>
        </w:rPr>
        <w:fldChar w:fldCharType="begin"/>
      </w:r>
      <w:r w:rsidR="00E31C5D" w:rsidRPr="00FD40C3">
        <w:rPr>
          <w:i/>
          <w:iC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sidRPr="00FD40C3">
        <w:rPr>
          <w:i/>
          <w:iCs/>
        </w:rPr>
        <w:fldChar w:fldCharType="separate"/>
      </w:r>
      <w:r w:rsidR="00E31C5D" w:rsidRPr="00FD40C3">
        <w:t>[7]</w:t>
      </w:r>
      <w:r w:rsidR="00911942" w:rsidRPr="00FD40C3">
        <w:rPr>
          <w:i/>
          <w:iCs/>
        </w:rPr>
        <w:fldChar w:fldCharType="end"/>
      </w:r>
      <w:r w:rsidR="00911942" w:rsidRPr="00FD40C3">
        <w:t>.</w:t>
      </w:r>
    </w:p>
    <w:p w14:paraId="0571162E" w14:textId="77777777" w:rsidR="00F52D40" w:rsidRPr="00FD40C3" w:rsidRDefault="00F52D40"/>
    <w:p w14:paraId="066590FC" w14:textId="0270C094" w:rsidR="00DE5F56" w:rsidRPr="00FD40C3" w:rsidRDefault="00DE5F56" w:rsidP="00DE5F56">
      <w:pPr>
        <w:pStyle w:val="Heading3"/>
        <w:numPr>
          <w:ilvl w:val="2"/>
          <w:numId w:val="8"/>
        </w:numPr>
      </w:pPr>
      <w:bookmarkStart w:id="114" w:name="_qsh70q" w:colFirst="0" w:colLast="0"/>
      <w:bookmarkStart w:id="115" w:name="_Toc156587054"/>
      <w:bookmarkStart w:id="116" w:name="_Toc156593599"/>
      <w:bookmarkStart w:id="117" w:name="_Toc156594613"/>
      <w:bookmarkEnd w:id="114"/>
      <w:r w:rsidRPr="00FD40C3">
        <w:t>Use Case Diagram</w:t>
      </w:r>
      <w:bookmarkEnd w:id="115"/>
      <w:bookmarkEnd w:id="116"/>
      <w:bookmarkEnd w:id="117"/>
    </w:p>
    <w:p w14:paraId="2BF8ABA2" w14:textId="7DE04423" w:rsidR="005B49D7" w:rsidRPr="00FD40C3" w:rsidRDefault="005B49D7" w:rsidP="005B49D7">
      <w:pPr>
        <w:ind w:firstLine="0"/>
      </w:pPr>
      <w:r w:rsidRPr="00FD40C3">
        <w:rPr>
          <w:i/>
          <w:iCs/>
        </w:rPr>
        <w:t>Use Case Diagram</w:t>
      </w:r>
      <w:r w:rsidRPr="00FD40C3">
        <w:t xml:space="preserve"> adalah salah satu diagram dalam </w:t>
      </w:r>
      <w:r w:rsidRPr="00FD40C3">
        <w:rPr>
          <w:i/>
          <w:iCs/>
        </w:rPr>
        <w:t xml:space="preserve">Unified Modeling </w:t>
      </w:r>
      <w:r w:rsidRPr="00FD40C3">
        <w:t xml:space="preserve">Language. </w:t>
      </w:r>
      <w:r w:rsidRPr="00FD40C3">
        <w:rPr>
          <w:i/>
          <w:iCs/>
        </w:rPr>
        <w:t xml:space="preserve">Use Case </w:t>
      </w:r>
      <w:r w:rsidRPr="00FD40C3">
        <w:t>Diagram merupakan diagram perilaku yang mendeskripsikan kebutuhan fungsional pada sebuah perangkat lunak. Diagram ini juga digunakan untuk memahami bagaimana sebuah sistem seharusnya bekerja</w:t>
      </w:r>
      <w:r w:rsidR="00B6653B" w:rsidRPr="00FD40C3">
        <w:t xml:space="preserve"> </w:t>
      </w:r>
      <w:r w:rsidRPr="00FD40C3">
        <w:fldChar w:fldCharType="begin"/>
      </w:r>
      <w:r w:rsidR="00234B28" w:rsidRPr="00FD40C3">
        <w:instrText xml:space="preserve"> ADDIN ZOTERO_ITEM CSL_CITATION {"citationID":"GQHZkziv","properties":{"formattedCitation":"[23]","plainCitation":"[23]","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sidRPr="00FD40C3">
        <w:fldChar w:fldCharType="separate"/>
      </w:r>
      <w:r w:rsidR="00234B28" w:rsidRPr="00FD40C3">
        <w:t>[23]</w:t>
      </w:r>
      <w:r w:rsidRPr="00FD40C3">
        <w:fldChar w:fldCharType="end"/>
      </w:r>
      <w:r w:rsidRPr="00FD40C3">
        <w:t xml:space="preserve">. Berikut ini merupakan manfaat dari digunakannya </w:t>
      </w:r>
      <w:r w:rsidRPr="00FD40C3">
        <w:rPr>
          <w:i/>
          <w:iCs/>
        </w:rPr>
        <w:t>Use Case Diagram</w:t>
      </w:r>
      <w:r w:rsidRPr="00FD40C3">
        <w:t>, yaitu:</w:t>
      </w:r>
    </w:p>
    <w:p w14:paraId="7DDD27A3" w14:textId="77777777" w:rsidR="005B49D7" w:rsidRPr="00FD40C3" w:rsidRDefault="005B49D7" w:rsidP="00517F43">
      <w:pPr>
        <w:pStyle w:val="ListParagraph"/>
        <w:numPr>
          <w:ilvl w:val="0"/>
          <w:numId w:val="22"/>
        </w:numPr>
        <w:ind w:left="360"/>
      </w:pPr>
      <w:r w:rsidRPr="00FD40C3">
        <w:t>Mendapatkan tampilan luar dari suatu sistem.</w:t>
      </w:r>
    </w:p>
    <w:p w14:paraId="2846847D" w14:textId="77777777" w:rsidR="005B49D7" w:rsidRPr="00FD40C3" w:rsidRDefault="005B49D7" w:rsidP="00517F43">
      <w:pPr>
        <w:pStyle w:val="ListParagraph"/>
        <w:numPr>
          <w:ilvl w:val="0"/>
          <w:numId w:val="22"/>
        </w:numPr>
        <w:ind w:left="360"/>
      </w:pPr>
      <w:r w:rsidRPr="00FD40C3">
        <w:t>Mendapatkan seluruh kebutuhan sistem.</w:t>
      </w:r>
    </w:p>
    <w:p w14:paraId="34557505" w14:textId="77777777" w:rsidR="005B49D7" w:rsidRPr="00FD40C3" w:rsidRDefault="005B49D7" w:rsidP="00517F43">
      <w:pPr>
        <w:pStyle w:val="ListParagraph"/>
        <w:numPr>
          <w:ilvl w:val="0"/>
          <w:numId w:val="22"/>
        </w:numPr>
        <w:ind w:left="360"/>
      </w:pPr>
      <w:r w:rsidRPr="00FD40C3">
        <w:t>Mengenali faktor-faktor yang dapat mempengaruhi sistem secara eksternal maupun internal.</w:t>
      </w:r>
    </w:p>
    <w:p w14:paraId="4D7710D7" w14:textId="77777777" w:rsidR="005B49D7" w:rsidRPr="00FD40C3" w:rsidRDefault="005B49D7" w:rsidP="00517F43">
      <w:pPr>
        <w:pStyle w:val="ListParagraph"/>
        <w:numPr>
          <w:ilvl w:val="0"/>
          <w:numId w:val="22"/>
        </w:numPr>
        <w:ind w:left="360"/>
      </w:pPr>
      <w:r w:rsidRPr="00FD40C3">
        <w:lastRenderedPageBreak/>
        <w:t>Mendemonstrasikan interaksi antara sistem dan aktor.</w:t>
      </w:r>
    </w:p>
    <w:p w14:paraId="6BCDE1A4" w14:textId="77777777" w:rsidR="005B49D7" w:rsidRPr="00FD40C3" w:rsidRDefault="005B49D7" w:rsidP="005B49D7">
      <w:pPr>
        <w:ind w:firstLine="0"/>
      </w:pPr>
    </w:p>
    <w:p w14:paraId="5456531A" w14:textId="77777777" w:rsidR="005B49D7" w:rsidRPr="00FD40C3" w:rsidRDefault="005B49D7" w:rsidP="005B49D7">
      <w:pPr>
        <w:ind w:firstLine="0"/>
      </w:pPr>
      <w:r w:rsidRPr="00FD40C3">
        <w:t xml:space="preserve">Pada Tabel 2.2 dibawah ini, dapat diperhatikan nama dan deskripsi dari simbol yang akan digunakan dalam sebuah </w:t>
      </w:r>
      <w:r w:rsidRPr="00FD40C3">
        <w:rPr>
          <w:i/>
          <w:iCs/>
        </w:rPr>
        <w:t>Use Case Diagram</w:t>
      </w:r>
      <w:r w:rsidRPr="00FD40C3">
        <w:t>.</w:t>
      </w:r>
    </w:p>
    <w:p w14:paraId="1BA5638B" w14:textId="77777777" w:rsidR="00CD3A15" w:rsidRPr="00FD40C3" w:rsidRDefault="00CD3A15" w:rsidP="00F43D54">
      <w:pPr>
        <w:pStyle w:val="Tabel"/>
        <w:ind w:firstLine="0"/>
        <w:jc w:val="both"/>
        <w:rPr>
          <w:lang w:val="id-ID"/>
        </w:rPr>
      </w:pPr>
    </w:p>
    <w:p w14:paraId="0B0B2D7D" w14:textId="68BE6922" w:rsidR="00853507" w:rsidRPr="00FD40C3" w:rsidRDefault="00853507" w:rsidP="00853507">
      <w:pPr>
        <w:pStyle w:val="Tabel2"/>
        <w:rPr>
          <w:lang w:val="id-ID"/>
        </w:rPr>
      </w:pPr>
      <w:bookmarkStart w:id="118" w:name="_Toc153476857"/>
      <w:bookmarkStart w:id="119" w:name="_Toc156335886"/>
      <w:r w:rsidRPr="00FD40C3">
        <w:rPr>
          <w:lang w:val="id-ID"/>
        </w:rPr>
        <w:t xml:space="preserve">Simbol </w:t>
      </w:r>
      <w:r w:rsidRPr="00FD40C3">
        <w:rPr>
          <w:i/>
          <w:iCs/>
          <w:lang w:val="id-ID"/>
        </w:rPr>
        <w:t>Use Case Diagram</w:t>
      </w:r>
      <w:bookmarkEnd w:id="118"/>
      <w:bookmarkEnd w:id="119"/>
    </w:p>
    <w:tbl>
      <w:tblPr>
        <w:tblStyle w:val="TableGrid"/>
        <w:tblW w:w="0" w:type="auto"/>
        <w:tblLook w:val="04A0" w:firstRow="1" w:lastRow="0" w:firstColumn="1" w:lastColumn="0" w:noHBand="0" w:noVBand="1"/>
      </w:tblPr>
      <w:tblGrid>
        <w:gridCol w:w="2813"/>
        <w:gridCol w:w="1525"/>
        <w:gridCol w:w="4101"/>
      </w:tblGrid>
      <w:tr w:rsidR="005B49D7" w:rsidRPr="00FD40C3" w14:paraId="5A1B3660" w14:textId="77777777" w:rsidTr="005B49D7">
        <w:trPr>
          <w:tblHeader/>
        </w:trPr>
        <w:tc>
          <w:tcPr>
            <w:tcW w:w="2813" w:type="dxa"/>
          </w:tcPr>
          <w:p w14:paraId="229B9993" w14:textId="77777777" w:rsidR="005B49D7" w:rsidRPr="00FD40C3" w:rsidRDefault="005B49D7" w:rsidP="00D5126D">
            <w:pPr>
              <w:ind w:firstLine="0"/>
              <w:jc w:val="center"/>
              <w:rPr>
                <w:b/>
                <w:bCs/>
              </w:rPr>
            </w:pPr>
            <w:r w:rsidRPr="00FD40C3">
              <w:rPr>
                <w:b/>
                <w:bCs/>
              </w:rPr>
              <w:t>Simbol</w:t>
            </w:r>
          </w:p>
        </w:tc>
        <w:tc>
          <w:tcPr>
            <w:tcW w:w="1525" w:type="dxa"/>
          </w:tcPr>
          <w:p w14:paraId="465F6ED3" w14:textId="77777777" w:rsidR="005B49D7" w:rsidRPr="00FD40C3" w:rsidRDefault="005B49D7" w:rsidP="00D5126D">
            <w:pPr>
              <w:ind w:firstLine="0"/>
              <w:jc w:val="center"/>
              <w:rPr>
                <w:b/>
                <w:bCs/>
              </w:rPr>
            </w:pPr>
            <w:r w:rsidRPr="00FD40C3">
              <w:rPr>
                <w:b/>
                <w:bCs/>
              </w:rPr>
              <w:t>Nama</w:t>
            </w:r>
          </w:p>
        </w:tc>
        <w:tc>
          <w:tcPr>
            <w:tcW w:w="4101" w:type="dxa"/>
          </w:tcPr>
          <w:p w14:paraId="562B66FF" w14:textId="77777777" w:rsidR="005B49D7" w:rsidRPr="00FD40C3" w:rsidRDefault="005B49D7" w:rsidP="00D5126D">
            <w:pPr>
              <w:ind w:firstLine="0"/>
              <w:jc w:val="center"/>
              <w:rPr>
                <w:b/>
                <w:bCs/>
              </w:rPr>
            </w:pPr>
            <w:r w:rsidRPr="00FD40C3">
              <w:rPr>
                <w:b/>
                <w:bCs/>
              </w:rPr>
              <w:t>Deskripsi</w:t>
            </w:r>
          </w:p>
        </w:tc>
      </w:tr>
      <w:tr w:rsidR="005B49D7" w:rsidRPr="00FD40C3" w14:paraId="5867A502" w14:textId="77777777" w:rsidTr="005B49D7">
        <w:tc>
          <w:tcPr>
            <w:tcW w:w="2813" w:type="dxa"/>
            <w:vAlign w:val="center"/>
          </w:tcPr>
          <w:p w14:paraId="6101F6BC" w14:textId="77777777" w:rsidR="005B49D7" w:rsidRPr="00FD40C3" w:rsidRDefault="005B49D7" w:rsidP="00D5126D">
            <w:pPr>
              <w:ind w:firstLine="0"/>
              <w:jc w:val="center"/>
            </w:pPr>
            <w:r w:rsidRPr="00FD40C3">
              <w:rPr>
                <w:noProof/>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Pr="00FD40C3" w:rsidRDefault="005B49D7" w:rsidP="00D5126D">
            <w:pPr>
              <w:ind w:firstLine="0"/>
              <w:jc w:val="center"/>
            </w:pPr>
            <w:r w:rsidRPr="00FD40C3">
              <w:t>Aktor</w:t>
            </w:r>
          </w:p>
        </w:tc>
        <w:tc>
          <w:tcPr>
            <w:tcW w:w="4101" w:type="dxa"/>
          </w:tcPr>
          <w:p w14:paraId="3B2A14AB" w14:textId="77777777" w:rsidR="005B49D7" w:rsidRPr="00FD40C3" w:rsidRDefault="005B49D7" w:rsidP="00D5126D">
            <w:pPr>
              <w:ind w:firstLine="0"/>
              <w:jc w:val="left"/>
            </w:pPr>
            <w:r w:rsidRPr="00FD40C3">
              <w:t>Peranan eksternal yang berinteraksi dengan sistem.</w:t>
            </w:r>
          </w:p>
        </w:tc>
      </w:tr>
      <w:tr w:rsidR="005B49D7" w:rsidRPr="00FD40C3" w14:paraId="34FC38BC" w14:textId="77777777" w:rsidTr="005B49D7">
        <w:tc>
          <w:tcPr>
            <w:tcW w:w="2813" w:type="dxa"/>
            <w:vAlign w:val="center"/>
          </w:tcPr>
          <w:p w14:paraId="1B32231B" w14:textId="77777777" w:rsidR="005B49D7" w:rsidRPr="00FD40C3" w:rsidRDefault="005B49D7" w:rsidP="00D5126D">
            <w:pPr>
              <w:ind w:firstLine="0"/>
              <w:jc w:val="center"/>
            </w:pPr>
            <w:r w:rsidRPr="00FD40C3">
              <w:rPr>
                <w:noProof/>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Pr="00B407BE" w:rsidRDefault="005B49D7" w:rsidP="00D5126D">
            <w:pPr>
              <w:ind w:firstLine="0"/>
              <w:jc w:val="center"/>
              <w:rPr>
                <w:i/>
                <w:iCs/>
              </w:rPr>
            </w:pPr>
            <w:r w:rsidRPr="00B407BE">
              <w:rPr>
                <w:i/>
                <w:iCs/>
              </w:rPr>
              <w:t>Use Case</w:t>
            </w:r>
          </w:p>
        </w:tc>
        <w:tc>
          <w:tcPr>
            <w:tcW w:w="4101" w:type="dxa"/>
          </w:tcPr>
          <w:p w14:paraId="6C19CDE2" w14:textId="77777777" w:rsidR="005B49D7" w:rsidRPr="00FD40C3" w:rsidRDefault="005B49D7" w:rsidP="00D5126D">
            <w:pPr>
              <w:ind w:firstLine="0"/>
              <w:jc w:val="left"/>
            </w:pPr>
            <w:r w:rsidRPr="00FD40C3">
              <w:t>Fungsionalitas atau kebutuhan yang akan diimplementasikan pada sebuah sistem.</w:t>
            </w:r>
          </w:p>
        </w:tc>
      </w:tr>
      <w:tr w:rsidR="005B49D7" w:rsidRPr="00FD40C3" w14:paraId="3D2D0908" w14:textId="77777777" w:rsidTr="005B49D7">
        <w:tc>
          <w:tcPr>
            <w:tcW w:w="2813" w:type="dxa"/>
            <w:vAlign w:val="center"/>
          </w:tcPr>
          <w:p w14:paraId="4B1951D9" w14:textId="77777777" w:rsidR="005B49D7" w:rsidRPr="00FD40C3" w:rsidRDefault="005B49D7" w:rsidP="00D5126D">
            <w:pPr>
              <w:ind w:firstLine="0"/>
              <w:jc w:val="center"/>
            </w:pPr>
            <w:r w:rsidRPr="00FD40C3">
              <w:rPr>
                <w:noProof/>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Pr="00B407BE" w:rsidRDefault="005B49D7" w:rsidP="00D5126D">
            <w:pPr>
              <w:ind w:firstLine="0"/>
              <w:jc w:val="center"/>
              <w:rPr>
                <w:i/>
                <w:iCs/>
              </w:rPr>
            </w:pPr>
            <w:r w:rsidRPr="00B407BE">
              <w:rPr>
                <w:i/>
                <w:iCs/>
              </w:rPr>
              <w:t>Generalisasi</w:t>
            </w:r>
          </w:p>
        </w:tc>
        <w:tc>
          <w:tcPr>
            <w:tcW w:w="4101" w:type="dxa"/>
          </w:tcPr>
          <w:p w14:paraId="4D407749" w14:textId="77777777" w:rsidR="005B49D7" w:rsidRPr="00FD40C3" w:rsidRDefault="005B49D7" w:rsidP="00D5126D">
            <w:pPr>
              <w:ind w:firstLine="0"/>
              <w:jc w:val="left"/>
            </w:pPr>
            <w:r w:rsidRPr="00FD40C3">
              <w:t xml:space="preserve">Merepresentasiskan hubungan antara aktor dengan aktor, maupun </w:t>
            </w:r>
            <w:r w:rsidRPr="00FD40C3">
              <w:rPr>
                <w:i/>
                <w:iCs/>
              </w:rPr>
              <w:t>use case</w:t>
            </w:r>
            <w:r w:rsidRPr="00FD40C3">
              <w:t xml:space="preserve"> dengan </w:t>
            </w:r>
            <w:r w:rsidRPr="00FD40C3">
              <w:rPr>
                <w:i/>
                <w:iCs/>
              </w:rPr>
              <w:t>use case</w:t>
            </w:r>
            <w:r w:rsidRPr="00FD40C3">
              <w:t xml:space="preserve"> lainnya. </w:t>
            </w:r>
          </w:p>
        </w:tc>
      </w:tr>
      <w:tr w:rsidR="005B49D7" w:rsidRPr="00FD40C3" w14:paraId="6D86EBE3" w14:textId="77777777" w:rsidTr="005B49D7">
        <w:tc>
          <w:tcPr>
            <w:tcW w:w="2813" w:type="dxa"/>
            <w:vAlign w:val="center"/>
          </w:tcPr>
          <w:p w14:paraId="03C045C3" w14:textId="77777777" w:rsidR="005B49D7" w:rsidRPr="00FD40C3" w:rsidRDefault="005B49D7" w:rsidP="00D5126D">
            <w:pPr>
              <w:ind w:firstLine="0"/>
              <w:jc w:val="center"/>
            </w:pPr>
            <w:r w:rsidRPr="00FD40C3">
              <w:rPr>
                <w:noProof/>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Pr="00FD40C3" w:rsidRDefault="005B49D7" w:rsidP="00D5126D">
            <w:pPr>
              <w:ind w:firstLine="0"/>
              <w:jc w:val="center"/>
            </w:pPr>
            <w:r w:rsidRPr="00FD40C3">
              <w:t>Asosiasi</w:t>
            </w:r>
          </w:p>
        </w:tc>
        <w:tc>
          <w:tcPr>
            <w:tcW w:w="4101" w:type="dxa"/>
          </w:tcPr>
          <w:p w14:paraId="10AD9056" w14:textId="77777777" w:rsidR="005B49D7" w:rsidRPr="00FD40C3" w:rsidRDefault="005B49D7" w:rsidP="00D5126D">
            <w:pPr>
              <w:ind w:firstLine="0"/>
              <w:jc w:val="left"/>
            </w:pPr>
            <w:r w:rsidRPr="00FD40C3">
              <w:t xml:space="preserve">Merepresentasikan komunikasi dua arah antara aktor dengan </w:t>
            </w:r>
            <w:r w:rsidRPr="00FD40C3">
              <w:rPr>
                <w:i/>
                <w:iCs/>
              </w:rPr>
              <w:t>use case</w:t>
            </w:r>
            <w:r w:rsidRPr="00FD40C3">
              <w:t xml:space="preserve">, setiap kasus dimulai dengan aktor utama yang harus mendapatkan respon dari </w:t>
            </w:r>
            <w:r w:rsidRPr="00FD40C3">
              <w:rPr>
                <w:i/>
                <w:iCs/>
              </w:rPr>
              <w:t>use case</w:t>
            </w:r>
            <w:r w:rsidRPr="00FD40C3">
              <w:t>.</w:t>
            </w:r>
          </w:p>
        </w:tc>
      </w:tr>
      <w:tr w:rsidR="005B49D7" w:rsidRPr="00FD40C3" w14:paraId="5FB8A147" w14:textId="77777777" w:rsidTr="005B49D7">
        <w:tc>
          <w:tcPr>
            <w:tcW w:w="2813" w:type="dxa"/>
            <w:vAlign w:val="center"/>
          </w:tcPr>
          <w:p w14:paraId="6C146098" w14:textId="77777777" w:rsidR="005B49D7" w:rsidRPr="00FD40C3" w:rsidRDefault="005B49D7" w:rsidP="00D5126D">
            <w:pPr>
              <w:ind w:firstLine="0"/>
              <w:jc w:val="center"/>
              <w:rPr>
                <w:noProof/>
              </w:rPr>
            </w:pPr>
            <w:r w:rsidRPr="00FD40C3">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Pr="00B407BE" w:rsidRDefault="005B49D7" w:rsidP="00D5126D">
            <w:pPr>
              <w:ind w:firstLine="0"/>
              <w:jc w:val="center"/>
              <w:rPr>
                <w:i/>
                <w:iCs/>
              </w:rPr>
            </w:pPr>
            <w:r w:rsidRPr="00B407BE">
              <w:rPr>
                <w:i/>
                <w:iCs/>
              </w:rPr>
              <w:t>Include</w:t>
            </w:r>
          </w:p>
        </w:tc>
        <w:tc>
          <w:tcPr>
            <w:tcW w:w="4101" w:type="dxa"/>
          </w:tcPr>
          <w:p w14:paraId="49BFD76F" w14:textId="77777777" w:rsidR="005B49D7" w:rsidRPr="00FD40C3" w:rsidRDefault="005B49D7" w:rsidP="00D5126D">
            <w:pPr>
              <w:ind w:firstLine="0"/>
              <w:jc w:val="left"/>
            </w:pPr>
            <w:r w:rsidRPr="00FD40C3">
              <w:t xml:space="preserve">Merepresentasikan hubungan antara dua </w:t>
            </w:r>
            <w:r w:rsidRPr="00FD40C3">
              <w:rPr>
                <w:i/>
                <w:iCs/>
              </w:rPr>
              <w:t>use case</w:t>
            </w:r>
            <w:r w:rsidRPr="00FD40C3">
              <w:t xml:space="preserve">. Saat </w:t>
            </w:r>
            <w:r w:rsidRPr="00FD40C3">
              <w:rPr>
                <w:i/>
                <w:iCs/>
              </w:rPr>
              <w:t xml:space="preserve">use case </w:t>
            </w:r>
            <w:r w:rsidRPr="00FD40C3">
              <w:t xml:space="preserve">A membutuhkan </w:t>
            </w:r>
            <w:r w:rsidRPr="00FD40C3">
              <w:rPr>
                <w:i/>
                <w:iCs/>
              </w:rPr>
              <w:t xml:space="preserve">use case </w:t>
            </w:r>
            <w:r w:rsidRPr="00FD40C3">
              <w:t xml:space="preserve">B untuk menyelesaikan tugasnya, walau </w:t>
            </w:r>
            <w:r w:rsidRPr="00FD40C3">
              <w:rPr>
                <w:i/>
                <w:iCs/>
              </w:rPr>
              <w:t xml:space="preserve">use case </w:t>
            </w:r>
            <w:r w:rsidRPr="00FD40C3">
              <w:t>B dapat menyelesaikan tugasnya sendiri.</w:t>
            </w:r>
          </w:p>
        </w:tc>
      </w:tr>
      <w:tr w:rsidR="005B49D7" w:rsidRPr="00FD40C3" w14:paraId="73EB30CC" w14:textId="77777777" w:rsidTr="005B49D7">
        <w:tc>
          <w:tcPr>
            <w:tcW w:w="2813" w:type="dxa"/>
            <w:vAlign w:val="center"/>
          </w:tcPr>
          <w:p w14:paraId="49100678" w14:textId="77777777" w:rsidR="005B49D7" w:rsidRPr="00FD40C3" w:rsidRDefault="005B49D7" w:rsidP="00D5126D">
            <w:pPr>
              <w:ind w:firstLine="0"/>
              <w:jc w:val="center"/>
              <w:rPr>
                <w:noProof/>
              </w:rPr>
            </w:pPr>
            <w:r w:rsidRPr="00FD40C3">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Pr="00B407BE" w:rsidRDefault="005B49D7" w:rsidP="00D5126D">
            <w:pPr>
              <w:ind w:firstLine="0"/>
              <w:jc w:val="center"/>
              <w:rPr>
                <w:i/>
                <w:iCs/>
              </w:rPr>
            </w:pPr>
            <w:r w:rsidRPr="00B407BE">
              <w:rPr>
                <w:i/>
                <w:iCs/>
              </w:rPr>
              <w:t>Extend</w:t>
            </w:r>
          </w:p>
        </w:tc>
        <w:tc>
          <w:tcPr>
            <w:tcW w:w="4101" w:type="dxa"/>
          </w:tcPr>
          <w:p w14:paraId="37BD4ACB" w14:textId="77777777" w:rsidR="005B49D7" w:rsidRPr="00FD40C3" w:rsidRDefault="005B49D7" w:rsidP="00D5126D">
            <w:pPr>
              <w:ind w:firstLine="0"/>
              <w:jc w:val="left"/>
            </w:pPr>
            <w:r w:rsidRPr="00FD40C3">
              <w:t xml:space="preserve">Merepresentasikan hubungan antara dua </w:t>
            </w:r>
            <w:r w:rsidRPr="00FD40C3">
              <w:rPr>
                <w:i/>
                <w:iCs/>
              </w:rPr>
              <w:t>use case</w:t>
            </w:r>
            <w:r w:rsidRPr="00FD40C3">
              <w:t xml:space="preserve">. Saat </w:t>
            </w:r>
            <w:r w:rsidRPr="00FD40C3">
              <w:rPr>
                <w:i/>
                <w:iCs/>
              </w:rPr>
              <w:t>use case</w:t>
            </w:r>
            <w:r w:rsidRPr="00FD40C3">
              <w:t xml:space="preserve"> A mungkin memerlukan </w:t>
            </w:r>
            <w:r w:rsidRPr="00FD40C3">
              <w:rPr>
                <w:i/>
                <w:iCs/>
              </w:rPr>
              <w:t xml:space="preserve">use case </w:t>
            </w:r>
            <w:r w:rsidRPr="00FD40C3">
              <w:t xml:space="preserve">B untuk menyelesaikan tugasnya, namun </w:t>
            </w:r>
            <w:r w:rsidRPr="00FD40C3">
              <w:rPr>
                <w:i/>
                <w:iCs/>
              </w:rPr>
              <w:t xml:space="preserve">use case </w:t>
            </w:r>
            <w:r w:rsidRPr="00FD40C3">
              <w:t>B tidak bisa ada sendiri.</w:t>
            </w:r>
          </w:p>
        </w:tc>
      </w:tr>
    </w:tbl>
    <w:p w14:paraId="20BC0742" w14:textId="77777777" w:rsidR="005B49D7" w:rsidRPr="00FD40C3" w:rsidRDefault="005B49D7" w:rsidP="005B49D7">
      <w:pPr>
        <w:ind w:firstLine="0"/>
      </w:pPr>
    </w:p>
    <w:p w14:paraId="686F4046" w14:textId="77777777" w:rsidR="005B49D7" w:rsidRPr="00FD40C3" w:rsidRDefault="005B49D7" w:rsidP="005B49D7">
      <w:pPr>
        <w:ind w:firstLine="0"/>
      </w:pPr>
      <w:r w:rsidRPr="00FD40C3">
        <w:t xml:space="preserve">Penelitian ini akan menggunakan </w:t>
      </w:r>
      <w:r w:rsidRPr="00FD40C3">
        <w:rPr>
          <w:i/>
          <w:iCs/>
        </w:rPr>
        <w:t>Use Case Diagram</w:t>
      </w:r>
      <w:r w:rsidRPr="00FD40C3">
        <w:t xml:space="preserve"> untuk memperjelas skenario dan kebutuhan dari perilaku sistem yang akan dikembangkan. Hal ini dilakukan </w:t>
      </w:r>
      <w:r w:rsidRPr="00FD40C3">
        <w:lastRenderedPageBreak/>
        <w:t>untuk memastikan bahwa sistem yang akan dikembangkan memenuhi skenario dan perilaku sistem yang telah diajukan.</w:t>
      </w:r>
    </w:p>
    <w:p w14:paraId="5B7B805F" w14:textId="77777777" w:rsidR="005B49D7" w:rsidRPr="00FD40C3" w:rsidRDefault="005B49D7" w:rsidP="005B49D7">
      <w:pPr>
        <w:ind w:firstLine="0"/>
      </w:pPr>
    </w:p>
    <w:p w14:paraId="6A578BA5" w14:textId="7D25A350" w:rsidR="00DE5F56" w:rsidRPr="00FD40C3" w:rsidRDefault="00DE5F56" w:rsidP="00DE5F56">
      <w:pPr>
        <w:pStyle w:val="Heading3"/>
        <w:numPr>
          <w:ilvl w:val="2"/>
          <w:numId w:val="8"/>
        </w:numPr>
      </w:pPr>
      <w:bookmarkStart w:id="120" w:name="_Toc156587055"/>
      <w:bookmarkStart w:id="121" w:name="_Toc156593600"/>
      <w:bookmarkStart w:id="122" w:name="_Toc156594614"/>
      <w:r w:rsidRPr="00FD40C3">
        <w:t>Activity Diagram</w:t>
      </w:r>
      <w:bookmarkEnd w:id="120"/>
      <w:bookmarkEnd w:id="121"/>
      <w:bookmarkEnd w:id="122"/>
    </w:p>
    <w:p w14:paraId="2236FFC2" w14:textId="3BB336A6" w:rsidR="000930E0" w:rsidRPr="00FD40C3" w:rsidRDefault="005B49D7" w:rsidP="005B49D7">
      <w:pPr>
        <w:ind w:firstLine="0"/>
      </w:pPr>
      <w:r w:rsidRPr="00FD40C3">
        <w:t xml:space="preserve">Sama seperti </w:t>
      </w:r>
      <w:r w:rsidRPr="00FD40C3">
        <w:rPr>
          <w:i/>
          <w:iCs/>
        </w:rPr>
        <w:t>Use Case Diagram</w:t>
      </w:r>
      <w:r w:rsidRPr="00FD40C3">
        <w:t xml:space="preserve">, </w:t>
      </w:r>
      <w:r w:rsidRPr="00FD40C3">
        <w:rPr>
          <w:i/>
          <w:iCs/>
        </w:rPr>
        <w:t>Activity Diagram</w:t>
      </w:r>
      <w:r w:rsidRPr="00FD40C3">
        <w:t xml:space="preserve"> merupakan salah satu </w:t>
      </w:r>
      <w:r w:rsidR="00F0493E" w:rsidRPr="00FD40C3">
        <w:t xml:space="preserve">diagram dalam </w:t>
      </w:r>
      <w:r w:rsidR="00F0493E" w:rsidRPr="00FD40C3">
        <w:rPr>
          <w:i/>
          <w:iCs/>
        </w:rPr>
        <w:t>Unified Modeling Language</w:t>
      </w:r>
      <w:r w:rsidR="00F0493E" w:rsidRPr="00FD40C3">
        <w:t xml:space="preserve">. </w:t>
      </w:r>
      <w:r w:rsidR="00F0493E" w:rsidRPr="00FD40C3">
        <w:rPr>
          <w:i/>
          <w:iCs/>
        </w:rPr>
        <w:t>Activity Diagram</w:t>
      </w:r>
      <w:r w:rsidR="00F0493E" w:rsidRPr="00FD40C3">
        <w:t xml:space="preserve"> dapat menampilkan </w:t>
      </w:r>
      <w:r w:rsidR="00CC7D90" w:rsidRPr="00FD40C3">
        <w:t>alur kegiatan dari sebuah sistem perangkat lunak</w:t>
      </w:r>
      <w:r w:rsidR="00B6653B" w:rsidRPr="00FD40C3">
        <w:t xml:space="preserve"> </w:t>
      </w:r>
      <w:r w:rsidR="00CC7D90" w:rsidRPr="00FD40C3">
        <w:fldChar w:fldCharType="begin"/>
      </w:r>
      <w:r w:rsidR="00234B28" w:rsidRPr="00FD40C3">
        <w:instrText xml:space="preserve"> ADDIN ZOTERO_ITEM CSL_CITATION {"citationID":"Q4EqsnsX","properties":{"formattedCitation":"[24]","plainCitation":"[24]","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sidRPr="00FD40C3">
        <w:fldChar w:fldCharType="separate"/>
      </w:r>
      <w:r w:rsidR="00234B28" w:rsidRPr="00FD40C3">
        <w:t>[24]</w:t>
      </w:r>
      <w:r w:rsidR="00CC7D90" w:rsidRPr="00FD40C3">
        <w:fldChar w:fldCharType="end"/>
      </w:r>
      <w:r w:rsidR="00CC7D90" w:rsidRPr="00FD40C3">
        <w:t xml:space="preserve">. </w:t>
      </w:r>
      <w:r w:rsidR="00BF5CC7" w:rsidRPr="00FD40C3">
        <w:rPr>
          <w:i/>
          <w:iCs/>
        </w:rPr>
        <w:t>Activity Diagram</w:t>
      </w:r>
      <w:r w:rsidR="00BF5CC7" w:rsidRPr="00FD40C3">
        <w:t xml:space="preserve"> biasanya berisi aktifitas, transaksi, keputusan, swimlane, dan aktifitas paralel</w:t>
      </w:r>
      <w:r w:rsidR="00B6653B" w:rsidRPr="00FD40C3">
        <w:t xml:space="preserve"> </w:t>
      </w:r>
      <w:r w:rsidR="00BF5CC7" w:rsidRPr="00FD40C3">
        <w:fldChar w:fldCharType="begin"/>
      </w:r>
      <w:r w:rsidR="00234B28" w:rsidRPr="00FD40C3">
        <w:instrText xml:space="preserve"> ADDIN ZOTERO_ITEM CSL_CITATION {"citationID":"NiZ9OrJz","properties":{"formattedCitation":"[25]","plainCitation":"[25]","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sidRPr="00FD40C3">
        <w:fldChar w:fldCharType="separate"/>
      </w:r>
      <w:r w:rsidR="00234B28" w:rsidRPr="00FD40C3">
        <w:t>[25]</w:t>
      </w:r>
      <w:r w:rsidR="00BF5CC7" w:rsidRPr="00FD40C3">
        <w:fldChar w:fldCharType="end"/>
      </w:r>
      <w:r w:rsidR="00BF5CC7" w:rsidRPr="00FD40C3">
        <w:t xml:space="preserve">. </w:t>
      </w:r>
      <w:r w:rsidR="00DC5B6A" w:rsidRPr="00FD40C3">
        <w:t>Berdasarkan</w:t>
      </w:r>
      <w:r w:rsidR="00D94643" w:rsidRPr="00FD40C3">
        <w:t xml:space="preserve"> itu, simbol, nama, dan deskripsi dari </w:t>
      </w:r>
      <w:r w:rsidR="00D94643" w:rsidRPr="00FD40C3">
        <w:rPr>
          <w:i/>
          <w:iCs/>
        </w:rPr>
        <w:t>Activity Diagram</w:t>
      </w:r>
      <w:r w:rsidR="00D94643" w:rsidRPr="00FD40C3">
        <w:t xml:space="preserve"> dapat dilihat pada Tabel 2.3 berikut ini.</w:t>
      </w:r>
    </w:p>
    <w:p w14:paraId="6A0C50C3" w14:textId="77777777" w:rsidR="000930E0" w:rsidRPr="00FD40C3" w:rsidRDefault="000930E0" w:rsidP="005B49D7">
      <w:pPr>
        <w:ind w:firstLine="0"/>
      </w:pPr>
    </w:p>
    <w:p w14:paraId="46C073FA" w14:textId="405F0C8C" w:rsidR="00853507" w:rsidRPr="00FD40C3" w:rsidRDefault="00853507" w:rsidP="00853507">
      <w:pPr>
        <w:pStyle w:val="Tabel2"/>
        <w:rPr>
          <w:lang w:val="id-ID"/>
        </w:rPr>
      </w:pPr>
      <w:bookmarkStart w:id="123" w:name="_Toc153476858"/>
      <w:bookmarkStart w:id="124" w:name="_Toc156335887"/>
      <w:r w:rsidRPr="00FD40C3">
        <w:rPr>
          <w:lang w:val="id-ID"/>
        </w:rPr>
        <w:t xml:space="preserve">Simbol </w:t>
      </w:r>
      <w:r w:rsidRPr="00FD40C3">
        <w:rPr>
          <w:i/>
          <w:iCs/>
          <w:lang w:val="id-ID"/>
        </w:rPr>
        <w:t>Activity Diagram</w:t>
      </w:r>
      <w:bookmarkEnd w:id="123"/>
      <w:bookmarkEnd w:id="124"/>
    </w:p>
    <w:tbl>
      <w:tblPr>
        <w:tblStyle w:val="TableGrid"/>
        <w:tblW w:w="0" w:type="auto"/>
        <w:tblLook w:val="04A0" w:firstRow="1" w:lastRow="0" w:firstColumn="1" w:lastColumn="0" w:noHBand="0" w:noVBand="1"/>
      </w:tblPr>
      <w:tblGrid>
        <w:gridCol w:w="2813"/>
        <w:gridCol w:w="1885"/>
        <w:gridCol w:w="3741"/>
      </w:tblGrid>
      <w:tr w:rsidR="00D94643" w:rsidRPr="00FD40C3" w14:paraId="7C3CB791" w14:textId="77777777" w:rsidTr="00AB6D1F">
        <w:trPr>
          <w:tblHeader/>
        </w:trPr>
        <w:tc>
          <w:tcPr>
            <w:tcW w:w="2813" w:type="dxa"/>
          </w:tcPr>
          <w:p w14:paraId="58838F52" w14:textId="65F3485D" w:rsidR="00D94643" w:rsidRPr="00FD40C3" w:rsidRDefault="00D94643" w:rsidP="00D94643">
            <w:pPr>
              <w:ind w:firstLine="0"/>
              <w:jc w:val="center"/>
              <w:rPr>
                <w:b/>
                <w:bCs/>
              </w:rPr>
            </w:pPr>
            <w:r w:rsidRPr="00FD40C3">
              <w:rPr>
                <w:b/>
                <w:bCs/>
              </w:rPr>
              <w:t>Simbol</w:t>
            </w:r>
          </w:p>
        </w:tc>
        <w:tc>
          <w:tcPr>
            <w:tcW w:w="1885" w:type="dxa"/>
          </w:tcPr>
          <w:p w14:paraId="4A1E1DF9" w14:textId="6A6CDA71" w:rsidR="00D94643" w:rsidRPr="00FD40C3" w:rsidRDefault="00D94643" w:rsidP="00D94643">
            <w:pPr>
              <w:ind w:firstLine="0"/>
              <w:jc w:val="center"/>
              <w:rPr>
                <w:b/>
                <w:bCs/>
              </w:rPr>
            </w:pPr>
            <w:r w:rsidRPr="00FD40C3">
              <w:rPr>
                <w:b/>
                <w:bCs/>
              </w:rPr>
              <w:t>Nama</w:t>
            </w:r>
          </w:p>
        </w:tc>
        <w:tc>
          <w:tcPr>
            <w:tcW w:w="3741" w:type="dxa"/>
          </w:tcPr>
          <w:p w14:paraId="0070A37E" w14:textId="0B19030E" w:rsidR="00D94643" w:rsidRPr="00FD40C3" w:rsidRDefault="00D94643" w:rsidP="00D94643">
            <w:pPr>
              <w:ind w:firstLine="0"/>
              <w:jc w:val="center"/>
              <w:rPr>
                <w:b/>
                <w:bCs/>
              </w:rPr>
            </w:pPr>
            <w:r w:rsidRPr="00FD40C3">
              <w:rPr>
                <w:b/>
                <w:bCs/>
              </w:rPr>
              <w:t>Deskripsi</w:t>
            </w:r>
          </w:p>
        </w:tc>
      </w:tr>
      <w:tr w:rsidR="00D94643" w:rsidRPr="00FD40C3" w14:paraId="5D185044" w14:textId="77777777" w:rsidTr="00AB6D1F">
        <w:tc>
          <w:tcPr>
            <w:tcW w:w="2813" w:type="dxa"/>
          </w:tcPr>
          <w:p w14:paraId="405B289E" w14:textId="6D978B2C" w:rsidR="00D94643" w:rsidRPr="00FD40C3" w:rsidRDefault="00D94643" w:rsidP="00D94643">
            <w:pPr>
              <w:ind w:firstLine="0"/>
              <w:jc w:val="center"/>
            </w:pPr>
            <w:r w:rsidRPr="00FD40C3">
              <w:rPr>
                <w:noProof/>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Pr="00B407BE" w:rsidRDefault="00803697" w:rsidP="00803697">
            <w:pPr>
              <w:ind w:firstLine="0"/>
              <w:jc w:val="center"/>
              <w:rPr>
                <w:i/>
                <w:iCs/>
              </w:rPr>
            </w:pPr>
            <w:r w:rsidRPr="00B407BE">
              <w:rPr>
                <w:i/>
                <w:iCs/>
              </w:rPr>
              <w:t>Start</w:t>
            </w:r>
          </w:p>
        </w:tc>
        <w:tc>
          <w:tcPr>
            <w:tcW w:w="3741" w:type="dxa"/>
          </w:tcPr>
          <w:p w14:paraId="0F236CF9" w14:textId="52F0CD27" w:rsidR="00D94643" w:rsidRPr="00FD40C3" w:rsidRDefault="00803697" w:rsidP="00D94643">
            <w:pPr>
              <w:ind w:firstLine="0"/>
              <w:jc w:val="left"/>
            </w:pPr>
            <w:r w:rsidRPr="00FD40C3">
              <w:t>Menunjukkan kondisi awal / dimulainya sebuah aktifitas</w:t>
            </w:r>
          </w:p>
        </w:tc>
      </w:tr>
      <w:tr w:rsidR="00D94643" w:rsidRPr="00FD40C3" w14:paraId="65311042" w14:textId="77777777" w:rsidTr="00AB6D1F">
        <w:tc>
          <w:tcPr>
            <w:tcW w:w="2813" w:type="dxa"/>
          </w:tcPr>
          <w:p w14:paraId="08CC294F" w14:textId="24878659" w:rsidR="00D94643" w:rsidRPr="00FD40C3" w:rsidRDefault="00D94643" w:rsidP="00D94643">
            <w:pPr>
              <w:ind w:firstLine="0"/>
              <w:jc w:val="center"/>
            </w:pPr>
            <w:r w:rsidRPr="00FD40C3">
              <w:rPr>
                <w:noProof/>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Pr="00B407BE" w:rsidRDefault="00803697" w:rsidP="00803697">
            <w:pPr>
              <w:ind w:firstLine="0"/>
              <w:jc w:val="center"/>
              <w:rPr>
                <w:i/>
                <w:iCs/>
              </w:rPr>
            </w:pPr>
            <w:r w:rsidRPr="00B407BE">
              <w:rPr>
                <w:i/>
                <w:iCs/>
              </w:rPr>
              <w:t>End</w:t>
            </w:r>
          </w:p>
        </w:tc>
        <w:tc>
          <w:tcPr>
            <w:tcW w:w="3741" w:type="dxa"/>
          </w:tcPr>
          <w:p w14:paraId="4E927F78" w14:textId="6D3049EF" w:rsidR="00D94643" w:rsidRPr="00FD40C3" w:rsidRDefault="00803697" w:rsidP="00D94643">
            <w:pPr>
              <w:ind w:firstLine="0"/>
              <w:jc w:val="left"/>
            </w:pPr>
            <w:r w:rsidRPr="00FD40C3">
              <w:t>Menunjukkan berakhirnya semua kondisi dari sebuah aktifitas</w:t>
            </w:r>
          </w:p>
        </w:tc>
      </w:tr>
      <w:tr w:rsidR="00D94643" w:rsidRPr="00FD40C3" w14:paraId="5A6F51CF" w14:textId="77777777" w:rsidTr="00AB6D1F">
        <w:tc>
          <w:tcPr>
            <w:tcW w:w="2813" w:type="dxa"/>
          </w:tcPr>
          <w:p w14:paraId="2649A2DF" w14:textId="57E0851A" w:rsidR="00D94643" w:rsidRPr="00FD40C3" w:rsidRDefault="00D94643" w:rsidP="00D94643">
            <w:pPr>
              <w:ind w:firstLine="0"/>
              <w:jc w:val="center"/>
            </w:pPr>
            <w:r w:rsidRPr="00FD40C3">
              <w:rPr>
                <w:noProof/>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Pr="00FD40C3" w:rsidRDefault="00803697" w:rsidP="00803697">
            <w:pPr>
              <w:ind w:firstLine="0"/>
              <w:jc w:val="center"/>
            </w:pPr>
            <w:r w:rsidRPr="00FD40C3">
              <w:t>Aktifitas</w:t>
            </w:r>
          </w:p>
        </w:tc>
        <w:tc>
          <w:tcPr>
            <w:tcW w:w="3741" w:type="dxa"/>
          </w:tcPr>
          <w:p w14:paraId="22816E40" w14:textId="31F8BC29" w:rsidR="00D94643" w:rsidRPr="00FD40C3" w:rsidRDefault="00803697" w:rsidP="00D94643">
            <w:pPr>
              <w:ind w:firstLine="0"/>
              <w:jc w:val="left"/>
            </w:pPr>
            <w:r w:rsidRPr="00FD40C3">
              <w:t>Menunjukkan aktifitas dari sebuah proses</w:t>
            </w:r>
          </w:p>
        </w:tc>
      </w:tr>
      <w:tr w:rsidR="00D94643" w:rsidRPr="00FD40C3" w14:paraId="03B5AC8E" w14:textId="77777777" w:rsidTr="00AB6D1F">
        <w:tc>
          <w:tcPr>
            <w:tcW w:w="2813" w:type="dxa"/>
          </w:tcPr>
          <w:p w14:paraId="7BA253C1" w14:textId="530CD9B6" w:rsidR="00D94643" w:rsidRPr="00FD40C3" w:rsidRDefault="00803697" w:rsidP="00D94643">
            <w:pPr>
              <w:ind w:firstLine="0"/>
              <w:jc w:val="center"/>
            </w:pPr>
            <w:r w:rsidRPr="00FD40C3">
              <w:rPr>
                <w:noProof/>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Pr="00FD40C3" w:rsidRDefault="00803697" w:rsidP="00803697">
            <w:pPr>
              <w:ind w:firstLine="0"/>
              <w:jc w:val="center"/>
            </w:pPr>
            <w:r w:rsidRPr="00FD40C3">
              <w:t>Keputusan</w:t>
            </w:r>
          </w:p>
        </w:tc>
        <w:tc>
          <w:tcPr>
            <w:tcW w:w="3741" w:type="dxa"/>
          </w:tcPr>
          <w:p w14:paraId="06303D8B" w14:textId="5ECFCE8B" w:rsidR="00D94643" w:rsidRPr="00FD40C3" w:rsidRDefault="000930E0" w:rsidP="00D94643">
            <w:pPr>
              <w:ind w:firstLine="0"/>
              <w:jc w:val="left"/>
            </w:pPr>
            <w:r w:rsidRPr="00FD40C3">
              <w:t>Menunjukkan kondisi percabangan dari 1 masukkan dengan banyak keluaran</w:t>
            </w:r>
          </w:p>
        </w:tc>
      </w:tr>
      <w:tr w:rsidR="00D94643" w:rsidRPr="00FD40C3" w14:paraId="2E7215F4" w14:textId="77777777" w:rsidTr="00AB6D1F">
        <w:tc>
          <w:tcPr>
            <w:tcW w:w="2813" w:type="dxa"/>
          </w:tcPr>
          <w:p w14:paraId="6BA979C2" w14:textId="4295283B" w:rsidR="00D94643" w:rsidRPr="00FD40C3" w:rsidRDefault="00803697" w:rsidP="00D94643">
            <w:pPr>
              <w:ind w:firstLine="0"/>
              <w:jc w:val="center"/>
            </w:pPr>
            <w:r w:rsidRPr="00FD40C3">
              <w:rPr>
                <w:noProof/>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Pr="00B407BE" w:rsidRDefault="00803697" w:rsidP="00803697">
            <w:pPr>
              <w:ind w:firstLine="0"/>
              <w:jc w:val="center"/>
              <w:rPr>
                <w:i/>
                <w:iCs/>
              </w:rPr>
            </w:pPr>
            <w:r w:rsidRPr="00B407BE">
              <w:rPr>
                <w:i/>
                <w:iCs/>
              </w:rPr>
              <w:t>Swimlane</w:t>
            </w:r>
          </w:p>
        </w:tc>
        <w:tc>
          <w:tcPr>
            <w:tcW w:w="3741" w:type="dxa"/>
          </w:tcPr>
          <w:p w14:paraId="21A0BCA7" w14:textId="79486450" w:rsidR="00D94643" w:rsidRPr="00FD40C3" w:rsidRDefault="000930E0" w:rsidP="00D94643">
            <w:pPr>
              <w:ind w:firstLine="0"/>
              <w:jc w:val="left"/>
            </w:pPr>
            <w:r w:rsidRPr="00FD40C3">
              <w:t>Mengorganisir aktifitas berdasarkan peran dari setiap proses</w:t>
            </w:r>
          </w:p>
        </w:tc>
      </w:tr>
      <w:tr w:rsidR="00D94643" w:rsidRPr="00FD40C3" w14:paraId="3195B8C4" w14:textId="77777777" w:rsidTr="00AB6D1F">
        <w:tc>
          <w:tcPr>
            <w:tcW w:w="2813" w:type="dxa"/>
          </w:tcPr>
          <w:p w14:paraId="69C10FD3" w14:textId="66F9DFD8" w:rsidR="00D94643" w:rsidRPr="00FD40C3" w:rsidRDefault="00803697" w:rsidP="00D94643">
            <w:pPr>
              <w:ind w:firstLine="0"/>
              <w:jc w:val="center"/>
            </w:pPr>
            <w:r w:rsidRPr="00FD40C3">
              <w:rPr>
                <w:noProof/>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Pr="00FD40C3" w:rsidRDefault="00803697" w:rsidP="00803697">
            <w:pPr>
              <w:ind w:firstLine="0"/>
              <w:jc w:val="center"/>
            </w:pPr>
            <w:r w:rsidRPr="00FD40C3">
              <w:t>Aktifitas Paralel</w:t>
            </w:r>
          </w:p>
        </w:tc>
        <w:tc>
          <w:tcPr>
            <w:tcW w:w="3741" w:type="dxa"/>
          </w:tcPr>
          <w:p w14:paraId="57995D1B" w14:textId="5CC7CCC4" w:rsidR="00D94643" w:rsidRPr="00FD40C3" w:rsidRDefault="000930E0" w:rsidP="00D94643">
            <w:pPr>
              <w:ind w:firstLine="0"/>
              <w:jc w:val="left"/>
            </w:pPr>
            <w:r w:rsidRPr="00FD40C3">
              <w:t>Menunjukkan proses yang berjalan secara paralel, biasanya terdiri dari dua aktifitas yang dijalankan bersamaan</w:t>
            </w:r>
          </w:p>
        </w:tc>
      </w:tr>
    </w:tbl>
    <w:p w14:paraId="6EDEC7E4" w14:textId="7B5B270C" w:rsidR="00D94643" w:rsidRPr="00FD40C3" w:rsidRDefault="00D94643" w:rsidP="005B49D7">
      <w:pPr>
        <w:ind w:firstLine="0"/>
      </w:pPr>
    </w:p>
    <w:p w14:paraId="72F5F516" w14:textId="7572140A" w:rsidR="00AB6D1F" w:rsidRPr="00FD40C3" w:rsidRDefault="00353A44" w:rsidP="005B49D7">
      <w:pPr>
        <w:ind w:firstLine="0"/>
      </w:pPr>
      <w:r w:rsidRPr="00FD40C3">
        <w:t xml:space="preserve">Penelitian ini akan menggunakan </w:t>
      </w:r>
      <w:r w:rsidRPr="00FD40C3">
        <w:rPr>
          <w:i/>
          <w:iCs/>
        </w:rPr>
        <w:t>Activity Diagram</w:t>
      </w:r>
      <w:r w:rsidRPr="00FD40C3">
        <w:t xml:space="preserve"> untuk menggambarkan alur aktifitas dari sistem perangkat lunak yang akan dikembangkan. </w:t>
      </w:r>
    </w:p>
    <w:p w14:paraId="6B6582BC" w14:textId="77777777" w:rsidR="00AB6D1F" w:rsidRPr="00FD40C3" w:rsidRDefault="00AB6D1F" w:rsidP="005B49D7">
      <w:pPr>
        <w:ind w:firstLine="0"/>
      </w:pPr>
    </w:p>
    <w:p w14:paraId="2BBD82CF" w14:textId="69037A3D" w:rsidR="00251AC9" w:rsidRPr="00FD40C3" w:rsidRDefault="00251AC9" w:rsidP="00251AC9">
      <w:pPr>
        <w:pStyle w:val="Heading3"/>
        <w:numPr>
          <w:ilvl w:val="2"/>
          <w:numId w:val="8"/>
        </w:numPr>
      </w:pPr>
      <w:bookmarkStart w:id="125" w:name="_Toc156587056"/>
      <w:bookmarkStart w:id="126" w:name="_Toc156593601"/>
      <w:bookmarkStart w:id="127" w:name="_Toc156594615"/>
      <w:r w:rsidRPr="00FD40C3">
        <w:lastRenderedPageBreak/>
        <w:t>Website</w:t>
      </w:r>
      <w:bookmarkEnd w:id="125"/>
      <w:bookmarkEnd w:id="126"/>
      <w:bookmarkEnd w:id="127"/>
    </w:p>
    <w:p w14:paraId="45756760" w14:textId="49595300" w:rsidR="00251AC9" w:rsidRPr="00FD40C3" w:rsidRDefault="000D7E90" w:rsidP="000D7E90">
      <w:pPr>
        <w:ind w:firstLine="0"/>
      </w:pPr>
      <w:r w:rsidRPr="00FD40C3">
        <w:rPr>
          <w:i/>
          <w:iCs/>
        </w:rPr>
        <w:t>Website</w:t>
      </w:r>
      <w:r w:rsidRPr="00FD40C3">
        <w:t xml:space="preserve"> adalah keseluruhan halaman-halaman web yang terdapat dari sebuah domain yang mengandung informasi</w:t>
      </w:r>
      <w:r w:rsidR="00B6653B" w:rsidRPr="00FD40C3">
        <w:t xml:space="preserve"> </w:t>
      </w:r>
      <w:r w:rsidRPr="00FD40C3">
        <w:fldChar w:fldCharType="begin"/>
      </w:r>
      <w:r w:rsidR="00234B28" w:rsidRPr="00FD40C3">
        <w:instrText xml:space="preserve"> ADDIN ZOTERO_ITEM CSL_CITATION {"citationID":"5QLAXTql","properties":{"formattedCitation":"[26]","plainCitation":"[26]","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sidRPr="00FD40C3">
        <w:fldChar w:fldCharType="separate"/>
      </w:r>
      <w:r w:rsidR="00234B28" w:rsidRPr="00FD40C3">
        <w:t>[26]</w:t>
      </w:r>
      <w:r w:rsidRPr="00FD40C3">
        <w:fldChar w:fldCharType="end"/>
      </w:r>
      <w:r w:rsidRPr="00FD40C3">
        <w:t xml:space="preserve">. Layanan yang terdapat pada </w:t>
      </w:r>
      <w:r w:rsidRPr="00FD40C3">
        <w:rPr>
          <w:i/>
          <w:iCs/>
        </w:rPr>
        <w:t>website</w:t>
      </w:r>
      <w:r w:rsidRPr="00FD40C3">
        <w:t xml:space="preserve"> dapat diakses melalui jaringan internet, dengan permintaan layanan dieksekusi melalui sistem jarak jauh</w:t>
      </w:r>
      <w:r w:rsidR="008C3D36" w:rsidRPr="00FD40C3">
        <w:t xml:space="preserve"> </w:t>
      </w:r>
      <w:r w:rsidRPr="00FD40C3">
        <w:fldChar w:fldCharType="begin"/>
      </w:r>
      <w:r w:rsidR="00234B28" w:rsidRPr="00FD40C3">
        <w:instrText xml:space="preserve"> ADDIN ZOTERO_ITEM CSL_CITATION {"citationID":"JyEMfrT4","properties":{"formattedCitation":"[27]","plainCitation":"[27]","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sidRPr="00FD40C3">
        <w:fldChar w:fldCharType="separate"/>
      </w:r>
      <w:r w:rsidR="00234B28" w:rsidRPr="00FD40C3">
        <w:t>[27]</w:t>
      </w:r>
      <w:r w:rsidRPr="00FD40C3">
        <w:fldChar w:fldCharType="end"/>
      </w:r>
      <w:r w:rsidRPr="00FD40C3">
        <w:t>.</w:t>
      </w:r>
    </w:p>
    <w:p w14:paraId="753C14BF" w14:textId="77777777" w:rsidR="000D7E90" w:rsidRPr="00FD40C3" w:rsidRDefault="000D7E90" w:rsidP="000D7E90">
      <w:pPr>
        <w:ind w:firstLine="0"/>
      </w:pPr>
    </w:p>
    <w:p w14:paraId="4CC32122" w14:textId="201DA130" w:rsidR="00251AC9" w:rsidRPr="00FD40C3" w:rsidRDefault="009425CB" w:rsidP="00251AC9">
      <w:pPr>
        <w:pStyle w:val="Heading3"/>
        <w:numPr>
          <w:ilvl w:val="2"/>
          <w:numId w:val="8"/>
        </w:numPr>
      </w:pPr>
      <w:bookmarkStart w:id="128" w:name="_Toc156587057"/>
      <w:bookmarkStart w:id="129" w:name="_Toc156593602"/>
      <w:bookmarkStart w:id="130" w:name="_Toc156594616"/>
      <w:r w:rsidRPr="00FD40C3">
        <w:t>JavaScript</w:t>
      </w:r>
      <w:bookmarkEnd w:id="128"/>
      <w:bookmarkEnd w:id="129"/>
      <w:bookmarkEnd w:id="130"/>
    </w:p>
    <w:p w14:paraId="5A801B5B" w14:textId="49F55470" w:rsidR="00DF49B3" w:rsidRPr="00FD40C3" w:rsidRDefault="00DF49B3" w:rsidP="00DF49B3">
      <w:pPr>
        <w:ind w:firstLine="0"/>
      </w:pPr>
      <w:r w:rsidRPr="00FD40C3">
        <w:rPr>
          <w:i/>
          <w:iCs/>
        </w:rPr>
        <w:t>JavaScript</w:t>
      </w:r>
      <w:r w:rsidRPr="00FD40C3">
        <w:t xml:space="preserve"> adalah bahasa pemrograman yang populer, digunakan bukan hanya untuk web sisi klien, tapi juga sisi </w:t>
      </w:r>
      <w:r w:rsidRPr="00FD40C3">
        <w:rPr>
          <w:i/>
          <w:iCs/>
        </w:rPr>
        <w:t>server</w:t>
      </w:r>
      <w:r w:rsidR="00B6653B" w:rsidRPr="00FD40C3">
        <w:t xml:space="preserve"> </w:t>
      </w:r>
      <w:r w:rsidR="006C4FCF" w:rsidRPr="00FD40C3">
        <w:fldChar w:fldCharType="begin"/>
      </w:r>
      <w:r w:rsidR="00234B28" w:rsidRPr="00FD40C3">
        <w:instrText xml:space="preserve"> ADDIN ZOTERO_ITEM CSL_CITATION {"citationID":"apNfTwvM","properties":{"formattedCitation":"[28]","plainCitation":"[28]","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sidRPr="00FD40C3">
        <w:fldChar w:fldCharType="separate"/>
      </w:r>
      <w:r w:rsidR="00234B28" w:rsidRPr="00FD40C3">
        <w:t>[28]</w:t>
      </w:r>
      <w:r w:rsidR="006C4FCF" w:rsidRPr="00FD40C3">
        <w:fldChar w:fldCharType="end"/>
      </w:r>
      <w:r w:rsidR="006C4FCF" w:rsidRPr="00FD40C3">
        <w:t xml:space="preserve">. </w:t>
      </w:r>
      <w:r w:rsidR="006C4FCF" w:rsidRPr="00FD40C3">
        <w:rPr>
          <w:i/>
          <w:iCs/>
        </w:rPr>
        <w:t>JavaScript</w:t>
      </w:r>
      <w:r w:rsidR="006C4FCF" w:rsidRPr="00FD40C3">
        <w:t xml:space="preserve"> juga memiliki tipe dinamis, yang artinya pembangun tidak perlu menspesifikasikan tipe dalam kodenya. Hal ini yang membuat IDE </w:t>
      </w:r>
      <w:r w:rsidR="006C4FCF" w:rsidRPr="00FD40C3">
        <w:rPr>
          <w:i/>
          <w:iCs/>
        </w:rPr>
        <w:t>JavaScript</w:t>
      </w:r>
      <w:r w:rsidR="006C4FCF" w:rsidRPr="00FD40C3">
        <w:t xml:space="preserve"> sering gagal mensugestikan tipe yang akurat karena tipe dari elemen kode tidak diketahui hingga memiliki isi. Namun kekurangan ini bisa diatasi dengan membuat kode yang bagus dan tidak ambigu.</w:t>
      </w:r>
    </w:p>
    <w:p w14:paraId="197FA46C" w14:textId="50D370B7" w:rsidR="006C4FCF" w:rsidRPr="00FD40C3" w:rsidRDefault="006C4FCF" w:rsidP="00DF49B3">
      <w:pPr>
        <w:ind w:firstLine="0"/>
      </w:pPr>
    </w:p>
    <w:p w14:paraId="5A980022" w14:textId="39A4796C" w:rsidR="006C4FCF" w:rsidRPr="00FD40C3" w:rsidRDefault="006C4FCF" w:rsidP="00DF49B3">
      <w:pPr>
        <w:ind w:firstLine="0"/>
      </w:pPr>
      <w:r w:rsidRPr="00FD40C3">
        <w:t xml:space="preserve">Pada penelitian tugas akhir ini, </w:t>
      </w:r>
      <w:r w:rsidRPr="00FD40C3">
        <w:rPr>
          <w:i/>
          <w:iCs/>
        </w:rPr>
        <w:t>JavaScript</w:t>
      </w:r>
      <w:r w:rsidRPr="00FD40C3">
        <w:t xml:space="preserve"> akan digunakan untuk membangun aplikasi berbasis website penilaian </w:t>
      </w:r>
      <w:r w:rsidR="001D1CE4" w:rsidRPr="00FD40C3">
        <w:t>esai</w:t>
      </w:r>
      <w:r w:rsidRPr="00FD40C3">
        <w:t xml:space="preserve"> singkat pada sisi klien dan juga sisi </w:t>
      </w:r>
      <w:r w:rsidRPr="00FD40C3">
        <w:rPr>
          <w:i/>
          <w:iCs/>
        </w:rPr>
        <w:t>server</w:t>
      </w:r>
      <w:r w:rsidRPr="00FD40C3">
        <w:t xml:space="preserve"> dengan </w:t>
      </w:r>
      <w:r w:rsidRPr="00FD40C3">
        <w:rPr>
          <w:i/>
          <w:iCs/>
        </w:rPr>
        <w:t>Node.js</w:t>
      </w:r>
      <w:r w:rsidRPr="00FD40C3">
        <w:t xml:space="preserve">. </w:t>
      </w:r>
    </w:p>
    <w:p w14:paraId="2526F6E1" w14:textId="77777777" w:rsidR="00173FD4" w:rsidRPr="00FD40C3" w:rsidRDefault="00173FD4" w:rsidP="00DF49B3">
      <w:pPr>
        <w:ind w:firstLine="0"/>
      </w:pPr>
    </w:p>
    <w:p w14:paraId="480E80B1" w14:textId="7152E824" w:rsidR="00DE5F56" w:rsidRPr="00FD40C3" w:rsidRDefault="009425CB" w:rsidP="00DE5F56">
      <w:pPr>
        <w:pStyle w:val="Heading3"/>
        <w:numPr>
          <w:ilvl w:val="2"/>
          <w:numId w:val="8"/>
        </w:numPr>
      </w:pPr>
      <w:bookmarkStart w:id="131" w:name="_Toc156587058"/>
      <w:bookmarkStart w:id="132" w:name="_Toc156593603"/>
      <w:bookmarkStart w:id="133" w:name="_Toc156594617"/>
      <w:r w:rsidRPr="00FD40C3">
        <w:t>Node</w:t>
      </w:r>
      <w:r w:rsidR="00DE5F56" w:rsidRPr="00FD40C3">
        <w:t>.js</w:t>
      </w:r>
      <w:bookmarkEnd w:id="131"/>
      <w:bookmarkEnd w:id="132"/>
      <w:bookmarkEnd w:id="133"/>
    </w:p>
    <w:p w14:paraId="6A9EAA5A" w14:textId="71958F72" w:rsidR="005833D7" w:rsidRPr="00FD40C3" w:rsidRDefault="00173FD4" w:rsidP="00173FD4">
      <w:pPr>
        <w:ind w:firstLine="0"/>
      </w:pPr>
      <w:r w:rsidRPr="00FD40C3">
        <w:rPr>
          <w:i/>
          <w:iCs/>
        </w:rPr>
        <w:t>Node.js</w:t>
      </w:r>
      <w:r w:rsidRPr="00FD40C3">
        <w:t xml:space="preserve"> adalah </w:t>
      </w:r>
      <w:r w:rsidRPr="00FD40C3">
        <w:rPr>
          <w:i/>
          <w:iCs/>
        </w:rPr>
        <w:t>run timer</w:t>
      </w:r>
      <w:r w:rsidR="005833D7" w:rsidRPr="00FD40C3">
        <w:t xml:space="preserve"> sisi server</w:t>
      </w:r>
      <w:r w:rsidRPr="00FD40C3">
        <w:t xml:space="preserve"> </w:t>
      </w:r>
      <w:r w:rsidRPr="00FD40C3">
        <w:rPr>
          <w:i/>
          <w:iCs/>
        </w:rPr>
        <w:t>JavaScript</w:t>
      </w:r>
      <w:r w:rsidRPr="00FD40C3">
        <w:t xml:space="preserve"> yang digunakan pada </w:t>
      </w:r>
      <w:r w:rsidRPr="00FD40C3">
        <w:rPr>
          <w:i/>
          <w:iCs/>
        </w:rPr>
        <w:t>browser</w:t>
      </w:r>
      <w:r w:rsidRPr="00FD40C3">
        <w:t xml:space="preserve"> untuk memproses HTTP. </w:t>
      </w:r>
      <w:r w:rsidRPr="00FD40C3">
        <w:rPr>
          <w:i/>
          <w:iCs/>
        </w:rPr>
        <w:t>Node</w:t>
      </w:r>
      <w:r w:rsidRPr="00FD40C3">
        <w:t>.</w:t>
      </w:r>
      <w:r w:rsidRPr="00FD40C3">
        <w:rPr>
          <w:i/>
          <w:iCs/>
        </w:rPr>
        <w:t>js</w:t>
      </w:r>
      <w:r w:rsidRPr="00FD40C3">
        <w:t xml:space="preserve"> memungkinkan penulis untuk membuat </w:t>
      </w:r>
      <w:r w:rsidRPr="00FD40C3">
        <w:rPr>
          <w:i/>
          <w:iCs/>
        </w:rPr>
        <w:t>backend</w:t>
      </w:r>
      <w:r w:rsidRPr="00FD40C3">
        <w:t xml:space="preserve"> dari sebuah </w:t>
      </w:r>
      <w:r w:rsidRPr="00FD40C3">
        <w:rPr>
          <w:i/>
          <w:iCs/>
        </w:rPr>
        <w:t>website</w:t>
      </w:r>
      <w:r w:rsidRPr="00FD40C3">
        <w:t xml:space="preserve"> yang dapat menerima </w:t>
      </w:r>
      <w:r w:rsidRPr="00FD40C3">
        <w:rPr>
          <w:i/>
          <w:iCs/>
        </w:rPr>
        <w:t>request GET</w:t>
      </w:r>
      <w:r w:rsidRPr="00FD40C3">
        <w:t xml:space="preserve"> dan </w:t>
      </w:r>
      <w:r w:rsidRPr="00FD40C3">
        <w:rPr>
          <w:i/>
          <w:iCs/>
        </w:rPr>
        <w:t>POST</w:t>
      </w:r>
      <w:r w:rsidRPr="00FD40C3">
        <w:t xml:space="preserve"> menggunakan bahasa pemrograman </w:t>
      </w:r>
      <w:r w:rsidRPr="00FD40C3">
        <w:rPr>
          <w:i/>
          <w:iCs/>
        </w:rPr>
        <w:t>JavaScript</w:t>
      </w:r>
      <w:r w:rsidR="00B6653B" w:rsidRPr="00FD40C3">
        <w:t xml:space="preserve"> </w:t>
      </w:r>
      <w:r w:rsidR="005833D7" w:rsidRPr="00FD40C3">
        <w:fldChar w:fldCharType="begin"/>
      </w:r>
      <w:r w:rsidR="00234B28" w:rsidRPr="00FD40C3">
        <w:instrText xml:space="preserve"> ADDIN ZOTERO_ITEM CSL_CITATION {"citationID":"XJDdF5eD","properties":{"formattedCitation":"[29]","plainCitation":"[29]","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rsidRPr="00FD40C3">
        <w:fldChar w:fldCharType="separate"/>
      </w:r>
      <w:r w:rsidR="00234B28" w:rsidRPr="00FD40C3">
        <w:t>[29]</w:t>
      </w:r>
      <w:r w:rsidR="005833D7" w:rsidRPr="00FD40C3">
        <w:fldChar w:fldCharType="end"/>
      </w:r>
      <w:r w:rsidR="005833D7" w:rsidRPr="00FD40C3">
        <w:t>.</w:t>
      </w:r>
      <w:r w:rsidR="00C875F6" w:rsidRPr="00FD40C3">
        <w:t xml:space="preserve"> </w:t>
      </w:r>
      <w:r w:rsidR="005833D7" w:rsidRPr="00FD40C3">
        <w:rPr>
          <w:i/>
          <w:iCs/>
        </w:rPr>
        <w:t>Node.js</w:t>
      </w:r>
      <w:r w:rsidR="005833D7" w:rsidRPr="00FD40C3">
        <w:t xml:space="preserve"> memiliki </w:t>
      </w:r>
      <w:r w:rsidR="005833D7" w:rsidRPr="00FD40C3">
        <w:rPr>
          <w:i/>
          <w:iCs/>
        </w:rPr>
        <w:t>package manager</w:t>
      </w:r>
      <w:r w:rsidR="005833D7" w:rsidRPr="00FD40C3">
        <w:t xml:space="preserve"> yaitu NPM, gudang perangkat lunak terbesar di dunia dengan jutaan paket yang dapat digunakan pada perangkat lunak siapapun menjadi bantuan (</w:t>
      </w:r>
      <w:r w:rsidR="005833D7" w:rsidRPr="00FD40C3">
        <w:rPr>
          <w:i/>
          <w:iCs/>
        </w:rPr>
        <w:t>dependencies</w:t>
      </w:r>
      <w:r w:rsidR="005833D7" w:rsidRPr="00FD40C3">
        <w:t xml:space="preserve">). </w:t>
      </w:r>
    </w:p>
    <w:p w14:paraId="74869ED8" w14:textId="6B88AC2B" w:rsidR="005833D7" w:rsidRPr="00FD40C3" w:rsidRDefault="005833D7" w:rsidP="00173FD4">
      <w:pPr>
        <w:ind w:firstLine="0"/>
      </w:pPr>
    </w:p>
    <w:p w14:paraId="3EBBECD7" w14:textId="4FA68071" w:rsidR="00E57606" w:rsidRPr="00FD40C3" w:rsidRDefault="005833D7" w:rsidP="00173FD4">
      <w:pPr>
        <w:ind w:firstLine="0"/>
      </w:pPr>
      <w:r w:rsidRPr="00FD40C3">
        <w:t xml:space="preserve">Penelitian ini menggunakan </w:t>
      </w:r>
      <w:r w:rsidRPr="00FD40C3">
        <w:rPr>
          <w:i/>
          <w:iCs/>
        </w:rPr>
        <w:t>Node.js</w:t>
      </w:r>
      <w:r w:rsidRPr="00FD40C3">
        <w:t xml:space="preserve"> sebagai </w:t>
      </w:r>
      <w:r w:rsidRPr="00FD40C3">
        <w:rPr>
          <w:i/>
          <w:iCs/>
        </w:rPr>
        <w:t>run timer</w:t>
      </w:r>
      <w:r w:rsidRPr="00FD40C3">
        <w:t xml:space="preserve"> sisi </w:t>
      </w:r>
      <w:r w:rsidRPr="00FD40C3">
        <w:rPr>
          <w:i/>
          <w:iCs/>
        </w:rPr>
        <w:t>server</w:t>
      </w:r>
      <w:r w:rsidRPr="00FD40C3">
        <w:t xml:space="preserve"> untuk aplikasi berbasis </w:t>
      </w:r>
      <w:r w:rsidRPr="00FD40C3">
        <w:rPr>
          <w:i/>
          <w:iCs/>
        </w:rPr>
        <w:t>website</w:t>
      </w:r>
      <w:r w:rsidRPr="00FD40C3">
        <w:t xml:space="preserve"> yang akan dibangun karena dapat menangani lebih banyak permintaan dalam satuan waktu dibanding PHP</w:t>
      </w:r>
      <w:r w:rsidR="00B6653B" w:rsidRPr="00FD40C3">
        <w:t xml:space="preserve"> </w:t>
      </w:r>
      <w:r w:rsidRPr="00FD40C3">
        <w:fldChar w:fldCharType="begin"/>
      </w:r>
      <w:r w:rsidR="00234B28" w:rsidRPr="00FD40C3">
        <w:instrText xml:space="preserve"> ADDIN ZOTERO_ITEM CSL_CITATION {"citationID":"xVMK9inj","properties":{"formattedCitation":"[30]","plainCitation":"[30]","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sidRPr="00FD40C3">
        <w:fldChar w:fldCharType="separate"/>
      </w:r>
      <w:r w:rsidR="00234B28" w:rsidRPr="00FD40C3">
        <w:t>[30]</w:t>
      </w:r>
      <w:r w:rsidRPr="00FD40C3">
        <w:fldChar w:fldCharType="end"/>
      </w:r>
      <w:r w:rsidRPr="00FD40C3">
        <w:t xml:space="preserve">. Hal ini membuat </w:t>
      </w:r>
      <w:r w:rsidRPr="00FD40C3">
        <w:rPr>
          <w:i/>
          <w:iCs/>
        </w:rPr>
        <w:t>Node.js</w:t>
      </w:r>
      <w:r w:rsidRPr="00FD40C3">
        <w:t xml:space="preserve"> lebih ideal untuk membangun </w:t>
      </w:r>
      <w:r w:rsidRPr="00FD40C3">
        <w:rPr>
          <w:i/>
          <w:iCs/>
        </w:rPr>
        <w:t>website</w:t>
      </w:r>
      <w:r w:rsidRPr="00FD40C3">
        <w:t xml:space="preserve"> dengan masukkan dan keluaran yang intens. Selain itu, </w:t>
      </w:r>
      <w:r w:rsidRPr="00FD40C3">
        <w:rPr>
          <w:i/>
          <w:iCs/>
        </w:rPr>
        <w:t>Node.js</w:t>
      </w:r>
      <w:r w:rsidRPr="00FD40C3">
        <w:t xml:space="preserve"> juga </w:t>
      </w:r>
      <w:r w:rsidRPr="00FD40C3">
        <w:rPr>
          <w:i/>
          <w:iCs/>
        </w:rPr>
        <w:t>developer friendly</w:t>
      </w:r>
      <w:r w:rsidRPr="00FD40C3">
        <w:t xml:space="preserve">, yang mana mudah dipahami </w:t>
      </w:r>
      <w:r w:rsidR="005850A7" w:rsidRPr="00FD40C3">
        <w:t>karena cara penggunaannya yang konsisten.</w:t>
      </w:r>
    </w:p>
    <w:p w14:paraId="0F653D54" w14:textId="7EDEA312" w:rsidR="00DE5F56" w:rsidRPr="00FD40C3" w:rsidRDefault="009425CB" w:rsidP="00DE5F56">
      <w:pPr>
        <w:pStyle w:val="Heading3"/>
        <w:numPr>
          <w:ilvl w:val="2"/>
          <w:numId w:val="8"/>
        </w:numPr>
      </w:pPr>
      <w:bookmarkStart w:id="134" w:name="_Toc156587059"/>
      <w:bookmarkStart w:id="135" w:name="_Toc156593604"/>
      <w:bookmarkStart w:id="136" w:name="_Toc156594618"/>
      <w:r w:rsidRPr="00FD40C3">
        <w:lastRenderedPageBreak/>
        <w:t>Express.js</w:t>
      </w:r>
      <w:bookmarkEnd w:id="134"/>
      <w:bookmarkEnd w:id="135"/>
      <w:bookmarkEnd w:id="136"/>
    </w:p>
    <w:p w14:paraId="0F65C7C3" w14:textId="14FBFD5F" w:rsidR="00927CE6" w:rsidRPr="00FD40C3" w:rsidRDefault="00927CE6" w:rsidP="00927CE6">
      <w:pPr>
        <w:ind w:firstLine="0"/>
      </w:pPr>
      <w:r w:rsidRPr="00FD40C3">
        <w:t xml:space="preserve">Pada teori sebelumnya, dapat diketahui bahwa </w:t>
      </w:r>
      <w:r w:rsidRPr="00FD40C3">
        <w:rPr>
          <w:i/>
          <w:iCs/>
        </w:rPr>
        <w:t>Node.js</w:t>
      </w:r>
      <w:r w:rsidRPr="00FD40C3">
        <w:t xml:space="preserve"> merupakan </w:t>
      </w:r>
      <w:r w:rsidRPr="00FD40C3">
        <w:rPr>
          <w:i/>
          <w:iCs/>
        </w:rPr>
        <w:t>run</w:t>
      </w:r>
      <w:r w:rsidRPr="00FD40C3">
        <w:t xml:space="preserve"> </w:t>
      </w:r>
      <w:r w:rsidRPr="00FD40C3">
        <w:rPr>
          <w:i/>
          <w:iCs/>
        </w:rPr>
        <w:t>timer</w:t>
      </w:r>
      <w:r w:rsidRPr="00FD40C3">
        <w:t xml:space="preserve"> </w:t>
      </w:r>
      <w:r w:rsidRPr="00FD40C3">
        <w:rPr>
          <w:i/>
          <w:iCs/>
        </w:rPr>
        <w:t>JavaScript</w:t>
      </w:r>
      <w:r w:rsidRPr="00FD40C3">
        <w:t xml:space="preserve"> dan dapat menerima permintaan HTTP </w:t>
      </w:r>
      <w:r w:rsidRPr="00FD40C3">
        <w:rPr>
          <w:i/>
          <w:iCs/>
        </w:rPr>
        <w:t xml:space="preserve">GET </w:t>
      </w:r>
      <w:r w:rsidRPr="00FD40C3">
        <w:t xml:space="preserve">dan </w:t>
      </w:r>
      <w:r w:rsidRPr="00FD40C3">
        <w:rPr>
          <w:i/>
          <w:iCs/>
        </w:rPr>
        <w:t>POST</w:t>
      </w:r>
      <w:r w:rsidRPr="00FD40C3">
        <w:t xml:space="preserve">. </w:t>
      </w:r>
      <w:r w:rsidRPr="00FD40C3">
        <w:rPr>
          <w:i/>
          <w:iCs/>
        </w:rPr>
        <w:t>Express.js</w:t>
      </w:r>
      <w:r w:rsidRPr="00FD40C3">
        <w:t xml:space="preserve"> merupakan paket NPM berupa </w:t>
      </w:r>
      <w:r w:rsidRPr="00FD40C3">
        <w:rPr>
          <w:i/>
          <w:iCs/>
        </w:rPr>
        <w:t>framework</w:t>
      </w:r>
      <w:r w:rsidRPr="00FD40C3">
        <w:t xml:space="preserve"> untuk mempermudah penggunaan modul HTTP pada </w:t>
      </w:r>
      <w:r w:rsidRPr="00FD40C3">
        <w:rPr>
          <w:i/>
          <w:iCs/>
        </w:rPr>
        <w:t>Node.js</w:t>
      </w:r>
      <w:r w:rsidR="00B6653B" w:rsidRPr="00FD40C3">
        <w:t xml:space="preserve"> </w:t>
      </w:r>
      <w:r w:rsidR="005C3A6E" w:rsidRPr="00FD40C3">
        <w:fldChar w:fldCharType="begin"/>
      </w:r>
      <w:r w:rsidR="00234B28" w:rsidRPr="00FD40C3">
        <w:instrText xml:space="preserve"> ADDIN ZOTERO_ITEM CSL_CITATION {"citationID":"h5hqhlFu","properties":{"formattedCitation":"[31]","plainCitation":"[31]","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sidRPr="00FD40C3">
        <w:fldChar w:fldCharType="separate"/>
      </w:r>
      <w:r w:rsidR="00234B28" w:rsidRPr="00FD40C3">
        <w:t>[31]</w:t>
      </w:r>
      <w:r w:rsidR="005C3A6E" w:rsidRPr="00FD40C3">
        <w:fldChar w:fldCharType="end"/>
      </w:r>
      <w:r w:rsidRPr="00FD40C3">
        <w:t xml:space="preserve"> sehingga penulisan kode untuk melakukan permintaan HTTP dapat dilakukan lebih cepat.</w:t>
      </w:r>
      <w:r w:rsidR="00A26492" w:rsidRPr="00FD40C3">
        <w:t xml:space="preserve"> </w:t>
      </w:r>
      <w:r w:rsidRPr="00FD40C3">
        <w:t xml:space="preserve">Sebagai </w:t>
      </w:r>
      <w:r w:rsidRPr="00FD40C3">
        <w:rPr>
          <w:i/>
          <w:iCs/>
        </w:rPr>
        <w:t>framework</w:t>
      </w:r>
      <w:r w:rsidRPr="00FD40C3">
        <w:t xml:space="preserve"> untuk menangani permintaan HTTP, performa </w:t>
      </w:r>
      <w:r w:rsidRPr="00FD40C3">
        <w:rPr>
          <w:i/>
          <w:iCs/>
        </w:rPr>
        <w:t>Express.js</w:t>
      </w:r>
      <w:r w:rsidRPr="00FD40C3">
        <w:t xml:space="preserve"> terbilang cepat yaitu </w:t>
      </w:r>
      <w:r w:rsidR="005C3A6E" w:rsidRPr="00FD40C3">
        <w:t xml:space="preserve">hanya memerlukan waktu </w:t>
      </w:r>
      <w:r w:rsidRPr="00FD40C3">
        <w:t xml:space="preserve">3 ms untuk memproses permintaan </w:t>
      </w:r>
      <w:r w:rsidRPr="00FD40C3">
        <w:rPr>
          <w:i/>
          <w:iCs/>
        </w:rPr>
        <w:t>Object Relational Model</w:t>
      </w:r>
      <w:r w:rsidR="00B6653B" w:rsidRPr="00FD40C3">
        <w:rPr>
          <w:i/>
          <w:iCs/>
        </w:rPr>
        <w:t xml:space="preserve"> </w:t>
      </w:r>
      <w:r w:rsidRPr="00FD40C3">
        <w:rPr>
          <w:i/>
          <w:iCs/>
        </w:rPr>
        <w:fldChar w:fldCharType="begin"/>
      </w:r>
      <w:r w:rsidR="00E24B6C" w:rsidRPr="00FD40C3">
        <w:rPr>
          <w:i/>
          <w:iCs/>
        </w:rPr>
        <w:instrText xml:space="preserve"> ADDIN ZOTERO_ITEM CSL_CITATION {"citationID":"TN5uyH5p","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Pr="00FD40C3">
        <w:rPr>
          <w:i/>
          <w:iCs/>
        </w:rPr>
        <w:fldChar w:fldCharType="separate"/>
      </w:r>
      <w:r w:rsidR="00E24B6C" w:rsidRPr="00FD40C3">
        <w:t>[17]</w:t>
      </w:r>
      <w:r w:rsidRPr="00FD40C3">
        <w:rPr>
          <w:i/>
          <w:iCs/>
        </w:rPr>
        <w:fldChar w:fldCharType="end"/>
      </w:r>
      <w:r w:rsidR="005C3A6E" w:rsidRPr="00FD40C3">
        <w:t xml:space="preserve">, dan memerlukan waktu rata-rata 17 </w:t>
      </w:r>
      <w:r w:rsidR="005C3A6E" w:rsidRPr="00FD40C3">
        <w:rPr>
          <w:i/>
          <w:iCs/>
        </w:rPr>
        <w:t>ms</w:t>
      </w:r>
      <w:r w:rsidR="005C3A6E" w:rsidRPr="00FD40C3">
        <w:t xml:space="preserve"> untuk memproses halaman dinamis dari permintaan sebanyak 200 pengguna.</w:t>
      </w:r>
    </w:p>
    <w:p w14:paraId="4E0FA7A3" w14:textId="499F0709" w:rsidR="005C3A6E" w:rsidRPr="00FD40C3" w:rsidRDefault="005C3A6E" w:rsidP="00927CE6">
      <w:pPr>
        <w:ind w:firstLine="0"/>
      </w:pPr>
    </w:p>
    <w:p w14:paraId="74DDB08B" w14:textId="2EF6688C" w:rsidR="005C3A6E" w:rsidRPr="00FD40C3" w:rsidRDefault="005C3A6E" w:rsidP="00927CE6">
      <w:pPr>
        <w:ind w:firstLine="0"/>
      </w:pPr>
      <w:r w:rsidRPr="00FD40C3">
        <w:t xml:space="preserve">Atas alasan tersebut, perangkat lunak yang akan dikembangkan dalam penelitian ini akan menggunakan </w:t>
      </w:r>
      <w:r w:rsidRPr="00FD40C3">
        <w:rPr>
          <w:i/>
          <w:iCs/>
        </w:rPr>
        <w:t>Express.js</w:t>
      </w:r>
      <w:r w:rsidRPr="00FD40C3">
        <w:t xml:space="preserve"> untuk menangani permintaan HTTP sebagai </w:t>
      </w:r>
      <w:r w:rsidRPr="00FD40C3">
        <w:rPr>
          <w:i/>
          <w:iCs/>
        </w:rPr>
        <w:t>framework</w:t>
      </w:r>
      <w:r w:rsidRPr="00FD40C3">
        <w:t xml:space="preserve"> dari </w:t>
      </w:r>
      <w:r w:rsidRPr="00FD40C3">
        <w:rPr>
          <w:i/>
          <w:iCs/>
        </w:rPr>
        <w:t>Node.js</w:t>
      </w:r>
      <w:r w:rsidRPr="00FD40C3">
        <w:t xml:space="preserve"> karena </w:t>
      </w:r>
      <w:r w:rsidR="00EE2F22" w:rsidRPr="00FD40C3">
        <w:t>kemampuan</w:t>
      </w:r>
      <w:r w:rsidRPr="00FD40C3">
        <w:t xml:space="preserve"> paket NPM ini diperlukan untuk memproses nilai dan jawaban pada aplikasi </w:t>
      </w:r>
      <w:r w:rsidRPr="00B407BE">
        <w:rPr>
          <w:i/>
          <w:iCs/>
        </w:rPr>
        <w:t>website</w:t>
      </w:r>
      <w:r w:rsidRPr="00FD40C3">
        <w:t xml:space="preserve"> penilaian </w:t>
      </w:r>
      <w:r w:rsidR="001D1CE4" w:rsidRPr="00FD40C3">
        <w:t>esai</w:t>
      </w:r>
      <w:r w:rsidRPr="00FD40C3">
        <w:t xml:space="preserve"> singkat.</w:t>
      </w:r>
    </w:p>
    <w:p w14:paraId="1252E890" w14:textId="77777777" w:rsidR="00364BD8" w:rsidRPr="00FD40C3" w:rsidRDefault="00364BD8" w:rsidP="00927CE6">
      <w:pPr>
        <w:ind w:firstLine="0"/>
      </w:pPr>
    </w:p>
    <w:p w14:paraId="3144816A" w14:textId="28893CE2" w:rsidR="009425CB" w:rsidRPr="00FD40C3" w:rsidRDefault="009425CB" w:rsidP="00DE5F56">
      <w:pPr>
        <w:pStyle w:val="Heading3"/>
        <w:numPr>
          <w:ilvl w:val="2"/>
          <w:numId w:val="8"/>
        </w:numPr>
      </w:pPr>
      <w:bookmarkStart w:id="137" w:name="_Toc156587060"/>
      <w:bookmarkStart w:id="138" w:name="_Toc156593605"/>
      <w:bookmarkStart w:id="139" w:name="_Toc156594619"/>
      <w:r w:rsidRPr="00FD40C3">
        <w:t>JavaScript Object Notation</w:t>
      </w:r>
      <w:bookmarkEnd w:id="137"/>
      <w:bookmarkEnd w:id="138"/>
      <w:bookmarkEnd w:id="139"/>
    </w:p>
    <w:p w14:paraId="717BE8C0" w14:textId="2D25243C" w:rsidR="00A8486F" w:rsidRPr="00FD40C3" w:rsidRDefault="00364BD8" w:rsidP="00364BD8">
      <w:pPr>
        <w:ind w:firstLine="0"/>
      </w:pPr>
      <w:r w:rsidRPr="00FD40C3">
        <w:rPr>
          <w:i/>
          <w:iCs/>
        </w:rPr>
        <w:t>JavaScript Object Notation</w:t>
      </w:r>
      <w:r w:rsidRPr="00FD40C3">
        <w:t xml:space="preserve"> (JSON) adalah format data dengan penulisan seperti tipe data objek pada bahasa pemrograman </w:t>
      </w:r>
      <w:r w:rsidRPr="00FD40C3">
        <w:rPr>
          <w:i/>
          <w:iCs/>
        </w:rPr>
        <w:t>JavaScript</w:t>
      </w:r>
      <w:r w:rsidRPr="00FD40C3">
        <w:t xml:space="preserve">. JSON merupakan format data berisi objek atau kumpulan objek-objek dalam suatu objek yang ringan, mudah dibaca dan ditulis oleh manusia, serta dibuat dan diterjemahkan dengan komputer. Format data ini merupakan bagian dari bahasa pemrograman </w:t>
      </w:r>
      <w:r w:rsidRPr="00FD40C3">
        <w:rPr>
          <w:i/>
          <w:iCs/>
        </w:rPr>
        <w:t>JavaScript</w:t>
      </w:r>
      <w:r w:rsidR="00B6653B" w:rsidRPr="00FD40C3">
        <w:t xml:space="preserve"> </w:t>
      </w:r>
      <w:r w:rsidR="00AC7610" w:rsidRPr="00FD40C3">
        <w:fldChar w:fldCharType="begin"/>
      </w:r>
      <w:r w:rsidR="00234B28" w:rsidRPr="00FD40C3">
        <w:instrText xml:space="preserve"> ADDIN ZOTERO_ITEM CSL_CITATION {"citationID":"ycL4HeIc","properties":{"formattedCitation":"[32]","plainCitation":"[3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sidRPr="00FD40C3">
        <w:fldChar w:fldCharType="separate"/>
      </w:r>
      <w:r w:rsidR="00234B28" w:rsidRPr="00FD40C3">
        <w:t>[32]</w:t>
      </w:r>
      <w:r w:rsidR="00AC7610" w:rsidRPr="00FD40C3">
        <w:fldChar w:fldCharType="end"/>
      </w:r>
      <w:r w:rsidRPr="00FD40C3">
        <w:t>.</w:t>
      </w:r>
      <w:r w:rsidR="00ED3D1C" w:rsidRPr="00FD40C3">
        <w:t xml:space="preserve"> </w:t>
      </w:r>
      <w:r w:rsidR="00472C02" w:rsidRPr="00FD40C3">
        <w:t>JSON umumnya berisikan sebuah objek yang dapat berisi banyak objek lain.</w:t>
      </w:r>
      <w:r w:rsidR="00D45F0C" w:rsidRPr="00FD40C3">
        <w:t xml:space="preserve"> Dalam format dokumen ini, objek harus dimulai dan diakhiri oleh kurung keriting ({}), kemudian setiap objek dalam JSON dipisah dengan simbol koma (,) setelah kurung keriting tutup (})</w:t>
      </w:r>
      <w:r w:rsidR="00B6653B" w:rsidRPr="00FD40C3">
        <w:t xml:space="preserve"> </w:t>
      </w:r>
      <w:r w:rsidR="00A8486F" w:rsidRPr="00FD40C3">
        <w:fldChar w:fldCharType="begin"/>
      </w:r>
      <w:r w:rsidR="00234B28" w:rsidRPr="00FD40C3">
        <w:instrText xml:space="preserve"> ADDIN ZOTERO_ITEM CSL_CITATION {"citationID":"Tyy1Ntwm","properties":{"formattedCitation":"[32]","plainCitation":"[3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sidRPr="00FD40C3">
        <w:fldChar w:fldCharType="separate"/>
      </w:r>
      <w:r w:rsidR="00234B28" w:rsidRPr="00FD40C3">
        <w:t>[32]</w:t>
      </w:r>
      <w:r w:rsidR="00A8486F" w:rsidRPr="00FD40C3">
        <w:fldChar w:fldCharType="end"/>
      </w:r>
      <w:r w:rsidR="00D45F0C" w:rsidRPr="00FD40C3">
        <w:t>.</w:t>
      </w:r>
      <w:r w:rsidR="00ED3D1C" w:rsidRPr="00FD40C3">
        <w:t xml:space="preserve"> </w:t>
      </w:r>
      <w:r w:rsidR="00A8486F" w:rsidRPr="00FD40C3">
        <w:t xml:space="preserve">Untuk menggunakan dokumen JSON pada aplikasi </w:t>
      </w:r>
      <w:r w:rsidR="00A8486F" w:rsidRPr="00B407BE">
        <w:rPr>
          <w:i/>
          <w:iCs/>
        </w:rPr>
        <w:t>website</w:t>
      </w:r>
      <w:r w:rsidR="00A8486F" w:rsidRPr="00FD40C3">
        <w:t xml:space="preserve"> khususnya yang menggunakan </w:t>
      </w:r>
      <w:r w:rsidR="00A8486F" w:rsidRPr="00B407BE">
        <w:rPr>
          <w:i/>
          <w:iCs/>
        </w:rPr>
        <w:t>JavaScript</w:t>
      </w:r>
      <w:r w:rsidR="00A8486F" w:rsidRPr="00FD40C3">
        <w:t>, objek dapat diakses dengan menggunakan dokumen JSON dan menggunakan simbol titik (.) untuk mengakses setiap sub-objeknya.</w:t>
      </w:r>
    </w:p>
    <w:p w14:paraId="44E7DD56" w14:textId="0E2317C5" w:rsidR="00A8486F" w:rsidRPr="00FD40C3" w:rsidRDefault="00A8486F" w:rsidP="00364BD8">
      <w:pPr>
        <w:ind w:firstLine="0"/>
      </w:pPr>
    </w:p>
    <w:p w14:paraId="55E8BD10" w14:textId="6FD9A7B5" w:rsidR="00A8486F" w:rsidRPr="00FD40C3" w:rsidRDefault="00A8486F" w:rsidP="00364BD8">
      <w:pPr>
        <w:ind w:firstLine="0"/>
      </w:pPr>
      <w:r w:rsidRPr="00FD40C3">
        <w:t xml:space="preserve">Pada aplikasi web yang akan dikembangkan pada penelitian ini, akan ada fitur untuk mengunggah seluruh jawaban pelajar berupa </w:t>
      </w:r>
      <w:r w:rsidR="001422CC" w:rsidRPr="00FD40C3">
        <w:t>berkas</w:t>
      </w:r>
      <w:r w:rsidRPr="00FD40C3">
        <w:t xml:space="preserve"> </w:t>
      </w:r>
      <w:r w:rsidR="001422CC" w:rsidRPr="00FD40C3">
        <w:t xml:space="preserve">CSV </w:t>
      </w:r>
      <w:r w:rsidRPr="00FD40C3">
        <w:t xml:space="preserve">ke aplikasi website </w:t>
      </w:r>
      <w:r w:rsidRPr="00FD40C3">
        <w:lastRenderedPageBreak/>
        <w:t xml:space="preserve">penilaian </w:t>
      </w:r>
      <w:r w:rsidR="001D1CE4" w:rsidRPr="00FD40C3">
        <w:t>esai</w:t>
      </w:r>
      <w:r w:rsidRPr="00FD40C3">
        <w:t xml:space="preserve">. </w:t>
      </w:r>
      <w:r w:rsidR="001422CC" w:rsidRPr="00FD40C3">
        <w:t xml:space="preserve">Berkas CSV </w:t>
      </w:r>
      <w:r w:rsidRPr="00FD40C3">
        <w:t>kemudian akan diubah menjadi bentuk JSON untuk selanjutnya diproses kedalam penilaian.</w:t>
      </w:r>
    </w:p>
    <w:p w14:paraId="3DF5C3A5" w14:textId="77777777" w:rsidR="009E5ECE" w:rsidRPr="00FD40C3" w:rsidRDefault="009E5ECE" w:rsidP="009E5ECE">
      <w:pPr>
        <w:ind w:firstLine="0"/>
      </w:pPr>
    </w:p>
    <w:p w14:paraId="1D3E977F" w14:textId="467E0CFB" w:rsidR="003C7F47" w:rsidRPr="00FD40C3" w:rsidRDefault="003C7F47" w:rsidP="00DE5F56">
      <w:pPr>
        <w:pStyle w:val="Heading3"/>
        <w:numPr>
          <w:ilvl w:val="2"/>
          <w:numId w:val="8"/>
        </w:numPr>
      </w:pPr>
      <w:bookmarkStart w:id="140" w:name="_Toc156587061"/>
      <w:bookmarkStart w:id="141" w:name="_Toc156593606"/>
      <w:bookmarkStart w:id="142" w:name="_Toc156594620"/>
      <w:r w:rsidRPr="00FD40C3">
        <w:t>Esai Singkat</w:t>
      </w:r>
      <w:bookmarkEnd w:id="140"/>
      <w:bookmarkEnd w:id="141"/>
      <w:bookmarkEnd w:id="142"/>
    </w:p>
    <w:p w14:paraId="26E547B4" w14:textId="198B47EF" w:rsidR="006B48DB" w:rsidRPr="00FD40C3" w:rsidRDefault="002266A7" w:rsidP="003C7F47">
      <w:pPr>
        <w:ind w:firstLine="0"/>
      </w:pPr>
      <w:r w:rsidRPr="00FD40C3">
        <w:t>Esai merupakan karangan yang membahas suatu masalaah berdasarkan sudut pandang penulis, pada kasus ini yaitu jawaban dari pertanyaan yang diberikan oleh pengajar menurut pelajar.</w:t>
      </w:r>
      <w:r w:rsidR="005C0B06" w:rsidRPr="00FD40C3">
        <w:t xml:space="preserve"> </w:t>
      </w:r>
      <w:r w:rsidRPr="00FD40C3">
        <w:t>Esai merupakan salah satu metode penilaian untuk mengukur tingkat pemahaman pelajar pada suatu topik</w:t>
      </w:r>
      <w:r w:rsidR="005C0B06" w:rsidRPr="00FD40C3">
        <w:t xml:space="preserve"> yang kerap diberikan pada saat ujian</w:t>
      </w:r>
      <w:r w:rsidR="00B6653B" w:rsidRPr="00FD40C3">
        <w:t xml:space="preserve"> </w:t>
      </w:r>
      <w:r w:rsidRPr="00FD40C3">
        <w:fldChar w:fldCharType="begin"/>
      </w:r>
      <w:r w:rsidR="00234B28" w:rsidRPr="00FD40C3">
        <w:instrText xml:space="preserve"> ADDIN ZOTERO_ITEM CSL_CITATION {"citationID":"Ec3kS7py","properties":{"formattedCitation":"[33]","plainCitation":"[33]","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sidRPr="00FD40C3">
        <w:fldChar w:fldCharType="separate"/>
      </w:r>
      <w:r w:rsidR="00234B28" w:rsidRPr="00FD40C3">
        <w:t>[33]</w:t>
      </w:r>
      <w:r w:rsidRPr="00FD40C3">
        <w:fldChar w:fldCharType="end"/>
      </w:r>
      <w:r w:rsidRPr="00FD40C3">
        <w:t>.</w:t>
      </w:r>
      <w:r w:rsidR="00551D09" w:rsidRPr="00FD40C3">
        <w:t xml:space="preserve"> </w:t>
      </w:r>
      <w:r w:rsidR="006B48DB" w:rsidRPr="00FD40C3">
        <w:t>Esai singkat menurut Steven Burrows pada tahun 2014 merupakan sebuah teks deskriptif tentang suatu topik khusus yang terdiri dari sebuah frasa atau paling banyak 100 kata</w:t>
      </w:r>
      <w:r w:rsidR="00B6653B" w:rsidRPr="00FD40C3">
        <w:t xml:space="preserve"> </w:t>
      </w:r>
      <w:r w:rsidR="006B48DB" w:rsidRPr="00FD40C3">
        <w:fldChar w:fldCharType="begin"/>
      </w:r>
      <w:r w:rsidR="00234B28" w:rsidRPr="00FD40C3">
        <w:instrText xml:space="preserve"> ADDIN ZOTERO_ITEM CSL_CITATION {"citationID":"cVgyTdLq","properties":{"formattedCitation":"[34]","plainCitation":"[34]","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sidR="006B48DB" w:rsidRPr="00FD40C3">
        <w:fldChar w:fldCharType="separate"/>
      </w:r>
      <w:r w:rsidR="00234B28" w:rsidRPr="00FD40C3">
        <w:t>[34]</w:t>
      </w:r>
      <w:r w:rsidR="006B48DB" w:rsidRPr="00FD40C3">
        <w:fldChar w:fldCharType="end"/>
      </w:r>
      <w:r w:rsidR="006B48DB" w:rsidRPr="00FD40C3">
        <w:t>.</w:t>
      </w:r>
    </w:p>
    <w:p w14:paraId="4FABCE61" w14:textId="77777777" w:rsidR="002266A7" w:rsidRPr="00FD40C3" w:rsidRDefault="002266A7" w:rsidP="003C7F47">
      <w:pPr>
        <w:ind w:firstLine="0"/>
      </w:pPr>
    </w:p>
    <w:p w14:paraId="722B6F8B" w14:textId="1B1F5CFA" w:rsidR="00F26572" w:rsidRPr="00FD40C3" w:rsidRDefault="00F26572" w:rsidP="00DE5F56">
      <w:pPr>
        <w:pStyle w:val="Heading3"/>
        <w:numPr>
          <w:ilvl w:val="2"/>
          <w:numId w:val="8"/>
        </w:numPr>
      </w:pPr>
      <w:bookmarkStart w:id="143" w:name="_Toc156587062"/>
      <w:bookmarkStart w:id="144" w:name="_Toc156593607"/>
      <w:bookmarkStart w:id="145" w:name="_Toc156594621"/>
      <w:r w:rsidRPr="00FD40C3">
        <w:t>Python</w:t>
      </w:r>
      <w:bookmarkEnd w:id="143"/>
      <w:bookmarkEnd w:id="144"/>
      <w:bookmarkEnd w:id="145"/>
    </w:p>
    <w:p w14:paraId="48EB628D" w14:textId="6322DE86" w:rsidR="00FD3A23" w:rsidRPr="00FD40C3" w:rsidRDefault="009E5ECE" w:rsidP="009E5ECE">
      <w:pPr>
        <w:ind w:firstLine="0"/>
      </w:pPr>
      <w:r w:rsidRPr="00FD40C3">
        <w:rPr>
          <w:i/>
          <w:iCs/>
        </w:rPr>
        <w:t>Python</w:t>
      </w:r>
      <w:r w:rsidRPr="00FD40C3">
        <w:t xml:space="preserve">, seperti </w:t>
      </w:r>
      <w:r w:rsidRPr="00FD40C3">
        <w:rPr>
          <w:i/>
          <w:iCs/>
        </w:rPr>
        <w:t>JavaScript</w:t>
      </w:r>
      <w:r w:rsidRPr="00FD40C3">
        <w:t xml:space="preserve">, merupakan salah satu bahasa pemrograman yang banyak digunakan oleh pembangun perangkat lunak di bidang teknologi. Bedanya, </w:t>
      </w:r>
      <w:r w:rsidRPr="00FD40C3">
        <w:rPr>
          <w:i/>
          <w:iCs/>
        </w:rPr>
        <w:t>Python</w:t>
      </w:r>
      <w:r w:rsidRPr="00FD40C3">
        <w:t xml:space="preserve"> lebih banyak digunakan untuk sains data dengan kapabilitasnya untuk </w:t>
      </w:r>
      <w:r w:rsidR="00834496" w:rsidRPr="00FD40C3">
        <w:t>pembelajaran mesin</w:t>
      </w:r>
      <w:r w:rsidR="00B6653B" w:rsidRPr="00FD40C3">
        <w:t xml:space="preserve"> </w:t>
      </w:r>
      <w:r w:rsidR="00834496" w:rsidRPr="00FD40C3">
        <w:fldChar w:fldCharType="begin"/>
      </w:r>
      <w:r w:rsidR="00234B28" w:rsidRPr="00FD40C3">
        <w:instrText xml:space="preserve"> ADDIN ZOTERO_ITEM CSL_CITATION {"citationID":"sBkTAn7C","properties":{"formattedCitation":"[35]","plainCitation":"[35]","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sidRPr="00FD40C3">
        <w:fldChar w:fldCharType="separate"/>
      </w:r>
      <w:r w:rsidR="00234B28" w:rsidRPr="00FD40C3">
        <w:t>[35]</w:t>
      </w:r>
      <w:r w:rsidR="00834496" w:rsidRPr="00FD40C3">
        <w:fldChar w:fldCharType="end"/>
      </w:r>
      <w:r w:rsidR="00834496" w:rsidRPr="00FD40C3">
        <w:t>.</w:t>
      </w:r>
      <w:r w:rsidR="006C4E30" w:rsidRPr="00FD40C3">
        <w:t xml:space="preserve"> </w:t>
      </w:r>
      <w:r w:rsidR="00FD3A23" w:rsidRPr="00FD40C3">
        <w:rPr>
          <w:i/>
          <w:iCs/>
        </w:rPr>
        <w:t>Python</w:t>
      </w:r>
      <w:r w:rsidR="00FD3A23" w:rsidRPr="00FD40C3">
        <w:t xml:space="preserve"> merupakan bahasa pemrograman yang banyak dipilih bagi praktisi pemrosesan bahasa alami</w:t>
      </w:r>
      <w:r w:rsidR="002236AA" w:rsidRPr="00FD40C3">
        <w:t xml:space="preserve">, yang merupakan cabang dari kecerdasan buatan. </w:t>
      </w:r>
      <w:r w:rsidR="002236AA" w:rsidRPr="00FD40C3">
        <w:rPr>
          <w:i/>
          <w:iCs/>
        </w:rPr>
        <w:t>Python</w:t>
      </w:r>
      <w:r w:rsidR="002236AA" w:rsidRPr="00FD40C3">
        <w:t xml:space="preserve"> memiliki </w:t>
      </w:r>
      <w:r w:rsidR="002236AA" w:rsidRPr="00FD40C3">
        <w:rPr>
          <w:i/>
          <w:iCs/>
        </w:rPr>
        <w:t>library</w:t>
      </w:r>
      <w:r w:rsidR="002236AA" w:rsidRPr="00FD40C3">
        <w:t xml:space="preserve"> yang dapat mendukung pemrosesan bahasa alami yang mencakup banyak bahasa manusia seperti </w:t>
      </w:r>
      <w:r w:rsidR="002236AA" w:rsidRPr="00FD40C3">
        <w:rPr>
          <w:i/>
          <w:iCs/>
        </w:rPr>
        <w:t>Stanza</w:t>
      </w:r>
      <w:r w:rsidR="00B6653B" w:rsidRPr="00FD40C3">
        <w:rPr>
          <w:i/>
          <w:iCs/>
        </w:rPr>
        <w:t xml:space="preserve"> </w:t>
      </w:r>
      <w:r w:rsidR="0085587B" w:rsidRPr="00FD40C3">
        <w:rPr>
          <w:i/>
          <w:iCs/>
        </w:rPr>
        <w:fldChar w:fldCharType="begin"/>
      </w:r>
      <w:r w:rsidR="00234B28" w:rsidRPr="00FD40C3">
        <w:rPr>
          <w:i/>
          <w:iCs/>
        </w:rPr>
        <w:instrText xml:space="preserve"> ADDIN ZOTERO_ITEM CSL_CITATION {"citationID":"fqOCbQup","properties":{"formattedCitation":"[36]","plainCitation":"[36]","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sidRPr="00FD40C3">
        <w:rPr>
          <w:i/>
          <w:iCs/>
        </w:rPr>
        <w:fldChar w:fldCharType="separate"/>
      </w:r>
      <w:r w:rsidR="00234B28" w:rsidRPr="00FD40C3">
        <w:t>[36]</w:t>
      </w:r>
      <w:r w:rsidR="0085587B" w:rsidRPr="00FD40C3">
        <w:rPr>
          <w:i/>
          <w:iCs/>
        </w:rPr>
        <w:fldChar w:fldCharType="end"/>
      </w:r>
      <w:r w:rsidR="0085587B" w:rsidRPr="00FD40C3">
        <w:t>.</w:t>
      </w:r>
    </w:p>
    <w:p w14:paraId="714BC26E" w14:textId="026EE589" w:rsidR="0085587B" w:rsidRPr="00FD40C3" w:rsidRDefault="0085587B" w:rsidP="009E5ECE">
      <w:pPr>
        <w:ind w:firstLine="0"/>
      </w:pPr>
    </w:p>
    <w:p w14:paraId="736857B6" w14:textId="1094EA4F" w:rsidR="0085587B" w:rsidRPr="00FD40C3" w:rsidRDefault="0085587B" w:rsidP="009E5ECE">
      <w:pPr>
        <w:ind w:firstLine="0"/>
      </w:pPr>
      <w:r w:rsidRPr="00FD40C3">
        <w:t xml:space="preserve">Aplikasi penilaian </w:t>
      </w:r>
      <w:r w:rsidR="001D1CE4" w:rsidRPr="00FD40C3">
        <w:t>esai</w:t>
      </w:r>
      <w:r w:rsidRPr="00FD40C3">
        <w:t xml:space="preserve"> singkat yang akan dikembangkan penulis akan menggunakan model terlatih berbasis </w:t>
      </w:r>
      <w:r w:rsidRPr="00FD40C3">
        <w:rPr>
          <w:i/>
          <w:iCs/>
        </w:rPr>
        <w:t>Python</w:t>
      </w:r>
      <w:r w:rsidRPr="00FD40C3">
        <w:t xml:space="preserve"> untuk melakukan proses penilaian dan perbandingan jawaban.</w:t>
      </w:r>
    </w:p>
    <w:p w14:paraId="25AA106B" w14:textId="77777777" w:rsidR="00982FCD" w:rsidRPr="00FD40C3" w:rsidRDefault="00982FCD" w:rsidP="009E5ECE">
      <w:pPr>
        <w:ind w:firstLine="0"/>
      </w:pPr>
    </w:p>
    <w:p w14:paraId="21DF6307" w14:textId="01ACCB05" w:rsidR="00F26572" w:rsidRPr="00FD40C3" w:rsidRDefault="00F26572" w:rsidP="00DE5F56">
      <w:pPr>
        <w:pStyle w:val="Heading3"/>
        <w:numPr>
          <w:ilvl w:val="2"/>
          <w:numId w:val="8"/>
        </w:numPr>
      </w:pPr>
      <w:bookmarkStart w:id="146" w:name="_Toc156587063"/>
      <w:bookmarkStart w:id="147" w:name="_Toc156593608"/>
      <w:bookmarkStart w:id="148" w:name="_Toc156594622"/>
      <w:r w:rsidRPr="00FD40C3">
        <w:t>System Usability Scale</w:t>
      </w:r>
      <w:bookmarkEnd w:id="146"/>
      <w:bookmarkEnd w:id="147"/>
      <w:bookmarkEnd w:id="148"/>
    </w:p>
    <w:p w14:paraId="2E17A6C7" w14:textId="0AF6382E" w:rsidR="00422641" w:rsidRPr="00FD40C3" w:rsidRDefault="0064298E" w:rsidP="004A7C98">
      <w:pPr>
        <w:ind w:firstLine="0"/>
      </w:pPr>
      <w:r w:rsidRPr="00FD40C3">
        <w:t xml:space="preserve">Dalam membangun sebuah sistem perangkat lunak, diperlukan adanya skala standar yang dapat digunakan untuk memastikan bahwa sistem yang dikembangkan dapat digunakan oleh pengguna sebaik-baiknya. </w:t>
      </w:r>
      <w:r w:rsidR="00A836A9" w:rsidRPr="00FD40C3">
        <w:rPr>
          <w:i/>
          <w:iCs/>
        </w:rPr>
        <w:t xml:space="preserve">System Usability Scale </w:t>
      </w:r>
      <w:r w:rsidR="00A836A9" w:rsidRPr="00FD40C3">
        <w:t>(SUS) adalah kuesioner yang digunakan untuk mengukur tingkat kemudahan perangkat lunak saat digunakan</w:t>
      </w:r>
      <w:r w:rsidR="00EE2F22" w:rsidRPr="00FD40C3">
        <w:t xml:space="preserve"> </w:t>
      </w:r>
      <w:r w:rsidRPr="00FD40C3">
        <w:fldChar w:fldCharType="begin"/>
      </w:r>
      <w:r w:rsidR="00E24B6C" w:rsidRPr="00FD40C3">
        <w:instrText xml:space="preserve"> ADDIN ZOTERO_ITEM CSL_CITATION {"citationID":"hh6dAywf","properties":{"formattedCitation":"[11]","plainCitation":"[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sidRPr="00FD40C3">
        <w:fldChar w:fldCharType="separate"/>
      </w:r>
      <w:r w:rsidR="00E24B6C" w:rsidRPr="00FD40C3">
        <w:t>[11]</w:t>
      </w:r>
      <w:r w:rsidRPr="00FD40C3">
        <w:fldChar w:fldCharType="end"/>
      </w:r>
      <w:r w:rsidR="00A836A9" w:rsidRPr="00FD40C3">
        <w:t xml:space="preserve">. </w:t>
      </w:r>
      <w:r w:rsidRPr="00FD40C3">
        <w:t>SUS adalah alat psikometrik gratis yang digunakan diseluruh dunia dengan keabsahan dan keandalan tinggi</w:t>
      </w:r>
      <w:r w:rsidR="00B6653B" w:rsidRPr="00FD40C3">
        <w:t xml:space="preserve"> </w:t>
      </w:r>
      <w:r w:rsidRPr="00FD40C3">
        <w:fldChar w:fldCharType="begin"/>
      </w:r>
      <w:r w:rsidR="00E24B6C" w:rsidRPr="00FD40C3">
        <w:instrText xml:space="preserve"> ADDIN ZOTERO_ITEM CSL_CITATION {"citationID":"FgrnBMfL","properties":{"formattedCitation":"[12]","plainCitation":"[12]","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Pr="00FD40C3">
        <w:fldChar w:fldCharType="separate"/>
      </w:r>
      <w:r w:rsidR="00E24B6C" w:rsidRPr="00FD40C3">
        <w:t>[12]</w:t>
      </w:r>
      <w:r w:rsidRPr="00FD40C3">
        <w:fldChar w:fldCharType="end"/>
      </w:r>
      <w:r w:rsidRPr="00FD40C3">
        <w:t>.</w:t>
      </w:r>
      <w:r w:rsidR="00D929E0" w:rsidRPr="00FD40C3">
        <w:t xml:space="preserve"> </w:t>
      </w:r>
    </w:p>
    <w:p w14:paraId="39E52C0A" w14:textId="77777777" w:rsidR="0064298E" w:rsidRPr="00FD40C3" w:rsidRDefault="0064298E" w:rsidP="004A7C98">
      <w:pPr>
        <w:ind w:firstLine="0"/>
      </w:pPr>
    </w:p>
    <w:p w14:paraId="54BFE897" w14:textId="2538543A" w:rsidR="009C5E14" w:rsidRPr="00FD40C3" w:rsidRDefault="00A836A9" w:rsidP="004A7C98">
      <w:pPr>
        <w:ind w:firstLine="0"/>
      </w:pPr>
      <w:r w:rsidRPr="00FD40C3">
        <w:t xml:space="preserve">Pada penelitian ini, penulis menggunakan SUS untuk mengukur tingkat kemudahan pengguna dalam </w:t>
      </w:r>
      <w:r w:rsidR="003F04B7" w:rsidRPr="00FD40C3">
        <w:t xml:space="preserve">menggunakan aplikasi penilaian </w:t>
      </w:r>
      <w:r w:rsidR="001D1CE4" w:rsidRPr="00FD40C3">
        <w:t>esai</w:t>
      </w:r>
      <w:r w:rsidR="003F04B7" w:rsidRPr="00FD40C3">
        <w:t xml:space="preserve"> singkat otomatis berbasis web melalui antarmuka yang akan disediakan untuk mengoperasikan aplikasi yang akan dibangun. </w:t>
      </w:r>
    </w:p>
    <w:p w14:paraId="0D2A2C2F" w14:textId="25EDB65B" w:rsidR="009C5E14" w:rsidRPr="00FD40C3" w:rsidRDefault="009C5E14" w:rsidP="004A7C98">
      <w:pPr>
        <w:ind w:firstLine="0"/>
      </w:pPr>
    </w:p>
    <w:p w14:paraId="2B798C23" w14:textId="0A1B7FBE" w:rsidR="009C5E14" w:rsidRPr="00FD40C3" w:rsidRDefault="009C5E14" w:rsidP="004A7C98">
      <w:pPr>
        <w:ind w:firstLine="0"/>
      </w:pPr>
      <w:r w:rsidRPr="00FD40C3">
        <w:t xml:space="preserve">Kuesioner SUS akan diajukan kepada sejumlah pengguna relawan yang tertarik untuk menggunakan aplikasi penilaian </w:t>
      </w:r>
      <w:r w:rsidR="001D1CE4" w:rsidRPr="00FD40C3">
        <w:t>esai</w:t>
      </w:r>
      <w:r w:rsidRPr="00FD40C3">
        <w:t xml:space="preserve"> otomatis berbasis web yang akan dikembangkan pada penelitian tugas akhir ini. Kemudian hasil dari kuesioner SUS ini akan berupa rata-rata skor dari semua responden dengan rentang nilai dari 0 s/d 100.</w:t>
      </w:r>
      <w:r w:rsidR="00D929E0" w:rsidRPr="00FD40C3">
        <w:t xml:space="preserve"> Nilai prinsip SUS adalah untuk menyediakan skor referensi dari pandangan peserta terhadap kegunaan sebuah produk / sistem</w:t>
      </w:r>
      <w:r w:rsidR="00B6653B" w:rsidRPr="00FD40C3">
        <w:t xml:space="preserve"> </w:t>
      </w:r>
      <w:r w:rsidR="00D929E0" w:rsidRPr="00FD40C3">
        <w:fldChar w:fldCharType="begin"/>
      </w:r>
      <w:r w:rsidR="00234B28" w:rsidRPr="00FD40C3">
        <w:instrText xml:space="preserve"> ADDIN ZOTERO_ITEM CSL_CITATION {"citationID":"X2qCKSBU","properties":{"formattedCitation":"[37]","plainCitation":"[37]","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sidRPr="00FD40C3">
        <w:fldChar w:fldCharType="separate"/>
      </w:r>
      <w:r w:rsidR="00234B28" w:rsidRPr="00FD40C3">
        <w:t>[37]</w:t>
      </w:r>
      <w:r w:rsidR="00D929E0" w:rsidRPr="00FD40C3">
        <w:fldChar w:fldCharType="end"/>
      </w:r>
      <w:r w:rsidR="00D929E0" w:rsidRPr="00FD40C3">
        <w:t>.</w:t>
      </w:r>
    </w:p>
    <w:p w14:paraId="0CDDF6E4" w14:textId="3A553C3B" w:rsidR="009C5E14" w:rsidRPr="00FD40C3" w:rsidRDefault="009C5E14" w:rsidP="004A7C98">
      <w:pPr>
        <w:ind w:firstLine="0"/>
      </w:pPr>
    </w:p>
    <w:p w14:paraId="71AE7DAB" w14:textId="77777777" w:rsidR="00C01DD2" w:rsidRPr="00FD40C3" w:rsidRDefault="009C5E14" w:rsidP="00C01DD2">
      <w:pPr>
        <w:ind w:firstLine="0"/>
      </w:pPr>
      <w:r w:rsidRPr="00FD40C3">
        <w:t>Nilai akan diperoleh dengan cara memisahkan skor pertanyaan dengan nomor ganjil dari nomor genap dengan kalkulasi</w:t>
      </w:r>
      <w:r w:rsidR="00015B80" w:rsidRPr="00FD40C3">
        <w:t xml:space="preserve"> pada rumus (1) berikut ini</w:t>
      </w:r>
      <w:r w:rsidR="00441F31" w:rsidRPr="00FD40C3">
        <w:t xml:space="preserve"> </w:t>
      </w:r>
      <w:r w:rsidRPr="00FD40C3">
        <w:t>:</w:t>
      </w:r>
      <w:bookmarkStart w:id="149" w:name="_Hlk128137828"/>
    </w:p>
    <w:p w14:paraId="56CD8856" w14:textId="77777777" w:rsidR="00C01DD2" w:rsidRPr="00FD40C3" w:rsidRDefault="00C01DD2" w:rsidP="007F1BFB">
      <w:pPr>
        <w:ind w:firstLine="0"/>
      </w:pPr>
    </w:p>
    <w:p w14:paraId="60CF099D" w14:textId="78D77475" w:rsidR="00C01DD2" w:rsidRPr="00FD40C3" w:rsidRDefault="00185D77" w:rsidP="00C01DD2">
      <w:pPr>
        <w:ind w:firstLine="0"/>
        <w:jc w:val="cente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149"/>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2.5×(</m:t>
                  </m:r>
                  <m:f>
                    <m:fPr>
                      <m:ctrlPr>
                        <w:rPr>
                          <w:rFonts w:ascii="Cambria Math" w:hAnsi="Cambria Math"/>
                          <w:i/>
                          <w:sz w:val="36"/>
                          <w:szCs w:val="36"/>
                          <w:bdr w:val="single" w:sz="4" w:space="0" w:color="auto"/>
                        </w:rPr>
                      </m:ctrlPr>
                    </m:fPr>
                    <m:num>
                      <w:bookmarkStart w:id="150" w:name="_Hlk134119530"/>
                      <m:r>
                        <w:rPr>
                          <w:rFonts w:ascii="Cambria Math" w:hAnsi="Cambria Math"/>
                          <w:sz w:val="36"/>
                          <w:szCs w:val="36"/>
                          <w:bdr w:val="single" w:sz="4" w:space="0" w:color="auto"/>
                        </w:rPr>
                        <m:t>a</m:t>
                      </m:r>
                      <w:bookmarkEnd w:id="150"/>
                      <m:r>
                        <w:rPr>
                          <w:rFonts w:ascii="Cambria Math" w:hAnsi="Cambria Math"/>
                          <w:sz w:val="36"/>
                          <w:szCs w:val="36"/>
                          <w:bdr w:val="single" w:sz="4" w:space="0" w:color="auto"/>
                        </w:rPr>
                        <m:t>-1</m:t>
                      </m:r>
                    </m:num>
                    <m:den>
                      <m:r>
                        <w:rPr>
                          <w:rFonts w:ascii="Cambria Math" w:hAnsi="Cambria Math"/>
                          <w:sz w:val="36"/>
                          <w:szCs w:val="36"/>
                          <w:bdr w:val="single" w:sz="4" w:space="0" w:color="auto"/>
                        </w:rPr>
                        <m:t>5-</m:t>
                      </m:r>
                      <w:bookmarkStart w:id="151" w:name="_Hlk134119512"/>
                      <m:r>
                        <w:rPr>
                          <w:rFonts w:ascii="Cambria Math" w:hAnsi="Cambria Math"/>
                          <w:sz w:val="36"/>
                          <w:szCs w:val="36"/>
                          <w:bdr w:val="single" w:sz="4" w:space="0" w:color="auto"/>
                        </w:rPr>
                        <m:t>b</m:t>
                      </m:r>
                      <w:bookmarkEnd w:id="151"/>
                    </m:den>
                  </m:f>
                  <m:r>
                    <w:rPr>
                      <w:rFonts w:ascii="Cambria Math" w:hAnsi="Cambria Math"/>
                      <w:sz w:val="36"/>
                      <w:szCs w:val="36"/>
                      <w:bdr w:val="single" w:sz="4" w:space="0" w:color="auto"/>
                    </w:rPr>
                    <m:t>))</m:t>
                  </m:r>
                </m:e>
              </m:nary>
            </m:num>
            <m:den>
              <m:r>
                <w:rPr>
                  <w:rFonts w:ascii="Cambria Math" w:hAnsi="Cambria Math"/>
                  <w:sz w:val="36"/>
                  <w:szCs w:val="36"/>
                  <w:bdr w:val="single" w:sz="4" w:space="0" w:color="auto"/>
                </w:rPr>
                <m:t>n</m:t>
              </m:r>
            </m:den>
          </m:f>
        </m:oMath>
      </m:oMathPara>
    </w:p>
    <w:p w14:paraId="4EAE5BA5" w14:textId="731DFF10" w:rsidR="006301D9" w:rsidRPr="00FD40C3" w:rsidRDefault="00EE2F22" w:rsidP="00C01DD2">
      <w:pPr>
        <w:pStyle w:val="Rumuss"/>
        <w:rPr>
          <w:sz w:val="36"/>
          <w:szCs w:val="36"/>
          <w:lang w:val="id-ID"/>
        </w:rPr>
      </w:pPr>
      <w:bookmarkStart w:id="152" w:name="_Toc156335733"/>
      <w:r w:rsidRPr="00FD40C3">
        <w:rPr>
          <w:rStyle w:val="RumussChar"/>
          <w:lang w:val="id-ID"/>
        </w:rPr>
        <w:t>R</w:t>
      </w:r>
      <w:r w:rsidR="00357099" w:rsidRPr="00FD40C3">
        <w:rPr>
          <w:rStyle w:val="RumussChar"/>
          <w:lang w:val="id-ID"/>
        </w:rPr>
        <w:t xml:space="preserve">umus perhitungan SUS </w:t>
      </w:r>
      <w:r w:rsidR="006301D9" w:rsidRPr="00FD40C3">
        <w:rPr>
          <w:rStyle w:val="RumussChar"/>
          <w:lang w:val="id-ID"/>
        </w:rPr>
        <w:t>(</w:t>
      </w:r>
      <w:r w:rsidR="00357099" w:rsidRPr="00FD40C3">
        <w:rPr>
          <w:rStyle w:val="RumussChar"/>
          <w:lang w:val="id-ID"/>
        </w:rPr>
        <w:t>1)</w:t>
      </w:r>
      <w:bookmarkEnd w:id="152"/>
    </w:p>
    <w:p w14:paraId="12C592E5" w14:textId="37D8CDD5" w:rsidR="00357099" w:rsidRPr="00FD40C3" w:rsidRDefault="00357099" w:rsidP="004A7C98">
      <w:pPr>
        <w:ind w:firstLine="0"/>
      </w:pPr>
      <w:r w:rsidRPr="00FD40C3">
        <w:t>Keterangan:</w:t>
      </w:r>
    </w:p>
    <w:p w14:paraId="65DFBBF6" w14:textId="3DE67D61" w:rsidR="007F1BFB" w:rsidRPr="00FD40C3" w:rsidRDefault="007F1BFB" w:rsidP="004A7C98">
      <w:pPr>
        <w:ind w:firstLine="0"/>
      </w:pPr>
      <w:r w:rsidRPr="00FD40C3">
        <w:rPr>
          <w:i/>
          <w:iCs/>
        </w:rPr>
        <w:t>α</w:t>
      </w:r>
      <w:r w:rsidRPr="00FD40C3">
        <w:tab/>
        <w:t>: skor pertanyaan bernomor ganjil</w:t>
      </w:r>
    </w:p>
    <w:p w14:paraId="0BA290B1" w14:textId="0A6B31CA" w:rsidR="007F1BFB" w:rsidRPr="00FD40C3" w:rsidRDefault="007F1BFB" w:rsidP="004A7C98">
      <w:pPr>
        <w:ind w:firstLine="0"/>
      </w:pPr>
      <w:r w:rsidRPr="00FD40C3">
        <w:rPr>
          <w:i/>
          <w:iCs/>
        </w:rPr>
        <w:t>b</w:t>
      </w:r>
      <w:r w:rsidRPr="00FD40C3">
        <w:tab/>
        <w:t>: skor pertanyaan bernomor genap</w:t>
      </w:r>
    </w:p>
    <w:p w14:paraId="671BED3A" w14:textId="75A9E926" w:rsidR="009C5E14" w:rsidRPr="00FD40C3" w:rsidRDefault="00185D77" w:rsidP="004A7C98">
      <w:pPr>
        <w:ind w:firstLine="0"/>
      </w:pPr>
      <m:oMath>
        <m:acc>
          <m:accPr>
            <m:chr m:val="̅"/>
            <m:ctrlPr>
              <w:rPr>
                <w:rFonts w:ascii="Cambria Math" w:hAnsi="Cambria Math"/>
                <w:i/>
              </w:rPr>
            </m:ctrlPr>
          </m:accPr>
          <m:e>
            <m:r>
              <w:rPr>
                <w:rFonts w:ascii="Cambria Math" w:hAnsi="Cambria Math"/>
              </w:rPr>
              <m:t>x</m:t>
            </m:r>
          </m:e>
        </m:acc>
      </m:oMath>
      <w:r w:rsidR="006F58B4" w:rsidRPr="00FD40C3">
        <w:t xml:space="preserve"> </w:t>
      </w:r>
      <w:r w:rsidR="00DB1859" w:rsidRPr="00FD40C3">
        <w:tab/>
      </w:r>
      <w:r w:rsidR="0079796E" w:rsidRPr="00FD40C3">
        <w:t>:</w:t>
      </w:r>
      <w:r w:rsidR="006F58B4" w:rsidRPr="00FD40C3">
        <w:t xml:space="preserve"> skor rata-rata</w:t>
      </w:r>
    </w:p>
    <w:p w14:paraId="059976CD" w14:textId="2960AAD2" w:rsidR="006F58B4" w:rsidRPr="00FD40C3" w:rsidRDefault="006F58B4" w:rsidP="004A7C98">
      <w:pPr>
        <w:ind w:firstLine="0"/>
      </w:pPr>
      <m:oMath>
        <m:r>
          <w:rPr>
            <w:rFonts w:ascii="Cambria Math" w:hAnsi="Cambria Math"/>
          </w:rPr>
          <m:t>n</m:t>
        </m:r>
      </m:oMath>
      <w:r w:rsidRPr="00FD40C3">
        <w:t xml:space="preserve"> </w:t>
      </w:r>
      <w:r w:rsidR="00DB1859" w:rsidRPr="00FD40C3">
        <w:tab/>
      </w:r>
      <w:r w:rsidR="0079796E" w:rsidRPr="00FD40C3">
        <w:t>:</w:t>
      </w:r>
      <w:r w:rsidRPr="00FD40C3">
        <w:t xml:space="preserve"> jumlah responden</w:t>
      </w:r>
    </w:p>
    <w:p w14:paraId="47871BF1" w14:textId="2547C14C" w:rsidR="009C5E14" w:rsidRPr="00FD40C3" w:rsidRDefault="009C5E14" w:rsidP="004A7C98">
      <w:pPr>
        <w:ind w:firstLine="0"/>
      </w:pPr>
    </w:p>
    <w:p w14:paraId="352DAFA2" w14:textId="0239B25D" w:rsidR="00503404" w:rsidRPr="00FD40C3" w:rsidRDefault="009C5E14" w:rsidP="004A7C98">
      <w:pPr>
        <w:ind w:firstLine="0"/>
      </w:pPr>
      <w:r w:rsidRPr="00FD40C3">
        <w:t>Kemudian pada Tabel 2.</w:t>
      </w:r>
      <w:r w:rsidR="00A1786D" w:rsidRPr="00FD40C3">
        <w:t>4</w:t>
      </w:r>
      <w:r w:rsidRPr="00FD40C3">
        <w:t xml:space="preserve"> berikut ini, dapat dilihat interpretasi dari setiap nilai yang diperoleh kalkulasi pengujian SUS.</w:t>
      </w:r>
    </w:p>
    <w:p w14:paraId="7A7C4B16" w14:textId="77777777" w:rsidR="00C01F94" w:rsidRPr="00FD40C3" w:rsidRDefault="00C01F94" w:rsidP="004A7C98">
      <w:pPr>
        <w:ind w:firstLine="0"/>
      </w:pPr>
    </w:p>
    <w:p w14:paraId="243E2D88" w14:textId="69A5FD90" w:rsidR="00853507" w:rsidRPr="00FD40C3" w:rsidRDefault="00853507" w:rsidP="00853507">
      <w:pPr>
        <w:pStyle w:val="Tabel2"/>
        <w:rPr>
          <w:lang w:val="id-ID"/>
        </w:rPr>
      </w:pPr>
      <w:bookmarkStart w:id="153" w:name="_Toc153476859"/>
      <w:bookmarkStart w:id="154" w:name="_Toc156335888"/>
      <w:r w:rsidRPr="00FD40C3">
        <w:rPr>
          <w:lang w:val="id-ID"/>
        </w:rPr>
        <w:t xml:space="preserve">Standar Hasil SUS </w:t>
      </w:r>
      <w:r w:rsidRPr="00FD40C3">
        <w:rPr>
          <w:lang w:val="id-ID"/>
        </w:rPr>
        <w:fldChar w:fldCharType="begin"/>
      </w:r>
      <w:r w:rsidR="00E24B6C" w:rsidRPr="00FD40C3">
        <w:rPr>
          <w:lang w:val="id-ID"/>
        </w:rPr>
        <w:instrText xml:space="preserve"> ADDIN ZOTERO_ITEM CSL_CITATION {"citationID":"g3kcSoZV","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Pr="00FD40C3">
        <w:rPr>
          <w:lang w:val="id-ID"/>
        </w:rPr>
        <w:fldChar w:fldCharType="separate"/>
      </w:r>
      <w:r w:rsidR="00E24B6C" w:rsidRPr="00FD40C3">
        <w:rPr>
          <w:lang w:val="id-ID"/>
        </w:rPr>
        <w:t>[14]</w:t>
      </w:r>
      <w:bookmarkEnd w:id="153"/>
      <w:bookmarkEnd w:id="154"/>
      <w:r w:rsidRPr="00FD40C3">
        <w:rPr>
          <w:lang w:val="id-ID"/>
        </w:rPr>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rsidRPr="00FD40C3" w14:paraId="1C506FFE" w14:textId="77777777" w:rsidTr="00E17535">
        <w:trPr>
          <w:tblHeader/>
        </w:trPr>
        <w:tc>
          <w:tcPr>
            <w:tcW w:w="2705" w:type="dxa"/>
          </w:tcPr>
          <w:p w14:paraId="2AACABA4" w14:textId="1839721C" w:rsidR="009C5E14" w:rsidRPr="00FD40C3" w:rsidRDefault="009C5E14" w:rsidP="009C5E14">
            <w:pPr>
              <w:ind w:firstLine="0"/>
              <w:jc w:val="center"/>
              <w:rPr>
                <w:b/>
                <w:bCs/>
              </w:rPr>
            </w:pPr>
            <w:r w:rsidRPr="00FD40C3">
              <w:rPr>
                <w:b/>
                <w:bCs/>
              </w:rPr>
              <w:t>Skor SUS</w:t>
            </w:r>
          </w:p>
        </w:tc>
        <w:tc>
          <w:tcPr>
            <w:tcW w:w="2813" w:type="dxa"/>
          </w:tcPr>
          <w:p w14:paraId="3D4182C0" w14:textId="5CDE8A21" w:rsidR="009C5E14" w:rsidRPr="00FD40C3" w:rsidRDefault="009C5E14" w:rsidP="009C5E14">
            <w:pPr>
              <w:ind w:firstLine="0"/>
              <w:jc w:val="center"/>
              <w:rPr>
                <w:b/>
                <w:bCs/>
              </w:rPr>
            </w:pPr>
            <w:r w:rsidRPr="00FD40C3">
              <w:rPr>
                <w:b/>
                <w:bCs/>
              </w:rPr>
              <w:t>Nilai</w:t>
            </w:r>
          </w:p>
        </w:tc>
        <w:tc>
          <w:tcPr>
            <w:tcW w:w="2672" w:type="dxa"/>
          </w:tcPr>
          <w:p w14:paraId="1541E73B" w14:textId="74A9DF55" w:rsidR="009C5E14" w:rsidRPr="00FD40C3" w:rsidRDefault="009C5E14" w:rsidP="009C5E14">
            <w:pPr>
              <w:ind w:firstLine="0"/>
              <w:jc w:val="center"/>
              <w:rPr>
                <w:b/>
                <w:bCs/>
              </w:rPr>
            </w:pPr>
            <w:r w:rsidRPr="00FD40C3">
              <w:rPr>
                <w:b/>
                <w:bCs/>
              </w:rPr>
              <w:t>Sifat Nilai</w:t>
            </w:r>
          </w:p>
        </w:tc>
      </w:tr>
      <w:tr w:rsidR="009C5E14" w:rsidRPr="00FD40C3" w14:paraId="1B72DAD9" w14:textId="77777777" w:rsidTr="00E17535">
        <w:tc>
          <w:tcPr>
            <w:tcW w:w="2705" w:type="dxa"/>
          </w:tcPr>
          <w:p w14:paraId="54E52788" w14:textId="11DD4444" w:rsidR="009C5E14" w:rsidRPr="00FD40C3" w:rsidRDefault="009C5E14" w:rsidP="009C5E14">
            <w:pPr>
              <w:ind w:firstLine="0"/>
              <w:jc w:val="center"/>
            </w:pPr>
            <w:r w:rsidRPr="00FD40C3">
              <w:t>&gt;80.3</w:t>
            </w:r>
          </w:p>
        </w:tc>
        <w:tc>
          <w:tcPr>
            <w:tcW w:w="2813" w:type="dxa"/>
          </w:tcPr>
          <w:p w14:paraId="762A7873" w14:textId="35169C1F" w:rsidR="009C5E14" w:rsidRPr="00FD40C3" w:rsidRDefault="0070063B" w:rsidP="009C5E14">
            <w:pPr>
              <w:ind w:firstLine="0"/>
              <w:jc w:val="center"/>
            </w:pPr>
            <w:r w:rsidRPr="00FD40C3">
              <w:t>A</w:t>
            </w:r>
          </w:p>
        </w:tc>
        <w:tc>
          <w:tcPr>
            <w:tcW w:w="2672" w:type="dxa"/>
          </w:tcPr>
          <w:p w14:paraId="565BD122" w14:textId="34F69FAA" w:rsidR="009C5E14" w:rsidRPr="00FD40C3" w:rsidRDefault="0070063B" w:rsidP="009C5E14">
            <w:pPr>
              <w:ind w:firstLine="0"/>
              <w:jc w:val="center"/>
            </w:pPr>
            <w:r w:rsidRPr="00FD40C3">
              <w:t>Sangat Baik</w:t>
            </w:r>
          </w:p>
        </w:tc>
      </w:tr>
      <w:tr w:rsidR="009C5E14" w:rsidRPr="00FD40C3" w14:paraId="5718714D" w14:textId="77777777" w:rsidTr="00E17535">
        <w:tc>
          <w:tcPr>
            <w:tcW w:w="2705" w:type="dxa"/>
          </w:tcPr>
          <w:p w14:paraId="204273FA" w14:textId="031A9693" w:rsidR="009C5E14" w:rsidRPr="00FD40C3" w:rsidRDefault="00833D33" w:rsidP="009C5E14">
            <w:pPr>
              <w:ind w:firstLine="0"/>
              <w:jc w:val="center"/>
            </w:pPr>
            <w:r w:rsidRPr="00FD40C3">
              <w:t>74</w:t>
            </w:r>
            <w:r w:rsidR="009C5E14" w:rsidRPr="00FD40C3">
              <w:t xml:space="preserve"> – 80.3</w:t>
            </w:r>
          </w:p>
        </w:tc>
        <w:tc>
          <w:tcPr>
            <w:tcW w:w="2813" w:type="dxa"/>
          </w:tcPr>
          <w:p w14:paraId="3067F9B0" w14:textId="3F7010A7" w:rsidR="009C5E14" w:rsidRPr="00FD40C3" w:rsidRDefault="0070063B" w:rsidP="009C5E14">
            <w:pPr>
              <w:ind w:firstLine="0"/>
              <w:jc w:val="center"/>
            </w:pPr>
            <w:r w:rsidRPr="00FD40C3">
              <w:t>B</w:t>
            </w:r>
          </w:p>
        </w:tc>
        <w:tc>
          <w:tcPr>
            <w:tcW w:w="2672" w:type="dxa"/>
          </w:tcPr>
          <w:p w14:paraId="1FE2B3CD" w14:textId="3AE8A47B" w:rsidR="009C5E14" w:rsidRPr="00FD40C3" w:rsidRDefault="0070063B" w:rsidP="009C5E14">
            <w:pPr>
              <w:ind w:firstLine="0"/>
              <w:jc w:val="center"/>
            </w:pPr>
            <w:r w:rsidRPr="00FD40C3">
              <w:t>Baik</w:t>
            </w:r>
          </w:p>
        </w:tc>
      </w:tr>
      <w:tr w:rsidR="009C5E14" w:rsidRPr="00FD40C3" w14:paraId="1F9769F8" w14:textId="77777777" w:rsidTr="00E17535">
        <w:tc>
          <w:tcPr>
            <w:tcW w:w="2705" w:type="dxa"/>
          </w:tcPr>
          <w:p w14:paraId="5FBF68CB" w14:textId="43748263" w:rsidR="009C5E14" w:rsidRPr="00FD40C3" w:rsidRDefault="0070063B" w:rsidP="009C5E14">
            <w:pPr>
              <w:ind w:firstLine="0"/>
              <w:jc w:val="center"/>
            </w:pPr>
            <w:r w:rsidRPr="00FD40C3">
              <w:lastRenderedPageBreak/>
              <w:t>68</w:t>
            </w:r>
            <w:r w:rsidR="00833D33" w:rsidRPr="00FD40C3">
              <w:t xml:space="preserve"> - 74</w:t>
            </w:r>
          </w:p>
        </w:tc>
        <w:tc>
          <w:tcPr>
            <w:tcW w:w="2813" w:type="dxa"/>
          </w:tcPr>
          <w:p w14:paraId="4D241B12" w14:textId="493BA3C5" w:rsidR="009C5E14" w:rsidRPr="00FD40C3" w:rsidRDefault="0070063B" w:rsidP="009C5E14">
            <w:pPr>
              <w:ind w:firstLine="0"/>
              <w:jc w:val="center"/>
            </w:pPr>
            <w:r w:rsidRPr="00FD40C3">
              <w:t>C</w:t>
            </w:r>
          </w:p>
        </w:tc>
        <w:tc>
          <w:tcPr>
            <w:tcW w:w="2672" w:type="dxa"/>
          </w:tcPr>
          <w:p w14:paraId="7D2F6DE2" w14:textId="6B3BA27B" w:rsidR="009C5E14" w:rsidRPr="00FD40C3" w:rsidRDefault="0070063B" w:rsidP="009C5E14">
            <w:pPr>
              <w:ind w:firstLine="0"/>
              <w:jc w:val="center"/>
            </w:pPr>
            <w:r w:rsidRPr="00FD40C3">
              <w:t>Oke</w:t>
            </w:r>
          </w:p>
        </w:tc>
      </w:tr>
      <w:tr w:rsidR="009C5E14" w:rsidRPr="00FD40C3" w14:paraId="2433A7E7" w14:textId="77777777" w:rsidTr="00E17535">
        <w:tc>
          <w:tcPr>
            <w:tcW w:w="2705" w:type="dxa"/>
          </w:tcPr>
          <w:p w14:paraId="0EC9141B" w14:textId="3AD16945" w:rsidR="009C5E14" w:rsidRPr="00FD40C3" w:rsidRDefault="0070063B" w:rsidP="009C5E14">
            <w:pPr>
              <w:ind w:firstLine="0"/>
              <w:jc w:val="center"/>
            </w:pPr>
            <w:r w:rsidRPr="00FD40C3">
              <w:t>51 – 68</w:t>
            </w:r>
          </w:p>
        </w:tc>
        <w:tc>
          <w:tcPr>
            <w:tcW w:w="2813" w:type="dxa"/>
          </w:tcPr>
          <w:p w14:paraId="53150E73" w14:textId="100692E3" w:rsidR="009C5E14" w:rsidRPr="00FD40C3" w:rsidRDefault="0070063B" w:rsidP="009C5E14">
            <w:pPr>
              <w:ind w:firstLine="0"/>
              <w:jc w:val="center"/>
            </w:pPr>
            <w:r w:rsidRPr="00FD40C3">
              <w:t>D</w:t>
            </w:r>
          </w:p>
        </w:tc>
        <w:tc>
          <w:tcPr>
            <w:tcW w:w="2672" w:type="dxa"/>
          </w:tcPr>
          <w:p w14:paraId="69D825EB" w14:textId="729D21F9" w:rsidR="009C5E14" w:rsidRPr="00FD40C3" w:rsidRDefault="0070063B" w:rsidP="009C5E14">
            <w:pPr>
              <w:ind w:firstLine="0"/>
              <w:jc w:val="center"/>
            </w:pPr>
            <w:r w:rsidRPr="00FD40C3">
              <w:t>Buruk</w:t>
            </w:r>
          </w:p>
        </w:tc>
      </w:tr>
      <w:tr w:rsidR="009C5E14" w:rsidRPr="00FD40C3" w14:paraId="5F8C8163" w14:textId="77777777" w:rsidTr="00E17535">
        <w:tc>
          <w:tcPr>
            <w:tcW w:w="2705" w:type="dxa"/>
          </w:tcPr>
          <w:p w14:paraId="6CBD023C" w14:textId="694C744D" w:rsidR="009C5E14" w:rsidRPr="00FD40C3" w:rsidRDefault="0070063B" w:rsidP="009C5E14">
            <w:pPr>
              <w:ind w:firstLine="0"/>
              <w:jc w:val="center"/>
            </w:pPr>
            <w:r w:rsidRPr="00FD40C3">
              <w:t>&lt;51</w:t>
            </w:r>
          </w:p>
        </w:tc>
        <w:tc>
          <w:tcPr>
            <w:tcW w:w="2813" w:type="dxa"/>
          </w:tcPr>
          <w:p w14:paraId="2A0BB647" w14:textId="61D34AAE" w:rsidR="009C5E14" w:rsidRPr="00FD40C3" w:rsidRDefault="0070063B" w:rsidP="009C5E14">
            <w:pPr>
              <w:ind w:firstLine="0"/>
              <w:jc w:val="center"/>
            </w:pPr>
            <w:r w:rsidRPr="00FD40C3">
              <w:t>F</w:t>
            </w:r>
          </w:p>
        </w:tc>
        <w:tc>
          <w:tcPr>
            <w:tcW w:w="2672" w:type="dxa"/>
          </w:tcPr>
          <w:p w14:paraId="1E5C8CA6" w14:textId="2C5955A5" w:rsidR="009C5E14" w:rsidRPr="00FD40C3" w:rsidRDefault="0070063B" w:rsidP="009C5E14">
            <w:pPr>
              <w:ind w:firstLine="0"/>
              <w:jc w:val="center"/>
            </w:pPr>
            <w:r w:rsidRPr="00FD40C3">
              <w:t>Sangat Buruk</w:t>
            </w:r>
          </w:p>
        </w:tc>
      </w:tr>
    </w:tbl>
    <w:p w14:paraId="35E4289C" w14:textId="7A37729B" w:rsidR="009C5E14" w:rsidRPr="00FD40C3" w:rsidRDefault="009C5E14" w:rsidP="004A7C98">
      <w:pPr>
        <w:ind w:firstLine="0"/>
      </w:pPr>
    </w:p>
    <w:p w14:paraId="3C349214" w14:textId="2B80155C" w:rsidR="0070063B" w:rsidRPr="00FD40C3" w:rsidRDefault="0070063B" w:rsidP="004A7C98">
      <w:pPr>
        <w:ind w:firstLine="0"/>
      </w:pPr>
      <w:r w:rsidRPr="00FD40C3">
        <w:t>Melalui standar hasil SUS</w:t>
      </w:r>
      <w:r w:rsidR="00E17535" w:rsidRPr="00FD40C3">
        <w:t xml:space="preserve"> pada Tabel 2.4</w:t>
      </w:r>
      <w:r w:rsidRPr="00FD40C3">
        <w:t xml:space="preserve">, aplikasi penilaian </w:t>
      </w:r>
      <w:r w:rsidR="001D1CE4" w:rsidRPr="00FD40C3">
        <w:t>esai</w:t>
      </w:r>
      <w:r w:rsidRPr="00FD40C3">
        <w:t xml:space="preserve"> otomatis berbasis web yang dikembangkan sebaiknya meraih minimal </w:t>
      </w:r>
      <w:r w:rsidR="00C153F2" w:rsidRPr="00FD40C3">
        <w:t>nilai C</w:t>
      </w:r>
      <w:r w:rsidRPr="00FD40C3">
        <w:t xml:space="preserve"> untuk dapat dinyatakan berhasil dan dapat digunakan oleh banyak pengguna</w:t>
      </w:r>
      <w:r w:rsidR="00153CC2" w:rsidRPr="00FD40C3">
        <w:t xml:space="preserve"> sebagaimana terdapat pada Gambar 2.2 berikut ini</w:t>
      </w:r>
      <w:r w:rsidR="00C153F2" w:rsidRPr="00FD40C3">
        <w:t xml:space="preserve"> </w:t>
      </w:r>
      <w:r w:rsidR="00C153F2" w:rsidRPr="00FD40C3">
        <w:fldChar w:fldCharType="begin"/>
      </w:r>
      <w:r w:rsidR="00E24B6C" w:rsidRPr="00FD40C3">
        <w:instrText xml:space="preserve"> ADDIN ZOTERO_ITEM CSL_CITATION {"citationID":"VUFwjsIz","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sidRPr="00FD40C3">
        <w:fldChar w:fldCharType="separate"/>
      </w:r>
      <w:r w:rsidR="00E24B6C" w:rsidRPr="00FD40C3">
        <w:t>[14]</w:t>
      </w:r>
      <w:r w:rsidR="00C153F2" w:rsidRPr="00FD40C3">
        <w:fldChar w:fldCharType="end"/>
      </w:r>
      <w:r w:rsidRPr="00FD40C3">
        <w:t>.</w:t>
      </w:r>
    </w:p>
    <w:p w14:paraId="1149EC1A" w14:textId="5BF34FC0" w:rsidR="00153CC2" w:rsidRPr="00FD40C3" w:rsidRDefault="00153CC2" w:rsidP="004A7C98">
      <w:pPr>
        <w:ind w:firstLine="0"/>
      </w:pPr>
    </w:p>
    <w:p w14:paraId="20475C55" w14:textId="4A919F0C" w:rsidR="00153CC2" w:rsidRPr="00FD40C3" w:rsidRDefault="00153CC2" w:rsidP="004A7C98">
      <w:pPr>
        <w:ind w:firstLine="0"/>
      </w:pPr>
      <w:r w:rsidRPr="00FD40C3">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0BC3778B" w14:textId="74A789DC" w:rsidR="008C2F64" w:rsidRPr="00FD40C3" w:rsidRDefault="008C2F64" w:rsidP="00791A5A">
      <w:pPr>
        <w:pStyle w:val="Gambar2"/>
        <w:rPr>
          <w:lang w:val="id-ID"/>
        </w:rPr>
      </w:pPr>
      <w:bookmarkStart w:id="155" w:name="_Toc156335911"/>
      <w:r w:rsidRPr="00FD40C3">
        <w:rPr>
          <w:lang w:val="id-ID"/>
        </w:rPr>
        <w:t xml:space="preserve">SUS </w:t>
      </w:r>
      <w:r w:rsidRPr="00FD40C3">
        <w:rPr>
          <w:i/>
          <w:iCs/>
          <w:lang w:val="id-ID"/>
        </w:rPr>
        <w:t>Score Percentile Rank</w:t>
      </w:r>
      <w:r w:rsidRPr="00FD40C3">
        <w:rPr>
          <w:lang w:val="id-ID"/>
        </w:rPr>
        <w:t xml:space="preserve"> </w:t>
      </w:r>
      <w:r w:rsidRPr="00FD40C3">
        <w:rPr>
          <w:lang w:val="id-ID"/>
        </w:rPr>
        <w:fldChar w:fldCharType="begin"/>
      </w:r>
      <w:r w:rsidR="00E24B6C" w:rsidRPr="00FD40C3">
        <w:rPr>
          <w:lang w:val="id-ID"/>
        </w:rPr>
        <w:instrText xml:space="preserve"> ADDIN ZOTERO_ITEM CSL_CITATION {"citationID":"I3t7e3dG","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Pr="00FD40C3">
        <w:rPr>
          <w:lang w:val="id-ID"/>
        </w:rPr>
        <w:fldChar w:fldCharType="separate"/>
      </w:r>
      <w:r w:rsidR="00E24B6C" w:rsidRPr="00FD40C3">
        <w:rPr>
          <w:lang w:val="id-ID"/>
        </w:rPr>
        <w:t>[14]</w:t>
      </w:r>
      <w:bookmarkEnd w:id="155"/>
      <w:r w:rsidRPr="00FD40C3">
        <w:rPr>
          <w:lang w:val="id-ID"/>
        </w:rPr>
        <w:fldChar w:fldCharType="end"/>
      </w:r>
    </w:p>
    <w:p w14:paraId="7CFC6BC5" w14:textId="77777777" w:rsidR="0070063B" w:rsidRPr="00FD40C3" w:rsidRDefault="0070063B" w:rsidP="004A7C98">
      <w:pPr>
        <w:ind w:firstLine="0"/>
      </w:pPr>
    </w:p>
    <w:p w14:paraId="223B992C" w14:textId="325EFE35" w:rsidR="005D1B5B" w:rsidRPr="00FD40C3" w:rsidRDefault="005D1B5B" w:rsidP="00F26572">
      <w:pPr>
        <w:pStyle w:val="Heading3"/>
        <w:numPr>
          <w:ilvl w:val="2"/>
          <w:numId w:val="8"/>
        </w:numPr>
      </w:pPr>
      <w:bookmarkStart w:id="156" w:name="_Toc156587064"/>
      <w:bookmarkStart w:id="157" w:name="_Toc156593609"/>
      <w:bookmarkStart w:id="158" w:name="_Toc156594623"/>
      <w:r w:rsidRPr="00FD40C3">
        <w:t>Black Box Testing</w:t>
      </w:r>
      <w:bookmarkEnd w:id="156"/>
      <w:bookmarkEnd w:id="157"/>
      <w:bookmarkEnd w:id="158"/>
    </w:p>
    <w:p w14:paraId="553C6B2E" w14:textId="5F521564" w:rsidR="005D1B5B" w:rsidRPr="00FD40C3" w:rsidRDefault="005D1B5B" w:rsidP="005D1B5B">
      <w:pPr>
        <w:ind w:firstLine="0"/>
      </w:pPr>
      <w:r w:rsidRPr="00FD40C3">
        <w:t xml:space="preserve">Teknik pengujian selanjutnya yaitu teknik pengujian </w:t>
      </w:r>
      <w:r w:rsidRPr="00FD40C3">
        <w:rPr>
          <w:i/>
          <w:iCs/>
        </w:rPr>
        <w:t>Black</w:t>
      </w:r>
      <w:r w:rsidRPr="00FD40C3">
        <w:t xml:space="preserve"> </w:t>
      </w:r>
      <w:r w:rsidRPr="00FD40C3">
        <w:rPr>
          <w:i/>
          <w:iCs/>
        </w:rPr>
        <w:t>Box</w:t>
      </w:r>
      <w:r w:rsidRPr="00FD40C3">
        <w:t xml:space="preserve">. Teknik pengujian aplikasi ini membahas aplikasi perangkat lunak dari sisi luar seperti tampilan, fungsionalitas, masukkan, dan luaran </w:t>
      </w:r>
      <w:r w:rsidRPr="00FD40C3">
        <w:fldChar w:fldCharType="begin"/>
      </w:r>
      <w:r w:rsidR="00E24B6C" w:rsidRPr="00FD40C3">
        <w:instrText xml:space="preserve"> ADDIN ZOTERO_ITEM CSL_CITATION {"citationID":"bYQThGht","properties":{"unsorted":true,"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Pr="00FD40C3">
        <w:fldChar w:fldCharType="separate"/>
      </w:r>
      <w:r w:rsidR="00E24B6C" w:rsidRPr="00FD40C3">
        <w:t>[15]</w:t>
      </w:r>
      <w:r w:rsidRPr="00FD40C3">
        <w:fldChar w:fldCharType="end"/>
      </w:r>
      <w:r w:rsidRPr="00FD40C3">
        <w:t>.</w:t>
      </w:r>
    </w:p>
    <w:p w14:paraId="498C5F22" w14:textId="292A7A70" w:rsidR="005D1B5B" w:rsidRPr="00FD40C3" w:rsidRDefault="005D1B5B" w:rsidP="005D1B5B">
      <w:pPr>
        <w:ind w:firstLine="0"/>
      </w:pPr>
    </w:p>
    <w:p w14:paraId="5DA7E16B" w14:textId="34F19871" w:rsidR="005D1B5B" w:rsidRPr="00FD40C3" w:rsidRDefault="00514C5E" w:rsidP="005D1B5B">
      <w:pPr>
        <w:ind w:firstLine="0"/>
      </w:pPr>
      <w:r w:rsidRPr="00FD40C3">
        <w:t xml:space="preserve">Aplikasi yang akan dikembangkan dari penelitian ini akan diuji menggunakan pengujian </w:t>
      </w:r>
      <w:r w:rsidRPr="00FD40C3">
        <w:rPr>
          <w:i/>
          <w:iCs/>
        </w:rPr>
        <w:t>Black</w:t>
      </w:r>
      <w:r w:rsidRPr="00FD40C3">
        <w:t xml:space="preserve"> </w:t>
      </w:r>
      <w:r w:rsidRPr="00FD40C3">
        <w:rPr>
          <w:i/>
          <w:iCs/>
        </w:rPr>
        <w:t>Box</w:t>
      </w:r>
      <w:r w:rsidRPr="00FD40C3">
        <w:t xml:space="preserve">. Aplikasi akan diuji oleh </w:t>
      </w:r>
      <w:r w:rsidR="00524A48" w:rsidRPr="00FD40C3">
        <w:t xml:space="preserve">peneliti </w:t>
      </w:r>
      <w:r w:rsidRPr="00FD40C3">
        <w:t>untuk menguji masukkan dan keluaran dari aplikasi ini dengan maksud untuk memastikan bahwa aplikasi yang dibangun bekerja semestinya.</w:t>
      </w:r>
    </w:p>
    <w:p w14:paraId="1D3A90AE" w14:textId="77777777" w:rsidR="00514C5E" w:rsidRPr="00FD40C3" w:rsidRDefault="00514C5E" w:rsidP="005D1B5B">
      <w:pPr>
        <w:ind w:firstLine="0"/>
      </w:pPr>
    </w:p>
    <w:p w14:paraId="79B1FC17" w14:textId="624A99B9" w:rsidR="008F19D3" w:rsidRPr="00FD40C3" w:rsidRDefault="00543358" w:rsidP="00514C5E">
      <w:pPr>
        <w:pStyle w:val="Heading3"/>
        <w:numPr>
          <w:ilvl w:val="2"/>
          <w:numId w:val="8"/>
        </w:numPr>
      </w:pPr>
      <w:bookmarkStart w:id="159" w:name="_Toc156587065"/>
      <w:bookmarkStart w:id="160" w:name="_Toc156593610"/>
      <w:bookmarkStart w:id="161" w:name="_Toc156594624"/>
      <w:r w:rsidRPr="00FD40C3">
        <w:t>Integration Testing</w:t>
      </w:r>
      <w:bookmarkEnd w:id="159"/>
      <w:bookmarkEnd w:id="160"/>
      <w:bookmarkEnd w:id="161"/>
    </w:p>
    <w:p w14:paraId="2BB8189D" w14:textId="280BCA07" w:rsidR="008F19D3" w:rsidRPr="00FD40C3" w:rsidRDefault="008F19D3" w:rsidP="008F19D3">
      <w:pPr>
        <w:ind w:firstLine="0"/>
      </w:pPr>
      <w:r w:rsidRPr="00FD40C3">
        <w:t xml:space="preserve">Untuk meningkatkan kepastian bahwa suatu program berfungsi sebagaimana diinginkan, perlu proses validasi untuk melakukannya. Proses validasi dapat dilakukan menggunakan </w:t>
      </w:r>
      <w:r w:rsidR="00543358" w:rsidRPr="00B407BE">
        <w:rPr>
          <w:i/>
          <w:iCs/>
        </w:rPr>
        <w:t>Integration</w:t>
      </w:r>
      <w:r w:rsidRPr="00B407BE">
        <w:rPr>
          <w:i/>
          <w:iCs/>
        </w:rPr>
        <w:t xml:space="preserve"> Testing</w:t>
      </w:r>
      <w:r w:rsidR="006C2130" w:rsidRPr="00FD40C3">
        <w:t xml:space="preserve"> karena dapat membuktikan bahwa </w:t>
      </w:r>
      <w:r w:rsidR="006C2130" w:rsidRPr="00FD40C3">
        <w:lastRenderedPageBreak/>
        <w:t>sebuah</w:t>
      </w:r>
      <w:r w:rsidR="00543358" w:rsidRPr="00FD40C3">
        <w:t xml:space="preserve"> fungsi pada</w:t>
      </w:r>
      <w:r w:rsidR="006C2130" w:rsidRPr="00FD40C3">
        <w:t xml:space="preserve"> program </w:t>
      </w:r>
      <w:r w:rsidR="00543358" w:rsidRPr="00FD40C3">
        <w:t xml:space="preserve">telah </w:t>
      </w:r>
      <w:r w:rsidR="006C2130" w:rsidRPr="00FD40C3">
        <w:t>memenuhi spesifikasinya</w:t>
      </w:r>
      <w:r w:rsidR="00FC74C1" w:rsidRPr="00FD40C3">
        <w:t xml:space="preserve"> </w:t>
      </w:r>
      <w:r w:rsidR="00FC74C1" w:rsidRPr="00FD40C3">
        <w:fldChar w:fldCharType="begin"/>
      </w:r>
      <w:r w:rsidR="00D118BB" w:rsidRPr="00FD40C3">
        <w:instrText xml:space="preserve"> ADDIN ZOTERO_ITEM CSL_CITATION {"citationID":"pT5PhQ0F","properties":{"formattedCitation":"[10]","plainCitation":"[10]","noteIndex":0},"citationItems":[{"id":139,"uris":["http://zotero.org/users/10550292/items/EP6NMP6T"],"itemData":{"id":139,"type":"paper-conference","abstract":"Integration testing is an important phase of the testing process which has not been thoroughly studied. Although integration strategies are well-understood, the test selection problem has not been systematically studied by the testing research community. In this paper, we identify the common errors and faults in combining modules into a working unit. We also make practical recommendations on test selection for integration testing, and utilize those recommendations for regression testing at the integration level. With emphasis on reusing the previous test cases and retesting only the parts that are modified, one can reduce the testing expenses. The concept of \"firewall\" is proposed to assist the tester in focusing on that part of the system where new errors may have been introduced by a correction or a design change. An experiment is presented in which an application of our strategy is compared to the 'retest-all' strategy. Applying our approach for test selection we were able to discover all errors found by the retest-all strategy by executing only 35% of the total number of test cases.","container-title":"Proceedings. Conference on Software Maintenance 1990","DOI":"10.1109/ICSM.1990.131377","event-place":"San Diego, CA, USA","event-title":"Conference on Software Maintenance 1990","ISBN":"978-0-8186-2091-1","language":"en","page":"290-301","publisher":"IEEE Comput. Soc. Press","publisher-place":"San Diego, CA, USA","source":"DOI.org (Crossref)","title":"A study of integration testing and software regression at the integration level","URL":"http://ieeexplore.ieee.org/document/131377/","author":[{"family":"Leung","given":"H.K.N."},{"family":"White","given":"L."}],"accessed":{"date-parts":[["2023",12,3]]},"issued":{"date-parts":[["1990"]]}}}],"schema":"https://github.com/citation-style-language/schema/raw/master/csl-citation.json"} </w:instrText>
      </w:r>
      <w:r w:rsidR="00FC74C1" w:rsidRPr="00FD40C3">
        <w:fldChar w:fldCharType="separate"/>
      </w:r>
      <w:r w:rsidR="00D118BB" w:rsidRPr="00FD40C3">
        <w:t>[10]</w:t>
      </w:r>
      <w:r w:rsidR="00FC74C1" w:rsidRPr="00FD40C3">
        <w:fldChar w:fldCharType="end"/>
      </w:r>
      <w:r w:rsidR="006C2130" w:rsidRPr="00FD40C3">
        <w:t>.</w:t>
      </w:r>
      <w:r w:rsidRPr="00FD40C3">
        <w:t xml:space="preserve"> </w:t>
      </w:r>
      <w:r w:rsidR="00F6699F" w:rsidRPr="00B407BE">
        <w:rPr>
          <w:i/>
          <w:iCs/>
        </w:rPr>
        <w:t>Integration Testing</w:t>
      </w:r>
      <w:r w:rsidR="00F6699F" w:rsidRPr="00FD40C3">
        <w:t xml:space="preserve"> </w:t>
      </w:r>
      <w:r w:rsidR="0079100C" w:rsidRPr="00FD40C3">
        <w:t xml:space="preserve">dilakukan dengan memastikan bahwa komponen-komponen pada program saling cocok dan memberikan hasil sesuai harapan </w:t>
      </w:r>
      <w:r w:rsidR="00D40B0C" w:rsidRPr="00FD40C3">
        <w:fldChar w:fldCharType="begin"/>
      </w:r>
      <w:r w:rsidR="00234B28" w:rsidRPr="00FD40C3">
        <w:instrText xml:space="preserve"> ADDIN ZOTERO_ITEM CSL_CITATION {"citationID":"u6LeiF2C","properties":{"formattedCitation":"[38]","plainCitation":"[38]","noteIndex":0},"citationItems":[{"id":142,"uris":["http://zotero.org/users/10550292/items/MQKPP45M"],"itemData":{"id":142,"type":"article-journal","abstract":"ÐThe need for test adequacy criteria is widely recognized. Several criteria have been proposed for the assessment of adequacy of tests at the unit level. However, there remains a lack of criteria for the assessment of the adequacy of tests generated during integration testing. We present a mutation-based interprocedural criterion, named Interface Mutation (IM), suitable for use during integration testing. A case study to evaluate the proposed criterion is reported. In this study, the UNIX sort utility was seeded with errors and Interface Mutation evaluated by measuring the cost of its application and its error revealing effectiveness. Alternative IM criteria using different sets of Interface Mutation operators were also evaluated. While comparing the error revealing effectiveness of these Interface Mutation-based test sets with same size randomly generated test sets we observed that in most cases Interface Mutation-based test sets are superior. The results suggest that Interface Mutation offers a viable test adequacy criteria for use at the integration level.","container-title":"IEEE Transactions on Software Engineering","DOI":"10.1109/32.910859","ISSN":"00985589","issue":"3","journalAbbreviation":"IIEEE Trans. Software Eng.","language":"en","page":"228-247","source":"DOI.org (Crossref)","title":"Interface Mutation: an approach for integration testing","title-short":"Interface Mutation","volume":"27","author":[{"family":"Delamaro","given":"M.E."},{"family":"Maidonado","given":"J.C."},{"family":"Mathur","given":"A.P."}],"issued":{"date-parts":[["2001",3]]}}}],"schema":"https://github.com/citation-style-language/schema/raw/master/csl-citation.json"} </w:instrText>
      </w:r>
      <w:r w:rsidR="00D40B0C" w:rsidRPr="00FD40C3">
        <w:fldChar w:fldCharType="separate"/>
      </w:r>
      <w:r w:rsidR="00234B28" w:rsidRPr="00FD40C3">
        <w:t>[38]</w:t>
      </w:r>
      <w:r w:rsidR="00D40B0C" w:rsidRPr="00FD40C3">
        <w:fldChar w:fldCharType="end"/>
      </w:r>
      <w:r w:rsidR="0079100C" w:rsidRPr="00FD40C3">
        <w:t>.</w:t>
      </w:r>
    </w:p>
    <w:p w14:paraId="333668A0" w14:textId="77777777" w:rsidR="008F19D3" w:rsidRPr="00FD40C3" w:rsidRDefault="008F19D3" w:rsidP="008F19D3">
      <w:pPr>
        <w:ind w:firstLine="0"/>
      </w:pPr>
    </w:p>
    <w:p w14:paraId="1505C8B3" w14:textId="5953AA1D" w:rsidR="002F3F60" w:rsidRPr="00FD40C3" w:rsidRDefault="002F3F60" w:rsidP="00514C5E">
      <w:pPr>
        <w:pStyle w:val="Heading3"/>
        <w:numPr>
          <w:ilvl w:val="2"/>
          <w:numId w:val="8"/>
        </w:numPr>
      </w:pPr>
      <w:bookmarkStart w:id="162" w:name="_Toc156587066"/>
      <w:bookmarkStart w:id="163" w:name="_Toc156593611"/>
      <w:bookmarkStart w:id="164" w:name="_Toc156594625"/>
      <w:r w:rsidRPr="00FD40C3">
        <w:t>Peramban Web</w:t>
      </w:r>
      <w:bookmarkEnd w:id="162"/>
      <w:bookmarkEnd w:id="163"/>
      <w:bookmarkEnd w:id="164"/>
    </w:p>
    <w:p w14:paraId="37F638C2" w14:textId="2BF9302C" w:rsidR="002F3F60" w:rsidRPr="00FD40C3" w:rsidRDefault="002F3F60" w:rsidP="002F3F60">
      <w:pPr>
        <w:ind w:firstLine="0"/>
      </w:pPr>
      <w:r w:rsidRPr="00FD40C3">
        <w:t xml:space="preserve">Dengan semakin bertambahnya kemampuan teknis internet, bertambah juga kebutuhan untuk sebuah aplikasi web yang mempengaruhi berubahnya cara sebuah halaman web untuk menampilkan sebuah data dan informasi </w:t>
      </w:r>
      <w:r w:rsidRPr="00FD40C3">
        <w:fldChar w:fldCharType="begin"/>
      </w:r>
      <w:r w:rsidR="00234B28" w:rsidRPr="00FD40C3">
        <w:instrText xml:space="preserve"> ADDIN ZOTERO_ITEM CSL_CITATION {"citationID":"3PpL5MLN","properties":{"formattedCitation":"[39]","plainCitation":"[39]","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sidRPr="00FD40C3">
        <w:fldChar w:fldCharType="separate"/>
      </w:r>
      <w:r w:rsidR="00234B28" w:rsidRPr="00FD40C3">
        <w:t>[39]</w:t>
      </w:r>
      <w:r w:rsidRPr="00FD40C3">
        <w:fldChar w:fldCharType="end"/>
      </w:r>
      <w:r w:rsidRPr="00FD40C3">
        <w:t xml:space="preserve">. </w:t>
      </w:r>
    </w:p>
    <w:p w14:paraId="4DCE0703" w14:textId="77777777" w:rsidR="001172DD" w:rsidRPr="00FD40C3" w:rsidRDefault="001172DD" w:rsidP="002F3F60">
      <w:pPr>
        <w:ind w:firstLine="0"/>
      </w:pPr>
    </w:p>
    <w:p w14:paraId="1A4BE1B3" w14:textId="5092B53A" w:rsidR="001172DD" w:rsidRPr="00FD40C3" w:rsidRDefault="001172DD" w:rsidP="002F3F60">
      <w:pPr>
        <w:ind w:firstLine="0"/>
      </w:pPr>
      <w:r w:rsidRPr="00FD40C3">
        <w:rPr>
          <w:i/>
          <w:iCs/>
        </w:rPr>
        <w:t>JavaScript</w:t>
      </w:r>
      <w:r w:rsidRPr="00FD40C3">
        <w:t xml:space="preserve"> telah mencapai platform web secara luas dan menjadi bahasa pemrograman multifungsi dengan adanya ES6 yang diimplementasikan pada mesin peramban web sejak tahun 2017 </w:t>
      </w:r>
      <w:r w:rsidRPr="00FD40C3">
        <w:fldChar w:fldCharType="begin"/>
      </w:r>
      <w:r w:rsidR="00234B28" w:rsidRPr="00FD40C3">
        <w:instrText xml:space="preserve"> ADDIN ZOTERO_ITEM CSL_CITATION {"citationID":"26TJ7JOV","properties":{"formattedCitation":"[40]","plainCitation":"[40]","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sidRPr="00FD40C3">
        <w:fldChar w:fldCharType="separate"/>
      </w:r>
      <w:r w:rsidR="00234B28" w:rsidRPr="00FD40C3">
        <w:t>[40]</w:t>
      </w:r>
      <w:r w:rsidRPr="00FD40C3">
        <w:fldChar w:fldCharType="end"/>
      </w:r>
      <w:r w:rsidRPr="00FD40C3">
        <w:t>.</w:t>
      </w:r>
    </w:p>
    <w:p w14:paraId="2E98F08B" w14:textId="77777777" w:rsidR="002F3F60" w:rsidRPr="00FD40C3" w:rsidRDefault="002F3F60" w:rsidP="002F3F60">
      <w:pPr>
        <w:ind w:firstLine="0"/>
      </w:pPr>
    </w:p>
    <w:p w14:paraId="26DDAF34" w14:textId="14CCEF52" w:rsidR="00216DE0" w:rsidRPr="00FD40C3" w:rsidRDefault="00514C5E" w:rsidP="00514C5E">
      <w:pPr>
        <w:pStyle w:val="Heading3"/>
        <w:numPr>
          <w:ilvl w:val="2"/>
          <w:numId w:val="8"/>
        </w:numPr>
      </w:pPr>
      <w:bookmarkStart w:id="165" w:name="_Toc156587067"/>
      <w:bookmarkStart w:id="166" w:name="_Toc156593612"/>
      <w:bookmarkStart w:id="167" w:name="_Toc156594626"/>
      <w:r w:rsidRPr="00FD40C3">
        <w:t>Peluncuran Perangkat Lunak</w:t>
      </w:r>
      <w:bookmarkEnd w:id="165"/>
      <w:bookmarkEnd w:id="166"/>
      <w:bookmarkEnd w:id="167"/>
    </w:p>
    <w:p w14:paraId="5160D127" w14:textId="13BEF329" w:rsidR="00514C5E" w:rsidRPr="00FD40C3" w:rsidRDefault="00B94C50" w:rsidP="00514C5E">
      <w:pPr>
        <w:ind w:firstLine="0"/>
      </w:pPr>
      <w:r w:rsidRPr="00FD40C3">
        <w:t>Peluncuran (</w:t>
      </w:r>
      <w:r w:rsidRPr="00FD40C3">
        <w:rPr>
          <w:i/>
          <w:iCs/>
        </w:rPr>
        <w:t>deployment</w:t>
      </w:r>
      <w:r w:rsidRPr="00FD40C3">
        <w:t>) perangkat lunak merupakan proses eksekusi dari sebuah perangkat lunak. Peluncuran adalah aktifitas dari sebuah perangkat lunak setelah proses pembangunan perangkat lunak</w:t>
      </w:r>
      <w:r w:rsidR="00BA57AE" w:rsidRPr="00FD40C3">
        <w:t xml:space="preserve"> </w:t>
      </w:r>
      <w:r w:rsidR="00BA57AE" w:rsidRPr="00FD40C3">
        <w:fldChar w:fldCharType="begin"/>
      </w:r>
      <w:r w:rsidR="00234B28" w:rsidRPr="00FD40C3">
        <w:instrText xml:space="preserve"> ADDIN ZOTERO_ITEM CSL_CITATION {"citationID":"msHnVdcL","properties":{"formattedCitation":"[41]","plainCitation":"[41]","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sidRPr="00FD40C3">
        <w:fldChar w:fldCharType="separate"/>
      </w:r>
      <w:r w:rsidR="00234B28" w:rsidRPr="00FD40C3">
        <w:t>[41]</w:t>
      </w:r>
      <w:r w:rsidR="00BA57AE" w:rsidRPr="00FD40C3">
        <w:fldChar w:fldCharType="end"/>
      </w:r>
      <w:r w:rsidRPr="00FD40C3">
        <w:t>. Peluncuran dilakukan untuk mendapatkan timbal balik berupa perbaruan, konfigurasi ulang, adaptasi, penonaktifan, dan peluncuran ulang pada sebuah perangkat lunak</w:t>
      </w:r>
      <w:r w:rsidR="00BA57AE" w:rsidRPr="00FD40C3">
        <w:t xml:space="preserve"> </w:t>
      </w:r>
      <w:r w:rsidR="00BA57AE" w:rsidRPr="00FD40C3">
        <w:fldChar w:fldCharType="begin"/>
      </w:r>
      <w:r w:rsidR="00234B28" w:rsidRPr="00FD40C3">
        <w:instrText xml:space="preserve"> ADDIN ZOTERO_ITEM CSL_CITATION {"citationID":"XyfGk61u","properties":{"formattedCitation":"[42]","plainCitation":"[42]","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sidRPr="00FD40C3">
        <w:fldChar w:fldCharType="separate"/>
      </w:r>
      <w:r w:rsidR="00234B28" w:rsidRPr="00FD40C3">
        <w:t>[42]</w:t>
      </w:r>
      <w:r w:rsidR="00BA57AE" w:rsidRPr="00FD40C3">
        <w:fldChar w:fldCharType="end"/>
      </w:r>
      <w:r w:rsidRPr="00FD40C3">
        <w:t>.</w:t>
      </w:r>
    </w:p>
    <w:p w14:paraId="0BE29193" w14:textId="0E629823" w:rsidR="00F52D40" w:rsidRPr="00FD40C3" w:rsidRDefault="006724C1" w:rsidP="00A81652">
      <w:pPr>
        <w:ind w:firstLine="0"/>
        <w:sectPr w:rsidR="00F52D40" w:rsidRPr="00FD40C3" w:rsidSect="00FD40C3">
          <w:pgSz w:w="11909" w:h="16834"/>
          <w:pgMar w:top="1701" w:right="1701" w:bottom="1701" w:left="1985" w:header="720" w:footer="720" w:gutter="0"/>
          <w:cols w:space="720"/>
          <w:docGrid w:linePitch="326"/>
        </w:sectPr>
      </w:pPr>
      <w:r w:rsidRPr="00FD40C3">
        <w:tab/>
      </w:r>
      <w:r w:rsidRPr="00FD40C3">
        <w:tab/>
      </w:r>
      <w:r w:rsidRPr="00FD40C3">
        <w:tab/>
      </w:r>
      <w:r w:rsidRPr="00FD40C3">
        <w:tab/>
      </w:r>
      <w:r w:rsidRPr="00FD40C3">
        <w:tab/>
      </w:r>
      <w:r w:rsidRPr="00FD40C3">
        <w:tab/>
      </w:r>
      <w:r w:rsidRPr="00FD40C3">
        <w:tab/>
      </w:r>
      <w:r w:rsidRPr="00FD40C3">
        <w:tab/>
      </w:r>
      <w:r w:rsidRPr="00FD40C3">
        <w:tab/>
      </w:r>
      <w:r w:rsidRPr="00FD40C3">
        <w:tab/>
      </w:r>
      <w:r w:rsidRPr="00FD40C3">
        <w:tab/>
      </w:r>
    </w:p>
    <w:p w14:paraId="0DF767F5" w14:textId="279FAA09" w:rsidR="00F52D40" w:rsidRPr="00FD40C3" w:rsidRDefault="006724C1">
      <w:pPr>
        <w:pStyle w:val="Heading1"/>
      </w:pPr>
      <w:bookmarkStart w:id="168" w:name="_3as4poj" w:colFirst="0" w:colLast="0"/>
      <w:bookmarkStart w:id="169" w:name="_Toc156587068"/>
      <w:bookmarkStart w:id="170" w:name="_Toc156593613"/>
      <w:bookmarkStart w:id="171" w:name="_Toc156594627"/>
      <w:bookmarkEnd w:id="168"/>
      <w:r w:rsidRPr="00FD40C3">
        <w:lastRenderedPageBreak/>
        <w:t>BAB III</w:t>
      </w:r>
      <w:r w:rsidRPr="00FD40C3">
        <w:br/>
        <w:t>METODE PENELITIAN</w:t>
      </w:r>
      <w:bookmarkEnd w:id="169"/>
      <w:bookmarkEnd w:id="170"/>
      <w:bookmarkEnd w:id="171"/>
    </w:p>
    <w:p w14:paraId="675BD447" w14:textId="77777777" w:rsidR="00F52D40" w:rsidRPr="00FD40C3" w:rsidRDefault="00F52D40">
      <w:pPr>
        <w:ind w:left="360" w:firstLine="0"/>
      </w:pPr>
    </w:p>
    <w:p w14:paraId="48EBA36D" w14:textId="5D5313C8" w:rsidR="00F52D40" w:rsidRPr="00FD40C3" w:rsidRDefault="006724C1">
      <w:pPr>
        <w:pStyle w:val="Heading2"/>
        <w:numPr>
          <w:ilvl w:val="1"/>
          <w:numId w:val="10"/>
        </w:numPr>
      </w:pPr>
      <w:bookmarkStart w:id="172" w:name="_1pxezwc" w:colFirst="0" w:colLast="0"/>
      <w:bookmarkStart w:id="173" w:name="_Toc156587069"/>
      <w:bookmarkStart w:id="174" w:name="_Toc156593614"/>
      <w:bookmarkStart w:id="175" w:name="_Toc156594628"/>
      <w:bookmarkEnd w:id="172"/>
      <w:r w:rsidRPr="00FD40C3">
        <w:t>Alur Penelitian</w:t>
      </w:r>
      <w:bookmarkEnd w:id="173"/>
      <w:bookmarkEnd w:id="174"/>
      <w:bookmarkEnd w:id="175"/>
    </w:p>
    <w:p w14:paraId="78E795E9" w14:textId="5172D9F3" w:rsidR="00A21913" w:rsidRPr="00FD40C3" w:rsidRDefault="00A21913">
      <w:pPr>
        <w:ind w:firstLine="0"/>
      </w:pPr>
      <w:r w:rsidRPr="00FD40C3">
        <w:t xml:space="preserve">Penelitian tugas akhir ini akan dilakukan membangun aplikasi penilaian </w:t>
      </w:r>
      <w:r w:rsidR="001D1CE4" w:rsidRPr="00FD40C3">
        <w:t>esai</w:t>
      </w:r>
      <w:r w:rsidRPr="00FD40C3">
        <w:t xml:space="preserve"> singkat otomatis berbasis web dengan metode pengembangan </w:t>
      </w:r>
      <w:r w:rsidRPr="00FD40C3">
        <w:rPr>
          <w:i/>
          <w:iCs/>
        </w:rPr>
        <w:t>Test-Driven Development</w:t>
      </w:r>
      <w:r w:rsidRPr="00FD40C3">
        <w:t xml:space="preserve"> (TDD) dan diuji dengan metode dua metode pengujian, yakni </w:t>
      </w:r>
      <w:r w:rsidRPr="00FD40C3">
        <w:rPr>
          <w:i/>
          <w:iCs/>
        </w:rPr>
        <w:t>System Usability Scale</w:t>
      </w:r>
      <w:r w:rsidRPr="00FD40C3">
        <w:t xml:space="preserve"> (SUS) dan </w:t>
      </w:r>
      <w:r w:rsidRPr="00FD40C3">
        <w:rPr>
          <w:i/>
          <w:iCs/>
        </w:rPr>
        <w:t>Black</w:t>
      </w:r>
      <w:r w:rsidRPr="00FD40C3">
        <w:t xml:space="preserve"> </w:t>
      </w:r>
      <w:r w:rsidRPr="00FD40C3">
        <w:rPr>
          <w:i/>
          <w:iCs/>
        </w:rPr>
        <w:t>Box</w:t>
      </w:r>
      <w:r w:rsidRPr="00FD40C3">
        <w:t xml:space="preserve">. Alur penelitian dapat dilihat pada </w:t>
      </w:r>
      <w:r w:rsidRPr="00FD40C3">
        <w:rPr>
          <w:i/>
          <w:iCs/>
        </w:rPr>
        <w:t>flowchart</w:t>
      </w:r>
      <w:r w:rsidRPr="00FD40C3">
        <w:t xml:space="preserve"> pada Gambar 3.1 dibawah ini.</w:t>
      </w:r>
    </w:p>
    <w:p w14:paraId="69347C1D" w14:textId="5835CE8A" w:rsidR="00A21913" w:rsidRPr="00FD40C3" w:rsidRDefault="00A21913" w:rsidP="00A21913">
      <w:pPr>
        <w:pStyle w:val="Gambar"/>
        <w:jc w:val="both"/>
        <w:rPr>
          <w:lang w:val="id-ID"/>
        </w:rPr>
      </w:pPr>
    </w:p>
    <w:p w14:paraId="26A698C1" w14:textId="79A4E6FD" w:rsidR="00A82DDC" w:rsidRPr="00FD40C3" w:rsidRDefault="00652765" w:rsidP="000A7148">
      <w:pPr>
        <w:ind w:firstLine="0"/>
        <w:jc w:val="center"/>
      </w:pPr>
      <w:r w:rsidRPr="00FD40C3">
        <w:rPr>
          <w:noProof/>
        </w:rPr>
        <w:drawing>
          <wp:inline distT="0" distB="0" distL="0" distR="0" wp14:anchorId="1415DCE6" wp14:editId="60ADE9B1">
            <wp:extent cx="3157855" cy="3816985"/>
            <wp:effectExtent l="19050" t="19050" r="444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57855" cy="3816985"/>
                    </a:xfrm>
                    <a:prstGeom prst="rect">
                      <a:avLst/>
                    </a:prstGeom>
                    <a:noFill/>
                    <a:ln>
                      <a:solidFill>
                        <a:schemeClr val="tx1"/>
                      </a:solidFill>
                    </a:ln>
                  </pic:spPr>
                </pic:pic>
              </a:graphicData>
            </a:graphic>
          </wp:inline>
        </w:drawing>
      </w:r>
    </w:p>
    <w:p w14:paraId="198D4F61" w14:textId="566BA014" w:rsidR="008C2F64" w:rsidRPr="00FD40C3" w:rsidRDefault="000A7148" w:rsidP="00791A5A">
      <w:pPr>
        <w:pStyle w:val="Gambar3"/>
        <w:rPr>
          <w:lang w:val="id-ID"/>
        </w:rPr>
      </w:pPr>
      <w:bookmarkStart w:id="176" w:name="_Toc156335912"/>
      <w:r w:rsidRPr="00FD40C3">
        <w:rPr>
          <w:i/>
          <w:iCs/>
          <w:lang w:val="id-ID"/>
        </w:rPr>
        <w:t>Flowchart</w:t>
      </w:r>
      <w:r w:rsidRPr="00FD40C3">
        <w:rPr>
          <w:lang w:val="id-ID"/>
        </w:rPr>
        <w:t xml:space="preserve"> Penelitian</w:t>
      </w:r>
      <w:bookmarkEnd w:id="176"/>
    </w:p>
    <w:p w14:paraId="1D5C7BC3" w14:textId="77777777" w:rsidR="00F52D40" w:rsidRPr="00FD40C3" w:rsidRDefault="00F52D40" w:rsidP="004E4F0D">
      <w:pPr>
        <w:ind w:firstLine="0"/>
      </w:pPr>
    </w:p>
    <w:p w14:paraId="00049F37" w14:textId="222FF969" w:rsidR="00F52D40" w:rsidRPr="00FD40C3" w:rsidRDefault="006724C1">
      <w:pPr>
        <w:pStyle w:val="Heading2"/>
        <w:numPr>
          <w:ilvl w:val="1"/>
          <w:numId w:val="10"/>
        </w:numPr>
      </w:pPr>
      <w:bookmarkStart w:id="177" w:name="_49x2ik5" w:colFirst="0" w:colLast="0"/>
      <w:bookmarkStart w:id="178" w:name="_Toc156587070"/>
      <w:bookmarkStart w:id="179" w:name="_Toc156593615"/>
      <w:bookmarkStart w:id="180" w:name="_Toc156594629"/>
      <w:bookmarkEnd w:id="177"/>
      <w:r w:rsidRPr="00FD40C3">
        <w:t>Penjabaran Langkah Penelitian</w:t>
      </w:r>
      <w:bookmarkEnd w:id="178"/>
      <w:bookmarkEnd w:id="179"/>
      <w:bookmarkEnd w:id="180"/>
    </w:p>
    <w:p w14:paraId="4C5CBD5F" w14:textId="22CD955F" w:rsidR="00F52D40" w:rsidRPr="00FD40C3" w:rsidRDefault="000960A4">
      <w:pPr>
        <w:ind w:firstLine="0"/>
      </w:pPr>
      <w:r w:rsidRPr="00FD40C3">
        <w:t>Dapat diperhatikan melalui Gambar 3.1 sebelumnya bahwa pada penelitian ini memiliki 4 fase sebagaimana pada gambar tersebut. Penjelasan setiap fase penelitian ini  adalah sebagai berikut:</w:t>
      </w:r>
    </w:p>
    <w:p w14:paraId="1CD9CECA" w14:textId="77777777" w:rsidR="00F52D40" w:rsidRPr="00FD40C3" w:rsidRDefault="00F52D40">
      <w:pPr>
        <w:ind w:firstLine="0"/>
      </w:pPr>
    </w:p>
    <w:p w14:paraId="6ADEE496" w14:textId="5D0CF94F" w:rsidR="00F52D40" w:rsidRPr="00FD40C3" w:rsidRDefault="000960A4">
      <w:pPr>
        <w:pStyle w:val="Heading3"/>
        <w:numPr>
          <w:ilvl w:val="2"/>
          <w:numId w:val="10"/>
        </w:numPr>
        <w:ind w:left="426" w:hanging="426"/>
      </w:pPr>
      <w:bookmarkStart w:id="181" w:name="_2p2csry" w:colFirst="0" w:colLast="0"/>
      <w:bookmarkStart w:id="182" w:name="_Toc156587071"/>
      <w:bookmarkStart w:id="183" w:name="_Toc156593616"/>
      <w:bookmarkStart w:id="184" w:name="_Toc156594630"/>
      <w:bookmarkEnd w:id="181"/>
      <w:r w:rsidRPr="00FD40C3">
        <w:lastRenderedPageBreak/>
        <w:t>Identifikasi Masalah</w:t>
      </w:r>
      <w:bookmarkEnd w:id="182"/>
      <w:bookmarkEnd w:id="183"/>
      <w:bookmarkEnd w:id="184"/>
    </w:p>
    <w:p w14:paraId="03F43A18" w14:textId="6DFE8254" w:rsidR="00F52D40" w:rsidRPr="00FD40C3" w:rsidRDefault="000960A4">
      <w:pPr>
        <w:ind w:firstLine="0"/>
      </w:pPr>
      <w:r w:rsidRPr="00FD40C3">
        <w:t>Pada tahap ini, peneliti akan menyediakan alasan dilakukannya penelitian dengan mengumpulkan permasalahan nyata yang memerlukan tindakan dan dapat diselesaikan dengan disiplin teknik informatika.</w:t>
      </w:r>
    </w:p>
    <w:p w14:paraId="4B6557E6" w14:textId="77777777" w:rsidR="00F52D40" w:rsidRPr="00FD40C3" w:rsidRDefault="00F52D40">
      <w:pPr>
        <w:ind w:firstLine="0"/>
      </w:pPr>
    </w:p>
    <w:p w14:paraId="474166EC" w14:textId="4979C242" w:rsidR="00774720" w:rsidRPr="00FD40C3" w:rsidRDefault="00774720" w:rsidP="00774720">
      <w:pPr>
        <w:pStyle w:val="Heading3"/>
        <w:numPr>
          <w:ilvl w:val="2"/>
          <w:numId w:val="10"/>
        </w:numPr>
        <w:ind w:left="567" w:hanging="567"/>
      </w:pPr>
      <w:bookmarkStart w:id="185" w:name="_147n2zr" w:colFirst="0" w:colLast="0"/>
      <w:bookmarkStart w:id="186" w:name="_Toc156587072"/>
      <w:bookmarkStart w:id="187" w:name="_Toc156593617"/>
      <w:bookmarkStart w:id="188" w:name="_Toc156594631"/>
      <w:bookmarkEnd w:id="185"/>
      <w:r w:rsidRPr="00FD40C3">
        <w:t>Studi Literatur</w:t>
      </w:r>
      <w:bookmarkEnd w:id="186"/>
      <w:bookmarkEnd w:id="187"/>
      <w:bookmarkEnd w:id="188"/>
    </w:p>
    <w:p w14:paraId="33163384" w14:textId="6958A4A3" w:rsidR="00774720" w:rsidRPr="00FD40C3" w:rsidRDefault="00774720" w:rsidP="00774720">
      <w:pPr>
        <w:ind w:firstLine="0"/>
      </w:pPr>
      <w:r w:rsidRPr="00FD40C3">
        <w:t>Dalam sebuah penelitian, diperlukan pengetahuan landasan secara teoritis terhadap permasalahan yang dihadapi dan ingin ditindak. Pengetahuan teoritis ini dapat diperoleh melalui jurnal penelitian terdahulu maupun buku yang berisi materi yang dibutuhkan. Jurnal penelitian terdahulu dan buku yang digunakan akan memiliki kesimpulan terkait satu atau lebih teori yang akan diperlukan pada penelitian ini.  Kemudian teori yang sudah dikumpulkan dan dijadikan landasan akan menjadi arahan kemana kemungkinan penelitian yang dilakukan akan berakhir.</w:t>
      </w:r>
    </w:p>
    <w:p w14:paraId="08B0F356" w14:textId="77777777" w:rsidR="00774720" w:rsidRPr="00FD40C3" w:rsidRDefault="00774720" w:rsidP="00774720">
      <w:pPr>
        <w:ind w:firstLine="0"/>
      </w:pPr>
    </w:p>
    <w:p w14:paraId="39BC3A81" w14:textId="6A08C9FC" w:rsidR="00774720" w:rsidRPr="00FD40C3" w:rsidRDefault="00D62092">
      <w:pPr>
        <w:pStyle w:val="Heading3"/>
        <w:numPr>
          <w:ilvl w:val="2"/>
          <w:numId w:val="10"/>
        </w:numPr>
        <w:ind w:left="567" w:hanging="567"/>
      </w:pPr>
      <w:bookmarkStart w:id="189" w:name="_Toc156587073"/>
      <w:bookmarkStart w:id="190" w:name="_Toc156593618"/>
      <w:bookmarkStart w:id="191" w:name="_Toc156594632"/>
      <w:r w:rsidRPr="00FD40C3">
        <w:t xml:space="preserve">Penerapan </w:t>
      </w:r>
      <w:r w:rsidRPr="00FD40C3">
        <w:rPr>
          <w:i/>
          <w:iCs/>
        </w:rPr>
        <w:t>Test-Driven Development</w:t>
      </w:r>
      <w:bookmarkEnd w:id="189"/>
      <w:bookmarkEnd w:id="190"/>
      <w:bookmarkEnd w:id="191"/>
    </w:p>
    <w:p w14:paraId="4436C46B" w14:textId="4FE2E2CC" w:rsidR="00D62092" w:rsidRPr="00FD40C3" w:rsidRDefault="00583BFF" w:rsidP="00D62092">
      <w:pPr>
        <w:ind w:firstLine="0"/>
      </w:pPr>
      <w:r w:rsidRPr="00FD40C3">
        <w:t xml:space="preserve">Penelitian ini akan dilakukan menggunakan metode siklus hidup perangkat lunak (SDLC) </w:t>
      </w:r>
      <w:r w:rsidRPr="00FD40C3">
        <w:rPr>
          <w:i/>
          <w:iCs/>
        </w:rPr>
        <w:t>Test-Driven Development</w:t>
      </w:r>
      <w:r w:rsidRPr="00FD40C3">
        <w:t xml:space="preserve"> (TDD) dengan harapan menjadi solusi atas permasalahan yang ingin diselesaikan. Dengan ini, penelitian akan menekankan pengembangan melalui beberapa kebutuhan yang dijadikan pengujian </w:t>
      </w:r>
      <w:r w:rsidR="008F3655" w:rsidRPr="00FD40C3">
        <w:t>atas dibuatnya fitur maupun fungsi aplikasi yang dikembangkan. Dengan metode ini, aplikasi yang dikembangkan dapat dipastikan kelayakannya dalam memenuhi semua fitur dan fungsi berdasarkan pengujian sebelumnya.</w:t>
      </w:r>
    </w:p>
    <w:p w14:paraId="4E239B61" w14:textId="470CA7F6" w:rsidR="008F3655" w:rsidRPr="00FD40C3" w:rsidRDefault="008F3655" w:rsidP="00D62092">
      <w:pPr>
        <w:ind w:firstLine="0"/>
      </w:pPr>
    </w:p>
    <w:p w14:paraId="4B946C65" w14:textId="243E2F77" w:rsidR="008F3655" w:rsidRPr="00FD40C3" w:rsidRDefault="008F3655" w:rsidP="00D62092">
      <w:pPr>
        <w:ind w:firstLine="0"/>
      </w:pPr>
      <w:r w:rsidRPr="00FD40C3">
        <w:t xml:space="preserve">Telah diketahui sebelumnya bahwa TDD memiliki 3 fase utama yaitu membuat pengujian, membuat kode yang berhasil memenuhi pengujian tersebut, lalu </w:t>
      </w:r>
      <w:r w:rsidRPr="00FD40C3">
        <w:rPr>
          <w:i/>
          <w:iCs/>
        </w:rPr>
        <w:t>refactor</w:t>
      </w:r>
      <w:r w:rsidRPr="00FD40C3">
        <w:t xml:space="preserve"> kode yang telah berhasil tersebut.</w:t>
      </w:r>
      <w:r w:rsidR="00BF1B66" w:rsidRPr="00FD40C3">
        <w:t xml:space="preserve"> Tahap lainnya seperti pemahaman terhadap fitur atau </w:t>
      </w:r>
      <w:r w:rsidR="00BF1B66" w:rsidRPr="00FD40C3">
        <w:rPr>
          <w:i/>
          <w:iCs/>
        </w:rPr>
        <w:t>bug</w:t>
      </w:r>
      <w:r w:rsidR="00BF1B66" w:rsidRPr="00FD40C3">
        <w:t xml:space="preserve"> yang ingin diuji sebelum masuk ke tiga fase utama, dan tahap iterasi atau tindakan terhadap fitur atau </w:t>
      </w:r>
      <w:r w:rsidR="00BF1B66" w:rsidRPr="00FD40C3">
        <w:rPr>
          <w:i/>
          <w:iCs/>
        </w:rPr>
        <w:t>bug</w:t>
      </w:r>
      <w:r w:rsidR="00BF1B66" w:rsidRPr="00FD40C3">
        <w:t xml:space="preserve"> lain yang ingin diuji dan diselesaikan apabila pengujian sebelumnya sudah berhasil tanpa error. Apabila seluruh fitur dan </w:t>
      </w:r>
      <w:r w:rsidR="00BF1B66" w:rsidRPr="00FD40C3">
        <w:rPr>
          <w:i/>
          <w:iCs/>
        </w:rPr>
        <w:t>bug</w:t>
      </w:r>
      <w:r w:rsidR="00BF1B66" w:rsidRPr="00FD40C3">
        <w:t xml:space="preserve"> yang ingin ditindak sudah selesai dibangun, maka aplikasi siap memasuki tahap pengujian </w:t>
      </w:r>
    </w:p>
    <w:p w14:paraId="3635867A" w14:textId="77777777" w:rsidR="00C125B8" w:rsidRPr="00FD40C3" w:rsidRDefault="00C125B8" w:rsidP="00D62092">
      <w:pPr>
        <w:ind w:firstLine="0"/>
      </w:pPr>
    </w:p>
    <w:p w14:paraId="18859C68" w14:textId="1C4A4D44" w:rsidR="00C125B8" w:rsidRPr="00FD40C3" w:rsidRDefault="00C125B8">
      <w:pPr>
        <w:pStyle w:val="Heading3"/>
        <w:numPr>
          <w:ilvl w:val="2"/>
          <w:numId w:val="10"/>
        </w:numPr>
        <w:ind w:left="567" w:hanging="567"/>
      </w:pPr>
      <w:bookmarkStart w:id="192" w:name="_Toc156587074"/>
      <w:bookmarkStart w:id="193" w:name="_Toc156593619"/>
      <w:bookmarkStart w:id="194" w:name="_Toc156594633"/>
      <w:r w:rsidRPr="00FD40C3">
        <w:lastRenderedPageBreak/>
        <w:t>Integrasi Aplikasi dan Model</w:t>
      </w:r>
      <w:bookmarkEnd w:id="192"/>
      <w:bookmarkEnd w:id="193"/>
      <w:bookmarkEnd w:id="194"/>
    </w:p>
    <w:p w14:paraId="2173F14D" w14:textId="7F73C75E" w:rsidR="00C125B8" w:rsidRPr="00FD40C3" w:rsidRDefault="00C125B8" w:rsidP="00C125B8">
      <w:pPr>
        <w:ind w:firstLine="0"/>
      </w:pPr>
      <w:r w:rsidRPr="00FD40C3">
        <w:t>Pada penelitian ini, aplikasi yang akan dikembangkan akan menggunakan</w:t>
      </w:r>
      <w:r w:rsidR="004B2DF9" w:rsidRPr="00FD40C3">
        <w:t xml:space="preserve"> dua model pembelajaran mesin yang telah dilatih sebelumnya. Dua model tersebut yakni dalam bahasa Indonesia dan bahasa Inggris. </w:t>
      </w:r>
      <w:r w:rsidR="000146BC" w:rsidRPr="00FD40C3">
        <w:t>Alur integrasi aplikasi dengan model yang digunakan dapat dilihat pada Gambar 3.2 berikut ini.</w:t>
      </w:r>
    </w:p>
    <w:p w14:paraId="76FBC511" w14:textId="77777777" w:rsidR="00A92FEB" w:rsidRPr="00FD40C3" w:rsidRDefault="00A92FEB" w:rsidP="00C125B8">
      <w:pPr>
        <w:ind w:firstLine="0"/>
      </w:pPr>
    </w:p>
    <w:p w14:paraId="047171F5" w14:textId="687FBF63" w:rsidR="00A92FEB" w:rsidRPr="00FD40C3" w:rsidRDefault="00A92FEB" w:rsidP="00A92FEB">
      <w:pPr>
        <w:ind w:firstLine="0"/>
        <w:jc w:val="center"/>
      </w:pPr>
      <w:r w:rsidRPr="00FD40C3">
        <w:rPr>
          <w:noProof/>
        </w:rPr>
        <w:drawing>
          <wp:inline distT="0" distB="0" distL="0" distR="0" wp14:anchorId="05EE5597" wp14:editId="1FD06E1D">
            <wp:extent cx="2924175" cy="3923893"/>
            <wp:effectExtent l="19050" t="19050" r="0" b="635"/>
            <wp:docPr id="581429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429504"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928929" cy="3930272"/>
                    </a:xfrm>
                    <a:prstGeom prst="rect">
                      <a:avLst/>
                    </a:prstGeom>
                    <a:noFill/>
                    <a:ln>
                      <a:solidFill>
                        <a:schemeClr val="tx1"/>
                      </a:solidFill>
                    </a:ln>
                  </pic:spPr>
                </pic:pic>
              </a:graphicData>
            </a:graphic>
          </wp:inline>
        </w:drawing>
      </w:r>
    </w:p>
    <w:p w14:paraId="71894C35" w14:textId="4380DA34" w:rsidR="00A92FEB" w:rsidRPr="00FD40C3" w:rsidRDefault="000146BC" w:rsidP="00791A5A">
      <w:pPr>
        <w:pStyle w:val="Gambar3"/>
        <w:tabs>
          <w:tab w:val="left" w:pos="270"/>
        </w:tabs>
        <w:rPr>
          <w:lang w:val="id-ID"/>
        </w:rPr>
      </w:pPr>
      <w:bookmarkStart w:id="195" w:name="_Toc156335913"/>
      <w:r w:rsidRPr="00FD40C3">
        <w:rPr>
          <w:lang w:val="id-ID"/>
        </w:rPr>
        <w:t>Alur Integrasi Aplikasi dan Model</w:t>
      </w:r>
      <w:bookmarkEnd w:id="195"/>
    </w:p>
    <w:p w14:paraId="5F93BB0A" w14:textId="77777777" w:rsidR="00C125B8" w:rsidRPr="00FD40C3" w:rsidRDefault="00C125B8" w:rsidP="00C125B8">
      <w:pPr>
        <w:ind w:firstLine="0"/>
      </w:pPr>
    </w:p>
    <w:p w14:paraId="419DFFFB" w14:textId="6F5A2B25" w:rsidR="000146BC" w:rsidRPr="00FD40C3" w:rsidRDefault="000146BC" w:rsidP="00C125B8">
      <w:pPr>
        <w:ind w:firstLine="0"/>
      </w:pPr>
      <w:r w:rsidRPr="00FD40C3">
        <w:t>Integrasi model pembelajaran mesin pada aplikasi digunakan dengan pengguna memilih bahasa yang akan digunakan pada penilaian yang dilakukannya, dengan ini aplikasi akan memilih model dengan bahasa yang tepat.</w:t>
      </w:r>
    </w:p>
    <w:p w14:paraId="46A446F7" w14:textId="77777777" w:rsidR="000146BC" w:rsidRPr="00FD40C3" w:rsidRDefault="000146BC" w:rsidP="00C125B8">
      <w:pPr>
        <w:ind w:firstLine="0"/>
      </w:pPr>
    </w:p>
    <w:p w14:paraId="59558D20" w14:textId="69BE54C0" w:rsidR="000146BC" w:rsidRPr="00FD40C3" w:rsidRDefault="000146BC" w:rsidP="00C125B8">
      <w:pPr>
        <w:ind w:firstLine="0"/>
      </w:pPr>
      <w:r w:rsidRPr="00FD40C3">
        <w:t>Selanjutnya</w:t>
      </w:r>
      <w:r w:rsidR="00E60B81" w:rsidRPr="00FD40C3">
        <w:t xml:space="preserve"> aplikasi akan menjalankan model terkait dengan masukkan dari pengguna untuk diproses. Setelah model selesai melakukan penilaian otomatis, model akan menghasilkan objek dan mengembalikannya pada aplikasi. Kemudian aplikasi akan menggunakan objek untuk menampilkan hasil penilaian kepada pengguna untuk dilihat atau diunduh berupa PDF.</w:t>
      </w:r>
      <w:r w:rsidRPr="00FD40C3">
        <w:t xml:space="preserve"> </w:t>
      </w:r>
    </w:p>
    <w:p w14:paraId="4FFCF767" w14:textId="31D6CD10" w:rsidR="00774720" w:rsidRPr="00FD40C3" w:rsidRDefault="00E72218">
      <w:pPr>
        <w:pStyle w:val="Heading3"/>
        <w:numPr>
          <w:ilvl w:val="2"/>
          <w:numId w:val="10"/>
        </w:numPr>
        <w:ind w:left="567" w:hanging="567"/>
      </w:pPr>
      <w:bookmarkStart w:id="196" w:name="_Toc156587075"/>
      <w:bookmarkStart w:id="197" w:name="_Toc156593620"/>
      <w:bookmarkStart w:id="198" w:name="_Toc156594634"/>
      <w:r w:rsidRPr="00FD40C3">
        <w:lastRenderedPageBreak/>
        <w:t>Pengujian</w:t>
      </w:r>
      <w:bookmarkEnd w:id="196"/>
      <w:bookmarkEnd w:id="197"/>
      <w:bookmarkEnd w:id="198"/>
    </w:p>
    <w:p w14:paraId="386E7A9D" w14:textId="74C41706" w:rsidR="00E72218" w:rsidRPr="00FD40C3" w:rsidRDefault="00E72218" w:rsidP="00E72218">
      <w:pPr>
        <w:ind w:firstLine="0"/>
      </w:pPr>
      <w:r w:rsidRPr="00FD40C3">
        <w:t>Aplikasi yang dikembangkan pada penelitian tugas akhir ini akan diuji</w:t>
      </w:r>
      <w:r w:rsidR="000B161D" w:rsidRPr="00FD40C3">
        <w:t xml:space="preserve"> menggunakan </w:t>
      </w:r>
      <w:r w:rsidR="000B161D" w:rsidRPr="00FD40C3">
        <w:rPr>
          <w:i/>
          <w:iCs/>
        </w:rPr>
        <w:t>System Usability Scale</w:t>
      </w:r>
      <w:r w:rsidR="000B161D" w:rsidRPr="00FD40C3">
        <w:t xml:space="preserve"> (SUS) dan </w:t>
      </w:r>
      <w:r w:rsidR="000B161D" w:rsidRPr="00FD40C3">
        <w:rPr>
          <w:i/>
          <w:iCs/>
        </w:rPr>
        <w:t>Black Box</w:t>
      </w:r>
      <w:r w:rsidRPr="00FD40C3">
        <w:t xml:space="preserve"> untuk memastikan apakah aplikasi penilaian </w:t>
      </w:r>
      <w:r w:rsidR="001D1CE4" w:rsidRPr="00FD40C3">
        <w:t>esai</w:t>
      </w:r>
      <w:r w:rsidRPr="00FD40C3">
        <w:t xml:space="preserve"> otomatis berbasis web yang dikembangkan dapat meningkatkan proses penilaian </w:t>
      </w:r>
      <w:r w:rsidR="001D1CE4" w:rsidRPr="00FD40C3">
        <w:t>esai</w:t>
      </w:r>
      <w:r w:rsidRPr="00FD40C3">
        <w:t xml:space="preserve"> singkat menjadi lebih efisien. </w:t>
      </w:r>
      <w:r w:rsidR="00BA5974" w:rsidRPr="00FD40C3">
        <w:t xml:space="preserve">Pengujian dilakukan dengan melakukan perbandingan subjektif antara nilai yang diusulkan dari aplikasi dengan nilai yang diperiksa oleh pengajar suatu subjek terhadap jawaban </w:t>
      </w:r>
      <w:r w:rsidR="001D1CE4" w:rsidRPr="00FD40C3">
        <w:t>esai</w:t>
      </w:r>
      <w:r w:rsidR="00BA5974" w:rsidRPr="00FD40C3">
        <w:t xml:space="preserve"> dari pertanyaan </w:t>
      </w:r>
      <w:r w:rsidR="001D1CE4" w:rsidRPr="00FD40C3">
        <w:t>esai</w:t>
      </w:r>
      <w:r w:rsidR="00BA5974" w:rsidRPr="00FD40C3">
        <w:t xml:space="preserve"> yang diberikan pengajar tersebut. Apabila hasil nilai akhir dari aplikasi dan pribadi pengajar kurang lebih sama, dapat dipastikan bahwa aplikasi dapat bekerja dengan baik.</w:t>
      </w:r>
    </w:p>
    <w:p w14:paraId="66EAD18B" w14:textId="77777777" w:rsidR="00F52D40" w:rsidRPr="00FD40C3" w:rsidRDefault="00F52D40" w:rsidP="00774720">
      <w:pPr>
        <w:ind w:firstLine="0"/>
      </w:pPr>
    </w:p>
    <w:p w14:paraId="5975A885" w14:textId="5F575A07" w:rsidR="00F52D40" w:rsidRPr="00FD40C3" w:rsidRDefault="006724C1">
      <w:pPr>
        <w:pStyle w:val="Heading2"/>
        <w:numPr>
          <w:ilvl w:val="1"/>
          <w:numId w:val="10"/>
        </w:numPr>
      </w:pPr>
      <w:bookmarkStart w:id="199" w:name="_3o7alnk" w:colFirst="0" w:colLast="0"/>
      <w:bookmarkStart w:id="200" w:name="_Toc156587076"/>
      <w:bookmarkStart w:id="201" w:name="_Toc156593621"/>
      <w:bookmarkStart w:id="202" w:name="_Toc156594635"/>
      <w:bookmarkEnd w:id="199"/>
      <w:r w:rsidRPr="00FD40C3">
        <w:t>Alat dan Bahan Tugas Akhir</w:t>
      </w:r>
      <w:bookmarkEnd w:id="200"/>
      <w:bookmarkEnd w:id="201"/>
      <w:bookmarkEnd w:id="202"/>
      <w:r w:rsidRPr="00FD40C3">
        <w:t xml:space="preserve"> </w:t>
      </w:r>
    </w:p>
    <w:p w14:paraId="11CEED28" w14:textId="2E6DEEBA" w:rsidR="00F52D40" w:rsidRPr="00FD40C3" w:rsidRDefault="00674CBB">
      <w:pPr>
        <w:ind w:firstLine="0"/>
      </w:pPr>
      <w:r w:rsidRPr="00FD40C3">
        <w:t>Alat dan bahan yang dibutuhkan untuk mendukung jalannya penelitian tugas akhir ini. Alat dan bahan yang dimaksud dapat dilihat sebagai berikut ini:</w:t>
      </w:r>
    </w:p>
    <w:p w14:paraId="4A6CCE27" w14:textId="77777777" w:rsidR="00F52D40" w:rsidRPr="00FD40C3" w:rsidRDefault="00F52D40"/>
    <w:p w14:paraId="4B2D97F7" w14:textId="446220EF" w:rsidR="00F52D40" w:rsidRPr="00FD40C3" w:rsidRDefault="006724C1">
      <w:pPr>
        <w:pStyle w:val="Heading3"/>
        <w:numPr>
          <w:ilvl w:val="2"/>
          <w:numId w:val="10"/>
        </w:numPr>
      </w:pPr>
      <w:bookmarkStart w:id="203" w:name="_23ckvvd" w:colFirst="0" w:colLast="0"/>
      <w:bookmarkStart w:id="204" w:name="_Toc156587077"/>
      <w:bookmarkStart w:id="205" w:name="_Toc156593622"/>
      <w:bookmarkStart w:id="206" w:name="_Toc156594636"/>
      <w:bookmarkEnd w:id="203"/>
      <w:r w:rsidRPr="00FD40C3">
        <w:t>Alat</w:t>
      </w:r>
      <w:bookmarkEnd w:id="204"/>
      <w:bookmarkEnd w:id="205"/>
      <w:bookmarkEnd w:id="206"/>
    </w:p>
    <w:p w14:paraId="2F2BCADA" w14:textId="2311A1C9" w:rsidR="00F52D40" w:rsidRPr="00FD40C3" w:rsidRDefault="00F16255">
      <w:pPr>
        <w:ind w:firstLine="0"/>
      </w:pPr>
      <w:r w:rsidRPr="00FD40C3">
        <w:t>Alat yang</w:t>
      </w:r>
      <w:r w:rsidR="00FA61FC" w:rsidRPr="00FD40C3">
        <w:t xml:space="preserve"> mendukung dan</w:t>
      </w:r>
      <w:r w:rsidRPr="00FD40C3">
        <w:t xml:space="preserve"> dibutuhkan dalam pelaksanaan penelitian tugas akhir ini </w:t>
      </w:r>
      <w:r w:rsidR="00FA61FC" w:rsidRPr="00FD40C3">
        <w:t>adalah berikut ini:</w:t>
      </w:r>
    </w:p>
    <w:p w14:paraId="50772ED4" w14:textId="21C96705" w:rsidR="00F52D40" w:rsidRPr="00FD40C3" w:rsidRDefault="006724C1" w:rsidP="00CB6172">
      <w:pPr>
        <w:numPr>
          <w:ilvl w:val="0"/>
          <w:numId w:val="4"/>
        </w:numPr>
        <w:ind w:left="360"/>
      </w:pPr>
      <w:bookmarkStart w:id="207" w:name="_Hlk144588315"/>
      <w:r w:rsidRPr="00FD40C3">
        <w:rPr>
          <w:i/>
        </w:rPr>
        <w:t>Notebook</w:t>
      </w:r>
      <w:r w:rsidRPr="00FD40C3">
        <w:t xml:space="preserve"> dengan spesifikasi min</w:t>
      </w:r>
      <w:r w:rsidR="00103CC8" w:rsidRPr="00FD40C3">
        <w:t>i</w:t>
      </w:r>
      <w:r w:rsidRPr="00FD40C3">
        <w:t>mum</w:t>
      </w:r>
      <w:r w:rsidR="00103CC8" w:rsidRPr="00FD40C3">
        <w:t>,</w:t>
      </w:r>
      <w:r w:rsidRPr="00FD40C3">
        <w:t xml:space="preserve"> sistem operasi Windows 8, </w:t>
      </w:r>
      <w:r w:rsidRPr="00FD40C3">
        <w:rPr>
          <w:i/>
        </w:rPr>
        <w:t xml:space="preserve">processor </w:t>
      </w:r>
      <w:r w:rsidRPr="00FD40C3">
        <w:t xml:space="preserve">Intel Core i3 2330M CPU @ 2,2 GHz, memori </w:t>
      </w:r>
      <w:r w:rsidR="003D4030" w:rsidRPr="00FD40C3">
        <w:t>2</w:t>
      </w:r>
      <w:r w:rsidRPr="00FD40C3">
        <w:t xml:space="preserve">GB DDR3, grafis NVIDIA GeForce GT 610 (4GB), </w:t>
      </w:r>
      <w:r w:rsidRPr="00FD40C3">
        <w:rPr>
          <w:i/>
        </w:rPr>
        <w:t>hardisk</w:t>
      </w:r>
      <w:r w:rsidRPr="00FD40C3">
        <w:t xml:space="preserve"> 500GB. Pada tugas akhir ini digunakan </w:t>
      </w:r>
      <w:r w:rsidR="00D748C3" w:rsidRPr="00FD40C3">
        <w:t>k</w:t>
      </w:r>
      <w:r w:rsidR="00103CC8" w:rsidRPr="00FD40C3">
        <w:t>omputer dengan spesifikasi minimum sistem operasi Windows 10, processor AMD Ryzen 5 2500U @ 2 GHz, memori 16GB DDR4, grafis AMD Radeon Vega 8</w:t>
      </w:r>
      <w:r w:rsidR="00104CFE" w:rsidRPr="00FD40C3">
        <w:t xml:space="preserve">, dan </w:t>
      </w:r>
      <w:r w:rsidR="00104CFE" w:rsidRPr="00FD40C3">
        <w:rPr>
          <w:i/>
          <w:iCs/>
        </w:rPr>
        <w:t>Solid-State Drive</w:t>
      </w:r>
      <w:r w:rsidR="00104CFE" w:rsidRPr="00FD40C3">
        <w:t xml:space="preserve"> 512GB</w:t>
      </w:r>
      <w:r w:rsidRPr="00FD40C3">
        <w:t xml:space="preserve">. </w:t>
      </w:r>
    </w:p>
    <w:p w14:paraId="074C57EE" w14:textId="4624F9EB" w:rsidR="00F52D40" w:rsidRPr="00FD40C3" w:rsidRDefault="006724C1" w:rsidP="00CB6172">
      <w:pPr>
        <w:numPr>
          <w:ilvl w:val="0"/>
          <w:numId w:val="4"/>
        </w:numPr>
        <w:ind w:left="360"/>
        <w:rPr>
          <w:i/>
        </w:rPr>
      </w:pPr>
      <w:r w:rsidRPr="00FD40C3">
        <w:rPr>
          <w:i/>
        </w:rPr>
        <w:t>Smartphone</w:t>
      </w:r>
      <w:r w:rsidRPr="00FD40C3">
        <w:t xml:space="preserve"> dengan spesifikasi tipe minimum</w:t>
      </w:r>
      <w:r w:rsidRPr="00FD40C3">
        <w:rPr>
          <w:i/>
        </w:rPr>
        <w:t xml:space="preserve">, </w:t>
      </w:r>
      <w:r w:rsidRPr="00FD40C3">
        <w:t>OS Android OS v4.1.2 (Jelly Bean)</w:t>
      </w:r>
      <w:r w:rsidRPr="00FD40C3">
        <w:rPr>
          <w:i/>
        </w:rPr>
        <w:t>,</w:t>
      </w:r>
      <w:r w:rsidRPr="00FD40C3">
        <w:t xml:space="preserve"> CPU Dual-core 800 MHz, GPU Mali-400, Internal 4 GB, 768 MB RAM</w:t>
      </w:r>
      <w:r w:rsidRPr="00FD40C3">
        <w:rPr>
          <w:i/>
        </w:rPr>
        <w:t xml:space="preserve">. </w:t>
      </w:r>
      <w:r w:rsidRPr="00FD40C3">
        <w:t xml:space="preserve">Pada tugas akhir ini digunakan </w:t>
      </w:r>
      <w:r w:rsidR="00A54CA1" w:rsidRPr="00FD40C3">
        <w:t xml:space="preserve">OS Android </w:t>
      </w:r>
      <w:r w:rsidR="008F2283" w:rsidRPr="00FD40C3">
        <w:t>9.0 (Pie)</w:t>
      </w:r>
      <w:r w:rsidR="001A7283" w:rsidRPr="00FD40C3">
        <w:t>, CPU Octa-core 2.3GHz, GPU PowerVR GE8320, Internal 128 GB, 4GB RAM.</w:t>
      </w:r>
    </w:p>
    <w:p w14:paraId="16D601EE" w14:textId="4E293304" w:rsidR="00F52D40" w:rsidRPr="00FD40C3" w:rsidRDefault="00AC1A8F" w:rsidP="00CB6172">
      <w:pPr>
        <w:numPr>
          <w:ilvl w:val="0"/>
          <w:numId w:val="4"/>
        </w:numPr>
        <w:ind w:left="360"/>
      </w:pPr>
      <w:r w:rsidRPr="00FD40C3">
        <w:rPr>
          <w:i/>
        </w:rPr>
        <w:t>Node.js</w:t>
      </w:r>
      <w:r w:rsidRPr="00FD40C3">
        <w:rPr>
          <w:iCs/>
        </w:rPr>
        <w:t xml:space="preserve"> dengan versi minimal 16.16.0. Pada tugas akhir ini menggunakan </w:t>
      </w:r>
      <w:r w:rsidRPr="00FD40C3">
        <w:rPr>
          <w:i/>
        </w:rPr>
        <w:t>Node.js</w:t>
      </w:r>
      <w:r w:rsidRPr="00FD40C3">
        <w:rPr>
          <w:iCs/>
        </w:rPr>
        <w:t xml:space="preserve"> dengan versi 18.12.1.</w:t>
      </w:r>
    </w:p>
    <w:p w14:paraId="1D96F6C6" w14:textId="257988E9" w:rsidR="00D26F72" w:rsidRPr="00FD40C3" w:rsidRDefault="00D26F72" w:rsidP="00CB6172">
      <w:pPr>
        <w:numPr>
          <w:ilvl w:val="0"/>
          <w:numId w:val="4"/>
        </w:numPr>
        <w:ind w:left="360"/>
      </w:pPr>
      <w:r w:rsidRPr="00FD40C3">
        <w:rPr>
          <w:i/>
        </w:rPr>
        <w:t>Python</w:t>
      </w:r>
      <w:r w:rsidRPr="00FD40C3">
        <w:rPr>
          <w:iCs/>
        </w:rPr>
        <w:t xml:space="preserve"> dengan versi minimal 3.11.5.</w:t>
      </w:r>
    </w:p>
    <w:p w14:paraId="2B14D158" w14:textId="63012A52" w:rsidR="00F52D40" w:rsidRPr="00FD40C3" w:rsidRDefault="00AC1A8F" w:rsidP="00CB6172">
      <w:pPr>
        <w:numPr>
          <w:ilvl w:val="0"/>
          <w:numId w:val="4"/>
        </w:numPr>
        <w:ind w:left="360"/>
      </w:pPr>
      <w:bookmarkStart w:id="208" w:name="_Hlk144588375"/>
      <w:bookmarkEnd w:id="207"/>
      <w:r w:rsidRPr="00FD40C3">
        <w:rPr>
          <w:i/>
          <w:iCs/>
        </w:rPr>
        <w:lastRenderedPageBreak/>
        <w:t>Visual Studio Code</w:t>
      </w:r>
      <w:r w:rsidRPr="00FD40C3">
        <w:t xml:space="preserve"> (VSCode) untuk menulis kode program menggunakan versi 1.74.2. Versi dari VSCode dapat berubah seiring adanya pembaruan dari pembangun aplikasi VSCode tersebut sewaktu-waktu.</w:t>
      </w:r>
    </w:p>
    <w:bookmarkEnd w:id="208"/>
    <w:p w14:paraId="58AFD431" w14:textId="77777777" w:rsidR="00F52D40" w:rsidRPr="00FD40C3" w:rsidRDefault="00F52D40"/>
    <w:p w14:paraId="6C6C309E" w14:textId="4114A894" w:rsidR="00F52D40" w:rsidRPr="00FD40C3" w:rsidRDefault="006724C1">
      <w:pPr>
        <w:pStyle w:val="Heading3"/>
        <w:numPr>
          <w:ilvl w:val="2"/>
          <w:numId w:val="10"/>
        </w:numPr>
      </w:pPr>
      <w:bookmarkStart w:id="209" w:name="_ihv636" w:colFirst="0" w:colLast="0"/>
      <w:bookmarkStart w:id="210" w:name="_Toc156587078"/>
      <w:bookmarkStart w:id="211" w:name="_Toc156593623"/>
      <w:bookmarkStart w:id="212" w:name="_Toc156594637"/>
      <w:bookmarkEnd w:id="209"/>
      <w:r w:rsidRPr="00FD40C3">
        <w:t>Bahan</w:t>
      </w:r>
      <w:bookmarkEnd w:id="210"/>
      <w:bookmarkEnd w:id="211"/>
      <w:bookmarkEnd w:id="212"/>
    </w:p>
    <w:p w14:paraId="0D920EEB" w14:textId="7BE4DCA2" w:rsidR="00F52D40" w:rsidRPr="00FD40C3" w:rsidRDefault="006724C1">
      <w:pPr>
        <w:ind w:firstLine="0"/>
      </w:pPr>
      <w:r w:rsidRPr="00FD40C3">
        <w:t>Bahan yang digunakan / diperlukan untuk melakukan penelitian</w:t>
      </w:r>
      <w:r w:rsidR="002B4DAF" w:rsidRPr="00FD40C3">
        <w:t xml:space="preserve"> tugas akhir ini adalah sebagai berikut</w:t>
      </w:r>
      <w:r w:rsidRPr="00FD40C3">
        <w:t>:</w:t>
      </w:r>
    </w:p>
    <w:p w14:paraId="3753080A" w14:textId="143E0919" w:rsidR="00F52D40" w:rsidRPr="00FD40C3" w:rsidRDefault="00E2348A" w:rsidP="00CB6172">
      <w:pPr>
        <w:numPr>
          <w:ilvl w:val="0"/>
          <w:numId w:val="6"/>
        </w:numPr>
        <w:tabs>
          <w:tab w:val="left" w:pos="810"/>
        </w:tabs>
        <w:ind w:left="360"/>
      </w:pPr>
      <w:r w:rsidRPr="00FD40C3">
        <w:t xml:space="preserve">Model Terlatih untuk memproses penilaian </w:t>
      </w:r>
      <w:r w:rsidR="001D1CE4" w:rsidRPr="00FD40C3">
        <w:t>esai</w:t>
      </w:r>
      <w:r w:rsidRPr="00FD40C3">
        <w:t xml:space="preserve"> singkat </w:t>
      </w:r>
      <w:r w:rsidR="008D6732" w:rsidRPr="00FD40C3">
        <w:t>ber</w:t>
      </w:r>
      <w:r w:rsidRPr="00FD40C3">
        <w:t>bahasa Indonesia</w:t>
      </w:r>
      <w:r w:rsidR="008D6732" w:rsidRPr="00FD40C3">
        <w:t>.</w:t>
      </w:r>
    </w:p>
    <w:p w14:paraId="2AEFBED4" w14:textId="3FC9A66D" w:rsidR="000D58BD" w:rsidRPr="00FD40C3" w:rsidRDefault="000D58BD" w:rsidP="00CB6172">
      <w:pPr>
        <w:numPr>
          <w:ilvl w:val="0"/>
          <w:numId w:val="6"/>
        </w:numPr>
        <w:tabs>
          <w:tab w:val="left" w:pos="810"/>
        </w:tabs>
        <w:ind w:left="360"/>
      </w:pPr>
      <w:r w:rsidRPr="00B407BE">
        <w:rPr>
          <w:i/>
          <w:iCs/>
        </w:rPr>
        <w:t>Dataset</w:t>
      </w:r>
      <w:r w:rsidRPr="00FD40C3">
        <w:t xml:space="preserve"> dari model terlatih penilaian esai singkat untuk bahasa Indonesia</w:t>
      </w:r>
    </w:p>
    <w:p w14:paraId="5EEEDB4D" w14:textId="3B47A6C5" w:rsidR="00F52D40" w:rsidRPr="00FD40C3" w:rsidRDefault="002C6A54" w:rsidP="00CB6172">
      <w:pPr>
        <w:numPr>
          <w:ilvl w:val="0"/>
          <w:numId w:val="6"/>
        </w:numPr>
        <w:tabs>
          <w:tab w:val="left" w:pos="810"/>
        </w:tabs>
        <w:ind w:left="360"/>
      </w:pPr>
      <w:r w:rsidRPr="00FD40C3">
        <w:t xml:space="preserve">Model Terlatih untuk memproses penilaian </w:t>
      </w:r>
      <w:r w:rsidR="001D1CE4" w:rsidRPr="00FD40C3">
        <w:t>esai</w:t>
      </w:r>
      <w:r w:rsidRPr="00FD40C3">
        <w:t xml:space="preserve"> singkat </w:t>
      </w:r>
      <w:r w:rsidR="008D6732" w:rsidRPr="00FD40C3">
        <w:t>ber</w:t>
      </w:r>
      <w:r w:rsidRPr="00FD40C3">
        <w:t>bahasa Inggris</w:t>
      </w:r>
      <w:bookmarkStart w:id="213" w:name="_32hioqz" w:colFirst="0" w:colLast="0"/>
      <w:bookmarkEnd w:id="213"/>
      <w:r w:rsidR="008D6732" w:rsidRPr="00FD40C3">
        <w:t>.</w:t>
      </w:r>
    </w:p>
    <w:p w14:paraId="46D5B187" w14:textId="3314475D" w:rsidR="000D58BD" w:rsidRPr="00FD40C3" w:rsidRDefault="000D58BD" w:rsidP="00CB6172">
      <w:pPr>
        <w:numPr>
          <w:ilvl w:val="0"/>
          <w:numId w:val="6"/>
        </w:numPr>
        <w:tabs>
          <w:tab w:val="left" w:pos="810"/>
        </w:tabs>
        <w:ind w:left="360"/>
      </w:pPr>
      <w:r w:rsidRPr="00B407BE">
        <w:rPr>
          <w:i/>
          <w:iCs/>
        </w:rPr>
        <w:t>Dataset</w:t>
      </w:r>
      <w:r w:rsidRPr="00FD40C3">
        <w:t xml:space="preserve"> dari model terlatih penilaian esai singkat untuk bahasa Inggris</w:t>
      </w:r>
    </w:p>
    <w:p w14:paraId="384D1D6A" w14:textId="77777777" w:rsidR="002071A9" w:rsidRPr="00FD40C3" w:rsidRDefault="002071A9" w:rsidP="002071A9">
      <w:pPr>
        <w:ind w:firstLine="0"/>
      </w:pPr>
    </w:p>
    <w:p w14:paraId="0C601249" w14:textId="27C89856" w:rsidR="00F52D40" w:rsidRPr="00FD40C3" w:rsidRDefault="006724C1">
      <w:pPr>
        <w:pStyle w:val="Heading2"/>
        <w:numPr>
          <w:ilvl w:val="1"/>
          <w:numId w:val="10"/>
        </w:numPr>
      </w:pPr>
      <w:bookmarkStart w:id="214" w:name="_1hmsyys" w:colFirst="0" w:colLast="0"/>
      <w:bookmarkStart w:id="215" w:name="_Toc156587079"/>
      <w:bookmarkStart w:id="216" w:name="_Toc156593624"/>
      <w:bookmarkStart w:id="217" w:name="_Toc156594638"/>
      <w:bookmarkEnd w:id="214"/>
      <w:r w:rsidRPr="00FD40C3">
        <w:t>Metode Pengembangan</w:t>
      </w:r>
      <w:bookmarkEnd w:id="215"/>
      <w:bookmarkEnd w:id="216"/>
      <w:bookmarkEnd w:id="217"/>
    </w:p>
    <w:p w14:paraId="6E63BF55" w14:textId="254AE2A4" w:rsidR="007F171C" w:rsidRPr="00FD40C3" w:rsidRDefault="005951D2" w:rsidP="007F171C">
      <w:pPr>
        <w:ind w:firstLine="0"/>
      </w:pPr>
      <w:r w:rsidRPr="00FD40C3">
        <w:t xml:space="preserve">Dalam pengembangan aplikasi penilaian </w:t>
      </w:r>
      <w:r w:rsidR="001D1CE4" w:rsidRPr="00FD40C3">
        <w:t>esai</w:t>
      </w:r>
      <w:r w:rsidRPr="00FD40C3">
        <w:t xml:space="preserve"> singkat otomatis berbasis web pada penelitian ini, akan digunakan salah satu metode pengembangan siklus hidup perangkat lunak </w:t>
      </w:r>
      <w:r w:rsidRPr="00FD40C3">
        <w:rPr>
          <w:i/>
          <w:iCs/>
        </w:rPr>
        <w:t>Agile</w:t>
      </w:r>
      <w:r w:rsidRPr="00FD40C3">
        <w:t xml:space="preserve">, khususnya </w:t>
      </w:r>
      <w:r w:rsidRPr="00FD40C3">
        <w:rPr>
          <w:i/>
          <w:iCs/>
        </w:rPr>
        <w:t>Test-Driven Development</w:t>
      </w:r>
      <w:r w:rsidRPr="00FD40C3">
        <w:rPr>
          <w:i/>
          <w:iCs/>
        </w:rPr>
        <w:softHyphen/>
      </w:r>
      <w:r w:rsidRPr="00FD40C3">
        <w:t xml:space="preserve"> (TDD). Alur pengembangan perangkat lunak menggunakan TDD pada penelitian ini dapat diperhatikan pada Gambar 3.</w:t>
      </w:r>
      <w:r w:rsidR="00791A5A" w:rsidRPr="00FD40C3">
        <w:t>3</w:t>
      </w:r>
      <w:r w:rsidRPr="00FD40C3">
        <w:t xml:space="preserve"> dibawah ini.</w:t>
      </w:r>
    </w:p>
    <w:p w14:paraId="0BAAC996" w14:textId="320446AD" w:rsidR="005951D2" w:rsidRPr="00FD40C3" w:rsidRDefault="005951D2" w:rsidP="007F171C">
      <w:pPr>
        <w:ind w:firstLine="0"/>
      </w:pPr>
    </w:p>
    <w:p w14:paraId="691823C0" w14:textId="036A39E5" w:rsidR="005951D2" w:rsidRPr="00FD40C3" w:rsidRDefault="00034751" w:rsidP="00CE111D">
      <w:pPr>
        <w:ind w:firstLine="0"/>
        <w:jc w:val="center"/>
      </w:pPr>
      <w:r w:rsidRPr="00FD40C3">
        <w:rPr>
          <w:noProof/>
        </w:rPr>
        <w:lastRenderedPageBreak/>
        <w:drawing>
          <wp:inline distT="0" distB="0" distL="0" distR="0" wp14:anchorId="692B9A1C" wp14:editId="287366A6">
            <wp:extent cx="2959735" cy="3797396"/>
            <wp:effectExtent l="19050" t="1905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62533" cy="3800986"/>
                    </a:xfrm>
                    <a:prstGeom prst="rect">
                      <a:avLst/>
                    </a:prstGeom>
                    <a:noFill/>
                    <a:ln>
                      <a:solidFill>
                        <a:schemeClr val="tx1"/>
                      </a:solidFill>
                    </a:ln>
                  </pic:spPr>
                </pic:pic>
              </a:graphicData>
            </a:graphic>
          </wp:inline>
        </w:drawing>
      </w:r>
    </w:p>
    <w:p w14:paraId="3FEB7721" w14:textId="7C8455F1" w:rsidR="00CE111D" w:rsidRPr="00FD40C3" w:rsidRDefault="00CE111D" w:rsidP="00791A5A">
      <w:pPr>
        <w:pStyle w:val="Gambar3"/>
        <w:rPr>
          <w:i/>
          <w:iCs/>
          <w:lang w:val="id-ID"/>
        </w:rPr>
      </w:pPr>
      <w:bookmarkStart w:id="218" w:name="_Toc130882373"/>
      <w:bookmarkStart w:id="219" w:name="_Toc156335914"/>
      <w:r w:rsidRPr="00FD40C3">
        <w:rPr>
          <w:lang w:val="id-ID"/>
        </w:rPr>
        <w:t xml:space="preserve">Alur Penelitian </w:t>
      </w:r>
      <w:r w:rsidRPr="00FD40C3">
        <w:rPr>
          <w:i/>
          <w:iCs/>
          <w:lang w:val="id-ID"/>
        </w:rPr>
        <w:t>Test-Driven Development</w:t>
      </w:r>
      <w:bookmarkEnd w:id="218"/>
      <w:bookmarkEnd w:id="219"/>
    </w:p>
    <w:p w14:paraId="7EFE97AC" w14:textId="168904FD" w:rsidR="005951D2" w:rsidRPr="00FD40C3" w:rsidRDefault="005951D2" w:rsidP="007F171C">
      <w:pPr>
        <w:ind w:firstLine="0"/>
      </w:pPr>
    </w:p>
    <w:p w14:paraId="21911D4D" w14:textId="3307B6E0" w:rsidR="004E4F0D" w:rsidRPr="00FD40C3" w:rsidRDefault="004E4F0D" w:rsidP="007F171C">
      <w:pPr>
        <w:ind w:firstLine="0"/>
      </w:pPr>
      <w:r w:rsidRPr="00FD40C3">
        <w:t>Berdasarkan diagram alir yang dapat dilihat pada Gambar 3.</w:t>
      </w:r>
      <w:r w:rsidR="00791A5A" w:rsidRPr="00FD40C3">
        <w:t>3</w:t>
      </w:r>
      <w:r w:rsidRPr="00FD40C3">
        <w:t>, TDD memiliki tahapan berupa kebutuhan, pembuatan uji coba, pembuatan kode, refaktor, dan peluncuran. Kemudian dibawah ini merupakan penjelasan dari masing-masing tahapan pada metode pengembangan TDD:</w:t>
      </w:r>
    </w:p>
    <w:p w14:paraId="5FD8E5B8" w14:textId="1EF19C69" w:rsidR="004E4F0D" w:rsidRPr="00FD40C3" w:rsidRDefault="004E4F0D" w:rsidP="007F171C">
      <w:pPr>
        <w:ind w:firstLine="0"/>
      </w:pPr>
    </w:p>
    <w:p w14:paraId="137ECAAC" w14:textId="3DD6759A" w:rsidR="004E4F0D" w:rsidRPr="00FD40C3" w:rsidRDefault="00034751" w:rsidP="004E4F0D">
      <w:pPr>
        <w:pStyle w:val="Heading3"/>
        <w:numPr>
          <w:ilvl w:val="0"/>
          <w:numId w:val="25"/>
        </w:numPr>
        <w:ind w:left="0" w:firstLine="0"/>
      </w:pPr>
      <w:bookmarkStart w:id="220" w:name="_Toc156587080"/>
      <w:bookmarkStart w:id="221" w:name="_Toc156593625"/>
      <w:bookmarkStart w:id="222" w:name="_Toc156594639"/>
      <w:r w:rsidRPr="00FD40C3">
        <w:t>Kebutuhan Fitur /  Fungsi</w:t>
      </w:r>
      <w:bookmarkEnd w:id="220"/>
      <w:bookmarkEnd w:id="221"/>
      <w:bookmarkEnd w:id="222"/>
    </w:p>
    <w:p w14:paraId="7D339F2F" w14:textId="11918C74" w:rsidR="009C3D6A" w:rsidRPr="00FD40C3" w:rsidRDefault="004E4F0D" w:rsidP="004E4F0D">
      <w:pPr>
        <w:ind w:firstLine="0"/>
      </w:pPr>
      <w:r w:rsidRPr="00FD40C3">
        <w:t>Tahap ini merupakan tahap pertama dari metode pengembangan TDD</w:t>
      </w:r>
      <w:r w:rsidR="000A3DA2" w:rsidRPr="00FD40C3">
        <w:t xml:space="preserve"> guna mendapatkan kebutuhan atau fungsi pada aplikasi yang akan dibangun</w:t>
      </w:r>
      <w:r w:rsidRPr="00FD40C3">
        <w:t>. Pada tahap ini, pengembang diharapkan dapat mengerti kebutuhan yang diminta untuk dapat dilakukan oleh perangkat lunak yang sedang dikembangkan</w:t>
      </w:r>
      <w:r w:rsidR="00C556E4" w:rsidRPr="00FD40C3">
        <w:t>.</w:t>
      </w:r>
    </w:p>
    <w:p w14:paraId="3409696D" w14:textId="681E435A" w:rsidR="007F3405" w:rsidRPr="00FD40C3" w:rsidRDefault="007F3405" w:rsidP="004E4F0D">
      <w:pPr>
        <w:ind w:firstLine="0"/>
      </w:pPr>
    </w:p>
    <w:p w14:paraId="1014C870" w14:textId="32D458B1" w:rsidR="003D4F08" w:rsidRPr="00FD40C3" w:rsidRDefault="003D4F08" w:rsidP="007F3405">
      <w:pPr>
        <w:pStyle w:val="Heading4"/>
        <w:rPr>
          <w:lang w:val="id-ID"/>
        </w:rPr>
      </w:pPr>
      <w:r w:rsidRPr="00FD40C3">
        <w:rPr>
          <w:lang w:val="id-ID"/>
        </w:rPr>
        <w:t>Wawancara</w:t>
      </w:r>
    </w:p>
    <w:p w14:paraId="175B5CF0" w14:textId="5491F9C7" w:rsidR="003D4F08" w:rsidRPr="00FD40C3" w:rsidRDefault="003D4F08" w:rsidP="003D4F08">
      <w:pPr>
        <w:ind w:firstLine="0"/>
      </w:pPr>
      <w:r w:rsidRPr="00FD40C3">
        <w:t xml:space="preserve">Dalam penelusuran kebutuhan fungsi untuk aplikasi yang akan dibangun pada tugas akhir ini, dibutuhkan informasi dari calon pengguna yaitu pengajar yang sudah biasa melakukan penilaian esai pada pelajar. Penulis melakukan wawancara kepada </w:t>
      </w:r>
      <w:r w:rsidR="00B96D2C" w:rsidRPr="00FD40C3">
        <w:lastRenderedPageBreak/>
        <w:t xml:space="preserve">sepuluh guru/dosen. Pada Tabel 3.1 dapat dilihat data narasumber, dan pada </w:t>
      </w:r>
      <w:r w:rsidR="00902EBE" w:rsidRPr="00FD40C3">
        <w:t>Tabel 3.</w:t>
      </w:r>
      <w:r w:rsidR="00B96D2C" w:rsidRPr="00FD40C3">
        <w:t>2</w:t>
      </w:r>
      <w:r w:rsidR="00902EBE" w:rsidRPr="00FD40C3">
        <w:t xml:space="preserve"> </w:t>
      </w:r>
      <w:r w:rsidR="00020EED" w:rsidRPr="00FD40C3">
        <w:t>merupakan pertanyaan dan jawaban dari wawancara yang dilakukan.</w:t>
      </w:r>
    </w:p>
    <w:p w14:paraId="7F283AE7" w14:textId="60F8DC12" w:rsidR="00B96D2C" w:rsidRPr="00FD40C3" w:rsidRDefault="00B96D2C" w:rsidP="003D4F08">
      <w:pPr>
        <w:ind w:firstLine="0"/>
      </w:pPr>
    </w:p>
    <w:p w14:paraId="461F9992" w14:textId="3A1B64AA" w:rsidR="00C4411A" w:rsidRPr="00FD40C3" w:rsidRDefault="00C4411A" w:rsidP="00C4411A">
      <w:pPr>
        <w:pStyle w:val="Tabel3"/>
        <w:rPr>
          <w:lang w:val="id-ID"/>
        </w:rPr>
      </w:pPr>
      <w:bookmarkStart w:id="223" w:name="_Toc153476882"/>
      <w:bookmarkStart w:id="224" w:name="_Toc156335889"/>
      <w:r w:rsidRPr="00FD40C3">
        <w:rPr>
          <w:lang w:val="id-ID"/>
        </w:rPr>
        <w:t>Data Narasumber</w:t>
      </w:r>
      <w:bookmarkEnd w:id="223"/>
      <w:bookmarkEnd w:id="224"/>
    </w:p>
    <w:tbl>
      <w:tblPr>
        <w:tblStyle w:val="TableGrid"/>
        <w:tblW w:w="0" w:type="auto"/>
        <w:tblLook w:val="04A0" w:firstRow="1" w:lastRow="0" w:firstColumn="1" w:lastColumn="0" w:noHBand="0" w:noVBand="1"/>
      </w:tblPr>
      <w:tblGrid>
        <w:gridCol w:w="589"/>
        <w:gridCol w:w="2693"/>
        <w:gridCol w:w="1146"/>
        <w:gridCol w:w="4011"/>
      </w:tblGrid>
      <w:tr w:rsidR="00B96D2C" w:rsidRPr="00FD40C3" w14:paraId="4A9D98F8" w14:textId="47BF0206" w:rsidTr="00CB0C6E">
        <w:trPr>
          <w:tblHeader/>
        </w:trPr>
        <w:tc>
          <w:tcPr>
            <w:tcW w:w="589" w:type="dxa"/>
          </w:tcPr>
          <w:p w14:paraId="550F3C6A" w14:textId="547031F0" w:rsidR="00B96D2C" w:rsidRPr="00FD40C3" w:rsidRDefault="00B96D2C" w:rsidP="00B96D2C">
            <w:pPr>
              <w:ind w:firstLine="0"/>
              <w:jc w:val="center"/>
              <w:rPr>
                <w:b/>
                <w:bCs/>
              </w:rPr>
            </w:pPr>
            <w:r w:rsidRPr="00FD40C3">
              <w:rPr>
                <w:b/>
                <w:bCs/>
              </w:rPr>
              <w:t>No</w:t>
            </w:r>
          </w:p>
        </w:tc>
        <w:tc>
          <w:tcPr>
            <w:tcW w:w="2693" w:type="dxa"/>
          </w:tcPr>
          <w:p w14:paraId="448DA44C" w14:textId="17A81719" w:rsidR="00B96D2C" w:rsidRPr="00FD40C3" w:rsidRDefault="00B96D2C" w:rsidP="00B96D2C">
            <w:pPr>
              <w:ind w:firstLine="0"/>
              <w:jc w:val="center"/>
              <w:rPr>
                <w:b/>
                <w:bCs/>
              </w:rPr>
            </w:pPr>
            <w:r w:rsidRPr="00FD40C3">
              <w:rPr>
                <w:b/>
                <w:bCs/>
              </w:rPr>
              <w:t>Nama Responden</w:t>
            </w:r>
          </w:p>
        </w:tc>
        <w:tc>
          <w:tcPr>
            <w:tcW w:w="1146" w:type="dxa"/>
          </w:tcPr>
          <w:p w14:paraId="08E4BFC5" w14:textId="694C6C20" w:rsidR="00B96D2C" w:rsidRPr="00FD40C3" w:rsidRDefault="00B96D2C" w:rsidP="00B96D2C">
            <w:pPr>
              <w:ind w:firstLine="0"/>
              <w:jc w:val="center"/>
              <w:rPr>
                <w:b/>
                <w:bCs/>
              </w:rPr>
            </w:pPr>
            <w:r w:rsidRPr="00FD40C3">
              <w:rPr>
                <w:b/>
                <w:bCs/>
              </w:rPr>
              <w:t>Peran</w:t>
            </w:r>
          </w:p>
        </w:tc>
        <w:tc>
          <w:tcPr>
            <w:tcW w:w="4011" w:type="dxa"/>
          </w:tcPr>
          <w:p w14:paraId="05BD87BC" w14:textId="471EBC76" w:rsidR="00B96D2C" w:rsidRPr="00FD40C3" w:rsidRDefault="00B96D2C" w:rsidP="00B96D2C">
            <w:pPr>
              <w:ind w:firstLine="0"/>
              <w:jc w:val="center"/>
              <w:rPr>
                <w:b/>
                <w:bCs/>
              </w:rPr>
            </w:pPr>
            <w:r w:rsidRPr="00FD40C3">
              <w:rPr>
                <w:b/>
                <w:bCs/>
              </w:rPr>
              <w:t>Lokasi</w:t>
            </w:r>
          </w:p>
        </w:tc>
      </w:tr>
      <w:tr w:rsidR="00B96D2C" w:rsidRPr="00FD40C3" w14:paraId="73E6A28C" w14:textId="530CEBD2" w:rsidTr="00B96D2C">
        <w:tc>
          <w:tcPr>
            <w:tcW w:w="589" w:type="dxa"/>
          </w:tcPr>
          <w:p w14:paraId="1B0248F9" w14:textId="0130D011" w:rsidR="00B96D2C" w:rsidRPr="00FD40C3" w:rsidRDefault="00B96D2C" w:rsidP="00B96D2C">
            <w:pPr>
              <w:ind w:firstLine="0"/>
              <w:jc w:val="center"/>
            </w:pPr>
            <w:r w:rsidRPr="00FD40C3">
              <w:t>1</w:t>
            </w:r>
          </w:p>
        </w:tc>
        <w:tc>
          <w:tcPr>
            <w:tcW w:w="2693" w:type="dxa"/>
          </w:tcPr>
          <w:p w14:paraId="41B63AFE" w14:textId="1A2071E8" w:rsidR="00B96D2C" w:rsidRPr="00FD40C3" w:rsidRDefault="00B96D2C" w:rsidP="003D4F08">
            <w:pPr>
              <w:ind w:firstLine="0"/>
            </w:pPr>
            <w:r w:rsidRPr="00FD40C3">
              <w:t>Zamroni Riza S.E</w:t>
            </w:r>
          </w:p>
        </w:tc>
        <w:tc>
          <w:tcPr>
            <w:tcW w:w="1146" w:type="dxa"/>
          </w:tcPr>
          <w:p w14:paraId="07020781" w14:textId="418CBA28" w:rsidR="00B96D2C" w:rsidRPr="00FD40C3" w:rsidRDefault="00B96D2C" w:rsidP="00B96D2C">
            <w:pPr>
              <w:ind w:firstLine="0"/>
              <w:jc w:val="center"/>
            </w:pPr>
            <w:r w:rsidRPr="00FD40C3">
              <w:t>Guru</w:t>
            </w:r>
          </w:p>
        </w:tc>
        <w:tc>
          <w:tcPr>
            <w:tcW w:w="4011" w:type="dxa"/>
          </w:tcPr>
          <w:p w14:paraId="31BFBDCB" w14:textId="2DB493A2" w:rsidR="00B96D2C" w:rsidRPr="00FD40C3" w:rsidRDefault="00B96D2C" w:rsidP="003D4F08">
            <w:pPr>
              <w:ind w:firstLine="0"/>
            </w:pPr>
            <w:r w:rsidRPr="00FD40C3">
              <w:t>SMA Sapta Kharisma Jakarta</w:t>
            </w:r>
          </w:p>
        </w:tc>
      </w:tr>
      <w:tr w:rsidR="00B96D2C" w:rsidRPr="00FD40C3" w14:paraId="730EAB64" w14:textId="23E0DACE" w:rsidTr="00B96D2C">
        <w:tc>
          <w:tcPr>
            <w:tcW w:w="589" w:type="dxa"/>
          </w:tcPr>
          <w:p w14:paraId="71F6C805" w14:textId="29D9C722" w:rsidR="00B96D2C" w:rsidRPr="00FD40C3" w:rsidRDefault="002C2A7A" w:rsidP="00B96D2C">
            <w:pPr>
              <w:ind w:firstLine="0"/>
              <w:jc w:val="center"/>
            </w:pPr>
            <w:r w:rsidRPr="00FD40C3">
              <w:t>2</w:t>
            </w:r>
          </w:p>
        </w:tc>
        <w:tc>
          <w:tcPr>
            <w:tcW w:w="2693" w:type="dxa"/>
          </w:tcPr>
          <w:p w14:paraId="23646F10" w14:textId="029B0FE5" w:rsidR="00B96D2C" w:rsidRPr="00FD40C3" w:rsidRDefault="002C2A7A" w:rsidP="003D4F08">
            <w:pPr>
              <w:ind w:firstLine="0"/>
            </w:pPr>
            <w:r w:rsidRPr="00FD40C3">
              <w:t>Dr. Dian Mustika Dewi Priyandari, S. Sos., M.M.</w:t>
            </w:r>
          </w:p>
        </w:tc>
        <w:tc>
          <w:tcPr>
            <w:tcW w:w="1146" w:type="dxa"/>
          </w:tcPr>
          <w:p w14:paraId="5F058D68" w14:textId="3B66495C" w:rsidR="00B96D2C" w:rsidRPr="00FD40C3" w:rsidRDefault="002C2A7A" w:rsidP="00B96D2C">
            <w:pPr>
              <w:ind w:firstLine="0"/>
              <w:jc w:val="center"/>
            </w:pPr>
            <w:r w:rsidRPr="00FD40C3">
              <w:t>Dosen</w:t>
            </w:r>
          </w:p>
        </w:tc>
        <w:tc>
          <w:tcPr>
            <w:tcW w:w="4011" w:type="dxa"/>
          </w:tcPr>
          <w:p w14:paraId="0436E44F" w14:textId="5F24867F" w:rsidR="00B96D2C" w:rsidRPr="00FD40C3" w:rsidRDefault="00C4411A" w:rsidP="003D4F08">
            <w:pPr>
              <w:ind w:firstLine="0"/>
            </w:pPr>
            <w:r w:rsidRPr="00FD40C3">
              <w:t>Universitas Suryadarma</w:t>
            </w:r>
          </w:p>
        </w:tc>
      </w:tr>
      <w:tr w:rsidR="00B96D2C" w:rsidRPr="00FD40C3" w14:paraId="24097C0D" w14:textId="48E16B83" w:rsidTr="00B96D2C">
        <w:tc>
          <w:tcPr>
            <w:tcW w:w="589" w:type="dxa"/>
          </w:tcPr>
          <w:p w14:paraId="14D208A7" w14:textId="17488FFB" w:rsidR="00B96D2C" w:rsidRPr="00FD40C3" w:rsidRDefault="00C4411A" w:rsidP="00B96D2C">
            <w:pPr>
              <w:ind w:firstLine="0"/>
              <w:jc w:val="center"/>
            </w:pPr>
            <w:r w:rsidRPr="00FD40C3">
              <w:t>3</w:t>
            </w:r>
          </w:p>
        </w:tc>
        <w:tc>
          <w:tcPr>
            <w:tcW w:w="2693" w:type="dxa"/>
          </w:tcPr>
          <w:p w14:paraId="58A2A2BE" w14:textId="1A0FB2AF" w:rsidR="00B96D2C" w:rsidRPr="00FD40C3" w:rsidRDefault="00C4411A" w:rsidP="003D4F08">
            <w:pPr>
              <w:ind w:firstLine="0"/>
            </w:pPr>
            <w:r w:rsidRPr="00FD40C3">
              <w:t>Sukma Erawan, S.Kom</w:t>
            </w:r>
          </w:p>
        </w:tc>
        <w:tc>
          <w:tcPr>
            <w:tcW w:w="1146" w:type="dxa"/>
          </w:tcPr>
          <w:p w14:paraId="724A3613" w14:textId="615EB272" w:rsidR="00B96D2C" w:rsidRPr="00FD40C3" w:rsidRDefault="00C4411A" w:rsidP="00B96D2C">
            <w:pPr>
              <w:ind w:firstLine="0"/>
              <w:jc w:val="center"/>
            </w:pPr>
            <w:r w:rsidRPr="00FD40C3">
              <w:t>Guru</w:t>
            </w:r>
          </w:p>
        </w:tc>
        <w:tc>
          <w:tcPr>
            <w:tcW w:w="4011" w:type="dxa"/>
          </w:tcPr>
          <w:p w14:paraId="0AE65F01" w14:textId="7DFDCE4F" w:rsidR="00B96D2C" w:rsidRPr="00FD40C3" w:rsidRDefault="00C4411A" w:rsidP="003D4F08">
            <w:pPr>
              <w:ind w:firstLine="0"/>
            </w:pPr>
            <w:r w:rsidRPr="00FD40C3">
              <w:t>SMA Negeri 68 Jakarta</w:t>
            </w:r>
          </w:p>
        </w:tc>
      </w:tr>
      <w:tr w:rsidR="00B96D2C" w:rsidRPr="00FD40C3" w14:paraId="0C9E3F60" w14:textId="42D757BE" w:rsidTr="00B96D2C">
        <w:tc>
          <w:tcPr>
            <w:tcW w:w="589" w:type="dxa"/>
          </w:tcPr>
          <w:p w14:paraId="1AE8D006" w14:textId="0CE0B48C" w:rsidR="00B96D2C" w:rsidRPr="00FD40C3" w:rsidRDefault="00C4411A" w:rsidP="00B96D2C">
            <w:pPr>
              <w:ind w:firstLine="0"/>
              <w:jc w:val="center"/>
            </w:pPr>
            <w:r w:rsidRPr="00FD40C3">
              <w:t>4</w:t>
            </w:r>
          </w:p>
        </w:tc>
        <w:tc>
          <w:tcPr>
            <w:tcW w:w="2693" w:type="dxa"/>
          </w:tcPr>
          <w:p w14:paraId="70812CBA" w14:textId="54D96D4E" w:rsidR="00B96D2C" w:rsidRPr="00FD40C3" w:rsidRDefault="00C4411A" w:rsidP="003D4F08">
            <w:pPr>
              <w:ind w:firstLine="0"/>
            </w:pPr>
            <w:r w:rsidRPr="00FD40C3">
              <w:t>Alan Syahwandi, S.Pd.I</w:t>
            </w:r>
          </w:p>
        </w:tc>
        <w:tc>
          <w:tcPr>
            <w:tcW w:w="1146" w:type="dxa"/>
          </w:tcPr>
          <w:p w14:paraId="269DBE67" w14:textId="77ABFCC4" w:rsidR="00B96D2C" w:rsidRPr="00FD40C3" w:rsidRDefault="00C4411A" w:rsidP="00B96D2C">
            <w:pPr>
              <w:ind w:firstLine="0"/>
              <w:jc w:val="center"/>
            </w:pPr>
            <w:r w:rsidRPr="00FD40C3">
              <w:t>Guru</w:t>
            </w:r>
          </w:p>
        </w:tc>
        <w:tc>
          <w:tcPr>
            <w:tcW w:w="4011" w:type="dxa"/>
          </w:tcPr>
          <w:p w14:paraId="5A4DFE92" w14:textId="4ADA5A73" w:rsidR="00B96D2C" w:rsidRPr="00FD40C3" w:rsidRDefault="00C4411A" w:rsidP="003D4F08">
            <w:pPr>
              <w:ind w:firstLine="0"/>
            </w:pPr>
            <w:r w:rsidRPr="00FD40C3">
              <w:t>SMP Negeri 3 Bogor</w:t>
            </w:r>
          </w:p>
        </w:tc>
      </w:tr>
      <w:tr w:rsidR="00B96D2C" w:rsidRPr="00FD40C3" w14:paraId="5B84375A" w14:textId="7D2C0C1D" w:rsidTr="00B96D2C">
        <w:tc>
          <w:tcPr>
            <w:tcW w:w="589" w:type="dxa"/>
          </w:tcPr>
          <w:p w14:paraId="2DF20411" w14:textId="35CCCB5D" w:rsidR="00B96D2C" w:rsidRPr="00FD40C3" w:rsidRDefault="00C4411A" w:rsidP="00B96D2C">
            <w:pPr>
              <w:ind w:firstLine="0"/>
              <w:jc w:val="center"/>
            </w:pPr>
            <w:r w:rsidRPr="00FD40C3">
              <w:t>5</w:t>
            </w:r>
          </w:p>
        </w:tc>
        <w:tc>
          <w:tcPr>
            <w:tcW w:w="2693" w:type="dxa"/>
          </w:tcPr>
          <w:p w14:paraId="3892D0E0" w14:textId="56CF505C" w:rsidR="00B96D2C" w:rsidRPr="00FD40C3" w:rsidRDefault="00C4411A" w:rsidP="003D4F08">
            <w:pPr>
              <w:ind w:firstLine="0"/>
            </w:pPr>
            <w:r w:rsidRPr="00FD40C3">
              <w:t>Ajeng Yeni Ratnasari, S.Pd</w:t>
            </w:r>
          </w:p>
        </w:tc>
        <w:tc>
          <w:tcPr>
            <w:tcW w:w="1146" w:type="dxa"/>
          </w:tcPr>
          <w:p w14:paraId="7363ECE6" w14:textId="2FE07C68" w:rsidR="00B96D2C" w:rsidRPr="00FD40C3" w:rsidRDefault="00C4411A" w:rsidP="00B96D2C">
            <w:pPr>
              <w:ind w:firstLine="0"/>
              <w:jc w:val="center"/>
            </w:pPr>
            <w:r w:rsidRPr="00FD40C3">
              <w:t>Guru</w:t>
            </w:r>
          </w:p>
        </w:tc>
        <w:tc>
          <w:tcPr>
            <w:tcW w:w="4011" w:type="dxa"/>
          </w:tcPr>
          <w:p w14:paraId="1DD9B603" w14:textId="4FDD0DBC" w:rsidR="00B96D2C" w:rsidRPr="00FD40C3" w:rsidRDefault="00C4411A" w:rsidP="003D4F08">
            <w:pPr>
              <w:ind w:firstLine="0"/>
            </w:pPr>
            <w:r w:rsidRPr="00FD40C3">
              <w:t>Pondok Pesantren Alfassalam</w:t>
            </w:r>
          </w:p>
        </w:tc>
      </w:tr>
      <w:tr w:rsidR="00B96D2C" w:rsidRPr="00FD40C3" w14:paraId="52D00FBC" w14:textId="44286622" w:rsidTr="00B96D2C">
        <w:tc>
          <w:tcPr>
            <w:tcW w:w="589" w:type="dxa"/>
          </w:tcPr>
          <w:p w14:paraId="7A4C6503" w14:textId="6E64CC52" w:rsidR="00B96D2C" w:rsidRPr="00FD40C3" w:rsidRDefault="00C4411A" w:rsidP="00B96D2C">
            <w:pPr>
              <w:ind w:firstLine="0"/>
              <w:jc w:val="center"/>
            </w:pPr>
            <w:r w:rsidRPr="00FD40C3">
              <w:t>6</w:t>
            </w:r>
          </w:p>
        </w:tc>
        <w:tc>
          <w:tcPr>
            <w:tcW w:w="2693" w:type="dxa"/>
          </w:tcPr>
          <w:p w14:paraId="5FCC24D1" w14:textId="3E6CEAF5" w:rsidR="00B96D2C" w:rsidRPr="00FD40C3" w:rsidRDefault="00C4411A" w:rsidP="003D4F08">
            <w:pPr>
              <w:ind w:firstLine="0"/>
            </w:pPr>
            <w:r w:rsidRPr="00FD40C3">
              <w:t>Dita Putri Bestari S.Pd</w:t>
            </w:r>
          </w:p>
        </w:tc>
        <w:tc>
          <w:tcPr>
            <w:tcW w:w="1146" w:type="dxa"/>
          </w:tcPr>
          <w:p w14:paraId="35AD422A" w14:textId="6640A577" w:rsidR="00B96D2C" w:rsidRPr="00FD40C3" w:rsidRDefault="00C4411A" w:rsidP="00B96D2C">
            <w:pPr>
              <w:ind w:firstLine="0"/>
              <w:jc w:val="center"/>
            </w:pPr>
            <w:r w:rsidRPr="00FD40C3">
              <w:t>Guru</w:t>
            </w:r>
          </w:p>
        </w:tc>
        <w:tc>
          <w:tcPr>
            <w:tcW w:w="4011" w:type="dxa"/>
          </w:tcPr>
          <w:p w14:paraId="5CE30668" w14:textId="0466D68F" w:rsidR="00B96D2C" w:rsidRPr="00FD40C3" w:rsidRDefault="00C4411A" w:rsidP="003D4F08">
            <w:pPr>
              <w:ind w:firstLine="0"/>
            </w:pPr>
            <w:r w:rsidRPr="00FD40C3">
              <w:t>SMA Negeri 65 Jakarta</w:t>
            </w:r>
          </w:p>
        </w:tc>
      </w:tr>
      <w:tr w:rsidR="00B96D2C" w:rsidRPr="00FD40C3" w14:paraId="71944A76" w14:textId="0C79BEBE" w:rsidTr="00B96D2C">
        <w:tc>
          <w:tcPr>
            <w:tcW w:w="589" w:type="dxa"/>
          </w:tcPr>
          <w:p w14:paraId="12F88E45" w14:textId="34154F62" w:rsidR="00B96D2C" w:rsidRPr="00FD40C3" w:rsidRDefault="00C4411A" w:rsidP="00B96D2C">
            <w:pPr>
              <w:ind w:firstLine="0"/>
              <w:jc w:val="center"/>
            </w:pPr>
            <w:r w:rsidRPr="00FD40C3">
              <w:t>7</w:t>
            </w:r>
          </w:p>
        </w:tc>
        <w:tc>
          <w:tcPr>
            <w:tcW w:w="2693" w:type="dxa"/>
          </w:tcPr>
          <w:p w14:paraId="6476A0EA" w14:textId="02DCCF25" w:rsidR="00B96D2C" w:rsidRPr="00FD40C3" w:rsidRDefault="00C4411A" w:rsidP="003D4F08">
            <w:pPr>
              <w:ind w:firstLine="0"/>
            </w:pPr>
            <w:r w:rsidRPr="00FD40C3">
              <w:t>Ayu Nulantika S.Pd</w:t>
            </w:r>
          </w:p>
        </w:tc>
        <w:tc>
          <w:tcPr>
            <w:tcW w:w="1146" w:type="dxa"/>
          </w:tcPr>
          <w:p w14:paraId="36082586" w14:textId="13761521" w:rsidR="00B96D2C" w:rsidRPr="00FD40C3" w:rsidRDefault="00C4411A" w:rsidP="00B96D2C">
            <w:pPr>
              <w:ind w:firstLine="0"/>
              <w:jc w:val="center"/>
            </w:pPr>
            <w:r w:rsidRPr="00FD40C3">
              <w:t>Guru</w:t>
            </w:r>
          </w:p>
        </w:tc>
        <w:tc>
          <w:tcPr>
            <w:tcW w:w="4011" w:type="dxa"/>
          </w:tcPr>
          <w:p w14:paraId="35973546" w14:textId="08AC3F83" w:rsidR="00B96D2C" w:rsidRPr="00FD40C3" w:rsidRDefault="00C4411A" w:rsidP="003D4F08">
            <w:pPr>
              <w:ind w:firstLine="0"/>
            </w:pPr>
            <w:r w:rsidRPr="00FD40C3">
              <w:t>SMA Negeri 65 Jakarta</w:t>
            </w:r>
          </w:p>
        </w:tc>
      </w:tr>
      <w:tr w:rsidR="005D1EC9" w:rsidRPr="00FD40C3" w14:paraId="22246C5C" w14:textId="77777777" w:rsidTr="00B96D2C">
        <w:tc>
          <w:tcPr>
            <w:tcW w:w="589" w:type="dxa"/>
          </w:tcPr>
          <w:p w14:paraId="269BDB80" w14:textId="7DB0CD38" w:rsidR="005D1EC9" w:rsidRPr="00FD40C3" w:rsidRDefault="00F743B1" w:rsidP="00B96D2C">
            <w:pPr>
              <w:ind w:firstLine="0"/>
              <w:jc w:val="center"/>
            </w:pPr>
            <w:r w:rsidRPr="00FD40C3">
              <w:t>8</w:t>
            </w:r>
          </w:p>
        </w:tc>
        <w:tc>
          <w:tcPr>
            <w:tcW w:w="2693" w:type="dxa"/>
          </w:tcPr>
          <w:p w14:paraId="44408129" w14:textId="77777777" w:rsidR="005D1EC9" w:rsidRPr="00FD40C3" w:rsidRDefault="005D1EC9" w:rsidP="003D4F08">
            <w:pPr>
              <w:ind w:firstLine="0"/>
            </w:pPr>
            <w:r w:rsidRPr="00FD40C3">
              <w:t>Virgawaty Dewy, S.Pd</w:t>
            </w:r>
          </w:p>
        </w:tc>
        <w:tc>
          <w:tcPr>
            <w:tcW w:w="1146" w:type="dxa"/>
          </w:tcPr>
          <w:p w14:paraId="79A7DC8E" w14:textId="77777777" w:rsidR="005D1EC9" w:rsidRPr="00FD40C3" w:rsidRDefault="005D1EC9" w:rsidP="00B96D2C">
            <w:pPr>
              <w:ind w:firstLine="0"/>
              <w:jc w:val="center"/>
            </w:pPr>
            <w:r w:rsidRPr="00FD40C3">
              <w:t>Guru</w:t>
            </w:r>
          </w:p>
        </w:tc>
        <w:tc>
          <w:tcPr>
            <w:tcW w:w="4011" w:type="dxa"/>
          </w:tcPr>
          <w:p w14:paraId="37C52B8C" w14:textId="77777777" w:rsidR="005D1EC9" w:rsidRPr="00FD40C3" w:rsidRDefault="005D1EC9" w:rsidP="003D4F08">
            <w:pPr>
              <w:ind w:firstLine="0"/>
            </w:pPr>
            <w:r w:rsidRPr="00FD40C3">
              <w:t>SMA Negeri 65 Jakarta</w:t>
            </w:r>
          </w:p>
        </w:tc>
      </w:tr>
      <w:tr w:rsidR="005D1EC9" w:rsidRPr="00FD40C3" w14:paraId="4953829F" w14:textId="77777777" w:rsidTr="00B96D2C">
        <w:tc>
          <w:tcPr>
            <w:tcW w:w="589" w:type="dxa"/>
          </w:tcPr>
          <w:p w14:paraId="0ED3C44A" w14:textId="77777777" w:rsidR="005D1EC9" w:rsidRPr="00FD40C3" w:rsidRDefault="005D1EC9" w:rsidP="00B96D2C">
            <w:pPr>
              <w:ind w:firstLine="0"/>
              <w:jc w:val="center"/>
            </w:pPr>
            <w:r w:rsidRPr="00FD40C3">
              <w:t>9</w:t>
            </w:r>
          </w:p>
        </w:tc>
        <w:tc>
          <w:tcPr>
            <w:tcW w:w="2693" w:type="dxa"/>
          </w:tcPr>
          <w:p w14:paraId="6D1DF24B" w14:textId="77777777" w:rsidR="005D1EC9" w:rsidRPr="00FD40C3" w:rsidRDefault="005D1EC9" w:rsidP="003D4F08">
            <w:pPr>
              <w:ind w:firstLine="0"/>
            </w:pPr>
            <w:r w:rsidRPr="00FD40C3">
              <w:t>Ahmad Arfandi, S.Kom</w:t>
            </w:r>
          </w:p>
        </w:tc>
        <w:tc>
          <w:tcPr>
            <w:tcW w:w="1146" w:type="dxa"/>
          </w:tcPr>
          <w:p w14:paraId="30E515EB" w14:textId="77777777" w:rsidR="005D1EC9" w:rsidRPr="00FD40C3" w:rsidRDefault="005D1EC9" w:rsidP="00B96D2C">
            <w:pPr>
              <w:ind w:firstLine="0"/>
              <w:jc w:val="center"/>
            </w:pPr>
            <w:r w:rsidRPr="00FD40C3">
              <w:t>Guru</w:t>
            </w:r>
          </w:p>
        </w:tc>
        <w:tc>
          <w:tcPr>
            <w:tcW w:w="4011" w:type="dxa"/>
          </w:tcPr>
          <w:p w14:paraId="5F8696C9" w14:textId="77777777" w:rsidR="005D1EC9" w:rsidRPr="00FD40C3" w:rsidRDefault="005D1EC9" w:rsidP="003D4F08">
            <w:pPr>
              <w:ind w:firstLine="0"/>
            </w:pPr>
            <w:r w:rsidRPr="00FD40C3">
              <w:t>SMA Negeri 65 Jakarta</w:t>
            </w:r>
          </w:p>
        </w:tc>
      </w:tr>
      <w:tr w:rsidR="00C4411A" w:rsidRPr="00FD40C3" w14:paraId="53895C87" w14:textId="77777777" w:rsidTr="00B96D2C">
        <w:tc>
          <w:tcPr>
            <w:tcW w:w="589" w:type="dxa"/>
          </w:tcPr>
          <w:p w14:paraId="4AABE039" w14:textId="5FE77D81" w:rsidR="00C4411A" w:rsidRPr="00FD40C3" w:rsidRDefault="00F743B1" w:rsidP="00B96D2C">
            <w:pPr>
              <w:ind w:firstLine="0"/>
              <w:jc w:val="center"/>
            </w:pPr>
            <w:r w:rsidRPr="00FD40C3">
              <w:t>10</w:t>
            </w:r>
          </w:p>
        </w:tc>
        <w:tc>
          <w:tcPr>
            <w:tcW w:w="2693" w:type="dxa"/>
          </w:tcPr>
          <w:p w14:paraId="3EC5DA0D" w14:textId="54C01D1A" w:rsidR="00C4411A" w:rsidRPr="00FD40C3" w:rsidRDefault="004001F6" w:rsidP="003D4F08">
            <w:pPr>
              <w:ind w:firstLine="0"/>
            </w:pPr>
            <w:r w:rsidRPr="00FD40C3">
              <w:t>Muhammad Lutfi, S.Pd</w:t>
            </w:r>
          </w:p>
        </w:tc>
        <w:tc>
          <w:tcPr>
            <w:tcW w:w="1146" w:type="dxa"/>
          </w:tcPr>
          <w:p w14:paraId="474AFB6A" w14:textId="31057D44" w:rsidR="00C4411A" w:rsidRPr="00FD40C3" w:rsidRDefault="004001F6" w:rsidP="00B96D2C">
            <w:pPr>
              <w:ind w:firstLine="0"/>
              <w:jc w:val="center"/>
            </w:pPr>
            <w:r w:rsidRPr="00FD40C3">
              <w:t>Guru</w:t>
            </w:r>
          </w:p>
        </w:tc>
        <w:tc>
          <w:tcPr>
            <w:tcW w:w="4011" w:type="dxa"/>
          </w:tcPr>
          <w:p w14:paraId="229BF16B" w14:textId="40E0297B" w:rsidR="00C4411A" w:rsidRPr="00FD40C3" w:rsidRDefault="004001F6" w:rsidP="003D4F08">
            <w:pPr>
              <w:ind w:firstLine="0"/>
            </w:pPr>
            <w:r w:rsidRPr="00FD40C3">
              <w:t>SMA Negeri 113 Jakarta</w:t>
            </w:r>
          </w:p>
        </w:tc>
      </w:tr>
    </w:tbl>
    <w:p w14:paraId="28C1916D" w14:textId="375CB457" w:rsidR="00020EED" w:rsidRPr="00FD40C3" w:rsidRDefault="00020EED" w:rsidP="003D4F08">
      <w:pPr>
        <w:ind w:firstLine="0"/>
      </w:pPr>
    </w:p>
    <w:p w14:paraId="49BE8262" w14:textId="0DA5EA2E" w:rsidR="00853507" w:rsidRPr="00FD40C3" w:rsidRDefault="00853507" w:rsidP="00853507">
      <w:pPr>
        <w:pStyle w:val="Tabel3"/>
        <w:rPr>
          <w:lang w:val="id-ID"/>
        </w:rPr>
      </w:pPr>
      <w:bookmarkStart w:id="225" w:name="_Toc153476883"/>
      <w:bookmarkStart w:id="226" w:name="_Toc156335890"/>
      <w:r w:rsidRPr="00FD40C3">
        <w:rPr>
          <w:lang w:val="id-ID"/>
        </w:rPr>
        <w:t>Hasil Wawancara</w:t>
      </w:r>
      <w:bookmarkEnd w:id="225"/>
      <w:bookmarkEnd w:id="226"/>
    </w:p>
    <w:tbl>
      <w:tblPr>
        <w:tblStyle w:val="TableGrid"/>
        <w:tblW w:w="0" w:type="auto"/>
        <w:tblLook w:val="04A0" w:firstRow="1" w:lastRow="0" w:firstColumn="1" w:lastColumn="0" w:noHBand="0" w:noVBand="1"/>
      </w:tblPr>
      <w:tblGrid>
        <w:gridCol w:w="648"/>
        <w:gridCol w:w="3690"/>
        <w:gridCol w:w="4101"/>
      </w:tblGrid>
      <w:tr w:rsidR="00020EED" w:rsidRPr="00FD40C3" w14:paraId="4EFC81D9" w14:textId="77777777" w:rsidTr="00902EBE">
        <w:trPr>
          <w:tblHeader/>
        </w:trPr>
        <w:tc>
          <w:tcPr>
            <w:tcW w:w="648" w:type="dxa"/>
          </w:tcPr>
          <w:p w14:paraId="3E10CDF5" w14:textId="68AAF3E6" w:rsidR="00020EED" w:rsidRPr="00FD40C3" w:rsidRDefault="00020EED" w:rsidP="00020EED">
            <w:pPr>
              <w:ind w:firstLine="0"/>
              <w:jc w:val="center"/>
              <w:rPr>
                <w:b/>
                <w:bCs/>
              </w:rPr>
            </w:pPr>
            <w:r w:rsidRPr="00FD40C3">
              <w:rPr>
                <w:b/>
                <w:bCs/>
              </w:rPr>
              <w:t>No</w:t>
            </w:r>
          </w:p>
        </w:tc>
        <w:tc>
          <w:tcPr>
            <w:tcW w:w="3690" w:type="dxa"/>
          </w:tcPr>
          <w:p w14:paraId="25B9F923" w14:textId="1D1D5F5F" w:rsidR="00020EED" w:rsidRPr="00FD40C3" w:rsidRDefault="00020EED" w:rsidP="00020EED">
            <w:pPr>
              <w:ind w:firstLine="0"/>
              <w:jc w:val="center"/>
              <w:rPr>
                <w:b/>
                <w:bCs/>
              </w:rPr>
            </w:pPr>
            <w:r w:rsidRPr="00FD40C3">
              <w:rPr>
                <w:b/>
                <w:bCs/>
              </w:rPr>
              <w:t>Pertanyaan</w:t>
            </w:r>
          </w:p>
        </w:tc>
        <w:tc>
          <w:tcPr>
            <w:tcW w:w="4101" w:type="dxa"/>
          </w:tcPr>
          <w:p w14:paraId="6A9771FA" w14:textId="4678D81A" w:rsidR="00020EED" w:rsidRPr="00FD40C3" w:rsidRDefault="00020EED" w:rsidP="00020EED">
            <w:pPr>
              <w:ind w:firstLine="0"/>
              <w:jc w:val="center"/>
              <w:rPr>
                <w:b/>
                <w:bCs/>
              </w:rPr>
            </w:pPr>
            <w:r w:rsidRPr="00FD40C3">
              <w:rPr>
                <w:b/>
                <w:bCs/>
              </w:rPr>
              <w:t>Jawaban</w:t>
            </w:r>
          </w:p>
        </w:tc>
      </w:tr>
      <w:tr w:rsidR="00020EED" w:rsidRPr="00FD40C3" w14:paraId="09221BE6" w14:textId="77777777" w:rsidTr="00020EED">
        <w:tc>
          <w:tcPr>
            <w:tcW w:w="648" w:type="dxa"/>
          </w:tcPr>
          <w:p w14:paraId="480E4F9A" w14:textId="04E34B77" w:rsidR="00020EED" w:rsidRPr="00FD40C3" w:rsidRDefault="00020EED" w:rsidP="00020EED">
            <w:pPr>
              <w:ind w:firstLine="0"/>
              <w:jc w:val="center"/>
            </w:pPr>
            <w:r w:rsidRPr="00FD40C3">
              <w:t>1</w:t>
            </w:r>
          </w:p>
        </w:tc>
        <w:tc>
          <w:tcPr>
            <w:tcW w:w="3690" w:type="dxa"/>
          </w:tcPr>
          <w:p w14:paraId="6810A4C1" w14:textId="4189D9D0" w:rsidR="00020EED" w:rsidRPr="00FD40C3" w:rsidRDefault="00020EED" w:rsidP="003D4F08">
            <w:pPr>
              <w:ind w:firstLine="0"/>
            </w:pPr>
            <w:r w:rsidRPr="00FD40C3">
              <w:t xml:space="preserve">Apabila ada aplikasi penilai esai otomatis, apa fungsi/fitur yang ibu/bapak harapkan dari aplikasi tersebut? </w:t>
            </w:r>
          </w:p>
        </w:tc>
        <w:tc>
          <w:tcPr>
            <w:tcW w:w="4101" w:type="dxa"/>
          </w:tcPr>
          <w:p w14:paraId="618D69D6" w14:textId="0176CB56" w:rsidR="00020EED" w:rsidRPr="00FD40C3" w:rsidRDefault="0069091A" w:rsidP="003D4F08">
            <w:pPr>
              <w:ind w:firstLine="0"/>
            </w:pPr>
            <w:r w:rsidRPr="00FD40C3">
              <w:t>Aplikasi harus bisa menentukan kata kunci dari jawaban yang mana bisa digunakan untuk penilaian</w:t>
            </w:r>
            <w:r w:rsidR="00CB0D09" w:rsidRPr="00FD40C3">
              <w:t>. Aplikasi juga harus bisa menilai sekaligus banyak karena apabila tidak, akan tetap memakan energi seperti menilai esai biasa</w:t>
            </w:r>
          </w:p>
        </w:tc>
      </w:tr>
      <w:tr w:rsidR="00020EED" w:rsidRPr="00FD40C3" w14:paraId="07CED424" w14:textId="77777777" w:rsidTr="00020EED">
        <w:tc>
          <w:tcPr>
            <w:tcW w:w="648" w:type="dxa"/>
          </w:tcPr>
          <w:p w14:paraId="7C950245" w14:textId="684DF75C" w:rsidR="00020EED" w:rsidRPr="00FD40C3" w:rsidRDefault="0069091A" w:rsidP="00020EED">
            <w:pPr>
              <w:ind w:firstLine="0"/>
              <w:jc w:val="center"/>
            </w:pPr>
            <w:r w:rsidRPr="00FD40C3">
              <w:t>2</w:t>
            </w:r>
          </w:p>
        </w:tc>
        <w:tc>
          <w:tcPr>
            <w:tcW w:w="3690" w:type="dxa"/>
          </w:tcPr>
          <w:p w14:paraId="7B850859" w14:textId="6090651B" w:rsidR="00020EED" w:rsidRPr="00FD40C3" w:rsidRDefault="00CB0D09" w:rsidP="003D4F08">
            <w:pPr>
              <w:ind w:firstLine="0"/>
            </w:pPr>
            <w:r w:rsidRPr="00FD40C3">
              <w:t>Apakah ada permasalahan terkait jumlah pelajar dan pengajar?</w:t>
            </w:r>
          </w:p>
        </w:tc>
        <w:tc>
          <w:tcPr>
            <w:tcW w:w="4101" w:type="dxa"/>
          </w:tcPr>
          <w:p w14:paraId="399E4521" w14:textId="5CE190A8" w:rsidR="00020EED" w:rsidRPr="00FD40C3" w:rsidRDefault="00CB0D09" w:rsidP="003D4F08">
            <w:pPr>
              <w:ind w:firstLine="0"/>
            </w:pPr>
            <w:r w:rsidRPr="00FD40C3">
              <w:t>Sebagai pembuat soal, biasanya perlu waktu lama untuk mengoreksi 300 jawaban hanya untuk satu soal, maka perlu alat bantu untuk mempercepat ini.</w:t>
            </w:r>
          </w:p>
        </w:tc>
      </w:tr>
      <w:tr w:rsidR="00CB0D09" w:rsidRPr="00FD40C3" w14:paraId="69F7529A" w14:textId="77777777" w:rsidTr="00020EED">
        <w:tc>
          <w:tcPr>
            <w:tcW w:w="648" w:type="dxa"/>
          </w:tcPr>
          <w:p w14:paraId="53332E1A" w14:textId="5028DD79" w:rsidR="00CB0D09" w:rsidRPr="00FD40C3" w:rsidRDefault="00CB0D09" w:rsidP="00020EED">
            <w:pPr>
              <w:ind w:firstLine="0"/>
              <w:jc w:val="center"/>
            </w:pPr>
            <w:r w:rsidRPr="00FD40C3">
              <w:t>3</w:t>
            </w:r>
          </w:p>
        </w:tc>
        <w:tc>
          <w:tcPr>
            <w:tcW w:w="3690" w:type="dxa"/>
          </w:tcPr>
          <w:p w14:paraId="6D7C86D1" w14:textId="68B01E0F" w:rsidR="00CB0D09" w:rsidRPr="00FD40C3" w:rsidRDefault="00CB0D09" w:rsidP="003D4F08">
            <w:pPr>
              <w:ind w:firstLine="0"/>
            </w:pPr>
            <w:r w:rsidRPr="00FD40C3">
              <w:t>Apa ada fungsi/fitur lain yang kira-kira diperlukan?</w:t>
            </w:r>
          </w:p>
        </w:tc>
        <w:tc>
          <w:tcPr>
            <w:tcW w:w="4101" w:type="dxa"/>
          </w:tcPr>
          <w:p w14:paraId="5D4CE4ED" w14:textId="06157E24" w:rsidR="00CB0D09" w:rsidRPr="00FD40C3" w:rsidRDefault="00CB0D09" w:rsidP="003D4F08">
            <w:pPr>
              <w:ind w:firstLine="0"/>
            </w:pPr>
            <w:r w:rsidRPr="00FD40C3">
              <w:t>Aplikasi harus bisa menilai jawaban dari singkatan, karena tidak seluruh jawaban akan menggunakan kata formal untuk setiap kalimatnya, khususnya untuk pelajar yang masih SD atau SMP.</w:t>
            </w:r>
          </w:p>
        </w:tc>
      </w:tr>
      <w:tr w:rsidR="00CB0D09" w:rsidRPr="00FD40C3" w14:paraId="564E6C85" w14:textId="77777777" w:rsidTr="00020EED">
        <w:tc>
          <w:tcPr>
            <w:tcW w:w="648" w:type="dxa"/>
          </w:tcPr>
          <w:p w14:paraId="0A783D26" w14:textId="19A619BD" w:rsidR="00CB0D09" w:rsidRPr="00FD40C3" w:rsidRDefault="00CB0D09" w:rsidP="00020EED">
            <w:pPr>
              <w:ind w:firstLine="0"/>
              <w:jc w:val="center"/>
            </w:pPr>
            <w:r w:rsidRPr="00FD40C3">
              <w:t>4</w:t>
            </w:r>
          </w:p>
        </w:tc>
        <w:tc>
          <w:tcPr>
            <w:tcW w:w="3690" w:type="dxa"/>
          </w:tcPr>
          <w:p w14:paraId="41CE9C98" w14:textId="34C5AC8B" w:rsidR="00CB0D09" w:rsidRPr="00FD40C3" w:rsidRDefault="00CB0D09" w:rsidP="003D4F08">
            <w:pPr>
              <w:ind w:firstLine="0"/>
            </w:pPr>
            <w:r w:rsidRPr="00FD40C3">
              <w:t>Terkait efisiensi, apa yang sekiranya dibutuhkan untuk sebuah aplikasi penilaian esai otomatis?</w:t>
            </w:r>
          </w:p>
        </w:tc>
        <w:tc>
          <w:tcPr>
            <w:tcW w:w="4101" w:type="dxa"/>
          </w:tcPr>
          <w:p w14:paraId="2E5A3921" w14:textId="1D9013BC" w:rsidR="00CB0D09" w:rsidRPr="00FD40C3" w:rsidRDefault="00CB0D09" w:rsidP="003D4F08">
            <w:pPr>
              <w:ind w:firstLine="0"/>
            </w:pPr>
            <w:r w:rsidRPr="00FD40C3">
              <w:t>Aplikasi harus bisa menilai banyak jawaban sekaligus. Kalau bisa terintegrasi kepada media yang sering digunakan untuk jawaban esai seperti Google Form</w:t>
            </w:r>
          </w:p>
        </w:tc>
      </w:tr>
      <w:tr w:rsidR="00CB0D09" w:rsidRPr="00FD40C3" w14:paraId="361833CB" w14:textId="77777777" w:rsidTr="00020EED">
        <w:tc>
          <w:tcPr>
            <w:tcW w:w="648" w:type="dxa"/>
          </w:tcPr>
          <w:p w14:paraId="58240A47" w14:textId="5987BD86" w:rsidR="00CB0D09" w:rsidRPr="00FD40C3" w:rsidRDefault="00CB0D09" w:rsidP="00020EED">
            <w:pPr>
              <w:ind w:firstLine="0"/>
              <w:jc w:val="center"/>
            </w:pPr>
            <w:r w:rsidRPr="00FD40C3">
              <w:t>5</w:t>
            </w:r>
          </w:p>
        </w:tc>
        <w:tc>
          <w:tcPr>
            <w:tcW w:w="3690" w:type="dxa"/>
          </w:tcPr>
          <w:p w14:paraId="79AB2CE4" w14:textId="60AA7770" w:rsidR="00CB0D09" w:rsidRPr="00FD40C3" w:rsidRDefault="00CB0D09" w:rsidP="003D4F08">
            <w:pPr>
              <w:ind w:firstLine="0"/>
            </w:pPr>
            <w:r w:rsidRPr="00FD40C3">
              <w:t>Apakah ada fitur terkait efektifitas aplikasi yang dibutuhkan?</w:t>
            </w:r>
          </w:p>
        </w:tc>
        <w:tc>
          <w:tcPr>
            <w:tcW w:w="4101" w:type="dxa"/>
          </w:tcPr>
          <w:p w14:paraId="36E624A2" w14:textId="54E85A18" w:rsidR="00CB0D09" w:rsidRPr="00FD40C3" w:rsidRDefault="00CB0D09" w:rsidP="003D4F08">
            <w:pPr>
              <w:ind w:firstLine="0"/>
            </w:pPr>
            <w:r w:rsidRPr="00FD40C3">
              <w:t xml:space="preserve">Aplikasi harus bisa menampilkan perbandingan jawaban pengajar dan pelajar serta bobot nilai dari </w:t>
            </w:r>
            <w:r w:rsidRPr="00FD40C3">
              <w:lastRenderedPageBreak/>
              <w:t>aplikasinya. Karena nilai untuk sebuah soal esai itu tidak satu dan nol, bisa saja nilainya setengah (50% benar).</w:t>
            </w:r>
          </w:p>
        </w:tc>
      </w:tr>
      <w:tr w:rsidR="00CB0D09" w:rsidRPr="00FD40C3" w14:paraId="4ADF7188" w14:textId="77777777" w:rsidTr="00020EED">
        <w:tc>
          <w:tcPr>
            <w:tcW w:w="648" w:type="dxa"/>
          </w:tcPr>
          <w:p w14:paraId="747B8A93" w14:textId="79135189" w:rsidR="00CB0D09" w:rsidRPr="00FD40C3" w:rsidRDefault="00CB0D09" w:rsidP="00020EED">
            <w:pPr>
              <w:ind w:firstLine="0"/>
              <w:jc w:val="center"/>
            </w:pPr>
            <w:r w:rsidRPr="00FD40C3">
              <w:lastRenderedPageBreak/>
              <w:t>6</w:t>
            </w:r>
          </w:p>
        </w:tc>
        <w:tc>
          <w:tcPr>
            <w:tcW w:w="3690" w:type="dxa"/>
          </w:tcPr>
          <w:p w14:paraId="42801F44" w14:textId="2D94FB3E" w:rsidR="00CB0D09" w:rsidRPr="00FD40C3" w:rsidRDefault="00CB0D09" w:rsidP="003D4F08">
            <w:pPr>
              <w:ind w:firstLine="0"/>
            </w:pPr>
            <w:r w:rsidRPr="00FD40C3">
              <w:t>Aplikasi sebaiknya dapat diakses hanya pada komputer atau bebas?</w:t>
            </w:r>
          </w:p>
        </w:tc>
        <w:tc>
          <w:tcPr>
            <w:tcW w:w="4101" w:type="dxa"/>
          </w:tcPr>
          <w:p w14:paraId="483C42E7" w14:textId="25D7246B" w:rsidR="00CB0D09" w:rsidRPr="00FD40C3" w:rsidRDefault="00CB0D09" w:rsidP="003D4F08">
            <w:pPr>
              <w:ind w:firstLine="0"/>
            </w:pPr>
            <w:r w:rsidRPr="00FD40C3">
              <w:t xml:space="preserve">Untuk utamanya pada komputer, karena pengajar biasanya menilai dari komputer sekolah, namun sebaiknya dibuat juga untuk versi ponsel untuk mengantisipasi adanya kebutuhan khusus </w:t>
            </w:r>
            <w:r w:rsidR="00C773BA" w:rsidRPr="00FD40C3">
              <w:t>saat menggunakan aplikasi tersebut, seperti saat ada pelajar yang ketinggalan jawabannya untuk dinilai bersama yang lain.</w:t>
            </w:r>
          </w:p>
        </w:tc>
      </w:tr>
    </w:tbl>
    <w:p w14:paraId="06E8C805" w14:textId="77777777" w:rsidR="00BE0AB3" w:rsidRPr="00FD40C3" w:rsidRDefault="00BE0AB3" w:rsidP="003D4F08">
      <w:pPr>
        <w:ind w:firstLine="0"/>
      </w:pPr>
    </w:p>
    <w:p w14:paraId="3E6708EB" w14:textId="4F47C9C7" w:rsidR="00812CD2" w:rsidRPr="00FD40C3" w:rsidRDefault="00E37E6F" w:rsidP="007F3405">
      <w:pPr>
        <w:pStyle w:val="Heading4"/>
        <w:rPr>
          <w:lang w:val="id-ID"/>
        </w:rPr>
      </w:pPr>
      <w:r w:rsidRPr="00FD40C3">
        <w:rPr>
          <w:lang w:val="id-ID"/>
        </w:rPr>
        <w:t>User Story</w:t>
      </w:r>
    </w:p>
    <w:p w14:paraId="25C4023F" w14:textId="7EECD91F" w:rsidR="00812CD2" w:rsidRPr="00FD40C3" w:rsidRDefault="00812CD2" w:rsidP="00812CD2">
      <w:pPr>
        <w:ind w:firstLine="0"/>
      </w:pPr>
      <w:r w:rsidRPr="00FD40C3">
        <w:t>Tahap ini dilakukan untuk mendapatkan</w:t>
      </w:r>
      <w:r w:rsidR="00F04C34" w:rsidRPr="00FD40C3">
        <w:t xml:space="preserve"> fungsi dan fitur utama pada aplikasi yang dikembangkan</w:t>
      </w:r>
      <w:r w:rsidR="00B74930" w:rsidRPr="00FD40C3">
        <w:t xml:space="preserve"> pada kebutuhan fungsional dan non-fungsional</w:t>
      </w:r>
      <w:r w:rsidR="00F04C34" w:rsidRPr="00FD40C3">
        <w:t xml:space="preserve">. </w:t>
      </w:r>
      <w:r w:rsidR="004102C7" w:rsidRPr="00FD40C3">
        <w:rPr>
          <w:i/>
          <w:iCs/>
        </w:rPr>
        <w:t>User</w:t>
      </w:r>
      <w:r w:rsidR="004102C7" w:rsidRPr="00FD40C3">
        <w:t xml:space="preserve"> </w:t>
      </w:r>
      <w:r w:rsidR="004102C7" w:rsidRPr="00FD40C3">
        <w:rPr>
          <w:i/>
          <w:iCs/>
        </w:rPr>
        <w:t>story</w:t>
      </w:r>
      <w:r w:rsidR="004102C7" w:rsidRPr="00FD40C3">
        <w:t xml:space="preserve"> didapatkan dengan melakukan wawancara kepada calon pengguna sistem dengan mengetahui apa yang diinginkan dan mengapa mereka menginginkan hal tersebut.</w:t>
      </w:r>
      <w:r w:rsidR="0042035C" w:rsidRPr="00FD40C3">
        <w:t xml:space="preserve"> </w:t>
      </w:r>
      <w:r w:rsidR="00300A0C" w:rsidRPr="00FD40C3">
        <w:rPr>
          <w:i/>
          <w:iCs/>
        </w:rPr>
        <w:t>User</w:t>
      </w:r>
      <w:r w:rsidR="00300A0C" w:rsidRPr="00FD40C3">
        <w:t xml:space="preserve"> </w:t>
      </w:r>
      <w:r w:rsidR="00300A0C" w:rsidRPr="00FD40C3">
        <w:rPr>
          <w:i/>
          <w:iCs/>
        </w:rPr>
        <w:t>story</w:t>
      </w:r>
      <w:r w:rsidR="00300A0C" w:rsidRPr="00FD40C3">
        <w:t xml:space="preserve"> dari hasil wawancara yang dilakukan dapat dilihat pada Tabel</w:t>
      </w:r>
      <w:r w:rsidR="005B51E0" w:rsidRPr="00FD40C3">
        <w:t xml:space="preserve"> 3</w:t>
      </w:r>
      <w:r w:rsidR="00CA0172" w:rsidRPr="00FD40C3">
        <w:t>.3</w:t>
      </w:r>
      <w:r w:rsidR="00300A0C" w:rsidRPr="00FD40C3">
        <w:t xml:space="preserve"> dibawah ini:</w:t>
      </w:r>
    </w:p>
    <w:p w14:paraId="1C09AB26" w14:textId="13787B85" w:rsidR="00300A0C" w:rsidRPr="00FD40C3" w:rsidRDefault="00300A0C" w:rsidP="00812CD2">
      <w:pPr>
        <w:ind w:firstLine="0"/>
      </w:pPr>
    </w:p>
    <w:p w14:paraId="5DE37C52" w14:textId="2819F382" w:rsidR="00853507" w:rsidRPr="00FD40C3" w:rsidRDefault="00853507" w:rsidP="00853507">
      <w:pPr>
        <w:pStyle w:val="Tabel3"/>
        <w:rPr>
          <w:lang w:val="id-ID"/>
        </w:rPr>
      </w:pPr>
      <w:bookmarkStart w:id="227" w:name="_Toc153476884"/>
      <w:bookmarkStart w:id="228" w:name="_Toc156335891"/>
      <w:r w:rsidRPr="00FD40C3">
        <w:rPr>
          <w:lang w:val="id-ID"/>
        </w:rPr>
        <w:t xml:space="preserve">Kumpulan </w:t>
      </w:r>
      <w:r w:rsidRPr="00FD40C3">
        <w:rPr>
          <w:i/>
          <w:iCs/>
          <w:lang w:val="id-ID"/>
        </w:rPr>
        <w:t>User Story</w:t>
      </w:r>
      <w:bookmarkEnd w:id="227"/>
      <w:bookmarkEnd w:id="228"/>
    </w:p>
    <w:tbl>
      <w:tblPr>
        <w:tblStyle w:val="TableGrid"/>
        <w:tblW w:w="0" w:type="auto"/>
        <w:tblLook w:val="04A0" w:firstRow="1" w:lastRow="0" w:firstColumn="1" w:lastColumn="0" w:noHBand="0" w:noVBand="1"/>
      </w:tblPr>
      <w:tblGrid>
        <w:gridCol w:w="558"/>
        <w:gridCol w:w="2160"/>
        <w:gridCol w:w="2790"/>
        <w:gridCol w:w="2931"/>
      </w:tblGrid>
      <w:tr w:rsidR="000133F8" w:rsidRPr="00FD40C3" w14:paraId="197E4998" w14:textId="77777777" w:rsidTr="00177D46">
        <w:trPr>
          <w:tblHeader/>
        </w:trPr>
        <w:tc>
          <w:tcPr>
            <w:tcW w:w="558" w:type="dxa"/>
          </w:tcPr>
          <w:p w14:paraId="4432E18C" w14:textId="00237C05" w:rsidR="000133F8" w:rsidRPr="00FD40C3" w:rsidRDefault="000133F8" w:rsidP="000133F8">
            <w:pPr>
              <w:ind w:firstLine="0"/>
              <w:jc w:val="center"/>
              <w:rPr>
                <w:b/>
                <w:bCs/>
              </w:rPr>
            </w:pPr>
            <w:r w:rsidRPr="00FD40C3">
              <w:rPr>
                <w:b/>
                <w:bCs/>
              </w:rPr>
              <w:t>No</w:t>
            </w:r>
          </w:p>
        </w:tc>
        <w:tc>
          <w:tcPr>
            <w:tcW w:w="2160" w:type="dxa"/>
          </w:tcPr>
          <w:p w14:paraId="6F038AE1" w14:textId="606635D3" w:rsidR="000133F8" w:rsidRPr="00FD40C3" w:rsidRDefault="00177D46" w:rsidP="000133F8">
            <w:pPr>
              <w:ind w:firstLine="0"/>
              <w:jc w:val="center"/>
              <w:rPr>
                <w:b/>
                <w:bCs/>
              </w:rPr>
            </w:pPr>
            <w:r w:rsidRPr="00FD40C3">
              <w:rPr>
                <w:b/>
                <w:bCs/>
              </w:rPr>
              <w:t>Nama</w:t>
            </w:r>
          </w:p>
        </w:tc>
        <w:tc>
          <w:tcPr>
            <w:tcW w:w="2790" w:type="dxa"/>
          </w:tcPr>
          <w:p w14:paraId="75F3BD77" w14:textId="119A99C3" w:rsidR="000133F8" w:rsidRPr="00FD40C3" w:rsidRDefault="000133F8" w:rsidP="000133F8">
            <w:pPr>
              <w:ind w:firstLine="0"/>
              <w:jc w:val="center"/>
              <w:rPr>
                <w:b/>
                <w:bCs/>
              </w:rPr>
            </w:pPr>
            <w:r w:rsidRPr="00FD40C3">
              <w:rPr>
                <w:b/>
                <w:bCs/>
              </w:rPr>
              <w:t>Objective</w:t>
            </w:r>
          </w:p>
        </w:tc>
        <w:tc>
          <w:tcPr>
            <w:tcW w:w="2931" w:type="dxa"/>
          </w:tcPr>
          <w:p w14:paraId="22B87572" w14:textId="6DB2FB3A" w:rsidR="000133F8" w:rsidRPr="00FD40C3" w:rsidRDefault="000133F8" w:rsidP="000133F8">
            <w:pPr>
              <w:ind w:firstLine="0"/>
              <w:jc w:val="center"/>
              <w:rPr>
                <w:b/>
                <w:bCs/>
              </w:rPr>
            </w:pPr>
            <w:r w:rsidRPr="00FD40C3">
              <w:rPr>
                <w:b/>
                <w:bCs/>
              </w:rPr>
              <w:t>Alasan</w:t>
            </w:r>
          </w:p>
        </w:tc>
      </w:tr>
      <w:tr w:rsidR="00923D73" w:rsidRPr="00FD40C3" w14:paraId="30E8C175" w14:textId="77777777" w:rsidTr="00177D46">
        <w:tc>
          <w:tcPr>
            <w:tcW w:w="558" w:type="dxa"/>
          </w:tcPr>
          <w:p w14:paraId="1CDA0205" w14:textId="74951FBF" w:rsidR="00923D73" w:rsidRPr="00FD40C3" w:rsidRDefault="00923D73" w:rsidP="00923D73">
            <w:pPr>
              <w:pStyle w:val="ListParagraph"/>
              <w:numPr>
                <w:ilvl w:val="0"/>
                <w:numId w:val="37"/>
              </w:numPr>
              <w:ind w:left="504"/>
              <w:jc w:val="left"/>
            </w:pPr>
          </w:p>
        </w:tc>
        <w:tc>
          <w:tcPr>
            <w:tcW w:w="2160" w:type="dxa"/>
          </w:tcPr>
          <w:p w14:paraId="728C3D53" w14:textId="16A4D8FD" w:rsidR="00923D73" w:rsidRPr="00FD40C3" w:rsidRDefault="00923D73" w:rsidP="00177D46">
            <w:pPr>
              <w:ind w:firstLine="0"/>
              <w:jc w:val="left"/>
            </w:pPr>
            <w:r w:rsidRPr="00FD40C3">
              <w:t>Zamroni Riza S.E</w:t>
            </w:r>
          </w:p>
        </w:tc>
        <w:tc>
          <w:tcPr>
            <w:tcW w:w="2790" w:type="dxa"/>
            <w:vMerge w:val="restart"/>
          </w:tcPr>
          <w:p w14:paraId="09198C3F" w14:textId="5872DDFB" w:rsidR="00923D73" w:rsidRPr="00FD40C3" w:rsidRDefault="00923D73" w:rsidP="00177D46">
            <w:pPr>
              <w:ind w:firstLine="0"/>
            </w:pPr>
            <w:r w:rsidRPr="00FD40C3">
              <w:t>Dapat melakukan penilaian secara masal</w:t>
            </w:r>
          </w:p>
        </w:tc>
        <w:tc>
          <w:tcPr>
            <w:tcW w:w="2931" w:type="dxa"/>
            <w:vMerge w:val="restart"/>
          </w:tcPr>
          <w:p w14:paraId="3426005D" w14:textId="20AB5C02" w:rsidR="00923D73" w:rsidRPr="00FD40C3" w:rsidRDefault="00923D73" w:rsidP="00177D46">
            <w:pPr>
              <w:ind w:firstLine="0"/>
            </w:pPr>
            <w:r w:rsidRPr="00FD40C3">
              <w:t xml:space="preserve">Aplikasi harus bisa dilakukan sekaligus agar </w:t>
            </w:r>
            <w:r w:rsidR="00960588" w:rsidRPr="00FD40C3">
              <w:t>proses penilaian bisa cepat</w:t>
            </w:r>
          </w:p>
        </w:tc>
      </w:tr>
      <w:tr w:rsidR="00923D73" w:rsidRPr="00FD40C3" w14:paraId="7F337825" w14:textId="77777777" w:rsidTr="00177D46">
        <w:tc>
          <w:tcPr>
            <w:tcW w:w="558" w:type="dxa"/>
          </w:tcPr>
          <w:p w14:paraId="6FF130F9" w14:textId="17EFC96A" w:rsidR="00923D73" w:rsidRPr="00FD40C3" w:rsidRDefault="00923D73" w:rsidP="00923D73">
            <w:pPr>
              <w:pStyle w:val="ListParagraph"/>
              <w:numPr>
                <w:ilvl w:val="0"/>
                <w:numId w:val="37"/>
              </w:numPr>
              <w:ind w:left="504"/>
              <w:jc w:val="left"/>
            </w:pPr>
          </w:p>
        </w:tc>
        <w:tc>
          <w:tcPr>
            <w:tcW w:w="2160" w:type="dxa"/>
          </w:tcPr>
          <w:p w14:paraId="36672462" w14:textId="4FE5B78A" w:rsidR="00923D73" w:rsidRPr="00FD40C3" w:rsidRDefault="00923D73" w:rsidP="00177D46">
            <w:pPr>
              <w:ind w:firstLine="0"/>
              <w:jc w:val="left"/>
              <w:rPr>
                <w:b/>
              </w:rPr>
            </w:pPr>
            <w:r w:rsidRPr="00FD40C3">
              <w:t>Alan Syahwandi, S.Pd.I</w:t>
            </w:r>
          </w:p>
        </w:tc>
        <w:tc>
          <w:tcPr>
            <w:tcW w:w="2790" w:type="dxa"/>
            <w:vMerge/>
          </w:tcPr>
          <w:p w14:paraId="2DEBA6A8" w14:textId="5A612A0E" w:rsidR="00923D73" w:rsidRPr="00FD40C3" w:rsidRDefault="00923D73" w:rsidP="00177D46">
            <w:pPr>
              <w:ind w:firstLine="0"/>
            </w:pPr>
          </w:p>
        </w:tc>
        <w:tc>
          <w:tcPr>
            <w:tcW w:w="2931" w:type="dxa"/>
            <w:vMerge/>
          </w:tcPr>
          <w:p w14:paraId="446559D1" w14:textId="454DF29C" w:rsidR="00923D73" w:rsidRPr="00FD40C3" w:rsidRDefault="00923D73" w:rsidP="00177D46">
            <w:pPr>
              <w:ind w:firstLine="0"/>
            </w:pPr>
          </w:p>
        </w:tc>
      </w:tr>
      <w:tr w:rsidR="00923D73" w:rsidRPr="00FD40C3" w14:paraId="3F849C9C" w14:textId="77777777" w:rsidTr="00177D46">
        <w:tc>
          <w:tcPr>
            <w:tcW w:w="558" w:type="dxa"/>
          </w:tcPr>
          <w:p w14:paraId="49939B18" w14:textId="77777777" w:rsidR="00923D73" w:rsidRPr="00FD40C3" w:rsidRDefault="00923D73" w:rsidP="00923D73">
            <w:pPr>
              <w:pStyle w:val="ListParagraph"/>
              <w:numPr>
                <w:ilvl w:val="0"/>
                <w:numId w:val="37"/>
              </w:numPr>
              <w:ind w:left="504"/>
              <w:jc w:val="left"/>
            </w:pPr>
          </w:p>
        </w:tc>
        <w:tc>
          <w:tcPr>
            <w:tcW w:w="2160" w:type="dxa"/>
          </w:tcPr>
          <w:p w14:paraId="3EB1C202" w14:textId="77777777" w:rsidR="00923D73" w:rsidRPr="00FD40C3" w:rsidRDefault="00923D73" w:rsidP="00177D46">
            <w:pPr>
              <w:ind w:firstLine="0"/>
              <w:jc w:val="left"/>
              <w:rPr>
                <w:b/>
              </w:rPr>
            </w:pPr>
            <w:r w:rsidRPr="00FD40C3">
              <w:t>Ajeng Yeni Ratnasari, S.Pd</w:t>
            </w:r>
          </w:p>
        </w:tc>
        <w:tc>
          <w:tcPr>
            <w:tcW w:w="2790" w:type="dxa"/>
            <w:vMerge/>
          </w:tcPr>
          <w:p w14:paraId="446C9BD8" w14:textId="77777777" w:rsidR="00923D73" w:rsidRPr="00FD40C3" w:rsidRDefault="00923D73" w:rsidP="00177D46">
            <w:pPr>
              <w:ind w:firstLine="0"/>
            </w:pPr>
          </w:p>
        </w:tc>
        <w:tc>
          <w:tcPr>
            <w:tcW w:w="2931" w:type="dxa"/>
            <w:vMerge/>
          </w:tcPr>
          <w:p w14:paraId="15A39480" w14:textId="77777777" w:rsidR="00923D73" w:rsidRPr="00FD40C3" w:rsidRDefault="00923D73" w:rsidP="00177D46">
            <w:pPr>
              <w:ind w:firstLine="0"/>
            </w:pPr>
          </w:p>
        </w:tc>
      </w:tr>
      <w:tr w:rsidR="00960588" w:rsidRPr="00FD40C3" w14:paraId="0FB87530" w14:textId="77777777" w:rsidTr="00177D46">
        <w:tc>
          <w:tcPr>
            <w:tcW w:w="558" w:type="dxa"/>
          </w:tcPr>
          <w:p w14:paraId="635CCF1C" w14:textId="45E8B132" w:rsidR="00960588" w:rsidRPr="00FD40C3" w:rsidRDefault="00960588" w:rsidP="00923D73">
            <w:pPr>
              <w:pStyle w:val="ListParagraph"/>
              <w:numPr>
                <w:ilvl w:val="0"/>
                <w:numId w:val="37"/>
              </w:numPr>
              <w:ind w:left="504"/>
              <w:jc w:val="left"/>
            </w:pPr>
          </w:p>
        </w:tc>
        <w:tc>
          <w:tcPr>
            <w:tcW w:w="2160" w:type="dxa"/>
          </w:tcPr>
          <w:p w14:paraId="7A825F01" w14:textId="4791BC40" w:rsidR="00960588" w:rsidRPr="00FD40C3" w:rsidRDefault="00960588" w:rsidP="00923D73">
            <w:pPr>
              <w:ind w:firstLine="0"/>
              <w:jc w:val="left"/>
              <w:rPr>
                <w:b/>
              </w:rPr>
            </w:pPr>
            <w:r w:rsidRPr="00FD40C3">
              <w:t>Dita Putri Bestari S.Pd</w:t>
            </w:r>
          </w:p>
        </w:tc>
        <w:tc>
          <w:tcPr>
            <w:tcW w:w="2790" w:type="dxa"/>
            <w:vMerge w:val="restart"/>
          </w:tcPr>
          <w:p w14:paraId="76839089" w14:textId="5AC04FE0" w:rsidR="00960588" w:rsidRPr="00FD40C3" w:rsidRDefault="00960588" w:rsidP="00923D73">
            <w:pPr>
              <w:ind w:firstLine="0"/>
            </w:pPr>
            <w:r w:rsidRPr="00FD40C3">
              <w:t>Dapat menilai esai dengan pembobotan nilai dan melihat bobot nilai setiap jawaban</w:t>
            </w:r>
          </w:p>
        </w:tc>
        <w:tc>
          <w:tcPr>
            <w:tcW w:w="2931" w:type="dxa"/>
            <w:vMerge w:val="restart"/>
          </w:tcPr>
          <w:p w14:paraId="304CDC9E" w14:textId="6123899D" w:rsidR="00960588" w:rsidRPr="00FD40C3" w:rsidRDefault="00960588" w:rsidP="00923D73">
            <w:pPr>
              <w:ind w:firstLine="0"/>
            </w:pPr>
            <w:r w:rsidRPr="00FD40C3">
              <w:t>Nilai kebenaran esai tidak selalu 1 atau 0, karena ada esai yang mungkin hanya benar 50 persen.</w:t>
            </w:r>
          </w:p>
        </w:tc>
      </w:tr>
      <w:tr w:rsidR="00960588" w:rsidRPr="00FD40C3" w14:paraId="550DC4BA" w14:textId="77777777" w:rsidTr="00177D46">
        <w:tc>
          <w:tcPr>
            <w:tcW w:w="558" w:type="dxa"/>
          </w:tcPr>
          <w:p w14:paraId="7097FEEF" w14:textId="0AE2B11C" w:rsidR="00960588" w:rsidRPr="00FD40C3" w:rsidRDefault="00960588" w:rsidP="00923D73">
            <w:pPr>
              <w:pStyle w:val="ListParagraph"/>
              <w:numPr>
                <w:ilvl w:val="0"/>
                <w:numId w:val="37"/>
              </w:numPr>
              <w:ind w:left="504"/>
              <w:jc w:val="left"/>
            </w:pPr>
          </w:p>
        </w:tc>
        <w:tc>
          <w:tcPr>
            <w:tcW w:w="2160" w:type="dxa"/>
          </w:tcPr>
          <w:p w14:paraId="121C1C33" w14:textId="26228571" w:rsidR="00960588" w:rsidRPr="00FD40C3" w:rsidRDefault="00960588" w:rsidP="00923D73">
            <w:pPr>
              <w:ind w:firstLine="0"/>
              <w:jc w:val="left"/>
              <w:rPr>
                <w:b/>
              </w:rPr>
            </w:pPr>
            <w:r w:rsidRPr="00FD40C3">
              <w:t>Ayu Nulantika S.Pd</w:t>
            </w:r>
          </w:p>
        </w:tc>
        <w:tc>
          <w:tcPr>
            <w:tcW w:w="2790" w:type="dxa"/>
            <w:vMerge/>
          </w:tcPr>
          <w:p w14:paraId="5B72904A" w14:textId="77777777" w:rsidR="00960588" w:rsidRPr="00FD40C3" w:rsidRDefault="00960588" w:rsidP="00923D73">
            <w:pPr>
              <w:ind w:firstLine="0"/>
            </w:pPr>
          </w:p>
        </w:tc>
        <w:tc>
          <w:tcPr>
            <w:tcW w:w="2931" w:type="dxa"/>
            <w:vMerge/>
          </w:tcPr>
          <w:p w14:paraId="551656D3" w14:textId="77777777" w:rsidR="00960588" w:rsidRPr="00FD40C3" w:rsidRDefault="00960588" w:rsidP="00923D73">
            <w:pPr>
              <w:ind w:firstLine="0"/>
            </w:pPr>
          </w:p>
        </w:tc>
      </w:tr>
      <w:tr w:rsidR="00960588" w:rsidRPr="00FD40C3" w14:paraId="21F7A2B4" w14:textId="77777777" w:rsidTr="00177D46">
        <w:tc>
          <w:tcPr>
            <w:tcW w:w="558" w:type="dxa"/>
          </w:tcPr>
          <w:p w14:paraId="3E3C5FB7" w14:textId="77777777" w:rsidR="00960588" w:rsidRPr="00FD40C3" w:rsidRDefault="00960588" w:rsidP="00923D73">
            <w:pPr>
              <w:pStyle w:val="ListParagraph"/>
              <w:numPr>
                <w:ilvl w:val="0"/>
                <w:numId w:val="37"/>
              </w:numPr>
              <w:ind w:left="504"/>
              <w:jc w:val="left"/>
            </w:pPr>
          </w:p>
        </w:tc>
        <w:tc>
          <w:tcPr>
            <w:tcW w:w="2160" w:type="dxa"/>
          </w:tcPr>
          <w:p w14:paraId="2D30C68C" w14:textId="4C564CC2" w:rsidR="00960588" w:rsidRPr="00FD40C3" w:rsidRDefault="00960588" w:rsidP="00923D73">
            <w:pPr>
              <w:ind w:firstLine="0"/>
              <w:jc w:val="left"/>
            </w:pPr>
            <w:r w:rsidRPr="00FD40C3">
              <w:t>Muhammad Lutfi, S.Pd</w:t>
            </w:r>
          </w:p>
        </w:tc>
        <w:tc>
          <w:tcPr>
            <w:tcW w:w="2790" w:type="dxa"/>
            <w:vMerge/>
          </w:tcPr>
          <w:p w14:paraId="433DC53F" w14:textId="77777777" w:rsidR="00960588" w:rsidRPr="00FD40C3" w:rsidRDefault="00960588" w:rsidP="00923D73">
            <w:pPr>
              <w:ind w:firstLine="0"/>
            </w:pPr>
          </w:p>
        </w:tc>
        <w:tc>
          <w:tcPr>
            <w:tcW w:w="2931" w:type="dxa"/>
            <w:vMerge/>
          </w:tcPr>
          <w:p w14:paraId="33C4DA4E" w14:textId="77777777" w:rsidR="00960588" w:rsidRPr="00FD40C3" w:rsidRDefault="00960588" w:rsidP="00923D73">
            <w:pPr>
              <w:ind w:firstLine="0"/>
            </w:pPr>
          </w:p>
        </w:tc>
      </w:tr>
      <w:tr w:rsidR="00960588" w:rsidRPr="00FD40C3" w14:paraId="066A0E2F" w14:textId="77777777" w:rsidTr="00177D46">
        <w:tc>
          <w:tcPr>
            <w:tcW w:w="558" w:type="dxa"/>
          </w:tcPr>
          <w:p w14:paraId="055E4A70" w14:textId="77777777" w:rsidR="00960588" w:rsidRPr="00FD40C3" w:rsidRDefault="00960588" w:rsidP="00923D73">
            <w:pPr>
              <w:pStyle w:val="ListParagraph"/>
              <w:numPr>
                <w:ilvl w:val="0"/>
                <w:numId w:val="37"/>
              </w:numPr>
              <w:ind w:left="504"/>
              <w:jc w:val="left"/>
            </w:pPr>
          </w:p>
        </w:tc>
        <w:tc>
          <w:tcPr>
            <w:tcW w:w="2160" w:type="dxa"/>
          </w:tcPr>
          <w:p w14:paraId="0D5A6283" w14:textId="77777777" w:rsidR="00960588" w:rsidRPr="00FD40C3" w:rsidRDefault="00960588" w:rsidP="00923D73">
            <w:pPr>
              <w:ind w:firstLine="0"/>
              <w:jc w:val="left"/>
            </w:pPr>
            <w:r w:rsidRPr="00FD40C3">
              <w:t>Dr. Dian Mustika Dewi Priyandari, S. Sos., M.M.</w:t>
            </w:r>
          </w:p>
        </w:tc>
        <w:tc>
          <w:tcPr>
            <w:tcW w:w="2790" w:type="dxa"/>
          </w:tcPr>
          <w:p w14:paraId="5F81FB6D" w14:textId="77777777" w:rsidR="00960588" w:rsidRPr="00FD40C3" w:rsidRDefault="00960588" w:rsidP="00923D73">
            <w:pPr>
              <w:ind w:firstLine="0"/>
            </w:pPr>
            <w:r w:rsidRPr="00FD40C3">
              <w:t>Dapat dipakai langsung dari aplikasi ujian</w:t>
            </w:r>
          </w:p>
        </w:tc>
        <w:tc>
          <w:tcPr>
            <w:tcW w:w="2931" w:type="dxa"/>
          </w:tcPr>
          <w:p w14:paraId="18977B83" w14:textId="77777777" w:rsidR="00960588" w:rsidRPr="00FD40C3" w:rsidRDefault="00960588" w:rsidP="00923D73">
            <w:pPr>
              <w:ind w:firstLine="0"/>
            </w:pPr>
            <w:r w:rsidRPr="00FD40C3">
              <w:t>Aplikasi harus dapat dipakai langsung dari aplikasi yang sering digunakan ujian esai</w:t>
            </w:r>
          </w:p>
        </w:tc>
      </w:tr>
      <w:tr w:rsidR="00960588" w:rsidRPr="00FD40C3" w14:paraId="78935D01" w14:textId="77777777" w:rsidTr="00177D46">
        <w:tc>
          <w:tcPr>
            <w:tcW w:w="558" w:type="dxa"/>
          </w:tcPr>
          <w:p w14:paraId="69AB5A79" w14:textId="77777777" w:rsidR="00960588" w:rsidRPr="00FD40C3" w:rsidRDefault="00960588" w:rsidP="00923D73">
            <w:pPr>
              <w:pStyle w:val="ListParagraph"/>
              <w:numPr>
                <w:ilvl w:val="0"/>
                <w:numId w:val="37"/>
              </w:numPr>
              <w:ind w:left="504"/>
              <w:jc w:val="left"/>
            </w:pPr>
          </w:p>
        </w:tc>
        <w:tc>
          <w:tcPr>
            <w:tcW w:w="2160" w:type="dxa"/>
          </w:tcPr>
          <w:p w14:paraId="6DBAC41F" w14:textId="3930F0AC" w:rsidR="00960588" w:rsidRPr="00FD40C3" w:rsidRDefault="00960588" w:rsidP="00923D73">
            <w:pPr>
              <w:ind w:firstLine="0"/>
              <w:jc w:val="left"/>
            </w:pPr>
            <w:r w:rsidRPr="00FD40C3">
              <w:t>Ahmad Arfandi, S.Kom</w:t>
            </w:r>
          </w:p>
        </w:tc>
        <w:tc>
          <w:tcPr>
            <w:tcW w:w="2790" w:type="dxa"/>
            <w:vMerge w:val="restart"/>
          </w:tcPr>
          <w:p w14:paraId="3102D63E" w14:textId="52F4CF5F" w:rsidR="00960588" w:rsidRPr="00FD40C3" w:rsidRDefault="00960588" w:rsidP="00960588">
            <w:pPr>
              <w:ind w:firstLine="0"/>
            </w:pPr>
            <w:r w:rsidRPr="00FD40C3">
              <w:t>Dapat melakukan penilaian untuk satu jawaban</w:t>
            </w:r>
          </w:p>
        </w:tc>
        <w:tc>
          <w:tcPr>
            <w:tcW w:w="2931" w:type="dxa"/>
            <w:vMerge w:val="restart"/>
          </w:tcPr>
          <w:p w14:paraId="54E1E176" w14:textId="5E648F56" w:rsidR="00960588" w:rsidRPr="00FD40C3" w:rsidRDefault="00960588" w:rsidP="00960588">
            <w:pPr>
              <w:ind w:firstLine="0"/>
            </w:pPr>
            <w:r w:rsidRPr="00FD40C3">
              <w:t>Aplikasi bisa dipakai untuk menilai satu esai apabila ada kebutuhan khusus</w:t>
            </w:r>
          </w:p>
        </w:tc>
      </w:tr>
      <w:tr w:rsidR="00960588" w:rsidRPr="00FD40C3" w14:paraId="5C4D54B9" w14:textId="77777777" w:rsidTr="00177D46">
        <w:tc>
          <w:tcPr>
            <w:tcW w:w="558" w:type="dxa"/>
          </w:tcPr>
          <w:p w14:paraId="727201AD" w14:textId="77777777" w:rsidR="00960588" w:rsidRPr="00FD40C3" w:rsidRDefault="00960588" w:rsidP="00923D73">
            <w:pPr>
              <w:pStyle w:val="ListParagraph"/>
              <w:numPr>
                <w:ilvl w:val="0"/>
                <w:numId w:val="37"/>
              </w:numPr>
              <w:ind w:left="504"/>
              <w:jc w:val="left"/>
            </w:pPr>
          </w:p>
        </w:tc>
        <w:tc>
          <w:tcPr>
            <w:tcW w:w="2160" w:type="dxa"/>
          </w:tcPr>
          <w:p w14:paraId="1AB72E54" w14:textId="63E18751" w:rsidR="00960588" w:rsidRPr="00FD40C3" w:rsidRDefault="00960588" w:rsidP="00923D73">
            <w:pPr>
              <w:ind w:firstLine="0"/>
              <w:jc w:val="left"/>
            </w:pPr>
            <w:r w:rsidRPr="00FD40C3">
              <w:t>Virgawaty Dewy, S.Pd</w:t>
            </w:r>
          </w:p>
        </w:tc>
        <w:tc>
          <w:tcPr>
            <w:tcW w:w="2790" w:type="dxa"/>
            <w:vMerge/>
          </w:tcPr>
          <w:p w14:paraId="00791653" w14:textId="5C70157A" w:rsidR="00960588" w:rsidRPr="00FD40C3" w:rsidRDefault="00960588" w:rsidP="00960588">
            <w:pPr>
              <w:ind w:firstLine="0"/>
            </w:pPr>
          </w:p>
        </w:tc>
        <w:tc>
          <w:tcPr>
            <w:tcW w:w="2931" w:type="dxa"/>
            <w:vMerge/>
          </w:tcPr>
          <w:p w14:paraId="405A1E68" w14:textId="04BCE9DE" w:rsidR="00960588" w:rsidRPr="00FD40C3" w:rsidRDefault="00960588" w:rsidP="00960588">
            <w:pPr>
              <w:ind w:firstLine="0"/>
            </w:pPr>
          </w:p>
        </w:tc>
      </w:tr>
      <w:tr w:rsidR="00960588" w:rsidRPr="00FD40C3" w14:paraId="567F4D59" w14:textId="77777777" w:rsidTr="00177D46">
        <w:tc>
          <w:tcPr>
            <w:tcW w:w="558" w:type="dxa"/>
          </w:tcPr>
          <w:p w14:paraId="64506D0F" w14:textId="77777777" w:rsidR="00960588" w:rsidRPr="00FD40C3" w:rsidRDefault="00960588" w:rsidP="00960588">
            <w:pPr>
              <w:pStyle w:val="ListParagraph"/>
              <w:numPr>
                <w:ilvl w:val="0"/>
                <w:numId w:val="37"/>
              </w:numPr>
              <w:ind w:left="504"/>
              <w:jc w:val="left"/>
            </w:pPr>
          </w:p>
        </w:tc>
        <w:tc>
          <w:tcPr>
            <w:tcW w:w="2160" w:type="dxa"/>
          </w:tcPr>
          <w:p w14:paraId="7C74CC5C" w14:textId="300936EB" w:rsidR="00960588" w:rsidRPr="00FD40C3" w:rsidRDefault="00960588" w:rsidP="00960588">
            <w:pPr>
              <w:ind w:firstLine="0"/>
              <w:jc w:val="left"/>
            </w:pPr>
            <w:r w:rsidRPr="00FD40C3">
              <w:t>Sukma Erawan, S.Kom</w:t>
            </w:r>
          </w:p>
        </w:tc>
        <w:tc>
          <w:tcPr>
            <w:tcW w:w="2790" w:type="dxa"/>
            <w:vMerge/>
          </w:tcPr>
          <w:p w14:paraId="27D0E58D" w14:textId="653B4446" w:rsidR="00960588" w:rsidRPr="00FD40C3" w:rsidRDefault="00960588" w:rsidP="00960588">
            <w:pPr>
              <w:ind w:firstLine="0"/>
            </w:pPr>
          </w:p>
        </w:tc>
        <w:tc>
          <w:tcPr>
            <w:tcW w:w="2931" w:type="dxa"/>
            <w:vMerge/>
          </w:tcPr>
          <w:p w14:paraId="14031D14" w14:textId="20B8F13D" w:rsidR="00960588" w:rsidRPr="00FD40C3" w:rsidRDefault="00960588" w:rsidP="00960588">
            <w:pPr>
              <w:ind w:firstLine="0"/>
            </w:pPr>
          </w:p>
        </w:tc>
      </w:tr>
    </w:tbl>
    <w:p w14:paraId="3380B8C9" w14:textId="5E2972D9" w:rsidR="005262E1" w:rsidRPr="00FD40C3" w:rsidRDefault="005262E1" w:rsidP="00773987">
      <w:pPr>
        <w:ind w:firstLine="0"/>
      </w:pPr>
    </w:p>
    <w:p w14:paraId="7727C944" w14:textId="0D2B9BE2" w:rsidR="00644E18" w:rsidRPr="00FD40C3" w:rsidRDefault="00644E18" w:rsidP="00773987">
      <w:pPr>
        <w:ind w:firstLine="0"/>
      </w:pPr>
      <w:r w:rsidRPr="00FD40C3">
        <w:t>Berdasarkan wawancara yang dilakukan, calon pengguna membutuhkan aplikasi yang bisa melakukan penilaian esai secara masal untuk sehingga pengajar tidak perlu melakukan aktifitas yang berulang (menyalin dan menempel jawaban) untuk setiap jawaban pelajar dan penilaian esai secara tunggal dengan memasukkan satu pasangan jawaban pengajar dan pelajar untuk kasus khusus (seperti esai yang telat dikumpul oleh pelajar).</w:t>
      </w:r>
      <w:r w:rsidR="005A4ACD" w:rsidRPr="00FD40C3">
        <w:t xml:space="preserve"> Aplikasi juga diharapkan dapat menampilkan bobot nilai jawaban pelajar karena menurut narasumber nilai pada esai tidak benar atau salah seluruhnya, melainkan ada bobot pada seberapa benar </w:t>
      </w:r>
      <w:r w:rsidR="00DB0A3F" w:rsidRPr="00FD40C3">
        <w:t>jawaban esai tersebut.</w:t>
      </w:r>
      <w:r w:rsidR="007B2815" w:rsidRPr="00FD40C3">
        <w:t xml:space="preserve"> Kemudian untuk penilaian esai secara masal harus menggunakan tipe dokumen yang sama dari aplikasi ujian pada umumnya.</w:t>
      </w:r>
      <w:r w:rsidR="00DB0A3F" w:rsidRPr="00FD40C3">
        <w:t xml:space="preserve"> Kebutuhan ini diuraikan menjadi kebutuhan teknis yang dijelaskan pada sub-bab 3.4.1.2 Kebutuhan Fungsional.</w:t>
      </w:r>
    </w:p>
    <w:p w14:paraId="49BF6732" w14:textId="77777777" w:rsidR="00644E18" w:rsidRPr="00FD40C3" w:rsidRDefault="00644E18" w:rsidP="00773987">
      <w:pPr>
        <w:ind w:firstLine="0"/>
      </w:pPr>
    </w:p>
    <w:p w14:paraId="6C0ABBD8" w14:textId="247BDA00" w:rsidR="007F3405" w:rsidRPr="00FD40C3" w:rsidRDefault="007F3405" w:rsidP="007F3405">
      <w:pPr>
        <w:pStyle w:val="Heading4"/>
        <w:rPr>
          <w:lang w:val="id-ID"/>
        </w:rPr>
      </w:pPr>
      <w:r w:rsidRPr="00FD40C3">
        <w:rPr>
          <w:lang w:val="id-ID"/>
        </w:rPr>
        <w:t>Kebutuhan Fungsional</w:t>
      </w:r>
    </w:p>
    <w:p w14:paraId="42F1E8CA" w14:textId="74514EBC" w:rsidR="007F3405" w:rsidRPr="00FD40C3" w:rsidRDefault="001E0576" w:rsidP="007F3405">
      <w:pPr>
        <w:ind w:firstLine="0"/>
      </w:pPr>
      <w:r w:rsidRPr="00FD40C3">
        <w:t xml:space="preserve">Pada pengimplementasian aplikasi penilaian esai otomatis berbasis </w:t>
      </w:r>
      <w:r w:rsidRPr="00FD40C3">
        <w:rPr>
          <w:i/>
          <w:iCs/>
        </w:rPr>
        <w:t>website</w:t>
      </w:r>
      <w:r w:rsidRPr="00FD40C3">
        <w:t xml:space="preserve"> ini, perlu beberapa kebutuhan fungsional yang harus dipenuhi untuk aplikasi dapat bekerja semestinya. Kebutuhan fungsional aplikasi berbasis </w:t>
      </w:r>
      <w:r w:rsidRPr="00FD40C3">
        <w:rPr>
          <w:i/>
          <w:iCs/>
        </w:rPr>
        <w:t>website</w:t>
      </w:r>
      <w:r w:rsidRPr="00FD40C3">
        <w:t xml:space="preserve"> dapat dilihat pada Tabel </w:t>
      </w:r>
      <w:r w:rsidR="00572865" w:rsidRPr="00FD40C3">
        <w:t>3.</w:t>
      </w:r>
      <w:r w:rsidR="00CA0172" w:rsidRPr="00FD40C3">
        <w:t>4</w:t>
      </w:r>
      <w:r w:rsidR="00572865" w:rsidRPr="00FD40C3">
        <w:t xml:space="preserve"> </w:t>
      </w:r>
      <w:r w:rsidRPr="00FD40C3">
        <w:t>berikut ini.</w:t>
      </w:r>
    </w:p>
    <w:p w14:paraId="7404BE92" w14:textId="77777777" w:rsidR="00572865" w:rsidRPr="00FD40C3" w:rsidRDefault="00572865" w:rsidP="007F3405">
      <w:pPr>
        <w:ind w:firstLine="0"/>
      </w:pPr>
    </w:p>
    <w:p w14:paraId="0A3DDB5F" w14:textId="0A90C006" w:rsidR="00853507" w:rsidRPr="00FD40C3" w:rsidRDefault="00853507" w:rsidP="00853507">
      <w:pPr>
        <w:pStyle w:val="Tabel3"/>
        <w:rPr>
          <w:lang w:val="id-ID"/>
        </w:rPr>
      </w:pPr>
      <w:bookmarkStart w:id="229" w:name="_Toc153476885"/>
      <w:bookmarkStart w:id="230" w:name="_Toc156335892"/>
      <w:r w:rsidRPr="00FD40C3">
        <w:rPr>
          <w:lang w:val="id-ID"/>
        </w:rPr>
        <w:t>Kebutuhan Fungsional</w:t>
      </w:r>
      <w:bookmarkEnd w:id="229"/>
      <w:bookmarkEnd w:id="230"/>
    </w:p>
    <w:tbl>
      <w:tblPr>
        <w:tblStyle w:val="TableGrid"/>
        <w:tblW w:w="0" w:type="auto"/>
        <w:tblLook w:val="04A0" w:firstRow="1" w:lastRow="0" w:firstColumn="1" w:lastColumn="0" w:noHBand="0" w:noVBand="1"/>
      </w:tblPr>
      <w:tblGrid>
        <w:gridCol w:w="828"/>
        <w:gridCol w:w="7611"/>
      </w:tblGrid>
      <w:tr w:rsidR="00572865" w:rsidRPr="00FD40C3" w14:paraId="4155CDCA" w14:textId="77777777" w:rsidTr="00B97CC1">
        <w:trPr>
          <w:tblHeader/>
        </w:trPr>
        <w:tc>
          <w:tcPr>
            <w:tcW w:w="828" w:type="dxa"/>
          </w:tcPr>
          <w:p w14:paraId="76089BFF" w14:textId="45425DFD" w:rsidR="00572865" w:rsidRPr="00FD40C3" w:rsidRDefault="00572865" w:rsidP="00572865">
            <w:pPr>
              <w:ind w:firstLine="0"/>
              <w:jc w:val="center"/>
              <w:rPr>
                <w:b/>
                <w:bCs/>
              </w:rPr>
            </w:pPr>
            <w:r w:rsidRPr="00FD40C3">
              <w:rPr>
                <w:b/>
                <w:bCs/>
              </w:rPr>
              <w:t>ID</w:t>
            </w:r>
          </w:p>
        </w:tc>
        <w:tc>
          <w:tcPr>
            <w:tcW w:w="7611" w:type="dxa"/>
          </w:tcPr>
          <w:p w14:paraId="43557AD3" w14:textId="3CF19D53" w:rsidR="00572865" w:rsidRPr="00FD40C3" w:rsidRDefault="00572865" w:rsidP="00572865">
            <w:pPr>
              <w:ind w:firstLine="0"/>
              <w:jc w:val="center"/>
              <w:rPr>
                <w:b/>
                <w:bCs/>
              </w:rPr>
            </w:pPr>
            <w:r w:rsidRPr="00FD40C3">
              <w:rPr>
                <w:b/>
                <w:bCs/>
              </w:rPr>
              <w:t>Deskripsi</w:t>
            </w:r>
          </w:p>
        </w:tc>
      </w:tr>
      <w:tr w:rsidR="00FC3981" w:rsidRPr="00FD40C3" w14:paraId="29553AA1" w14:textId="77777777" w:rsidTr="00572865">
        <w:tc>
          <w:tcPr>
            <w:tcW w:w="828" w:type="dxa"/>
          </w:tcPr>
          <w:p w14:paraId="2727E244" w14:textId="45CC79B3" w:rsidR="00FC3981" w:rsidRPr="00FD40C3" w:rsidRDefault="00FC3981" w:rsidP="00572865">
            <w:pPr>
              <w:ind w:firstLine="0"/>
              <w:jc w:val="center"/>
            </w:pPr>
            <w:r w:rsidRPr="00FD40C3">
              <w:t>F</w:t>
            </w:r>
            <w:r w:rsidR="00A807DF" w:rsidRPr="00FD40C3">
              <w:t>0</w:t>
            </w:r>
          </w:p>
        </w:tc>
        <w:tc>
          <w:tcPr>
            <w:tcW w:w="7611" w:type="dxa"/>
          </w:tcPr>
          <w:p w14:paraId="402011BC" w14:textId="2DE7D089" w:rsidR="00FC3981" w:rsidRPr="00FD40C3" w:rsidRDefault="00FC3981" w:rsidP="007F3405">
            <w:pPr>
              <w:ind w:firstLine="0"/>
            </w:pPr>
            <w:r w:rsidRPr="00FD40C3">
              <w:t xml:space="preserve">Aplikasi </w:t>
            </w:r>
            <w:r w:rsidRPr="00FD40C3">
              <w:rPr>
                <w:i/>
                <w:iCs/>
              </w:rPr>
              <w:t>website</w:t>
            </w:r>
            <w:r w:rsidRPr="00FD40C3">
              <w:t xml:space="preserve"> dapat menentukan algoritma penilaian yang digunakan berdasarkan permintaan pengguna melalui tombol</w:t>
            </w:r>
          </w:p>
        </w:tc>
      </w:tr>
      <w:tr w:rsidR="00572865" w:rsidRPr="00FD40C3" w14:paraId="020468FD" w14:textId="77777777" w:rsidTr="00572865">
        <w:tc>
          <w:tcPr>
            <w:tcW w:w="828" w:type="dxa"/>
          </w:tcPr>
          <w:p w14:paraId="13C48FC2" w14:textId="29FFB530" w:rsidR="00572865" w:rsidRPr="00FD40C3" w:rsidRDefault="00572865" w:rsidP="00572865">
            <w:pPr>
              <w:ind w:firstLine="0"/>
              <w:jc w:val="center"/>
            </w:pPr>
            <w:r w:rsidRPr="00FD40C3">
              <w:t>F1A</w:t>
            </w:r>
          </w:p>
        </w:tc>
        <w:tc>
          <w:tcPr>
            <w:tcW w:w="7611" w:type="dxa"/>
          </w:tcPr>
          <w:p w14:paraId="76CBC2FD" w14:textId="19258FA0" w:rsidR="00572865" w:rsidRPr="00FD40C3" w:rsidRDefault="00572865" w:rsidP="007F3405">
            <w:pPr>
              <w:ind w:firstLine="0"/>
            </w:pPr>
            <w:r w:rsidRPr="00FD40C3">
              <w:t xml:space="preserve">Aplikasi </w:t>
            </w:r>
            <w:r w:rsidRPr="00FD40C3">
              <w:rPr>
                <w:i/>
                <w:iCs/>
              </w:rPr>
              <w:t>website</w:t>
            </w:r>
            <w:r w:rsidRPr="00FD40C3">
              <w:t xml:space="preserve"> dapat menerima masukkan dua buah</w:t>
            </w:r>
            <w:r w:rsidR="00B82CEF" w:rsidRPr="00FD40C3">
              <w:t xml:space="preserve"> jawaban berupa</w:t>
            </w:r>
            <w:r w:rsidRPr="00FD40C3">
              <w:t xml:space="preserve"> teks melalui </w:t>
            </w:r>
            <w:r w:rsidRPr="00FD40C3">
              <w:rPr>
                <w:i/>
                <w:iCs/>
              </w:rPr>
              <w:t>input</w:t>
            </w:r>
            <w:r w:rsidRPr="00FD40C3">
              <w:t xml:space="preserve"> </w:t>
            </w:r>
            <w:r w:rsidRPr="00FD40C3">
              <w:rPr>
                <w:i/>
                <w:iCs/>
              </w:rPr>
              <w:t>form</w:t>
            </w:r>
          </w:p>
        </w:tc>
      </w:tr>
      <w:tr w:rsidR="00572865" w:rsidRPr="00FD40C3" w14:paraId="04C14C6E" w14:textId="77777777" w:rsidTr="00572865">
        <w:tc>
          <w:tcPr>
            <w:tcW w:w="828" w:type="dxa"/>
          </w:tcPr>
          <w:p w14:paraId="7E3C55CC" w14:textId="355C9483" w:rsidR="00572865" w:rsidRPr="00FD40C3" w:rsidRDefault="00572865" w:rsidP="00572865">
            <w:pPr>
              <w:ind w:firstLine="0"/>
              <w:jc w:val="center"/>
            </w:pPr>
            <w:r w:rsidRPr="00FD40C3">
              <w:t>F1B</w:t>
            </w:r>
          </w:p>
        </w:tc>
        <w:tc>
          <w:tcPr>
            <w:tcW w:w="7611" w:type="dxa"/>
          </w:tcPr>
          <w:p w14:paraId="6BB47389" w14:textId="76255FB9" w:rsidR="00572865" w:rsidRPr="00FD40C3" w:rsidRDefault="00572865" w:rsidP="007F3405">
            <w:pPr>
              <w:ind w:firstLine="0"/>
            </w:pPr>
            <w:r w:rsidRPr="00FD40C3">
              <w:t xml:space="preserve">Aplikasi </w:t>
            </w:r>
            <w:r w:rsidRPr="00FD40C3">
              <w:rPr>
                <w:i/>
                <w:iCs/>
              </w:rPr>
              <w:t>website</w:t>
            </w:r>
            <w:r w:rsidRPr="00FD40C3">
              <w:t xml:space="preserve"> dapat melakukan penilaian otomatis dari kedua masukkan pada </w:t>
            </w:r>
            <w:r w:rsidR="00B82CEF" w:rsidRPr="00FD40C3">
              <w:t xml:space="preserve">fungsi </w:t>
            </w:r>
            <w:r w:rsidR="00924C81" w:rsidRPr="00FD40C3">
              <w:t xml:space="preserve">dengan ID </w:t>
            </w:r>
            <w:r w:rsidR="00B82CEF" w:rsidRPr="00FD40C3">
              <w:t>F1A</w:t>
            </w:r>
          </w:p>
        </w:tc>
      </w:tr>
      <w:tr w:rsidR="00572865" w:rsidRPr="00FD40C3" w14:paraId="72CFCFC7" w14:textId="77777777" w:rsidTr="00572865">
        <w:tc>
          <w:tcPr>
            <w:tcW w:w="828" w:type="dxa"/>
          </w:tcPr>
          <w:p w14:paraId="074D533E" w14:textId="3CA786C5" w:rsidR="00572865" w:rsidRPr="00FD40C3" w:rsidRDefault="00572865" w:rsidP="00572865">
            <w:pPr>
              <w:ind w:firstLine="0"/>
              <w:jc w:val="center"/>
            </w:pPr>
            <w:r w:rsidRPr="00FD40C3">
              <w:t>F2A</w:t>
            </w:r>
          </w:p>
        </w:tc>
        <w:tc>
          <w:tcPr>
            <w:tcW w:w="7611" w:type="dxa"/>
          </w:tcPr>
          <w:p w14:paraId="3C7F1830" w14:textId="45224F99" w:rsidR="00572865" w:rsidRPr="00FD40C3" w:rsidRDefault="00572865" w:rsidP="007F3405">
            <w:pPr>
              <w:ind w:firstLine="0"/>
            </w:pPr>
            <w:r w:rsidRPr="00FD40C3">
              <w:t xml:space="preserve">Aplikasi </w:t>
            </w:r>
            <w:r w:rsidRPr="00FD40C3">
              <w:rPr>
                <w:i/>
                <w:iCs/>
              </w:rPr>
              <w:t>website</w:t>
            </w:r>
            <w:r w:rsidRPr="00FD40C3">
              <w:t xml:space="preserve"> dapat menerima masukkan </w:t>
            </w:r>
            <w:r w:rsidR="00B77214" w:rsidRPr="00FD40C3">
              <w:t>berkas</w:t>
            </w:r>
            <w:r w:rsidRPr="00FD40C3">
              <w:t xml:space="preserve"> dengan ekstensi </w:t>
            </w:r>
            <w:r w:rsidR="00B77214" w:rsidRPr="00FD40C3">
              <w:t>CSV</w:t>
            </w:r>
            <w:r w:rsidR="00B82CEF" w:rsidRPr="00FD40C3">
              <w:t>, sebuah jawaban berupa teks, nama kolom nama pelajar berupa teks, dan nama kolom jawaban pelajar berupa teks.</w:t>
            </w:r>
          </w:p>
        </w:tc>
      </w:tr>
      <w:tr w:rsidR="00572865" w:rsidRPr="00FD40C3" w14:paraId="6ED6BE2F" w14:textId="77777777" w:rsidTr="00572865">
        <w:tc>
          <w:tcPr>
            <w:tcW w:w="828" w:type="dxa"/>
          </w:tcPr>
          <w:p w14:paraId="5957C3FC" w14:textId="6BF8E76D" w:rsidR="00572865" w:rsidRPr="00FD40C3" w:rsidRDefault="00B82CEF" w:rsidP="00572865">
            <w:pPr>
              <w:ind w:firstLine="0"/>
              <w:jc w:val="center"/>
            </w:pPr>
            <w:r w:rsidRPr="00FD40C3">
              <w:t>F2B</w:t>
            </w:r>
          </w:p>
        </w:tc>
        <w:tc>
          <w:tcPr>
            <w:tcW w:w="7611" w:type="dxa"/>
          </w:tcPr>
          <w:p w14:paraId="17067C2E" w14:textId="57515B5B" w:rsidR="00572865" w:rsidRPr="00FD40C3" w:rsidRDefault="00B82CEF" w:rsidP="007F3405">
            <w:pPr>
              <w:ind w:firstLine="0"/>
            </w:pPr>
            <w:r w:rsidRPr="00FD40C3">
              <w:t xml:space="preserve">Aplikasi </w:t>
            </w:r>
            <w:r w:rsidRPr="00FD40C3">
              <w:rPr>
                <w:i/>
                <w:iCs/>
              </w:rPr>
              <w:t>website</w:t>
            </w:r>
            <w:r w:rsidRPr="00FD40C3">
              <w:t xml:space="preserve"> dapat melakukan penilaian berdasarkan masukkan pada fungsi dengan ID F2A</w:t>
            </w:r>
          </w:p>
        </w:tc>
      </w:tr>
    </w:tbl>
    <w:p w14:paraId="3A513C20" w14:textId="77777777" w:rsidR="00CD3A15" w:rsidRPr="00FD40C3" w:rsidRDefault="00CD3A15" w:rsidP="007F3405">
      <w:pPr>
        <w:ind w:firstLine="0"/>
      </w:pPr>
    </w:p>
    <w:p w14:paraId="02880874" w14:textId="73020620" w:rsidR="00BC0EB2" w:rsidRPr="00FD40C3" w:rsidRDefault="007F3405" w:rsidP="004E4F0D">
      <w:pPr>
        <w:pStyle w:val="Heading4"/>
        <w:rPr>
          <w:lang w:val="id-ID"/>
        </w:rPr>
      </w:pPr>
      <w:r w:rsidRPr="00FD40C3">
        <w:rPr>
          <w:lang w:val="id-ID"/>
        </w:rPr>
        <w:t>Kebutuhan Non-Fungsional</w:t>
      </w:r>
    </w:p>
    <w:p w14:paraId="6A0D7950" w14:textId="0BF699B3" w:rsidR="00884BAC" w:rsidRPr="00FD40C3" w:rsidRDefault="00884BAC" w:rsidP="004E4F0D">
      <w:pPr>
        <w:ind w:firstLine="0"/>
      </w:pPr>
      <w:r w:rsidRPr="00FD40C3">
        <w:t xml:space="preserve">Untuk meningkatkan kenyamanan pengguna saat menggunakan aplikasi penilaian esai otomatis berbasis </w:t>
      </w:r>
      <w:r w:rsidRPr="00F44F69">
        <w:rPr>
          <w:i/>
          <w:iCs/>
        </w:rPr>
        <w:t>website</w:t>
      </w:r>
      <w:r w:rsidRPr="00FD40C3">
        <w:t xml:space="preserve"> ini, diperlukan beberapa kebutuhan non-fungsional </w:t>
      </w:r>
      <w:r w:rsidRPr="00FD40C3">
        <w:lastRenderedPageBreak/>
        <w:t>yang ingin dikembangkan. Kebutuhan ini dapat meningkatkan retensi pengguna agar lebih nyaman saat menggunakan aplikasi ini. Pada Tabel 3.</w:t>
      </w:r>
      <w:r w:rsidR="00CA0172" w:rsidRPr="00FD40C3">
        <w:t>5</w:t>
      </w:r>
      <w:r w:rsidRPr="00FD40C3">
        <w:t xml:space="preserve"> dibawah ini dapat dilihat kebutuhan non-fungsional yang akan dipenuhi.</w:t>
      </w:r>
    </w:p>
    <w:p w14:paraId="2B6AFB35" w14:textId="77777777" w:rsidR="0001080E" w:rsidRPr="00FD40C3" w:rsidRDefault="0001080E" w:rsidP="004E4F0D">
      <w:pPr>
        <w:ind w:firstLine="0"/>
      </w:pPr>
    </w:p>
    <w:p w14:paraId="59D018AD" w14:textId="60370059" w:rsidR="008D0E96" w:rsidRPr="00FD40C3" w:rsidRDefault="008D0E96" w:rsidP="008D0E96">
      <w:pPr>
        <w:pStyle w:val="Tabel3"/>
        <w:rPr>
          <w:lang w:val="id-ID"/>
        </w:rPr>
      </w:pPr>
      <w:bookmarkStart w:id="231" w:name="_Toc153476886"/>
      <w:bookmarkStart w:id="232" w:name="_Toc156335893"/>
      <w:r w:rsidRPr="00FD40C3">
        <w:rPr>
          <w:lang w:val="id-ID"/>
        </w:rPr>
        <w:t>Kebutuhan Non-Fungsional</w:t>
      </w:r>
      <w:bookmarkEnd w:id="231"/>
      <w:bookmarkEnd w:id="232"/>
    </w:p>
    <w:tbl>
      <w:tblPr>
        <w:tblStyle w:val="TableGrid"/>
        <w:tblW w:w="0" w:type="auto"/>
        <w:tblLook w:val="04A0" w:firstRow="1" w:lastRow="0" w:firstColumn="1" w:lastColumn="0" w:noHBand="0" w:noVBand="1"/>
      </w:tblPr>
      <w:tblGrid>
        <w:gridCol w:w="828"/>
        <w:gridCol w:w="7611"/>
      </w:tblGrid>
      <w:tr w:rsidR="00884BAC" w:rsidRPr="00FD40C3" w14:paraId="31B00FC8" w14:textId="77777777" w:rsidTr="00B97CC1">
        <w:trPr>
          <w:tblHeader/>
        </w:trPr>
        <w:tc>
          <w:tcPr>
            <w:tcW w:w="828" w:type="dxa"/>
          </w:tcPr>
          <w:p w14:paraId="72B847A7" w14:textId="20A3C521" w:rsidR="00884BAC" w:rsidRPr="00FD40C3" w:rsidRDefault="00884BAC" w:rsidP="00884BAC">
            <w:pPr>
              <w:ind w:firstLine="0"/>
              <w:jc w:val="center"/>
              <w:rPr>
                <w:b/>
                <w:bCs/>
              </w:rPr>
            </w:pPr>
            <w:r w:rsidRPr="00FD40C3">
              <w:rPr>
                <w:b/>
                <w:bCs/>
              </w:rPr>
              <w:t>ID</w:t>
            </w:r>
          </w:p>
        </w:tc>
        <w:tc>
          <w:tcPr>
            <w:tcW w:w="7611" w:type="dxa"/>
          </w:tcPr>
          <w:p w14:paraId="22A1BBD8" w14:textId="5CCDA396" w:rsidR="00884BAC" w:rsidRPr="00FD40C3" w:rsidRDefault="00884BAC" w:rsidP="00884BAC">
            <w:pPr>
              <w:ind w:firstLine="0"/>
              <w:jc w:val="center"/>
              <w:rPr>
                <w:b/>
                <w:bCs/>
              </w:rPr>
            </w:pPr>
            <w:r w:rsidRPr="00FD40C3">
              <w:rPr>
                <w:b/>
                <w:bCs/>
              </w:rPr>
              <w:t>Deskripsi</w:t>
            </w:r>
          </w:p>
        </w:tc>
      </w:tr>
      <w:tr w:rsidR="00884BAC" w:rsidRPr="00FD40C3" w14:paraId="7BD65879" w14:textId="77777777" w:rsidTr="00884BAC">
        <w:tc>
          <w:tcPr>
            <w:tcW w:w="828" w:type="dxa"/>
          </w:tcPr>
          <w:p w14:paraId="4A5A3BFB" w14:textId="4827E506" w:rsidR="00884BAC" w:rsidRPr="00FD40C3" w:rsidRDefault="001B2779" w:rsidP="00884BAC">
            <w:pPr>
              <w:ind w:firstLine="0"/>
              <w:jc w:val="center"/>
            </w:pPr>
            <w:r w:rsidRPr="00FD40C3">
              <w:t>NF1</w:t>
            </w:r>
          </w:p>
        </w:tc>
        <w:tc>
          <w:tcPr>
            <w:tcW w:w="7611" w:type="dxa"/>
          </w:tcPr>
          <w:p w14:paraId="02BBDB3D" w14:textId="17949AF9" w:rsidR="00884BAC" w:rsidRPr="00FD40C3" w:rsidRDefault="001B2779" w:rsidP="00884BAC">
            <w:pPr>
              <w:ind w:firstLine="0"/>
            </w:pPr>
            <w:r w:rsidRPr="00FD40C3">
              <w:t xml:space="preserve">Aplikasi </w:t>
            </w:r>
            <w:r w:rsidRPr="00FD40C3">
              <w:rPr>
                <w:i/>
                <w:iCs/>
              </w:rPr>
              <w:t>website</w:t>
            </w:r>
            <w:r w:rsidRPr="00FD40C3">
              <w:t xml:space="preserve"> dapat digunakan pada berbagai perangkat, komputer dan mobile</w:t>
            </w:r>
          </w:p>
        </w:tc>
      </w:tr>
      <w:tr w:rsidR="00F161E9" w:rsidRPr="00FD40C3" w14:paraId="11C75D2E" w14:textId="77777777" w:rsidTr="00884BAC">
        <w:tc>
          <w:tcPr>
            <w:tcW w:w="828" w:type="dxa"/>
          </w:tcPr>
          <w:p w14:paraId="20B3EFDB" w14:textId="498BF312" w:rsidR="00F161E9" w:rsidRPr="00FD40C3" w:rsidRDefault="00F161E9" w:rsidP="00884BAC">
            <w:pPr>
              <w:ind w:firstLine="0"/>
              <w:jc w:val="center"/>
            </w:pPr>
            <w:r w:rsidRPr="00FD40C3">
              <w:t>NF2</w:t>
            </w:r>
          </w:p>
        </w:tc>
        <w:tc>
          <w:tcPr>
            <w:tcW w:w="7611" w:type="dxa"/>
          </w:tcPr>
          <w:p w14:paraId="3205562A" w14:textId="500A18E2" w:rsidR="00F161E9" w:rsidRPr="00FD40C3" w:rsidRDefault="00F161E9" w:rsidP="00884BAC">
            <w:pPr>
              <w:ind w:firstLine="0"/>
            </w:pPr>
            <w:r w:rsidRPr="00FD40C3">
              <w:t xml:space="preserve">Aplikasi </w:t>
            </w:r>
            <w:r w:rsidRPr="00FD40C3">
              <w:rPr>
                <w:i/>
                <w:iCs/>
              </w:rPr>
              <w:t>website</w:t>
            </w:r>
            <w:r w:rsidRPr="00FD40C3">
              <w:t xml:space="preserve"> dapat dijalankan pada </w:t>
            </w:r>
            <w:r w:rsidR="00084368" w:rsidRPr="00FD40C3">
              <w:t>peramban web</w:t>
            </w:r>
            <w:r w:rsidR="007B77CB" w:rsidRPr="00FD40C3">
              <w:t xml:space="preserve"> yang mendukung ES6</w:t>
            </w:r>
          </w:p>
        </w:tc>
      </w:tr>
      <w:tr w:rsidR="00D84E46" w:rsidRPr="00FD40C3" w14:paraId="62BB9A07" w14:textId="77777777" w:rsidTr="00884BAC">
        <w:tc>
          <w:tcPr>
            <w:tcW w:w="828" w:type="dxa"/>
          </w:tcPr>
          <w:p w14:paraId="16BC8819" w14:textId="19CC9776" w:rsidR="00D84E46" w:rsidRPr="00FD40C3" w:rsidRDefault="00D84E46" w:rsidP="00884BAC">
            <w:pPr>
              <w:ind w:firstLine="0"/>
              <w:jc w:val="center"/>
            </w:pPr>
            <w:r w:rsidRPr="00FD40C3">
              <w:t>NF3</w:t>
            </w:r>
          </w:p>
        </w:tc>
        <w:tc>
          <w:tcPr>
            <w:tcW w:w="7611" w:type="dxa"/>
          </w:tcPr>
          <w:p w14:paraId="59BDD5B0" w14:textId="6AE902CA" w:rsidR="00D84E46" w:rsidRPr="00FD40C3" w:rsidRDefault="00D84E46" w:rsidP="00884BAC">
            <w:pPr>
              <w:ind w:firstLine="0"/>
            </w:pPr>
            <w:r w:rsidRPr="00FD40C3">
              <w:t xml:space="preserve">Aplikasi </w:t>
            </w:r>
            <w:r w:rsidRPr="00FD40C3">
              <w:rPr>
                <w:i/>
                <w:iCs/>
              </w:rPr>
              <w:t>website</w:t>
            </w:r>
            <w:r w:rsidRPr="00FD40C3">
              <w:t xml:space="preserve"> memiliki tampilan yang menyesuaikan dengan ukuran layar perangkat yang digunakan (responsif)</w:t>
            </w:r>
          </w:p>
        </w:tc>
      </w:tr>
    </w:tbl>
    <w:p w14:paraId="2496C3EA" w14:textId="77777777" w:rsidR="00884BAC" w:rsidRPr="00FD40C3" w:rsidRDefault="00884BAC" w:rsidP="004E4F0D">
      <w:pPr>
        <w:ind w:firstLine="0"/>
      </w:pPr>
    </w:p>
    <w:p w14:paraId="2C2CC2E3" w14:textId="563B314F" w:rsidR="007F3405" w:rsidRPr="00FD40C3" w:rsidRDefault="00D376BA" w:rsidP="00D376BA">
      <w:pPr>
        <w:pStyle w:val="Heading4"/>
        <w:rPr>
          <w:lang w:val="id-ID"/>
        </w:rPr>
      </w:pPr>
      <w:r w:rsidRPr="00FD40C3">
        <w:rPr>
          <w:lang w:val="id-ID"/>
        </w:rPr>
        <w:t>Use Case Diagram</w:t>
      </w:r>
    </w:p>
    <w:p w14:paraId="042C5087" w14:textId="19AF8FCE" w:rsidR="00D376BA" w:rsidRPr="00FD40C3" w:rsidRDefault="00506C73" w:rsidP="00D376BA">
      <w:pPr>
        <w:ind w:firstLine="0"/>
      </w:pPr>
      <w:r w:rsidRPr="00FD40C3">
        <w:rPr>
          <w:i/>
          <w:iCs/>
        </w:rPr>
        <w:t>Use Case Diagram</w:t>
      </w:r>
      <w:r w:rsidRPr="00FD40C3">
        <w:t xml:space="preserve"> adalah diagram yang digunakan untuk menggambarkan sebuah interaksi yang dapat terjadi antara pengguna dan sistem. Pada Gambar</w:t>
      </w:r>
      <w:r w:rsidR="00D46CAA" w:rsidRPr="00FD40C3">
        <w:t xml:space="preserve"> 3.</w:t>
      </w:r>
      <w:r w:rsidR="00791A5A" w:rsidRPr="00FD40C3">
        <w:t>4</w:t>
      </w:r>
      <w:r w:rsidRPr="00FD40C3">
        <w:t xml:space="preserve"> dibawah ini dapat diperhatikan interaksi pengguna pada sistem yang terjadi pada sistem yang hendak dibangun.</w:t>
      </w:r>
    </w:p>
    <w:p w14:paraId="38E378AD" w14:textId="77777777" w:rsidR="00B54BC6" w:rsidRPr="00FD40C3" w:rsidRDefault="00B54BC6" w:rsidP="00D376BA">
      <w:pPr>
        <w:ind w:firstLine="0"/>
      </w:pPr>
    </w:p>
    <w:p w14:paraId="603622CF" w14:textId="242AF341" w:rsidR="00506C73" w:rsidRPr="00FD40C3" w:rsidRDefault="00B54BC6" w:rsidP="00B54BC6">
      <w:pPr>
        <w:ind w:firstLine="0"/>
        <w:jc w:val="center"/>
      </w:pPr>
      <w:r w:rsidRPr="00FD40C3">
        <w:rPr>
          <w:noProof/>
        </w:rPr>
        <w:drawing>
          <wp:inline distT="0" distB="0" distL="0" distR="0" wp14:anchorId="1EC2CE7F" wp14:editId="2984D88D">
            <wp:extent cx="3240866" cy="3577754"/>
            <wp:effectExtent l="19050" t="1905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solidFill>
                        <a:schemeClr val="tx1"/>
                      </a:solidFill>
                    </a:ln>
                  </pic:spPr>
                </pic:pic>
              </a:graphicData>
            </a:graphic>
          </wp:inline>
        </w:drawing>
      </w:r>
    </w:p>
    <w:p w14:paraId="5DB89A89" w14:textId="38C840A0" w:rsidR="00506C73" w:rsidRPr="00FD40C3" w:rsidRDefault="00D46CAA" w:rsidP="00791A5A">
      <w:pPr>
        <w:pStyle w:val="Gambar3"/>
        <w:rPr>
          <w:lang w:val="id-ID"/>
        </w:rPr>
      </w:pPr>
      <w:bookmarkStart w:id="233" w:name="_Toc130882374"/>
      <w:bookmarkStart w:id="234" w:name="_Toc156335915"/>
      <w:r w:rsidRPr="00FD40C3">
        <w:rPr>
          <w:i/>
          <w:iCs/>
          <w:lang w:val="id-ID"/>
        </w:rPr>
        <w:t>Use Case Diagram</w:t>
      </w:r>
      <w:r w:rsidRPr="00FD40C3">
        <w:rPr>
          <w:lang w:val="id-ID"/>
        </w:rPr>
        <w:t xml:space="preserve"> Aplikasi</w:t>
      </w:r>
      <w:bookmarkEnd w:id="233"/>
      <w:bookmarkEnd w:id="234"/>
    </w:p>
    <w:p w14:paraId="68EE3C9C" w14:textId="43C23EBD" w:rsidR="00D46CAA" w:rsidRPr="00FD40C3" w:rsidRDefault="00D46CAA" w:rsidP="00D46CAA">
      <w:pPr>
        <w:jc w:val="center"/>
      </w:pPr>
    </w:p>
    <w:p w14:paraId="3E430ACB" w14:textId="1940BD1C" w:rsidR="00D46CAA" w:rsidRPr="00FD40C3" w:rsidRDefault="00D46CAA" w:rsidP="00D46CAA">
      <w:pPr>
        <w:ind w:firstLine="0"/>
      </w:pPr>
      <w:r w:rsidRPr="00FD40C3">
        <w:lastRenderedPageBreak/>
        <w:t>Pada Gambar 3.</w:t>
      </w:r>
      <w:r w:rsidR="00791A5A" w:rsidRPr="00FD40C3">
        <w:t>4</w:t>
      </w:r>
      <w:r w:rsidRPr="00FD40C3">
        <w:t xml:space="preserve"> tersebut, aktor merupakan pengajar yang ingin melakukan </w:t>
      </w:r>
      <w:r w:rsidR="00F44F69" w:rsidRPr="00FD40C3">
        <w:t>pengecekan</w:t>
      </w:r>
      <w:r w:rsidRPr="00FD40C3">
        <w:t xml:space="preserve"> jawaban esai milik pelajar. </w:t>
      </w:r>
      <w:r w:rsidR="00B54BC6" w:rsidRPr="00FD40C3">
        <w:t xml:space="preserve">Pengguna dapat melihat hasil jawaban yang diperiksa dengan mengirimkan esai yang ingin diperiksa, kemudian memilih bahasa dan teknik </w:t>
      </w:r>
      <w:r w:rsidR="00F44F69" w:rsidRPr="00FD40C3">
        <w:t>pengecekan</w:t>
      </w:r>
      <w:r w:rsidR="00B54BC6" w:rsidRPr="00FD40C3">
        <w:t xml:space="preserve"> yang diinginkan.</w:t>
      </w:r>
    </w:p>
    <w:p w14:paraId="1B191F5A" w14:textId="77777777" w:rsidR="00506C73" w:rsidRPr="00FD40C3" w:rsidRDefault="00506C73" w:rsidP="00D376BA">
      <w:pPr>
        <w:ind w:firstLine="0"/>
      </w:pPr>
    </w:p>
    <w:p w14:paraId="4EA4A77A" w14:textId="2972C40E" w:rsidR="00D376BA" w:rsidRPr="00FD40C3" w:rsidRDefault="00D376BA" w:rsidP="00D376BA">
      <w:pPr>
        <w:pStyle w:val="Heading4"/>
        <w:rPr>
          <w:lang w:val="id-ID"/>
        </w:rPr>
      </w:pPr>
      <w:r w:rsidRPr="00FD40C3">
        <w:rPr>
          <w:lang w:val="id-ID"/>
        </w:rPr>
        <w:t>Activity Diagram</w:t>
      </w:r>
    </w:p>
    <w:p w14:paraId="3EE4D5A7" w14:textId="66A86072" w:rsidR="00895795" w:rsidRPr="00FD40C3" w:rsidRDefault="006C23E4" w:rsidP="00895795">
      <w:pPr>
        <w:ind w:firstLine="0"/>
      </w:pPr>
      <w:r w:rsidRPr="00FD40C3">
        <w:rPr>
          <w:i/>
          <w:iCs/>
        </w:rPr>
        <w:t>Activity diagram</w:t>
      </w:r>
      <w:r w:rsidRPr="00FD40C3">
        <w:t xml:space="preserve"> digunakan untuk menggambarkan alur pekerjaan dari aktivitas pada suatu sistem. Pada </w:t>
      </w:r>
      <w:r w:rsidR="000146BC" w:rsidRPr="00FD40C3">
        <w:t>G</w:t>
      </w:r>
      <w:r w:rsidRPr="00FD40C3">
        <w:t>ambar 3.</w:t>
      </w:r>
      <w:r w:rsidR="00791A5A" w:rsidRPr="00FD40C3">
        <w:t>5</w:t>
      </w:r>
      <w:r w:rsidRPr="00FD40C3">
        <w:t xml:space="preserve"> berikut ini dapat dilihat </w:t>
      </w:r>
      <w:r w:rsidRPr="00FD40C3">
        <w:rPr>
          <w:i/>
          <w:iCs/>
        </w:rPr>
        <w:t>activity diagram</w:t>
      </w:r>
      <w:r w:rsidRPr="00FD40C3">
        <w:t xml:space="preserve"> dari aplikasi yang akan dibangun pada penelitian ini.</w:t>
      </w:r>
    </w:p>
    <w:p w14:paraId="0F47D78C" w14:textId="5224C763" w:rsidR="006C23E4" w:rsidRPr="00FD40C3" w:rsidRDefault="006C23E4" w:rsidP="00895795">
      <w:pPr>
        <w:ind w:firstLine="0"/>
      </w:pPr>
    </w:p>
    <w:p w14:paraId="6801FD46" w14:textId="6E5CF7A8" w:rsidR="006C23E4" w:rsidRPr="00FD40C3" w:rsidRDefault="00010825" w:rsidP="0092427E">
      <w:pPr>
        <w:ind w:firstLine="0"/>
        <w:jc w:val="center"/>
      </w:pPr>
      <w:r w:rsidRPr="00FD40C3">
        <w:rPr>
          <w:noProof/>
        </w:rPr>
        <w:drawing>
          <wp:inline distT="0" distB="0" distL="0" distR="0" wp14:anchorId="47DEDC03" wp14:editId="2FB62C65">
            <wp:extent cx="4181475" cy="555703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4184696" cy="5561313"/>
                    </a:xfrm>
                    <a:prstGeom prst="rect">
                      <a:avLst/>
                    </a:prstGeom>
                    <a:noFill/>
                    <a:ln>
                      <a:noFill/>
                    </a:ln>
                  </pic:spPr>
                </pic:pic>
              </a:graphicData>
            </a:graphic>
          </wp:inline>
        </w:drawing>
      </w:r>
    </w:p>
    <w:p w14:paraId="140AE064" w14:textId="3CE737FE" w:rsidR="006413A7" w:rsidRPr="00FD40C3" w:rsidRDefault="0092427E" w:rsidP="00685E77">
      <w:pPr>
        <w:pStyle w:val="Gambar3"/>
        <w:rPr>
          <w:lang w:val="id-ID"/>
        </w:rPr>
      </w:pPr>
      <w:bookmarkStart w:id="235" w:name="_Toc130882375"/>
      <w:bookmarkStart w:id="236" w:name="_Toc156335916"/>
      <w:r w:rsidRPr="00FD40C3">
        <w:rPr>
          <w:i/>
          <w:iCs/>
          <w:lang w:val="id-ID"/>
        </w:rPr>
        <w:t xml:space="preserve">Activity Diagram </w:t>
      </w:r>
      <w:r w:rsidRPr="00FD40C3">
        <w:rPr>
          <w:lang w:val="id-ID"/>
        </w:rPr>
        <w:t>Aplikasi</w:t>
      </w:r>
      <w:bookmarkEnd w:id="235"/>
      <w:bookmarkEnd w:id="236"/>
    </w:p>
    <w:p w14:paraId="18F2966D" w14:textId="35E9344F" w:rsidR="0092427E" w:rsidRPr="00FD40C3" w:rsidRDefault="0092427E" w:rsidP="0092427E">
      <w:pPr>
        <w:ind w:firstLine="0"/>
      </w:pPr>
      <w:r w:rsidRPr="00FD40C3">
        <w:lastRenderedPageBreak/>
        <w:t>Pada Gambar 3.</w:t>
      </w:r>
      <w:r w:rsidR="00791A5A" w:rsidRPr="00FD40C3">
        <w:t>5</w:t>
      </w:r>
      <w:r w:rsidRPr="00FD40C3">
        <w:t xml:space="preserve"> tersebut dapat diperhatikan bahwa aplikasi dimulai dengan pengguna memilih bahasa dan metode penilaian yang akan digunakan. Kemudian berdasarkan pilihan tersebut, sistem akan menentukan masukkan yang dapat dilakukan oleh pengguna. Apabila semua masukkan telah diisi, kemudian sistem akan meminta </w:t>
      </w:r>
      <w:r w:rsidRPr="00FD40C3">
        <w:rPr>
          <w:i/>
          <w:iCs/>
        </w:rPr>
        <w:t>server</w:t>
      </w:r>
      <w:r w:rsidRPr="00FD40C3">
        <w:t xml:space="preserve"> melakukan penilaian yang diminta oleh pengguna berdasarkan bahasa dan metode penilaian. Setelah </w:t>
      </w:r>
      <w:r w:rsidRPr="00FD40C3">
        <w:rPr>
          <w:i/>
          <w:iCs/>
        </w:rPr>
        <w:t>server</w:t>
      </w:r>
      <w:r w:rsidRPr="00FD40C3">
        <w:t xml:space="preserve"> selesai melakukan penilaian, </w:t>
      </w:r>
      <w:r w:rsidRPr="00FD40C3">
        <w:rPr>
          <w:i/>
          <w:iCs/>
        </w:rPr>
        <w:t>server</w:t>
      </w:r>
      <w:r w:rsidRPr="00FD40C3">
        <w:t xml:space="preserve"> akan mengirimkan hasil penilaian untuk ditampilkan pada aplikasi agar dapat dilihat oleh pengguna.</w:t>
      </w:r>
    </w:p>
    <w:p w14:paraId="0313E017" w14:textId="2C8886BB" w:rsidR="00B925A0" w:rsidRPr="00FD40C3" w:rsidRDefault="00B925A0" w:rsidP="0092427E">
      <w:pPr>
        <w:ind w:firstLine="0"/>
      </w:pPr>
    </w:p>
    <w:p w14:paraId="0CA58C81" w14:textId="38025F3B" w:rsidR="00B925A0" w:rsidRPr="00FD40C3" w:rsidRDefault="00B925A0" w:rsidP="00B925A0">
      <w:pPr>
        <w:pStyle w:val="Heading4"/>
        <w:rPr>
          <w:lang w:val="id-ID"/>
        </w:rPr>
      </w:pPr>
      <w:r w:rsidRPr="00FD40C3">
        <w:rPr>
          <w:lang w:val="id-ID"/>
        </w:rPr>
        <w:t>Mockup</w:t>
      </w:r>
    </w:p>
    <w:p w14:paraId="4E0C38C5" w14:textId="4729BE50" w:rsidR="00B925A0" w:rsidRPr="00FD40C3" w:rsidRDefault="00BA7603" w:rsidP="00B925A0">
      <w:pPr>
        <w:ind w:firstLine="0"/>
      </w:pPr>
      <w:r w:rsidRPr="00FD40C3">
        <w:t>Untuk pengguna dapat menggunakan aplikasi web yang akan dibangun, perlu dibuat sebuah desain antarmuka agar dapat mengoperasikan aplikasinya. Perancangan antarmuka ini dilakukan pada tahap kebutuhan sebagai perencanaan terhadap gambaran aplikasi yang akan dikembangkan. Rancangan antarmuka aplikasi dapat dilihat sebagai berikut.</w:t>
      </w:r>
    </w:p>
    <w:p w14:paraId="2776E7C5" w14:textId="17A628D7" w:rsidR="00BA7603" w:rsidRPr="00FD40C3" w:rsidRDefault="00BA7603" w:rsidP="00B925A0">
      <w:pPr>
        <w:ind w:firstLine="0"/>
      </w:pPr>
    </w:p>
    <w:p w14:paraId="5C798364" w14:textId="0429C789" w:rsidR="00BA7603" w:rsidRPr="00FD40C3" w:rsidRDefault="00A75D25" w:rsidP="00BA7603">
      <w:pPr>
        <w:ind w:firstLine="0"/>
        <w:jc w:val="center"/>
      </w:pPr>
      <w:r w:rsidRPr="00FD40C3">
        <w:rPr>
          <w:noProof/>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0B2D1EF2" w:rsidR="00D376BA" w:rsidRPr="00FD40C3" w:rsidRDefault="00A75D25" w:rsidP="00940980">
      <w:pPr>
        <w:pStyle w:val="Gambar3"/>
        <w:rPr>
          <w:lang w:val="id-ID"/>
        </w:rPr>
      </w:pPr>
      <w:bookmarkStart w:id="237" w:name="_Toc130882376"/>
      <w:bookmarkStart w:id="238" w:name="_Toc156335917"/>
      <w:r w:rsidRPr="00FD40C3">
        <w:rPr>
          <w:i/>
          <w:iCs/>
          <w:lang w:val="id-ID"/>
        </w:rPr>
        <w:t>Mockup</w:t>
      </w:r>
      <w:r w:rsidRPr="00FD40C3">
        <w:rPr>
          <w:lang w:val="id-ID"/>
        </w:rPr>
        <w:t xml:space="preserve"> Halaman Home</w:t>
      </w:r>
      <w:bookmarkEnd w:id="237"/>
      <w:bookmarkEnd w:id="238"/>
    </w:p>
    <w:p w14:paraId="5A533B03" w14:textId="77777777" w:rsidR="00A75D25" w:rsidRPr="00FD40C3" w:rsidRDefault="00A75D25" w:rsidP="00A75D25">
      <w:pPr>
        <w:ind w:firstLine="0"/>
      </w:pPr>
    </w:p>
    <w:p w14:paraId="424E7399" w14:textId="366A4ACA" w:rsidR="00A75D25" w:rsidRPr="00FD40C3" w:rsidRDefault="00A75D25" w:rsidP="00A75D25">
      <w:pPr>
        <w:ind w:firstLine="0"/>
      </w:pPr>
      <w:r w:rsidRPr="00FD40C3">
        <w:t xml:space="preserve">Saat pengguna mengakses halaman </w:t>
      </w:r>
      <w:r w:rsidRPr="00FD40C3">
        <w:rPr>
          <w:i/>
          <w:iCs/>
        </w:rPr>
        <w:t>website</w:t>
      </w:r>
      <w:r w:rsidRPr="00FD40C3">
        <w:t>, pengguna akan ditunjukkan halaman beranda seperti pada Gambar 3.</w:t>
      </w:r>
      <w:r w:rsidR="00940980" w:rsidRPr="00FD40C3">
        <w:t>6</w:t>
      </w:r>
      <w:r w:rsidRPr="00FD40C3">
        <w:t xml:space="preserve"> dimana pengguna dapat memilih bahasa yang akan digunakan, dan metode penilaian yang akan digunakan dengan sebelah kiri </w:t>
      </w:r>
      <w:r w:rsidRPr="00FD40C3">
        <w:lastRenderedPageBreak/>
        <w:t>merupakan metode tunggal dan sebelah kanan merupakan metode jamak. Pengguna juga dapat mengakses halaman bantuan dengan menekan logo tanda tanya yang ada pada pojok kanan atas halaman beranda web.</w:t>
      </w:r>
    </w:p>
    <w:p w14:paraId="6C64D4FD" w14:textId="734BDD53" w:rsidR="00A75D25" w:rsidRPr="00FD40C3" w:rsidRDefault="00A75D25" w:rsidP="00A75D25">
      <w:pPr>
        <w:ind w:firstLine="0"/>
      </w:pPr>
    </w:p>
    <w:p w14:paraId="4076BD40" w14:textId="7C2D457B" w:rsidR="00A75D25" w:rsidRPr="00FD40C3" w:rsidRDefault="00A75D25" w:rsidP="00A75D25">
      <w:pPr>
        <w:ind w:firstLine="0"/>
        <w:jc w:val="center"/>
      </w:pPr>
      <w:r w:rsidRPr="00FD40C3">
        <w:rPr>
          <w:noProof/>
        </w:rPr>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62AF4D44" w:rsidR="00A75D25" w:rsidRPr="00FD40C3" w:rsidRDefault="00A75D25" w:rsidP="00940980">
      <w:pPr>
        <w:pStyle w:val="Gambar3"/>
        <w:rPr>
          <w:lang w:val="id-ID"/>
        </w:rPr>
      </w:pPr>
      <w:bookmarkStart w:id="239" w:name="_Toc130882377"/>
      <w:bookmarkStart w:id="240" w:name="_Toc156335918"/>
      <w:r w:rsidRPr="00FD40C3">
        <w:rPr>
          <w:i/>
          <w:iCs/>
          <w:lang w:val="id-ID"/>
        </w:rPr>
        <w:t>Mockup</w:t>
      </w:r>
      <w:r w:rsidRPr="00FD40C3">
        <w:rPr>
          <w:lang w:val="id-ID"/>
        </w:rPr>
        <w:t xml:space="preserve"> Metode Penilaian Tunggal</w:t>
      </w:r>
      <w:bookmarkEnd w:id="239"/>
      <w:bookmarkEnd w:id="240"/>
    </w:p>
    <w:p w14:paraId="08EFECD6" w14:textId="28A0635A" w:rsidR="00A75D25" w:rsidRPr="00FD40C3" w:rsidRDefault="00A75D25" w:rsidP="00A75D25">
      <w:pPr>
        <w:ind w:firstLine="0"/>
      </w:pPr>
    </w:p>
    <w:p w14:paraId="2C102E71" w14:textId="3A478859" w:rsidR="00A75D25" w:rsidRPr="00FD40C3" w:rsidRDefault="00A75D25" w:rsidP="00A75D25">
      <w:pPr>
        <w:ind w:firstLine="0"/>
      </w:pPr>
      <w:r w:rsidRPr="00FD40C3">
        <w:t>Pada Gambar 3.</w:t>
      </w:r>
      <w:r w:rsidR="00940980" w:rsidRPr="00FD40C3">
        <w:t>7</w:t>
      </w:r>
      <w:r w:rsidRPr="00FD40C3">
        <w:t xml:space="preserve"> merupakan tampilan yang akan dilihat pengguna apabila memilih metode penilaian tunggal. Pada halaman ini, pengguna sebagai pengajar dapat mengisi jawaban pengajar di sebelah kiri dan jawaban </w:t>
      </w:r>
      <w:r w:rsidR="005D5457" w:rsidRPr="00FD40C3">
        <w:t>pelajar untuk dinilai di sebelah kanan.</w:t>
      </w:r>
      <w:r w:rsidRPr="00FD40C3">
        <w:t xml:space="preserve"> </w:t>
      </w:r>
    </w:p>
    <w:p w14:paraId="4610468B" w14:textId="796F0BC6" w:rsidR="005D5457" w:rsidRPr="00FD40C3" w:rsidRDefault="005D5457" w:rsidP="00A75D25">
      <w:pPr>
        <w:ind w:firstLine="0"/>
      </w:pPr>
    </w:p>
    <w:p w14:paraId="34239D7F" w14:textId="61ADA452" w:rsidR="005D5457" w:rsidRPr="00FD40C3" w:rsidRDefault="005D5457" w:rsidP="005D5457">
      <w:pPr>
        <w:ind w:firstLine="0"/>
        <w:jc w:val="center"/>
      </w:pPr>
      <w:r w:rsidRPr="00FD40C3">
        <w:rPr>
          <w:noProof/>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3BF3B571" w:rsidR="005D5457" w:rsidRPr="00FD40C3" w:rsidRDefault="005D5457" w:rsidP="00940980">
      <w:pPr>
        <w:pStyle w:val="Gambar3"/>
        <w:rPr>
          <w:lang w:val="id-ID"/>
        </w:rPr>
      </w:pPr>
      <w:bookmarkStart w:id="241" w:name="_Toc130882378"/>
      <w:bookmarkStart w:id="242" w:name="_Toc156335919"/>
      <w:r w:rsidRPr="00FD40C3">
        <w:rPr>
          <w:i/>
          <w:iCs/>
          <w:lang w:val="id-ID"/>
        </w:rPr>
        <w:t>Mockup</w:t>
      </w:r>
      <w:r w:rsidRPr="00FD40C3">
        <w:rPr>
          <w:lang w:val="id-ID"/>
        </w:rPr>
        <w:t xml:space="preserve"> Hasil Metode Penilaian Tunggal</w:t>
      </w:r>
      <w:bookmarkEnd w:id="241"/>
      <w:bookmarkEnd w:id="242"/>
    </w:p>
    <w:p w14:paraId="0AFDEE24" w14:textId="63A3A713" w:rsidR="00A75D25" w:rsidRPr="00FD40C3" w:rsidRDefault="005D5457" w:rsidP="00A75D25">
      <w:pPr>
        <w:ind w:firstLine="0"/>
      </w:pPr>
      <w:r w:rsidRPr="00FD40C3">
        <w:lastRenderedPageBreak/>
        <w:t>Setelah memproses penilaian otomatis, aplikasi akan mengarahkan pengguna ke halaman hasil penilaian dengan metode penilaian 1 sebagaimana ditunjukkan pada Gambar 3.</w:t>
      </w:r>
      <w:r w:rsidR="00940980" w:rsidRPr="00FD40C3">
        <w:t>8</w:t>
      </w:r>
      <w:r w:rsidRPr="00FD40C3">
        <w:t xml:space="preserve"> dimana pengguna dapat melihat jaw</w:t>
      </w:r>
      <w:r w:rsidR="00F44F69">
        <w:rPr>
          <w:lang w:val="en-US"/>
        </w:rPr>
        <w:t>a</w:t>
      </w:r>
      <w:r w:rsidRPr="00FD40C3">
        <w:t>ban pengajar dan jawaban pelajar dengan persentase hasil jawabannya.</w:t>
      </w:r>
    </w:p>
    <w:p w14:paraId="7E61E9D1" w14:textId="0D540239" w:rsidR="005D5457" w:rsidRPr="00FD40C3" w:rsidRDefault="005D5457" w:rsidP="00A75D25">
      <w:pPr>
        <w:ind w:firstLine="0"/>
      </w:pPr>
    </w:p>
    <w:p w14:paraId="6AE5EB98" w14:textId="6B7A15AD" w:rsidR="005D5457" w:rsidRPr="00FD40C3" w:rsidRDefault="005D5457" w:rsidP="005D5457">
      <w:pPr>
        <w:ind w:firstLine="0"/>
        <w:jc w:val="center"/>
      </w:pPr>
      <w:r w:rsidRPr="00FD40C3">
        <w:rPr>
          <w:noProof/>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0BD584ED" w:rsidR="005D5457" w:rsidRPr="00FD40C3" w:rsidRDefault="005D5457" w:rsidP="00940980">
      <w:pPr>
        <w:pStyle w:val="Gambar3"/>
        <w:rPr>
          <w:lang w:val="id-ID"/>
        </w:rPr>
      </w:pPr>
      <w:bookmarkStart w:id="243" w:name="_Toc130882379"/>
      <w:bookmarkStart w:id="244" w:name="_Toc156335920"/>
      <w:r w:rsidRPr="00FD40C3">
        <w:rPr>
          <w:i/>
          <w:iCs/>
          <w:lang w:val="id-ID"/>
        </w:rPr>
        <w:t>Mockup</w:t>
      </w:r>
      <w:r w:rsidRPr="00FD40C3">
        <w:rPr>
          <w:lang w:val="id-ID"/>
        </w:rPr>
        <w:t xml:space="preserve"> Metode Penilaian Jamak</w:t>
      </w:r>
      <w:bookmarkEnd w:id="243"/>
      <w:bookmarkEnd w:id="244"/>
    </w:p>
    <w:p w14:paraId="079C3688" w14:textId="20E9ED11" w:rsidR="005D5457" w:rsidRPr="00FD40C3" w:rsidRDefault="005D5457" w:rsidP="005D5457">
      <w:pPr>
        <w:ind w:firstLine="0"/>
      </w:pPr>
    </w:p>
    <w:p w14:paraId="493867C9" w14:textId="5889878C" w:rsidR="005D5457" w:rsidRPr="00FD40C3" w:rsidRDefault="00280BE0" w:rsidP="005D5457">
      <w:pPr>
        <w:ind w:firstLine="0"/>
      </w:pPr>
      <w:r w:rsidRPr="00FD40C3">
        <w:t>Pada Gambar 3.</w:t>
      </w:r>
      <w:r w:rsidR="00940980" w:rsidRPr="00FD40C3">
        <w:t>9</w:t>
      </w:r>
      <w:r w:rsidRPr="00FD40C3">
        <w:t xml:space="preserve"> diatas merupakan halaman yang akan ditampilkan apabila pengguna memilih metode penilaian secara jamak. Pada halaman ini, pengguna dapat mengisi jawaban pengajar dan memasukkan </w:t>
      </w:r>
      <w:r w:rsidR="003E1A0A" w:rsidRPr="00FD40C3">
        <w:t xml:space="preserve">berkas CSV </w:t>
      </w:r>
      <w:r w:rsidRPr="00FD40C3">
        <w:t>pada aplikasi dan menentukan judul kolom berisi nama dan jawaban pelajar untuk diperiksa terhadap jawaban pengajar.</w:t>
      </w:r>
    </w:p>
    <w:p w14:paraId="31DB5A3C" w14:textId="6F6BE6FC" w:rsidR="00280BE0" w:rsidRPr="00FD40C3" w:rsidRDefault="00280BE0" w:rsidP="005D5457">
      <w:pPr>
        <w:ind w:firstLine="0"/>
      </w:pPr>
    </w:p>
    <w:p w14:paraId="441D83FB" w14:textId="0B3CFEDE" w:rsidR="001B04F1" w:rsidRPr="00FD40C3" w:rsidRDefault="001B04F1" w:rsidP="001B04F1">
      <w:pPr>
        <w:ind w:firstLine="0"/>
      </w:pPr>
      <w:r w:rsidRPr="00FD40C3">
        <w:t>Gambar 3.</w:t>
      </w:r>
      <w:r w:rsidR="00940980" w:rsidRPr="00FD40C3">
        <w:t>10</w:t>
      </w:r>
      <w:r w:rsidRPr="00FD40C3">
        <w:t xml:space="preserve"> merupakan halaman yang akan ditampilkan kepada pengguna untuk melihat hasil penilaian otomatis oleh aplikasi. Aplikasi akan menampilkan halaman yang akan menunjukkan jawaban pengajar pada bagian atas dan tabel berisi nama, jawaban, dan persentase nilai pelajar.</w:t>
      </w:r>
    </w:p>
    <w:p w14:paraId="1989520D" w14:textId="77777777" w:rsidR="001B04F1" w:rsidRPr="00FD40C3" w:rsidRDefault="001B04F1" w:rsidP="005D5457">
      <w:pPr>
        <w:ind w:firstLine="0"/>
      </w:pPr>
    </w:p>
    <w:p w14:paraId="6B2BB516" w14:textId="6EB6F57E" w:rsidR="00280BE0" w:rsidRPr="00FD40C3" w:rsidRDefault="00280BE0" w:rsidP="00280BE0">
      <w:pPr>
        <w:ind w:firstLine="0"/>
        <w:jc w:val="center"/>
      </w:pPr>
      <w:r w:rsidRPr="00FD40C3">
        <w:rPr>
          <w:noProof/>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6EC6C741" w:rsidR="00280BE0" w:rsidRPr="00FD40C3" w:rsidRDefault="00280BE0" w:rsidP="00940980">
      <w:pPr>
        <w:pStyle w:val="Gambar3"/>
        <w:rPr>
          <w:lang w:val="id-ID"/>
        </w:rPr>
      </w:pPr>
      <w:bookmarkStart w:id="245" w:name="_Toc130882380"/>
      <w:bookmarkStart w:id="246" w:name="_Toc156335921"/>
      <w:r w:rsidRPr="00FD40C3">
        <w:rPr>
          <w:i/>
          <w:iCs/>
          <w:lang w:val="id-ID"/>
        </w:rPr>
        <w:t>Mockup</w:t>
      </w:r>
      <w:r w:rsidRPr="00FD40C3">
        <w:rPr>
          <w:lang w:val="id-ID"/>
        </w:rPr>
        <w:t xml:space="preserve"> Hasil Metode Penilaian Jamak</w:t>
      </w:r>
      <w:bookmarkEnd w:id="245"/>
      <w:bookmarkEnd w:id="246"/>
    </w:p>
    <w:p w14:paraId="5414DF3E" w14:textId="3FC52258" w:rsidR="00280BE0" w:rsidRPr="00FD40C3" w:rsidRDefault="00280BE0" w:rsidP="00280BE0">
      <w:pPr>
        <w:ind w:firstLine="0"/>
      </w:pPr>
    </w:p>
    <w:p w14:paraId="08C35520" w14:textId="0DD58A69" w:rsidR="00280BE0" w:rsidRPr="00FD40C3" w:rsidRDefault="00280BE0" w:rsidP="00280BE0">
      <w:pPr>
        <w:ind w:firstLine="0"/>
        <w:jc w:val="center"/>
      </w:pPr>
      <w:r w:rsidRPr="00FD40C3">
        <w:rPr>
          <w:noProof/>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DAF6F3E" w:rsidR="00280BE0" w:rsidRPr="00FD40C3" w:rsidRDefault="00280BE0" w:rsidP="00940980">
      <w:pPr>
        <w:pStyle w:val="Gambar3"/>
        <w:rPr>
          <w:lang w:val="id-ID"/>
        </w:rPr>
      </w:pPr>
      <w:bookmarkStart w:id="247" w:name="_Toc130882381"/>
      <w:bookmarkStart w:id="248" w:name="_Toc156335922"/>
      <w:r w:rsidRPr="00FD40C3">
        <w:rPr>
          <w:i/>
          <w:iCs/>
          <w:lang w:val="id-ID"/>
        </w:rPr>
        <w:t>Mockup</w:t>
      </w:r>
      <w:r w:rsidRPr="00FD40C3">
        <w:rPr>
          <w:lang w:val="id-ID"/>
        </w:rPr>
        <w:t xml:space="preserve"> Halaman Bantuan</w:t>
      </w:r>
      <w:bookmarkEnd w:id="247"/>
      <w:bookmarkEnd w:id="248"/>
    </w:p>
    <w:p w14:paraId="57DD63A6" w14:textId="77777777" w:rsidR="001B04F1" w:rsidRPr="00FD40C3" w:rsidRDefault="001B04F1" w:rsidP="00280BE0">
      <w:pPr>
        <w:pStyle w:val="Gambar"/>
        <w:rPr>
          <w:lang w:val="id-ID"/>
        </w:rPr>
      </w:pPr>
    </w:p>
    <w:p w14:paraId="354C54EE" w14:textId="6BB9507E" w:rsidR="00280BE0" w:rsidRPr="00FD40C3" w:rsidRDefault="00280BE0" w:rsidP="00280BE0">
      <w:pPr>
        <w:ind w:firstLine="0"/>
      </w:pPr>
      <w:r w:rsidRPr="00FD40C3">
        <w:t xml:space="preserve">Apabila pada </w:t>
      </w:r>
      <w:r w:rsidR="00A76D7C" w:rsidRPr="00FD40C3">
        <w:t>halaman beranda seperti pada Gambar 3.</w:t>
      </w:r>
      <w:r w:rsidR="00940980" w:rsidRPr="00FD40C3">
        <w:t>6</w:t>
      </w:r>
      <w:r w:rsidR="00A76D7C" w:rsidRPr="00FD40C3">
        <w:t xml:space="preserve"> pengguna memutuskan untuk menekan logo tanda tanya, maka pengguna akan diarahkan ke halaman bantuan seperti pada Gambar 3.</w:t>
      </w:r>
      <w:r w:rsidR="00940980" w:rsidRPr="00FD40C3">
        <w:t>11</w:t>
      </w:r>
      <w:r w:rsidR="00A76D7C" w:rsidRPr="00FD40C3">
        <w:t>. Pada halaman ini, pengguna dapat melihat cara menggunakan aplikasi penilaian esai otomatis.</w:t>
      </w:r>
    </w:p>
    <w:p w14:paraId="512BED8A" w14:textId="77777777" w:rsidR="005D5457" w:rsidRPr="00FD40C3" w:rsidRDefault="005D5457" w:rsidP="00A75D25">
      <w:pPr>
        <w:ind w:firstLine="0"/>
      </w:pPr>
    </w:p>
    <w:p w14:paraId="1DCF8987" w14:textId="5F422E62" w:rsidR="009C3D6A" w:rsidRPr="00FD40C3" w:rsidRDefault="009C3D6A" w:rsidP="009C3D6A">
      <w:pPr>
        <w:pStyle w:val="Heading3"/>
        <w:numPr>
          <w:ilvl w:val="0"/>
          <w:numId w:val="25"/>
        </w:numPr>
        <w:ind w:left="0" w:firstLine="0"/>
      </w:pPr>
      <w:bookmarkStart w:id="249" w:name="_Toc156587081"/>
      <w:bookmarkStart w:id="250" w:name="_Toc156593626"/>
      <w:bookmarkStart w:id="251" w:name="_Toc156594640"/>
      <w:r w:rsidRPr="00FD40C3">
        <w:t>Pembuatan Uji Coba (</w:t>
      </w:r>
      <w:r w:rsidR="007E22A8" w:rsidRPr="00FD40C3">
        <w:t>Scenario Testing</w:t>
      </w:r>
      <w:r w:rsidRPr="00FD40C3">
        <w:t>)</w:t>
      </w:r>
      <w:bookmarkEnd w:id="249"/>
      <w:bookmarkEnd w:id="250"/>
      <w:bookmarkEnd w:id="251"/>
    </w:p>
    <w:p w14:paraId="3C23D291" w14:textId="3B567DAF" w:rsidR="004E2FC0" w:rsidRPr="00FD40C3" w:rsidRDefault="004E2FC0" w:rsidP="004E2FC0">
      <w:pPr>
        <w:ind w:firstLine="0"/>
      </w:pPr>
      <w:r w:rsidRPr="00FD40C3">
        <w:t>Pada tahap ini, pengembang membuat uji coba lengkap dengan ekspektasi berupa hasil dari pengujian tersebut. Pengembang membuat uji coba berdasarkan satu kebutuhan yang telah didapat dari tahap sebelumnya.</w:t>
      </w:r>
    </w:p>
    <w:p w14:paraId="002083FC" w14:textId="087C2C8A" w:rsidR="00C64185" w:rsidRPr="00FD40C3" w:rsidRDefault="00C64185" w:rsidP="004E2FC0">
      <w:pPr>
        <w:ind w:firstLine="0"/>
      </w:pPr>
    </w:p>
    <w:p w14:paraId="1EC566AD" w14:textId="5E2E1467" w:rsidR="00C64185" w:rsidRPr="00FD40C3" w:rsidRDefault="00E3118C" w:rsidP="00E3118C">
      <w:pPr>
        <w:ind w:firstLine="0"/>
      </w:pPr>
      <w:r w:rsidRPr="00FD40C3">
        <w:t xml:space="preserve">Aplikasi yang dikembangkan akan memiliki </w:t>
      </w:r>
      <w:r w:rsidR="00EF1346" w:rsidRPr="00FD40C3">
        <w:t>3</w:t>
      </w:r>
      <w:r w:rsidRPr="00FD40C3">
        <w:t xml:space="preserve"> skenario uji coba yang harus berhasil setiapnya dengan ekspektasi pada Tabel</w:t>
      </w:r>
      <w:r w:rsidR="00837CDD" w:rsidRPr="00FD40C3">
        <w:t xml:space="preserve"> 3.</w:t>
      </w:r>
      <w:r w:rsidR="00CA0172" w:rsidRPr="00FD40C3">
        <w:t>6</w:t>
      </w:r>
      <w:r w:rsidRPr="00FD40C3">
        <w:t xml:space="preserve"> berikut ini:</w:t>
      </w:r>
    </w:p>
    <w:p w14:paraId="6AADC345" w14:textId="1BC30E2E" w:rsidR="00E3118C" w:rsidRPr="00FD40C3" w:rsidRDefault="00E3118C" w:rsidP="00E3118C">
      <w:pPr>
        <w:ind w:firstLine="0"/>
      </w:pPr>
    </w:p>
    <w:p w14:paraId="7D9811A2" w14:textId="47BBAE08" w:rsidR="008D0E96" w:rsidRPr="00FD40C3" w:rsidRDefault="008D0E96" w:rsidP="008D0E96">
      <w:pPr>
        <w:pStyle w:val="Tabel3"/>
        <w:rPr>
          <w:lang w:val="id-ID"/>
        </w:rPr>
      </w:pPr>
      <w:bookmarkStart w:id="252" w:name="_Toc153476887"/>
      <w:bookmarkStart w:id="253" w:name="_Toc156335894"/>
      <w:r w:rsidRPr="00FD40C3">
        <w:rPr>
          <w:lang w:val="id-ID"/>
        </w:rPr>
        <w:t>Skenario Uji Coba</w:t>
      </w:r>
      <w:bookmarkEnd w:id="252"/>
      <w:bookmarkEnd w:id="253"/>
    </w:p>
    <w:tbl>
      <w:tblPr>
        <w:tblStyle w:val="TableGrid"/>
        <w:tblW w:w="0" w:type="auto"/>
        <w:tblLook w:val="04A0" w:firstRow="1" w:lastRow="0" w:firstColumn="1" w:lastColumn="0" w:noHBand="0" w:noVBand="1"/>
      </w:tblPr>
      <w:tblGrid>
        <w:gridCol w:w="1138"/>
        <w:gridCol w:w="3110"/>
        <w:gridCol w:w="2790"/>
        <w:gridCol w:w="1350"/>
      </w:tblGrid>
      <w:tr w:rsidR="00E3118C" w:rsidRPr="00FD40C3" w14:paraId="0FCE5DAA" w14:textId="77777777" w:rsidTr="002D390F">
        <w:tc>
          <w:tcPr>
            <w:tcW w:w="1138" w:type="dxa"/>
          </w:tcPr>
          <w:p w14:paraId="468D7074" w14:textId="17011DF2" w:rsidR="00E3118C" w:rsidRPr="00FD40C3" w:rsidRDefault="00E3118C" w:rsidP="00E3118C">
            <w:pPr>
              <w:ind w:firstLine="0"/>
              <w:jc w:val="center"/>
              <w:rPr>
                <w:b/>
                <w:bCs/>
              </w:rPr>
            </w:pPr>
            <w:r w:rsidRPr="00FD40C3">
              <w:rPr>
                <w:b/>
                <w:bCs/>
              </w:rPr>
              <w:t>Skenario</w:t>
            </w:r>
          </w:p>
        </w:tc>
        <w:tc>
          <w:tcPr>
            <w:tcW w:w="3110" w:type="dxa"/>
          </w:tcPr>
          <w:p w14:paraId="51AFD93C" w14:textId="785466F9" w:rsidR="00E3118C" w:rsidRPr="00FD40C3" w:rsidRDefault="00E3118C" w:rsidP="00E3118C">
            <w:pPr>
              <w:ind w:firstLine="0"/>
              <w:jc w:val="center"/>
              <w:rPr>
                <w:b/>
                <w:bCs/>
              </w:rPr>
            </w:pPr>
            <w:r w:rsidRPr="00FD40C3">
              <w:rPr>
                <w:b/>
                <w:bCs/>
              </w:rPr>
              <w:t>Masukkan Jawaban Pengajar</w:t>
            </w:r>
          </w:p>
        </w:tc>
        <w:tc>
          <w:tcPr>
            <w:tcW w:w="2790" w:type="dxa"/>
          </w:tcPr>
          <w:p w14:paraId="6E8142A2" w14:textId="031B18BB" w:rsidR="00E3118C" w:rsidRPr="00FD40C3" w:rsidRDefault="00E3118C" w:rsidP="00E3118C">
            <w:pPr>
              <w:ind w:firstLine="0"/>
              <w:jc w:val="center"/>
              <w:rPr>
                <w:b/>
                <w:bCs/>
              </w:rPr>
            </w:pPr>
            <w:r w:rsidRPr="00FD40C3">
              <w:rPr>
                <w:b/>
                <w:bCs/>
              </w:rPr>
              <w:t>Masukkan Jawaban Pelajar</w:t>
            </w:r>
          </w:p>
        </w:tc>
        <w:tc>
          <w:tcPr>
            <w:tcW w:w="1350" w:type="dxa"/>
          </w:tcPr>
          <w:p w14:paraId="622DBD91" w14:textId="4A746631" w:rsidR="00E3118C" w:rsidRPr="00FD40C3" w:rsidRDefault="00E3118C" w:rsidP="00E3118C">
            <w:pPr>
              <w:ind w:firstLine="0"/>
              <w:jc w:val="center"/>
              <w:rPr>
                <w:b/>
                <w:bCs/>
              </w:rPr>
            </w:pPr>
            <w:r w:rsidRPr="00FD40C3">
              <w:rPr>
                <w:b/>
                <w:bCs/>
              </w:rPr>
              <w:t>Ekspektasi Keluaran</w:t>
            </w:r>
          </w:p>
        </w:tc>
      </w:tr>
      <w:tr w:rsidR="00E3118C" w:rsidRPr="00FD40C3" w14:paraId="781ACAD9" w14:textId="77777777" w:rsidTr="002D390F">
        <w:tc>
          <w:tcPr>
            <w:tcW w:w="1138" w:type="dxa"/>
          </w:tcPr>
          <w:p w14:paraId="7AEBEB24" w14:textId="774CA741" w:rsidR="00E3118C" w:rsidRPr="00FD40C3" w:rsidRDefault="00E3118C" w:rsidP="002D390F">
            <w:pPr>
              <w:ind w:firstLine="0"/>
              <w:jc w:val="center"/>
            </w:pPr>
            <w:r w:rsidRPr="00FD40C3">
              <w:t>SC1</w:t>
            </w:r>
          </w:p>
        </w:tc>
        <w:tc>
          <w:tcPr>
            <w:tcW w:w="3110" w:type="dxa"/>
          </w:tcPr>
          <w:p w14:paraId="2FF1F651" w14:textId="1C91DF37" w:rsidR="00E3118C" w:rsidRPr="00FD40C3" w:rsidRDefault="00CD01EE" w:rsidP="00E3118C">
            <w:pPr>
              <w:ind w:firstLine="0"/>
            </w:pPr>
            <w:r w:rsidRPr="00FD40C3">
              <w:t>Teks</w:t>
            </w:r>
            <w:r w:rsidR="00031B24" w:rsidRPr="00FD40C3">
              <w:t xml:space="preserve"> untuk uji coba jawaban tunggal</w:t>
            </w:r>
            <w:r w:rsidRPr="00FD40C3">
              <w:t xml:space="preserve"> “</w:t>
            </w:r>
            <w:r w:rsidR="00CB0B29" w:rsidRPr="00FD40C3">
              <w:t>The testing stage can influence both the coding stage (phase 5) and the solution refinement stage (phase 7)</w:t>
            </w:r>
            <w:r w:rsidRPr="00FD40C3">
              <w:t>”</w:t>
            </w:r>
            <w:r w:rsidR="00031B24" w:rsidRPr="00FD40C3">
              <w:t xml:space="preserve"> </w:t>
            </w:r>
          </w:p>
        </w:tc>
        <w:tc>
          <w:tcPr>
            <w:tcW w:w="2790" w:type="dxa"/>
          </w:tcPr>
          <w:p w14:paraId="6FA8246A" w14:textId="4A645CE8" w:rsidR="00E3118C" w:rsidRPr="00FD40C3" w:rsidRDefault="00CD01EE" w:rsidP="00E3118C">
            <w:pPr>
              <w:ind w:firstLine="0"/>
            </w:pPr>
            <w:r w:rsidRPr="00FD40C3">
              <w:t>Teks</w:t>
            </w:r>
            <w:r w:rsidR="00031B24" w:rsidRPr="00FD40C3">
              <w:t xml:space="preserve"> untuk uji coba tunggal</w:t>
            </w:r>
            <w:r w:rsidRPr="00FD40C3">
              <w:t xml:space="preserve"> “</w:t>
            </w:r>
            <w:r w:rsidR="00CB0B29" w:rsidRPr="00FD40C3">
              <w:t>The implementation phase and the maintenance phase are effected</w:t>
            </w:r>
            <w:r w:rsidRPr="00FD40C3">
              <w:t>”</w:t>
            </w:r>
          </w:p>
        </w:tc>
        <w:tc>
          <w:tcPr>
            <w:tcW w:w="1350" w:type="dxa"/>
          </w:tcPr>
          <w:p w14:paraId="70834C80" w14:textId="1BA48937" w:rsidR="00E3118C" w:rsidRPr="00FD40C3" w:rsidRDefault="00F01010" w:rsidP="00A1099F">
            <w:pPr>
              <w:ind w:firstLine="0"/>
            </w:pPr>
            <w:r w:rsidRPr="00FD40C3">
              <w:t>1.128299 dari 5.0</w:t>
            </w:r>
          </w:p>
        </w:tc>
      </w:tr>
      <w:tr w:rsidR="002D390F" w:rsidRPr="00FD40C3" w14:paraId="50177B07" w14:textId="77777777" w:rsidTr="002D390F">
        <w:tc>
          <w:tcPr>
            <w:tcW w:w="1138" w:type="dxa"/>
          </w:tcPr>
          <w:p w14:paraId="36E4ECE1" w14:textId="37DD4A5F" w:rsidR="002D390F" w:rsidRPr="00FD40C3" w:rsidRDefault="002D390F" w:rsidP="002D390F">
            <w:pPr>
              <w:ind w:firstLine="0"/>
              <w:jc w:val="center"/>
            </w:pPr>
            <w:r w:rsidRPr="00FD40C3">
              <w:t>SC2</w:t>
            </w:r>
          </w:p>
        </w:tc>
        <w:tc>
          <w:tcPr>
            <w:tcW w:w="3110" w:type="dxa"/>
          </w:tcPr>
          <w:p w14:paraId="144DBB49" w14:textId="5570671D" w:rsidR="002D390F" w:rsidRPr="00FD40C3" w:rsidRDefault="00CD01EE" w:rsidP="002D390F">
            <w:pPr>
              <w:ind w:firstLine="0"/>
            </w:pPr>
            <w:r w:rsidRPr="00FD40C3">
              <w:t>Teks</w:t>
            </w:r>
            <w:r w:rsidR="00031B24" w:rsidRPr="00FD40C3">
              <w:t xml:space="preserve"> untuk uji coba masal</w:t>
            </w:r>
            <w:r w:rsidRPr="00FD40C3">
              <w:t xml:space="preserve"> “</w:t>
            </w:r>
            <w:r w:rsidR="002D390F" w:rsidRPr="00FD40C3">
              <w:t>To sumulate the behaviour of portions of the desired software product.</w:t>
            </w:r>
            <w:r w:rsidRPr="00FD40C3">
              <w:t>”</w:t>
            </w:r>
          </w:p>
        </w:tc>
        <w:tc>
          <w:tcPr>
            <w:tcW w:w="2790" w:type="dxa"/>
          </w:tcPr>
          <w:p w14:paraId="64A59A13" w14:textId="7D68DE28" w:rsidR="002D390F" w:rsidRPr="00FD40C3" w:rsidRDefault="002D390F" w:rsidP="002D390F">
            <w:pPr>
              <w:ind w:firstLine="0"/>
            </w:pPr>
            <w:r w:rsidRPr="00FD40C3">
              <w:t>Dokumen CSV berisi jawaban pelajar</w:t>
            </w:r>
            <w:r w:rsidR="00AC57DF" w:rsidRPr="00FD40C3">
              <w:t xml:space="preserve"> (“dataset.csv”)</w:t>
            </w:r>
          </w:p>
        </w:tc>
        <w:tc>
          <w:tcPr>
            <w:tcW w:w="1350" w:type="dxa"/>
          </w:tcPr>
          <w:p w14:paraId="0516A07C" w14:textId="77FA0CA9" w:rsidR="002D390F" w:rsidRPr="00FD40C3" w:rsidRDefault="002D390F" w:rsidP="002D390F">
            <w:pPr>
              <w:ind w:firstLine="0"/>
            </w:pPr>
            <w:r w:rsidRPr="00FD40C3">
              <w:t>Persentase Hasil Penilaian</w:t>
            </w:r>
          </w:p>
        </w:tc>
      </w:tr>
      <w:tr w:rsidR="002D390F" w:rsidRPr="00FD40C3" w14:paraId="1F88BD57" w14:textId="77777777" w:rsidTr="002D390F">
        <w:tc>
          <w:tcPr>
            <w:tcW w:w="1138" w:type="dxa"/>
          </w:tcPr>
          <w:p w14:paraId="2FD7AE69" w14:textId="5D40282F" w:rsidR="002D390F" w:rsidRPr="00FD40C3" w:rsidRDefault="00677B79" w:rsidP="002D390F">
            <w:pPr>
              <w:ind w:firstLine="0"/>
              <w:jc w:val="center"/>
            </w:pPr>
            <w:r w:rsidRPr="00FD40C3">
              <w:t>SC3</w:t>
            </w:r>
          </w:p>
        </w:tc>
        <w:tc>
          <w:tcPr>
            <w:tcW w:w="3110" w:type="dxa"/>
          </w:tcPr>
          <w:p w14:paraId="4D5E584D" w14:textId="2E4F1222" w:rsidR="002D390F" w:rsidRPr="00FD40C3" w:rsidRDefault="00AE47D0" w:rsidP="00031B24">
            <w:pPr>
              <w:ind w:firstLine="0"/>
              <w:rPr>
                <w:color w:val="000000"/>
              </w:rPr>
            </w:pPr>
            <w:r w:rsidRPr="00FD40C3">
              <w:t>Teks</w:t>
            </w:r>
            <w:r w:rsidR="00031B24" w:rsidRPr="00FD40C3">
              <w:t xml:space="preserve"> untuk uji coba tunggal</w:t>
            </w:r>
            <w:r w:rsidRPr="00FD40C3">
              <w:t xml:space="preserve"> “</w:t>
            </w:r>
            <w:r w:rsidRPr="00FD40C3">
              <w:rPr>
                <w:color w:val="000000"/>
              </w:rPr>
              <w:t>Fungsi karbohidrat adalah sebagai pemasok energi, dapat memperlancar proses pada pencernaan, memberikan efek kenyang dengan kandungan selulosa-nya dan penyeimbang asam dan basa dalam tubuh “</w:t>
            </w:r>
          </w:p>
        </w:tc>
        <w:tc>
          <w:tcPr>
            <w:tcW w:w="2790" w:type="dxa"/>
          </w:tcPr>
          <w:p w14:paraId="746DEE45" w14:textId="680BF8A7" w:rsidR="002D390F" w:rsidRPr="00FD40C3" w:rsidRDefault="00AE47D0" w:rsidP="00031B24">
            <w:pPr>
              <w:ind w:firstLine="0"/>
              <w:rPr>
                <w:color w:val="000000"/>
              </w:rPr>
            </w:pPr>
            <w:r w:rsidRPr="00FD40C3">
              <w:t>Teks</w:t>
            </w:r>
            <w:r w:rsidR="00031B24" w:rsidRPr="00FD40C3">
              <w:t xml:space="preserve"> untuk uji coba tunggal</w:t>
            </w:r>
            <w:r w:rsidRPr="00FD40C3">
              <w:t xml:space="preserve"> “</w:t>
            </w:r>
            <w:r w:rsidRPr="00FD40C3">
              <w:rPr>
                <w:color w:val="000000"/>
              </w:rPr>
              <w:t>Karbohidrat mempunyai peran penting untuk proses metabolisme atau proses yang berfungsi sebagai penyeimbang asam dan basa dalam tubuh. Karbohidrat dapat mencegah terjadinya ketidaksempurnaan proses oksidasi lemak. Fungsi karbohidrat yang utama adalah sebagai pemasok energi. Makanan berkarbohidrat dan serat tinggi dapat membantu memperlancar proses pada pencernaan. ”</w:t>
            </w:r>
          </w:p>
        </w:tc>
        <w:tc>
          <w:tcPr>
            <w:tcW w:w="1350" w:type="dxa"/>
          </w:tcPr>
          <w:p w14:paraId="376E5A3E" w14:textId="7835A0C5" w:rsidR="002D390F" w:rsidRPr="00FD40C3" w:rsidRDefault="00903FEF" w:rsidP="002D390F">
            <w:pPr>
              <w:ind w:firstLine="0"/>
            </w:pPr>
            <w:r w:rsidRPr="00FD40C3">
              <w:t>55</w:t>
            </w:r>
            <w:r w:rsidR="00F01010" w:rsidRPr="00FD40C3">
              <w:t xml:space="preserve"> dari 100</w:t>
            </w:r>
          </w:p>
        </w:tc>
      </w:tr>
    </w:tbl>
    <w:p w14:paraId="6F209E6C" w14:textId="77777777" w:rsidR="00E3118C" w:rsidRPr="00FD40C3" w:rsidRDefault="00E3118C" w:rsidP="00E3118C">
      <w:pPr>
        <w:ind w:firstLine="0"/>
      </w:pPr>
    </w:p>
    <w:p w14:paraId="75CDAD4B" w14:textId="77777777" w:rsidR="004E2FC0" w:rsidRPr="00FD40C3" w:rsidRDefault="004E2FC0" w:rsidP="004E2FC0">
      <w:pPr>
        <w:ind w:firstLine="0"/>
      </w:pPr>
    </w:p>
    <w:p w14:paraId="3414F4DE" w14:textId="07234340" w:rsidR="009C3D6A" w:rsidRPr="00FD40C3" w:rsidRDefault="009C3D6A" w:rsidP="009C3D6A">
      <w:pPr>
        <w:pStyle w:val="Heading3"/>
        <w:numPr>
          <w:ilvl w:val="0"/>
          <w:numId w:val="25"/>
        </w:numPr>
        <w:ind w:left="0" w:firstLine="0"/>
      </w:pPr>
      <w:bookmarkStart w:id="254" w:name="_Toc156587082"/>
      <w:bookmarkStart w:id="255" w:name="_Toc156593627"/>
      <w:bookmarkStart w:id="256" w:name="_Toc156594641"/>
      <w:r w:rsidRPr="00FD40C3">
        <w:lastRenderedPageBreak/>
        <w:t>Pembuatan Kode (Coding)</w:t>
      </w:r>
      <w:bookmarkEnd w:id="254"/>
      <w:bookmarkEnd w:id="255"/>
      <w:bookmarkEnd w:id="256"/>
    </w:p>
    <w:p w14:paraId="7521D7AE" w14:textId="1D757515" w:rsidR="004E2FC0" w:rsidRPr="00FD40C3" w:rsidRDefault="004E2FC0" w:rsidP="004E2FC0">
      <w:pPr>
        <w:ind w:firstLine="0"/>
      </w:pPr>
      <w:r w:rsidRPr="00FD40C3">
        <w:t>Pada tahap ini, pengembang akan membuat fungsi pada perangkat lunak yang dikembangkan yang dapat memenuhi uji coba pada tahapan sebelumnya. Apabila ekspektasi hasil uji coba tidak dapat terpenuhi, maka kode dianggap gagal dan harus dibuat ulang hingga berhasil meraih ekspektasi yang diharapkan dari uji coba tersebut.</w:t>
      </w:r>
    </w:p>
    <w:p w14:paraId="3E196A24" w14:textId="77777777" w:rsidR="004E2FC0" w:rsidRPr="00FD40C3" w:rsidRDefault="004E2FC0" w:rsidP="004E2FC0">
      <w:pPr>
        <w:ind w:firstLine="0"/>
      </w:pPr>
    </w:p>
    <w:p w14:paraId="3993421D" w14:textId="2322A595" w:rsidR="009C3D6A" w:rsidRPr="00FD40C3" w:rsidRDefault="009C3D6A" w:rsidP="009C3D6A">
      <w:pPr>
        <w:pStyle w:val="Heading3"/>
        <w:numPr>
          <w:ilvl w:val="0"/>
          <w:numId w:val="25"/>
        </w:numPr>
        <w:ind w:left="0" w:firstLine="0"/>
      </w:pPr>
      <w:bookmarkStart w:id="257" w:name="_Toc156587083"/>
      <w:bookmarkStart w:id="258" w:name="_Toc156593628"/>
      <w:bookmarkStart w:id="259" w:name="_Toc156594642"/>
      <w:r w:rsidRPr="00FD40C3">
        <w:t>Refaktor (Refactor)</w:t>
      </w:r>
      <w:bookmarkEnd w:id="257"/>
      <w:bookmarkEnd w:id="258"/>
      <w:bookmarkEnd w:id="259"/>
    </w:p>
    <w:p w14:paraId="3F43BFAD" w14:textId="67F80D79" w:rsidR="004E2FC0" w:rsidRPr="00FD40C3" w:rsidRDefault="004E2FC0" w:rsidP="004E2FC0">
      <w:pPr>
        <w:ind w:firstLine="0"/>
      </w:pPr>
      <w:r w:rsidRPr="00FD40C3">
        <w:t>Saat kode untuk suatu fungsi berdasarkan suatu uji coba sudah berhasil dibuat, maka akan dilakukan pembersihan kode. Pembersihan disini berarti kode akan tulis sedemikian rupa agar tidak bersifat ambigu bagi pengembang lain yang mungkin akan melanjutkan pengembangan perangkat lunak yang sedang dikembangkan saat ini di masa depan.</w:t>
      </w:r>
      <w:r w:rsidR="000D2A1D" w:rsidRPr="00FD40C3">
        <w:t xml:space="preserve"> Setelah melakukan refaktorisasi kode, pengembang dapat kembali ke tahap kebutuhan dan mengulang seluruh tahapan ini dengan kebutuhan yang berbeda hingga semua kebutuhan berhasil dibuat.</w:t>
      </w:r>
    </w:p>
    <w:p w14:paraId="69A64445" w14:textId="77777777" w:rsidR="00F52D40" w:rsidRPr="00FD40C3" w:rsidRDefault="00F52D40">
      <w:pPr>
        <w:ind w:firstLine="0"/>
      </w:pPr>
    </w:p>
    <w:p w14:paraId="4B162282" w14:textId="22CE03E0" w:rsidR="00652765" w:rsidRPr="00FD40C3" w:rsidRDefault="00652765" w:rsidP="00652765">
      <w:pPr>
        <w:pStyle w:val="Heading2"/>
        <w:numPr>
          <w:ilvl w:val="1"/>
          <w:numId w:val="10"/>
        </w:numPr>
      </w:pPr>
      <w:bookmarkStart w:id="260" w:name="_41mghml" w:colFirst="0" w:colLast="0"/>
      <w:bookmarkStart w:id="261" w:name="_2grqrue" w:colFirst="0" w:colLast="0"/>
      <w:bookmarkStart w:id="262" w:name="_Toc156587084"/>
      <w:bookmarkStart w:id="263" w:name="_Toc156593629"/>
      <w:bookmarkStart w:id="264" w:name="_Toc156594643"/>
      <w:bookmarkEnd w:id="260"/>
      <w:bookmarkEnd w:id="261"/>
      <w:r w:rsidRPr="00FD40C3">
        <w:t>Pre-Deployment Testing (</w:t>
      </w:r>
      <w:r w:rsidR="00543358" w:rsidRPr="00FD40C3">
        <w:t>Integration Testing</w:t>
      </w:r>
      <w:r w:rsidRPr="00FD40C3">
        <w:t>)</w:t>
      </w:r>
      <w:bookmarkEnd w:id="262"/>
      <w:bookmarkEnd w:id="263"/>
      <w:bookmarkEnd w:id="264"/>
    </w:p>
    <w:p w14:paraId="2B36BFDA" w14:textId="2FDCBD11" w:rsidR="00652765" w:rsidRPr="00FD40C3" w:rsidRDefault="00652765" w:rsidP="00652765">
      <w:pPr>
        <w:ind w:firstLine="0"/>
      </w:pPr>
      <w:r w:rsidRPr="00FD40C3">
        <w:t>Pengujian ini dibuat untuk memastikan bahwa</w:t>
      </w:r>
      <w:r w:rsidR="00543358" w:rsidRPr="00FD40C3">
        <w:t xml:space="preserve"> komponen-komponen berbeda pada</w:t>
      </w:r>
      <w:r w:rsidRPr="00FD40C3">
        <w:t xml:space="preserve"> program berjalan semestinya berdasarkan skenario yang telah dibuat sebelumnya. Akan dibuat sebuah fungsi pada </w:t>
      </w:r>
      <w:r w:rsidRPr="00FD40C3">
        <w:rPr>
          <w:i/>
          <w:iCs/>
        </w:rPr>
        <w:t xml:space="preserve">server </w:t>
      </w:r>
      <w:r w:rsidRPr="00FD40C3">
        <w:t>untuk dapat memproses skenario pengujian dengan rancangan pada Tabel 3.</w:t>
      </w:r>
      <w:r w:rsidR="00CA0172" w:rsidRPr="00FD40C3">
        <w:t>7</w:t>
      </w:r>
      <w:r w:rsidRPr="00FD40C3">
        <w:t xml:space="preserve"> berikut:</w:t>
      </w:r>
    </w:p>
    <w:p w14:paraId="6E6AD3E0" w14:textId="77777777" w:rsidR="00652765" w:rsidRPr="00FD40C3" w:rsidRDefault="00652765" w:rsidP="00652765">
      <w:pPr>
        <w:ind w:firstLine="0"/>
      </w:pPr>
    </w:p>
    <w:p w14:paraId="134F35BC" w14:textId="14CD8091" w:rsidR="00652765" w:rsidRPr="00FD40C3" w:rsidRDefault="00543358" w:rsidP="00652765">
      <w:pPr>
        <w:pStyle w:val="Tabel3"/>
        <w:rPr>
          <w:lang w:val="id-ID"/>
        </w:rPr>
      </w:pPr>
      <w:bookmarkStart w:id="265" w:name="_Toc153476888"/>
      <w:bookmarkStart w:id="266" w:name="_Toc156335895"/>
      <w:r w:rsidRPr="00FD40C3">
        <w:rPr>
          <w:i/>
          <w:iCs/>
          <w:lang w:val="id-ID"/>
        </w:rPr>
        <w:t>Integration</w:t>
      </w:r>
      <w:r w:rsidR="00652765" w:rsidRPr="00FD40C3">
        <w:rPr>
          <w:i/>
          <w:iCs/>
          <w:lang w:val="id-ID"/>
        </w:rPr>
        <w:t xml:space="preserve"> Testing</w:t>
      </w:r>
      <w:bookmarkEnd w:id="265"/>
      <w:bookmarkEnd w:id="266"/>
    </w:p>
    <w:tbl>
      <w:tblPr>
        <w:tblStyle w:val="TableGrid"/>
        <w:tblW w:w="0" w:type="auto"/>
        <w:tblLook w:val="04A0" w:firstRow="1" w:lastRow="0" w:firstColumn="1" w:lastColumn="0" w:noHBand="0" w:noVBand="1"/>
      </w:tblPr>
      <w:tblGrid>
        <w:gridCol w:w="696"/>
        <w:gridCol w:w="2202"/>
        <w:gridCol w:w="2070"/>
        <w:gridCol w:w="1808"/>
        <w:gridCol w:w="1663"/>
      </w:tblGrid>
      <w:tr w:rsidR="00652765" w:rsidRPr="00FD40C3" w14:paraId="44BD8BBC" w14:textId="77777777" w:rsidTr="00C31FB8">
        <w:trPr>
          <w:tblHeader/>
        </w:trPr>
        <w:tc>
          <w:tcPr>
            <w:tcW w:w="696" w:type="dxa"/>
          </w:tcPr>
          <w:p w14:paraId="60CD1C6D" w14:textId="77777777" w:rsidR="00652765" w:rsidRPr="00FD40C3" w:rsidRDefault="00652765" w:rsidP="00371208">
            <w:pPr>
              <w:ind w:firstLine="0"/>
              <w:jc w:val="center"/>
              <w:rPr>
                <w:b/>
                <w:bCs/>
              </w:rPr>
            </w:pPr>
            <w:r w:rsidRPr="00FD40C3">
              <w:rPr>
                <w:b/>
                <w:bCs/>
              </w:rPr>
              <w:t>ID</w:t>
            </w:r>
          </w:p>
        </w:tc>
        <w:tc>
          <w:tcPr>
            <w:tcW w:w="2202" w:type="dxa"/>
          </w:tcPr>
          <w:p w14:paraId="37C8651A" w14:textId="77777777" w:rsidR="00652765" w:rsidRPr="00FD40C3" w:rsidRDefault="00652765" w:rsidP="00371208">
            <w:pPr>
              <w:ind w:firstLine="0"/>
              <w:jc w:val="center"/>
              <w:rPr>
                <w:b/>
                <w:bCs/>
              </w:rPr>
            </w:pPr>
            <w:r w:rsidRPr="00FD40C3">
              <w:rPr>
                <w:b/>
                <w:bCs/>
              </w:rPr>
              <w:t>Metode</w:t>
            </w:r>
          </w:p>
        </w:tc>
        <w:tc>
          <w:tcPr>
            <w:tcW w:w="2070" w:type="dxa"/>
          </w:tcPr>
          <w:p w14:paraId="1DDB78AE" w14:textId="77777777" w:rsidR="00652765" w:rsidRPr="00FD40C3" w:rsidRDefault="00652765" w:rsidP="00371208">
            <w:pPr>
              <w:ind w:firstLine="0"/>
              <w:jc w:val="center"/>
              <w:rPr>
                <w:b/>
                <w:bCs/>
              </w:rPr>
            </w:pPr>
            <w:r w:rsidRPr="00FD40C3">
              <w:rPr>
                <w:b/>
                <w:bCs/>
              </w:rPr>
              <w:t>Input 1</w:t>
            </w:r>
          </w:p>
        </w:tc>
        <w:tc>
          <w:tcPr>
            <w:tcW w:w="1808" w:type="dxa"/>
          </w:tcPr>
          <w:p w14:paraId="07B163B6" w14:textId="77777777" w:rsidR="00652765" w:rsidRPr="00FD40C3" w:rsidRDefault="00652765" w:rsidP="00371208">
            <w:pPr>
              <w:ind w:firstLine="0"/>
              <w:jc w:val="center"/>
              <w:rPr>
                <w:b/>
                <w:bCs/>
              </w:rPr>
            </w:pPr>
            <w:r w:rsidRPr="00FD40C3">
              <w:rPr>
                <w:b/>
                <w:bCs/>
              </w:rPr>
              <w:t>Input 2</w:t>
            </w:r>
          </w:p>
        </w:tc>
        <w:tc>
          <w:tcPr>
            <w:tcW w:w="1663" w:type="dxa"/>
          </w:tcPr>
          <w:p w14:paraId="3B4AEEF2" w14:textId="77777777" w:rsidR="00652765" w:rsidRPr="00FD40C3" w:rsidRDefault="00652765" w:rsidP="00371208">
            <w:pPr>
              <w:ind w:firstLine="0"/>
              <w:jc w:val="center"/>
              <w:rPr>
                <w:b/>
                <w:bCs/>
              </w:rPr>
            </w:pPr>
            <w:r w:rsidRPr="00FD40C3">
              <w:rPr>
                <w:b/>
                <w:bCs/>
              </w:rPr>
              <w:t>Output</w:t>
            </w:r>
          </w:p>
        </w:tc>
      </w:tr>
      <w:tr w:rsidR="00CE269C" w:rsidRPr="00FD40C3" w14:paraId="07FBF592" w14:textId="77777777" w:rsidTr="00C314AE">
        <w:tc>
          <w:tcPr>
            <w:tcW w:w="696" w:type="dxa"/>
          </w:tcPr>
          <w:p w14:paraId="36A692A0" w14:textId="16AC4A38" w:rsidR="00CE269C" w:rsidRPr="00FD40C3" w:rsidRDefault="00543358" w:rsidP="00CE269C">
            <w:pPr>
              <w:ind w:firstLine="0"/>
              <w:jc w:val="center"/>
            </w:pPr>
            <w:r w:rsidRPr="00FD40C3">
              <w:t>I</w:t>
            </w:r>
            <w:r w:rsidR="00CE269C" w:rsidRPr="00FD40C3">
              <w:t>T1</w:t>
            </w:r>
          </w:p>
        </w:tc>
        <w:tc>
          <w:tcPr>
            <w:tcW w:w="2202" w:type="dxa"/>
          </w:tcPr>
          <w:p w14:paraId="2F53CA1C" w14:textId="77777777" w:rsidR="00CE269C" w:rsidRPr="00FD40C3" w:rsidRDefault="00CE269C" w:rsidP="00CE269C">
            <w:pPr>
              <w:ind w:firstLine="0"/>
            </w:pPr>
            <w:r w:rsidRPr="00FD40C3">
              <w:t>ScenarioEn(req, res)</w:t>
            </w:r>
          </w:p>
        </w:tc>
        <w:tc>
          <w:tcPr>
            <w:tcW w:w="2070" w:type="dxa"/>
          </w:tcPr>
          <w:p w14:paraId="3C7D60AD" w14:textId="77777777" w:rsidR="00CE269C" w:rsidRPr="00FD40C3" w:rsidRDefault="00CE269C" w:rsidP="00CE269C">
            <w:pPr>
              <w:ind w:firstLine="0"/>
            </w:pPr>
            <w:r w:rsidRPr="00FD40C3">
              <w:t>Teks jawaban pengajar berbahasa Inggris.</w:t>
            </w:r>
          </w:p>
        </w:tc>
        <w:tc>
          <w:tcPr>
            <w:tcW w:w="1808" w:type="dxa"/>
          </w:tcPr>
          <w:p w14:paraId="30F291C8" w14:textId="77777777" w:rsidR="00CE269C" w:rsidRPr="00FD40C3" w:rsidRDefault="00CE269C" w:rsidP="00CE269C">
            <w:pPr>
              <w:ind w:firstLine="0"/>
            </w:pPr>
            <w:r w:rsidRPr="00FD40C3">
              <w:t>Teks jawaban pelajar berbahasa Inggris.</w:t>
            </w:r>
          </w:p>
        </w:tc>
        <w:tc>
          <w:tcPr>
            <w:tcW w:w="1663" w:type="dxa"/>
          </w:tcPr>
          <w:p w14:paraId="64CF83B0" w14:textId="66D10DCF" w:rsidR="00CE269C" w:rsidRPr="00FD40C3" w:rsidRDefault="00CE269C" w:rsidP="00CE269C">
            <w:pPr>
              <w:ind w:firstLine="0"/>
            </w:pPr>
            <w:r w:rsidRPr="00FD40C3">
              <w:t>JSON hasil penilaian tunggal berbahasa Inggris</w:t>
            </w:r>
          </w:p>
        </w:tc>
      </w:tr>
      <w:tr w:rsidR="00CE269C" w:rsidRPr="00FD40C3" w14:paraId="29416743" w14:textId="77777777" w:rsidTr="00C314AE">
        <w:tc>
          <w:tcPr>
            <w:tcW w:w="696" w:type="dxa"/>
          </w:tcPr>
          <w:p w14:paraId="68089477" w14:textId="48F9C108" w:rsidR="00CE269C" w:rsidRPr="00FD40C3" w:rsidRDefault="00543358" w:rsidP="00CE269C">
            <w:pPr>
              <w:ind w:firstLine="0"/>
              <w:jc w:val="center"/>
            </w:pPr>
            <w:r w:rsidRPr="00FD40C3">
              <w:t>I</w:t>
            </w:r>
            <w:r w:rsidR="00CE269C" w:rsidRPr="00FD40C3">
              <w:t>T2</w:t>
            </w:r>
          </w:p>
        </w:tc>
        <w:tc>
          <w:tcPr>
            <w:tcW w:w="2202" w:type="dxa"/>
          </w:tcPr>
          <w:p w14:paraId="2C347C70" w14:textId="77777777" w:rsidR="00CE269C" w:rsidRPr="00FD40C3" w:rsidRDefault="00CE269C" w:rsidP="00CE269C">
            <w:pPr>
              <w:ind w:firstLine="0"/>
            </w:pPr>
            <w:r w:rsidRPr="00FD40C3">
              <w:t>ScenarioEnTab(req, res)</w:t>
            </w:r>
          </w:p>
        </w:tc>
        <w:tc>
          <w:tcPr>
            <w:tcW w:w="2070" w:type="dxa"/>
          </w:tcPr>
          <w:p w14:paraId="74969B0B" w14:textId="77777777" w:rsidR="00CE269C" w:rsidRPr="00FD40C3" w:rsidRDefault="00CE269C" w:rsidP="00CE269C">
            <w:pPr>
              <w:ind w:firstLine="0"/>
            </w:pPr>
            <w:r w:rsidRPr="00FD40C3">
              <w:t>To sumulate the behaviour of portions of the desired software product.</w:t>
            </w:r>
          </w:p>
        </w:tc>
        <w:tc>
          <w:tcPr>
            <w:tcW w:w="1808" w:type="dxa"/>
          </w:tcPr>
          <w:p w14:paraId="50C6E457" w14:textId="77777777" w:rsidR="00CE269C" w:rsidRPr="00FD40C3" w:rsidRDefault="00CE269C" w:rsidP="00CE269C">
            <w:pPr>
              <w:ind w:firstLine="0"/>
            </w:pPr>
            <w:r w:rsidRPr="00FD40C3">
              <w:t>dataset.csv</w:t>
            </w:r>
          </w:p>
        </w:tc>
        <w:tc>
          <w:tcPr>
            <w:tcW w:w="1663" w:type="dxa"/>
          </w:tcPr>
          <w:p w14:paraId="7932B472" w14:textId="40F9E7A0" w:rsidR="00CE269C" w:rsidRPr="00FD40C3" w:rsidRDefault="00CE269C" w:rsidP="00CE269C">
            <w:pPr>
              <w:ind w:firstLine="0"/>
            </w:pPr>
            <w:r w:rsidRPr="00FD40C3">
              <w:t>JSON hasil penilaian jamak berbahasa Inggris.</w:t>
            </w:r>
          </w:p>
        </w:tc>
      </w:tr>
      <w:tr w:rsidR="00CE269C" w:rsidRPr="00FD40C3" w14:paraId="430EE8A5" w14:textId="77777777" w:rsidTr="00C314AE">
        <w:tc>
          <w:tcPr>
            <w:tcW w:w="696" w:type="dxa"/>
          </w:tcPr>
          <w:p w14:paraId="4D2333E8" w14:textId="31F22975" w:rsidR="00CE269C" w:rsidRPr="00FD40C3" w:rsidRDefault="00543358" w:rsidP="00CE269C">
            <w:pPr>
              <w:ind w:firstLine="0"/>
              <w:jc w:val="center"/>
            </w:pPr>
            <w:r w:rsidRPr="00FD40C3">
              <w:t>I</w:t>
            </w:r>
            <w:r w:rsidR="00CE269C" w:rsidRPr="00FD40C3">
              <w:t>T3</w:t>
            </w:r>
          </w:p>
        </w:tc>
        <w:tc>
          <w:tcPr>
            <w:tcW w:w="2202" w:type="dxa"/>
          </w:tcPr>
          <w:p w14:paraId="5A8B1875" w14:textId="77777777" w:rsidR="00CE269C" w:rsidRPr="00FD40C3" w:rsidRDefault="00CE269C" w:rsidP="00CE269C">
            <w:pPr>
              <w:ind w:firstLine="0"/>
            </w:pPr>
            <w:r w:rsidRPr="00FD40C3">
              <w:t>ScenarioId(req, res)</w:t>
            </w:r>
          </w:p>
        </w:tc>
        <w:tc>
          <w:tcPr>
            <w:tcW w:w="2070" w:type="dxa"/>
          </w:tcPr>
          <w:p w14:paraId="25361DCB" w14:textId="77777777" w:rsidR="00CE269C" w:rsidRPr="00FD40C3" w:rsidRDefault="00CE269C" w:rsidP="00CE269C">
            <w:pPr>
              <w:ind w:firstLine="0"/>
            </w:pPr>
            <w:r w:rsidRPr="00FD40C3">
              <w:rPr>
                <w:rFonts w:ascii="Cambria" w:hAnsi="Cambria" w:cs="Calibri"/>
                <w:color w:val="000000"/>
                <w:sz w:val="22"/>
                <w:szCs w:val="22"/>
              </w:rPr>
              <w:t xml:space="preserve">Teks jawaban pengajar berbahasa </w:t>
            </w:r>
            <w:r w:rsidRPr="00FD40C3">
              <w:rPr>
                <w:rFonts w:ascii="Cambria" w:hAnsi="Cambria" w:cs="Calibri"/>
                <w:color w:val="000000"/>
                <w:sz w:val="22"/>
                <w:szCs w:val="22"/>
              </w:rPr>
              <w:lastRenderedPageBreak/>
              <w:t>Indonesia.</w:t>
            </w:r>
          </w:p>
        </w:tc>
        <w:tc>
          <w:tcPr>
            <w:tcW w:w="1808" w:type="dxa"/>
          </w:tcPr>
          <w:p w14:paraId="2821ADB2" w14:textId="77777777" w:rsidR="00CE269C" w:rsidRPr="00FD40C3" w:rsidRDefault="00CE269C" w:rsidP="00CE269C">
            <w:pPr>
              <w:ind w:firstLine="0"/>
            </w:pPr>
            <w:r w:rsidRPr="00FD40C3">
              <w:lastRenderedPageBreak/>
              <w:t xml:space="preserve">Teks jawaban pelajar </w:t>
            </w:r>
            <w:r w:rsidRPr="00FD40C3">
              <w:lastRenderedPageBreak/>
              <w:t>berbahasa Indonesia.</w:t>
            </w:r>
          </w:p>
        </w:tc>
        <w:tc>
          <w:tcPr>
            <w:tcW w:w="1663" w:type="dxa"/>
          </w:tcPr>
          <w:p w14:paraId="2F113AF0" w14:textId="494FF64D" w:rsidR="00CE269C" w:rsidRPr="00FD40C3" w:rsidRDefault="00CE269C" w:rsidP="00CE269C">
            <w:pPr>
              <w:ind w:firstLine="0"/>
            </w:pPr>
            <w:r w:rsidRPr="00FD40C3">
              <w:lastRenderedPageBreak/>
              <w:t xml:space="preserve">Hasil penilaian tunggal </w:t>
            </w:r>
            <w:r w:rsidRPr="00FD40C3">
              <w:lastRenderedPageBreak/>
              <w:t>berbahasa Indonesia</w:t>
            </w:r>
          </w:p>
        </w:tc>
      </w:tr>
    </w:tbl>
    <w:p w14:paraId="2DFFEB84" w14:textId="77777777" w:rsidR="00652765" w:rsidRPr="00FD40C3" w:rsidRDefault="00652765" w:rsidP="00652765">
      <w:pPr>
        <w:ind w:firstLine="0"/>
      </w:pPr>
    </w:p>
    <w:p w14:paraId="4DFAFE2B" w14:textId="188B6E29" w:rsidR="00652765" w:rsidRPr="00FD40C3" w:rsidRDefault="00652765" w:rsidP="00652765">
      <w:pPr>
        <w:ind w:firstLine="0"/>
      </w:pPr>
      <w:r w:rsidRPr="00FD40C3">
        <w:t>Pada Tabel 3.</w:t>
      </w:r>
      <w:r w:rsidR="00FE3550" w:rsidRPr="00FD40C3">
        <w:t>7</w:t>
      </w:r>
      <w:r w:rsidRPr="00FD40C3">
        <w:t xml:space="preserve"> tersebut, akan dibuat 3 fungsi yang masing-masing dapat menerima teks jawaban pengajar dalam bahasa Indonesia atau Inggris, kemudian menerima jawaban pelajar untuk diperiksa melalui teks atau berkas CSV. Fungsi tersebut selanjutnya akan memproses kedua masukkan, dan menampilkan persentase hasil penilaian jawaban pada </w:t>
      </w:r>
      <w:r w:rsidRPr="00FD40C3">
        <w:rPr>
          <w:i/>
          <w:iCs/>
        </w:rPr>
        <w:t>console</w:t>
      </w:r>
      <w:r w:rsidRPr="00FD40C3">
        <w:t>.</w:t>
      </w:r>
    </w:p>
    <w:p w14:paraId="30F5A1F2" w14:textId="77777777" w:rsidR="00652765" w:rsidRPr="00FD40C3" w:rsidRDefault="00652765" w:rsidP="00652765">
      <w:pPr>
        <w:ind w:firstLine="0"/>
      </w:pPr>
    </w:p>
    <w:p w14:paraId="4227FC70" w14:textId="3AFA3530" w:rsidR="002B761C" w:rsidRPr="00FD40C3" w:rsidRDefault="00652765" w:rsidP="002B761C">
      <w:pPr>
        <w:pStyle w:val="Heading2"/>
        <w:numPr>
          <w:ilvl w:val="1"/>
          <w:numId w:val="10"/>
        </w:numPr>
      </w:pPr>
      <w:bookmarkStart w:id="267" w:name="_Toc156587085"/>
      <w:bookmarkStart w:id="268" w:name="_Toc156593630"/>
      <w:bookmarkStart w:id="269" w:name="_Toc156594644"/>
      <w:r w:rsidRPr="00FD40C3">
        <w:t>Peluncuran</w:t>
      </w:r>
      <w:bookmarkEnd w:id="267"/>
      <w:bookmarkEnd w:id="268"/>
      <w:bookmarkEnd w:id="269"/>
    </w:p>
    <w:p w14:paraId="534D691E" w14:textId="55888AFA" w:rsidR="002B761C" w:rsidRPr="00FD40C3" w:rsidRDefault="00CA0172" w:rsidP="002B761C">
      <w:pPr>
        <w:ind w:firstLine="0"/>
      </w:pPr>
      <w:r w:rsidRPr="00FD40C3">
        <w:t>Apabila semua kebutuhan terhadap perangkat lunak yang dibangun sudah dibuat dan telah teruji bekerja dengan baik berdasasrkan pengujian sebelumya, maka akan dilakukan tahap peluncuran, yaitu kondisi dimana perangkat lunak yang dikembangkan sudah siap digunakan secara umum. Tahap ini dilakukan untuk mendapatkan timbal balik dari pengguna terkait perangkat lunak yang dikembangkan.</w:t>
      </w:r>
    </w:p>
    <w:p w14:paraId="6A3803AA" w14:textId="77777777" w:rsidR="00CA0172" w:rsidRPr="00FD40C3" w:rsidRDefault="00CA0172" w:rsidP="002B761C">
      <w:pPr>
        <w:ind w:firstLine="0"/>
        <w:rPr>
          <w:bCs/>
          <w:color w:val="000000"/>
        </w:rPr>
      </w:pPr>
    </w:p>
    <w:p w14:paraId="350CB0E6" w14:textId="1AC5338D" w:rsidR="00982D30" w:rsidRPr="00FD40C3" w:rsidRDefault="00FE3550" w:rsidP="00982D30">
      <w:pPr>
        <w:pStyle w:val="Heading2"/>
        <w:numPr>
          <w:ilvl w:val="1"/>
          <w:numId w:val="10"/>
        </w:numPr>
      </w:pPr>
      <w:bookmarkStart w:id="270" w:name="_Toc156587086"/>
      <w:bookmarkStart w:id="271" w:name="_Toc156593631"/>
      <w:bookmarkStart w:id="272" w:name="_Toc156594645"/>
      <w:r w:rsidRPr="00FD40C3">
        <w:t>Post-Deployment Testing</w:t>
      </w:r>
      <w:bookmarkEnd w:id="270"/>
      <w:bookmarkEnd w:id="271"/>
      <w:bookmarkEnd w:id="272"/>
    </w:p>
    <w:p w14:paraId="243E74C3" w14:textId="013B1920" w:rsidR="00982D30" w:rsidRPr="00FD40C3" w:rsidRDefault="00FE3550" w:rsidP="00982D30">
      <w:pPr>
        <w:ind w:firstLine="0"/>
      </w:pPr>
      <w:r w:rsidRPr="00FD40C3">
        <w:t xml:space="preserve">Setelah aplikasi diluncurkan, maka akan didapatkan timbal balik dari pengguna untuk pengujian SUS dan </w:t>
      </w:r>
      <w:r w:rsidRPr="00FD40C3">
        <w:rPr>
          <w:i/>
          <w:iCs/>
        </w:rPr>
        <w:t>Blackbox</w:t>
      </w:r>
      <w:r w:rsidRPr="00FD40C3">
        <w:t xml:space="preserve">. Dengan ini dapat dilakukan perbaikan apabila terdapat </w:t>
      </w:r>
      <w:r w:rsidRPr="00F44F69">
        <w:rPr>
          <w:i/>
          <w:iCs/>
        </w:rPr>
        <w:t>bug</w:t>
      </w:r>
      <w:r w:rsidRPr="00FD40C3">
        <w:t xml:space="preserve"> yang tidak terdeteksi selama pembangunan aplikasi dan dapat diluncurkan kembali. Apabila tahap ini telah membuahkan hasil yang memuaskan, maka penelitian ini dapat dianggap selesai.</w:t>
      </w:r>
    </w:p>
    <w:p w14:paraId="533F8B69" w14:textId="77777777" w:rsidR="00FE3550" w:rsidRPr="00FD40C3" w:rsidRDefault="00FE3550" w:rsidP="00982D30">
      <w:pPr>
        <w:ind w:firstLine="0"/>
      </w:pPr>
    </w:p>
    <w:p w14:paraId="2E1FBA04" w14:textId="77777777" w:rsidR="00FE3550" w:rsidRPr="00FD40C3" w:rsidRDefault="00FE3550" w:rsidP="00FE3550">
      <w:pPr>
        <w:pStyle w:val="Heading3"/>
        <w:numPr>
          <w:ilvl w:val="0"/>
          <w:numId w:val="26"/>
        </w:numPr>
        <w:ind w:hanging="720"/>
      </w:pPr>
      <w:bookmarkStart w:id="273" w:name="_Toc156587087"/>
      <w:bookmarkStart w:id="274" w:name="_Toc156593632"/>
      <w:bookmarkStart w:id="275" w:name="_Toc156594646"/>
      <w:r w:rsidRPr="00FD40C3">
        <w:t>System Usability Scale</w:t>
      </w:r>
      <w:bookmarkEnd w:id="273"/>
      <w:bookmarkEnd w:id="274"/>
      <w:bookmarkEnd w:id="275"/>
    </w:p>
    <w:p w14:paraId="122FF9AE" w14:textId="06175427" w:rsidR="00FE3550" w:rsidRPr="00FD40C3" w:rsidRDefault="00FE3550" w:rsidP="00FE3550">
      <w:pPr>
        <w:ind w:firstLine="0"/>
      </w:pPr>
      <w:r w:rsidRPr="00FD40C3">
        <w:t>Seperti yang telah dilansir pada Bab 2, aplikasi yang dihasilkan penelitian ini akan diuji menggunakan SUS pada sekelompok orang untuk mendapatkan hasil kegunaan aplikasi dari penelitian yang dilakukan. Dengan itu, pada Tabel 3.8 berikut adalah daftar kuesioner yang akan diajukan kepada pengguna setelah menggunakan aplikasi yang bersangkutan.</w:t>
      </w:r>
    </w:p>
    <w:p w14:paraId="558A53F6" w14:textId="38FEA068" w:rsidR="00FE3550" w:rsidRPr="00FD40C3" w:rsidRDefault="00FE3550" w:rsidP="00FE3550">
      <w:pPr>
        <w:ind w:firstLine="0"/>
      </w:pPr>
    </w:p>
    <w:p w14:paraId="1B5C8B47" w14:textId="77777777" w:rsidR="004B3B58" w:rsidRPr="00FD40C3" w:rsidRDefault="004B3B58" w:rsidP="00FE3550">
      <w:pPr>
        <w:ind w:firstLine="0"/>
      </w:pPr>
    </w:p>
    <w:p w14:paraId="36C3F6B5" w14:textId="77777777" w:rsidR="00FE3550" w:rsidRPr="00FD40C3" w:rsidRDefault="00FE3550" w:rsidP="00FE3550">
      <w:pPr>
        <w:pStyle w:val="Tabel3"/>
        <w:rPr>
          <w:lang w:val="id-ID"/>
        </w:rPr>
      </w:pPr>
      <w:bookmarkStart w:id="276" w:name="_Toc153476889"/>
      <w:bookmarkStart w:id="277" w:name="_Toc156335896"/>
      <w:r w:rsidRPr="00FD40C3">
        <w:rPr>
          <w:lang w:val="id-ID"/>
        </w:rPr>
        <w:lastRenderedPageBreak/>
        <w:t xml:space="preserve">Kuesioner </w:t>
      </w:r>
      <w:r w:rsidRPr="00FD40C3">
        <w:rPr>
          <w:i/>
          <w:iCs/>
          <w:lang w:val="id-ID"/>
        </w:rPr>
        <w:t>System Usability Scale</w:t>
      </w:r>
      <w:bookmarkEnd w:id="276"/>
      <w:bookmarkEnd w:id="277"/>
    </w:p>
    <w:tbl>
      <w:tblPr>
        <w:tblStyle w:val="TableGrid"/>
        <w:tblW w:w="0" w:type="auto"/>
        <w:tblLook w:val="04A0" w:firstRow="1" w:lastRow="0" w:firstColumn="1" w:lastColumn="0" w:noHBand="0" w:noVBand="1"/>
      </w:tblPr>
      <w:tblGrid>
        <w:gridCol w:w="558"/>
        <w:gridCol w:w="7881"/>
      </w:tblGrid>
      <w:tr w:rsidR="00FE3550" w:rsidRPr="00FD40C3" w14:paraId="45C36CF1" w14:textId="77777777" w:rsidTr="00CE271C">
        <w:trPr>
          <w:tblHeader/>
        </w:trPr>
        <w:tc>
          <w:tcPr>
            <w:tcW w:w="558" w:type="dxa"/>
          </w:tcPr>
          <w:p w14:paraId="16DC5EA4" w14:textId="77777777" w:rsidR="00FE3550" w:rsidRPr="00FD40C3" w:rsidRDefault="00FE3550" w:rsidP="00CE271C">
            <w:pPr>
              <w:ind w:firstLine="0"/>
              <w:jc w:val="center"/>
              <w:rPr>
                <w:b/>
                <w:bCs/>
              </w:rPr>
            </w:pPr>
            <w:r w:rsidRPr="00FD40C3">
              <w:rPr>
                <w:b/>
                <w:bCs/>
              </w:rPr>
              <w:t>No</w:t>
            </w:r>
          </w:p>
        </w:tc>
        <w:tc>
          <w:tcPr>
            <w:tcW w:w="7881" w:type="dxa"/>
          </w:tcPr>
          <w:p w14:paraId="1F2767BC" w14:textId="77777777" w:rsidR="00FE3550" w:rsidRPr="00FD40C3" w:rsidRDefault="00FE3550" w:rsidP="00CE271C">
            <w:pPr>
              <w:ind w:firstLine="0"/>
              <w:jc w:val="center"/>
              <w:rPr>
                <w:b/>
                <w:bCs/>
              </w:rPr>
            </w:pPr>
            <w:r w:rsidRPr="00FD40C3">
              <w:rPr>
                <w:b/>
                <w:bCs/>
              </w:rPr>
              <w:t>Pertanyaan</w:t>
            </w:r>
          </w:p>
        </w:tc>
      </w:tr>
      <w:tr w:rsidR="00FE3550" w:rsidRPr="00FD40C3" w14:paraId="0E893E02" w14:textId="77777777" w:rsidTr="00CE271C">
        <w:tc>
          <w:tcPr>
            <w:tcW w:w="558" w:type="dxa"/>
          </w:tcPr>
          <w:p w14:paraId="753724A0" w14:textId="77777777" w:rsidR="00FE3550" w:rsidRPr="00FD40C3" w:rsidRDefault="00FE3550" w:rsidP="00CE271C">
            <w:pPr>
              <w:ind w:firstLine="0"/>
              <w:jc w:val="center"/>
            </w:pPr>
            <w:r w:rsidRPr="00FD40C3">
              <w:t>1</w:t>
            </w:r>
          </w:p>
        </w:tc>
        <w:tc>
          <w:tcPr>
            <w:tcW w:w="7881" w:type="dxa"/>
          </w:tcPr>
          <w:p w14:paraId="5F850E7A" w14:textId="77777777" w:rsidR="00FE3550" w:rsidRPr="00FD40C3" w:rsidRDefault="00FE3550" w:rsidP="00CE271C">
            <w:pPr>
              <w:ind w:firstLine="0"/>
              <w:jc w:val="left"/>
            </w:pPr>
            <w:r w:rsidRPr="00FD40C3">
              <w:t>Saya berpikir akan menggunakan aplikasi penilaian esai otomatis berbasis web ini lagi</w:t>
            </w:r>
          </w:p>
        </w:tc>
      </w:tr>
      <w:tr w:rsidR="00FE3550" w:rsidRPr="00FD40C3" w14:paraId="09C6CC38" w14:textId="77777777" w:rsidTr="00CE271C">
        <w:tc>
          <w:tcPr>
            <w:tcW w:w="558" w:type="dxa"/>
          </w:tcPr>
          <w:p w14:paraId="421C847B" w14:textId="77777777" w:rsidR="00FE3550" w:rsidRPr="00FD40C3" w:rsidRDefault="00FE3550" w:rsidP="00CE271C">
            <w:pPr>
              <w:ind w:firstLine="0"/>
              <w:jc w:val="center"/>
            </w:pPr>
            <w:r w:rsidRPr="00FD40C3">
              <w:t>2</w:t>
            </w:r>
          </w:p>
        </w:tc>
        <w:tc>
          <w:tcPr>
            <w:tcW w:w="7881" w:type="dxa"/>
          </w:tcPr>
          <w:p w14:paraId="5B132D89" w14:textId="77777777" w:rsidR="00FE3550" w:rsidRPr="00FD40C3" w:rsidRDefault="00FE3550" w:rsidP="00CE271C">
            <w:pPr>
              <w:ind w:firstLine="0"/>
              <w:jc w:val="left"/>
            </w:pPr>
            <w:r w:rsidRPr="00FD40C3">
              <w:t>Saya merasa aplikasi penilaian esai otomatis berbasis web ini sulit digunakan</w:t>
            </w:r>
          </w:p>
        </w:tc>
      </w:tr>
      <w:tr w:rsidR="00FE3550" w:rsidRPr="00FD40C3" w14:paraId="6E7A604B" w14:textId="77777777" w:rsidTr="00CE271C">
        <w:tc>
          <w:tcPr>
            <w:tcW w:w="558" w:type="dxa"/>
          </w:tcPr>
          <w:p w14:paraId="2A9545F4" w14:textId="77777777" w:rsidR="00FE3550" w:rsidRPr="00FD40C3" w:rsidRDefault="00FE3550" w:rsidP="00CE271C">
            <w:pPr>
              <w:ind w:firstLine="0"/>
              <w:jc w:val="center"/>
            </w:pPr>
            <w:r w:rsidRPr="00FD40C3">
              <w:t>3</w:t>
            </w:r>
          </w:p>
        </w:tc>
        <w:tc>
          <w:tcPr>
            <w:tcW w:w="7881" w:type="dxa"/>
          </w:tcPr>
          <w:p w14:paraId="3BA971AA" w14:textId="77777777" w:rsidR="00FE3550" w:rsidRPr="00FD40C3" w:rsidRDefault="00FE3550" w:rsidP="00CE271C">
            <w:pPr>
              <w:ind w:firstLine="0"/>
              <w:jc w:val="left"/>
            </w:pPr>
            <w:r w:rsidRPr="00FD40C3">
              <w:t>Saya merasa aplikasi penilaian esai otomatis berbasis web ini mudah digunakan</w:t>
            </w:r>
          </w:p>
        </w:tc>
      </w:tr>
      <w:tr w:rsidR="00FE3550" w:rsidRPr="00FD40C3" w14:paraId="56F82585" w14:textId="77777777" w:rsidTr="00CE271C">
        <w:tc>
          <w:tcPr>
            <w:tcW w:w="558" w:type="dxa"/>
          </w:tcPr>
          <w:p w14:paraId="67CD1FC5" w14:textId="77777777" w:rsidR="00FE3550" w:rsidRPr="00FD40C3" w:rsidRDefault="00FE3550" w:rsidP="00CE271C">
            <w:pPr>
              <w:ind w:firstLine="0"/>
              <w:jc w:val="center"/>
            </w:pPr>
            <w:r w:rsidRPr="00FD40C3">
              <w:t>4</w:t>
            </w:r>
          </w:p>
        </w:tc>
        <w:tc>
          <w:tcPr>
            <w:tcW w:w="7881" w:type="dxa"/>
          </w:tcPr>
          <w:p w14:paraId="4348B297" w14:textId="77777777" w:rsidR="00FE3550" w:rsidRPr="00FD40C3" w:rsidRDefault="00FE3550" w:rsidP="00CE271C">
            <w:pPr>
              <w:ind w:firstLine="0"/>
              <w:jc w:val="left"/>
            </w:pPr>
            <w:r w:rsidRPr="00FD40C3">
              <w:t>Saya membutuhkan bantuan dari orang lain atau teknisi dalam menggunakan aplikasi penilaian esai otomatis berbasis web ini</w:t>
            </w:r>
          </w:p>
        </w:tc>
      </w:tr>
      <w:tr w:rsidR="00FE3550" w:rsidRPr="00FD40C3" w14:paraId="20AE754F" w14:textId="77777777" w:rsidTr="00CE271C">
        <w:tc>
          <w:tcPr>
            <w:tcW w:w="558" w:type="dxa"/>
          </w:tcPr>
          <w:p w14:paraId="08C430EB" w14:textId="77777777" w:rsidR="00FE3550" w:rsidRPr="00FD40C3" w:rsidRDefault="00FE3550" w:rsidP="00CE271C">
            <w:pPr>
              <w:ind w:firstLine="0"/>
              <w:jc w:val="center"/>
            </w:pPr>
            <w:r w:rsidRPr="00FD40C3">
              <w:t>5</w:t>
            </w:r>
          </w:p>
        </w:tc>
        <w:tc>
          <w:tcPr>
            <w:tcW w:w="7881" w:type="dxa"/>
          </w:tcPr>
          <w:p w14:paraId="6995536D" w14:textId="77777777" w:rsidR="00FE3550" w:rsidRPr="00FD40C3" w:rsidRDefault="00FE3550" w:rsidP="00CE271C">
            <w:pPr>
              <w:ind w:firstLine="0"/>
              <w:jc w:val="left"/>
            </w:pPr>
            <w:r w:rsidRPr="00FD40C3">
              <w:t>Saya merasa fitur-fitur aplikasi penilaian esai otomatis berbasis web ini berjalan dengan semestinya</w:t>
            </w:r>
          </w:p>
        </w:tc>
      </w:tr>
      <w:tr w:rsidR="00FE3550" w:rsidRPr="00FD40C3" w14:paraId="7A3D7F53" w14:textId="77777777" w:rsidTr="00CE271C">
        <w:tc>
          <w:tcPr>
            <w:tcW w:w="558" w:type="dxa"/>
          </w:tcPr>
          <w:p w14:paraId="5FD72313" w14:textId="77777777" w:rsidR="00FE3550" w:rsidRPr="00FD40C3" w:rsidRDefault="00FE3550" w:rsidP="00CE271C">
            <w:pPr>
              <w:ind w:firstLine="0"/>
              <w:jc w:val="center"/>
            </w:pPr>
            <w:r w:rsidRPr="00FD40C3">
              <w:t>6</w:t>
            </w:r>
          </w:p>
        </w:tc>
        <w:tc>
          <w:tcPr>
            <w:tcW w:w="7881" w:type="dxa"/>
          </w:tcPr>
          <w:p w14:paraId="5B6985C3" w14:textId="77777777" w:rsidR="00FE3550" w:rsidRPr="00FD40C3" w:rsidRDefault="00FE3550" w:rsidP="00CE271C">
            <w:pPr>
              <w:ind w:firstLine="0"/>
              <w:jc w:val="left"/>
            </w:pPr>
            <w:r w:rsidRPr="00FD40C3">
              <w:t>Saya merasa banyak hal yang tidak konsisten / tidak serasi pada aplikasi penilaian esai otomatis berbasis web ini</w:t>
            </w:r>
          </w:p>
        </w:tc>
      </w:tr>
      <w:tr w:rsidR="00FE3550" w:rsidRPr="00FD40C3" w14:paraId="40AC98B1" w14:textId="77777777" w:rsidTr="00CE271C">
        <w:tc>
          <w:tcPr>
            <w:tcW w:w="558" w:type="dxa"/>
          </w:tcPr>
          <w:p w14:paraId="244A8C2A" w14:textId="77777777" w:rsidR="00FE3550" w:rsidRPr="00FD40C3" w:rsidRDefault="00FE3550" w:rsidP="00CE271C">
            <w:pPr>
              <w:ind w:firstLine="0"/>
              <w:jc w:val="center"/>
            </w:pPr>
            <w:r w:rsidRPr="00FD40C3">
              <w:t>7</w:t>
            </w:r>
          </w:p>
        </w:tc>
        <w:tc>
          <w:tcPr>
            <w:tcW w:w="7881" w:type="dxa"/>
          </w:tcPr>
          <w:p w14:paraId="5AEFE838" w14:textId="77777777" w:rsidR="00FE3550" w:rsidRPr="00FD40C3" w:rsidRDefault="00FE3550" w:rsidP="00CE271C">
            <w:pPr>
              <w:ind w:firstLine="0"/>
              <w:jc w:val="left"/>
            </w:pPr>
            <w:r w:rsidRPr="00FD40C3">
              <w:t>Saya merasa orang lain akan memahami cara menggunakan aplikasi penilaian esai otomatis berbasis web ini dengan cepat</w:t>
            </w:r>
          </w:p>
        </w:tc>
      </w:tr>
      <w:tr w:rsidR="00FE3550" w:rsidRPr="00FD40C3" w14:paraId="5DBEF49A" w14:textId="77777777" w:rsidTr="00CE271C">
        <w:tc>
          <w:tcPr>
            <w:tcW w:w="558" w:type="dxa"/>
          </w:tcPr>
          <w:p w14:paraId="386A8ACE" w14:textId="77777777" w:rsidR="00FE3550" w:rsidRPr="00FD40C3" w:rsidRDefault="00FE3550" w:rsidP="00CE271C">
            <w:pPr>
              <w:ind w:firstLine="0"/>
              <w:jc w:val="center"/>
            </w:pPr>
            <w:r w:rsidRPr="00FD40C3">
              <w:t>8</w:t>
            </w:r>
          </w:p>
        </w:tc>
        <w:tc>
          <w:tcPr>
            <w:tcW w:w="7881" w:type="dxa"/>
          </w:tcPr>
          <w:p w14:paraId="6A5BC5C5" w14:textId="77777777" w:rsidR="00FE3550" w:rsidRPr="00FD40C3" w:rsidRDefault="00FE3550" w:rsidP="00CE271C">
            <w:pPr>
              <w:ind w:firstLine="0"/>
              <w:jc w:val="left"/>
            </w:pPr>
            <w:r w:rsidRPr="00FD40C3">
              <w:t>Saya merasa aplikasi penilaian esai otomatis berbasis web ini membingungkan</w:t>
            </w:r>
          </w:p>
        </w:tc>
      </w:tr>
      <w:tr w:rsidR="00FE3550" w:rsidRPr="00FD40C3" w14:paraId="1522B8FE" w14:textId="77777777" w:rsidTr="00CE271C">
        <w:tc>
          <w:tcPr>
            <w:tcW w:w="558" w:type="dxa"/>
          </w:tcPr>
          <w:p w14:paraId="01BA9037" w14:textId="77777777" w:rsidR="00FE3550" w:rsidRPr="00FD40C3" w:rsidRDefault="00FE3550" w:rsidP="00CE271C">
            <w:pPr>
              <w:ind w:firstLine="0"/>
              <w:jc w:val="center"/>
            </w:pPr>
            <w:r w:rsidRPr="00FD40C3">
              <w:t>9</w:t>
            </w:r>
          </w:p>
        </w:tc>
        <w:tc>
          <w:tcPr>
            <w:tcW w:w="7881" w:type="dxa"/>
          </w:tcPr>
          <w:p w14:paraId="6D3B4068" w14:textId="77777777" w:rsidR="00FE3550" w:rsidRPr="00FD40C3" w:rsidRDefault="00FE3550" w:rsidP="00CE271C">
            <w:pPr>
              <w:ind w:firstLine="0"/>
              <w:jc w:val="left"/>
            </w:pPr>
            <w:r w:rsidRPr="00FD40C3">
              <w:t>Saya merasa tidak ada hambatan dalam menggunakan aplikasi penilaian esai otomatis berbasis web ini</w:t>
            </w:r>
          </w:p>
        </w:tc>
      </w:tr>
      <w:tr w:rsidR="00FE3550" w:rsidRPr="00FD40C3" w14:paraId="56167186" w14:textId="77777777" w:rsidTr="00CE271C">
        <w:tc>
          <w:tcPr>
            <w:tcW w:w="558" w:type="dxa"/>
          </w:tcPr>
          <w:p w14:paraId="701F9F58" w14:textId="77777777" w:rsidR="00FE3550" w:rsidRPr="00FD40C3" w:rsidRDefault="00FE3550" w:rsidP="00CE271C">
            <w:pPr>
              <w:ind w:firstLine="0"/>
              <w:jc w:val="center"/>
            </w:pPr>
            <w:r w:rsidRPr="00FD40C3">
              <w:t>10</w:t>
            </w:r>
          </w:p>
        </w:tc>
        <w:tc>
          <w:tcPr>
            <w:tcW w:w="7881" w:type="dxa"/>
          </w:tcPr>
          <w:p w14:paraId="0830E038" w14:textId="77777777" w:rsidR="00FE3550" w:rsidRPr="00FD40C3" w:rsidRDefault="00FE3550" w:rsidP="00CE271C">
            <w:pPr>
              <w:ind w:firstLine="0"/>
              <w:jc w:val="left"/>
            </w:pPr>
            <w:r w:rsidRPr="00FD40C3">
              <w:t>Saya perlu membiasakan diri terlebih dahulu sebelum menggunakan aplikasi penilaian esai otomatis berbasis web ini</w:t>
            </w:r>
          </w:p>
        </w:tc>
      </w:tr>
    </w:tbl>
    <w:p w14:paraId="360E0FD3" w14:textId="77777777" w:rsidR="00FE3550" w:rsidRPr="00FD40C3" w:rsidRDefault="00FE3550" w:rsidP="00FE3550">
      <w:pPr>
        <w:ind w:firstLine="0"/>
      </w:pPr>
    </w:p>
    <w:p w14:paraId="5481EBF1" w14:textId="77777777" w:rsidR="00FE3550" w:rsidRPr="00FD40C3" w:rsidRDefault="00FE3550" w:rsidP="00FE3550">
      <w:pPr>
        <w:ind w:firstLine="0"/>
      </w:pPr>
    </w:p>
    <w:p w14:paraId="0F46A390" w14:textId="77777777" w:rsidR="00D7013F" w:rsidRPr="00FD40C3" w:rsidRDefault="00D7013F" w:rsidP="00D7013F">
      <w:pPr>
        <w:pStyle w:val="Heading3"/>
        <w:numPr>
          <w:ilvl w:val="0"/>
          <w:numId w:val="26"/>
        </w:numPr>
        <w:ind w:hanging="720"/>
      </w:pPr>
      <w:bookmarkStart w:id="278" w:name="_Toc156587088"/>
      <w:bookmarkStart w:id="279" w:name="_Toc156593633"/>
      <w:bookmarkStart w:id="280" w:name="_Toc156594647"/>
      <w:r w:rsidRPr="00FD40C3">
        <w:t>Black Box</w:t>
      </w:r>
      <w:bookmarkEnd w:id="278"/>
      <w:bookmarkEnd w:id="279"/>
      <w:bookmarkEnd w:id="280"/>
    </w:p>
    <w:p w14:paraId="23FD9558" w14:textId="77777777" w:rsidR="00D7013F" w:rsidRPr="00FD40C3" w:rsidRDefault="00D7013F" w:rsidP="00D7013F">
      <w:pPr>
        <w:ind w:firstLine="0"/>
      </w:pPr>
      <w:r w:rsidRPr="00FD40C3">
        <w:t>Pada waktu yang bersamaan, akan dilakukan pengujian Black Box untuk memastikan bahwa aplikasi yang dikembangkan bekerja sesuai dengan yang diharapkan. Pada tahap ini, penulis mungkin akan mendapatkan kecacatan program (</w:t>
      </w:r>
      <w:r w:rsidRPr="00FD40C3">
        <w:rPr>
          <w:i/>
          <w:iCs/>
        </w:rPr>
        <w:t>bug</w:t>
      </w:r>
      <w:r w:rsidRPr="00FD40C3">
        <w:t xml:space="preserve">), namun dengan ini penulis dapat memperbaiki aplikasi terkait dan menyempurnakannya. Daftar pengujian </w:t>
      </w:r>
      <w:r w:rsidRPr="00F44F69">
        <w:rPr>
          <w:i/>
          <w:iCs/>
        </w:rPr>
        <w:t>Black Box</w:t>
      </w:r>
      <w:r w:rsidRPr="00FD40C3">
        <w:t xml:space="preserve"> dapat dilihat secara rinci pada Tabel 3.9 dibawah ini.</w:t>
      </w:r>
    </w:p>
    <w:p w14:paraId="52571620" w14:textId="77777777" w:rsidR="00D7013F" w:rsidRPr="00FD40C3" w:rsidRDefault="00D7013F" w:rsidP="00D7013F">
      <w:pPr>
        <w:ind w:firstLine="0"/>
      </w:pPr>
    </w:p>
    <w:p w14:paraId="71F8BC90" w14:textId="77777777" w:rsidR="00D7013F" w:rsidRPr="00FD40C3" w:rsidRDefault="00D7013F" w:rsidP="00D7013F">
      <w:pPr>
        <w:pStyle w:val="Tabel3"/>
        <w:rPr>
          <w:lang w:val="id-ID"/>
        </w:rPr>
      </w:pPr>
      <w:bookmarkStart w:id="281" w:name="_Toc153476890"/>
      <w:bookmarkStart w:id="282" w:name="_Toc156335897"/>
      <w:r w:rsidRPr="00FD40C3">
        <w:rPr>
          <w:lang w:val="id-ID"/>
        </w:rPr>
        <w:t xml:space="preserve">Daftar Pengujian Fungsional </w:t>
      </w:r>
      <w:r w:rsidRPr="00F44F69">
        <w:rPr>
          <w:i/>
          <w:iCs/>
          <w:lang w:val="id-ID"/>
        </w:rPr>
        <w:t>Black Box</w:t>
      </w:r>
      <w:bookmarkEnd w:id="281"/>
      <w:bookmarkEnd w:id="282"/>
    </w:p>
    <w:tbl>
      <w:tblPr>
        <w:tblStyle w:val="TableGrid"/>
        <w:tblW w:w="0" w:type="auto"/>
        <w:tblLook w:val="04A0" w:firstRow="1" w:lastRow="0" w:firstColumn="1" w:lastColumn="0" w:noHBand="0" w:noVBand="1"/>
      </w:tblPr>
      <w:tblGrid>
        <w:gridCol w:w="1203"/>
        <w:gridCol w:w="867"/>
        <w:gridCol w:w="3421"/>
        <w:gridCol w:w="2948"/>
      </w:tblGrid>
      <w:tr w:rsidR="00D7013F" w:rsidRPr="00FD40C3" w14:paraId="79DFD5DE" w14:textId="77777777" w:rsidTr="00D70CF5">
        <w:trPr>
          <w:tblHeader/>
        </w:trPr>
        <w:tc>
          <w:tcPr>
            <w:tcW w:w="1203" w:type="dxa"/>
          </w:tcPr>
          <w:p w14:paraId="6E66D293" w14:textId="77777777" w:rsidR="00D7013F" w:rsidRPr="00FD40C3" w:rsidRDefault="00D7013F" w:rsidP="001A1EA3">
            <w:pPr>
              <w:ind w:firstLine="0"/>
              <w:jc w:val="center"/>
              <w:rPr>
                <w:b/>
                <w:bCs/>
              </w:rPr>
            </w:pPr>
            <w:r w:rsidRPr="00FD40C3">
              <w:rPr>
                <w:b/>
                <w:bCs/>
              </w:rPr>
              <w:t>PARENT ID</w:t>
            </w:r>
          </w:p>
        </w:tc>
        <w:tc>
          <w:tcPr>
            <w:tcW w:w="867" w:type="dxa"/>
          </w:tcPr>
          <w:p w14:paraId="79A951C0" w14:textId="77777777" w:rsidR="00D7013F" w:rsidRPr="00FD40C3" w:rsidRDefault="00D7013F" w:rsidP="001A1EA3">
            <w:pPr>
              <w:ind w:firstLine="0"/>
              <w:jc w:val="center"/>
              <w:rPr>
                <w:b/>
                <w:bCs/>
              </w:rPr>
            </w:pPr>
            <w:r w:rsidRPr="00FD40C3">
              <w:rPr>
                <w:b/>
                <w:bCs/>
              </w:rPr>
              <w:t>ID</w:t>
            </w:r>
          </w:p>
        </w:tc>
        <w:tc>
          <w:tcPr>
            <w:tcW w:w="3421" w:type="dxa"/>
          </w:tcPr>
          <w:p w14:paraId="6FB238CB" w14:textId="77777777" w:rsidR="00D7013F" w:rsidRPr="00FD40C3" w:rsidRDefault="00D7013F" w:rsidP="001A1EA3">
            <w:pPr>
              <w:ind w:firstLine="0"/>
              <w:jc w:val="center"/>
              <w:rPr>
                <w:b/>
                <w:bCs/>
              </w:rPr>
            </w:pPr>
            <w:r w:rsidRPr="00FD40C3">
              <w:rPr>
                <w:b/>
                <w:bCs/>
              </w:rPr>
              <w:t>Pengujian</w:t>
            </w:r>
          </w:p>
        </w:tc>
        <w:tc>
          <w:tcPr>
            <w:tcW w:w="2948" w:type="dxa"/>
          </w:tcPr>
          <w:p w14:paraId="2339C24D" w14:textId="77777777" w:rsidR="00D7013F" w:rsidRPr="00FD40C3" w:rsidRDefault="00D7013F" w:rsidP="001A1EA3">
            <w:pPr>
              <w:ind w:firstLine="0"/>
              <w:jc w:val="center"/>
              <w:rPr>
                <w:b/>
                <w:bCs/>
              </w:rPr>
            </w:pPr>
            <w:r w:rsidRPr="00FD40C3">
              <w:rPr>
                <w:b/>
                <w:bCs/>
              </w:rPr>
              <w:t>Ekspektasi</w:t>
            </w:r>
          </w:p>
        </w:tc>
      </w:tr>
      <w:tr w:rsidR="00D7013F" w:rsidRPr="00FD40C3" w14:paraId="31895A7C" w14:textId="77777777" w:rsidTr="00D70CF5">
        <w:tc>
          <w:tcPr>
            <w:tcW w:w="1203" w:type="dxa"/>
            <w:vMerge w:val="restart"/>
            <w:vAlign w:val="center"/>
          </w:tcPr>
          <w:p w14:paraId="1B1C93F2" w14:textId="77777777" w:rsidR="00D7013F" w:rsidRPr="00FD40C3" w:rsidRDefault="00D7013F" w:rsidP="00D70CF5">
            <w:pPr>
              <w:ind w:firstLine="0"/>
              <w:jc w:val="center"/>
            </w:pPr>
            <w:r w:rsidRPr="00FD40C3">
              <w:t>F1A</w:t>
            </w:r>
          </w:p>
        </w:tc>
        <w:tc>
          <w:tcPr>
            <w:tcW w:w="867" w:type="dxa"/>
          </w:tcPr>
          <w:p w14:paraId="32646CC7" w14:textId="77777777" w:rsidR="00D7013F" w:rsidRPr="00FD40C3" w:rsidRDefault="00D7013F" w:rsidP="001A1EA3">
            <w:pPr>
              <w:ind w:firstLine="0"/>
              <w:jc w:val="center"/>
            </w:pPr>
            <w:r w:rsidRPr="00FD40C3">
              <w:t>F1A-1</w:t>
            </w:r>
          </w:p>
        </w:tc>
        <w:tc>
          <w:tcPr>
            <w:tcW w:w="3421" w:type="dxa"/>
          </w:tcPr>
          <w:p w14:paraId="51ADDB2B" w14:textId="77777777" w:rsidR="00D7013F" w:rsidRPr="00FD40C3" w:rsidRDefault="00D7013F" w:rsidP="00736EEB">
            <w:pPr>
              <w:ind w:firstLine="0"/>
            </w:pPr>
            <w:r w:rsidRPr="00FD40C3">
              <w:t>Aplikasi web dapat menerima masukkan teks sebagai jawaban pengajar</w:t>
            </w:r>
          </w:p>
        </w:tc>
        <w:tc>
          <w:tcPr>
            <w:tcW w:w="2948" w:type="dxa"/>
          </w:tcPr>
          <w:p w14:paraId="15BDE866" w14:textId="77777777" w:rsidR="00D7013F" w:rsidRPr="00FD40C3" w:rsidRDefault="00D7013F" w:rsidP="00736EEB">
            <w:pPr>
              <w:ind w:firstLine="0"/>
            </w:pPr>
            <w:r w:rsidRPr="00FD40C3">
              <w:t>Aplikasi web berhasil menyimpan teks sebagai jawaban pengajar</w:t>
            </w:r>
          </w:p>
        </w:tc>
      </w:tr>
      <w:tr w:rsidR="00D7013F" w:rsidRPr="00FD40C3" w14:paraId="5DCBAE47" w14:textId="77777777" w:rsidTr="00D70CF5">
        <w:tc>
          <w:tcPr>
            <w:tcW w:w="1203" w:type="dxa"/>
            <w:vMerge/>
          </w:tcPr>
          <w:p w14:paraId="7D61212F" w14:textId="77777777" w:rsidR="00D7013F" w:rsidRPr="00FD40C3" w:rsidRDefault="00D7013F" w:rsidP="001A1EA3">
            <w:pPr>
              <w:ind w:firstLine="0"/>
              <w:jc w:val="center"/>
            </w:pPr>
          </w:p>
        </w:tc>
        <w:tc>
          <w:tcPr>
            <w:tcW w:w="867" w:type="dxa"/>
          </w:tcPr>
          <w:p w14:paraId="1242F59F" w14:textId="77777777" w:rsidR="00D7013F" w:rsidRPr="00FD40C3" w:rsidRDefault="00D7013F" w:rsidP="001A1EA3">
            <w:pPr>
              <w:ind w:firstLine="0"/>
              <w:jc w:val="center"/>
            </w:pPr>
            <w:r w:rsidRPr="00FD40C3">
              <w:t>F1A-2</w:t>
            </w:r>
          </w:p>
        </w:tc>
        <w:tc>
          <w:tcPr>
            <w:tcW w:w="3421" w:type="dxa"/>
          </w:tcPr>
          <w:p w14:paraId="2DD59DD1" w14:textId="77777777" w:rsidR="00D7013F" w:rsidRPr="00FD40C3" w:rsidRDefault="00D7013F" w:rsidP="00736EEB">
            <w:pPr>
              <w:ind w:firstLine="0"/>
            </w:pPr>
            <w:r w:rsidRPr="00FD40C3">
              <w:t>Aplikasi web dapat menerima masukkan teks sebagai jawaban pelajar</w:t>
            </w:r>
          </w:p>
        </w:tc>
        <w:tc>
          <w:tcPr>
            <w:tcW w:w="2948" w:type="dxa"/>
          </w:tcPr>
          <w:p w14:paraId="77143895" w14:textId="77777777" w:rsidR="00D7013F" w:rsidRPr="00FD40C3" w:rsidRDefault="00D7013F" w:rsidP="00736EEB">
            <w:pPr>
              <w:ind w:firstLine="0"/>
            </w:pPr>
            <w:r w:rsidRPr="00FD40C3">
              <w:t>Aplikasi web berhasil menerima teks sebagai jawaban pelajar</w:t>
            </w:r>
          </w:p>
        </w:tc>
      </w:tr>
      <w:tr w:rsidR="00D7013F" w:rsidRPr="00FD40C3" w14:paraId="5D428EA2" w14:textId="77777777" w:rsidTr="0027579F">
        <w:tc>
          <w:tcPr>
            <w:tcW w:w="1203" w:type="dxa"/>
            <w:vMerge w:val="restart"/>
            <w:vAlign w:val="center"/>
          </w:tcPr>
          <w:p w14:paraId="69E9C743" w14:textId="77777777" w:rsidR="00D7013F" w:rsidRPr="00FD40C3" w:rsidRDefault="00D7013F" w:rsidP="0027579F">
            <w:pPr>
              <w:ind w:firstLine="0"/>
              <w:jc w:val="center"/>
            </w:pPr>
            <w:r w:rsidRPr="00FD40C3">
              <w:t>F1B</w:t>
            </w:r>
          </w:p>
        </w:tc>
        <w:tc>
          <w:tcPr>
            <w:tcW w:w="867" w:type="dxa"/>
          </w:tcPr>
          <w:p w14:paraId="488E3DA4" w14:textId="77777777" w:rsidR="00D7013F" w:rsidRPr="00FD40C3" w:rsidRDefault="00D7013F" w:rsidP="001A1EA3">
            <w:pPr>
              <w:ind w:firstLine="0"/>
              <w:jc w:val="center"/>
            </w:pPr>
            <w:r w:rsidRPr="00FD40C3">
              <w:t>F1B-1</w:t>
            </w:r>
          </w:p>
        </w:tc>
        <w:tc>
          <w:tcPr>
            <w:tcW w:w="3421" w:type="dxa"/>
          </w:tcPr>
          <w:p w14:paraId="13DF906D" w14:textId="77777777" w:rsidR="00D7013F" w:rsidRPr="00FD40C3" w:rsidRDefault="00D7013F" w:rsidP="00736EEB">
            <w:pPr>
              <w:ind w:firstLine="0"/>
              <w:rPr>
                <w:vertAlign w:val="subscript"/>
              </w:rPr>
            </w:pPr>
            <w:r w:rsidRPr="00FD40C3">
              <w:t>Aplikasi web dapat menerima masukkan dari fungsi F1A untuk penilaian otomatis tunggal bahasa Inggris</w:t>
            </w:r>
          </w:p>
        </w:tc>
        <w:tc>
          <w:tcPr>
            <w:tcW w:w="2948" w:type="dxa"/>
          </w:tcPr>
          <w:p w14:paraId="02B462E5" w14:textId="77777777" w:rsidR="00D7013F" w:rsidRPr="00FD40C3" w:rsidRDefault="00D7013F" w:rsidP="00736EEB">
            <w:pPr>
              <w:ind w:firstLine="0"/>
            </w:pPr>
            <w:r w:rsidRPr="00FD40C3">
              <w:t xml:space="preserve">Aplikasi web berhasil menerima masukkan dari fungsi F1A untuk digunakan pada penilaian otomatis tunggal bahasa </w:t>
            </w:r>
            <w:r w:rsidRPr="00FD40C3">
              <w:lastRenderedPageBreak/>
              <w:t>Inggris</w:t>
            </w:r>
          </w:p>
        </w:tc>
      </w:tr>
      <w:tr w:rsidR="00D7013F" w:rsidRPr="00FD40C3" w14:paraId="52D0AD95" w14:textId="77777777" w:rsidTr="00D70CF5">
        <w:tc>
          <w:tcPr>
            <w:tcW w:w="1203" w:type="dxa"/>
            <w:vMerge/>
          </w:tcPr>
          <w:p w14:paraId="5D66B378" w14:textId="77777777" w:rsidR="00D7013F" w:rsidRPr="00FD40C3" w:rsidRDefault="00D7013F" w:rsidP="001A1EA3">
            <w:pPr>
              <w:ind w:firstLine="0"/>
              <w:jc w:val="center"/>
            </w:pPr>
          </w:p>
        </w:tc>
        <w:tc>
          <w:tcPr>
            <w:tcW w:w="867" w:type="dxa"/>
          </w:tcPr>
          <w:p w14:paraId="47FFF289" w14:textId="77777777" w:rsidR="00D7013F" w:rsidRPr="00FD40C3" w:rsidRDefault="00D7013F" w:rsidP="001A1EA3">
            <w:pPr>
              <w:ind w:firstLine="0"/>
              <w:jc w:val="center"/>
            </w:pPr>
            <w:r w:rsidRPr="00FD40C3">
              <w:t>F1B-2</w:t>
            </w:r>
          </w:p>
        </w:tc>
        <w:tc>
          <w:tcPr>
            <w:tcW w:w="3421" w:type="dxa"/>
          </w:tcPr>
          <w:p w14:paraId="410859D8" w14:textId="77777777" w:rsidR="00D7013F" w:rsidRPr="00FD40C3" w:rsidRDefault="00D7013F" w:rsidP="00736EEB">
            <w:pPr>
              <w:ind w:firstLine="0"/>
            </w:pPr>
            <w:r w:rsidRPr="00FD40C3">
              <w:t>Aplikasi web dapat menerima masukka dari fungsi F1A untuk penilaian otomatis tunggal bahasa Indonesia</w:t>
            </w:r>
          </w:p>
        </w:tc>
        <w:tc>
          <w:tcPr>
            <w:tcW w:w="2948" w:type="dxa"/>
          </w:tcPr>
          <w:p w14:paraId="786B98C5" w14:textId="77777777" w:rsidR="00D7013F" w:rsidRPr="00FD40C3" w:rsidRDefault="00D7013F" w:rsidP="00736EEB">
            <w:pPr>
              <w:ind w:firstLine="0"/>
            </w:pPr>
            <w:r w:rsidRPr="00FD40C3">
              <w:t>Aplikasi berhasil menerima masukkan dari fungsi F1A untuk digunakan pada penilaian otomatis tunggal bahasa Indonesia</w:t>
            </w:r>
          </w:p>
        </w:tc>
      </w:tr>
      <w:tr w:rsidR="00D7013F" w:rsidRPr="00FD40C3" w14:paraId="4536B3F6" w14:textId="77777777" w:rsidTr="0027579F">
        <w:tc>
          <w:tcPr>
            <w:tcW w:w="1203" w:type="dxa"/>
          </w:tcPr>
          <w:p w14:paraId="2AA01C40" w14:textId="77777777" w:rsidR="00D7013F" w:rsidRPr="00FD40C3" w:rsidRDefault="00D7013F" w:rsidP="0027579F">
            <w:pPr>
              <w:ind w:firstLine="0"/>
              <w:jc w:val="center"/>
            </w:pPr>
            <w:r w:rsidRPr="00FD40C3">
              <w:t>F0</w:t>
            </w:r>
          </w:p>
        </w:tc>
        <w:tc>
          <w:tcPr>
            <w:tcW w:w="867" w:type="dxa"/>
          </w:tcPr>
          <w:p w14:paraId="5B688509" w14:textId="77777777" w:rsidR="00D7013F" w:rsidRPr="00FD40C3" w:rsidRDefault="00D7013F" w:rsidP="001A1EA3">
            <w:pPr>
              <w:ind w:firstLine="0"/>
              <w:jc w:val="center"/>
            </w:pPr>
            <w:r w:rsidRPr="00FD40C3">
              <w:t>F0</w:t>
            </w:r>
          </w:p>
        </w:tc>
        <w:tc>
          <w:tcPr>
            <w:tcW w:w="3421" w:type="dxa"/>
          </w:tcPr>
          <w:p w14:paraId="53C4968A" w14:textId="77777777" w:rsidR="00D7013F" w:rsidRPr="00FD40C3" w:rsidRDefault="00D7013F" w:rsidP="00736EEB">
            <w:pPr>
              <w:ind w:firstLine="0"/>
            </w:pPr>
            <w:r w:rsidRPr="00FD40C3">
              <w:t>Aplikasi dapat menggunakan model yang tepat untuk melakukan penilaian berdasarkan bahasa yang dipilih pengguna</w:t>
            </w:r>
          </w:p>
        </w:tc>
        <w:tc>
          <w:tcPr>
            <w:tcW w:w="2948" w:type="dxa"/>
          </w:tcPr>
          <w:p w14:paraId="37D01808" w14:textId="77777777" w:rsidR="00D7013F" w:rsidRPr="00FD40C3" w:rsidRDefault="00D7013F" w:rsidP="00736EEB">
            <w:pPr>
              <w:ind w:firstLine="0"/>
            </w:pPr>
            <w:r w:rsidRPr="00FD40C3">
              <w:t>Aplikasi web berhasil menerima permintaan bahasa yang digunakan untuk penilaian dan menggunakan bahasa tersebut untuk penilaian.</w:t>
            </w:r>
          </w:p>
        </w:tc>
      </w:tr>
      <w:tr w:rsidR="00D7013F" w:rsidRPr="00FD40C3" w14:paraId="08E3D2CA" w14:textId="77777777" w:rsidTr="00D70CF5">
        <w:tc>
          <w:tcPr>
            <w:tcW w:w="1203" w:type="dxa"/>
            <w:vMerge w:val="restart"/>
            <w:vAlign w:val="center"/>
          </w:tcPr>
          <w:p w14:paraId="5EA2C207" w14:textId="77777777" w:rsidR="00D7013F" w:rsidRPr="00FD40C3" w:rsidRDefault="00D7013F" w:rsidP="00D70CF5">
            <w:pPr>
              <w:ind w:firstLine="0"/>
              <w:jc w:val="center"/>
            </w:pPr>
            <w:r w:rsidRPr="00FD40C3">
              <w:t>F2A</w:t>
            </w:r>
          </w:p>
        </w:tc>
        <w:tc>
          <w:tcPr>
            <w:tcW w:w="867" w:type="dxa"/>
          </w:tcPr>
          <w:p w14:paraId="24FA6255" w14:textId="77777777" w:rsidR="00D7013F" w:rsidRPr="00FD40C3" w:rsidRDefault="00D7013F" w:rsidP="001A1EA3">
            <w:pPr>
              <w:ind w:firstLine="0"/>
              <w:jc w:val="center"/>
            </w:pPr>
            <w:r w:rsidRPr="00FD40C3">
              <w:t>F2A-1</w:t>
            </w:r>
          </w:p>
        </w:tc>
        <w:tc>
          <w:tcPr>
            <w:tcW w:w="3421" w:type="dxa"/>
          </w:tcPr>
          <w:p w14:paraId="349B1DE9" w14:textId="77777777" w:rsidR="00D7013F" w:rsidRPr="00FD40C3" w:rsidRDefault="00D7013F" w:rsidP="00736EEB">
            <w:pPr>
              <w:ind w:firstLine="0"/>
            </w:pPr>
            <w:r w:rsidRPr="00FD40C3">
              <w:t>Aplikasi web dapat menerima masukkan berupa berkas berbentuk CSV sebagai kumpulan jawaban pelajar</w:t>
            </w:r>
          </w:p>
        </w:tc>
        <w:tc>
          <w:tcPr>
            <w:tcW w:w="2948" w:type="dxa"/>
          </w:tcPr>
          <w:p w14:paraId="3DD754FA" w14:textId="77777777" w:rsidR="00D7013F" w:rsidRPr="00FD40C3" w:rsidRDefault="00D7013F" w:rsidP="00736EEB">
            <w:pPr>
              <w:ind w:firstLine="0"/>
            </w:pPr>
            <w:r w:rsidRPr="00FD40C3">
              <w:t>Aplikasi web berhasil menyimpan berkas CSV sebagai kumpulan jawaban pelajar</w:t>
            </w:r>
          </w:p>
        </w:tc>
      </w:tr>
      <w:tr w:rsidR="00D7013F" w:rsidRPr="00FD40C3" w14:paraId="4A5568CD" w14:textId="77777777" w:rsidTr="00D70CF5">
        <w:tc>
          <w:tcPr>
            <w:tcW w:w="1203" w:type="dxa"/>
            <w:vMerge/>
          </w:tcPr>
          <w:p w14:paraId="271A4C4D" w14:textId="77777777" w:rsidR="00D7013F" w:rsidRPr="00FD40C3" w:rsidRDefault="00D7013F" w:rsidP="001A1EA3">
            <w:pPr>
              <w:ind w:firstLine="0"/>
              <w:jc w:val="center"/>
            </w:pPr>
          </w:p>
        </w:tc>
        <w:tc>
          <w:tcPr>
            <w:tcW w:w="867" w:type="dxa"/>
          </w:tcPr>
          <w:p w14:paraId="36EDF34D" w14:textId="77777777" w:rsidR="00D7013F" w:rsidRPr="00FD40C3" w:rsidRDefault="00D7013F" w:rsidP="001A1EA3">
            <w:pPr>
              <w:ind w:firstLine="0"/>
              <w:jc w:val="center"/>
            </w:pPr>
            <w:r w:rsidRPr="00FD40C3">
              <w:t>F2A-2</w:t>
            </w:r>
          </w:p>
        </w:tc>
        <w:tc>
          <w:tcPr>
            <w:tcW w:w="3421" w:type="dxa"/>
          </w:tcPr>
          <w:p w14:paraId="619B95D4" w14:textId="77777777" w:rsidR="00D7013F" w:rsidRPr="00FD40C3" w:rsidRDefault="00D7013F" w:rsidP="00736EEB">
            <w:pPr>
              <w:ind w:firstLine="0"/>
            </w:pPr>
            <w:r w:rsidRPr="00FD40C3">
              <w:t>Aplikasi web dapat menerima masukkan teks sebagai kolom nama pada kumpulan jawaban pelajar</w:t>
            </w:r>
          </w:p>
        </w:tc>
        <w:tc>
          <w:tcPr>
            <w:tcW w:w="2948" w:type="dxa"/>
          </w:tcPr>
          <w:p w14:paraId="28CFE373" w14:textId="77777777" w:rsidR="00D7013F" w:rsidRPr="00FD40C3" w:rsidRDefault="00D7013F" w:rsidP="00736EEB">
            <w:pPr>
              <w:ind w:firstLine="0"/>
            </w:pPr>
            <w:r w:rsidRPr="00FD40C3">
              <w:t>Aplikasi web berhasil menyimpan nama kolom yang berisi nama pelajar pada berkas CSV</w:t>
            </w:r>
          </w:p>
        </w:tc>
      </w:tr>
      <w:tr w:rsidR="00D7013F" w:rsidRPr="00FD40C3" w14:paraId="044BFDBF" w14:textId="77777777" w:rsidTr="00D70CF5">
        <w:tc>
          <w:tcPr>
            <w:tcW w:w="1203" w:type="dxa"/>
            <w:vMerge/>
          </w:tcPr>
          <w:p w14:paraId="49A258E3" w14:textId="77777777" w:rsidR="00D7013F" w:rsidRPr="00FD40C3" w:rsidRDefault="00D7013F" w:rsidP="001A1EA3">
            <w:pPr>
              <w:ind w:firstLine="0"/>
              <w:jc w:val="center"/>
            </w:pPr>
          </w:p>
        </w:tc>
        <w:tc>
          <w:tcPr>
            <w:tcW w:w="867" w:type="dxa"/>
          </w:tcPr>
          <w:p w14:paraId="7438E330" w14:textId="77777777" w:rsidR="00D7013F" w:rsidRPr="00FD40C3" w:rsidRDefault="00D7013F" w:rsidP="001A1EA3">
            <w:pPr>
              <w:ind w:firstLine="0"/>
              <w:jc w:val="center"/>
            </w:pPr>
            <w:r w:rsidRPr="00FD40C3">
              <w:t>F2A-3</w:t>
            </w:r>
          </w:p>
        </w:tc>
        <w:tc>
          <w:tcPr>
            <w:tcW w:w="3421" w:type="dxa"/>
          </w:tcPr>
          <w:p w14:paraId="4570A9C4" w14:textId="77777777" w:rsidR="00D7013F" w:rsidRPr="00FD40C3" w:rsidRDefault="00D7013F" w:rsidP="00736EEB">
            <w:pPr>
              <w:ind w:firstLine="0"/>
            </w:pPr>
            <w:r w:rsidRPr="00FD40C3">
              <w:t>Aplikasi web dapat menerima masukkan teks sebagai kolom jawaban pada kumpulan jawaban pelajar</w:t>
            </w:r>
          </w:p>
        </w:tc>
        <w:tc>
          <w:tcPr>
            <w:tcW w:w="2948" w:type="dxa"/>
          </w:tcPr>
          <w:p w14:paraId="0E2D8B77" w14:textId="77777777" w:rsidR="00D7013F" w:rsidRPr="00FD40C3" w:rsidRDefault="00D7013F" w:rsidP="00736EEB">
            <w:pPr>
              <w:ind w:firstLine="0"/>
            </w:pPr>
            <w:r w:rsidRPr="00FD40C3">
              <w:t>Aplikasi web berhasil menyimpan nama kolom yang berisi jawaban pelajar pada berkas CSV</w:t>
            </w:r>
          </w:p>
        </w:tc>
      </w:tr>
      <w:tr w:rsidR="00D7013F" w:rsidRPr="00FD40C3" w14:paraId="424D412A" w14:textId="77777777" w:rsidTr="00D70CF5">
        <w:tc>
          <w:tcPr>
            <w:tcW w:w="1203" w:type="dxa"/>
            <w:vMerge/>
          </w:tcPr>
          <w:p w14:paraId="72522DA0" w14:textId="77777777" w:rsidR="00D7013F" w:rsidRPr="00FD40C3" w:rsidRDefault="00D7013F" w:rsidP="001A1EA3">
            <w:pPr>
              <w:ind w:firstLine="0"/>
              <w:jc w:val="center"/>
            </w:pPr>
          </w:p>
        </w:tc>
        <w:tc>
          <w:tcPr>
            <w:tcW w:w="867" w:type="dxa"/>
          </w:tcPr>
          <w:p w14:paraId="55AD3787" w14:textId="77777777" w:rsidR="00D7013F" w:rsidRPr="00FD40C3" w:rsidRDefault="00D7013F" w:rsidP="001A1EA3">
            <w:pPr>
              <w:ind w:firstLine="0"/>
              <w:jc w:val="center"/>
            </w:pPr>
            <w:r w:rsidRPr="00FD40C3">
              <w:t>F2A-4</w:t>
            </w:r>
          </w:p>
        </w:tc>
        <w:tc>
          <w:tcPr>
            <w:tcW w:w="3421" w:type="dxa"/>
          </w:tcPr>
          <w:p w14:paraId="71381F2A" w14:textId="77777777" w:rsidR="00D7013F" w:rsidRPr="00FD40C3" w:rsidRDefault="00D7013F" w:rsidP="00736EEB">
            <w:pPr>
              <w:ind w:firstLine="0"/>
            </w:pPr>
            <w:r w:rsidRPr="00FD40C3">
              <w:t>Aplikasi web dapat mendapatkan pasangan nama dan jawaban pada kumpulan jawaban pelajar sebagaimana ditentukan pada pengujian F2A-2 dan F2A-3</w:t>
            </w:r>
          </w:p>
        </w:tc>
        <w:tc>
          <w:tcPr>
            <w:tcW w:w="2948" w:type="dxa"/>
          </w:tcPr>
          <w:p w14:paraId="11108865" w14:textId="77777777" w:rsidR="00D7013F" w:rsidRPr="00FD40C3" w:rsidRDefault="00D7013F" w:rsidP="00736EEB">
            <w:pPr>
              <w:ind w:firstLine="0"/>
            </w:pPr>
            <w:r w:rsidRPr="00FD40C3">
              <w:t>Aplikasi web berhasil menentukan pasangan nama dan jawaban pada berkas CSV untuk proses penilaian masal</w:t>
            </w:r>
          </w:p>
        </w:tc>
      </w:tr>
      <w:tr w:rsidR="00D7013F" w:rsidRPr="00FD40C3" w14:paraId="74BA8B11" w14:textId="77777777" w:rsidTr="00D70CF5">
        <w:tc>
          <w:tcPr>
            <w:tcW w:w="1203" w:type="dxa"/>
            <w:vMerge w:val="restart"/>
            <w:vAlign w:val="center"/>
          </w:tcPr>
          <w:p w14:paraId="28C9C41F" w14:textId="77777777" w:rsidR="00D7013F" w:rsidRPr="00FD40C3" w:rsidRDefault="00D7013F" w:rsidP="00D70CF5">
            <w:pPr>
              <w:ind w:firstLine="0"/>
              <w:jc w:val="center"/>
            </w:pPr>
            <w:r w:rsidRPr="00FD40C3">
              <w:t>F2B</w:t>
            </w:r>
          </w:p>
        </w:tc>
        <w:tc>
          <w:tcPr>
            <w:tcW w:w="867" w:type="dxa"/>
          </w:tcPr>
          <w:p w14:paraId="5F75A743" w14:textId="77777777" w:rsidR="00D7013F" w:rsidRPr="00FD40C3" w:rsidRDefault="00D7013F" w:rsidP="001A1EA3">
            <w:pPr>
              <w:ind w:firstLine="0"/>
              <w:jc w:val="center"/>
            </w:pPr>
            <w:r w:rsidRPr="00FD40C3">
              <w:t>F2B-1</w:t>
            </w:r>
          </w:p>
        </w:tc>
        <w:tc>
          <w:tcPr>
            <w:tcW w:w="3421" w:type="dxa"/>
          </w:tcPr>
          <w:p w14:paraId="3F9E928D" w14:textId="77777777" w:rsidR="00D7013F" w:rsidRPr="00FD40C3" w:rsidRDefault="00D7013F" w:rsidP="00736EEB">
            <w:pPr>
              <w:ind w:firstLine="0"/>
            </w:pPr>
            <w:r w:rsidRPr="00FD40C3">
              <w:t>Aplikasi web dapat membuat dokumen CSV berdasarkan pengujian F1A-1, dan F1A-2 atau F2A-1 agar cocok dengan syarat penilaian pada algoritma penilaian otomatis bahasa Inggris</w:t>
            </w:r>
          </w:p>
        </w:tc>
        <w:tc>
          <w:tcPr>
            <w:tcW w:w="2948" w:type="dxa"/>
          </w:tcPr>
          <w:p w14:paraId="41690390" w14:textId="77777777" w:rsidR="00D7013F" w:rsidRPr="00FD40C3" w:rsidRDefault="00D7013F" w:rsidP="00736EEB">
            <w:pPr>
              <w:ind w:firstLine="0"/>
            </w:pPr>
            <w:r w:rsidRPr="00FD40C3">
              <w:t>Aplikasi web berhasil membuat berkas CSV dari berkas CSV, nama, dan jawaban pelajar untuk diproses pada model penilaian otomatis bahasa Inggris</w:t>
            </w:r>
          </w:p>
        </w:tc>
      </w:tr>
      <w:tr w:rsidR="00D7013F" w:rsidRPr="00FD40C3" w14:paraId="2A2ED400" w14:textId="77777777" w:rsidTr="00D70CF5">
        <w:tc>
          <w:tcPr>
            <w:tcW w:w="1203" w:type="dxa"/>
            <w:vMerge/>
          </w:tcPr>
          <w:p w14:paraId="337610A0" w14:textId="77777777" w:rsidR="00D7013F" w:rsidRPr="00FD40C3" w:rsidRDefault="00D7013F" w:rsidP="001A1EA3">
            <w:pPr>
              <w:ind w:firstLine="0"/>
              <w:jc w:val="center"/>
            </w:pPr>
          </w:p>
        </w:tc>
        <w:tc>
          <w:tcPr>
            <w:tcW w:w="867" w:type="dxa"/>
          </w:tcPr>
          <w:p w14:paraId="536890EE" w14:textId="77777777" w:rsidR="00D7013F" w:rsidRPr="00FD40C3" w:rsidRDefault="00D7013F" w:rsidP="001A1EA3">
            <w:pPr>
              <w:ind w:firstLine="0"/>
              <w:jc w:val="center"/>
            </w:pPr>
            <w:r w:rsidRPr="00FD40C3">
              <w:t>F2B-3</w:t>
            </w:r>
          </w:p>
        </w:tc>
        <w:tc>
          <w:tcPr>
            <w:tcW w:w="3421" w:type="dxa"/>
          </w:tcPr>
          <w:p w14:paraId="6D8CED40" w14:textId="77777777" w:rsidR="00D7013F" w:rsidRPr="00FD40C3" w:rsidRDefault="00D7013F" w:rsidP="00736EEB">
            <w:pPr>
              <w:ind w:firstLine="0"/>
            </w:pPr>
            <w:r w:rsidRPr="00FD40C3">
              <w:t>Algoritma penilaian otomatis bahasa Inggris dapat membuat dokumen .json setelah melakukan penilaian otomatis</w:t>
            </w:r>
          </w:p>
        </w:tc>
        <w:tc>
          <w:tcPr>
            <w:tcW w:w="2948" w:type="dxa"/>
          </w:tcPr>
          <w:p w14:paraId="52769494" w14:textId="77777777" w:rsidR="00D7013F" w:rsidRPr="00FD40C3" w:rsidRDefault="00D7013F" w:rsidP="00736EEB">
            <w:pPr>
              <w:ind w:firstLine="0"/>
            </w:pPr>
            <w:r w:rsidRPr="00FD40C3">
              <w:t>Algoritma penilaian berhasil membuat dokumen .json sebagai hasil penilaian otomatis model bahasa Inggris</w:t>
            </w:r>
          </w:p>
        </w:tc>
      </w:tr>
      <w:tr w:rsidR="00D7013F" w:rsidRPr="00FD40C3" w14:paraId="334B8D06" w14:textId="77777777" w:rsidTr="00D70CF5">
        <w:tc>
          <w:tcPr>
            <w:tcW w:w="1203" w:type="dxa"/>
            <w:vMerge/>
          </w:tcPr>
          <w:p w14:paraId="6187BC7F" w14:textId="77777777" w:rsidR="00D7013F" w:rsidRPr="00FD40C3" w:rsidRDefault="00D7013F" w:rsidP="001A1EA3">
            <w:pPr>
              <w:ind w:firstLine="0"/>
              <w:jc w:val="center"/>
            </w:pPr>
          </w:p>
        </w:tc>
        <w:tc>
          <w:tcPr>
            <w:tcW w:w="867" w:type="dxa"/>
          </w:tcPr>
          <w:p w14:paraId="2F572C54" w14:textId="77777777" w:rsidR="00D7013F" w:rsidRPr="00FD40C3" w:rsidRDefault="00D7013F" w:rsidP="001A1EA3">
            <w:pPr>
              <w:ind w:firstLine="0"/>
              <w:jc w:val="center"/>
            </w:pPr>
            <w:r w:rsidRPr="00FD40C3">
              <w:t>F2B-5</w:t>
            </w:r>
          </w:p>
        </w:tc>
        <w:tc>
          <w:tcPr>
            <w:tcW w:w="3421" w:type="dxa"/>
          </w:tcPr>
          <w:p w14:paraId="3E4C6456" w14:textId="77777777" w:rsidR="00D7013F" w:rsidRPr="00FD40C3" w:rsidRDefault="00D7013F" w:rsidP="00736EEB">
            <w:pPr>
              <w:ind w:firstLine="0"/>
            </w:pPr>
            <w:r w:rsidRPr="00FD40C3">
              <w:t xml:space="preserve">Aplikasi dapat menampilkan hasil penilaian bahasa Inggris berdasarkan data .json yang dihasilkan oleh algoritma penilaian bahasa Inggris pada </w:t>
            </w:r>
            <w:r w:rsidRPr="00FD40C3">
              <w:lastRenderedPageBreak/>
              <w:t>halaman web</w:t>
            </w:r>
          </w:p>
        </w:tc>
        <w:tc>
          <w:tcPr>
            <w:tcW w:w="2948" w:type="dxa"/>
          </w:tcPr>
          <w:p w14:paraId="13B21E92" w14:textId="77777777" w:rsidR="00D7013F" w:rsidRPr="00FD40C3" w:rsidRDefault="00D7013F" w:rsidP="00736EEB">
            <w:pPr>
              <w:ind w:firstLine="0"/>
            </w:pPr>
            <w:r w:rsidRPr="00FD40C3">
              <w:lastRenderedPageBreak/>
              <w:t xml:space="preserve">Aplikasi web berhasil menggunakan dokumen .json yang telah dihasilkan penilaian otomatis bahasa Inggris sebelumnya untuk </w:t>
            </w:r>
            <w:r w:rsidRPr="00FD40C3">
              <w:lastRenderedPageBreak/>
              <w:t>ditampilkan pada halaman web</w:t>
            </w:r>
          </w:p>
        </w:tc>
      </w:tr>
      <w:tr w:rsidR="00D7013F" w:rsidRPr="00FD40C3" w14:paraId="6C97DF19" w14:textId="77777777" w:rsidTr="00D70CF5">
        <w:tc>
          <w:tcPr>
            <w:tcW w:w="1203" w:type="dxa"/>
            <w:vMerge/>
          </w:tcPr>
          <w:p w14:paraId="746DEBAE" w14:textId="77777777" w:rsidR="00D7013F" w:rsidRPr="00FD40C3" w:rsidRDefault="00D7013F" w:rsidP="001A1EA3">
            <w:pPr>
              <w:ind w:firstLine="0"/>
              <w:jc w:val="center"/>
            </w:pPr>
          </w:p>
        </w:tc>
        <w:tc>
          <w:tcPr>
            <w:tcW w:w="867" w:type="dxa"/>
          </w:tcPr>
          <w:p w14:paraId="37F75D82" w14:textId="77777777" w:rsidR="00D7013F" w:rsidRPr="00FD40C3" w:rsidRDefault="00D7013F" w:rsidP="001A1EA3">
            <w:pPr>
              <w:ind w:firstLine="0"/>
              <w:jc w:val="center"/>
            </w:pPr>
            <w:r w:rsidRPr="00FD40C3">
              <w:t>F2B-2</w:t>
            </w:r>
          </w:p>
        </w:tc>
        <w:tc>
          <w:tcPr>
            <w:tcW w:w="3421" w:type="dxa"/>
          </w:tcPr>
          <w:p w14:paraId="27CB2243" w14:textId="77777777" w:rsidR="00D7013F" w:rsidRPr="00FD40C3" w:rsidRDefault="00D7013F" w:rsidP="00736EEB">
            <w:pPr>
              <w:ind w:firstLine="0"/>
            </w:pPr>
            <w:r w:rsidRPr="00FD40C3">
              <w:t>Aplikasi web dapat membuat dokumen .json berdasarkan pengujian F1A-1, dan F1A-2 atau F2A-1 agar cocok dengan syarat penilaian pada algoritma penilaian otomatis bahasa Indonesia</w:t>
            </w:r>
          </w:p>
        </w:tc>
        <w:tc>
          <w:tcPr>
            <w:tcW w:w="2948" w:type="dxa"/>
          </w:tcPr>
          <w:p w14:paraId="36EE3C9B" w14:textId="77777777" w:rsidR="00D7013F" w:rsidRPr="00FD40C3" w:rsidRDefault="00D7013F" w:rsidP="00736EEB">
            <w:pPr>
              <w:ind w:firstLine="0"/>
            </w:pPr>
            <w:r w:rsidRPr="00FD40C3">
              <w:t>Aplikasi web berhasil membuat dokumen .json setelah menentukan pasangan nama dan jawaban pada berkas CSV</w:t>
            </w:r>
          </w:p>
        </w:tc>
      </w:tr>
      <w:tr w:rsidR="00D7013F" w:rsidRPr="00FD40C3" w14:paraId="78CEB791" w14:textId="77777777" w:rsidTr="00D70CF5">
        <w:tc>
          <w:tcPr>
            <w:tcW w:w="1203" w:type="dxa"/>
            <w:vMerge/>
          </w:tcPr>
          <w:p w14:paraId="1956A54A" w14:textId="77777777" w:rsidR="00D7013F" w:rsidRPr="00FD40C3" w:rsidRDefault="00D7013F" w:rsidP="001A1EA3">
            <w:pPr>
              <w:ind w:firstLine="0"/>
              <w:jc w:val="center"/>
            </w:pPr>
          </w:p>
        </w:tc>
        <w:tc>
          <w:tcPr>
            <w:tcW w:w="867" w:type="dxa"/>
          </w:tcPr>
          <w:p w14:paraId="2C0FCE3E" w14:textId="77777777" w:rsidR="00D7013F" w:rsidRPr="00FD40C3" w:rsidRDefault="00D7013F" w:rsidP="001A1EA3">
            <w:pPr>
              <w:ind w:firstLine="0"/>
              <w:jc w:val="center"/>
            </w:pPr>
            <w:r w:rsidRPr="00FD40C3">
              <w:t>F2B-4</w:t>
            </w:r>
          </w:p>
        </w:tc>
        <w:tc>
          <w:tcPr>
            <w:tcW w:w="3421" w:type="dxa"/>
          </w:tcPr>
          <w:p w14:paraId="7567E980" w14:textId="77777777" w:rsidR="00D7013F" w:rsidRPr="00FD40C3" w:rsidRDefault="00D7013F" w:rsidP="00736EEB">
            <w:pPr>
              <w:ind w:firstLine="0"/>
            </w:pPr>
            <w:r w:rsidRPr="00FD40C3">
              <w:t>Algoritma penilaian otomatis bahasa Indonesia dapat membuat dokumen .json setelah melakukan penilaian otomatis</w:t>
            </w:r>
          </w:p>
        </w:tc>
        <w:tc>
          <w:tcPr>
            <w:tcW w:w="2948" w:type="dxa"/>
          </w:tcPr>
          <w:p w14:paraId="2E75D08F" w14:textId="77777777" w:rsidR="00D7013F" w:rsidRPr="00FD40C3" w:rsidRDefault="00D7013F" w:rsidP="00736EEB">
            <w:pPr>
              <w:ind w:firstLine="0"/>
            </w:pPr>
            <w:r w:rsidRPr="00FD40C3">
              <w:t>Algoritma penilaian otomatis bahasa Indonesia berhasil membuat dokumen .json untuk ditampilkan pada halaman web</w:t>
            </w:r>
          </w:p>
        </w:tc>
      </w:tr>
      <w:tr w:rsidR="00D7013F" w:rsidRPr="00FD40C3" w14:paraId="74D9B13D" w14:textId="77777777" w:rsidTr="00D70CF5">
        <w:tc>
          <w:tcPr>
            <w:tcW w:w="1203" w:type="dxa"/>
          </w:tcPr>
          <w:p w14:paraId="2D6529AB" w14:textId="77777777" w:rsidR="00D7013F" w:rsidRPr="00FD40C3" w:rsidRDefault="00D7013F" w:rsidP="001A1EA3">
            <w:pPr>
              <w:ind w:firstLine="0"/>
              <w:jc w:val="center"/>
            </w:pPr>
            <w:r w:rsidRPr="00FD40C3">
              <w:t>F2</w:t>
            </w:r>
          </w:p>
        </w:tc>
        <w:tc>
          <w:tcPr>
            <w:tcW w:w="867" w:type="dxa"/>
          </w:tcPr>
          <w:p w14:paraId="1CFC3F7E" w14:textId="77777777" w:rsidR="00D7013F" w:rsidRPr="00FD40C3" w:rsidRDefault="00D7013F" w:rsidP="001A1EA3">
            <w:pPr>
              <w:ind w:firstLine="0"/>
              <w:jc w:val="center"/>
            </w:pPr>
            <w:r w:rsidRPr="00FD40C3">
              <w:t>F2</w:t>
            </w:r>
          </w:p>
        </w:tc>
        <w:tc>
          <w:tcPr>
            <w:tcW w:w="3421" w:type="dxa"/>
          </w:tcPr>
          <w:p w14:paraId="141C8B5C" w14:textId="77777777" w:rsidR="00D7013F" w:rsidRPr="00FD40C3" w:rsidRDefault="00D7013F" w:rsidP="00736EEB">
            <w:pPr>
              <w:ind w:firstLine="0"/>
            </w:pPr>
            <w:r w:rsidRPr="00FD40C3">
              <w:t xml:space="preserve">Aplikasi penilaian otomatis dapat menampilkan hasil penilaian ke halaman web berdasarkan dokumen .json yang dihasilkan oleh algoritma penilaian otomatis. </w:t>
            </w:r>
          </w:p>
        </w:tc>
        <w:tc>
          <w:tcPr>
            <w:tcW w:w="2948" w:type="dxa"/>
          </w:tcPr>
          <w:p w14:paraId="261AFFF2" w14:textId="77777777" w:rsidR="00D7013F" w:rsidRPr="00FD40C3" w:rsidRDefault="00D7013F" w:rsidP="00736EEB">
            <w:pPr>
              <w:ind w:firstLine="0"/>
            </w:pPr>
            <w:r w:rsidRPr="00FD40C3">
              <w:t>Dokumen .json yang merupakan hasil penilaian otomatis dari algoritma bahasa Indonesia maupun bahasa Inggris berhasil ditampilkan pada halaman web</w:t>
            </w:r>
          </w:p>
        </w:tc>
      </w:tr>
    </w:tbl>
    <w:p w14:paraId="5E71788E" w14:textId="77777777" w:rsidR="00D7013F" w:rsidRPr="00FD40C3" w:rsidRDefault="00D7013F" w:rsidP="00D7013F">
      <w:pPr>
        <w:ind w:firstLine="0"/>
      </w:pPr>
    </w:p>
    <w:p w14:paraId="422AC21E" w14:textId="77777777" w:rsidR="00D7013F" w:rsidRPr="00FD40C3" w:rsidRDefault="00D7013F" w:rsidP="00D7013F">
      <w:pPr>
        <w:ind w:firstLine="0"/>
      </w:pPr>
      <w:r w:rsidRPr="00FD40C3">
        <w:t xml:space="preserve">Pada Tabel 3.9 tersebut dapat diperhatikan ID dan PARENT ID untuk setiap pengujian </w:t>
      </w:r>
      <w:r w:rsidRPr="00FD40C3">
        <w:rPr>
          <w:i/>
          <w:iCs/>
        </w:rPr>
        <w:t>black box</w:t>
      </w:r>
      <w:r w:rsidRPr="00FD40C3">
        <w:t>. PARENT ID melambangkan bahwa pengujian memiliki fokus utama untuk suatu pengujian yang dipecah menjadi beberapa pengujian lainnya yang dilambangkan sebagai ID.</w:t>
      </w:r>
    </w:p>
    <w:p w14:paraId="7D65CD44" w14:textId="77777777" w:rsidR="00D7013F" w:rsidRPr="00FD40C3" w:rsidRDefault="00D7013F" w:rsidP="00D7013F">
      <w:pPr>
        <w:ind w:firstLine="0"/>
      </w:pPr>
    </w:p>
    <w:p w14:paraId="458097C6" w14:textId="77777777" w:rsidR="00D7013F" w:rsidRPr="00FD40C3" w:rsidRDefault="00D7013F" w:rsidP="00D7013F">
      <w:pPr>
        <w:ind w:firstLine="0"/>
      </w:pPr>
      <w:r w:rsidRPr="00FD40C3">
        <w:t xml:space="preserve">PARENT ID F1A merupakan pengujian untuk memastikan bahwa aplikasi web dapat menerima masukkan teks dari pengguna sebagai variabel pada </w:t>
      </w:r>
      <w:r w:rsidRPr="00FD40C3">
        <w:rPr>
          <w:i/>
          <w:iCs/>
        </w:rPr>
        <w:t>backend</w:t>
      </w:r>
      <w:r w:rsidRPr="00FD40C3">
        <w:t xml:space="preserve"> untuk dilakukan penilaian jawaban.</w:t>
      </w:r>
    </w:p>
    <w:p w14:paraId="714B5A52" w14:textId="77777777" w:rsidR="00D7013F" w:rsidRPr="00FD40C3" w:rsidRDefault="00D7013F" w:rsidP="00D7013F">
      <w:pPr>
        <w:ind w:firstLine="0"/>
      </w:pPr>
    </w:p>
    <w:p w14:paraId="72D5025C" w14:textId="77777777" w:rsidR="00D7013F" w:rsidRPr="00FD40C3" w:rsidRDefault="00D7013F" w:rsidP="00D7013F">
      <w:pPr>
        <w:ind w:firstLine="0"/>
      </w:pPr>
      <w:r w:rsidRPr="00FD40C3">
        <w:t xml:space="preserve">PARENT ID F1B merupakan pengujian untuk memastikan bahwa masukkan teks dari F1A dapat digunakan sebagai variabel penilaian pada model </w:t>
      </w:r>
      <w:r w:rsidRPr="00FD40C3">
        <w:rPr>
          <w:i/>
          <w:iCs/>
        </w:rPr>
        <w:t>machine learning</w:t>
      </w:r>
      <w:r w:rsidRPr="00FD40C3">
        <w:t xml:space="preserve"> yang akan digunakan yang penentuannya merupakan pengujian dari ID F0.</w:t>
      </w:r>
    </w:p>
    <w:p w14:paraId="70C865F3" w14:textId="77777777" w:rsidR="00D7013F" w:rsidRPr="00FD40C3" w:rsidRDefault="00D7013F" w:rsidP="00D7013F">
      <w:pPr>
        <w:ind w:firstLine="0"/>
      </w:pPr>
    </w:p>
    <w:p w14:paraId="52FC1616" w14:textId="77777777" w:rsidR="00D7013F" w:rsidRPr="00FD40C3" w:rsidRDefault="00D7013F" w:rsidP="00D7013F">
      <w:pPr>
        <w:ind w:firstLine="0"/>
      </w:pPr>
      <w:r w:rsidRPr="00FD40C3">
        <w:t xml:space="preserve">Selanjutnya, PARENT ID F2A adalah sekumpulan pengujian untuk menguji fungsi penilaian jamak melalui aplikasi web yang akan dikembangkan. Pengujian F2A memastikan bahwa </w:t>
      </w:r>
      <w:r w:rsidRPr="00FD40C3">
        <w:rPr>
          <w:i/>
          <w:iCs/>
        </w:rPr>
        <w:t>backend</w:t>
      </w:r>
      <w:r w:rsidRPr="00FD40C3">
        <w:t xml:space="preserve"> akan menerima berkas CSV dan rinciannya yang akan </w:t>
      </w:r>
      <w:r w:rsidRPr="00FD40C3">
        <w:lastRenderedPageBreak/>
        <w:t xml:space="preserve">digunakan untuk memproses penilaian jamak untuk setiap model </w:t>
      </w:r>
      <w:r w:rsidRPr="00FD40C3">
        <w:rPr>
          <w:i/>
          <w:iCs/>
        </w:rPr>
        <w:t xml:space="preserve">machine learning </w:t>
      </w:r>
      <w:r w:rsidRPr="00FD40C3">
        <w:t>terpilih yang mana pengujiannya merupakan bagian dari PARENT ID F2B.</w:t>
      </w:r>
    </w:p>
    <w:p w14:paraId="2BE818BE" w14:textId="77777777" w:rsidR="00D7013F" w:rsidRPr="00FD40C3" w:rsidRDefault="00D7013F" w:rsidP="00D7013F">
      <w:pPr>
        <w:ind w:firstLine="0"/>
      </w:pPr>
    </w:p>
    <w:p w14:paraId="020A0732" w14:textId="77777777" w:rsidR="00D7013F" w:rsidRPr="00FD40C3" w:rsidRDefault="00D7013F" w:rsidP="00D7013F">
      <w:pPr>
        <w:ind w:firstLine="0"/>
      </w:pPr>
      <w:r w:rsidRPr="00FD40C3">
        <w:t>Setelah pengujian fungsional, dilakukan juga pengujian non-fungsional pada aplikasi yang dikembangkan penelitian ini dengan pengujian sebagai berikut.</w:t>
      </w:r>
    </w:p>
    <w:p w14:paraId="55C2B84B" w14:textId="77777777" w:rsidR="00D7013F" w:rsidRPr="00FD40C3" w:rsidRDefault="00D7013F" w:rsidP="00D7013F">
      <w:pPr>
        <w:ind w:firstLine="0"/>
      </w:pPr>
    </w:p>
    <w:p w14:paraId="2A24F8C1" w14:textId="77777777" w:rsidR="00D7013F" w:rsidRPr="00FD40C3" w:rsidRDefault="00D7013F" w:rsidP="00D7013F">
      <w:pPr>
        <w:pStyle w:val="Tabel3"/>
        <w:rPr>
          <w:lang w:val="id-ID"/>
        </w:rPr>
      </w:pPr>
      <w:bookmarkStart w:id="283" w:name="_Toc153476891"/>
      <w:bookmarkStart w:id="284" w:name="_Toc156335898"/>
      <w:r w:rsidRPr="00FD40C3">
        <w:rPr>
          <w:lang w:val="id-ID"/>
        </w:rPr>
        <w:t xml:space="preserve">Daftar Pengujian Non Fungsional </w:t>
      </w:r>
      <w:r w:rsidRPr="00F44F69">
        <w:rPr>
          <w:i/>
          <w:iCs/>
          <w:lang w:val="id-ID"/>
        </w:rPr>
        <w:t>Black Box</w:t>
      </w:r>
      <w:bookmarkEnd w:id="283"/>
      <w:bookmarkEnd w:id="284"/>
    </w:p>
    <w:tbl>
      <w:tblPr>
        <w:tblStyle w:val="TableGrid"/>
        <w:tblW w:w="0" w:type="auto"/>
        <w:tblLook w:val="04A0" w:firstRow="1" w:lastRow="0" w:firstColumn="1" w:lastColumn="0" w:noHBand="0" w:noVBand="1"/>
      </w:tblPr>
      <w:tblGrid>
        <w:gridCol w:w="1203"/>
        <w:gridCol w:w="867"/>
        <w:gridCol w:w="3421"/>
        <w:gridCol w:w="2948"/>
      </w:tblGrid>
      <w:tr w:rsidR="00D7013F" w:rsidRPr="00FD40C3" w14:paraId="067F7197" w14:textId="77777777" w:rsidTr="0045684C">
        <w:trPr>
          <w:tblHeader/>
        </w:trPr>
        <w:tc>
          <w:tcPr>
            <w:tcW w:w="1203" w:type="dxa"/>
          </w:tcPr>
          <w:p w14:paraId="6767D6FB" w14:textId="77777777" w:rsidR="00D7013F" w:rsidRPr="00FD40C3" w:rsidRDefault="00D7013F" w:rsidP="0045684C">
            <w:pPr>
              <w:ind w:firstLine="0"/>
              <w:jc w:val="center"/>
              <w:rPr>
                <w:b/>
                <w:bCs/>
              </w:rPr>
            </w:pPr>
            <w:r w:rsidRPr="00FD40C3">
              <w:rPr>
                <w:b/>
                <w:bCs/>
              </w:rPr>
              <w:t>PARENT ID</w:t>
            </w:r>
          </w:p>
        </w:tc>
        <w:tc>
          <w:tcPr>
            <w:tcW w:w="867" w:type="dxa"/>
          </w:tcPr>
          <w:p w14:paraId="15AF5758" w14:textId="77777777" w:rsidR="00D7013F" w:rsidRPr="00FD40C3" w:rsidRDefault="00D7013F" w:rsidP="0045684C">
            <w:pPr>
              <w:ind w:firstLine="0"/>
              <w:jc w:val="center"/>
              <w:rPr>
                <w:b/>
                <w:bCs/>
              </w:rPr>
            </w:pPr>
            <w:r w:rsidRPr="00FD40C3">
              <w:rPr>
                <w:b/>
                <w:bCs/>
              </w:rPr>
              <w:t>ID</w:t>
            </w:r>
          </w:p>
        </w:tc>
        <w:tc>
          <w:tcPr>
            <w:tcW w:w="3421" w:type="dxa"/>
          </w:tcPr>
          <w:p w14:paraId="02B67DA0" w14:textId="77777777" w:rsidR="00D7013F" w:rsidRPr="00FD40C3" w:rsidRDefault="00D7013F" w:rsidP="0045684C">
            <w:pPr>
              <w:ind w:firstLine="0"/>
              <w:jc w:val="center"/>
              <w:rPr>
                <w:b/>
                <w:bCs/>
              </w:rPr>
            </w:pPr>
            <w:r w:rsidRPr="00FD40C3">
              <w:rPr>
                <w:b/>
                <w:bCs/>
              </w:rPr>
              <w:t>Pengujian</w:t>
            </w:r>
          </w:p>
        </w:tc>
        <w:tc>
          <w:tcPr>
            <w:tcW w:w="2948" w:type="dxa"/>
          </w:tcPr>
          <w:p w14:paraId="2DFE0E83" w14:textId="77777777" w:rsidR="00D7013F" w:rsidRPr="00FD40C3" w:rsidRDefault="00D7013F" w:rsidP="0045684C">
            <w:pPr>
              <w:ind w:firstLine="0"/>
              <w:jc w:val="center"/>
              <w:rPr>
                <w:b/>
                <w:bCs/>
              </w:rPr>
            </w:pPr>
            <w:r w:rsidRPr="00FD40C3">
              <w:rPr>
                <w:b/>
                <w:bCs/>
              </w:rPr>
              <w:t>Ekspektasi</w:t>
            </w:r>
          </w:p>
        </w:tc>
      </w:tr>
      <w:tr w:rsidR="00D7013F" w:rsidRPr="00FD40C3" w14:paraId="182392E3" w14:textId="77777777" w:rsidTr="0045684C">
        <w:tc>
          <w:tcPr>
            <w:tcW w:w="1203" w:type="dxa"/>
            <w:vMerge w:val="restart"/>
            <w:vAlign w:val="center"/>
          </w:tcPr>
          <w:p w14:paraId="62356899" w14:textId="77777777" w:rsidR="00D7013F" w:rsidRPr="00FD40C3" w:rsidRDefault="00D7013F" w:rsidP="0045684C">
            <w:pPr>
              <w:ind w:firstLine="0"/>
              <w:jc w:val="center"/>
            </w:pPr>
            <w:r w:rsidRPr="00FD40C3">
              <w:t>NF1</w:t>
            </w:r>
          </w:p>
        </w:tc>
        <w:tc>
          <w:tcPr>
            <w:tcW w:w="867" w:type="dxa"/>
          </w:tcPr>
          <w:p w14:paraId="35FA9F02" w14:textId="77777777" w:rsidR="00D7013F" w:rsidRPr="00FD40C3" w:rsidRDefault="00D7013F" w:rsidP="0045684C">
            <w:pPr>
              <w:ind w:firstLine="0"/>
              <w:jc w:val="center"/>
            </w:pPr>
            <w:r w:rsidRPr="00FD40C3">
              <w:t>NF1-1</w:t>
            </w:r>
          </w:p>
        </w:tc>
        <w:tc>
          <w:tcPr>
            <w:tcW w:w="3421" w:type="dxa"/>
          </w:tcPr>
          <w:p w14:paraId="6AB2D901" w14:textId="77777777" w:rsidR="00D7013F" w:rsidRPr="00FD40C3" w:rsidRDefault="00D7013F" w:rsidP="0045684C">
            <w:pPr>
              <w:ind w:firstLine="0"/>
            </w:pPr>
            <w:r w:rsidRPr="00FD40C3">
              <w:t>Aplikasi dapat dijalankan pada ponsel</w:t>
            </w:r>
          </w:p>
        </w:tc>
        <w:tc>
          <w:tcPr>
            <w:tcW w:w="2948" w:type="dxa"/>
          </w:tcPr>
          <w:p w14:paraId="6A3BEDED" w14:textId="77777777" w:rsidR="00D7013F" w:rsidRPr="00FD40C3" w:rsidRDefault="00D7013F" w:rsidP="0045684C">
            <w:pPr>
              <w:ind w:firstLine="0"/>
            </w:pPr>
            <w:r w:rsidRPr="00FD40C3">
              <w:t>Aplikasi web berhasil diakses dan digunakan pada ponsel</w:t>
            </w:r>
          </w:p>
        </w:tc>
      </w:tr>
      <w:tr w:rsidR="00D7013F" w:rsidRPr="00FD40C3" w14:paraId="05A8CD4C" w14:textId="77777777" w:rsidTr="0045684C">
        <w:tc>
          <w:tcPr>
            <w:tcW w:w="1203" w:type="dxa"/>
            <w:vMerge/>
          </w:tcPr>
          <w:p w14:paraId="27C6D69F" w14:textId="77777777" w:rsidR="00D7013F" w:rsidRPr="00FD40C3" w:rsidRDefault="00D7013F" w:rsidP="0045684C">
            <w:pPr>
              <w:ind w:firstLine="0"/>
              <w:jc w:val="center"/>
            </w:pPr>
          </w:p>
        </w:tc>
        <w:tc>
          <w:tcPr>
            <w:tcW w:w="867" w:type="dxa"/>
          </w:tcPr>
          <w:p w14:paraId="12246888" w14:textId="77777777" w:rsidR="00D7013F" w:rsidRPr="00FD40C3" w:rsidRDefault="00D7013F" w:rsidP="0045684C">
            <w:pPr>
              <w:ind w:firstLine="0"/>
              <w:jc w:val="center"/>
            </w:pPr>
            <w:r w:rsidRPr="00FD40C3">
              <w:t>NF1-2</w:t>
            </w:r>
          </w:p>
        </w:tc>
        <w:tc>
          <w:tcPr>
            <w:tcW w:w="3421" w:type="dxa"/>
          </w:tcPr>
          <w:p w14:paraId="19CAE9EC" w14:textId="77777777" w:rsidR="00D7013F" w:rsidRPr="00FD40C3" w:rsidRDefault="00D7013F" w:rsidP="0045684C">
            <w:pPr>
              <w:ind w:firstLine="0"/>
            </w:pPr>
            <w:r w:rsidRPr="00FD40C3">
              <w:t>Aplikasi dapat dijalankan pada komputer</w:t>
            </w:r>
          </w:p>
        </w:tc>
        <w:tc>
          <w:tcPr>
            <w:tcW w:w="2948" w:type="dxa"/>
          </w:tcPr>
          <w:p w14:paraId="187CC546" w14:textId="77777777" w:rsidR="00D7013F" w:rsidRPr="00FD40C3" w:rsidRDefault="00D7013F" w:rsidP="0045684C">
            <w:pPr>
              <w:ind w:firstLine="0"/>
            </w:pPr>
            <w:r w:rsidRPr="00FD40C3">
              <w:t>Aplikasi web berhasil diakses dan digunakan pada komputer</w:t>
            </w:r>
          </w:p>
        </w:tc>
      </w:tr>
      <w:tr w:rsidR="00D7013F" w:rsidRPr="00FD40C3" w14:paraId="396592A4" w14:textId="77777777" w:rsidTr="0045684C">
        <w:tc>
          <w:tcPr>
            <w:tcW w:w="1203" w:type="dxa"/>
          </w:tcPr>
          <w:p w14:paraId="37D89F4C" w14:textId="77777777" w:rsidR="00D7013F" w:rsidRPr="00FD40C3" w:rsidRDefault="00D7013F" w:rsidP="0045684C">
            <w:pPr>
              <w:ind w:firstLine="0"/>
              <w:jc w:val="center"/>
            </w:pPr>
            <w:r w:rsidRPr="00FD40C3">
              <w:t>NF2</w:t>
            </w:r>
          </w:p>
        </w:tc>
        <w:tc>
          <w:tcPr>
            <w:tcW w:w="867" w:type="dxa"/>
          </w:tcPr>
          <w:p w14:paraId="0C63F36A" w14:textId="77777777" w:rsidR="00D7013F" w:rsidRPr="00FD40C3" w:rsidRDefault="00D7013F" w:rsidP="0045684C">
            <w:pPr>
              <w:ind w:firstLine="0"/>
              <w:jc w:val="center"/>
            </w:pPr>
            <w:r w:rsidRPr="00FD40C3">
              <w:t>NF2</w:t>
            </w:r>
          </w:p>
        </w:tc>
        <w:tc>
          <w:tcPr>
            <w:tcW w:w="3421" w:type="dxa"/>
          </w:tcPr>
          <w:p w14:paraId="717DE3F3" w14:textId="77777777" w:rsidR="00D7013F" w:rsidRPr="00FD40C3" w:rsidRDefault="00D7013F" w:rsidP="0045684C">
            <w:pPr>
              <w:ind w:firstLine="0"/>
            </w:pPr>
            <w:r w:rsidRPr="00FD40C3">
              <w:t>Aplikasi dapat dijalankan pada peramban web yang mendukung ES6</w:t>
            </w:r>
          </w:p>
        </w:tc>
        <w:tc>
          <w:tcPr>
            <w:tcW w:w="2948" w:type="dxa"/>
          </w:tcPr>
          <w:p w14:paraId="059ED532" w14:textId="77777777" w:rsidR="00D7013F" w:rsidRPr="00FD40C3" w:rsidRDefault="00D7013F" w:rsidP="0045684C">
            <w:pPr>
              <w:ind w:firstLine="0"/>
            </w:pPr>
            <w:r w:rsidRPr="00FD40C3">
              <w:t>Aplikasi web berhasil diakses dan dijalankan pada peramban web yang telah mendukung ES6</w:t>
            </w:r>
          </w:p>
        </w:tc>
      </w:tr>
      <w:tr w:rsidR="00D7013F" w:rsidRPr="00FD40C3" w14:paraId="678D3538" w14:textId="77777777" w:rsidTr="0045684C">
        <w:tc>
          <w:tcPr>
            <w:tcW w:w="1203" w:type="dxa"/>
          </w:tcPr>
          <w:p w14:paraId="08B76F41" w14:textId="77777777" w:rsidR="00D7013F" w:rsidRPr="00FD40C3" w:rsidRDefault="00D7013F" w:rsidP="0045684C">
            <w:pPr>
              <w:ind w:firstLine="0"/>
              <w:jc w:val="center"/>
            </w:pPr>
            <w:r w:rsidRPr="00FD40C3">
              <w:t>NF3</w:t>
            </w:r>
          </w:p>
        </w:tc>
        <w:tc>
          <w:tcPr>
            <w:tcW w:w="867" w:type="dxa"/>
          </w:tcPr>
          <w:p w14:paraId="0033C3A5" w14:textId="77777777" w:rsidR="00D7013F" w:rsidRPr="00FD40C3" w:rsidRDefault="00D7013F" w:rsidP="0045684C">
            <w:pPr>
              <w:ind w:firstLine="0"/>
              <w:jc w:val="center"/>
            </w:pPr>
            <w:r w:rsidRPr="00FD40C3">
              <w:t>NF3</w:t>
            </w:r>
          </w:p>
        </w:tc>
        <w:tc>
          <w:tcPr>
            <w:tcW w:w="3421" w:type="dxa"/>
          </w:tcPr>
          <w:p w14:paraId="5CE538CD" w14:textId="77777777" w:rsidR="00D7013F" w:rsidRPr="00FD40C3" w:rsidRDefault="00D7013F" w:rsidP="0045684C">
            <w:pPr>
              <w:ind w:firstLine="0"/>
            </w:pPr>
            <w:r w:rsidRPr="00FD40C3">
              <w:t>Aplikasi tidak memiliki tampilan tumpang-tindih pada resolusi yang berbeda</w:t>
            </w:r>
          </w:p>
        </w:tc>
        <w:tc>
          <w:tcPr>
            <w:tcW w:w="2948" w:type="dxa"/>
          </w:tcPr>
          <w:p w14:paraId="60C10297" w14:textId="77777777" w:rsidR="00D7013F" w:rsidRPr="00FD40C3" w:rsidRDefault="00D7013F" w:rsidP="0045684C">
            <w:pPr>
              <w:ind w:firstLine="0"/>
            </w:pPr>
            <w:r w:rsidRPr="00FD40C3">
              <w:t>Aplikasi web berhasil beradaptasi pada setiap resolusi dimana perlu ditampilkan tanpa adanya komponen yang tumpang-tindih</w:t>
            </w:r>
          </w:p>
        </w:tc>
      </w:tr>
    </w:tbl>
    <w:p w14:paraId="2F3F816F" w14:textId="77777777" w:rsidR="00D7013F" w:rsidRPr="00FD40C3" w:rsidRDefault="00D7013F" w:rsidP="00D7013F">
      <w:pPr>
        <w:ind w:firstLine="0"/>
      </w:pPr>
    </w:p>
    <w:p w14:paraId="32553BDE" w14:textId="5135D48B" w:rsidR="00D7013F" w:rsidRPr="00FD40C3" w:rsidRDefault="00D7013F" w:rsidP="00D7013F">
      <w:pPr>
        <w:ind w:firstLine="0"/>
      </w:pPr>
      <w:r w:rsidRPr="00FD40C3">
        <w:t>Pada Tabel 3.10, PARENT ID NF1 merupakan pengujian untuk tampilan yang dapat berubah (</w:t>
      </w:r>
      <w:r w:rsidRPr="00FD40C3">
        <w:rPr>
          <w:i/>
          <w:iCs/>
        </w:rPr>
        <w:t>responsive</w:t>
      </w:r>
      <w:r w:rsidRPr="00FD40C3">
        <w:t>) pada ukuran layar apapun yang sifatnya non-fungsional.</w:t>
      </w:r>
    </w:p>
    <w:p w14:paraId="1927B629" w14:textId="2383F852" w:rsidR="0085640F" w:rsidRPr="00FD40C3" w:rsidRDefault="0085640F" w:rsidP="00D7013F">
      <w:pPr>
        <w:ind w:firstLine="0"/>
      </w:pPr>
    </w:p>
    <w:p w14:paraId="0D7F88F2" w14:textId="0C51336F" w:rsidR="009F197E" w:rsidRPr="00FD40C3" w:rsidRDefault="0085640F" w:rsidP="00D7013F">
      <w:pPr>
        <w:ind w:firstLine="0"/>
      </w:pPr>
      <w:r w:rsidRPr="00FD40C3">
        <w:t xml:space="preserve">Selain pengujian fungsional dan non-fungsional, dilakukan juga pengujian teks pada aplikasi yang dikembangkan. Aplikasi yang dikembangkan menggunakan model pembelajaran mesin berbahasa Indonesia dan Inggris. Maka peneliti akan melakukan pengujian untuk mengetahui apa yang akan terjadi apabila pengguna memasukkan teks pada kondisi normal hingga kondisi ekstrem. Pada Tabel 3.11 berikut ini, </w:t>
      </w:r>
      <w:r w:rsidR="00563651" w:rsidRPr="00FD40C3">
        <w:t xml:space="preserve">ID percobaan menggambarkan kondisi aksi yang dilakukan, dengan ID pertama merupakan teks jawaban pengajar, ID kedua merupakan teks jawaban pelajar, dan ID ketiga merupakan model bahasa penilaian yang digunakan. ID "ID" berarti bahasa Indonesia, ID "EN" merupakan bahasa Inggris, ID "IDEN" merupakan teks </w:t>
      </w:r>
      <w:r w:rsidR="00563651" w:rsidRPr="00FD40C3">
        <w:lastRenderedPageBreak/>
        <w:t>berbahasa Indonesia dengan campuran kata berbahasa Inggris, sedangkan ID "ENID" merupakan teks berbahasa Inggris dengan campuran kata berbahasa Indonesia.</w:t>
      </w:r>
    </w:p>
    <w:p w14:paraId="7AF67B87" w14:textId="77777777" w:rsidR="009F197E" w:rsidRPr="00FD40C3" w:rsidRDefault="009F197E" w:rsidP="00D7013F">
      <w:pPr>
        <w:ind w:firstLine="0"/>
      </w:pPr>
    </w:p>
    <w:p w14:paraId="7B186453" w14:textId="3D5BA3D5" w:rsidR="0085640F" w:rsidRPr="00FD40C3" w:rsidRDefault="009F197E" w:rsidP="009F197E">
      <w:pPr>
        <w:pStyle w:val="Tabel3"/>
        <w:rPr>
          <w:lang w:val="id-ID"/>
        </w:rPr>
      </w:pPr>
      <w:bookmarkStart w:id="285" w:name="_Toc156335899"/>
      <w:r w:rsidRPr="00FD40C3">
        <w:rPr>
          <w:lang w:val="id-ID"/>
        </w:rPr>
        <w:t xml:space="preserve">Daftar Pengujian Teks </w:t>
      </w:r>
      <w:r w:rsidRPr="00F44F69">
        <w:rPr>
          <w:i/>
          <w:iCs/>
          <w:lang w:val="id-ID"/>
        </w:rPr>
        <w:t>Black Box</w:t>
      </w:r>
      <w:bookmarkEnd w:id="285"/>
    </w:p>
    <w:tbl>
      <w:tblPr>
        <w:tblStyle w:val="TableGrid"/>
        <w:tblW w:w="0" w:type="auto"/>
        <w:tblLook w:val="04A0" w:firstRow="1" w:lastRow="0" w:firstColumn="1" w:lastColumn="0" w:noHBand="0" w:noVBand="1"/>
      </w:tblPr>
      <w:tblGrid>
        <w:gridCol w:w="1182"/>
        <w:gridCol w:w="2436"/>
        <w:gridCol w:w="1620"/>
        <w:gridCol w:w="1620"/>
        <w:gridCol w:w="1581"/>
      </w:tblGrid>
      <w:tr w:rsidR="00A46F95" w:rsidRPr="00FD40C3" w14:paraId="40B1DFF1" w14:textId="77777777" w:rsidTr="00A46F95">
        <w:trPr>
          <w:tblHeader/>
        </w:trPr>
        <w:tc>
          <w:tcPr>
            <w:tcW w:w="1182" w:type="dxa"/>
            <w:vAlign w:val="center"/>
          </w:tcPr>
          <w:p w14:paraId="305225FA" w14:textId="5D82E97B" w:rsidR="0085640F" w:rsidRPr="00FD40C3" w:rsidRDefault="00A46F95" w:rsidP="00EF6214">
            <w:pPr>
              <w:ind w:firstLine="0"/>
              <w:jc w:val="center"/>
              <w:rPr>
                <w:b/>
                <w:bCs/>
              </w:rPr>
            </w:pPr>
            <w:r w:rsidRPr="00FD40C3">
              <w:rPr>
                <w:b/>
                <w:bCs/>
              </w:rPr>
              <w:t>ID</w:t>
            </w:r>
          </w:p>
        </w:tc>
        <w:tc>
          <w:tcPr>
            <w:tcW w:w="2436" w:type="dxa"/>
            <w:vAlign w:val="center"/>
          </w:tcPr>
          <w:p w14:paraId="5A87C794" w14:textId="77777777" w:rsidR="0085640F" w:rsidRPr="00FD40C3" w:rsidRDefault="0085640F" w:rsidP="00EF6214">
            <w:pPr>
              <w:ind w:firstLine="0"/>
              <w:jc w:val="center"/>
              <w:rPr>
                <w:b/>
                <w:bCs/>
              </w:rPr>
            </w:pPr>
            <w:r w:rsidRPr="00FD40C3">
              <w:rPr>
                <w:b/>
                <w:bCs/>
              </w:rPr>
              <w:t>Aksi</w:t>
            </w:r>
          </w:p>
        </w:tc>
        <w:tc>
          <w:tcPr>
            <w:tcW w:w="1620" w:type="dxa"/>
            <w:vAlign w:val="center"/>
          </w:tcPr>
          <w:p w14:paraId="260057DA" w14:textId="77777777" w:rsidR="0085640F" w:rsidRPr="00FD40C3" w:rsidRDefault="0085640F" w:rsidP="00EF6214">
            <w:pPr>
              <w:ind w:firstLine="0"/>
              <w:jc w:val="center"/>
              <w:rPr>
                <w:b/>
                <w:bCs/>
              </w:rPr>
            </w:pPr>
            <w:r w:rsidRPr="00FD40C3">
              <w:rPr>
                <w:b/>
                <w:bCs/>
              </w:rPr>
              <w:t>Masukkan Pengajar</w:t>
            </w:r>
          </w:p>
        </w:tc>
        <w:tc>
          <w:tcPr>
            <w:tcW w:w="1620" w:type="dxa"/>
          </w:tcPr>
          <w:p w14:paraId="76370CED" w14:textId="77777777" w:rsidR="0085640F" w:rsidRPr="00FD40C3" w:rsidRDefault="0085640F" w:rsidP="00EF6214">
            <w:pPr>
              <w:ind w:firstLine="0"/>
              <w:jc w:val="center"/>
              <w:rPr>
                <w:b/>
                <w:bCs/>
              </w:rPr>
            </w:pPr>
            <w:r w:rsidRPr="00FD40C3">
              <w:rPr>
                <w:b/>
                <w:bCs/>
              </w:rPr>
              <w:t>Masukkan Pelajar</w:t>
            </w:r>
          </w:p>
        </w:tc>
        <w:tc>
          <w:tcPr>
            <w:tcW w:w="1581" w:type="dxa"/>
            <w:vAlign w:val="center"/>
          </w:tcPr>
          <w:p w14:paraId="38F7CBEC" w14:textId="77777777" w:rsidR="0085640F" w:rsidRPr="00FD40C3" w:rsidRDefault="0085640F" w:rsidP="00EF6214">
            <w:pPr>
              <w:ind w:firstLine="0"/>
              <w:jc w:val="center"/>
              <w:rPr>
                <w:b/>
                <w:bCs/>
              </w:rPr>
            </w:pPr>
            <w:r w:rsidRPr="00FD40C3">
              <w:rPr>
                <w:b/>
                <w:bCs/>
              </w:rPr>
              <w:t>Ekspektasi</w:t>
            </w:r>
          </w:p>
        </w:tc>
      </w:tr>
      <w:tr w:rsidR="00A46F95" w:rsidRPr="00FD40C3" w14:paraId="21BB6503" w14:textId="77777777" w:rsidTr="00A46F95">
        <w:tc>
          <w:tcPr>
            <w:tcW w:w="1182" w:type="dxa"/>
            <w:vAlign w:val="center"/>
          </w:tcPr>
          <w:p w14:paraId="02E8F7D9" w14:textId="25AAD170" w:rsidR="0085640F" w:rsidRPr="00FD40C3" w:rsidRDefault="00A46F95" w:rsidP="00EF6214">
            <w:pPr>
              <w:ind w:firstLine="0"/>
              <w:jc w:val="center"/>
            </w:pPr>
            <w:r w:rsidRPr="00FD40C3">
              <w:t>ID-ID-ID</w:t>
            </w:r>
          </w:p>
        </w:tc>
        <w:tc>
          <w:tcPr>
            <w:tcW w:w="2436" w:type="dxa"/>
          </w:tcPr>
          <w:p w14:paraId="3E78E466" w14:textId="37C1CB33" w:rsidR="0085640F" w:rsidRPr="00FD40C3" w:rsidRDefault="00740D66" w:rsidP="00EF6214">
            <w:pPr>
              <w:ind w:firstLine="0"/>
            </w:pPr>
            <w:r w:rsidRPr="00FD40C3">
              <w:t>Pengguna memasukkan teks berbahasa Indonesia sebagai jaw</w:t>
            </w:r>
            <w:r w:rsidR="007E21C2" w:rsidRPr="00FD40C3">
              <w:t>a</w:t>
            </w:r>
            <w:r w:rsidRPr="00FD40C3">
              <w:t>ban pelajar dan jawaban pelajar</w:t>
            </w:r>
            <w:r w:rsidR="009F197E" w:rsidRPr="00FD40C3">
              <w:t xml:space="preserve"> saat menggunakan model penilaian berbahasa Indonesia</w:t>
            </w:r>
            <w:r w:rsidRPr="00FD40C3">
              <w:t>.</w:t>
            </w:r>
          </w:p>
        </w:tc>
        <w:tc>
          <w:tcPr>
            <w:tcW w:w="1620" w:type="dxa"/>
          </w:tcPr>
          <w:p w14:paraId="3EDEE91C" w14:textId="77777777" w:rsidR="0085640F" w:rsidRPr="00FD40C3" w:rsidRDefault="0085640F" w:rsidP="00EF6214">
            <w:pPr>
              <w:ind w:firstLine="0"/>
            </w:pPr>
            <w:r w:rsidRPr="00FD40C3">
              <w:t>saya adalah pemilik tempat rekreasi ini</w:t>
            </w:r>
          </w:p>
        </w:tc>
        <w:tc>
          <w:tcPr>
            <w:tcW w:w="1620" w:type="dxa"/>
          </w:tcPr>
          <w:p w14:paraId="08A1AFAA" w14:textId="77777777" w:rsidR="0085640F" w:rsidRPr="00FD40C3" w:rsidRDefault="0085640F" w:rsidP="00EF6214">
            <w:pPr>
              <w:ind w:firstLine="0"/>
            </w:pPr>
            <w:r w:rsidRPr="00FD40C3">
              <w:t>pemilik tempat rekreasi ini adalah saya</w:t>
            </w:r>
          </w:p>
        </w:tc>
        <w:tc>
          <w:tcPr>
            <w:tcW w:w="1581" w:type="dxa"/>
          </w:tcPr>
          <w:p w14:paraId="3DDCD417" w14:textId="51EBF5EC" w:rsidR="0085640F" w:rsidRPr="00FD40C3" w:rsidRDefault="009F197E" w:rsidP="00EF6214">
            <w:pPr>
              <w:ind w:firstLine="0"/>
            </w:pPr>
            <w:r w:rsidRPr="00FD40C3">
              <w:t>Menunjukkan skor penilaian</w:t>
            </w:r>
            <w:r w:rsidR="007E21C2" w:rsidRPr="00FD40C3">
              <w:t xml:space="preserve"> normal</w:t>
            </w:r>
            <w:r w:rsidRPr="00FD40C3">
              <w:t>.</w:t>
            </w:r>
          </w:p>
        </w:tc>
      </w:tr>
      <w:tr w:rsidR="007E21C2" w:rsidRPr="00FD40C3" w14:paraId="2A9FECE8" w14:textId="77777777" w:rsidTr="00A46F95">
        <w:tc>
          <w:tcPr>
            <w:tcW w:w="1182" w:type="dxa"/>
            <w:vAlign w:val="center"/>
          </w:tcPr>
          <w:p w14:paraId="425A54EF" w14:textId="286C45FE" w:rsidR="009F197E" w:rsidRPr="00FD40C3" w:rsidRDefault="00A46F95" w:rsidP="00EF6214">
            <w:pPr>
              <w:ind w:firstLine="0"/>
              <w:jc w:val="center"/>
            </w:pPr>
            <w:r w:rsidRPr="00FD40C3">
              <w:t>ID-IDEN-ID</w:t>
            </w:r>
          </w:p>
        </w:tc>
        <w:tc>
          <w:tcPr>
            <w:tcW w:w="2436" w:type="dxa"/>
          </w:tcPr>
          <w:p w14:paraId="1E7919D6" w14:textId="6F7EE7AE" w:rsidR="009F197E" w:rsidRPr="00FD40C3" w:rsidRDefault="009F197E" w:rsidP="00EF6214">
            <w:pPr>
              <w:ind w:firstLine="0"/>
            </w:pPr>
            <w:r w:rsidRPr="00FD40C3">
              <w:t>Pengguna memasukkan teks berbahasa Indonesia sebagai jawaban pelajar dan teks berbahasa Indonesia dengan kata campuran berbahasa Inggris pada jawaban pelajar saat menggunakan model penilaian berbahasa Indonesia</w:t>
            </w:r>
          </w:p>
        </w:tc>
        <w:tc>
          <w:tcPr>
            <w:tcW w:w="1620" w:type="dxa"/>
          </w:tcPr>
          <w:p w14:paraId="26E0E562" w14:textId="74DAC285" w:rsidR="009F197E" w:rsidRPr="00FD40C3" w:rsidRDefault="009F197E" w:rsidP="00EF6214">
            <w:pPr>
              <w:ind w:firstLine="0"/>
            </w:pPr>
            <w:r w:rsidRPr="00FD40C3">
              <w:t>saya adalah pemilik tempat rekreasi ini</w:t>
            </w:r>
          </w:p>
        </w:tc>
        <w:tc>
          <w:tcPr>
            <w:tcW w:w="1620" w:type="dxa"/>
          </w:tcPr>
          <w:p w14:paraId="1CCCB4C0" w14:textId="756BA340" w:rsidR="009F197E" w:rsidRPr="00FD40C3" w:rsidRDefault="009F197E" w:rsidP="00EF6214">
            <w:pPr>
              <w:ind w:firstLine="0"/>
            </w:pPr>
            <w:r w:rsidRPr="00FD40C3">
              <w:t>owner tempat rekreasi ini adalah saya</w:t>
            </w:r>
          </w:p>
        </w:tc>
        <w:tc>
          <w:tcPr>
            <w:tcW w:w="1581" w:type="dxa"/>
          </w:tcPr>
          <w:p w14:paraId="743EDC8C" w14:textId="35B82BAA" w:rsidR="009F197E" w:rsidRPr="00FD40C3" w:rsidRDefault="009F197E" w:rsidP="00EF6214">
            <w:pPr>
              <w:ind w:firstLine="0"/>
            </w:pPr>
            <w:r w:rsidRPr="00FD40C3">
              <w:t xml:space="preserve">Menunjukkan skor penilaian yang berbeda dari pengujian </w:t>
            </w:r>
            <w:r w:rsidR="00A46F95" w:rsidRPr="00FD40C3">
              <w:t>ID-ID</w:t>
            </w:r>
            <w:r w:rsidR="007E21C2" w:rsidRPr="00FD40C3">
              <w:t>-ID</w:t>
            </w:r>
            <w:r w:rsidRPr="00FD40C3">
              <w:t>.</w:t>
            </w:r>
          </w:p>
        </w:tc>
      </w:tr>
      <w:tr w:rsidR="007E21C2" w:rsidRPr="00FD40C3" w14:paraId="5C41724E" w14:textId="77777777" w:rsidTr="00A46F95">
        <w:tc>
          <w:tcPr>
            <w:tcW w:w="1182" w:type="dxa"/>
            <w:vAlign w:val="center"/>
          </w:tcPr>
          <w:p w14:paraId="27EB2D95" w14:textId="04BE061B" w:rsidR="009F197E" w:rsidRPr="00FD40C3" w:rsidRDefault="00A46F95" w:rsidP="00EF6214">
            <w:pPr>
              <w:ind w:firstLine="0"/>
              <w:jc w:val="center"/>
            </w:pPr>
            <w:r w:rsidRPr="00FD40C3">
              <w:t>IDEN-IDEN-ID</w:t>
            </w:r>
          </w:p>
        </w:tc>
        <w:tc>
          <w:tcPr>
            <w:tcW w:w="2436" w:type="dxa"/>
          </w:tcPr>
          <w:p w14:paraId="04406927" w14:textId="154FB6ED" w:rsidR="009F197E" w:rsidRPr="00FD40C3" w:rsidRDefault="009F197E" w:rsidP="00EF6214">
            <w:pPr>
              <w:ind w:firstLine="0"/>
            </w:pPr>
            <w:r w:rsidRPr="00FD40C3">
              <w:t>Pengguna memasukkan teks berbahasa Indonesia dengan kata campuran berbahasa Inggris pada jawaban pengajar dan jawaban pelajar saat menggunakan model penilaian berbahasa Indonesia.</w:t>
            </w:r>
          </w:p>
        </w:tc>
        <w:tc>
          <w:tcPr>
            <w:tcW w:w="1620" w:type="dxa"/>
          </w:tcPr>
          <w:p w14:paraId="360E9D3D" w14:textId="716EA0F2" w:rsidR="009F197E" w:rsidRPr="00FD40C3" w:rsidRDefault="009F197E" w:rsidP="00EF6214">
            <w:pPr>
              <w:ind w:firstLine="0"/>
            </w:pPr>
            <w:r w:rsidRPr="00FD40C3">
              <w:t>saya adalah owner tempat rekreasi ini</w:t>
            </w:r>
          </w:p>
        </w:tc>
        <w:tc>
          <w:tcPr>
            <w:tcW w:w="1620" w:type="dxa"/>
          </w:tcPr>
          <w:p w14:paraId="69B2FD1B" w14:textId="7BB5A5BF" w:rsidR="009F197E" w:rsidRPr="00FD40C3" w:rsidRDefault="009F197E" w:rsidP="00EF6214">
            <w:pPr>
              <w:ind w:firstLine="0"/>
            </w:pPr>
            <w:r w:rsidRPr="00FD40C3">
              <w:t>owner tempat rekreasi ini adalah saya</w:t>
            </w:r>
          </w:p>
        </w:tc>
        <w:tc>
          <w:tcPr>
            <w:tcW w:w="1581" w:type="dxa"/>
          </w:tcPr>
          <w:p w14:paraId="12A4EDBF" w14:textId="615D206C" w:rsidR="009F197E" w:rsidRPr="00FD40C3" w:rsidRDefault="009F197E" w:rsidP="00EF6214">
            <w:pPr>
              <w:ind w:firstLine="0"/>
            </w:pPr>
            <w:r w:rsidRPr="00FD40C3">
              <w:t>Menunjukkan skor penilaian yang berbeda dari pengujian</w:t>
            </w:r>
            <w:r w:rsidR="00A46F95" w:rsidRPr="00FD40C3">
              <w:t xml:space="preserve"> ID-IDEN</w:t>
            </w:r>
            <w:r w:rsidR="007E21C2" w:rsidRPr="00FD40C3">
              <w:t>-ID</w:t>
            </w:r>
            <w:r w:rsidRPr="00FD40C3">
              <w:t xml:space="preserve">, namun </w:t>
            </w:r>
            <w:r w:rsidR="00A46F95" w:rsidRPr="00FD40C3">
              <w:t xml:space="preserve">kemungkinan </w:t>
            </w:r>
            <w:r w:rsidRPr="00FD40C3">
              <w:t>mirip dengan skor pengujian</w:t>
            </w:r>
            <w:r w:rsidR="00A46F95" w:rsidRPr="00FD40C3">
              <w:t xml:space="preserve"> ID-ID</w:t>
            </w:r>
            <w:r w:rsidR="007E21C2" w:rsidRPr="00FD40C3">
              <w:t>-ID</w:t>
            </w:r>
            <w:r w:rsidRPr="00FD40C3">
              <w:t>.</w:t>
            </w:r>
          </w:p>
        </w:tc>
      </w:tr>
      <w:tr w:rsidR="007E21C2" w:rsidRPr="00FD40C3" w14:paraId="451A73E8" w14:textId="77777777" w:rsidTr="00A46F95">
        <w:tc>
          <w:tcPr>
            <w:tcW w:w="1182" w:type="dxa"/>
            <w:vAlign w:val="center"/>
          </w:tcPr>
          <w:p w14:paraId="6FDC50F1" w14:textId="5D930B27" w:rsidR="009F197E" w:rsidRPr="00FD40C3" w:rsidRDefault="00A46F95" w:rsidP="00EF6214">
            <w:pPr>
              <w:ind w:firstLine="0"/>
              <w:jc w:val="center"/>
            </w:pPr>
            <w:r w:rsidRPr="00FD40C3">
              <w:t>EN-EN-EN</w:t>
            </w:r>
          </w:p>
        </w:tc>
        <w:tc>
          <w:tcPr>
            <w:tcW w:w="2436" w:type="dxa"/>
          </w:tcPr>
          <w:p w14:paraId="721A231C" w14:textId="34CA16D3" w:rsidR="009F197E" w:rsidRPr="00FD40C3" w:rsidRDefault="009F197E" w:rsidP="00EF6214">
            <w:pPr>
              <w:ind w:firstLine="0"/>
            </w:pPr>
            <w:r w:rsidRPr="00FD40C3">
              <w:t xml:space="preserve">Pengguna memasukkan teks berbahasa Inggris pada jawaban pengajar dan jawaban pelajar saat menggunakan model penilaian berbahasa </w:t>
            </w:r>
            <w:r w:rsidRPr="00FD40C3">
              <w:lastRenderedPageBreak/>
              <w:t>Inggris.</w:t>
            </w:r>
          </w:p>
        </w:tc>
        <w:tc>
          <w:tcPr>
            <w:tcW w:w="1620" w:type="dxa"/>
          </w:tcPr>
          <w:p w14:paraId="6FC1E939" w14:textId="6E47F6A2" w:rsidR="009F197E" w:rsidRPr="00FD40C3" w:rsidRDefault="009F197E" w:rsidP="00EF6214">
            <w:pPr>
              <w:ind w:firstLine="0"/>
            </w:pPr>
            <w:r w:rsidRPr="00FD40C3">
              <w:lastRenderedPageBreak/>
              <w:t>My children work at South Jakarta</w:t>
            </w:r>
          </w:p>
        </w:tc>
        <w:tc>
          <w:tcPr>
            <w:tcW w:w="1620" w:type="dxa"/>
          </w:tcPr>
          <w:p w14:paraId="7D1D19E1" w14:textId="0EBC4806" w:rsidR="009F197E" w:rsidRPr="00FD40C3" w:rsidRDefault="00A46F95" w:rsidP="00EF6214">
            <w:pPr>
              <w:ind w:firstLine="0"/>
            </w:pPr>
            <w:r w:rsidRPr="00FD40C3">
              <w:t>South Jakarta is where my children work</w:t>
            </w:r>
          </w:p>
        </w:tc>
        <w:tc>
          <w:tcPr>
            <w:tcW w:w="1581" w:type="dxa"/>
          </w:tcPr>
          <w:p w14:paraId="6076B569" w14:textId="544B119F" w:rsidR="009F197E" w:rsidRPr="00FD40C3" w:rsidRDefault="00A46F95" w:rsidP="00EF6214">
            <w:pPr>
              <w:ind w:firstLine="0"/>
            </w:pPr>
            <w:r w:rsidRPr="00FD40C3">
              <w:t>Menunjukkan skor penilaian normal.</w:t>
            </w:r>
          </w:p>
        </w:tc>
      </w:tr>
      <w:tr w:rsidR="007E21C2" w:rsidRPr="00FD40C3" w14:paraId="4FBD15A4" w14:textId="77777777" w:rsidTr="00A46F95">
        <w:tc>
          <w:tcPr>
            <w:tcW w:w="1182" w:type="dxa"/>
            <w:vAlign w:val="center"/>
          </w:tcPr>
          <w:p w14:paraId="1F73CA01" w14:textId="419070DB" w:rsidR="007E21C2" w:rsidRPr="00FD40C3" w:rsidRDefault="007E21C2" w:rsidP="00EF6214">
            <w:pPr>
              <w:ind w:firstLine="0"/>
              <w:jc w:val="center"/>
            </w:pPr>
            <w:r w:rsidRPr="00FD40C3">
              <w:t>EN-ENID-EN</w:t>
            </w:r>
          </w:p>
        </w:tc>
        <w:tc>
          <w:tcPr>
            <w:tcW w:w="2436" w:type="dxa"/>
          </w:tcPr>
          <w:p w14:paraId="38195DA2" w14:textId="23111449" w:rsidR="007E21C2" w:rsidRPr="00FD40C3" w:rsidRDefault="007E21C2" w:rsidP="00EF6214">
            <w:pPr>
              <w:ind w:firstLine="0"/>
            </w:pPr>
            <w:r w:rsidRPr="00FD40C3">
              <w:t>Pengguna memasukkan teks berbahasa Inggris pada jawaban pengajar dan teks berbahasa Inggris dengan kata campuran berbahasa Indonesia</w:t>
            </w:r>
            <w:r w:rsidR="007A185C" w:rsidRPr="00FD40C3">
              <w:t xml:space="preserve"> pada jawaban pelajar</w:t>
            </w:r>
            <w:r w:rsidRPr="00FD40C3">
              <w:t xml:space="preserve"> saat menggunakan model penilaian berbahasa Inggris</w:t>
            </w:r>
          </w:p>
        </w:tc>
        <w:tc>
          <w:tcPr>
            <w:tcW w:w="1620" w:type="dxa"/>
          </w:tcPr>
          <w:p w14:paraId="4029DE74" w14:textId="04EF6A52" w:rsidR="007E21C2" w:rsidRPr="00FD40C3" w:rsidRDefault="007E21C2" w:rsidP="00EF6214">
            <w:pPr>
              <w:ind w:firstLine="0"/>
            </w:pPr>
            <w:r w:rsidRPr="00FD40C3">
              <w:t>My children work at South Jakarta</w:t>
            </w:r>
          </w:p>
        </w:tc>
        <w:tc>
          <w:tcPr>
            <w:tcW w:w="1620" w:type="dxa"/>
          </w:tcPr>
          <w:p w14:paraId="2147D060" w14:textId="1031C6EB" w:rsidR="007E21C2" w:rsidRPr="00FD40C3" w:rsidRDefault="007E21C2" w:rsidP="00EF6214">
            <w:pPr>
              <w:ind w:firstLine="0"/>
            </w:pPr>
            <w:r w:rsidRPr="00FD40C3">
              <w:t>Jakarta Selatan is where my children work</w:t>
            </w:r>
          </w:p>
        </w:tc>
        <w:tc>
          <w:tcPr>
            <w:tcW w:w="1581" w:type="dxa"/>
          </w:tcPr>
          <w:p w14:paraId="5B11AA3F" w14:textId="77F36290" w:rsidR="007E21C2" w:rsidRPr="00FD40C3" w:rsidRDefault="007E21C2" w:rsidP="00EF6214">
            <w:pPr>
              <w:ind w:firstLine="0"/>
            </w:pPr>
            <w:r w:rsidRPr="00FD40C3">
              <w:t>Menunjukkan skor penilaian yang berbeda dari pengujian EN-EN-EN.</w:t>
            </w:r>
          </w:p>
        </w:tc>
      </w:tr>
      <w:tr w:rsidR="007E21C2" w:rsidRPr="00FD40C3" w14:paraId="2198F878" w14:textId="77777777" w:rsidTr="00A46F95">
        <w:tc>
          <w:tcPr>
            <w:tcW w:w="1182" w:type="dxa"/>
            <w:vAlign w:val="center"/>
          </w:tcPr>
          <w:p w14:paraId="5B6C2668" w14:textId="5F987C20" w:rsidR="007E21C2" w:rsidRPr="00FD40C3" w:rsidRDefault="007E21C2" w:rsidP="00EF6214">
            <w:pPr>
              <w:ind w:firstLine="0"/>
              <w:jc w:val="center"/>
            </w:pPr>
            <w:r w:rsidRPr="00FD40C3">
              <w:t>ENID-ENID-EN</w:t>
            </w:r>
          </w:p>
        </w:tc>
        <w:tc>
          <w:tcPr>
            <w:tcW w:w="2436" w:type="dxa"/>
          </w:tcPr>
          <w:p w14:paraId="5F0A45F0" w14:textId="7A9809EA" w:rsidR="007E21C2" w:rsidRPr="00FD40C3" w:rsidRDefault="007E21C2" w:rsidP="00EF6214">
            <w:pPr>
              <w:ind w:firstLine="0"/>
            </w:pPr>
            <w:r w:rsidRPr="00FD40C3">
              <w:t>Pengguna memasukkan teks berbahasa Inggris dengan kata campuran berbahasa Indonesia pada jawaban pengajar dan pelajar saat menggunakan model penilaian berbahasa Inggris.</w:t>
            </w:r>
          </w:p>
        </w:tc>
        <w:tc>
          <w:tcPr>
            <w:tcW w:w="1620" w:type="dxa"/>
          </w:tcPr>
          <w:p w14:paraId="2829E015" w14:textId="558AF96A" w:rsidR="007E21C2" w:rsidRPr="00FD40C3" w:rsidRDefault="007E21C2" w:rsidP="00EF6214">
            <w:pPr>
              <w:ind w:firstLine="0"/>
            </w:pPr>
            <w:r w:rsidRPr="00FD40C3">
              <w:t>My children work at Jakarta Selatan</w:t>
            </w:r>
          </w:p>
        </w:tc>
        <w:tc>
          <w:tcPr>
            <w:tcW w:w="1620" w:type="dxa"/>
          </w:tcPr>
          <w:p w14:paraId="69863B93" w14:textId="76ECCFB6" w:rsidR="007E21C2" w:rsidRPr="00FD40C3" w:rsidRDefault="007E21C2" w:rsidP="00EF6214">
            <w:pPr>
              <w:ind w:firstLine="0"/>
            </w:pPr>
            <w:r w:rsidRPr="00FD40C3">
              <w:t>Jakarta Selatan is where my children work</w:t>
            </w:r>
          </w:p>
        </w:tc>
        <w:tc>
          <w:tcPr>
            <w:tcW w:w="1581" w:type="dxa"/>
          </w:tcPr>
          <w:p w14:paraId="5DA86E36" w14:textId="016B0FE8" w:rsidR="007E21C2" w:rsidRPr="00FD40C3" w:rsidRDefault="007E21C2" w:rsidP="00EF6214">
            <w:pPr>
              <w:ind w:firstLine="0"/>
            </w:pPr>
            <w:r w:rsidRPr="00FD40C3">
              <w:t>Menunjukkan skor penilaian yang berbeda dari pengujian EN-ENID-EN, namun kemungkinan mirip dengan skor pengujian EN-EN-EN.</w:t>
            </w:r>
          </w:p>
        </w:tc>
      </w:tr>
      <w:tr w:rsidR="00FD09AD" w:rsidRPr="00FD40C3" w14:paraId="044DA93C" w14:textId="77777777" w:rsidTr="00A46F95">
        <w:tc>
          <w:tcPr>
            <w:tcW w:w="1182" w:type="dxa"/>
            <w:vAlign w:val="center"/>
          </w:tcPr>
          <w:p w14:paraId="111161F9" w14:textId="31B16717" w:rsidR="00FD09AD" w:rsidRPr="00FD40C3" w:rsidRDefault="007A185C" w:rsidP="00EF6214">
            <w:pPr>
              <w:ind w:firstLine="0"/>
              <w:jc w:val="center"/>
            </w:pPr>
            <w:r w:rsidRPr="00FD40C3">
              <w:t>EN-EN-ID</w:t>
            </w:r>
          </w:p>
        </w:tc>
        <w:tc>
          <w:tcPr>
            <w:tcW w:w="2436" w:type="dxa"/>
          </w:tcPr>
          <w:p w14:paraId="62E83791" w14:textId="0E3F847A" w:rsidR="00FD09AD" w:rsidRPr="00FD40C3" w:rsidRDefault="007A185C" w:rsidP="00EF6214">
            <w:pPr>
              <w:ind w:firstLine="0"/>
            </w:pPr>
            <w:r w:rsidRPr="00FD40C3">
              <w:t>Pengguna memasukkan teks berbahasa Inggris pada jawaban pengajar dan pelajar saat menggunakan model penilaian berbahasa Indonesia.</w:t>
            </w:r>
          </w:p>
        </w:tc>
        <w:tc>
          <w:tcPr>
            <w:tcW w:w="1620" w:type="dxa"/>
          </w:tcPr>
          <w:p w14:paraId="01A89E2B" w14:textId="56E251E7" w:rsidR="00FD09AD" w:rsidRPr="00FD40C3" w:rsidRDefault="007A185C" w:rsidP="00EF6214">
            <w:pPr>
              <w:ind w:firstLine="0"/>
            </w:pPr>
            <w:r w:rsidRPr="00FD40C3">
              <w:t>My children work at South Jakarta</w:t>
            </w:r>
          </w:p>
        </w:tc>
        <w:tc>
          <w:tcPr>
            <w:tcW w:w="1620" w:type="dxa"/>
          </w:tcPr>
          <w:p w14:paraId="3CC88361" w14:textId="306F9D56" w:rsidR="00FD09AD" w:rsidRPr="00FD40C3" w:rsidRDefault="007A185C" w:rsidP="00EF6214">
            <w:pPr>
              <w:ind w:firstLine="0"/>
            </w:pPr>
            <w:r w:rsidRPr="00FD40C3">
              <w:t>South Jakarta is where my children work</w:t>
            </w:r>
          </w:p>
        </w:tc>
        <w:tc>
          <w:tcPr>
            <w:tcW w:w="1581" w:type="dxa"/>
          </w:tcPr>
          <w:p w14:paraId="7364FD13" w14:textId="36D997AF" w:rsidR="00FD09AD" w:rsidRPr="00FD40C3" w:rsidRDefault="007A185C" w:rsidP="00EF6214">
            <w:pPr>
              <w:ind w:firstLine="0"/>
            </w:pPr>
            <w:r w:rsidRPr="00FD40C3">
              <w:t>Menunjukkan skor penilaian.</w:t>
            </w:r>
          </w:p>
        </w:tc>
      </w:tr>
      <w:tr w:rsidR="007A185C" w:rsidRPr="00FD40C3" w14:paraId="2CF12D4F" w14:textId="77777777" w:rsidTr="00A46F95">
        <w:tc>
          <w:tcPr>
            <w:tcW w:w="1182" w:type="dxa"/>
            <w:vAlign w:val="center"/>
          </w:tcPr>
          <w:p w14:paraId="2D10DFC3" w14:textId="10E2F38E" w:rsidR="007A185C" w:rsidRPr="00FD40C3" w:rsidRDefault="007A185C" w:rsidP="00EF6214">
            <w:pPr>
              <w:ind w:firstLine="0"/>
              <w:jc w:val="center"/>
            </w:pPr>
            <w:r w:rsidRPr="00FD40C3">
              <w:t>EN-ENID-ID</w:t>
            </w:r>
          </w:p>
        </w:tc>
        <w:tc>
          <w:tcPr>
            <w:tcW w:w="2436" w:type="dxa"/>
          </w:tcPr>
          <w:p w14:paraId="7B6516E0" w14:textId="77B2DDA3" w:rsidR="007A185C" w:rsidRPr="00FD40C3" w:rsidRDefault="007A185C" w:rsidP="00EF6214">
            <w:pPr>
              <w:ind w:firstLine="0"/>
            </w:pPr>
            <w:r w:rsidRPr="00FD40C3">
              <w:t>Pengguna memasukkan teks berbahasa Inggris pada jawaban pengajar dan teks berbahasa Inggris dengan kata campuran berbahasa Indonesia pada jawaban pelajar saat menggunakan model penilaian berbahasa Indonesia.</w:t>
            </w:r>
          </w:p>
        </w:tc>
        <w:tc>
          <w:tcPr>
            <w:tcW w:w="1620" w:type="dxa"/>
          </w:tcPr>
          <w:p w14:paraId="702B83D0" w14:textId="72B781D8" w:rsidR="007A185C" w:rsidRPr="00FD40C3" w:rsidRDefault="007A185C" w:rsidP="00EF6214">
            <w:pPr>
              <w:ind w:firstLine="0"/>
            </w:pPr>
            <w:r w:rsidRPr="00FD40C3">
              <w:t>My children work at South Jakarta</w:t>
            </w:r>
          </w:p>
        </w:tc>
        <w:tc>
          <w:tcPr>
            <w:tcW w:w="1620" w:type="dxa"/>
          </w:tcPr>
          <w:p w14:paraId="506CA6E4" w14:textId="099B095F" w:rsidR="007A185C" w:rsidRPr="00FD40C3" w:rsidRDefault="007A185C" w:rsidP="00EF6214">
            <w:pPr>
              <w:ind w:firstLine="0"/>
            </w:pPr>
            <w:r w:rsidRPr="00FD40C3">
              <w:t>Jakarta Selatan is where my children work</w:t>
            </w:r>
          </w:p>
        </w:tc>
        <w:tc>
          <w:tcPr>
            <w:tcW w:w="1581" w:type="dxa"/>
          </w:tcPr>
          <w:p w14:paraId="734B5B0E" w14:textId="246AA059" w:rsidR="007A185C" w:rsidRPr="00FD40C3" w:rsidRDefault="007A185C" w:rsidP="00EF6214">
            <w:pPr>
              <w:ind w:firstLine="0"/>
            </w:pPr>
            <w:r w:rsidRPr="00FD40C3">
              <w:t>Menunjukkan skor penilaian yang berbeda dari pengujian EN-EN-ID.</w:t>
            </w:r>
          </w:p>
        </w:tc>
      </w:tr>
      <w:tr w:rsidR="007A185C" w:rsidRPr="00FD40C3" w14:paraId="2A099953" w14:textId="77777777" w:rsidTr="00A46F95">
        <w:tc>
          <w:tcPr>
            <w:tcW w:w="1182" w:type="dxa"/>
            <w:vAlign w:val="center"/>
          </w:tcPr>
          <w:p w14:paraId="4D824B32" w14:textId="25F1DB8F" w:rsidR="007A185C" w:rsidRPr="00FD40C3" w:rsidRDefault="007A185C" w:rsidP="00EF6214">
            <w:pPr>
              <w:ind w:firstLine="0"/>
              <w:jc w:val="center"/>
            </w:pPr>
            <w:r w:rsidRPr="00FD40C3">
              <w:t>ENID-ENID-ID</w:t>
            </w:r>
          </w:p>
        </w:tc>
        <w:tc>
          <w:tcPr>
            <w:tcW w:w="2436" w:type="dxa"/>
          </w:tcPr>
          <w:p w14:paraId="1A8BAA7D" w14:textId="6535E4EC" w:rsidR="007A185C" w:rsidRPr="00FD40C3" w:rsidRDefault="007A185C" w:rsidP="00EF6214">
            <w:pPr>
              <w:ind w:firstLine="0"/>
            </w:pPr>
            <w:r w:rsidRPr="00FD40C3">
              <w:t xml:space="preserve">Pengguna memasukkan teks berbahasa Inggris </w:t>
            </w:r>
            <w:r w:rsidRPr="00FD40C3">
              <w:lastRenderedPageBreak/>
              <w:t>dengan kata campuran berbahasa Indonesia pada jawaban pengajar dan pelajar saat menggunakan model penilaian berbahasa Indonesia.</w:t>
            </w:r>
          </w:p>
        </w:tc>
        <w:tc>
          <w:tcPr>
            <w:tcW w:w="1620" w:type="dxa"/>
          </w:tcPr>
          <w:p w14:paraId="7B183168" w14:textId="7FD3AA43" w:rsidR="007A185C" w:rsidRPr="00FD40C3" w:rsidRDefault="007A185C" w:rsidP="00EF6214">
            <w:pPr>
              <w:ind w:firstLine="0"/>
            </w:pPr>
            <w:r w:rsidRPr="00FD40C3">
              <w:lastRenderedPageBreak/>
              <w:t xml:space="preserve">My children work at Jakarta </w:t>
            </w:r>
            <w:r w:rsidRPr="00FD40C3">
              <w:lastRenderedPageBreak/>
              <w:t>Selatan</w:t>
            </w:r>
          </w:p>
        </w:tc>
        <w:tc>
          <w:tcPr>
            <w:tcW w:w="1620" w:type="dxa"/>
          </w:tcPr>
          <w:p w14:paraId="6A2C653B" w14:textId="49A2B80C" w:rsidR="007A185C" w:rsidRPr="00FD40C3" w:rsidRDefault="007A185C" w:rsidP="00EF6214">
            <w:pPr>
              <w:ind w:firstLine="0"/>
            </w:pPr>
            <w:r w:rsidRPr="00FD40C3">
              <w:lastRenderedPageBreak/>
              <w:t xml:space="preserve">My children work at Jakarta </w:t>
            </w:r>
            <w:r w:rsidRPr="00FD40C3">
              <w:lastRenderedPageBreak/>
              <w:t>Selatan</w:t>
            </w:r>
          </w:p>
        </w:tc>
        <w:tc>
          <w:tcPr>
            <w:tcW w:w="1581" w:type="dxa"/>
          </w:tcPr>
          <w:p w14:paraId="44346B6A" w14:textId="17147521" w:rsidR="007A185C" w:rsidRPr="00FD40C3" w:rsidRDefault="007A185C" w:rsidP="00EF6214">
            <w:pPr>
              <w:ind w:firstLine="0"/>
            </w:pPr>
            <w:r w:rsidRPr="00FD40C3">
              <w:lastRenderedPageBreak/>
              <w:t xml:space="preserve">Menunjukkan skor penilaian yang berbeda </w:t>
            </w:r>
            <w:r w:rsidRPr="00FD40C3">
              <w:lastRenderedPageBreak/>
              <w:t>dari pengujian EN-ENID-ID, namun mirip dengan EN-EN-ID.</w:t>
            </w:r>
          </w:p>
        </w:tc>
      </w:tr>
      <w:tr w:rsidR="007A185C" w:rsidRPr="00FD40C3" w14:paraId="27D5D2C7" w14:textId="77777777" w:rsidTr="00A46F95">
        <w:tc>
          <w:tcPr>
            <w:tcW w:w="1182" w:type="dxa"/>
            <w:vAlign w:val="center"/>
          </w:tcPr>
          <w:p w14:paraId="776CA317" w14:textId="6DD46AF6" w:rsidR="007A185C" w:rsidRPr="00FD40C3" w:rsidRDefault="007A185C" w:rsidP="00EF6214">
            <w:pPr>
              <w:ind w:firstLine="0"/>
              <w:jc w:val="center"/>
            </w:pPr>
            <w:r w:rsidRPr="00FD40C3">
              <w:lastRenderedPageBreak/>
              <w:t>ID-ID-EN</w:t>
            </w:r>
          </w:p>
        </w:tc>
        <w:tc>
          <w:tcPr>
            <w:tcW w:w="2436" w:type="dxa"/>
          </w:tcPr>
          <w:p w14:paraId="1DB99E79" w14:textId="635CC254" w:rsidR="007A185C" w:rsidRPr="00FD40C3" w:rsidRDefault="007A185C" w:rsidP="00EF6214">
            <w:pPr>
              <w:ind w:firstLine="0"/>
            </w:pPr>
            <w:r w:rsidRPr="00FD40C3">
              <w:t>Pengguna memasukkan teks berbahasa Indonesia pada jawaban pengajar dan pelajar saat menggunakan model penilaian berbahasa Inggris.</w:t>
            </w:r>
          </w:p>
        </w:tc>
        <w:tc>
          <w:tcPr>
            <w:tcW w:w="1620" w:type="dxa"/>
          </w:tcPr>
          <w:p w14:paraId="750137D5" w14:textId="1ABFDF23" w:rsidR="007A185C" w:rsidRPr="00FD40C3" w:rsidRDefault="007A185C" w:rsidP="00EF6214">
            <w:pPr>
              <w:ind w:firstLine="0"/>
            </w:pPr>
            <w:r w:rsidRPr="00FD40C3">
              <w:t>saya adalah pemilik tempat rekreasi ini</w:t>
            </w:r>
          </w:p>
        </w:tc>
        <w:tc>
          <w:tcPr>
            <w:tcW w:w="1620" w:type="dxa"/>
          </w:tcPr>
          <w:p w14:paraId="4AC7E934" w14:textId="701BAAB1" w:rsidR="007A185C" w:rsidRPr="00FD40C3" w:rsidRDefault="007A185C" w:rsidP="00EF6214">
            <w:pPr>
              <w:ind w:firstLine="0"/>
            </w:pPr>
            <w:r w:rsidRPr="00FD40C3">
              <w:t>pemilik tempat rekreasi ini adalah saya</w:t>
            </w:r>
          </w:p>
        </w:tc>
        <w:tc>
          <w:tcPr>
            <w:tcW w:w="1581" w:type="dxa"/>
          </w:tcPr>
          <w:p w14:paraId="724A4F6C" w14:textId="1882B38A" w:rsidR="007A185C" w:rsidRPr="00FD40C3" w:rsidRDefault="007A185C" w:rsidP="00EF6214">
            <w:pPr>
              <w:ind w:firstLine="0"/>
            </w:pPr>
            <w:r w:rsidRPr="00FD40C3">
              <w:t>Menunjukkan skor penilaian.</w:t>
            </w:r>
          </w:p>
        </w:tc>
      </w:tr>
      <w:tr w:rsidR="007A185C" w:rsidRPr="00FD40C3" w14:paraId="21290F96" w14:textId="77777777" w:rsidTr="00A46F95">
        <w:tc>
          <w:tcPr>
            <w:tcW w:w="1182" w:type="dxa"/>
            <w:vAlign w:val="center"/>
          </w:tcPr>
          <w:p w14:paraId="32D25F93" w14:textId="6A5436B0" w:rsidR="007A185C" w:rsidRPr="00FD40C3" w:rsidRDefault="007A185C" w:rsidP="00EF6214">
            <w:pPr>
              <w:ind w:firstLine="0"/>
              <w:jc w:val="center"/>
            </w:pPr>
            <w:r w:rsidRPr="00FD40C3">
              <w:t>ID-IDEN-EN</w:t>
            </w:r>
          </w:p>
        </w:tc>
        <w:tc>
          <w:tcPr>
            <w:tcW w:w="2436" w:type="dxa"/>
          </w:tcPr>
          <w:p w14:paraId="4BA96BCF" w14:textId="2A25E865" w:rsidR="007A185C" w:rsidRPr="00FD40C3" w:rsidRDefault="007A185C" w:rsidP="00EF6214">
            <w:pPr>
              <w:ind w:firstLine="0"/>
            </w:pPr>
            <w:r w:rsidRPr="00FD40C3">
              <w:t>Pengguna memasukkan teks berbahasa Indonesia pada jawaban pengajar dan teks</w:t>
            </w:r>
            <w:r w:rsidR="000C5058" w:rsidRPr="00FD40C3">
              <w:t xml:space="preserve"> berbahasa Indonesia dengan kata campuran berbahasa Inggris saat menggunakan model penilaian berbahasa Inggris.</w:t>
            </w:r>
          </w:p>
        </w:tc>
        <w:tc>
          <w:tcPr>
            <w:tcW w:w="1620" w:type="dxa"/>
          </w:tcPr>
          <w:p w14:paraId="3D99C322" w14:textId="1B855E73" w:rsidR="007A185C" w:rsidRPr="00FD40C3" w:rsidRDefault="000C5058" w:rsidP="00EF6214">
            <w:pPr>
              <w:ind w:firstLine="0"/>
            </w:pPr>
            <w:r w:rsidRPr="00FD40C3">
              <w:t>saya adalah pemilik tempat rekreasi ini</w:t>
            </w:r>
          </w:p>
        </w:tc>
        <w:tc>
          <w:tcPr>
            <w:tcW w:w="1620" w:type="dxa"/>
          </w:tcPr>
          <w:p w14:paraId="4EDFCE83" w14:textId="0B9FB2DC" w:rsidR="007A185C" w:rsidRPr="00FD40C3" w:rsidRDefault="000C5058" w:rsidP="00EF6214">
            <w:pPr>
              <w:ind w:firstLine="0"/>
            </w:pPr>
            <w:r w:rsidRPr="00FD40C3">
              <w:t>owner tempat rekreasi ini adalah saya</w:t>
            </w:r>
          </w:p>
        </w:tc>
        <w:tc>
          <w:tcPr>
            <w:tcW w:w="1581" w:type="dxa"/>
          </w:tcPr>
          <w:p w14:paraId="7B02454A" w14:textId="189527D3" w:rsidR="007A185C" w:rsidRPr="00FD40C3" w:rsidRDefault="000C5058" w:rsidP="00EF6214">
            <w:pPr>
              <w:ind w:firstLine="0"/>
            </w:pPr>
            <w:r w:rsidRPr="00FD40C3">
              <w:t>Menunjukkan skor penilaian yang berbeda dari pengujian ID-ID-EN.</w:t>
            </w:r>
          </w:p>
        </w:tc>
      </w:tr>
      <w:tr w:rsidR="000C5058" w:rsidRPr="00FD40C3" w14:paraId="766E500B" w14:textId="77777777" w:rsidTr="00A46F95">
        <w:tc>
          <w:tcPr>
            <w:tcW w:w="1182" w:type="dxa"/>
            <w:vAlign w:val="center"/>
          </w:tcPr>
          <w:p w14:paraId="08AA196A" w14:textId="1A64CCC0" w:rsidR="000C5058" w:rsidRPr="00FD40C3" w:rsidRDefault="000C5058" w:rsidP="00EF6214">
            <w:pPr>
              <w:ind w:firstLine="0"/>
              <w:jc w:val="center"/>
            </w:pPr>
            <w:r w:rsidRPr="00FD40C3">
              <w:t>IDEN-IDEN-EN</w:t>
            </w:r>
          </w:p>
        </w:tc>
        <w:tc>
          <w:tcPr>
            <w:tcW w:w="2436" w:type="dxa"/>
          </w:tcPr>
          <w:p w14:paraId="009DB361" w14:textId="670DE1D5" w:rsidR="000C5058" w:rsidRPr="00FD40C3" w:rsidRDefault="000C5058" w:rsidP="00EF6214">
            <w:pPr>
              <w:ind w:firstLine="0"/>
            </w:pPr>
            <w:r w:rsidRPr="00FD40C3">
              <w:t>Pengguna memasukkan teks berbahasa Indonesia dengan kata campuran berbahasa Inggris pada jawaban pengajar dan jawaban pelajar saat menggunakan metode penilaian berbahasa Inggris.</w:t>
            </w:r>
          </w:p>
        </w:tc>
        <w:tc>
          <w:tcPr>
            <w:tcW w:w="1620" w:type="dxa"/>
          </w:tcPr>
          <w:p w14:paraId="3CF748BC" w14:textId="4F5806CC" w:rsidR="000C5058" w:rsidRPr="00FD40C3" w:rsidRDefault="000C5058" w:rsidP="00EF6214">
            <w:pPr>
              <w:ind w:firstLine="0"/>
            </w:pPr>
            <w:r w:rsidRPr="00FD40C3">
              <w:t>saya adalah owner tempat rekreasi ini</w:t>
            </w:r>
          </w:p>
        </w:tc>
        <w:tc>
          <w:tcPr>
            <w:tcW w:w="1620" w:type="dxa"/>
          </w:tcPr>
          <w:p w14:paraId="75AE2C7C" w14:textId="05030A65" w:rsidR="000C5058" w:rsidRPr="00FD40C3" w:rsidRDefault="000C5058" w:rsidP="00EF6214">
            <w:pPr>
              <w:ind w:firstLine="0"/>
            </w:pPr>
            <w:r w:rsidRPr="00FD40C3">
              <w:t>owner tempat rekreasi ini adalah saya</w:t>
            </w:r>
          </w:p>
        </w:tc>
        <w:tc>
          <w:tcPr>
            <w:tcW w:w="1581" w:type="dxa"/>
          </w:tcPr>
          <w:p w14:paraId="35ED94B2" w14:textId="6E4C9FF2" w:rsidR="000C5058" w:rsidRPr="00FD40C3" w:rsidRDefault="000C5058" w:rsidP="00EF6214">
            <w:pPr>
              <w:ind w:firstLine="0"/>
            </w:pPr>
            <w:r w:rsidRPr="00FD40C3">
              <w:t>Menunjukkan skor penilaian yang berbeda dari pengujian ID-IDEN-EN, namun mirip dengan ID-ID-EN.</w:t>
            </w:r>
          </w:p>
        </w:tc>
      </w:tr>
    </w:tbl>
    <w:p w14:paraId="376E958F" w14:textId="3B3E2E85" w:rsidR="00751AC5" w:rsidRPr="00FD40C3" w:rsidRDefault="00751AC5" w:rsidP="00D7013F">
      <w:pPr>
        <w:ind w:firstLine="0"/>
      </w:pPr>
    </w:p>
    <w:p w14:paraId="5B8B7311" w14:textId="58CB86EB" w:rsidR="00751AC5" w:rsidRPr="00FD40C3" w:rsidRDefault="00751AC5" w:rsidP="00D7013F">
      <w:pPr>
        <w:ind w:firstLine="0"/>
      </w:pPr>
      <w:r w:rsidRPr="00FD40C3">
        <w:t xml:space="preserve">Pada Tabel 3.11 diatas dapat diperhatikan semua kombinasi kemungkinan dari kondisi normal hingga kondisi ekstrem yang mungkin dilakukan oleh pengguna aplikasi. Pengujian tersebut dilakukan untuk mengetahui apa yang akan terjadi apabila pengguna salah menggunakan bahasa untuk melakukan penilaian teksnya, menggunakan dua bahasa pada sebuah teks, dan apa pengaruhnya pada penilaian. </w:t>
      </w:r>
    </w:p>
    <w:p w14:paraId="1303BE64" w14:textId="7128E2B9" w:rsidR="00816AFB" w:rsidRPr="00FD40C3" w:rsidRDefault="00816AFB" w:rsidP="00D7013F">
      <w:pPr>
        <w:ind w:firstLine="0"/>
      </w:pPr>
    </w:p>
    <w:p w14:paraId="3C5C4BC7" w14:textId="77777777" w:rsidR="00816AFB" w:rsidRPr="00FD40C3" w:rsidRDefault="00816AFB" w:rsidP="00D7013F">
      <w:pPr>
        <w:ind w:firstLine="0"/>
      </w:pPr>
      <w:r w:rsidRPr="00FD40C3">
        <w:lastRenderedPageBreak/>
        <w:t>Dengan ini, telah dilakukan pengujian fungsional dengan total 15 pengujian dengan hasil pengujian berhasil seluruhnya. Terpenuhinya pengujian fungsional ini menunjukkan bahwa aplikasi yang dikembangkan penelitian ini dapat berfungsi dengan baik hingga fungsi terinci. Pengujian non-fungsional juga dilakukan dengan keberhasilan 4 dari 4 pengujian. Hal ini dilakukan untuk memastikan pengguna memiliki pengalaman terbaik khususnya dari sisi tampilan dan kompatibilitas peramban web yang digunakan.</w:t>
      </w:r>
    </w:p>
    <w:p w14:paraId="494707AC" w14:textId="77777777" w:rsidR="00816AFB" w:rsidRPr="00FD40C3" w:rsidRDefault="00816AFB" w:rsidP="00D7013F">
      <w:pPr>
        <w:ind w:firstLine="0"/>
      </w:pPr>
    </w:p>
    <w:p w14:paraId="488ED907" w14:textId="5E63964A" w:rsidR="00816AFB" w:rsidRPr="00FD40C3" w:rsidRDefault="00816AFB" w:rsidP="00D7013F">
      <w:pPr>
        <w:ind w:firstLine="0"/>
      </w:pPr>
      <w:r w:rsidRPr="00FD40C3">
        <w:t xml:space="preserve">Selanjutnya dilakukan juga pengujian teks untuk meneliti semua kemungkinan yang dapat terjadi saat pengguna hendak menggunakan aplikasi. Pengujian ini dilakukan untuk melihat perilaku/keluaran aplikasi saat digunakan pada kondisi normal, sub-normal, hingga abnormal. Setelah dilakukan 12 pengujian teks tersebut, hasil pengujian sesuai dengan ekspektasi awal dan didapatkan analisis seperti yang telah dijelaskan sebelumnya. </w:t>
      </w:r>
    </w:p>
    <w:p w14:paraId="36A4BD26" w14:textId="77777777" w:rsidR="00D7013F" w:rsidRPr="00FD40C3" w:rsidRDefault="00D7013F" w:rsidP="00D36407">
      <w:pPr>
        <w:ind w:firstLine="0"/>
      </w:pPr>
    </w:p>
    <w:p w14:paraId="0A204A7B" w14:textId="72FC7AF1" w:rsidR="00D7013F" w:rsidRPr="00FD40C3" w:rsidRDefault="00D7013F" w:rsidP="00D36407">
      <w:pPr>
        <w:ind w:firstLine="0"/>
        <w:sectPr w:rsidR="00D7013F" w:rsidRPr="00FD40C3" w:rsidSect="00FD40C3">
          <w:pgSz w:w="11909" w:h="16834"/>
          <w:pgMar w:top="1701" w:right="1701" w:bottom="1701" w:left="1985" w:header="720" w:footer="720" w:gutter="0"/>
          <w:cols w:space="720"/>
          <w:docGrid w:linePitch="326"/>
        </w:sectPr>
      </w:pPr>
    </w:p>
    <w:p w14:paraId="13D619E4" w14:textId="7F1DC696" w:rsidR="00F52D40" w:rsidRPr="00FD40C3" w:rsidRDefault="006724C1">
      <w:pPr>
        <w:pStyle w:val="Heading1"/>
      </w:pPr>
      <w:bookmarkStart w:id="286" w:name="_Toc156587089"/>
      <w:bookmarkStart w:id="287" w:name="_Toc156593634"/>
      <w:bookmarkStart w:id="288" w:name="_Toc156594648"/>
      <w:r w:rsidRPr="00FD40C3">
        <w:lastRenderedPageBreak/>
        <w:t>BAB IV</w:t>
      </w:r>
      <w:r w:rsidRPr="00FD40C3">
        <w:br/>
        <w:t>HASIL DAN PEMBAHASAN</w:t>
      </w:r>
      <w:bookmarkEnd w:id="286"/>
      <w:bookmarkEnd w:id="287"/>
      <w:bookmarkEnd w:id="288"/>
    </w:p>
    <w:p w14:paraId="17AC0511" w14:textId="77777777" w:rsidR="00F52D40" w:rsidRPr="00FD40C3" w:rsidRDefault="00F52D40">
      <w:pPr>
        <w:ind w:left="360" w:firstLine="0"/>
      </w:pPr>
    </w:p>
    <w:p w14:paraId="3D4B0A5C" w14:textId="49B3AD0F" w:rsidR="00F52D40" w:rsidRPr="00FD40C3" w:rsidRDefault="006724C1">
      <w:pPr>
        <w:pStyle w:val="Heading2"/>
        <w:numPr>
          <w:ilvl w:val="1"/>
          <w:numId w:val="11"/>
        </w:numPr>
      </w:pPr>
      <w:bookmarkStart w:id="289" w:name="_3fwokq0" w:colFirst="0" w:colLast="0"/>
      <w:bookmarkStart w:id="290" w:name="_Toc156587090"/>
      <w:bookmarkStart w:id="291" w:name="_Toc156593635"/>
      <w:bookmarkStart w:id="292" w:name="_Toc156594649"/>
      <w:bookmarkEnd w:id="289"/>
      <w:r w:rsidRPr="00FD40C3">
        <w:t xml:space="preserve">Hasil </w:t>
      </w:r>
      <w:r w:rsidR="00492095" w:rsidRPr="00FD40C3">
        <w:t>Pengembangan</w:t>
      </w:r>
      <w:r w:rsidR="008747D1" w:rsidRPr="00FD40C3">
        <w:t xml:space="preserve"> Metode TDD</w:t>
      </w:r>
      <w:bookmarkEnd w:id="290"/>
      <w:bookmarkEnd w:id="291"/>
      <w:bookmarkEnd w:id="292"/>
    </w:p>
    <w:p w14:paraId="41E9840C" w14:textId="2D777F8C" w:rsidR="00F52D40" w:rsidRPr="00FD40C3" w:rsidRDefault="00492095">
      <w:pPr>
        <w:ind w:firstLine="0"/>
      </w:pPr>
      <w:r w:rsidRPr="00FD40C3">
        <w:t xml:space="preserve">Metode pengembangan </w:t>
      </w:r>
      <w:r w:rsidRPr="00FD40C3">
        <w:rPr>
          <w:i/>
          <w:iCs/>
        </w:rPr>
        <w:t>Test-Driven Development (TDD)</w:t>
      </w:r>
      <w:r w:rsidRPr="00FD40C3">
        <w:t xml:space="preserve"> adalah salah satu metode pengembangan </w:t>
      </w:r>
      <w:r w:rsidRPr="00F44F69">
        <w:rPr>
          <w:i/>
          <w:iCs/>
        </w:rPr>
        <w:t>software</w:t>
      </w:r>
      <w:r w:rsidRPr="00FD40C3">
        <w:t xml:space="preserve"> </w:t>
      </w:r>
      <w:r w:rsidRPr="00FD40C3">
        <w:rPr>
          <w:i/>
          <w:iCs/>
        </w:rPr>
        <w:t>Agile</w:t>
      </w:r>
      <w:r w:rsidR="007E786F" w:rsidRPr="00FD40C3">
        <w:t xml:space="preserve"> yang dikenalkan oleh </w:t>
      </w:r>
      <w:r w:rsidR="007E786F" w:rsidRPr="00FD40C3">
        <w:rPr>
          <w:i/>
          <w:iCs/>
        </w:rPr>
        <w:t>eXtreme Programming (XP)</w:t>
      </w:r>
      <w:r w:rsidR="007E786F" w:rsidRPr="00FD40C3">
        <w:t xml:space="preserve">. Metode TDD ini </w:t>
      </w:r>
      <w:r w:rsidR="00BE4A8D" w:rsidRPr="00FD40C3">
        <w:t xml:space="preserve">dapat menghasilkan perangkat lunak yang terbebas dari </w:t>
      </w:r>
      <w:r w:rsidR="00BE4A8D" w:rsidRPr="00FD40C3">
        <w:rPr>
          <w:i/>
          <w:iCs/>
        </w:rPr>
        <w:t>bug</w:t>
      </w:r>
      <w:r w:rsidR="00BE4A8D" w:rsidRPr="00FD40C3">
        <w:t xml:space="preserve"> atau </w:t>
      </w:r>
      <w:r w:rsidR="00BE4A8D" w:rsidRPr="00FD40C3">
        <w:rPr>
          <w:i/>
          <w:iCs/>
        </w:rPr>
        <w:t>error</w:t>
      </w:r>
      <w:r w:rsidR="00BE4A8D" w:rsidRPr="00FD40C3">
        <w:t xml:space="preserve">. Hal ini dikarenakan </w:t>
      </w:r>
      <w:r w:rsidR="00A478F5" w:rsidRPr="00FD40C3">
        <w:t>TDD mengharuskan pengembang untuk berhasil menerapkan satu fitur / fungsi terlebih dahulu, kemudian apabila berhasil melewati berbagai uji coba akan dilanjutkan ke fitur / fungsi selanjutnya.</w:t>
      </w:r>
    </w:p>
    <w:p w14:paraId="5C64DF58" w14:textId="24D929BB" w:rsidR="00A478F5" w:rsidRPr="00FD40C3" w:rsidRDefault="00A478F5">
      <w:pPr>
        <w:ind w:firstLine="0"/>
      </w:pPr>
    </w:p>
    <w:p w14:paraId="3A22C0F4" w14:textId="5ECC83A8" w:rsidR="00A478F5" w:rsidRPr="00FD40C3" w:rsidRDefault="00A478F5">
      <w:pPr>
        <w:ind w:firstLine="0"/>
      </w:pPr>
      <w:r w:rsidRPr="00FD40C3">
        <w:t xml:space="preserve">Pada TDD, pengembang akan melewati tiga tahap utama yang disebut sebagai tahap </w:t>
      </w:r>
      <w:r w:rsidRPr="00FD40C3">
        <w:rPr>
          <w:i/>
          <w:iCs/>
        </w:rPr>
        <w:t>red-green-refactoring</w:t>
      </w:r>
      <w:r w:rsidRPr="00FD40C3">
        <w:t xml:space="preserve">. Pada tahap </w:t>
      </w:r>
      <w:r w:rsidRPr="00FD40C3">
        <w:rPr>
          <w:i/>
          <w:iCs/>
        </w:rPr>
        <w:t>red</w:t>
      </w:r>
      <w:r w:rsidRPr="00FD40C3">
        <w:t xml:space="preserve">, pengembang akan menuliskan kode untuk meloloskan sebuah pengujian untuk suatu fitur / fungsi hingga berhasil. Apabila berhasil, maka pengembang akan masuk ke tahap </w:t>
      </w:r>
      <w:r w:rsidRPr="00FD40C3">
        <w:rPr>
          <w:i/>
          <w:iCs/>
        </w:rPr>
        <w:t>green</w:t>
      </w:r>
      <w:r w:rsidRPr="00FD40C3">
        <w:t xml:space="preserve"> yaitu dimana kode yang dituliskan sudah berhasil melewati uji coba suatu fitur / fungsi. Setelahnya, pengembang akan masuk ke tahap </w:t>
      </w:r>
      <w:r w:rsidRPr="00FD40C3">
        <w:rPr>
          <w:i/>
          <w:iCs/>
        </w:rPr>
        <w:t>refactoring</w:t>
      </w:r>
      <w:r w:rsidRPr="00FD40C3">
        <w:t xml:space="preserve"> dimana pengembang harus membersihkan kode </w:t>
      </w:r>
      <w:r w:rsidR="009848BC" w:rsidRPr="00FD40C3">
        <w:t xml:space="preserve">yang telah dikembangkan dengan membuang fungsi atau baris kode yang tidak dipakai sehingga menghasilkan perangkat lunak dengan </w:t>
      </w:r>
      <w:r w:rsidR="009848BC" w:rsidRPr="00FD40C3">
        <w:rPr>
          <w:i/>
          <w:iCs/>
        </w:rPr>
        <w:t>clean code</w:t>
      </w:r>
      <w:r w:rsidR="009848BC" w:rsidRPr="00FD40C3">
        <w:t xml:space="preserve">. Setelah tahap </w:t>
      </w:r>
      <w:r w:rsidR="009848BC" w:rsidRPr="00FD40C3">
        <w:rPr>
          <w:i/>
          <w:iCs/>
        </w:rPr>
        <w:t>refactoring</w:t>
      </w:r>
      <w:r w:rsidR="009848BC" w:rsidRPr="00FD40C3">
        <w:t xml:space="preserve">, pengembang bisa langsung masuk lagi ke tahap </w:t>
      </w:r>
      <w:r w:rsidR="009848BC" w:rsidRPr="00FD40C3">
        <w:rPr>
          <w:i/>
          <w:iCs/>
        </w:rPr>
        <w:t>red</w:t>
      </w:r>
      <w:r w:rsidR="009848BC" w:rsidRPr="00FD40C3">
        <w:t xml:space="preserve"> dan memulai siklus baru untuk fitur / fungsi baru pada perangkat lunak yang dikembangkan.</w:t>
      </w:r>
    </w:p>
    <w:p w14:paraId="66E3BA91" w14:textId="49793427" w:rsidR="000A25E0" w:rsidRPr="00FD40C3" w:rsidRDefault="000A25E0">
      <w:pPr>
        <w:ind w:firstLine="0"/>
      </w:pPr>
    </w:p>
    <w:p w14:paraId="172323A2" w14:textId="77777777" w:rsidR="00CD7283" w:rsidRPr="00FD40C3" w:rsidRDefault="000A25E0">
      <w:pPr>
        <w:ind w:firstLine="0"/>
      </w:pPr>
      <w:r w:rsidRPr="00FD40C3">
        <w:t xml:space="preserve">Aplikasi web yang dikembangkan dapat dicapai dengan memenuhi kebutuhan fungsional dan kebutuhan non-fungsional yang didapat setelah mengumpulkan </w:t>
      </w:r>
      <w:r w:rsidRPr="00FD40C3">
        <w:rPr>
          <w:i/>
          <w:iCs/>
        </w:rPr>
        <w:t>user story</w:t>
      </w:r>
      <w:r w:rsidRPr="00FD40C3">
        <w:t xml:space="preserve"> dari calon pengguna aplikasi yang dikembangkan sebagaimana dijabarkan pada bab sebelumnya. Kemudian dengan ini didapatkan rancangan perangkat lunak berupa </w:t>
      </w:r>
      <w:r w:rsidRPr="00FD40C3">
        <w:rPr>
          <w:i/>
          <w:iCs/>
        </w:rPr>
        <w:t>use case diagram</w:t>
      </w:r>
      <w:r w:rsidRPr="00FD40C3">
        <w:t xml:space="preserve">, </w:t>
      </w:r>
      <w:r w:rsidRPr="00FD40C3">
        <w:rPr>
          <w:i/>
          <w:iCs/>
        </w:rPr>
        <w:t>activity diagram</w:t>
      </w:r>
      <w:r w:rsidRPr="00FD40C3">
        <w:t xml:space="preserve"> dan </w:t>
      </w:r>
      <w:r w:rsidRPr="00FD40C3">
        <w:rPr>
          <w:i/>
          <w:iCs/>
        </w:rPr>
        <w:t>mockup</w:t>
      </w:r>
      <w:r w:rsidRPr="00FD40C3">
        <w:t xml:space="preserve"> sebagai rancangan antarmuka. </w:t>
      </w:r>
    </w:p>
    <w:p w14:paraId="2BD2A38B" w14:textId="77777777" w:rsidR="00CD7283" w:rsidRPr="00FD40C3" w:rsidRDefault="00CD7283">
      <w:pPr>
        <w:ind w:firstLine="0"/>
      </w:pPr>
    </w:p>
    <w:p w14:paraId="24AFB46B" w14:textId="77777777" w:rsidR="00CD7283" w:rsidRPr="00FD40C3" w:rsidRDefault="00CD7283" w:rsidP="00CD7283">
      <w:pPr>
        <w:ind w:firstLine="0"/>
      </w:pPr>
      <w:r w:rsidRPr="00FD40C3">
        <w:t xml:space="preserve">Penelitian ini dilakukan dengan maksud menghasilkan aplikasi yang dapat mempermudah para pengajar dalam menilai jawaban esai pelajar, mengetahui banyaknya jumlah pelajar yang perlu diperiksa oleh satu guru yang dapat memakan </w:t>
      </w:r>
      <w:r w:rsidRPr="00FD40C3">
        <w:lastRenderedPageBreak/>
        <w:t xml:space="preserve">waktu lama. Aplikasi yang dikembangkan penulis memiliki </w:t>
      </w:r>
      <w:r w:rsidRPr="00FD40C3">
        <w:rPr>
          <w:i/>
          <w:iCs/>
        </w:rPr>
        <w:t>frontend</w:t>
      </w:r>
      <w:r w:rsidRPr="00FD40C3">
        <w:t xml:space="preserve">, </w:t>
      </w:r>
      <w:r w:rsidRPr="00FD40C3">
        <w:rPr>
          <w:i/>
          <w:iCs/>
        </w:rPr>
        <w:t>backend</w:t>
      </w:r>
      <w:r w:rsidRPr="00FD40C3">
        <w:t xml:space="preserve">, dan 2 </w:t>
      </w:r>
      <w:r w:rsidRPr="00FD40C3">
        <w:rPr>
          <w:i/>
          <w:iCs/>
        </w:rPr>
        <w:t>model machine learning</w:t>
      </w:r>
      <w:r w:rsidRPr="00FD40C3">
        <w:t xml:space="preserve"> yang dipakai untuk melakukan penilaian esai pada </w:t>
      </w:r>
      <w:r w:rsidRPr="00FD40C3">
        <w:rPr>
          <w:i/>
          <w:iCs/>
        </w:rPr>
        <w:t>backend</w:t>
      </w:r>
      <w:r w:rsidRPr="00FD40C3">
        <w:t xml:space="preserve">. </w:t>
      </w:r>
    </w:p>
    <w:p w14:paraId="49D29016" w14:textId="3A1AA903" w:rsidR="000A25E0" w:rsidRPr="00FD40C3" w:rsidRDefault="000A25E0">
      <w:pPr>
        <w:ind w:firstLine="0"/>
      </w:pPr>
      <w:r w:rsidRPr="00FD40C3">
        <w:t>Dengan ini, pengembangan perangkat lunak yang dilakukan dapat dilihat secara rinci pada sub-bab berikut ini.</w:t>
      </w:r>
    </w:p>
    <w:p w14:paraId="157AF91B" w14:textId="1E6858F9" w:rsidR="00861D37" w:rsidRPr="00FD40C3" w:rsidRDefault="00861D37" w:rsidP="00CD7283">
      <w:pPr>
        <w:ind w:firstLine="0"/>
        <w:rPr>
          <w:b/>
          <w:bCs/>
        </w:rPr>
      </w:pPr>
    </w:p>
    <w:p w14:paraId="1582AABB" w14:textId="585CBDAD" w:rsidR="00CD7283" w:rsidRPr="00FD40C3" w:rsidRDefault="00CD7283" w:rsidP="00CD7283">
      <w:pPr>
        <w:pStyle w:val="Heading3"/>
        <w:numPr>
          <w:ilvl w:val="0"/>
          <w:numId w:val="40"/>
        </w:numPr>
        <w:ind w:left="540" w:hanging="540"/>
      </w:pPr>
      <w:bookmarkStart w:id="293" w:name="_Toc156587091"/>
      <w:bookmarkStart w:id="294" w:name="_Toc156593636"/>
      <w:bookmarkStart w:id="295" w:name="_Toc156594650"/>
      <w:r w:rsidRPr="00FD40C3">
        <w:t>Pengembangan Frontend</w:t>
      </w:r>
      <w:bookmarkEnd w:id="293"/>
      <w:bookmarkEnd w:id="294"/>
      <w:bookmarkEnd w:id="295"/>
    </w:p>
    <w:p w14:paraId="438A1450" w14:textId="17D53A2C" w:rsidR="00CD7283" w:rsidRPr="00FD40C3" w:rsidRDefault="00CD7283" w:rsidP="00CD7283">
      <w:pPr>
        <w:ind w:firstLine="0"/>
      </w:pPr>
      <w:r w:rsidRPr="00FD40C3">
        <w:rPr>
          <w:i/>
          <w:iCs/>
        </w:rPr>
        <w:t>Frontend</w:t>
      </w:r>
      <w:r w:rsidRPr="00FD40C3">
        <w:t xml:space="preserve"> yang dikembangkan digunakan sebagai antarmuka agar pengguna bisa memilih bahasa yang hendak digunakan, memilih cara penilaian, memasukkan kunci jawaban dan jawaban yang ingin diperiksa, dan memulai proses penilaian. Setelah pengguna memulai proses tombol penilaian, </w:t>
      </w:r>
      <w:r w:rsidRPr="00FD40C3">
        <w:rPr>
          <w:i/>
          <w:iCs/>
        </w:rPr>
        <w:t>frontend</w:t>
      </w:r>
      <w:r w:rsidRPr="00FD40C3">
        <w:t xml:space="preserve"> akan mengirimkan data yang diberikan oleh pengguna ke </w:t>
      </w:r>
      <w:r w:rsidRPr="00FD40C3">
        <w:rPr>
          <w:i/>
          <w:iCs/>
        </w:rPr>
        <w:t>backend</w:t>
      </w:r>
      <w:r w:rsidRPr="00FD40C3">
        <w:t xml:space="preserve"> untuk melakukan proses penilaian.</w:t>
      </w:r>
      <w:r w:rsidR="0026116A" w:rsidRPr="00FD40C3">
        <w:t xml:space="preserve"> Gambar yang dilampirkan dibawah ini adalah hasil akhir dari </w:t>
      </w:r>
      <w:r w:rsidR="0026116A" w:rsidRPr="00FD40C3">
        <w:rPr>
          <w:i/>
          <w:iCs/>
        </w:rPr>
        <w:t>frontend</w:t>
      </w:r>
      <w:r w:rsidR="0026116A" w:rsidRPr="00FD40C3">
        <w:t xml:space="preserve"> aplikasi penilai esai otomatis berdasarkan tampilan </w:t>
      </w:r>
      <w:r w:rsidR="0026116A" w:rsidRPr="00FD40C3">
        <w:rPr>
          <w:i/>
          <w:iCs/>
        </w:rPr>
        <w:t>desktop</w:t>
      </w:r>
      <w:r w:rsidR="0026116A" w:rsidRPr="00FD40C3">
        <w:t xml:space="preserve"> dan </w:t>
      </w:r>
      <w:r w:rsidR="0026116A" w:rsidRPr="00FD40C3">
        <w:rPr>
          <w:i/>
          <w:iCs/>
        </w:rPr>
        <w:t>mobile</w:t>
      </w:r>
      <w:r w:rsidR="0026116A" w:rsidRPr="00FD40C3">
        <w:t>.</w:t>
      </w:r>
    </w:p>
    <w:p w14:paraId="11CBB4F3" w14:textId="4EE99648" w:rsidR="00CD7283" w:rsidRPr="00FD40C3" w:rsidRDefault="00CD7283" w:rsidP="00CD7283">
      <w:pPr>
        <w:ind w:firstLine="0"/>
      </w:pPr>
    </w:p>
    <w:p w14:paraId="0DEAAAB3" w14:textId="77777777" w:rsidR="00C614A9" w:rsidRPr="00FD40C3" w:rsidRDefault="00C614A9" w:rsidP="00C614A9">
      <w:pPr>
        <w:pStyle w:val="ListParagraph"/>
        <w:numPr>
          <w:ilvl w:val="3"/>
          <w:numId w:val="11"/>
        </w:numPr>
        <w:rPr>
          <w:b/>
          <w:bCs/>
        </w:rPr>
      </w:pPr>
      <w:r w:rsidRPr="00FD40C3">
        <w:rPr>
          <w:b/>
          <w:bCs/>
        </w:rPr>
        <w:t>Frontend Halaman Home</w:t>
      </w:r>
    </w:p>
    <w:p w14:paraId="7EA34581" w14:textId="77777777" w:rsidR="00C614A9" w:rsidRPr="00FD40C3" w:rsidRDefault="00C614A9" w:rsidP="00C614A9">
      <w:pPr>
        <w:ind w:firstLine="0"/>
      </w:pPr>
      <w:r w:rsidRPr="00FD40C3">
        <w:t xml:space="preserve">Pada Gambar 4.1 dapat dilihat </w:t>
      </w:r>
      <w:r w:rsidRPr="00FD40C3">
        <w:rPr>
          <w:i/>
          <w:iCs/>
        </w:rPr>
        <w:t>frontend</w:t>
      </w:r>
      <w:r w:rsidRPr="00FD40C3">
        <w:t xml:space="preserve"> dari halaman utama aplikasi penilaian esai otomatis. Pada halaman ini, pengguna dapat memilih bahasa yang ingin digunakan untuk memeriksa esai, memilih metode penilaian esai, ataupun mengakses halaman bantuan.</w:t>
      </w:r>
    </w:p>
    <w:p w14:paraId="58AE53B5" w14:textId="77777777" w:rsidR="00C614A9" w:rsidRPr="00FD40C3" w:rsidRDefault="00C614A9" w:rsidP="00C614A9">
      <w:pPr>
        <w:ind w:firstLine="0"/>
        <w:rPr>
          <w:b/>
          <w:bCs/>
        </w:rPr>
      </w:pPr>
    </w:p>
    <w:p w14:paraId="32CE2BAF" w14:textId="77777777" w:rsidR="00C614A9" w:rsidRPr="00FD40C3" w:rsidRDefault="00C614A9" w:rsidP="00C614A9">
      <w:pPr>
        <w:ind w:firstLine="0"/>
        <w:jc w:val="center"/>
      </w:pPr>
      <w:r w:rsidRPr="00FD40C3">
        <w:rPr>
          <w:noProof/>
        </w:rPr>
        <w:drawing>
          <wp:inline distT="0" distB="0" distL="0" distR="0" wp14:anchorId="30AC0DE7" wp14:editId="4F0CC066">
            <wp:extent cx="4805916" cy="258676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31388" cy="2600477"/>
                    </a:xfrm>
                    <a:prstGeom prst="rect">
                      <a:avLst/>
                    </a:prstGeom>
                  </pic:spPr>
                </pic:pic>
              </a:graphicData>
            </a:graphic>
          </wp:inline>
        </w:drawing>
      </w:r>
    </w:p>
    <w:p w14:paraId="71D99408" w14:textId="7ED0E813" w:rsidR="00C614A9" w:rsidRPr="00FD40C3" w:rsidRDefault="00766AAF" w:rsidP="00766AAF">
      <w:pPr>
        <w:pStyle w:val="Gambar4"/>
        <w:rPr>
          <w:lang w:val="id-ID"/>
        </w:rPr>
      </w:pPr>
      <w:bookmarkStart w:id="296" w:name="_Toc156335923"/>
      <w:r w:rsidRPr="00FD40C3">
        <w:rPr>
          <w:i/>
          <w:iCs/>
          <w:lang w:val="id-ID"/>
        </w:rPr>
        <w:t>Frontend</w:t>
      </w:r>
      <w:r w:rsidRPr="00FD40C3">
        <w:rPr>
          <w:lang w:val="id-ID"/>
        </w:rPr>
        <w:t xml:space="preserve"> Halaman Home</w:t>
      </w:r>
      <w:bookmarkEnd w:id="296"/>
    </w:p>
    <w:p w14:paraId="17F9B3ED" w14:textId="77777777" w:rsidR="00B92856" w:rsidRPr="00FD40C3" w:rsidRDefault="00B92856" w:rsidP="00C614A9">
      <w:pPr>
        <w:ind w:firstLine="0"/>
      </w:pPr>
    </w:p>
    <w:p w14:paraId="775EE100" w14:textId="215F1054" w:rsidR="00C614A9" w:rsidRPr="00FD40C3" w:rsidRDefault="00C614A9" w:rsidP="00AB7327">
      <w:pPr>
        <w:pStyle w:val="ListParagraph"/>
        <w:numPr>
          <w:ilvl w:val="3"/>
          <w:numId w:val="11"/>
        </w:numPr>
        <w:rPr>
          <w:b/>
          <w:bCs/>
        </w:rPr>
      </w:pPr>
      <w:r w:rsidRPr="00FD40C3">
        <w:rPr>
          <w:b/>
          <w:bCs/>
        </w:rPr>
        <w:lastRenderedPageBreak/>
        <w:t>Frontend Halaman Metode Penilaian Tunggal</w:t>
      </w:r>
    </w:p>
    <w:p w14:paraId="01AC1CF6" w14:textId="0DCEE417" w:rsidR="00C614A9" w:rsidRPr="00FD40C3" w:rsidRDefault="008618B8" w:rsidP="00C614A9">
      <w:pPr>
        <w:ind w:firstLine="0"/>
      </w:pPr>
      <w:r w:rsidRPr="00FD40C3">
        <w:t>Pengguna dapat</w:t>
      </w:r>
      <w:r w:rsidR="0058173E" w:rsidRPr="00FD40C3">
        <w:t xml:space="preserve"> memilih “Cek satu jawaban” pada halaman </w:t>
      </w:r>
      <w:r w:rsidR="0058173E" w:rsidRPr="00F44F69">
        <w:rPr>
          <w:i/>
          <w:iCs/>
        </w:rPr>
        <w:t>home</w:t>
      </w:r>
      <w:r w:rsidR="0058173E" w:rsidRPr="00FD40C3">
        <w:t xml:space="preserve"> pada Gambar 4.1, kemudian pengguna akan diarahkan ke halaman metode penilaian tunggal untuk</w:t>
      </w:r>
      <w:r w:rsidRPr="00FD40C3">
        <w:t xml:space="preserve"> memasukkan 1 jawaban pengajar dan 1 jawaban pelajar untuk diperiksa seperti pada Gambar 4.2. Pengguna juga dapat melihat bahasa yang digunakan di pojok kanan atas halaman untuk memastikan pengguna tidak salah pilih bahasa yang digunakan untuk menilai esai.</w:t>
      </w:r>
    </w:p>
    <w:p w14:paraId="1A357894" w14:textId="77777777" w:rsidR="008618B8" w:rsidRPr="00FD40C3" w:rsidRDefault="008618B8" w:rsidP="00C614A9">
      <w:pPr>
        <w:ind w:firstLine="0"/>
      </w:pPr>
    </w:p>
    <w:p w14:paraId="46887378" w14:textId="2F22D854" w:rsidR="008618B8" w:rsidRPr="00FD40C3" w:rsidRDefault="00ED5D9B" w:rsidP="008618B8">
      <w:pPr>
        <w:ind w:firstLine="0"/>
        <w:rPr>
          <w:b/>
          <w:bCs/>
        </w:rPr>
      </w:pPr>
      <w:r w:rsidRPr="00FD40C3">
        <w:rPr>
          <w:noProof/>
        </w:rPr>
        <w:drawing>
          <wp:inline distT="0" distB="0" distL="0" distR="0" wp14:anchorId="717C45FF" wp14:editId="04D1A6A6">
            <wp:extent cx="4977056" cy="266617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85342" cy="2670611"/>
                    </a:xfrm>
                    <a:prstGeom prst="rect">
                      <a:avLst/>
                    </a:prstGeom>
                  </pic:spPr>
                </pic:pic>
              </a:graphicData>
            </a:graphic>
          </wp:inline>
        </w:drawing>
      </w:r>
      <w:r w:rsidRPr="00FD40C3">
        <w:rPr>
          <w:noProof/>
        </w:rPr>
        <w:t xml:space="preserve"> </w:t>
      </w:r>
    </w:p>
    <w:p w14:paraId="2227539C" w14:textId="75636DF7" w:rsidR="008618B8" w:rsidRPr="00FD40C3" w:rsidRDefault="008618B8" w:rsidP="008618B8">
      <w:pPr>
        <w:pStyle w:val="Gambar4"/>
        <w:rPr>
          <w:lang w:val="id-ID"/>
        </w:rPr>
      </w:pPr>
      <w:bookmarkStart w:id="297" w:name="_Toc156335924"/>
      <w:r w:rsidRPr="00FD40C3">
        <w:rPr>
          <w:i/>
          <w:iCs/>
          <w:lang w:val="id-ID"/>
        </w:rPr>
        <w:t>Frontend</w:t>
      </w:r>
      <w:r w:rsidRPr="00FD40C3">
        <w:rPr>
          <w:lang w:val="id-ID"/>
        </w:rPr>
        <w:t xml:space="preserve"> Halaman Metode Penilaian Tunggal</w:t>
      </w:r>
      <w:bookmarkEnd w:id="297"/>
    </w:p>
    <w:p w14:paraId="24F8414D" w14:textId="77777777" w:rsidR="00C614A9" w:rsidRPr="00FD40C3" w:rsidRDefault="00C614A9" w:rsidP="00C614A9">
      <w:pPr>
        <w:ind w:firstLine="0"/>
        <w:rPr>
          <w:b/>
          <w:bCs/>
        </w:rPr>
      </w:pPr>
    </w:p>
    <w:p w14:paraId="377CC855" w14:textId="105F82B0" w:rsidR="00C614A9" w:rsidRPr="00FD40C3" w:rsidRDefault="00C614A9" w:rsidP="00AB7327">
      <w:pPr>
        <w:pStyle w:val="ListParagraph"/>
        <w:numPr>
          <w:ilvl w:val="3"/>
          <w:numId w:val="11"/>
        </w:numPr>
        <w:rPr>
          <w:b/>
          <w:bCs/>
        </w:rPr>
      </w:pPr>
      <w:r w:rsidRPr="00FD40C3">
        <w:rPr>
          <w:b/>
          <w:bCs/>
        </w:rPr>
        <w:t>Frontend Halaman Hasil Metode Penilaian Tunggal</w:t>
      </w:r>
    </w:p>
    <w:p w14:paraId="3B254C67" w14:textId="441CA8A4" w:rsidR="008618B8" w:rsidRPr="00FD40C3" w:rsidRDefault="00D9707C" w:rsidP="008618B8">
      <w:pPr>
        <w:ind w:firstLine="0"/>
      </w:pPr>
      <w:r w:rsidRPr="00FD40C3">
        <w:t>Setelah menekan tombol “periksa” pada halaman Gambar 4.2, pengguna akan diarahkan ke halaman hasil penilaian seperti pada Gambar 4.3 untuk melihat hasil penilaian dari metode penilaian tunggal.</w:t>
      </w:r>
    </w:p>
    <w:p w14:paraId="2AE70ACB" w14:textId="77777777" w:rsidR="00D9707C" w:rsidRPr="00FD40C3" w:rsidRDefault="00D9707C" w:rsidP="008618B8">
      <w:pPr>
        <w:ind w:firstLine="0"/>
      </w:pPr>
    </w:p>
    <w:p w14:paraId="1C674CC5" w14:textId="4043A887" w:rsidR="00ED5D9B" w:rsidRPr="00FD40C3" w:rsidRDefault="00ED5D9B" w:rsidP="008618B8">
      <w:pPr>
        <w:ind w:firstLine="0"/>
      </w:pPr>
      <w:r w:rsidRPr="00FD40C3">
        <w:rPr>
          <w:noProof/>
        </w:rPr>
        <w:lastRenderedPageBreak/>
        <w:drawing>
          <wp:inline distT="0" distB="0" distL="0" distR="0" wp14:anchorId="4DF74670" wp14:editId="7D8707D0">
            <wp:extent cx="5221605" cy="2794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21605" cy="2794000"/>
                    </a:xfrm>
                    <a:prstGeom prst="rect">
                      <a:avLst/>
                    </a:prstGeom>
                  </pic:spPr>
                </pic:pic>
              </a:graphicData>
            </a:graphic>
          </wp:inline>
        </w:drawing>
      </w:r>
    </w:p>
    <w:p w14:paraId="46E00995" w14:textId="36BDDBF8" w:rsidR="0058173E" w:rsidRPr="00FD40C3" w:rsidRDefault="00ED5D9B" w:rsidP="0058173E">
      <w:pPr>
        <w:pStyle w:val="Gambar4"/>
        <w:rPr>
          <w:lang w:val="id-ID"/>
        </w:rPr>
      </w:pPr>
      <w:bookmarkStart w:id="298" w:name="_Toc156335925"/>
      <w:r w:rsidRPr="00FD40C3">
        <w:rPr>
          <w:i/>
          <w:iCs/>
          <w:lang w:val="id-ID"/>
        </w:rPr>
        <w:t>Frontend</w:t>
      </w:r>
      <w:r w:rsidRPr="00FD40C3">
        <w:rPr>
          <w:lang w:val="id-ID"/>
        </w:rPr>
        <w:t xml:space="preserve"> Halaman Hasil Metode Penilaian Tunggal</w:t>
      </w:r>
      <w:bookmarkEnd w:id="298"/>
    </w:p>
    <w:p w14:paraId="2CAC9A94" w14:textId="77777777" w:rsidR="0058173E" w:rsidRPr="00FD40C3" w:rsidRDefault="0058173E" w:rsidP="0058173E">
      <w:pPr>
        <w:pStyle w:val="Gambar4"/>
        <w:numPr>
          <w:ilvl w:val="0"/>
          <w:numId w:val="0"/>
        </w:numPr>
        <w:jc w:val="both"/>
        <w:rPr>
          <w:lang w:val="id-ID"/>
        </w:rPr>
      </w:pPr>
    </w:p>
    <w:p w14:paraId="1AE50CC8" w14:textId="74B2DF4D" w:rsidR="00C614A9" w:rsidRPr="00FD40C3" w:rsidRDefault="00C614A9" w:rsidP="00AB7327">
      <w:pPr>
        <w:pStyle w:val="ListParagraph"/>
        <w:numPr>
          <w:ilvl w:val="3"/>
          <w:numId w:val="11"/>
        </w:numPr>
        <w:rPr>
          <w:b/>
          <w:bCs/>
        </w:rPr>
      </w:pPr>
      <w:r w:rsidRPr="00FD40C3">
        <w:rPr>
          <w:b/>
          <w:bCs/>
        </w:rPr>
        <w:t>Frontend Halaman Metode Penilaian Jamak</w:t>
      </w:r>
    </w:p>
    <w:p w14:paraId="0D2D8E61" w14:textId="26A7B03C" w:rsidR="0058173E" w:rsidRPr="00FD40C3" w:rsidRDefault="0058173E" w:rsidP="0058173E">
      <w:pPr>
        <w:ind w:firstLine="0"/>
      </w:pPr>
      <w:r w:rsidRPr="00FD40C3">
        <w:t>Apabila pengguna ingin melakukan penilaian jamak, pengguna dapat memilih “</w:t>
      </w:r>
      <w:r w:rsidR="00411B2F" w:rsidRPr="00FD40C3">
        <w:t xml:space="preserve">Cek banyak jawaban” pada halaman </w:t>
      </w:r>
      <w:r w:rsidR="00411B2F" w:rsidRPr="00F44F69">
        <w:rPr>
          <w:i/>
          <w:iCs/>
        </w:rPr>
        <w:t>home</w:t>
      </w:r>
      <w:r w:rsidR="00411B2F" w:rsidRPr="00FD40C3">
        <w:t>, dan pengguna akan diarahkan ke halaman metode penilaian jamak seperti pada Gambar 4.4. Pada halaman ini, pengguna dapat mengisi jawaban pengajar, kemudian mengunggah file CSV yang berisi nama dan jawaban pelajar, kemudian menspesifikasikannya pada kolom yang disediakan. Setelahnya, pengguna dapat menekan tombol “periksa”.</w:t>
      </w:r>
    </w:p>
    <w:p w14:paraId="74CD342B" w14:textId="203D1F80" w:rsidR="0058173E" w:rsidRPr="00FD40C3" w:rsidRDefault="0058173E" w:rsidP="0058173E">
      <w:pPr>
        <w:ind w:firstLine="0"/>
        <w:jc w:val="center"/>
      </w:pPr>
      <w:r w:rsidRPr="00FD40C3">
        <w:rPr>
          <w:noProof/>
        </w:rPr>
        <w:drawing>
          <wp:inline distT="0" distB="0" distL="0" distR="0" wp14:anchorId="076F5496" wp14:editId="7967DAAD">
            <wp:extent cx="5221605" cy="28086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21605" cy="2808605"/>
                    </a:xfrm>
                    <a:prstGeom prst="rect">
                      <a:avLst/>
                    </a:prstGeom>
                  </pic:spPr>
                </pic:pic>
              </a:graphicData>
            </a:graphic>
          </wp:inline>
        </w:drawing>
      </w:r>
    </w:p>
    <w:p w14:paraId="63EE46B1" w14:textId="7364FF12" w:rsidR="0058173E" w:rsidRPr="00FD40C3" w:rsidRDefault="0058173E" w:rsidP="0058173E">
      <w:pPr>
        <w:pStyle w:val="Gambar4"/>
        <w:rPr>
          <w:lang w:val="id-ID"/>
        </w:rPr>
      </w:pPr>
      <w:bookmarkStart w:id="299" w:name="_Toc156335926"/>
      <w:r w:rsidRPr="00FD40C3">
        <w:rPr>
          <w:i/>
          <w:iCs/>
          <w:lang w:val="id-ID"/>
        </w:rPr>
        <w:t>Frontend</w:t>
      </w:r>
      <w:r w:rsidRPr="00FD40C3">
        <w:rPr>
          <w:lang w:val="id-ID"/>
        </w:rPr>
        <w:t xml:space="preserve"> Halaman Metode Penilaian Jamak</w:t>
      </w:r>
      <w:bookmarkEnd w:id="299"/>
    </w:p>
    <w:p w14:paraId="53847CFC" w14:textId="77777777" w:rsidR="0058173E" w:rsidRPr="00FD40C3" w:rsidRDefault="0058173E" w:rsidP="0058173E">
      <w:pPr>
        <w:ind w:firstLine="0"/>
        <w:rPr>
          <w:b/>
          <w:bCs/>
        </w:rPr>
      </w:pPr>
    </w:p>
    <w:p w14:paraId="1C56AC1F" w14:textId="0E6C7BCA" w:rsidR="00C614A9" w:rsidRPr="00FD40C3" w:rsidRDefault="00C614A9" w:rsidP="00AB7327">
      <w:pPr>
        <w:pStyle w:val="ListParagraph"/>
        <w:numPr>
          <w:ilvl w:val="3"/>
          <w:numId w:val="11"/>
        </w:numPr>
        <w:rPr>
          <w:b/>
          <w:bCs/>
        </w:rPr>
      </w:pPr>
      <w:r w:rsidRPr="00FD40C3">
        <w:rPr>
          <w:b/>
          <w:bCs/>
        </w:rPr>
        <w:t>Frontend Halaman Hasil Metode Penilaian Jamak</w:t>
      </w:r>
    </w:p>
    <w:p w14:paraId="77ACB78E" w14:textId="6A99268D" w:rsidR="00EA403C" w:rsidRPr="00FD40C3" w:rsidRDefault="006B4B2D" w:rsidP="00EA403C">
      <w:pPr>
        <w:ind w:firstLine="0"/>
      </w:pPr>
      <w:r w:rsidRPr="00FD40C3">
        <w:t>Setelah menekan tombol “periksa”, pengguna akan diarahkan ke halaman hasil metode penilaian jamak seperti pada Gamba</w:t>
      </w:r>
      <w:r w:rsidR="008224C0" w:rsidRPr="00FD40C3">
        <w:t>r</w:t>
      </w:r>
      <w:r w:rsidRPr="00FD40C3">
        <w:t xml:space="preserve"> 4.5. Di halaman ini, pengguna dapat melihat tabel pasangan nama, jawaban, dan skor esai pelajar serta mengunduhnya dalam format PDF dengan menekan tombol “Export to PDF”.</w:t>
      </w:r>
    </w:p>
    <w:p w14:paraId="11D60483" w14:textId="77777777" w:rsidR="00613DDD" w:rsidRPr="00FD40C3" w:rsidRDefault="00613DDD" w:rsidP="00EA403C">
      <w:pPr>
        <w:ind w:firstLine="0"/>
      </w:pPr>
    </w:p>
    <w:p w14:paraId="10A0288B" w14:textId="0ECC2598" w:rsidR="00EA403C" w:rsidRPr="00FD40C3" w:rsidRDefault="00EA403C" w:rsidP="00EA403C">
      <w:pPr>
        <w:ind w:firstLine="0"/>
        <w:jc w:val="center"/>
      </w:pPr>
      <w:r w:rsidRPr="00FD40C3">
        <w:rPr>
          <w:noProof/>
        </w:rPr>
        <w:drawing>
          <wp:inline distT="0" distB="0" distL="0" distR="0" wp14:anchorId="3D8E4137" wp14:editId="3713D481">
            <wp:extent cx="5221605" cy="28035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21605" cy="2803525"/>
                    </a:xfrm>
                    <a:prstGeom prst="rect">
                      <a:avLst/>
                    </a:prstGeom>
                  </pic:spPr>
                </pic:pic>
              </a:graphicData>
            </a:graphic>
          </wp:inline>
        </w:drawing>
      </w:r>
    </w:p>
    <w:p w14:paraId="48CAEBB2" w14:textId="5A77CFE2" w:rsidR="00EA403C" w:rsidRPr="00FD40C3" w:rsidRDefault="00EA403C" w:rsidP="00EA403C">
      <w:pPr>
        <w:pStyle w:val="Gambar4"/>
        <w:rPr>
          <w:lang w:val="id-ID"/>
        </w:rPr>
      </w:pPr>
      <w:bookmarkStart w:id="300" w:name="_Toc156335927"/>
      <w:r w:rsidRPr="00FD40C3">
        <w:rPr>
          <w:i/>
          <w:iCs/>
          <w:lang w:val="id-ID"/>
        </w:rPr>
        <w:t>Frontend</w:t>
      </w:r>
      <w:r w:rsidRPr="00FD40C3">
        <w:rPr>
          <w:lang w:val="id-ID"/>
        </w:rPr>
        <w:t xml:space="preserve"> Halaman Hasil Metode Penilaian Jamak</w:t>
      </w:r>
      <w:bookmarkEnd w:id="300"/>
    </w:p>
    <w:p w14:paraId="416EF714" w14:textId="77777777" w:rsidR="00613DDD" w:rsidRPr="00FD40C3" w:rsidRDefault="00613DDD" w:rsidP="00613DDD">
      <w:pPr>
        <w:pStyle w:val="Gambar4"/>
        <w:numPr>
          <w:ilvl w:val="0"/>
          <w:numId w:val="0"/>
        </w:numPr>
        <w:jc w:val="both"/>
        <w:rPr>
          <w:lang w:val="id-ID"/>
        </w:rPr>
      </w:pPr>
    </w:p>
    <w:p w14:paraId="54D99399" w14:textId="59099C45" w:rsidR="00C614A9" w:rsidRPr="00FD40C3" w:rsidRDefault="00C614A9" w:rsidP="00AB7327">
      <w:pPr>
        <w:pStyle w:val="ListParagraph"/>
        <w:numPr>
          <w:ilvl w:val="3"/>
          <w:numId w:val="11"/>
        </w:numPr>
        <w:rPr>
          <w:b/>
          <w:bCs/>
        </w:rPr>
      </w:pPr>
      <w:r w:rsidRPr="00FD40C3">
        <w:rPr>
          <w:b/>
          <w:bCs/>
        </w:rPr>
        <w:t>Frontend Halaman Bantuan</w:t>
      </w:r>
    </w:p>
    <w:p w14:paraId="60BCF362" w14:textId="3803244D" w:rsidR="00613DDD" w:rsidRPr="00FD40C3" w:rsidRDefault="00613DDD" w:rsidP="00613DDD">
      <w:pPr>
        <w:ind w:firstLine="0"/>
      </w:pPr>
      <w:r w:rsidRPr="00FD40C3">
        <w:t xml:space="preserve">Apabila pengguna mengalami kesulitan dalam menggunakan aplikasi yang telah dibangun oleh penulis, pengguna dapat menekan tombol “?” yang ada di pojok kanan atas pada halaman </w:t>
      </w:r>
      <w:r w:rsidRPr="00F44F69">
        <w:rPr>
          <w:i/>
          <w:iCs/>
        </w:rPr>
        <w:t>home</w:t>
      </w:r>
      <w:r w:rsidRPr="00FD40C3">
        <w:t xml:space="preserve"> seperti pada Gambar 4.1, dan akan diarahkan ke halaman bantua</w:t>
      </w:r>
      <w:r w:rsidR="008224C0" w:rsidRPr="00FD40C3">
        <w:t>n</w:t>
      </w:r>
      <w:r w:rsidRPr="00FD40C3">
        <w:t xml:space="preserve"> seperti pada Gambar 4.6. Pada halaman bantuan ini, pengguna dapat menemukan pertanyaan, jawaban, dan tutorial cara menggunakan aplikasi penilai esai otomatis ini.</w:t>
      </w:r>
    </w:p>
    <w:p w14:paraId="0EBC1FE8" w14:textId="77777777" w:rsidR="00613DDD" w:rsidRPr="00FD40C3" w:rsidRDefault="00613DDD" w:rsidP="00613DDD">
      <w:pPr>
        <w:ind w:firstLine="0"/>
        <w:rPr>
          <w:b/>
          <w:bCs/>
        </w:rPr>
      </w:pPr>
    </w:p>
    <w:p w14:paraId="23F8895F" w14:textId="12D97500" w:rsidR="00613DDD" w:rsidRPr="00FD40C3" w:rsidRDefault="00613DDD" w:rsidP="00613DDD">
      <w:pPr>
        <w:ind w:firstLine="0"/>
        <w:jc w:val="center"/>
        <w:rPr>
          <w:b/>
          <w:bCs/>
        </w:rPr>
      </w:pPr>
      <w:r w:rsidRPr="00FD40C3">
        <w:rPr>
          <w:noProof/>
        </w:rPr>
        <w:lastRenderedPageBreak/>
        <w:drawing>
          <wp:inline distT="0" distB="0" distL="0" distR="0" wp14:anchorId="54E5CBB8" wp14:editId="460D99FE">
            <wp:extent cx="5221605" cy="27946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21605" cy="2794635"/>
                    </a:xfrm>
                    <a:prstGeom prst="rect">
                      <a:avLst/>
                    </a:prstGeom>
                  </pic:spPr>
                </pic:pic>
              </a:graphicData>
            </a:graphic>
          </wp:inline>
        </w:drawing>
      </w:r>
    </w:p>
    <w:p w14:paraId="3B6A3EAB" w14:textId="31DE5238" w:rsidR="00613DDD" w:rsidRPr="00FD40C3" w:rsidRDefault="00613DDD" w:rsidP="00613DDD">
      <w:pPr>
        <w:pStyle w:val="Gambar4"/>
        <w:rPr>
          <w:lang w:val="id-ID"/>
        </w:rPr>
      </w:pPr>
      <w:bookmarkStart w:id="301" w:name="_Toc156335928"/>
      <w:r w:rsidRPr="00FD40C3">
        <w:rPr>
          <w:i/>
          <w:iCs/>
          <w:lang w:val="id-ID"/>
        </w:rPr>
        <w:t>Frontend</w:t>
      </w:r>
      <w:r w:rsidRPr="00FD40C3">
        <w:rPr>
          <w:lang w:val="id-ID"/>
        </w:rPr>
        <w:t xml:space="preserve"> Halaman Bantuan</w:t>
      </w:r>
      <w:bookmarkEnd w:id="301"/>
    </w:p>
    <w:p w14:paraId="670B9094" w14:textId="77777777" w:rsidR="00613DDD" w:rsidRPr="00FD40C3" w:rsidRDefault="00613DDD" w:rsidP="00613DDD">
      <w:pPr>
        <w:ind w:firstLine="0"/>
        <w:rPr>
          <w:b/>
          <w:bCs/>
        </w:rPr>
      </w:pPr>
    </w:p>
    <w:p w14:paraId="7F0D8227" w14:textId="65094CD2" w:rsidR="000356C8" w:rsidRPr="00FD40C3" w:rsidRDefault="000356C8" w:rsidP="00CF326A">
      <w:pPr>
        <w:pStyle w:val="Heading3"/>
        <w:numPr>
          <w:ilvl w:val="0"/>
          <w:numId w:val="40"/>
        </w:numPr>
        <w:ind w:left="540" w:hanging="540"/>
      </w:pPr>
      <w:bookmarkStart w:id="302" w:name="_Toc156587092"/>
      <w:bookmarkStart w:id="303" w:name="_Toc156593637"/>
      <w:bookmarkStart w:id="304" w:name="_Toc156594651"/>
      <w:r w:rsidRPr="00FD40C3">
        <w:t>Pengembangan Backend</w:t>
      </w:r>
      <w:bookmarkEnd w:id="302"/>
      <w:bookmarkEnd w:id="303"/>
      <w:bookmarkEnd w:id="304"/>
    </w:p>
    <w:p w14:paraId="7A6060FB" w14:textId="7D057420" w:rsidR="000356C8" w:rsidRPr="00FD40C3" w:rsidRDefault="000356C8" w:rsidP="000356C8">
      <w:pPr>
        <w:ind w:firstLine="0"/>
      </w:pPr>
      <w:r w:rsidRPr="00FD40C3">
        <w:rPr>
          <w:i/>
          <w:iCs/>
        </w:rPr>
        <w:t>Backend</w:t>
      </w:r>
      <w:r w:rsidRPr="00FD40C3">
        <w:t xml:space="preserve"> akan berperan untuk menerima dan memproses permintaan dari </w:t>
      </w:r>
      <w:r w:rsidRPr="00FD40C3">
        <w:rPr>
          <w:i/>
          <w:iCs/>
        </w:rPr>
        <w:t>frontend</w:t>
      </w:r>
      <w:r w:rsidRPr="00FD40C3">
        <w:t>, baik permintaan rute (</w:t>
      </w:r>
      <w:r w:rsidRPr="00FD40C3">
        <w:rPr>
          <w:i/>
          <w:iCs/>
        </w:rPr>
        <w:t>routing</w:t>
      </w:r>
      <w:r w:rsidRPr="00FD40C3">
        <w:t xml:space="preserve">) maupun memproses penilaian. Saat memproses rute, </w:t>
      </w:r>
      <w:r w:rsidRPr="00FD40C3">
        <w:rPr>
          <w:i/>
          <w:iCs/>
        </w:rPr>
        <w:t>backend</w:t>
      </w:r>
      <w:r w:rsidRPr="00FD40C3">
        <w:t xml:space="preserve"> akan mengarahkan pengguna ke halaman yang dituju oleh rute tersebut baik dari permintaan </w:t>
      </w:r>
      <w:r w:rsidRPr="00FD40C3">
        <w:rPr>
          <w:i/>
          <w:iCs/>
        </w:rPr>
        <w:t>get</w:t>
      </w:r>
      <w:r w:rsidRPr="00FD40C3">
        <w:t xml:space="preserve"> atau </w:t>
      </w:r>
      <w:r w:rsidRPr="00FD40C3">
        <w:rPr>
          <w:i/>
          <w:iCs/>
        </w:rPr>
        <w:t>post</w:t>
      </w:r>
      <w:r w:rsidRPr="00FD40C3">
        <w:t xml:space="preserve">. Khususnya pada saat memeriksa jawaban esai, </w:t>
      </w:r>
      <w:r w:rsidRPr="00FD40C3">
        <w:rPr>
          <w:i/>
          <w:iCs/>
        </w:rPr>
        <w:t>backend</w:t>
      </w:r>
      <w:r w:rsidRPr="00FD40C3">
        <w:t xml:space="preserve"> akan menggunakan model </w:t>
      </w:r>
      <w:r w:rsidRPr="00FD40C3">
        <w:rPr>
          <w:i/>
          <w:iCs/>
        </w:rPr>
        <w:t>machine learning</w:t>
      </w:r>
      <w:r w:rsidRPr="00FD40C3">
        <w:t xml:space="preserve"> melalui metode </w:t>
      </w:r>
      <w:r w:rsidRPr="00FD40C3">
        <w:rPr>
          <w:i/>
          <w:iCs/>
        </w:rPr>
        <w:t>child process</w:t>
      </w:r>
      <w:r w:rsidRPr="00FD40C3">
        <w:t>.</w:t>
      </w:r>
    </w:p>
    <w:p w14:paraId="5544E9C2" w14:textId="4FC89450" w:rsidR="00AD51BD" w:rsidRPr="00FD40C3" w:rsidRDefault="00AD51BD" w:rsidP="000356C8">
      <w:pPr>
        <w:ind w:firstLine="0"/>
      </w:pPr>
    </w:p>
    <w:p w14:paraId="15A1518C" w14:textId="2D70FF04" w:rsidR="00C33280" w:rsidRPr="00FD40C3" w:rsidRDefault="00C33280" w:rsidP="00C33280">
      <w:pPr>
        <w:pStyle w:val="ListParagraph"/>
        <w:numPr>
          <w:ilvl w:val="3"/>
          <w:numId w:val="22"/>
        </w:numPr>
        <w:ind w:left="720"/>
        <w:rPr>
          <w:b/>
          <w:bCs/>
        </w:rPr>
      </w:pPr>
      <w:r w:rsidRPr="00FD40C3">
        <w:rPr>
          <w:b/>
          <w:bCs/>
        </w:rPr>
        <w:t>Rute Untuk Halaman Home</w:t>
      </w:r>
    </w:p>
    <w:p w14:paraId="68C22DEA" w14:textId="597B7027" w:rsidR="00C33280" w:rsidRPr="00FD40C3" w:rsidRDefault="00C33280" w:rsidP="00C33280">
      <w:pPr>
        <w:ind w:firstLine="0"/>
      </w:pPr>
      <w:r w:rsidRPr="00FD40C3">
        <w:t xml:space="preserve">Pada saat mengakses aplikasi, pengguna akan diarahkan ke halaman utama / </w:t>
      </w:r>
      <w:r w:rsidRPr="00FD40C3">
        <w:rPr>
          <w:i/>
          <w:iCs/>
        </w:rPr>
        <w:t>home</w:t>
      </w:r>
      <w:r w:rsidRPr="00FD40C3">
        <w:t xml:space="preserve">. </w:t>
      </w:r>
      <w:r w:rsidRPr="00F44F69">
        <w:rPr>
          <w:i/>
          <w:iCs/>
        </w:rPr>
        <w:t>Backend</w:t>
      </w:r>
      <w:r w:rsidRPr="00FD40C3">
        <w:t xml:space="preserve"> disini berperan untuk menerima permintaan </w:t>
      </w:r>
      <w:r w:rsidRPr="00FD40C3">
        <w:rPr>
          <w:i/>
          <w:iCs/>
        </w:rPr>
        <w:t>get</w:t>
      </w:r>
      <w:r w:rsidRPr="00FD40C3">
        <w:t xml:space="preserve"> ke rute “/”. Aksi yang dilakukan rute ini hanyalah menampilkan halaman home kepada pengguna sebagaimana pada </w:t>
      </w:r>
      <w:r w:rsidR="00BE4C69" w:rsidRPr="00FD40C3">
        <w:t>Kode</w:t>
      </w:r>
      <w:r w:rsidRPr="00FD40C3">
        <w:t xml:space="preserve"> 4.</w:t>
      </w:r>
      <w:r w:rsidR="001534DD" w:rsidRPr="00FD40C3">
        <w:t>1</w:t>
      </w:r>
      <w:r w:rsidRPr="00FD40C3">
        <w:t>.</w:t>
      </w:r>
    </w:p>
    <w:p w14:paraId="7C6863D6" w14:textId="77777777" w:rsidR="00C33280" w:rsidRPr="00FD40C3" w:rsidRDefault="00C33280" w:rsidP="00C33280">
      <w:pPr>
        <w:ind w:firstLine="0"/>
      </w:pPr>
    </w:p>
    <w:tbl>
      <w:tblPr>
        <w:tblStyle w:val="TableGrid"/>
        <w:tblW w:w="0" w:type="auto"/>
        <w:jc w:val="center"/>
        <w:tblLook w:val="04A0" w:firstRow="1" w:lastRow="0" w:firstColumn="1" w:lastColumn="0" w:noHBand="0" w:noVBand="1"/>
      </w:tblPr>
      <w:tblGrid>
        <w:gridCol w:w="3577"/>
      </w:tblGrid>
      <w:tr w:rsidR="000B2470" w:rsidRPr="00FD40C3" w14:paraId="406B3E63" w14:textId="77777777" w:rsidTr="000B2470">
        <w:trPr>
          <w:jc w:val="center"/>
        </w:trPr>
        <w:tc>
          <w:tcPr>
            <w:tcW w:w="0" w:type="auto"/>
          </w:tcPr>
          <w:p w14:paraId="406D30D4" w14:textId="77777777" w:rsidR="000B2470" w:rsidRPr="00FD40C3" w:rsidRDefault="000B2470" w:rsidP="000B2470">
            <w:pPr>
              <w:ind w:firstLine="0"/>
              <w:jc w:val="left"/>
              <w:rPr>
                <w:rFonts w:ascii="Courier New" w:hAnsi="Courier New" w:cs="Courier New"/>
                <w:b/>
                <w:bCs/>
                <w:sz w:val="20"/>
                <w:szCs w:val="20"/>
              </w:rPr>
            </w:pPr>
            <w:r w:rsidRPr="00FD40C3">
              <w:rPr>
                <w:rFonts w:ascii="Courier New" w:hAnsi="Courier New" w:cs="Courier New"/>
                <w:b/>
                <w:bCs/>
                <w:sz w:val="20"/>
                <w:szCs w:val="20"/>
              </w:rPr>
              <w:t>app.get("/", (req, res) =&gt; {</w:t>
            </w:r>
          </w:p>
          <w:p w14:paraId="37F70B42" w14:textId="77777777" w:rsidR="000B2470" w:rsidRPr="00FD40C3" w:rsidRDefault="000B2470" w:rsidP="000B2470">
            <w:pPr>
              <w:ind w:firstLine="0"/>
              <w:jc w:val="left"/>
              <w:rPr>
                <w:rFonts w:ascii="Courier New" w:hAnsi="Courier New" w:cs="Courier New"/>
                <w:b/>
                <w:bCs/>
                <w:sz w:val="20"/>
                <w:szCs w:val="20"/>
              </w:rPr>
            </w:pPr>
            <w:r w:rsidRPr="00FD40C3">
              <w:rPr>
                <w:rFonts w:ascii="Courier New" w:hAnsi="Courier New" w:cs="Courier New"/>
                <w:b/>
                <w:bCs/>
                <w:sz w:val="20"/>
                <w:szCs w:val="20"/>
              </w:rPr>
              <w:t xml:space="preserve">  res.render("home/home");</w:t>
            </w:r>
          </w:p>
          <w:p w14:paraId="45148CD2" w14:textId="1B77BF71" w:rsidR="000B2470" w:rsidRPr="00FD40C3" w:rsidRDefault="000B2470" w:rsidP="000B2470">
            <w:pPr>
              <w:ind w:firstLine="0"/>
              <w:jc w:val="left"/>
              <w:rPr>
                <w:b/>
                <w:bCs/>
              </w:rPr>
            </w:pPr>
            <w:r w:rsidRPr="00FD40C3">
              <w:rPr>
                <w:rFonts w:ascii="Courier New" w:hAnsi="Courier New" w:cs="Courier New"/>
                <w:b/>
                <w:bCs/>
                <w:sz w:val="20"/>
                <w:szCs w:val="20"/>
              </w:rPr>
              <w:t>});</w:t>
            </w:r>
          </w:p>
        </w:tc>
      </w:tr>
    </w:tbl>
    <w:p w14:paraId="433ABD0E" w14:textId="10C8624B" w:rsidR="008C305D" w:rsidRPr="00FD40C3" w:rsidRDefault="001534DD" w:rsidP="00BE4C69">
      <w:pPr>
        <w:pStyle w:val="Kode"/>
        <w:rPr>
          <w:lang w:val="id-ID"/>
        </w:rPr>
      </w:pPr>
      <w:bookmarkStart w:id="305" w:name="_Toc153476913"/>
      <w:bookmarkStart w:id="306" w:name="_Toc156335940"/>
      <w:r w:rsidRPr="00FD40C3">
        <w:rPr>
          <w:lang w:val="id-ID"/>
        </w:rPr>
        <w:t xml:space="preserve">Kode Program </w:t>
      </w:r>
      <w:r w:rsidR="00C33280" w:rsidRPr="00FD40C3">
        <w:rPr>
          <w:lang w:val="id-ID"/>
        </w:rPr>
        <w:t xml:space="preserve">Rute </w:t>
      </w:r>
      <w:r w:rsidR="00B93B54" w:rsidRPr="00FD40C3">
        <w:rPr>
          <w:lang w:val="id-ID"/>
        </w:rPr>
        <w:t>/</w:t>
      </w:r>
      <w:bookmarkEnd w:id="305"/>
      <w:bookmarkEnd w:id="306"/>
    </w:p>
    <w:p w14:paraId="726F803B" w14:textId="7476FD4D" w:rsidR="00BE4C69" w:rsidRPr="00FD40C3" w:rsidRDefault="00BE4C69" w:rsidP="00BE4C69">
      <w:pPr>
        <w:pStyle w:val="Kode"/>
        <w:numPr>
          <w:ilvl w:val="0"/>
          <w:numId w:val="0"/>
        </w:numPr>
        <w:rPr>
          <w:lang w:val="id-ID"/>
        </w:rPr>
      </w:pPr>
    </w:p>
    <w:p w14:paraId="13E07C05" w14:textId="260287D6" w:rsidR="00250AF3" w:rsidRPr="00FD40C3" w:rsidRDefault="00250AF3" w:rsidP="00BE4C69">
      <w:pPr>
        <w:pStyle w:val="Kode"/>
        <w:numPr>
          <w:ilvl w:val="0"/>
          <w:numId w:val="0"/>
        </w:numPr>
        <w:rPr>
          <w:lang w:val="id-ID"/>
        </w:rPr>
      </w:pPr>
    </w:p>
    <w:p w14:paraId="4A21E32D" w14:textId="1115054D" w:rsidR="00250AF3" w:rsidRPr="00FD40C3" w:rsidRDefault="00250AF3" w:rsidP="00BE4C69">
      <w:pPr>
        <w:pStyle w:val="Kode"/>
        <w:numPr>
          <w:ilvl w:val="0"/>
          <w:numId w:val="0"/>
        </w:numPr>
        <w:rPr>
          <w:lang w:val="id-ID"/>
        </w:rPr>
      </w:pPr>
    </w:p>
    <w:p w14:paraId="6E79072E" w14:textId="77777777" w:rsidR="00250AF3" w:rsidRPr="00FD40C3" w:rsidRDefault="00250AF3" w:rsidP="00BE4C69">
      <w:pPr>
        <w:pStyle w:val="Kode"/>
        <w:numPr>
          <w:ilvl w:val="0"/>
          <w:numId w:val="0"/>
        </w:numPr>
        <w:rPr>
          <w:lang w:val="id-ID"/>
        </w:rPr>
      </w:pPr>
    </w:p>
    <w:p w14:paraId="2CF983F2" w14:textId="39156BF3" w:rsidR="00C33280" w:rsidRPr="00FD40C3" w:rsidRDefault="00C33280" w:rsidP="00AD51BD">
      <w:pPr>
        <w:pStyle w:val="ListParagraph"/>
        <w:numPr>
          <w:ilvl w:val="3"/>
          <w:numId w:val="22"/>
        </w:numPr>
        <w:ind w:left="720"/>
        <w:rPr>
          <w:b/>
          <w:bCs/>
        </w:rPr>
      </w:pPr>
      <w:r w:rsidRPr="00FD40C3">
        <w:rPr>
          <w:b/>
          <w:bCs/>
        </w:rPr>
        <w:lastRenderedPageBreak/>
        <w:t>Rute Untuk Mengakses Halaman Bantuan</w:t>
      </w:r>
    </w:p>
    <w:p w14:paraId="05DB17BB" w14:textId="278088F9" w:rsidR="008C305D" w:rsidRPr="00FD40C3" w:rsidRDefault="008C305D" w:rsidP="008C305D">
      <w:pPr>
        <w:ind w:firstLine="0"/>
      </w:pPr>
      <w:r w:rsidRPr="00FD40C3">
        <w:t xml:space="preserve">Apabila pengguna menekan tombol bantuan, </w:t>
      </w:r>
      <w:r w:rsidRPr="00FD40C3">
        <w:rPr>
          <w:i/>
          <w:iCs/>
        </w:rPr>
        <w:t>backend</w:t>
      </w:r>
      <w:r w:rsidRPr="00FD40C3">
        <w:t xml:space="preserve"> akan menerima permintaan </w:t>
      </w:r>
      <w:r w:rsidRPr="00FD40C3">
        <w:rPr>
          <w:i/>
          <w:iCs/>
        </w:rPr>
        <w:t>get</w:t>
      </w:r>
      <w:r w:rsidRPr="00FD40C3">
        <w:t xml:space="preserve"> ke rute “/help” sebagaimana dilihat pada</w:t>
      </w:r>
      <w:r w:rsidR="00BE4C69" w:rsidRPr="00FD40C3">
        <w:t xml:space="preserve"> Kode</w:t>
      </w:r>
      <w:r w:rsidR="001534DD" w:rsidRPr="00FD40C3">
        <w:t xml:space="preserve"> </w:t>
      </w:r>
      <w:r w:rsidRPr="00FD40C3">
        <w:t>4.</w:t>
      </w:r>
      <w:r w:rsidR="001534DD" w:rsidRPr="00FD40C3">
        <w:t>2</w:t>
      </w:r>
      <w:r w:rsidRPr="00FD40C3">
        <w:t>. Rute ini hanya akan menampilkan halaman bantuan.</w:t>
      </w:r>
    </w:p>
    <w:p w14:paraId="734FCB1B" w14:textId="572FCE9B" w:rsidR="008C305D" w:rsidRPr="00FD40C3" w:rsidRDefault="008C305D" w:rsidP="008C305D">
      <w:pPr>
        <w:ind w:firstLine="0"/>
      </w:pPr>
    </w:p>
    <w:tbl>
      <w:tblPr>
        <w:tblStyle w:val="TableGrid"/>
        <w:tblW w:w="0" w:type="auto"/>
        <w:jc w:val="center"/>
        <w:tblLook w:val="04A0" w:firstRow="1" w:lastRow="0" w:firstColumn="1" w:lastColumn="0" w:noHBand="0" w:noVBand="1"/>
      </w:tblPr>
      <w:tblGrid>
        <w:gridCol w:w="3577"/>
      </w:tblGrid>
      <w:tr w:rsidR="000B2470" w:rsidRPr="00FD40C3" w14:paraId="3E9A9D0F" w14:textId="77777777" w:rsidTr="000B2470">
        <w:trPr>
          <w:jc w:val="center"/>
        </w:trPr>
        <w:tc>
          <w:tcPr>
            <w:tcW w:w="0" w:type="auto"/>
          </w:tcPr>
          <w:p w14:paraId="25177773" w14:textId="77777777" w:rsidR="000B2470" w:rsidRPr="00FD40C3" w:rsidRDefault="000B2470" w:rsidP="000B2470">
            <w:pPr>
              <w:ind w:firstLine="0"/>
              <w:jc w:val="left"/>
              <w:rPr>
                <w:rFonts w:ascii="Courier New" w:hAnsi="Courier New" w:cs="Courier New"/>
                <w:sz w:val="20"/>
                <w:szCs w:val="20"/>
              </w:rPr>
            </w:pPr>
            <w:r w:rsidRPr="00FD40C3">
              <w:rPr>
                <w:rFonts w:ascii="Courier New" w:hAnsi="Courier New" w:cs="Courier New"/>
                <w:sz w:val="20"/>
                <w:szCs w:val="20"/>
              </w:rPr>
              <w:t>app.get("/", (req, res) =&gt; {</w:t>
            </w:r>
          </w:p>
          <w:p w14:paraId="104E4621" w14:textId="77777777" w:rsidR="000B2470" w:rsidRPr="00FD40C3" w:rsidRDefault="000B2470" w:rsidP="000B2470">
            <w:pPr>
              <w:ind w:firstLine="0"/>
              <w:jc w:val="left"/>
              <w:rPr>
                <w:rFonts w:ascii="Courier New" w:hAnsi="Courier New" w:cs="Courier New"/>
                <w:sz w:val="20"/>
                <w:szCs w:val="20"/>
              </w:rPr>
            </w:pPr>
            <w:r w:rsidRPr="00FD40C3">
              <w:rPr>
                <w:rFonts w:ascii="Courier New" w:hAnsi="Courier New" w:cs="Courier New"/>
                <w:sz w:val="20"/>
                <w:szCs w:val="20"/>
              </w:rPr>
              <w:t xml:space="preserve">  res.render("home/home");</w:t>
            </w:r>
          </w:p>
          <w:p w14:paraId="56F2E07A" w14:textId="25E5212E" w:rsidR="000B2470" w:rsidRPr="00FD40C3" w:rsidRDefault="000B2470" w:rsidP="000B2470">
            <w:pPr>
              <w:ind w:firstLine="0"/>
              <w:jc w:val="left"/>
              <w:rPr>
                <w:rFonts w:ascii="Courier New" w:hAnsi="Courier New" w:cs="Courier New"/>
                <w:sz w:val="20"/>
                <w:szCs w:val="20"/>
              </w:rPr>
            </w:pPr>
            <w:r w:rsidRPr="00FD40C3">
              <w:rPr>
                <w:rFonts w:ascii="Courier New" w:hAnsi="Courier New" w:cs="Courier New"/>
                <w:sz w:val="20"/>
                <w:szCs w:val="20"/>
              </w:rPr>
              <w:t>});</w:t>
            </w:r>
          </w:p>
        </w:tc>
      </w:tr>
    </w:tbl>
    <w:p w14:paraId="14BEB28F" w14:textId="781ADD18" w:rsidR="00FE62EB" w:rsidRPr="00FD40C3" w:rsidRDefault="001534DD" w:rsidP="00BE4C69">
      <w:pPr>
        <w:pStyle w:val="Kode"/>
        <w:rPr>
          <w:lang w:val="id-ID"/>
        </w:rPr>
      </w:pPr>
      <w:bookmarkStart w:id="307" w:name="_Toc153476914"/>
      <w:bookmarkStart w:id="308" w:name="_Toc156335941"/>
      <w:r w:rsidRPr="00FD40C3">
        <w:rPr>
          <w:lang w:val="id-ID"/>
        </w:rPr>
        <w:t xml:space="preserve">Kode Program </w:t>
      </w:r>
      <w:r w:rsidR="00FE62EB" w:rsidRPr="00FD40C3">
        <w:rPr>
          <w:lang w:val="id-ID"/>
        </w:rPr>
        <w:t xml:space="preserve">Rute </w:t>
      </w:r>
      <w:r w:rsidRPr="00FD40C3">
        <w:rPr>
          <w:lang w:val="id-ID"/>
        </w:rPr>
        <w:t>/</w:t>
      </w:r>
      <w:r w:rsidR="00B93B54" w:rsidRPr="00FD40C3">
        <w:rPr>
          <w:lang w:val="id-ID"/>
        </w:rPr>
        <w:t>h</w:t>
      </w:r>
      <w:r w:rsidR="00FE62EB" w:rsidRPr="00FD40C3">
        <w:rPr>
          <w:lang w:val="id-ID"/>
        </w:rPr>
        <w:t>elp</w:t>
      </w:r>
      <w:bookmarkEnd w:id="307"/>
      <w:bookmarkEnd w:id="308"/>
    </w:p>
    <w:p w14:paraId="2AB3AEB9" w14:textId="77777777" w:rsidR="00FE62EB" w:rsidRPr="00FD40C3" w:rsidRDefault="00FE62EB" w:rsidP="00FE62EB">
      <w:pPr>
        <w:pStyle w:val="Gambar4"/>
        <w:numPr>
          <w:ilvl w:val="0"/>
          <w:numId w:val="0"/>
        </w:numPr>
        <w:jc w:val="both"/>
        <w:rPr>
          <w:lang w:val="id-ID"/>
        </w:rPr>
      </w:pPr>
    </w:p>
    <w:p w14:paraId="58831793" w14:textId="4A42C8F9" w:rsidR="00C33280" w:rsidRPr="00FD40C3" w:rsidRDefault="00C33280" w:rsidP="00AD51BD">
      <w:pPr>
        <w:pStyle w:val="ListParagraph"/>
        <w:numPr>
          <w:ilvl w:val="3"/>
          <w:numId w:val="22"/>
        </w:numPr>
        <w:ind w:left="720"/>
        <w:rPr>
          <w:b/>
          <w:bCs/>
        </w:rPr>
      </w:pPr>
      <w:r w:rsidRPr="00FD40C3">
        <w:rPr>
          <w:b/>
          <w:bCs/>
        </w:rPr>
        <w:t>Rute Untuk Menentukan Pilihan</w:t>
      </w:r>
    </w:p>
    <w:p w14:paraId="7F24C328" w14:textId="49D4A3C2" w:rsidR="00FE62EB" w:rsidRPr="00FD40C3" w:rsidRDefault="00FE62EB" w:rsidP="00FE62EB">
      <w:pPr>
        <w:ind w:firstLine="0"/>
      </w:pPr>
      <w:r w:rsidRPr="00FD40C3">
        <w:t xml:space="preserve">Pada halaman </w:t>
      </w:r>
      <w:r w:rsidRPr="00FD40C3">
        <w:rPr>
          <w:i/>
          <w:iCs/>
        </w:rPr>
        <w:t>home</w:t>
      </w:r>
      <w:r w:rsidRPr="00FD40C3">
        <w:t xml:space="preserve">, pengguna dapat menetukan bahasa esai yang akan digunakan untuk melakukan penilaian dan metode penilaian esainya melalui permintaan </w:t>
      </w:r>
      <w:r w:rsidRPr="00FD40C3">
        <w:rPr>
          <w:i/>
          <w:iCs/>
        </w:rPr>
        <w:t>post</w:t>
      </w:r>
      <w:r w:rsidRPr="00FD40C3">
        <w:t xml:space="preserve"> ke rute “/option”. Pada </w:t>
      </w:r>
      <w:r w:rsidR="00BE4C69" w:rsidRPr="00FD40C3">
        <w:t>Kode</w:t>
      </w:r>
      <w:r w:rsidRPr="00FD40C3">
        <w:t xml:space="preserve"> 4.</w:t>
      </w:r>
      <w:r w:rsidR="001534DD" w:rsidRPr="00FD40C3">
        <w:t>3</w:t>
      </w:r>
      <w:r w:rsidRPr="00FD40C3">
        <w:t xml:space="preserve">, </w:t>
      </w:r>
      <w:r w:rsidRPr="00F44F69">
        <w:rPr>
          <w:i/>
          <w:iCs/>
        </w:rPr>
        <w:t>backend</w:t>
      </w:r>
      <w:r w:rsidRPr="00FD40C3">
        <w:t xml:space="preserve"> akan memberikan pengguna halaman sesuai dengan permintaannya pada saat memilih di halaman </w:t>
      </w:r>
      <w:r w:rsidRPr="00FD40C3">
        <w:rPr>
          <w:i/>
          <w:iCs/>
        </w:rPr>
        <w:t>home</w:t>
      </w:r>
      <w:r w:rsidRPr="00FD40C3">
        <w:t>.</w:t>
      </w:r>
    </w:p>
    <w:p w14:paraId="2940D04E" w14:textId="36841A8D" w:rsidR="00FE62EB" w:rsidRPr="00FD40C3" w:rsidRDefault="00FE62EB" w:rsidP="00FE62EB">
      <w:pPr>
        <w:ind w:firstLine="0"/>
      </w:pPr>
    </w:p>
    <w:tbl>
      <w:tblPr>
        <w:tblStyle w:val="TableGrid"/>
        <w:tblW w:w="0" w:type="auto"/>
        <w:jc w:val="center"/>
        <w:tblLook w:val="04A0" w:firstRow="1" w:lastRow="0" w:firstColumn="1" w:lastColumn="0" w:noHBand="0" w:noVBand="1"/>
      </w:tblPr>
      <w:tblGrid>
        <w:gridCol w:w="5257"/>
      </w:tblGrid>
      <w:tr w:rsidR="000B2470" w:rsidRPr="00FD40C3" w14:paraId="169AD2D9" w14:textId="77777777" w:rsidTr="000B2470">
        <w:trPr>
          <w:jc w:val="center"/>
        </w:trPr>
        <w:tc>
          <w:tcPr>
            <w:tcW w:w="0" w:type="auto"/>
          </w:tcPr>
          <w:p w14:paraId="6DD2AE1F" w14:textId="77777777" w:rsidR="00A035E2" w:rsidRPr="00FD40C3" w:rsidRDefault="00A035E2" w:rsidP="00A035E2">
            <w:pPr>
              <w:pStyle w:val="Code"/>
              <w:rPr>
                <w:lang w:val="id-ID"/>
              </w:rPr>
            </w:pPr>
            <w:r w:rsidRPr="00FD40C3">
              <w:rPr>
                <w:lang w:val="id-ID"/>
              </w:rPr>
              <w:t>app.route("/option").post((req, res) =&gt; {</w:t>
            </w:r>
          </w:p>
          <w:p w14:paraId="466EDEE9" w14:textId="77777777" w:rsidR="00A035E2" w:rsidRPr="00FD40C3" w:rsidRDefault="00A035E2" w:rsidP="00A035E2">
            <w:pPr>
              <w:pStyle w:val="Code"/>
              <w:rPr>
                <w:lang w:val="id-ID"/>
              </w:rPr>
            </w:pPr>
            <w:r w:rsidRPr="00FD40C3">
              <w:rPr>
                <w:lang w:val="id-ID"/>
              </w:rPr>
              <w:t xml:space="preserve">  const obj = {</w:t>
            </w:r>
          </w:p>
          <w:p w14:paraId="266A7008" w14:textId="77777777" w:rsidR="00A035E2" w:rsidRPr="00FD40C3" w:rsidRDefault="00A035E2" w:rsidP="00A035E2">
            <w:pPr>
              <w:pStyle w:val="Code"/>
              <w:rPr>
                <w:lang w:val="id-ID"/>
              </w:rPr>
            </w:pPr>
            <w:r w:rsidRPr="00FD40C3">
              <w:rPr>
                <w:lang w:val="id-ID"/>
              </w:rPr>
              <w:t xml:space="preserve">  };</w:t>
            </w:r>
          </w:p>
          <w:p w14:paraId="5C589F26" w14:textId="77777777" w:rsidR="00A035E2" w:rsidRPr="00FD40C3" w:rsidRDefault="00A035E2" w:rsidP="00A035E2">
            <w:pPr>
              <w:pStyle w:val="Code"/>
              <w:rPr>
                <w:lang w:val="id-ID"/>
              </w:rPr>
            </w:pPr>
            <w:r w:rsidRPr="00FD40C3">
              <w:rPr>
                <w:lang w:val="id-ID"/>
              </w:rPr>
              <w:t xml:space="preserve">  if (obj.language === "Indonesia") {</w:t>
            </w:r>
          </w:p>
          <w:p w14:paraId="4EDE5024" w14:textId="77777777" w:rsidR="00A035E2" w:rsidRPr="00FD40C3" w:rsidRDefault="00A035E2" w:rsidP="00A035E2">
            <w:pPr>
              <w:pStyle w:val="Code"/>
              <w:rPr>
                <w:lang w:val="id-ID"/>
              </w:rPr>
            </w:pPr>
            <w:r w:rsidRPr="00FD40C3">
              <w:rPr>
                <w:lang w:val="id-ID"/>
              </w:rPr>
              <w:t xml:space="preserve">  } else if (obj.language === "Inggris") {</w:t>
            </w:r>
          </w:p>
          <w:p w14:paraId="41B55F07" w14:textId="77777777" w:rsidR="00A035E2" w:rsidRPr="00FD40C3" w:rsidRDefault="00A035E2" w:rsidP="00A035E2">
            <w:pPr>
              <w:pStyle w:val="Code"/>
              <w:rPr>
                <w:lang w:val="id-ID"/>
              </w:rPr>
            </w:pPr>
            <w:r w:rsidRPr="00FD40C3">
              <w:rPr>
                <w:lang w:val="id-ID"/>
              </w:rPr>
              <w:t xml:space="preserve">  } else {</w:t>
            </w:r>
          </w:p>
          <w:p w14:paraId="660B633C" w14:textId="77777777" w:rsidR="00A035E2" w:rsidRPr="00FD40C3" w:rsidRDefault="00A035E2" w:rsidP="00A035E2">
            <w:pPr>
              <w:pStyle w:val="Code"/>
              <w:rPr>
                <w:lang w:val="id-ID"/>
              </w:rPr>
            </w:pPr>
            <w:r w:rsidRPr="00FD40C3">
              <w:rPr>
                <w:lang w:val="id-ID"/>
              </w:rPr>
              <w:t xml:space="preserve">    res.redirect("/");</w:t>
            </w:r>
          </w:p>
          <w:p w14:paraId="5DEAF0E0" w14:textId="77777777" w:rsidR="00A035E2" w:rsidRPr="00FD40C3" w:rsidRDefault="00A035E2" w:rsidP="00A035E2">
            <w:pPr>
              <w:pStyle w:val="Code"/>
              <w:rPr>
                <w:lang w:val="id-ID"/>
              </w:rPr>
            </w:pPr>
            <w:r w:rsidRPr="00FD40C3">
              <w:rPr>
                <w:lang w:val="id-ID"/>
              </w:rPr>
              <w:t xml:space="preserve">  }</w:t>
            </w:r>
          </w:p>
          <w:p w14:paraId="28A32A4F" w14:textId="1927B9CA" w:rsidR="000B2470" w:rsidRPr="00FD40C3" w:rsidRDefault="00A035E2" w:rsidP="00A035E2">
            <w:pPr>
              <w:pStyle w:val="Code"/>
              <w:rPr>
                <w:lang w:val="id-ID"/>
              </w:rPr>
            </w:pPr>
            <w:r w:rsidRPr="00FD40C3">
              <w:rPr>
                <w:lang w:val="id-ID"/>
              </w:rPr>
              <w:t>});</w:t>
            </w:r>
          </w:p>
        </w:tc>
      </w:tr>
    </w:tbl>
    <w:p w14:paraId="2AE4F869" w14:textId="33F99E81" w:rsidR="00E4182D" w:rsidRPr="00FD40C3" w:rsidRDefault="001534DD" w:rsidP="00BE4C69">
      <w:pPr>
        <w:pStyle w:val="Kode"/>
        <w:rPr>
          <w:lang w:val="id-ID"/>
        </w:rPr>
      </w:pPr>
      <w:bookmarkStart w:id="309" w:name="_Toc153476915"/>
      <w:bookmarkStart w:id="310" w:name="_Toc156335942"/>
      <w:r w:rsidRPr="00FD40C3">
        <w:rPr>
          <w:lang w:val="id-ID"/>
        </w:rPr>
        <w:t xml:space="preserve">Kode Program </w:t>
      </w:r>
      <w:r w:rsidR="00FE62EB" w:rsidRPr="00FD40C3">
        <w:rPr>
          <w:lang w:val="id-ID"/>
        </w:rPr>
        <w:t xml:space="preserve">Rute </w:t>
      </w:r>
      <w:r w:rsidRPr="00FD40C3">
        <w:rPr>
          <w:lang w:val="id-ID"/>
        </w:rPr>
        <w:t>/</w:t>
      </w:r>
      <w:r w:rsidR="00B93B54" w:rsidRPr="00FD40C3">
        <w:rPr>
          <w:lang w:val="id-ID"/>
        </w:rPr>
        <w:t>o</w:t>
      </w:r>
      <w:r w:rsidR="00FE62EB" w:rsidRPr="00FD40C3">
        <w:rPr>
          <w:lang w:val="id-ID"/>
        </w:rPr>
        <w:t>ption</w:t>
      </w:r>
      <w:bookmarkEnd w:id="309"/>
      <w:bookmarkEnd w:id="310"/>
    </w:p>
    <w:p w14:paraId="5908D497" w14:textId="77777777" w:rsidR="00E4182D" w:rsidRPr="00FD40C3" w:rsidRDefault="00E4182D" w:rsidP="00E4182D">
      <w:pPr>
        <w:pStyle w:val="Gambar4"/>
        <w:numPr>
          <w:ilvl w:val="0"/>
          <w:numId w:val="0"/>
        </w:numPr>
        <w:jc w:val="both"/>
        <w:rPr>
          <w:lang w:val="id-ID"/>
        </w:rPr>
      </w:pPr>
    </w:p>
    <w:p w14:paraId="2EFBF620" w14:textId="42D088D0" w:rsidR="00C33280" w:rsidRPr="00FD40C3" w:rsidRDefault="00C33280" w:rsidP="00AD51BD">
      <w:pPr>
        <w:pStyle w:val="ListParagraph"/>
        <w:numPr>
          <w:ilvl w:val="3"/>
          <w:numId w:val="22"/>
        </w:numPr>
        <w:ind w:left="720"/>
        <w:rPr>
          <w:b/>
          <w:bCs/>
        </w:rPr>
      </w:pPr>
      <w:r w:rsidRPr="00FD40C3">
        <w:rPr>
          <w:b/>
          <w:bCs/>
        </w:rPr>
        <w:t>Rute Untuk Mengakses Halaman Penilaian Tunggal Bahasa Inggris</w:t>
      </w:r>
    </w:p>
    <w:p w14:paraId="551D6143" w14:textId="0EFEF8E3" w:rsidR="00E4182D" w:rsidRPr="00FD40C3" w:rsidRDefault="00E4182D" w:rsidP="00E4182D">
      <w:pPr>
        <w:ind w:firstLine="0"/>
      </w:pPr>
      <w:r w:rsidRPr="00FD40C3">
        <w:t xml:space="preserve">Apabila pengguna menginginkan untuk memeriksa esai dengan bahasa Inggris dan metode penilaian tunggal, maka pengguna akan mengunggah jawaban pengajar dan pelajar. Pada tahap ini, </w:t>
      </w:r>
      <w:r w:rsidRPr="00FD40C3">
        <w:rPr>
          <w:i/>
          <w:iCs/>
        </w:rPr>
        <w:t>backend</w:t>
      </w:r>
      <w:r w:rsidRPr="00FD40C3">
        <w:t xml:space="preserve"> mendapatkan permintaan </w:t>
      </w:r>
      <w:r w:rsidRPr="00FD40C3">
        <w:rPr>
          <w:i/>
          <w:iCs/>
        </w:rPr>
        <w:t>post</w:t>
      </w:r>
      <w:r w:rsidRPr="00FD40C3">
        <w:t xml:space="preserve"> pada rute “/ens”</w:t>
      </w:r>
      <w:r w:rsidR="00B93B54" w:rsidRPr="00FD40C3">
        <w:t xml:space="preserve"> dan menjalankan model </w:t>
      </w:r>
      <w:r w:rsidR="00B93B54" w:rsidRPr="00FD40C3">
        <w:rPr>
          <w:i/>
          <w:iCs/>
        </w:rPr>
        <w:t>machine learning</w:t>
      </w:r>
      <w:r w:rsidR="00B93B54" w:rsidRPr="00FD40C3">
        <w:t xml:space="preserve"> bahasa Inggris untuk melakukan penilaian tersebut. Setelahnya, </w:t>
      </w:r>
      <w:r w:rsidR="00B93B54" w:rsidRPr="00FD40C3">
        <w:rPr>
          <w:i/>
          <w:iCs/>
        </w:rPr>
        <w:t>backend</w:t>
      </w:r>
      <w:r w:rsidR="00B93B54" w:rsidRPr="00FD40C3">
        <w:t xml:space="preserve"> akan menyajikan hasil penilaian kepada pengguna. Rinci dari rute ini dapat dilihat pada </w:t>
      </w:r>
      <w:r w:rsidR="00BE4C69" w:rsidRPr="00FD40C3">
        <w:t>Kode</w:t>
      </w:r>
      <w:r w:rsidR="00B93B54" w:rsidRPr="00FD40C3">
        <w:t xml:space="preserve"> 4.</w:t>
      </w:r>
      <w:r w:rsidR="001534DD" w:rsidRPr="00FD40C3">
        <w:t>4</w:t>
      </w:r>
      <w:r w:rsidR="00B93B54" w:rsidRPr="00FD40C3">
        <w:t>.</w:t>
      </w:r>
    </w:p>
    <w:p w14:paraId="374941F6" w14:textId="10744B85" w:rsidR="00B93B54" w:rsidRPr="00FD40C3" w:rsidRDefault="00B93B54" w:rsidP="00E4182D">
      <w:pPr>
        <w:ind w:firstLine="0"/>
      </w:pPr>
    </w:p>
    <w:tbl>
      <w:tblPr>
        <w:tblStyle w:val="TableGrid"/>
        <w:tblW w:w="0" w:type="auto"/>
        <w:jc w:val="center"/>
        <w:tblLook w:val="04A0" w:firstRow="1" w:lastRow="0" w:firstColumn="1" w:lastColumn="0" w:noHBand="0" w:noVBand="1"/>
      </w:tblPr>
      <w:tblGrid>
        <w:gridCol w:w="8439"/>
      </w:tblGrid>
      <w:tr w:rsidR="002A53D3" w:rsidRPr="00FD40C3" w14:paraId="5F3FFC76" w14:textId="77777777" w:rsidTr="002A53D3">
        <w:trPr>
          <w:jc w:val="center"/>
        </w:trPr>
        <w:tc>
          <w:tcPr>
            <w:tcW w:w="0" w:type="auto"/>
          </w:tcPr>
          <w:p w14:paraId="5337BE07" w14:textId="77777777" w:rsidR="002A53D3" w:rsidRPr="00FD40C3" w:rsidRDefault="002A53D3" w:rsidP="002A53D3">
            <w:pPr>
              <w:pStyle w:val="Code"/>
              <w:rPr>
                <w:lang w:val="id-ID"/>
              </w:rPr>
            </w:pPr>
            <w:r w:rsidRPr="00FD40C3">
              <w:rPr>
                <w:lang w:val="id-ID"/>
              </w:rPr>
              <w:t>app.post("/ens", (req, res) =&gt; {</w:t>
            </w:r>
          </w:p>
          <w:p w14:paraId="1C81F42D" w14:textId="77777777" w:rsidR="002A53D3" w:rsidRPr="00FD40C3" w:rsidRDefault="002A53D3" w:rsidP="002A53D3">
            <w:pPr>
              <w:pStyle w:val="Code"/>
              <w:rPr>
                <w:lang w:val="id-ID"/>
              </w:rPr>
            </w:pPr>
            <w:r w:rsidRPr="00FD40C3">
              <w:rPr>
                <w:lang w:val="id-ID"/>
              </w:rPr>
              <w:t xml:space="preserve">  const keyAnswer = req.body.teacherAnswer;</w:t>
            </w:r>
          </w:p>
          <w:p w14:paraId="40812FD3" w14:textId="77777777" w:rsidR="002A53D3" w:rsidRPr="00FD40C3" w:rsidRDefault="002A53D3" w:rsidP="002A53D3">
            <w:pPr>
              <w:pStyle w:val="Code"/>
              <w:rPr>
                <w:lang w:val="id-ID"/>
              </w:rPr>
            </w:pPr>
            <w:r w:rsidRPr="00FD40C3">
              <w:rPr>
                <w:lang w:val="id-ID"/>
              </w:rPr>
              <w:t xml:space="preserve">  const answer = req.body.studentAnswer;</w:t>
            </w:r>
          </w:p>
          <w:p w14:paraId="37148473" w14:textId="77777777" w:rsidR="002A53D3" w:rsidRPr="00FD40C3" w:rsidRDefault="002A53D3" w:rsidP="002A53D3">
            <w:pPr>
              <w:pStyle w:val="Code"/>
              <w:rPr>
                <w:lang w:val="id-ID"/>
              </w:rPr>
            </w:pPr>
            <w:r w:rsidRPr="00FD40C3">
              <w:rPr>
                <w:lang w:val="id-ID"/>
              </w:rPr>
              <w:t xml:space="preserve">  const language = req.body.language;</w:t>
            </w:r>
          </w:p>
          <w:p w14:paraId="2929FE9B" w14:textId="77777777" w:rsidR="002A53D3" w:rsidRPr="00FD40C3" w:rsidRDefault="002A53D3" w:rsidP="002A53D3">
            <w:pPr>
              <w:pStyle w:val="Code"/>
              <w:rPr>
                <w:lang w:val="id-ID"/>
              </w:rPr>
            </w:pPr>
            <w:r w:rsidRPr="00FD40C3">
              <w:rPr>
                <w:lang w:val="id-ID"/>
              </w:rPr>
              <w:lastRenderedPageBreak/>
              <w:t xml:space="preserve">  const docid = req.body.docid;</w:t>
            </w:r>
          </w:p>
          <w:p w14:paraId="4B193715" w14:textId="77777777" w:rsidR="002A53D3" w:rsidRPr="00FD40C3" w:rsidRDefault="002A53D3" w:rsidP="002A53D3">
            <w:pPr>
              <w:pStyle w:val="Code"/>
              <w:rPr>
                <w:lang w:val="id-ID"/>
              </w:rPr>
            </w:pPr>
          </w:p>
          <w:p w14:paraId="2162F201" w14:textId="77777777" w:rsidR="002A53D3" w:rsidRPr="00FD40C3" w:rsidRDefault="002A53D3" w:rsidP="002A53D3">
            <w:pPr>
              <w:pStyle w:val="Code"/>
              <w:rPr>
                <w:lang w:val="id-ID"/>
              </w:rPr>
            </w:pPr>
            <w:r w:rsidRPr="00FD40C3">
              <w:rPr>
                <w:lang w:val="id-ID"/>
              </w:rPr>
              <w:t xml:space="preserve">  let Dataset = `keyAnswer,studentAnswer\n"${keyAnswer}","${answer}"`;</w:t>
            </w:r>
          </w:p>
          <w:p w14:paraId="6BEACDE1" w14:textId="77777777" w:rsidR="002A53D3" w:rsidRPr="00FD40C3" w:rsidRDefault="002A53D3" w:rsidP="002A53D3">
            <w:pPr>
              <w:pStyle w:val="Code"/>
              <w:rPr>
                <w:lang w:val="id-ID"/>
              </w:rPr>
            </w:pPr>
          </w:p>
          <w:p w14:paraId="29E90F73" w14:textId="77777777" w:rsidR="002A53D3" w:rsidRPr="00FD40C3" w:rsidRDefault="002A53D3" w:rsidP="002A53D3">
            <w:pPr>
              <w:pStyle w:val="Code"/>
              <w:rPr>
                <w:lang w:val="id-ID"/>
              </w:rPr>
            </w:pPr>
            <w:r w:rsidRPr="00FD40C3">
              <w:rPr>
                <w:lang w:val="id-ID"/>
              </w:rPr>
              <w:t xml:space="preserve">  let scoreLoad;</w:t>
            </w:r>
          </w:p>
          <w:p w14:paraId="6D027907" w14:textId="77777777" w:rsidR="002A53D3" w:rsidRPr="00FD40C3" w:rsidRDefault="002A53D3" w:rsidP="002A53D3">
            <w:pPr>
              <w:pStyle w:val="Code"/>
              <w:rPr>
                <w:lang w:val="id-ID"/>
              </w:rPr>
            </w:pPr>
          </w:p>
          <w:p w14:paraId="12EA01F9" w14:textId="77777777" w:rsidR="002A53D3" w:rsidRPr="00FD40C3" w:rsidRDefault="002A53D3" w:rsidP="002A53D3">
            <w:pPr>
              <w:pStyle w:val="Code"/>
              <w:rPr>
                <w:lang w:val="id-ID"/>
              </w:rPr>
            </w:pPr>
            <w:r w:rsidRPr="00FD40C3">
              <w:rPr>
                <w:lang w:val="id-ID"/>
              </w:rPr>
              <w:t xml:space="preserve">  fs.writeFileSync(docid + ".csv", Dataset, "utf8");</w:t>
            </w:r>
          </w:p>
          <w:p w14:paraId="365A6DD2" w14:textId="77777777" w:rsidR="002A53D3" w:rsidRPr="00FD40C3" w:rsidRDefault="002A53D3" w:rsidP="002A53D3">
            <w:pPr>
              <w:pStyle w:val="Code"/>
              <w:rPr>
                <w:lang w:val="id-ID"/>
              </w:rPr>
            </w:pPr>
          </w:p>
          <w:p w14:paraId="4633EC41" w14:textId="77777777" w:rsidR="002A53D3" w:rsidRPr="00FD40C3" w:rsidRDefault="002A53D3" w:rsidP="002A53D3">
            <w:pPr>
              <w:pStyle w:val="Code"/>
              <w:rPr>
                <w:lang w:val="id-ID"/>
              </w:rPr>
            </w:pPr>
            <w:r w:rsidRPr="00FD40C3">
              <w:rPr>
                <w:lang w:val="id-ID"/>
              </w:rPr>
              <w:t xml:space="preserve">  let options = {</w:t>
            </w:r>
          </w:p>
          <w:p w14:paraId="50FB40B8" w14:textId="77777777" w:rsidR="002A53D3" w:rsidRPr="00FD40C3" w:rsidRDefault="002A53D3" w:rsidP="002A53D3">
            <w:pPr>
              <w:pStyle w:val="Code"/>
              <w:rPr>
                <w:lang w:val="id-ID"/>
              </w:rPr>
            </w:pPr>
            <w:r w:rsidRPr="00FD40C3">
              <w:rPr>
                <w:lang w:val="id-ID"/>
              </w:rPr>
              <w:t xml:space="preserve">  };</w:t>
            </w:r>
          </w:p>
          <w:p w14:paraId="51EEBB25" w14:textId="77777777" w:rsidR="002A53D3" w:rsidRPr="00FD40C3" w:rsidRDefault="002A53D3" w:rsidP="002A53D3">
            <w:pPr>
              <w:pStyle w:val="Code"/>
              <w:rPr>
                <w:lang w:val="id-ID"/>
              </w:rPr>
            </w:pPr>
          </w:p>
          <w:p w14:paraId="4E8E4E49" w14:textId="77777777" w:rsidR="002A53D3" w:rsidRPr="00FD40C3" w:rsidRDefault="002A53D3" w:rsidP="002A53D3">
            <w:pPr>
              <w:pStyle w:val="Code"/>
              <w:rPr>
                <w:lang w:val="id-ID"/>
              </w:rPr>
            </w:pPr>
            <w:r w:rsidRPr="00FD40C3">
              <w:rPr>
                <w:lang w:val="id-ID"/>
              </w:rPr>
              <w:t xml:space="preserve">  PythonShell.run("models/english/aprilModel.py", options)</w:t>
            </w:r>
          </w:p>
          <w:p w14:paraId="445E2A2D" w14:textId="77777777" w:rsidR="002A53D3" w:rsidRPr="00FD40C3" w:rsidRDefault="002A53D3" w:rsidP="002A53D3">
            <w:pPr>
              <w:pStyle w:val="Code"/>
              <w:rPr>
                <w:lang w:val="id-ID"/>
              </w:rPr>
            </w:pPr>
            <w:r w:rsidRPr="00FD40C3">
              <w:rPr>
                <w:lang w:val="id-ID"/>
              </w:rPr>
              <w:t xml:space="preserve">    .then((messages) =&gt; {</w:t>
            </w:r>
          </w:p>
          <w:p w14:paraId="6B84CA26" w14:textId="77777777" w:rsidR="002A53D3" w:rsidRPr="00FD40C3" w:rsidRDefault="002A53D3" w:rsidP="002A53D3">
            <w:pPr>
              <w:pStyle w:val="Code"/>
              <w:rPr>
                <w:lang w:val="id-ID"/>
              </w:rPr>
            </w:pPr>
            <w:r w:rsidRPr="00FD40C3">
              <w:rPr>
                <w:lang w:val="id-ID"/>
              </w:rPr>
              <w:t xml:space="preserve">    })</w:t>
            </w:r>
          </w:p>
          <w:p w14:paraId="604C10C9" w14:textId="77777777" w:rsidR="002A53D3" w:rsidRPr="00FD40C3" w:rsidRDefault="002A53D3" w:rsidP="002A53D3">
            <w:pPr>
              <w:pStyle w:val="Code"/>
              <w:rPr>
                <w:lang w:val="id-ID"/>
              </w:rPr>
            </w:pPr>
            <w:r w:rsidRPr="00FD40C3">
              <w:rPr>
                <w:lang w:val="id-ID"/>
              </w:rPr>
              <w:t xml:space="preserve">    .then(() =&gt; {</w:t>
            </w:r>
          </w:p>
          <w:p w14:paraId="612CC7F5" w14:textId="77777777" w:rsidR="002A53D3" w:rsidRPr="00FD40C3" w:rsidRDefault="002A53D3" w:rsidP="002A53D3">
            <w:pPr>
              <w:pStyle w:val="Code"/>
              <w:rPr>
                <w:lang w:val="id-ID"/>
              </w:rPr>
            </w:pPr>
            <w:r w:rsidRPr="00FD40C3">
              <w:rPr>
                <w:lang w:val="id-ID"/>
              </w:rPr>
              <w:t xml:space="preserve">    })</w:t>
            </w:r>
          </w:p>
          <w:p w14:paraId="0DFFF326" w14:textId="77777777" w:rsidR="002A53D3" w:rsidRPr="00FD40C3" w:rsidRDefault="002A53D3" w:rsidP="002A53D3">
            <w:pPr>
              <w:pStyle w:val="Code"/>
              <w:rPr>
                <w:lang w:val="id-ID"/>
              </w:rPr>
            </w:pPr>
            <w:r w:rsidRPr="00FD40C3">
              <w:rPr>
                <w:lang w:val="id-ID"/>
              </w:rPr>
              <w:t xml:space="preserve">    .then(() =&gt; {</w:t>
            </w:r>
          </w:p>
          <w:p w14:paraId="2F1FB6EC" w14:textId="77777777" w:rsidR="002A53D3" w:rsidRPr="00FD40C3" w:rsidRDefault="002A53D3" w:rsidP="002A53D3">
            <w:pPr>
              <w:pStyle w:val="Code"/>
              <w:rPr>
                <w:lang w:val="id-ID"/>
              </w:rPr>
            </w:pPr>
            <w:r w:rsidRPr="00FD40C3">
              <w:rPr>
                <w:lang w:val="id-ID"/>
              </w:rPr>
              <w:t xml:space="preserve">    })</w:t>
            </w:r>
          </w:p>
          <w:p w14:paraId="6EB94576" w14:textId="77777777" w:rsidR="002A53D3" w:rsidRPr="00FD40C3" w:rsidRDefault="002A53D3" w:rsidP="002A53D3">
            <w:pPr>
              <w:pStyle w:val="Code"/>
              <w:rPr>
                <w:lang w:val="id-ID"/>
              </w:rPr>
            </w:pPr>
            <w:r w:rsidRPr="00FD40C3">
              <w:rPr>
                <w:lang w:val="id-ID"/>
              </w:rPr>
              <w:t xml:space="preserve">    .catch((err) =&gt; {</w:t>
            </w:r>
          </w:p>
          <w:p w14:paraId="54AAB5E1" w14:textId="77777777" w:rsidR="002A53D3" w:rsidRPr="00FD40C3" w:rsidRDefault="002A53D3" w:rsidP="002A53D3">
            <w:pPr>
              <w:pStyle w:val="Code"/>
              <w:rPr>
                <w:lang w:val="id-ID"/>
              </w:rPr>
            </w:pPr>
            <w:r w:rsidRPr="00FD40C3">
              <w:rPr>
                <w:lang w:val="id-ID"/>
              </w:rPr>
              <w:t xml:space="preserve">    });</w:t>
            </w:r>
          </w:p>
          <w:p w14:paraId="35ECFA02" w14:textId="341055E0" w:rsidR="002A53D3" w:rsidRPr="00FD40C3" w:rsidRDefault="002A53D3" w:rsidP="002A53D3">
            <w:pPr>
              <w:pStyle w:val="Code"/>
              <w:rPr>
                <w:lang w:val="id-ID"/>
              </w:rPr>
            </w:pPr>
            <w:r w:rsidRPr="00FD40C3">
              <w:rPr>
                <w:lang w:val="id-ID"/>
              </w:rPr>
              <w:t>});</w:t>
            </w:r>
          </w:p>
        </w:tc>
      </w:tr>
    </w:tbl>
    <w:p w14:paraId="14591A2B" w14:textId="245AA622" w:rsidR="00B93B54" w:rsidRPr="00FD40C3" w:rsidRDefault="001534DD" w:rsidP="00BE4C69">
      <w:pPr>
        <w:pStyle w:val="Kode"/>
        <w:rPr>
          <w:lang w:val="id-ID"/>
        </w:rPr>
      </w:pPr>
      <w:bookmarkStart w:id="311" w:name="_Toc153476916"/>
      <w:bookmarkStart w:id="312" w:name="_Toc156335943"/>
      <w:r w:rsidRPr="00FD40C3">
        <w:rPr>
          <w:lang w:val="id-ID"/>
        </w:rPr>
        <w:lastRenderedPageBreak/>
        <w:t xml:space="preserve">Kode Program </w:t>
      </w:r>
      <w:r w:rsidR="00B93B54" w:rsidRPr="00FD40C3">
        <w:rPr>
          <w:lang w:val="id-ID"/>
        </w:rPr>
        <w:t xml:space="preserve">Rute </w:t>
      </w:r>
      <w:r w:rsidRPr="00FD40C3">
        <w:rPr>
          <w:lang w:val="id-ID"/>
        </w:rPr>
        <w:t>/</w:t>
      </w:r>
      <w:r w:rsidR="00B93B54" w:rsidRPr="00FD40C3">
        <w:rPr>
          <w:lang w:val="id-ID"/>
        </w:rPr>
        <w:t>ens</w:t>
      </w:r>
      <w:bookmarkEnd w:id="311"/>
      <w:bookmarkEnd w:id="312"/>
    </w:p>
    <w:p w14:paraId="2F54841B" w14:textId="77777777" w:rsidR="00B93B54" w:rsidRPr="00FD40C3" w:rsidRDefault="00B93B54" w:rsidP="00B93B54">
      <w:pPr>
        <w:pStyle w:val="Gambar4"/>
        <w:numPr>
          <w:ilvl w:val="0"/>
          <w:numId w:val="0"/>
        </w:numPr>
        <w:jc w:val="both"/>
        <w:rPr>
          <w:lang w:val="id-ID"/>
        </w:rPr>
      </w:pPr>
    </w:p>
    <w:p w14:paraId="0D6F5CB4" w14:textId="30C70210" w:rsidR="00C33280" w:rsidRPr="00FD40C3" w:rsidRDefault="00C33280" w:rsidP="00AD51BD">
      <w:pPr>
        <w:pStyle w:val="ListParagraph"/>
        <w:numPr>
          <w:ilvl w:val="3"/>
          <w:numId w:val="22"/>
        </w:numPr>
        <w:ind w:left="720"/>
        <w:rPr>
          <w:b/>
          <w:bCs/>
        </w:rPr>
      </w:pPr>
      <w:r w:rsidRPr="00FD40C3">
        <w:rPr>
          <w:b/>
          <w:bCs/>
        </w:rPr>
        <w:t>Rute Untuk Mengakses Halaman Penilaian Jamak Bahasa Inggris</w:t>
      </w:r>
    </w:p>
    <w:p w14:paraId="5DA6E99E" w14:textId="2A36A909" w:rsidR="00B93B54" w:rsidRPr="00FD40C3" w:rsidRDefault="00B93B54" w:rsidP="00B93B54">
      <w:pPr>
        <w:ind w:firstLine="0"/>
      </w:pPr>
      <w:r w:rsidRPr="00FD40C3">
        <w:t xml:space="preserve">Apabila pengguna menginginkan untuk memeriksa esai dengan bahasa Inggris dan metode penilaian jamak, maka pengguna akan mengunggah jawaban pengajar, berkas CSV jawaban pelajar, dan nama kolom untuk nama dan jawaban. Pada tahap ini, </w:t>
      </w:r>
      <w:r w:rsidRPr="00FD40C3">
        <w:rPr>
          <w:i/>
          <w:iCs/>
        </w:rPr>
        <w:t>backend</w:t>
      </w:r>
      <w:r w:rsidRPr="00FD40C3">
        <w:t xml:space="preserve"> mendapatkan permintaan </w:t>
      </w:r>
      <w:r w:rsidRPr="00FD40C3">
        <w:rPr>
          <w:i/>
          <w:iCs/>
        </w:rPr>
        <w:t>post</w:t>
      </w:r>
      <w:r w:rsidRPr="00FD40C3">
        <w:t xml:space="preserve"> pada rute “/enb” dan menjalankan model </w:t>
      </w:r>
      <w:r w:rsidRPr="00FD40C3">
        <w:rPr>
          <w:i/>
          <w:iCs/>
        </w:rPr>
        <w:t>machine learning</w:t>
      </w:r>
      <w:r w:rsidRPr="00FD40C3">
        <w:t xml:space="preserve"> bahasa Inggris untuk melakukan penilaian tersebut. Setelahnya, </w:t>
      </w:r>
      <w:r w:rsidRPr="00FD40C3">
        <w:rPr>
          <w:i/>
          <w:iCs/>
        </w:rPr>
        <w:t>backend</w:t>
      </w:r>
      <w:r w:rsidRPr="00FD40C3">
        <w:t xml:space="preserve"> akan menyajikan hasil penilaian kepada pengguna. Rinci dari rute ini dapat dilihat pada </w:t>
      </w:r>
      <w:r w:rsidR="00BE4C69" w:rsidRPr="00FD40C3">
        <w:t>Kode</w:t>
      </w:r>
      <w:r w:rsidRPr="00FD40C3">
        <w:t xml:space="preserve"> 4.</w:t>
      </w:r>
      <w:r w:rsidR="001534DD" w:rsidRPr="00FD40C3">
        <w:t>5</w:t>
      </w:r>
      <w:r w:rsidRPr="00FD40C3">
        <w:t>.</w:t>
      </w:r>
    </w:p>
    <w:p w14:paraId="7004D1CE" w14:textId="03F1AE12" w:rsidR="00A61D02" w:rsidRPr="00FD40C3" w:rsidRDefault="00A61D02" w:rsidP="00B93B54">
      <w:pPr>
        <w:ind w:firstLine="0"/>
      </w:pPr>
    </w:p>
    <w:tbl>
      <w:tblPr>
        <w:tblStyle w:val="TableGrid"/>
        <w:tblW w:w="0" w:type="auto"/>
        <w:jc w:val="center"/>
        <w:tblLook w:val="04A0" w:firstRow="1" w:lastRow="0" w:firstColumn="1" w:lastColumn="0" w:noHBand="0" w:noVBand="1"/>
      </w:tblPr>
      <w:tblGrid>
        <w:gridCol w:w="8018"/>
      </w:tblGrid>
      <w:tr w:rsidR="002A53D3" w:rsidRPr="00FD40C3" w14:paraId="08E9C75E" w14:textId="77777777" w:rsidTr="002A53D3">
        <w:trPr>
          <w:jc w:val="center"/>
        </w:trPr>
        <w:tc>
          <w:tcPr>
            <w:tcW w:w="0" w:type="auto"/>
          </w:tcPr>
          <w:p w14:paraId="0241B15F" w14:textId="77777777" w:rsidR="002A53D3" w:rsidRPr="00FD40C3" w:rsidRDefault="002A53D3" w:rsidP="002A53D3">
            <w:pPr>
              <w:pStyle w:val="Code"/>
              <w:rPr>
                <w:lang w:val="id-ID"/>
              </w:rPr>
            </w:pPr>
            <w:r w:rsidRPr="00FD40C3">
              <w:rPr>
                <w:lang w:val="id-ID"/>
              </w:rPr>
              <w:t>app.post("/enb", upload.single("studentAnswers"), (req, res) =&gt; {</w:t>
            </w:r>
          </w:p>
          <w:p w14:paraId="2D3E4395" w14:textId="77777777" w:rsidR="002A53D3" w:rsidRPr="00FD40C3" w:rsidRDefault="002A53D3" w:rsidP="002A53D3">
            <w:pPr>
              <w:pStyle w:val="Code"/>
              <w:rPr>
                <w:lang w:val="id-ID"/>
              </w:rPr>
            </w:pPr>
            <w:r w:rsidRPr="00FD40C3">
              <w:rPr>
                <w:lang w:val="id-ID"/>
              </w:rPr>
              <w:t xml:space="preserve">  const keyAnswer = req.body.teacherAnswer;</w:t>
            </w:r>
          </w:p>
          <w:p w14:paraId="48B37C34" w14:textId="77777777" w:rsidR="002A53D3" w:rsidRPr="00FD40C3" w:rsidRDefault="002A53D3" w:rsidP="002A53D3">
            <w:pPr>
              <w:pStyle w:val="Code"/>
              <w:rPr>
                <w:lang w:val="id-ID"/>
              </w:rPr>
            </w:pPr>
            <w:r w:rsidRPr="00FD40C3">
              <w:rPr>
                <w:lang w:val="id-ID"/>
              </w:rPr>
              <w:t xml:space="preserve">  const studentNames = req.body.nameColumns;</w:t>
            </w:r>
          </w:p>
          <w:p w14:paraId="28B0B5E7" w14:textId="77777777" w:rsidR="002A53D3" w:rsidRPr="00FD40C3" w:rsidRDefault="002A53D3" w:rsidP="002A53D3">
            <w:pPr>
              <w:pStyle w:val="Code"/>
              <w:rPr>
                <w:lang w:val="id-ID"/>
              </w:rPr>
            </w:pPr>
            <w:r w:rsidRPr="00FD40C3">
              <w:rPr>
                <w:lang w:val="id-ID"/>
              </w:rPr>
              <w:t xml:space="preserve">  const answerColumns = req.body.answerColumns;</w:t>
            </w:r>
          </w:p>
          <w:p w14:paraId="1E3F1EAF" w14:textId="77777777" w:rsidR="002A53D3" w:rsidRPr="00FD40C3" w:rsidRDefault="002A53D3" w:rsidP="002A53D3">
            <w:pPr>
              <w:pStyle w:val="Code"/>
              <w:rPr>
                <w:lang w:val="id-ID"/>
              </w:rPr>
            </w:pPr>
            <w:r w:rsidRPr="00FD40C3">
              <w:rPr>
                <w:lang w:val="id-ID"/>
              </w:rPr>
              <w:t xml:space="preserve">  const language = req.body.language;</w:t>
            </w:r>
          </w:p>
          <w:p w14:paraId="7688E927" w14:textId="77777777" w:rsidR="002A53D3" w:rsidRPr="00FD40C3" w:rsidRDefault="002A53D3" w:rsidP="002A53D3">
            <w:pPr>
              <w:pStyle w:val="Code"/>
              <w:rPr>
                <w:lang w:val="id-ID"/>
              </w:rPr>
            </w:pPr>
            <w:r w:rsidRPr="00FD40C3">
              <w:rPr>
                <w:lang w:val="id-ID"/>
              </w:rPr>
              <w:t xml:space="preserve">  let docid = bulkDocumentID;</w:t>
            </w:r>
          </w:p>
          <w:p w14:paraId="7D65653D" w14:textId="77777777" w:rsidR="002A53D3" w:rsidRPr="00FD40C3" w:rsidRDefault="002A53D3" w:rsidP="002A53D3">
            <w:pPr>
              <w:pStyle w:val="Code"/>
              <w:rPr>
                <w:lang w:val="id-ID"/>
              </w:rPr>
            </w:pPr>
            <w:r w:rsidRPr="00FD40C3">
              <w:rPr>
                <w:lang w:val="id-ID"/>
              </w:rPr>
              <w:t xml:space="preserve">  let scoreLoad;</w:t>
            </w:r>
          </w:p>
          <w:p w14:paraId="35E9E0E7" w14:textId="77777777" w:rsidR="002A53D3" w:rsidRPr="00FD40C3" w:rsidRDefault="002A53D3" w:rsidP="002A53D3">
            <w:pPr>
              <w:pStyle w:val="Code"/>
              <w:rPr>
                <w:lang w:val="id-ID"/>
              </w:rPr>
            </w:pPr>
          </w:p>
          <w:p w14:paraId="6865CE9D" w14:textId="77777777" w:rsidR="002A53D3" w:rsidRPr="00FD40C3" w:rsidRDefault="002A53D3" w:rsidP="002A53D3">
            <w:pPr>
              <w:pStyle w:val="Code"/>
              <w:rPr>
                <w:lang w:val="id-ID"/>
              </w:rPr>
            </w:pPr>
            <w:r w:rsidRPr="00FD40C3">
              <w:rPr>
                <w:lang w:val="id-ID"/>
              </w:rPr>
              <w:t xml:space="preserve">  CSVToJSON()</w:t>
            </w:r>
          </w:p>
          <w:p w14:paraId="24B44EEE" w14:textId="77777777" w:rsidR="002A53D3" w:rsidRPr="00FD40C3" w:rsidRDefault="002A53D3" w:rsidP="002A53D3">
            <w:pPr>
              <w:pStyle w:val="Code"/>
              <w:rPr>
                <w:lang w:val="id-ID"/>
              </w:rPr>
            </w:pPr>
            <w:r w:rsidRPr="00FD40C3">
              <w:rPr>
                <w:lang w:val="id-ID"/>
              </w:rPr>
              <w:t xml:space="preserve">    .fromFile("./" + docid + ".csv")</w:t>
            </w:r>
          </w:p>
          <w:p w14:paraId="3444B789" w14:textId="77777777" w:rsidR="002A53D3" w:rsidRPr="00FD40C3" w:rsidRDefault="002A53D3" w:rsidP="002A53D3">
            <w:pPr>
              <w:pStyle w:val="Code"/>
              <w:rPr>
                <w:lang w:val="id-ID"/>
              </w:rPr>
            </w:pPr>
            <w:r w:rsidRPr="00FD40C3">
              <w:rPr>
                <w:lang w:val="id-ID"/>
              </w:rPr>
              <w:t xml:space="preserve">    .then((source) =&gt; {</w:t>
            </w:r>
          </w:p>
          <w:p w14:paraId="4B41C9A7" w14:textId="77777777" w:rsidR="002A53D3" w:rsidRPr="00FD40C3" w:rsidRDefault="002A53D3" w:rsidP="002A53D3">
            <w:pPr>
              <w:pStyle w:val="Code"/>
              <w:rPr>
                <w:lang w:val="id-ID"/>
              </w:rPr>
            </w:pPr>
            <w:r w:rsidRPr="00FD40C3">
              <w:rPr>
                <w:lang w:val="id-ID"/>
              </w:rPr>
              <w:t xml:space="preserve">    });</w:t>
            </w:r>
          </w:p>
          <w:p w14:paraId="7B6265D6" w14:textId="35E1DF10" w:rsidR="002A53D3" w:rsidRPr="00FD40C3" w:rsidRDefault="002A53D3" w:rsidP="002A53D3">
            <w:pPr>
              <w:pStyle w:val="Code"/>
              <w:rPr>
                <w:lang w:val="id-ID"/>
              </w:rPr>
            </w:pPr>
            <w:r w:rsidRPr="00FD40C3">
              <w:rPr>
                <w:lang w:val="id-ID"/>
              </w:rPr>
              <w:t>});</w:t>
            </w:r>
          </w:p>
        </w:tc>
      </w:tr>
    </w:tbl>
    <w:p w14:paraId="1F5F3CB4" w14:textId="646DAC37" w:rsidR="00A61D02" w:rsidRPr="00FD40C3" w:rsidRDefault="001534DD" w:rsidP="00BE4C69">
      <w:pPr>
        <w:pStyle w:val="Kode"/>
        <w:rPr>
          <w:lang w:val="id-ID"/>
        </w:rPr>
      </w:pPr>
      <w:bookmarkStart w:id="313" w:name="_Toc153476917"/>
      <w:bookmarkStart w:id="314" w:name="_Toc156335944"/>
      <w:r w:rsidRPr="00FD40C3">
        <w:rPr>
          <w:lang w:val="id-ID"/>
        </w:rPr>
        <w:t xml:space="preserve">Kode Program </w:t>
      </w:r>
      <w:r w:rsidR="00A61D02" w:rsidRPr="00FD40C3">
        <w:rPr>
          <w:lang w:val="id-ID"/>
        </w:rPr>
        <w:t xml:space="preserve">Rute </w:t>
      </w:r>
      <w:r w:rsidRPr="00FD40C3">
        <w:rPr>
          <w:lang w:val="id-ID"/>
        </w:rPr>
        <w:t>/</w:t>
      </w:r>
      <w:r w:rsidR="00A61D02" w:rsidRPr="00FD40C3">
        <w:rPr>
          <w:lang w:val="id-ID"/>
        </w:rPr>
        <w:t>enb</w:t>
      </w:r>
      <w:bookmarkEnd w:id="313"/>
      <w:bookmarkEnd w:id="314"/>
    </w:p>
    <w:p w14:paraId="2924F309" w14:textId="77777777" w:rsidR="00A61D02" w:rsidRPr="00FD40C3" w:rsidRDefault="00A61D02" w:rsidP="00A61D02">
      <w:pPr>
        <w:pStyle w:val="Gambar4"/>
        <w:numPr>
          <w:ilvl w:val="0"/>
          <w:numId w:val="0"/>
        </w:numPr>
        <w:jc w:val="both"/>
        <w:rPr>
          <w:lang w:val="id-ID"/>
        </w:rPr>
      </w:pPr>
    </w:p>
    <w:p w14:paraId="6C94EE35" w14:textId="098C6715" w:rsidR="00C33280" w:rsidRPr="00FD40C3" w:rsidRDefault="00C33280" w:rsidP="00AD51BD">
      <w:pPr>
        <w:pStyle w:val="ListParagraph"/>
        <w:numPr>
          <w:ilvl w:val="3"/>
          <w:numId w:val="22"/>
        </w:numPr>
        <w:ind w:left="720"/>
        <w:rPr>
          <w:b/>
          <w:bCs/>
        </w:rPr>
      </w:pPr>
      <w:r w:rsidRPr="00FD40C3">
        <w:rPr>
          <w:b/>
          <w:bCs/>
        </w:rPr>
        <w:lastRenderedPageBreak/>
        <w:t>Rute Untuk Mengakses Halaman Penilaian Tunggal Bahasa Indonesia</w:t>
      </w:r>
    </w:p>
    <w:p w14:paraId="6A5B36B1" w14:textId="0FCF8C20" w:rsidR="00A61D02" w:rsidRPr="00FD40C3" w:rsidRDefault="00A61D02" w:rsidP="00A61D02">
      <w:pPr>
        <w:ind w:firstLine="0"/>
      </w:pPr>
      <w:r w:rsidRPr="00FD40C3">
        <w:t xml:space="preserve">Apabila pengguna menginginkan untuk memeriksa esai dengan bahasa Indonesia dan metode penilaian tunggal, maka pengguna akan mengunggah jawaban pengajar dan pelajar. Pada tahap ini, </w:t>
      </w:r>
      <w:r w:rsidRPr="00FD40C3">
        <w:rPr>
          <w:i/>
          <w:iCs/>
        </w:rPr>
        <w:t>backend</w:t>
      </w:r>
      <w:r w:rsidRPr="00FD40C3">
        <w:t xml:space="preserve"> mendapatkan permintaan </w:t>
      </w:r>
      <w:r w:rsidRPr="00FD40C3">
        <w:rPr>
          <w:i/>
          <w:iCs/>
        </w:rPr>
        <w:t>post</w:t>
      </w:r>
      <w:r w:rsidRPr="00FD40C3">
        <w:t xml:space="preserve"> pada rute “/ids” dan menjalankan model </w:t>
      </w:r>
      <w:r w:rsidRPr="00FD40C3">
        <w:rPr>
          <w:i/>
          <w:iCs/>
        </w:rPr>
        <w:t>machine learning</w:t>
      </w:r>
      <w:r w:rsidRPr="00FD40C3">
        <w:t xml:space="preserve"> bahasa Indonesia untuk melakukan penilaian tersebut. Setelahnya, </w:t>
      </w:r>
      <w:r w:rsidRPr="00FD40C3">
        <w:rPr>
          <w:i/>
          <w:iCs/>
        </w:rPr>
        <w:t>backend</w:t>
      </w:r>
      <w:r w:rsidRPr="00FD40C3">
        <w:t xml:space="preserve"> akan menyajikan hasil penilaian kepada pengguna. Rinci dari rute ini dapat dilihat pada </w:t>
      </w:r>
      <w:r w:rsidR="00BE4C69" w:rsidRPr="00FD40C3">
        <w:t>Kode</w:t>
      </w:r>
      <w:r w:rsidRPr="00FD40C3">
        <w:t xml:space="preserve"> 4.</w:t>
      </w:r>
      <w:r w:rsidR="001534DD" w:rsidRPr="00FD40C3">
        <w:t>6</w:t>
      </w:r>
      <w:r w:rsidRPr="00FD40C3">
        <w:t>.</w:t>
      </w:r>
    </w:p>
    <w:p w14:paraId="1B649C30" w14:textId="7DC8A01F" w:rsidR="00A61D02" w:rsidRPr="00FD40C3" w:rsidRDefault="00A61D02" w:rsidP="00A61D02">
      <w:pPr>
        <w:ind w:firstLine="0"/>
      </w:pPr>
    </w:p>
    <w:tbl>
      <w:tblPr>
        <w:tblStyle w:val="TableGrid"/>
        <w:tblW w:w="0" w:type="auto"/>
        <w:jc w:val="center"/>
        <w:tblLook w:val="04A0" w:firstRow="1" w:lastRow="0" w:firstColumn="1" w:lastColumn="0" w:noHBand="0" w:noVBand="1"/>
      </w:tblPr>
      <w:tblGrid>
        <w:gridCol w:w="8439"/>
      </w:tblGrid>
      <w:tr w:rsidR="002A53D3" w:rsidRPr="00FD40C3" w14:paraId="73C18715" w14:textId="77777777" w:rsidTr="002A53D3">
        <w:trPr>
          <w:jc w:val="center"/>
        </w:trPr>
        <w:tc>
          <w:tcPr>
            <w:tcW w:w="0" w:type="auto"/>
          </w:tcPr>
          <w:p w14:paraId="30065142" w14:textId="77777777" w:rsidR="002A53D3" w:rsidRPr="00FD40C3" w:rsidRDefault="002A53D3" w:rsidP="002A53D3">
            <w:pPr>
              <w:pStyle w:val="Code"/>
              <w:rPr>
                <w:lang w:val="id-ID"/>
              </w:rPr>
            </w:pPr>
            <w:r w:rsidRPr="00FD40C3">
              <w:rPr>
                <w:lang w:val="id-ID"/>
              </w:rPr>
              <w:t>app.post("/ids", (req, res) =&gt; {</w:t>
            </w:r>
          </w:p>
          <w:p w14:paraId="7D681323" w14:textId="77777777" w:rsidR="002A53D3" w:rsidRPr="00FD40C3" w:rsidRDefault="002A53D3" w:rsidP="002A53D3">
            <w:pPr>
              <w:pStyle w:val="Code"/>
              <w:rPr>
                <w:lang w:val="id-ID"/>
              </w:rPr>
            </w:pPr>
            <w:r w:rsidRPr="00FD40C3">
              <w:rPr>
                <w:lang w:val="id-ID"/>
              </w:rPr>
              <w:t xml:space="preserve">  const { language, teacherAnswer, studentAnswer, docid } = req.body;</w:t>
            </w:r>
          </w:p>
          <w:p w14:paraId="1CB30E78" w14:textId="77777777" w:rsidR="002A53D3" w:rsidRPr="00FD40C3" w:rsidRDefault="002A53D3" w:rsidP="002A53D3">
            <w:pPr>
              <w:pStyle w:val="Code"/>
              <w:rPr>
                <w:lang w:val="id-ID"/>
              </w:rPr>
            </w:pPr>
          </w:p>
          <w:p w14:paraId="1C3EC2AD" w14:textId="77777777" w:rsidR="002A53D3" w:rsidRPr="00FD40C3" w:rsidRDefault="002A53D3" w:rsidP="002A53D3">
            <w:pPr>
              <w:pStyle w:val="Code"/>
              <w:rPr>
                <w:lang w:val="id-ID"/>
              </w:rPr>
            </w:pPr>
            <w:r w:rsidRPr="00FD40C3">
              <w:rPr>
                <w:lang w:val="id-ID"/>
              </w:rPr>
              <w:t xml:space="preserve">  let option = {</w:t>
            </w:r>
          </w:p>
          <w:p w14:paraId="2EBF195A" w14:textId="77777777" w:rsidR="002A53D3" w:rsidRPr="00FD40C3" w:rsidRDefault="002A53D3" w:rsidP="002A53D3">
            <w:pPr>
              <w:pStyle w:val="Code"/>
              <w:rPr>
                <w:lang w:val="id-ID"/>
              </w:rPr>
            </w:pPr>
            <w:r w:rsidRPr="00FD40C3">
              <w:rPr>
                <w:lang w:val="id-ID"/>
              </w:rPr>
              <w:t xml:space="preserve">  };</w:t>
            </w:r>
          </w:p>
          <w:p w14:paraId="743C5581" w14:textId="77777777" w:rsidR="002A53D3" w:rsidRPr="00FD40C3" w:rsidRDefault="002A53D3" w:rsidP="002A53D3">
            <w:pPr>
              <w:pStyle w:val="Code"/>
              <w:rPr>
                <w:lang w:val="id-ID"/>
              </w:rPr>
            </w:pPr>
          </w:p>
          <w:p w14:paraId="49A91E77" w14:textId="77777777" w:rsidR="002A53D3" w:rsidRPr="00FD40C3" w:rsidRDefault="002A53D3" w:rsidP="002A53D3">
            <w:pPr>
              <w:pStyle w:val="Code"/>
              <w:rPr>
                <w:lang w:val="id-ID"/>
              </w:rPr>
            </w:pPr>
            <w:r w:rsidRPr="00FD40C3">
              <w:rPr>
                <w:lang w:val="id-ID"/>
              </w:rPr>
              <w:t xml:space="preserve">  PythonShell.run("./models/indonesia/ASAG.py", option).then((messages) =&gt; {</w:t>
            </w:r>
          </w:p>
          <w:p w14:paraId="78028495" w14:textId="77777777" w:rsidR="002A53D3" w:rsidRPr="00FD40C3" w:rsidRDefault="002A53D3" w:rsidP="002A53D3">
            <w:pPr>
              <w:pStyle w:val="Code"/>
              <w:rPr>
                <w:lang w:val="id-ID"/>
              </w:rPr>
            </w:pPr>
            <w:r w:rsidRPr="00FD40C3">
              <w:rPr>
                <w:lang w:val="id-ID"/>
              </w:rPr>
              <w:t xml:space="preserve">  });</w:t>
            </w:r>
          </w:p>
          <w:p w14:paraId="6A26F63E" w14:textId="13A541AA" w:rsidR="002A53D3" w:rsidRPr="00FD40C3" w:rsidRDefault="002A53D3" w:rsidP="002A53D3">
            <w:pPr>
              <w:pStyle w:val="Code"/>
              <w:rPr>
                <w:lang w:val="id-ID"/>
              </w:rPr>
            </w:pPr>
            <w:r w:rsidRPr="00FD40C3">
              <w:rPr>
                <w:lang w:val="id-ID"/>
              </w:rPr>
              <w:t>});</w:t>
            </w:r>
          </w:p>
        </w:tc>
      </w:tr>
    </w:tbl>
    <w:p w14:paraId="6508686E" w14:textId="6814B720" w:rsidR="00A61D02" w:rsidRPr="00FD40C3" w:rsidRDefault="001534DD" w:rsidP="00BE4C69">
      <w:pPr>
        <w:pStyle w:val="Kode"/>
        <w:rPr>
          <w:lang w:val="id-ID"/>
        </w:rPr>
      </w:pPr>
      <w:bookmarkStart w:id="315" w:name="_Toc153476918"/>
      <w:bookmarkStart w:id="316" w:name="_Toc156335945"/>
      <w:r w:rsidRPr="00FD40C3">
        <w:rPr>
          <w:lang w:val="id-ID"/>
        </w:rPr>
        <w:t xml:space="preserve">Kode Program </w:t>
      </w:r>
      <w:r w:rsidR="00A61D02" w:rsidRPr="00FD40C3">
        <w:rPr>
          <w:lang w:val="id-ID"/>
        </w:rPr>
        <w:t xml:space="preserve">Rute </w:t>
      </w:r>
      <w:r w:rsidRPr="00FD40C3">
        <w:rPr>
          <w:lang w:val="id-ID"/>
        </w:rPr>
        <w:t>/</w:t>
      </w:r>
      <w:r w:rsidR="00A61D02" w:rsidRPr="00FD40C3">
        <w:rPr>
          <w:lang w:val="id-ID"/>
        </w:rPr>
        <w:t>ids</w:t>
      </w:r>
      <w:bookmarkEnd w:id="315"/>
      <w:bookmarkEnd w:id="316"/>
    </w:p>
    <w:p w14:paraId="4A15A689" w14:textId="77777777" w:rsidR="00A61D02" w:rsidRPr="00FD40C3" w:rsidRDefault="00A61D02" w:rsidP="00A61D02">
      <w:pPr>
        <w:pStyle w:val="Gambar4"/>
        <w:numPr>
          <w:ilvl w:val="0"/>
          <w:numId w:val="0"/>
        </w:numPr>
        <w:jc w:val="both"/>
        <w:rPr>
          <w:lang w:val="id-ID"/>
        </w:rPr>
      </w:pPr>
    </w:p>
    <w:p w14:paraId="43724021" w14:textId="77777777" w:rsidR="003D5A4A" w:rsidRPr="00FD40C3" w:rsidRDefault="003D5A4A" w:rsidP="003D5A4A">
      <w:pPr>
        <w:pStyle w:val="ListParagraph"/>
        <w:numPr>
          <w:ilvl w:val="3"/>
          <w:numId w:val="22"/>
        </w:numPr>
        <w:ind w:left="720"/>
        <w:rPr>
          <w:b/>
          <w:bCs/>
        </w:rPr>
      </w:pPr>
      <w:r w:rsidRPr="00FD40C3">
        <w:rPr>
          <w:b/>
          <w:bCs/>
        </w:rPr>
        <w:t>Rute Untuk Mengakses Halaman Penilaian Jamak Bahasa Indonesia</w:t>
      </w:r>
    </w:p>
    <w:p w14:paraId="1113040A" w14:textId="20F81DDA" w:rsidR="003D5A4A" w:rsidRPr="00FD40C3" w:rsidRDefault="003D5A4A" w:rsidP="003D5A4A">
      <w:pPr>
        <w:ind w:firstLine="0"/>
      </w:pPr>
      <w:r w:rsidRPr="00FD40C3">
        <w:t xml:space="preserve">Apabila pengguna menginginkan untuk memeriksa esai dengan bahasa Indonesia dan metode penilaian jamak, maka pengguna akan mengunggah jawaban pengajar, berkas CSV jawaban pelajar, dan nama kolom untuk nama dan jawaban. Pada tahap ini, </w:t>
      </w:r>
      <w:r w:rsidRPr="00FD40C3">
        <w:rPr>
          <w:i/>
          <w:iCs/>
        </w:rPr>
        <w:t>backend</w:t>
      </w:r>
      <w:r w:rsidRPr="00FD40C3">
        <w:t xml:space="preserve"> mendapatkan permintaan </w:t>
      </w:r>
      <w:r w:rsidRPr="00FD40C3">
        <w:rPr>
          <w:i/>
          <w:iCs/>
        </w:rPr>
        <w:t>post</w:t>
      </w:r>
      <w:r w:rsidRPr="00FD40C3">
        <w:t xml:space="preserve"> pada rute “/idbulk” dan menjalankan model </w:t>
      </w:r>
      <w:r w:rsidRPr="00FD40C3">
        <w:rPr>
          <w:i/>
          <w:iCs/>
        </w:rPr>
        <w:t>machine learning</w:t>
      </w:r>
      <w:r w:rsidRPr="00FD40C3">
        <w:t xml:space="preserve"> bahasa Indonesia untuk melakukan penilaian tersebut. Setelahnya, </w:t>
      </w:r>
      <w:r w:rsidRPr="00FD40C3">
        <w:rPr>
          <w:i/>
          <w:iCs/>
        </w:rPr>
        <w:t>backend</w:t>
      </w:r>
      <w:r w:rsidRPr="00FD40C3">
        <w:t xml:space="preserve"> akan menyajikan hasil penilaian kepada pengguna. Rinci dari rute ini dapat dilihat pada </w:t>
      </w:r>
      <w:r w:rsidR="00BE4C69" w:rsidRPr="00FD40C3">
        <w:t>Kode</w:t>
      </w:r>
      <w:r w:rsidRPr="00FD40C3">
        <w:t xml:space="preserve"> 4.7.</w:t>
      </w:r>
    </w:p>
    <w:p w14:paraId="218EA324" w14:textId="77777777" w:rsidR="003D5A4A" w:rsidRPr="00FD40C3" w:rsidRDefault="003D5A4A" w:rsidP="003D5A4A">
      <w:pPr>
        <w:ind w:firstLine="0"/>
      </w:pPr>
    </w:p>
    <w:tbl>
      <w:tblPr>
        <w:tblStyle w:val="TableGrid"/>
        <w:tblW w:w="0" w:type="auto"/>
        <w:jc w:val="center"/>
        <w:tblLook w:val="04A0" w:firstRow="1" w:lastRow="0" w:firstColumn="1" w:lastColumn="0" w:noHBand="0" w:noVBand="1"/>
      </w:tblPr>
      <w:tblGrid>
        <w:gridCol w:w="8439"/>
      </w:tblGrid>
      <w:tr w:rsidR="003D5A4A" w:rsidRPr="00FD40C3" w14:paraId="0C599A87" w14:textId="77777777" w:rsidTr="003A7332">
        <w:trPr>
          <w:jc w:val="center"/>
        </w:trPr>
        <w:tc>
          <w:tcPr>
            <w:tcW w:w="0" w:type="auto"/>
          </w:tcPr>
          <w:p w14:paraId="781555B2" w14:textId="77777777" w:rsidR="003D5A4A" w:rsidRPr="00FD40C3" w:rsidRDefault="003D5A4A" w:rsidP="003A7332">
            <w:pPr>
              <w:pStyle w:val="Code"/>
              <w:rPr>
                <w:lang w:val="id-ID"/>
              </w:rPr>
            </w:pPr>
            <w:r w:rsidRPr="00FD40C3">
              <w:rPr>
                <w:lang w:val="id-ID"/>
              </w:rPr>
              <w:t>app.post("/idbulk", upload.single("studentAnswers"), async (req, res) =&gt; {</w:t>
            </w:r>
          </w:p>
          <w:p w14:paraId="658581A7" w14:textId="77777777" w:rsidR="003D5A4A" w:rsidRPr="00FD40C3" w:rsidRDefault="003D5A4A" w:rsidP="003A7332">
            <w:pPr>
              <w:pStyle w:val="Code"/>
              <w:rPr>
                <w:lang w:val="id-ID"/>
              </w:rPr>
            </w:pPr>
            <w:r w:rsidRPr="00FD40C3">
              <w:rPr>
                <w:lang w:val="id-ID"/>
              </w:rPr>
              <w:t xml:space="preserve">  const { teacherAnswer, nameColumns, answerColumns, language } = req.body;</w:t>
            </w:r>
          </w:p>
          <w:p w14:paraId="4DCBC466" w14:textId="77777777" w:rsidR="003D5A4A" w:rsidRPr="00FD40C3" w:rsidRDefault="003D5A4A" w:rsidP="003A7332">
            <w:pPr>
              <w:pStyle w:val="Code"/>
              <w:rPr>
                <w:lang w:val="id-ID"/>
              </w:rPr>
            </w:pPr>
            <w:r w:rsidRPr="00FD40C3">
              <w:rPr>
                <w:lang w:val="id-ID"/>
              </w:rPr>
              <w:t xml:space="preserve">  let docid = bulkDocumentID;</w:t>
            </w:r>
          </w:p>
          <w:p w14:paraId="1D3A6A01" w14:textId="77777777" w:rsidR="003D5A4A" w:rsidRPr="00FD40C3" w:rsidRDefault="003D5A4A" w:rsidP="003A7332">
            <w:pPr>
              <w:pStyle w:val="Code"/>
              <w:rPr>
                <w:lang w:val="id-ID"/>
              </w:rPr>
            </w:pPr>
          </w:p>
          <w:p w14:paraId="65015FE2" w14:textId="77777777" w:rsidR="003D5A4A" w:rsidRPr="00FD40C3" w:rsidRDefault="003D5A4A" w:rsidP="003A7332">
            <w:pPr>
              <w:pStyle w:val="Code"/>
              <w:rPr>
                <w:lang w:val="id-ID"/>
              </w:rPr>
            </w:pPr>
            <w:r w:rsidRPr="00FD40C3">
              <w:rPr>
                <w:lang w:val="id-ID"/>
              </w:rPr>
              <w:t xml:space="preserve">  let idbulk1 = fs.readFileSync("public/pages/bulkID1.html", "utf-8");</w:t>
            </w:r>
          </w:p>
          <w:p w14:paraId="00C851CC" w14:textId="77777777" w:rsidR="003D5A4A" w:rsidRPr="00FD40C3" w:rsidRDefault="003D5A4A" w:rsidP="003A7332">
            <w:pPr>
              <w:pStyle w:val="Code"/>
              <w:rPr>
                <w:lang w:val="id-ID"/>
              </w:rPr>
            </w:pPr>
            <w:r w:rsidRPr="00FD40C3">
              <w:rPr>
                <w:lang w:val="id-ID"/>
              </w:rPr>
              <w:t xml:space="preserve">  let idbulk2 = fs.readFileSync("public/pages/bulkID2.html", "utf-8");</w:t>
            </w:r>
          </w:p>
          <w:p w14:paraId="1FF6B9C8" w14:textId="77777777" w:rsidR="003D5A4A" w:rsidRPr="00FD40C3" w:rsidRDefault="003D5A4A" w:rsidP="003A7332">
            <w:pPr>
              <w:pStyle w:val="Code"/>
              <w:rPr>
                <w:lang w:val="id-ID"/>
              </w:rPr>
            </w:pPr>
            <w:r w:rsidRPr="00FD40C3">
              <w:rPr>
                <w:lang w:val="id-ID"/>
              </w:rPr>
              <w:t xml:space="preserve">  let idbulk3 = fs.readFileSync("public/pages/bulkID3.html", "utf-8");</w:t>
            </w:r>
          </w:p>
          <w:p w14:paraId="5741E9C0" w14:textId="77777777" w:rsidR="003D5A4A" w:rsidRPr="00FD40C3" w:rsidRDefault="003D5A4A" w:rsidP="003A7332">
            <w:pPr>
              <w:pStyle w:val="Code"/>
              <w:rPr>
                <w:lang w:val="id-ID"/>
              </w:rPr>
            </w:pPr>
          </w:p>
          <w:p w14:paraId="16B143A8" w14:textId="77777777" w:rsidR="003D5A4A" w:rsidRPr="00FD40C3" w:rsidRDefault="003D5A4A" w:rsidP="003A7332">
            <w:pPr>
              <w:pStyle w:val="Code"/>
              <w:rPr>
                <w:lang w:val="id-ID"/>
              </w:rPr>
            </w:pPr>
            <w:r w:rsidRPr="00FD40C3">
              <w:rPr>
                <w:lang w:val="id-ID"/>
              </w:rPr>
              <w:lastRenderedPageBreak/>
              <w:t xml:space="preserve">  res.write(idbulk1);</w:t>
            </w:r>
          </w:p>
          <w:p w14:paraId="297D382F" w14:textId="77777777" w:rsidR="003D5A4A" w:rsidRPr="00FD40C3" w:rsidRDefault="003D5A4A" w:rsidP="003A7332">
            <w:pPr>
              <w:pStyle w:val="Code"/>
              <w:rPr>
                <w:lang w:val="id-ID"/>
              </w:rPr>
            </w:pPr>
            <w:r w:rsidRPr="00FD40C3">
              <w:rPr>
                <w:lang w:val="id-ID"/>
              </w:rPr>
              <w:t xml:space="preserve">  res.write("&lt;p&gt;");</w:t>
            </w:r>
          </w:p>
          <w:p w14:paraId="43E126BC" w14:textId="77777777" w:rsidR="003D5A4A" w:rsidRPr="00FD40C3" w:rsidRDefault="003D5A4A" w:rsidP="003A7332">
            <w:pPr>
              <w:pStyle w:val="Code"/>
              <w:rPr>
                <w:lang w:val="id-ID"/>
              </w:rPr>
            </w:pPr>
            <w:r w:rsidRPr="00FD40C3">
              <w:rPr>
                <w:lang w:val="id-ID"/>
              </w:rPr>
              <w:t xml:space="preserve">  res.write(teacherAnswer);</w:t>
            </w:r>
          </w:p>
          <w:p w14:paraId="2F97D4F6" w14:textId="77777777" w:rsidR="003D5A4A" w:rsidRPr="00FD40C3" w:rsidRDefault="003D5A4A" w:rsidP="003A7332">
            <w:pPr>
              <w:pStyle w:val="Code"/>
              <w:rPr>
                <w:lang w:val="id-ID"/>
              </w:rPr>
            </w:pPr>
            <w:r w:rsidRPr="00FD40C3">
              <w:rPr>
                <w:lang w:val="id-ID"/>
              </w:rPr>
              <w:t xml:space="preserve">  res.write("&lt;/p&gt;");</w:t>
            </w:r>
          </w:p>
          <w:p w14:paraId="6ED1B2F6" w14:textId="77777777" w:rsidR="003D5A4A" w:rsidRPr="00FD40C3" w:rsidRDefault="003D5A4A" w:rsidP="003A7332">
            <w:pPr>
              <w:pStyle w:val="Code"/>
              <w:rPr>
                <w:lang w:val="id-ID"/>
              </w:rPr>
            </w:pPr>
            <w:r w:rsidRPr="00FD40C3">
              <w:rPr>
                <w:lang w:val="id-ID"/>
              </w:rPr>
              <w:t xml:space="preserve">  res.write(idbulk2);</w:t>
            </w:r>
          </w:p>
          <w:p w14:paraId="7DCB8026" w14:textId="77777777" w:rsidR="003D5A4A" w:rsidRPr="00FD40C3" w:rsidRDefault="003D5A4A" w:rsidP="003A7332">
            <w:pPr>
              <w:pStyle w:val="Code"/>
              <w:rPr>
                <w:lang w:val="id-ID"/>
              </w:rPr>
            </w:pPr>
          </w:p>
          <w:p w14:paraId="03002A85" w14:textId="77777777" w:rsidR="003D5A4A" w:rsidRPr="00FD40C3" w:rsidRDefault="003D5A4A" w:rsidP="003A7332">
            <w:pPr>
              <w:pStyle w:val="Code"/>
              <w:rPr>
                <w:lang w:val="id-ID"/>
              </w:rPr>
            </w:pPr>
            <w:r w:rsidRPr="00FD40C3">
              <w:rPr>
                <w:lang w:val="id-ID"/>
              </w:rPr>
              <w:t xml:space="preserve">  const sources = await CSVToJSON().fromFile("./" + docid + ".csv");</w:t>
            </w:r>
          </w:p>
          <w:p w14:paraId="386BD568" w14:textId="77777777" w:rsidR="003D5A4A" w:rsidRPr="00FD40C3" w:rsidRDefault="003D5A4A" w:rsidP="003A7332">
            <w:pPr>
              <w:pStyle w:val="Code"/>
              <w:rPr>
                <w:lang w:val="id-ID"/>
              </w:rPr>
            </w:pPr>
          </w:p>
          <w:p w14:paraId="1BE6CD41" w14:textId="77777777" w:rsidR="003D5A4A" w:rsidRPr="00FD40C3" w:rsidRDefault="003D5A4A" w:rsidP="003A7332">
            <w:pPr>
              <w:pStyle w:val="Code"/>
              <w:rPr>
                <w:lang w:val="id-ID"/>
              </w:rPr>
            </w:pPr>
            <w:r w:rsidRPr="00FD40C3">
              <w:rPr>
                <w:lang w:val="id-ID"/>
              </w:rPr>
              <w:t xml:space="preserve">  if (</w:t>
            </w:r>
          </w:p>
          <w:p w14:paraId="005CF243" w14:textId="77777777" w:rsidR="003D5A4A" w:rsidRPr="00FD40C3" w:rsidRDefault="003D5A4A" w:rsidP="003A7332">
            <w:pPr>
              <w:pStyle w:val="Code"/>
              <w:rPr>
                <w:lang w:val="id-ID"/>
              </w:rPr>
            </w:pPr>
            <w:r w:rsidRPr="00FD40C3">
              <w:rPr>
                <w:lang w:val="id-ID"/>
              </w:rPr>
              <w:t xml:space="preserve">    sources[0][nameColumns] == undefined &amp;&amp;</w:t>
            </w:r>
          </w:p>
          <w:p w14:paraId="08C697EF" w14:textId="77777777" w:rsidR="003D5A4A" w:rsidRPr="00FD40C3" w:rsidRDefault="003D5A4A" w:rsidP="003A7332">
            <w:pPr>
              <w:pStyle w:val="Code"/>
              <w:rPr>
                <w:lang w:val="id-ID"/>
              </w:rPr>
            </w:pPr>
            <w:r w:rsidRPr="00FD40C3">
              <w:rPr>
                <w:lang w:val="id-ID"/>
              </w:rPr>
              <w:t xml:space="preserve">    sources[0][answerColumns] == undefined</w:t>
            </w:r>
          </w:p>
          <w:p w14:paraId="45BF6A04" w14:textId="77777777" w:rsidR="003D5A4A" w:rsidRPr="00FD40C3" w:rsidRDefault="003D5A4A" w:rsidP="003A7332">
            <w:pPr>
              <w:pStyle w:val="Code"/>
              <w:rPr>
                <w:lang w:val="id-ID"/>
              </w:rPr>
            </w:pPr>
            <w:r w:rsidRPr="00FD40C3">
              <w:rPr>
                <w:lang w:val="id-ID"/>
              </w:rPr>
              <w:t xml:space="preserve">  ) {</w:t>
            </w:r>
          </w:p>
          <w:p w14:paraId="5B52FA87" w14:textId="77777777" w:rsidR="003D5A4A" w:rsidRPr="00FD40C3" w:rsidRDefault="003D5A4A" w:rsidP="003A7332">
            <w:pPr>
              <w:pStyle w:val="Code"/>
              <w:rPr>
                <w:lang w:val="id-ID"/>
              </w:rPr>
            </w:pPr>
            <w:r w:rsidRPr="00FD40C3">
              <w:rPr>
                <w:lang w:val="id-ID"/>
              </w:rPr>
              <w:t xml:space="preserve">  } else {</w:t>
            </w:r>
          </w:p>
          <w:p w14:paraId="1961EADB" w14:textId="77777777" w:rsidR="003D5A4A" w:rsidRPr="00FD40C3" w:rsidRDefault="003D5A4A" w:rsidP="003A7332">
            <w:pPr>
              <w:pStyle w:val="Code"/>
              <w:rPr>
                <w:lang w:val="id-ID"/>
              </w:rPr>
            </w:pPr>
            <w:r w:rsidRPr="00FD40C3">
              <w:rPr>
                <w:lang w:val="id-ID"/>
              </w:rPr>
              <w:t xml:space="preserve">  }</w:t>
            </w:r>
          </w:p>
          <w:p w14:paraId="5C7B96EB" w14:textId="77777777" w:rsidR="003D5A4A" w:rsidRPr="00FD40C3" w:rsidRDefault="003D5A4A" w:rsidP="003A7332">
            <w:pPr>
              <w:pStyle w:val="Code"/>
              <w:rPr>
                <w:lang w:val="id-ID"/>
              </w:rPr>
            </w:pPr>
            <w:r w:rsidRPr="00FD40C3">
              <w:rPr>
                <w:lang w:val="id-ID"/>
              </w:rPr>
              <w:t>});</w:t>
            </w:r>
          </w:p>
        </w:tc>
      </w:tr>
    </w:tbl>
    <w:p w14:paraId="6489E8C2" w14:textId="19B351C4" w:rsidR="003D5A4A" w:rsidRPr="00FD40C3" w:rsidRDefault="003D5A4A" w:rsidP="00BE4C69">
      <w:pPr>
        <w:pStyle w:val="Kode"/>
        <w:rPr>
          <w:lang w:val="id-ID"/>
        </w:rPr>
      </w:pPr>
      <w:bookmarkStart w:id="317" w:name="_Toc153476919"/>
      <w:bookmarkStart w:id="318" w:name="_Toc156335946"/>
      <w:r w:rsidRPr="00FD40C3">
        <w:rPr>
          <w:lang w:val="id-ID"/>
        </w:rPr>
        <w:lastRenderedPageBreak/>
        <w:t>Kode Program Rute /idbulk</w:t>
      </w:r>
      <w:bookmarkEnd w:id="317"/>
      <w:bookmarkEnd w:id="318"/>
    </w:p>
    <w:p w14:paraId="0F548647" w14:textId="77777777" w:rsidR="003D5A4A" w:rsidRPr="00FD40C3" w:rsidRDefault="003D5A4A" w:rsidP="003D5A4A">
      <w:pPr>
        <w:ind w:firstLine="0"/>
      </w:pPr>
    </w:p>
    <w:p w14:paraId="5425C664" w14:textId="0D000528" w:rsidR="003D5A4A" w:rsidRPr="00FD40C3" w:rsidRDefault="003D5A4A" w:rsidP="00AD51BD">
      <w:pPr>
        <w:pStyle w:val="ListParagraph"/>
        <w:numPr>
          <w:ilvl w:val="3"/>
          <w:numId w:val="22"/>
        </w:numPr>
        <w:ind w:left="720"/>
        <w:rPr>
          <w:b/>
          <w:bCs/>
        </w:rPr>
      </w:pPr>
      <w:r w:rsidRPr="00FD40C3">
        <w:rPr>
          <w:b/>
          <w:bCs/>
        </w:rPr>
        <w:t>Konversi Hasil Penilaian Menjadi PDF</w:t>
      </w:r>
    </w:p>
    <w:p w14:paraId="54D27A04" w14:textId="286C40ED" w:rsidR="003D5A4A" w:rsidRPr="00FD40C3" w:rsidRDefault="00201359" w:rsidP="003D5A4A">
      <w:pPr>
        <w:ind w:firstLine="0"/>
      </w:pPr>
      <w:r w:rsidRPr="00FD40C3">
        <w:t>Khusus untuk fungsi penilaian jamak dimana pengguna dapat melihat banyak hasil penilaian esai pelajar, peneliti membuat fitur untuk dapat menyimpan hasil penilaian dengan bentuk PDF.</w:t>
      </w:r>
    </w:p>
    <w:p w14:paraId="5C0393AC" w14:textId="10450395" w:rsidR="00201359" w:rsidRPr="00FD40C3" w:rsidRDefault="00201359" w:rsidP="003D5A4A">
      <w:pPr>
        <w:ind w:firstLine="0"/>
      </w:pPr>
    </w:p>
    <w:tbl>
      <w:tblPr>
        <w:tblStyle w:val="TableGrid"/>
        <w:tblW w:w="0" w:type="auto"/>
        <w:jc w:val="center"/>
        <w:tblLook w:val="04A0" w:firstRow="1" w:lastRow="0" w:firstColumn="1" w:lastColumn="0" w:noHBand="0" w:noVBand="1"/>
      </w:tblPr>
      <w:tblGrid>
        <w:gridCol w:w="8138"/>
      </w:tblGrid>
      <w:tr w:rsidR="00201359" w:rsidRPr="00FD40C3" w14:paraId="3E5885BC" w14:textId="77777777" w:rsidTr="00201359">
        <w:trPr>
          <w:jc w:val="center"/>
        </w:trPr>
        <w:tc>
          <w:tcPr>
            <w:tcW w:w="0" w:type="auto"/>
          </w:tcPr>
          <w:p w14:paraId="4A9440B1" w14:textId="77777777" w:rsidR="00201359" w:rsidRPr="00FD40C3" w:rsidRDefault="00201359" w:rsidP="002C2911">
            <w:pPr>
              <w:pStyle w:val="Code"/>
              <w:rPr>
                <w:lang w:val="id-ID"/>
              </w:rPr>
            </w:pPr>
            <w:r w:rsidRPr="00FD40C3">
              <w:rPr>
                <w:lang w:val="id-ID"/>
              </w:rPr>
              <w:t>document.getElementById("print").addEventListener("click", () =&gt; {</w:t>
            </w:r>
          </w:p>
          <w:p w14:paraId="3482A8FB" w14:textId="0CF67DFE" w:rsidR="00201359" w:rsidRPr="00FD40C3" w:rsidRDefault="00201359" w:rsidP="002C2911">
            <w:pPr>
              <w:pStyle w:val="Code"/>
              <w:rPr>
                <w:lang w:val="id-ID"/>
              </w:rPr>
            </w:pPr>
            <w:r w:rsidRPr="00FD40C3">
              <w:rPr>
                <w:lang w:val="id-ID"/>
              </w:rPr>
              <w:t>document.getElementById("print").style.opacity = 0;</w:t>
            </w:r>
          </w:p>
          <w:p w14:paraId="1399877E" w14:textId="674C2148" w:rsidR="00201359" w:rsidRPr="00FD40C3" w:rsidRDefault="00201359" w:rsidP="002C2911">
            <w:pPr>
              <w:pStyle w:val="Code"/>
              <w:rPr>
                <w:lang w:val="id-ID"/>
              </w:rPr>
            </w:pPr>
            <w:r w:rsidRPr="00FD40C3">
              <w:rPr>
                <w:lang w:val="id-ID"/>
              </w:rPr>
              <w:t>window.print();</w:t>
            </w:r>
          </w:p>
          <w:p w14:paraId="7D5DBB69" w14:textId="77777777" w:rsidR="002C2911" w:rsidRPr="00FD40C3" w:rsidRDefault="00201359" w:rsidP="002C2911">
            <w:pPr>
              <w:pStyle w:val="Code"/>
              <w:rPr>
                <w:lang w:val="id-ID"/>
              </w:rPr>
            </w:pPr>
            <w:r w:rsidRPr="00FD40C3">
              <w:rPr>
                <w:lang w:val="id-ID"/>
              </w:rPr>
              <w:t>document.getElementById("print").style.opacity = 1;</w:t>
            </w:r>
          </w:p>
          <w:p w14:paraId="484C9E0F" w14:textId="61E7315E" w:rsidR="00201359" w:rsidRPr="00FD40C3" w:rsidRDefault="00201359" w:rsidP="002C2911">
            <w:pPr>
              <w:pStyle w:val="Code"/>
              <w:rPr>
                <w:lang w:val="id-ID"/>
              </w:rPr>
            </w:pPr>
            <w:r w:rsidRPr="00FD40C3">
              <w:rPr>
                <w:lang w:val="id-ID"/>
              </w:rPr>
              <w:t>});</w:t>
            </w:r>
          </w:p>
        </w:tc>
      </w:tr>
    </w:tbl>
    <w:p w14:paraId="42A7134A" w14:textId="721A7352" w:rsidR="00201359" w:rsidRPr="00FD40C3" w:rsidRDefault="00201359" w:rsidP="00BE4C69">
      <w:pPr>
        <w:pStyle w:val="Kode"/>
        <w:rPr>
          <w:lang w:val="id-ID"/>
        </w:rPr>
      </w:pPr>
      <w:bookmarkStart w:id="319" w:name="_Toc153476920"/>
      <w:bookmarkStart w:id="320" w:name="_Toc156335947"/>
      <w:r w:rsidRPr="00FD40C3">
        <w:rPr>
          <w:lang w:val="id-ID"/>
        </w:rPr>
        <w:t>Kode Konversi Hasil Penilaian Menjadi PDF</w:t>
      </w:r>
      <w:bookmarkEnd w:id="319"/>
      <w:bookmarkEnd w:id="320"/>
    </w:p>
    <w:p w14:paraId="2A419F9E" w14:textId="32954632" w:rsidR="00201359" w:rsidRPr="00FD40C3" w:rsidRDefault="00201359" w:rsidP="00201359">
      <w:pPr>
        <w:pStyle w:val="Tabel4"/>
        <w:numPr>
          <w:ilvl w:val="0"/>
          <w:numId w:val="0"/>
        </w:numPr>
        <w:jc w:val="both"/>
        <w:rPr>
          <w:lang w:val="id-ID"/>
        </w:rPr>
      </w:pPr>
    </w:p>
    <w:p w14:paraId="23B2B5D2" w14:textId="2CDE8F4E" w:rsidR="00201359" w:rsidRPr="00FD40C3" w:rsidRDefault="00201359" w:rsidP="00201359">
      <w:pPr>
        <w:ind w:firstLine="0"/>
      </w:pPr>
      <w:r w:rsidRPr="00FD40C3">
        <w:t xml:space="preserve">Pada </w:t>
      </w:r>
      <w:r w:rsidR="00C02E66" w:rsidRPr="00FD40C3">
        <w:t>Kode 4.8</w:t>
      </w:r>
      <w:r w:rsidRPr="00FD40C3">
        <w:t xml:space="preserve"> tersebut, </w:t>
      </w:r>
      <w:r w:rsidRPr="00FD40C3">
        <w:rPr>
          <w:i/>
          <w:iCs/>
        </w:rPr>
        <w:t>JavaScript</w:t>
      </w:r>
      <w:r w:rsidRPr="00FD40C3">
        <w:t xml:space="preserve"> dari </w:t>
      </w:r>
      <w:r w:rsidRPr="00FD40C3">
        <w:rPr>
          <w:i/>
          <w:iCs/>
        </w:rPr>
        <w:t>frontend</w:t>
      </w:r>
      <w:r w:rsidRPr="00FD40C3">
        <w:t xml:space="preserve"> hasil penilaian dapat mendeteksi saat pengguna menekan tombol</w:t>
      </w:r>
      <w:r w:rsidR="002A19AA" w:rsidRPr="00FD40C3">
        <w:t xml:space="preserve"> “Export to PDF”</w:t>
      </w:r>
      <w:r w:rsidRPr="00FD40C3">
        <w:t xml:space="preserve"> dengan Id “print”, untuk menjalankan perintah cetak halaman. Namun sebelumnya, akan disembunyikan terlebih dahulu tombol “Export to PDF” yang diklik pengguna agar tidak muncul pada hasil penilaian yang telah dicetak, kemudian setelahnya akan ditampilkan lagi.</w:t>
      </w:r>
    </w:p>
    <w:p w14:paraId="578FE5B0" w14:textId="77777777" w:rsidR="003D5A4A" w:rsidRPr="00FD40C3" w:rsidRDefault="003D5A4A" w:rsidP="003D5A4A">
      <w:pPr>
        <w:ind w:firstLine="0"/>
        <w:rPr>
          <w:b/>
          <w:bCs/>
        </w:rPr>
      </w:pPr>
    </w:p>
    <w:p w14:paraId="2B744C7E" w14:textId="789F294A" w:rsidR="003D5A4A" w:rsidRPr="00FD40C3" w:rsidRDefault="003D5A4A" w:rsidP="00AD51BD">
      <w:pPr>
        <w:pStyle w:val="ListParagraph"/>
        <w:numPr>
          <w:ilvl w:val="3"/>
          <w:numId w:val="22"/>
        </w:numPr>
        <w:ind w:left="720"/>
        <w:rPr>
          <w:b/>
          <w:bCs/>
        </w:rPr>
      </w:pPr>
      <w:r w:rsidRPr="00FD40C3">
        <w:rPr>
          <w:b/>
          <w:bCs/>
        </w:rPr>
        <w:t>Konversi Berkas CSV Menjadi JSON</w:t>
      </w:r>
    </w:p>
    <w:p w14:paraId="137326D0" w14:textId="3CB9F690" w:rsidR="00FB1470" w:rsidRPr="00FD40C3" w:rsidRDefault="002C2911" w:rsidP="00224984">
      <w:pPr>
        <w:ind w:firstLine="0"/>
      </w:pPr>
      <w:r w:rsidRPr="00FD40C3">
        <w:t xml:space="preserve">Sebelum berkas CSV unggahan pengguna dapat digunakan, berkas CSV tersebut perlu diubah menjadi JSON untuk dapat digunakan isinya. Hal ini dilakukan agar </w:t>
      </w:r>
      <w:r w:rsidRPr="00FD40C3">
        <w:rPr>
          <w:i/>
          <w:iCs/>
        </w:rPr>
        <w:t>backend</w:t>
      </w:r>
      <w:r w:rsidRPr="00FD40C3">
        <w:t xml:space="preserve"> dapat menambahkan kolom baru pada berkas CSV yang ingin diperiksa, khususnya untuk men</w:t>
      </w:r>
      <w:r w:rsidR="00FB1470" w:rsidRPr="00FD40C3">
        <w:t>entukan kolom jawaban dan nama pelajar.</w:t>
      </w:r>
    </w:p>
    <w:p w14:paraId="4534BA05" w14:textId="12D12524" w:rsidR="00224984" w:rsidRPr="00FD40C3" w:rsidRDefault="00224984" w:rsidP="00224984">
      <w:pPr>
        <w:ind w:firstLine="0"/>
      </w:pPr>
    </w:p>
    <w:tbl>
      <w:tblPr>
        <w:tblStyle w:val="TableGrid"/>
        <w:tblW w:w="0" w:type="auto"/>
        <w:jc w:val="center"/>
        <w:tblLook w:val="04A0" w:firstRow="1" w:lastRow="0" w:firstColumn="1" w:lastColumn="0" w:noHBand="0" w:noVBand="1"/>
      </w:tblPr>
      <w:tblGrid>
        <w:gridCol w:w="7298"/>
      </w:tblGrid>
      <w:tr w:rsidR="00224984" w:rsidRPr="00FD40C3" w14:paraId="6077F06A" w14:textId="77777777" w:rsidTr="00224984">
        <w:trPr>
          <w:jc w:val="center"/>
        </w:trPr>
        <w:tc>
          <w:tcPr>
            <w:tcW w:w="0" w:type="auto"/>
          </w:tcPr>
          <w:p w14:paraId="5D764523" w14:textId="77777777" w:rsidR="00224984" w:rsidRPr="00FD40C3" w:rsidRDefault="00224984" w:rsidP="00224984">
            <w:pPr>
              <w:pStyle w:val="Code"/>
              <w:rPr>
                <w:lang w:val="id-ID"/>
              </w:rPr>
            </w:pPr>
            <w:r w:rsidRPr="00FD40C3">
              <w:rPr>
                <w:lang w:val="id-ID"/>
              </w:rPr>
              <w:lastRenderedPageBreak/>
              <w:t>CSVToJSON()</w:t>
            </w:r>
          </w:p>
          <w:p w14:paraId="1D47376B" w14:textId="77777777" w:rsidR="00224984" w:rsidRPr="00FD40C3" w:rsidRDefault="00224984" w:rsidP="00224984">
            <w:pPr>
              <w:pStyle w:val="Code"/>
              <w:rPr>
                <w:lang w:val="id-ID"/>
              </w:rPr>
            </w:pPr>
            <w:r w:rsidRPr="00FD40C3">
              <w:rPr>
                <w:lang w:val="id-ID"/>
              </w:rPr>
              <w:t xml:space="preserve">    .fromFile("./" + docid + ".csv")</w:t>
            </w:r>
          </w:p>
          <w:p w14:paraId="5025C655" w14:textId="77777777" w:rsidR="00224984" w:rsidRPr="00FD40C3" w:rsidRDefault="00224984" w:rsidP="00224984">
            <w:pPr>
              <w:pStyle w:val="Code"/>
              <w:rPr>
                <w:lang w:val="id-ID"/>
              </w:rPr>
            </w:pPr>
            <w:r w:rsidRPr="00FD40C3">
              <w:rPr>
                <w:lang w:val="id-ID"/>
              </w:rPr>
              <w:t xml:space="preserve">    .then((source) =&gt; {</w:t>
            </w:r>
          </w:p>
          <w:p w14:paraId="54368923" w14:textId="77777777" w:rsidR="00224984" w:rsidRPr="00FD40C3" w:rsidRDefault="00224984" w:rsidP="00224984">
            <w:pPr>
              <w:pStyle w:val="Code"/>
              <w:rPr>
                <w:lang w:val="id-ID"/>
              </w:rPr>
            </w:pPr>
            <w:r w:rsidRPr="00FD40C3">
              <w:rPr>
                <w:lang w:val="id-ID"/>
              </w:rPr>
              <w:t xml:space="preserve">      for (let i = 0; i &lt; source.length; i++) {</w:t>
            </w:r>
          </w:p>
          <w:p w14:paraId="4B37F0E3" w14:textId="77777777" w:rsidR="00224984" w:rsidRPr="00FD40C3" w:rsidRDefault="00224984" w:rsidP="00224984">
            <w:pPr>
              <w:pStyle w:val="Code"/>
              <w:rPr>
                <w:lang w:val="id-ID"/>
              </w:rPr>
            </w:pPr>
            <w:r w:rsidRPr="00FD40C3">
              <w:rPr>
                <w:lang w:val="id-ID"/>
              </w:rPr>
              <w:t xml:space="preserve">        source[i].keyAnswer = keyAnswer;</w:t>
            </w:r>
          </w:p>
          <w:p w14:paraId="3C2100E4" w14:textId="77777777" w:rsidR="00224984" w:rsidRPr="00FD40C3" w:rsidRDefault="00224984" w:rsidP="00224984">
            <w:pPr>
              <w:pStyle w:val="Code"/>
              <w:rPr>
                <w:lang w:val="id-ID"/>
              </w:rPr>
            </w:pPr>
            <w:r w:rsidRPr="00FD40C3">
              <w:rPr>
                <w:lang w:val="id-ID"/>
              </w:rPr>
              <w:t xml:space="preserve">        source[i].studentAnswer = source[i][answerColumns];</w:t>
            </w:r>
          </w:p>
          <w:p w14:paraId="592C0F28" w14:textId="77777777" w:rsidR="00224984" w:rsidRPr="00FD40C3" w:rsidRDefault="00224984" w:rsidP="00224984">
            <w:pPr>
              <w:pStyle w:val="Code"/>
              <w:rPr>
                <w:lang w:val="id-ID"/>
              </w:rPr>
            </w:pPr>
            <w:r w:rsidRPr="00FD40C3">
              <w:rPr>
                <w:lang w:val="id-ID"/>
              </w:rPr>
              <w:t xml:space="preserve">        source[i].studentName = source[i][studentNames];</w:t>
            </w:r>
          </w:p>
          <w:p w14:paraId="0A4E53B1" w14:textId="77777777" w:rsidR="00224984" w:rsidRPr="00FD40C3" w:rsidRDefault="00224984" w:rsidP="00224984">
            <w:pPr>
              <w:pStyle w:val="Code"/>
              <w:rPr>
                <w:lang w:val="id-ID"/>
              </w:rPr>
            </w:pPr>
            <w:r w:rsidRPr="00FD40C3">
              <w:rPr>
                <w:lang w:val="id-ID"/>
              </w:rPr>
              <w:t xml:space="preserve">      }</w:t>
            </w:r>
          </w:p>
          <w:p w14:paraId="79ED5ED3" w14:textId="77777777" w:rsidR="00224984" w:rsidRPr="00FD40C3" w:rsidRDefault="00224984" w:rsidP="00224984">
            <w:pPr>
              <w:pStyle w:val="Code"/>
              <w:rPr>
                <w:lang w:val="id-ID"/>
              </w:rPr>
            </w:pPr>
            <w:r w:rsidRPr="00FD40C3">
              <w:rPr>
                <w:lang w:val="id-ID"/>
              </w:rPr>
              <w:t xml:space="preserve">      const csv = JSONToCSV(source);</w:t>
            </w:r>
          </w:p>
          <w:p w14:paraId="6A65DA63" w14:textId="225BC754" w:rsidR="00224984" w:rsidRPr="00FD40C3" w:rsidRDefault="00224984" w:rsidP="00224984">
            <w:pPr>
              <w:pStyle w:val="Code"/>
              <w:rPr>
                <w:lang w:val="id-ID"/>
              </w:rPr>
            </w:pPr>
            <w:r w:rsidRPr="00FD40C3">
              <w:rPr>
                <w:lang w:val="id-ID"/>
              </w:rPr>
              <w:t xml:space="preserve">      fs.writeFileSync(docid + ".csv", csv);</w:t>
            </w:r>
          </w:p>
        </w:tc>
      </w:tr>
    </w:tbl>
    <w:p w14:paraId="7C8A88F3" w14:textId="7E80E841" w:rsidR="00224984" w:rsidRPr="00FD40C3" w:rsidRDefault="00224984" w:rsidP="00711F61">
      <w:pPr>
        <w:pStyle w:val="Kode"/>
        <w:rPr>
          <w:lang w:val="id-ID"/>
        </w:rPr>
      </w:pPr>
      <w:bookmarkStart w:id="321" w:name="_Toc153476921"/>
      <w:bookmarkStart w:id="322" w:name="_Toc156335948"/>
      <w:r w:rsidRPr="00FD40C3">
        <w:rPr>
          <w:lang w:val="id-ID"/>
        </w:rPr>
        <w:t>Kode Konversi Berkas CSV ke JSON</w:t>
      </w:r>
      <w:bookmarkEnd w:id="321"/>
      <w:bookmarkEnd w:id="322"/>
    </w:p>
    <w:p w14:paraId="325B0AC3" w14:textId="69B8AC23" w:rsidR="00224984" w:rsidRPr="00FD40C3" w:rsidRDefault="00224984" w:rsidP="00224984">
      <w:pPr>
        <w:ind w:firstLine="0"/>
      </w:pPr>
    </w:p>
    <w:p w14:paraId="6CB097A0" w14:textId="72A09441" w:rsidR="00224984" w:rsidRPr="00FD40C3" w:rsidRDefault="00224984" w:rsidP="00224984">
      <w:pPr>
        <w:ind w:firstLine="0"/>
      </w:pPr>
      <w:r w:rsidRPr="00FD40C3">
        <w:t>Kode program</w:t>
      </w:r>
      <w:r w:rsidR="00250AF3" w:rsidRPr="00FD40C3">
        <w:t xml:space="preserve"> pada Kode 4.9</w:t>
      </w:r>
      <w:r w:rsidRPr="00FD40C3">
        <w:t xml:space="preserve"> diatas menunjukkan konversi berkas CSV menjadi JSON, dimana konten akan ditambah dengan informasi jawaban pelajar, jawaban pelajar, dan nama pelajar. Setelah dilakukan hal tersebut, JSON akan dikonversi kembali menjadi berkas CSV dengan informasi tambahan yang cocok untuk dilakukan pemeriksaan pada model </w:t>
      </w:r>
      <w:r w:rsidRPr="00FD40C3">
        <w:rPr>
          <w:i/>
          <w:iCs/>
        </w:rPr>
        <w:t>machine learning</w:t>
      </w:r>
      <w:r w:rsidRPr="00FD40C3">
        <w:t>.</w:t>
      </w:r>
    </w:p>
    <w:p w14:paraId="1594141F" w14:textId="77777777" w:rsidR="002C2911" w:rsidRPr="00FD40C3" w:rsidRDefault="002C2911" w:rsidP="00A61D02">
      <w:pPr>
        <w:pStyle w:val="Gambar4"/>
        <w:numPr>
          <w:ilvl w:val="0"/>
          <w:numId w:val="0"/>
        </w:numPr>
        <w:jc w:val="both"/>
        <w:rPr>
          <w:lang w:val="id-ID"/>
        </w:rPr>
      </w:pPr>
    </w:p>
    <w:p w14:paraId="4B5A588E" w14:textId="77777777" w:rsidR="00902D8C" w:rsidRPr="00FD40C3" w:rsidRDefault="00902D8C" w:rsidP="00902D8C">
      <w:pPr>
        <w:pStyle w:val="Heading3"/>
        <w:numPr>
          <w:ilvl w:val="0"/>
          <w:numId w:val="40"/>
        </w:numPr>
        <w:ind w:left="540" w:hanging="540"/>
      </w:pPr>
      <w:bookmarkStart w:id="323" w:name="_Toc156587093"/>
      <w:bookmarkStart w:id="324" w:name="_Toc156593638"/>
      <w:bookmarkStart w:id="325" w:name="_Toc156594652"/>
      <w:r w:rsidRPr="00FD40C3">
        <w:t>Child-Process Model Machine Learning</w:t>
      </w:r>
      <w:bookmarkEnd w:id="323"/>
      <w:bookmarkEnd w:id="324"/>
      <w:bookmarkEnd w:id="325"/>
    </w:p>
    <w:p w14:paraId="64041035" w14:textId="184D5DD2" w:rsidR="00902D8C" w:rsidRPr="00FD40C3" w:rsidRDefault="00902D8C" w:rsidP="00902D8C">
      <w:pPr>
        <w:ind w:firstLine="0"/>
      </w:pPr>
      <w:r w:rsidRPr="00FD40C3">
        <w:t xml:space="preserve">Setelah </w:t>
      </w:r>
      <w:r w:rsidRPr="00FD40C3">
        <w:rPr>
          <w:i/>
          <w:iCs/>
        </w:rPr>
        <w:t>backend</w:t>
      </w:r>
      <w:r w:rsidRPr="00FD40C3">
        <w:t xml:space="preserve"> menerima jawaban pengajar dan jawaban pelajar untuk diperiksa, </w:t>
      </w:r>
      <w:r w:rsidRPr="00FD40C3">
        <w:rPr>
          <w:i/>
          <w:iCs/>
        </w:rPr>
        <w:t>backend</w:t>
      </w:r>
      <w:r w:rsidRPr="00FD40C3">
        <w:t xml:space="preserve"> akan mengirimkan jawaban pengajar dan jaw</w:t>
      </w:r>
      <w:r w:rsidR="00F44F69">
        <w:rPr>
          <w:lang w:val="en-US"/>
        </w:rPr>
        <w:t>a</w:t>
      </w:r>
      <w:r w:rsidRPr="00FD40C3">
        <w:t xml:space="preserve">ban pelajar tersebut ke model </w:t>
      </w:r>
      <w:r w:rsidRPr="00FD40C3">
        <w:rPr>
          <w:i/>
          <w:iCs/>
        </w:rPr>
        <w:t>machine learning</w:t>
      </w:r>
      <w:r w:rsidRPr="00FD40C3">
        <w:t xml:space="preserve"> untuk diperiksa melalui metode </w:t>
      </w:r>
      <w:r w:rsidRPr="00FD40C3">
        <w:rPr>
          <w:i/>
          <w:iCs/>
        </w:rPr>
        <w:t>child process</w:t>
      </w:r>
      <w:r w:rsidRPr="00FD40C3">
        <w:t xml:space="preserve"> sesuai dengan bahasa yang pengguna pilih sebelumnya pada </w:t>
      </w:r>
      <w:r w:rsidRPr="00FD40C3">
        <w:rPr>
          <w:i/>
          <w:iCs/>
        </w:rPr>
        <w:t>frontend</w:t>
      </w:r>
      <w:r w:rsidRPr="00FD40C3">
        <w:t xml:space="preserve">. Model </w:t>
      </w:r>
      <w:r w:rsidRPr="00FD40C3">
        <w:rPr>
          <w:i/>
          <w:iCs/>
        </w:rPr>
        <w:t>machine learning</w:t>
      </w:r>
      <w:r w:rsidRPr="00FD40C3">
        <w:t xml:space="preserve"> kemudian akan melakukan penilaian esai otomatis dan akan menghasilkan </w:t>
      </w:r>
      <w:r w:rsidRPr="00FD40C3">
        <w:rPr>
          <w:i/>
          <w:iCs/>
        </w:rPr>
        <w:t>output</w:t>
      </w:r>
      <w:r w:rsidRPr="00FD40C3">
        <w:t xml:space="preserve"> yang akan dikembalikan kepada </w:t>
      </w:r>
      <w:r w:rsidRPr="00FD40C3">
        <w:rPr>
          <w:i/>
          <w:iCs/>
        </w:rPr>
        <w:t>backend</w:t>
      </w:r>
      <w:r w:rsidRPr="00FD40C3">
        <w:t xml:space="preserve">. Setelah </w:t>
      </w:r>
      <w:r w:rsidRPr="00FD40C3">
        <w:rPr>
          <w:i/>
          <w:iCs/>
        </w:rPr>
        <w:t>backend</w:t>
      </w:r>
      <w:r w:rsidRPr="00FD40C3">
        <w:t xml:space="preserve"> menerima hasil penilaian dari model </w:t>
      </w:r>
      <w:r w:rsidRPr="00FD40C3">
        <w:rPr>
          <w:i/>
          <w:iCs/>
        </w:rPr>
        <w:t>machine learning</w:t>
      </w:r>
      <w:r w:rsidRPr="00FD40C3">
        <w:t xml:space="preserve">, maka akan dikirimkan </w:t>
      </w:r>
      <w:r w:rsidRPr="00FD40C3">
        <w:rPr>
          <w:i/>
          <w:iCs/>
        </w:rPr>
        <w:t>frontend</w:t>
      </w:r>
      <w:r w:rsidRPr="00FD40C3">
        <w:t xml:space="preserve"> dengan hasil penilaian untuk dapat dilihat oleh pengguna.</w:t>
      </w:r>
    </w:p>
    <w:p w14:paraId="0AEEAC2E" w14:textId="77777777" w:rsidR="00902D8C" w:rsidRPr="00FD40C3" w:rsidRDefault="00902D8C" w:rsidP="00902D8C">
      <w:pPr>
        <w:ind w:firstLine="0"/>
      </w:pPr>
    </w:p>
    <w:p w14:paraId="01501BE9" w14:textId="77777777" w:rsidR="00902D8C" w:rsidRPr="00FD40C3" w:rsidRDefault="00902D8C" w:rsidP="00902D8C">
      <w:pPr>
        <w:pStyle w:val="ListParagraph"/>
        <w:numPr>
          <w:ilvl w:val="0"/>
          <w:numId w:val="43"/>
        </w:numPr>
        <w:ind w:left="360"/>
        <w:rPr>
          <w:b/>
          <w:bCs/>
        </w:rPr>
      </w:pPr>
      <w:r w:rsidRPr="00FD40C3">
        <w:rPr>
          <w:b/>
          <w:bCs/>
        </w:rPr>
        <w:t>Model Machine Learning Bahasa Inggris</w:t>
      </w:r>
    </w:p>
    <w:p w14:paraId="794B59C9" w14:textId="71C1C26C" w:rsidR="00902D8C" w:rsidRPr="00FD40C3" w:rsidRDefault="00902D8C" w:rsidP="00902D8C">
      <w:pPr>
        <w:ind w:firstLine="0"/>
      </w:pPr>
      <w:r w:rsidRPr="00FD40C3">
        <w:t xml:space="preserve">Model </w:t>
      </w:r>
      <w:r w:rsidRPr="00FD40C3">
        <w:rPr>
          <w:i/>
          <w:iCs/>
        </w:rPr>
        <w:t>machine learning</w:t>
      </w:r>
      <w:r w:rsidRPr="00FD40C3">
        <w:t xml:space="preserve"> bahasa Inggris menerima nama CSV berisi jawaban pengajar dan jawaban pelajar dari </w:t>
      </w:r>
      <w:r w:rsidRPr="00FD40C3">
        <w:rPr>
          <w:i/>
          <w:iCs/>
        </w:rPr>
        <w:t>backend</w:t>
      </w:r>
      <w:r w:rsidRPr="00FD40C3">
        <w:t xml:space="preserve"> melalui argumen sistem. Model bahasa Inggris memeriksa dokumen CSV yang dibuat oleh </w:t>
      </w:r>
      <w:r w:rsidRPr="00FD40C3">
        <w:rPr>
          <w:i/>
          <w:iCs/>
        </w:rPr>
        <w:t>backend</w:t>
      </w:r>
      <w:r w:rsidRPr="00FD40C3">
        <w:t xml:space="preserve"> untuk diproses seperti pada </w:t>
      </w:r>
      <w:r w:rsidR="00711F61" w:rsidRPr="00FD40C3">
        <w:t>Kode</w:t>
      </w:r>
      <w:r w:rsidRPr="00FD40C3">
        <w:t xml:space="preserve"> 4.</w:t>
      </w:r>
      <w:r w:rsidR="004B3B58" w:rsidRPr="00FD40C3">
        <w:t>10</w:t>
      </w:r>
      <w:r w:rsidRPr="00FD40C3">
        <w:t>.</w:t>
      </w:r>
    </w:p>
    <w:p w14:paraId="5AC0714D" w14:textId="77777777" w:rsidR="00902D8C" w:rsidRPr="00FD40C3" w:rsidRDefault="00902D8C" w:rsidP="00902D8C">
      <w:pPr>
        <w:ind w:firstLine="0"/>
      </w:pPr>
    </w:p>
    <w:tbl>
      <w:tblPr>
        <w:tblStyle w:val="TableGrid"/>
        <w:tblW w:w="0" w:type="auto"/>
        <w:jc w:val="center"/>
        <w:tblLook w:val="04A0" w:firstRow="1" w:lastRow="0" w:firstColumn="1" w:lastColumn="0" w:noHBand="0" w:noVBand="1"/>
      </w:tblPr>
      <w:tblGrid>
        <w:gridCol w:w="5377"/>
      </w:tblGrid>
      <w:tr w:rsidR="00902D8C" w:rsidRPr="00FD40C3" w14:paraId="437283F8" w14:textId="77777777" w:rsidTr="002306B8">
        <w:trPr>
          <w:jc w:val="center"/>
        </w:trPr>
        <w:tc>
          <w:tcPr>
            <w:tcW w:w="0" w:type="auto"/>
          </w:tcPr>
          <w:p w14:paraId="23C770F7" w14:textId="77777777" w:rsidR="00902D8C" w:rsidRPr="00FD40C3" w:rsidRDefault="00902D8C" w:rsidP="002306B8">
            <w:pPr>
              <w:pStyle w:val="Code"/>
              <w:rPr>
                <w:lang w:val="id-ID"/>
              </w:rPr>
            </w:pPr>
            <w:r w:rsidRPr="00FD40C3">
              <w:rPr>
                <w:lang w:val="id-ID"/>
              </w:rPr>
              <w:t>full_df = pd.read_csv(f"{sys.argv[1]}.csv")</w:t>
            </w:r>
          </w:p>
          <w:p w14:paraId="35456CFA" w14:textId="77777777" w:rsidR="00902D8C" w:rsidRPr="00FD40C3" w:rsidRDefault="00902D8C" w:rsidP="002306B8">
            <w:pPr>
              <w:pStyle w:val="Code"/>
              <w:rPr>
                <w:lang w:val="id-ID"/>
              </w:rPr>
            </w:pPr>
            <w:r w:rsidRPr="00FD40C3">
              <w:rPr>
                <w:lang w:val="id-ID"/>
              </w:rPr>
              <w:t>full_df</w:t>
            </w:r>
          </w:p>
        </w:tc>
      </w:tr>
    </w:tbl>
    <w:p w14:paraId="1B3D9012" w14:textId="77777777" w:rsidR="00902D8C" w:rsidRPr="00FD40C3" w:rsidRDefault="00902D8C" w:rsidP="00711F61">
      <w:pPr>
        <w:pStyle w:val="Kode"/>
        <w:rPr>
          <w:lang w:val="id-ID"/>
        </w:rPr>
      </w:pPr>
      <w:bookmarkStart w:id="326" w:name="_Toc153476922"/>
      <w:bookmarkStart w:id="327" w:name="_Toc156335949"/>
      <w:r w:rsidRPr="00FD40C3">
        <w:rPr>
          <w:lang w:val="id-ID"/>
        </w:rPr>
        <w:t>Model Bahasa Inggris Menerima Nama Berkas CSV</w:t>
      </w:r>
      <w:bookmarkEnd w:id="326"/>
      <w:bookmarkEnd w:id="327"/>
    </w:p>
    <w:p w14:paraId="23CCC740" w14:textId="77777777" w:rsidR="00902D8C" w:rsidRPr="00FD40C3" w:rsidRDefault="00902D8C" w:rsidP="00902D8C">
      <w:pPr>
        <w:pStyle w:val="Gambar4"/>
        <w:numPr>
          <w:ilvl w:val="0"/>
          <w:numId w:val="0"/>
        </w:numPr>
        <w:jc w:val="both"/>
        <w:rPr>
          <w:lang w:val="id-ID"/>
        </w:rPr>
      </w:pPr>
    </w:p>
    <w:p w14:paraId="0204AB62" w14:textId="093C803D" w:rsidR="00902D8C" w:rsidRPr="00FD40C3" w:rsidRDefault="00902D8C" w:rsidP="00902D8C">
      <w:pPr>
        <w:ind w:firstLine="0"/>
      </w:pPr>
      <w:r w:rsidRPr="00FD40C3">
        <w:lastRenderedPageBreak/>
        <w:t xml:space="preserve">Apabila model telah selesai melakukan penilaian, maka model akan mengirimkan kembali hasil penilaian dalam bentuk JSON ke backend seperti pada </w:t>
      </w:r>
      <w:r w:rsidR="00711F61" w:rsidRPr="00FD40C3">
        <w:t>Kode</w:t>
      </w:r>
      <w:r w:rsidRPr="00FD40C3">
        <w:t xml:space="preserve"> 4.</w:t>
      </w:r>
      <w:r w:rsidR="004B3B58" w:rsidRPr="00FD40C3">
        <w:t>11</w:t>
      </w:r>
      <w:r w:rsidRPr="00FD40C3">
        <w:t>.</w:t>
      </w:r>
    </w:p>
    <w:p w14:paraId="082F8CDF" w14:textId="77777777" w:rsidR="00902D8C" w:rsidRPr="00FD40C3" w:rsidRDefault="00902D8C" w:rsidP="00902D8C">
      <w:pPr>
        <w:ind w:firstLine="0"/>
      </w:pPr>
    </w:p>
    <w:tbl>
      <w:tblPr>
        <w:tblStyle w:val="TableGrid"/>
        <w:tblW w:w="0" w:type="auto"/>
        <w:jc w:val="center"/>
        <w:tblLook w:val="04A0" w:firstRow="1" w:lastRow="0" w:firstColumn="1" w:lastColumn="0" w:noHBand="0" w:noVBand="1"/>
      </w:tblPr>
      <w:tblGrid>
        <w:gridCol w:w="3097"/>
      </w:tblGrid>
      <w:tr w:rsidR="00902D8C" w:rsidRPr="00FD40C3" w14:paraId="4EB219D3" w14:textId="77777777" w:rsidTr="002306B8">
        <w:trPr>
          <w:jc w:val="center"/>
        </w:trPr>
        <w:tc>
          <w:tcPr>
            <w:tcW w:w="0" w:type="auto"/>
          </w:tcPr>
          <w:p w14:paraId="233BF852" w14:textId="77777777" w:rsidR="00902D8C" w:rsidRPr="00FD40C3" w:rsidRDefault="00902D8C" w:rsidP="002306B8">
            <w:pPr>
              <w:pStyle w:val="Code"/>
              <w:rPr>
                <w:color w:val="000000" w:themeColor="text1"/>
                <w:lang w:val="id-ID"/>
              </w:rPr>
            </w:pPr>
            <w:r w:rsidRPr="00FD40C3">
              <w:rPr>
                <w:color w:val="000000" w:themeColor="text1"/>
                <w:lang w:val="id-ID"/>
              </w:rPr>
              <w:t>print(full_df.to_json())</w:t>
            </w:r>
          </w:p>
        </w:tc>
      </w:tr>
    </w:tbl>
    <w:p w14:paraId="21959F84" w14:textId="77777777" w:rsidR="00902D8C" w:rsidRPr="00FD40C3" w:rsidRDefault="00902D8C" w:rsidP="00711F61">
      <w:pPr>
        <w:pStyle w:val="Kode"/>
        <w:rPr>
          <w:lang w:val="id-ID"/>
        </w:rPr>
      </w:pPr>
      <w:bookmarkStart w:id="328" w:name="_Toc153476923"/>
      <w:bookmarkStart w:id="329" w:name="_Toc156335950"/>
      <w:r w:rsidRPr="00FD40C3">
        <w:rPr>
          <w:lang w:val="id-ID"/>
        </w:rPr>
        <w:t>Model Bahasa Inggris Mengirim Hasil Penilaian</w:t>
      </w:r>
      <w:bookmarkEnd w:id="328"/>
      <w:bookmarkEnd w:id="329"/>
    </w:p>
    <w:p w14:paraId="04153D4F" w14:textId="77777777" w:rsidR="00902D8C" w:rsidRPr="00FD40C3" w:rsidRDefault="00902D8C" w:rsidP="00902D8C">
      <w:pPr>
        <w:pStyle w:val="Gambar4"/>
        <w:numPr>
          <w:ilvl w:val="0"/>
          <w:numId w:val="0"/>
        </w:numPr>
        <w:jc w:val="both"/>
        <w:rPr>
          <w:lang w:val="id-ID"/>
        </w:rPr>
      </w:pPr>
    </w:p>
    <w:p w14:paraId="3DDDB593" w14:textId="77777777" w:rsidR="00902D8C" w:rsidRPr="00FD40C3" w:rsidRDefault="00902D8C" w:rsidP="00902D8C">
      <w:pPr>
        <w:pStyle w:val="ListParagraph"/>
        <w:numPr>
          <w:ilvl w:val="0"/>
          <w:numId w:val="43"/>
        </w:numPr>
        <w:ind w:left="360"/>
        <w:rPr>
          <w:b/>
          <w:bCs/>
        </w:rPr>
      </w:pPr>
      <w:r w:rsidRPr="00FD40C3">
        <w:rPr>
          <w:b/>
          <w:bCs/>
        </w:rPr>
        <w:t>Model Machine Learning Bahasa Indonesia</w:t>
      </w:r>
    </w:p>
    <w:p w14:paraId="7D8B92E1" w14:textId="20E7DED1" w:rsidR="00902D8C" w:rsidRPr="00FD40C3" w:rsidRDefault="00902D8C" w:rsidP="00902D8C">
      <w:pPr>
        <w:ind w:firstLine="0"/>
      </w:pPr>
      <w:r w:rsidRPr="00FD40C3">
        <w:t xml:space="preserve">Model </w:t>
      </w:r>
      <w:r w:rsidRPr="00FD40C3">
        <w:rPr>
          <w:i/>
          <w:iCs/>
        </w:rPr>
        <w:t>machine learning</w:t>
      </w:r>
      <w:r w:rsidRPr="00FD40C3">
        <w:t xml:space="preserve"> bahasa Indonesia menerima jawaban pengajar dan jawaban pelajar berupa teks langsung dari </w:t>
      </w:r>
      <w:r w:rsidRPr="00FD40C3">
        <w:rPr>
          <w:i/>
          <w:iCs/>
        </w:rPr>
        <w:t>backend</w:t>
      </w:r>
      <w:r w:rsidRPr="00FD40C3">
        <w:t xml:space="preserve"> melalui argumen sistem. Hal ini dapat dilihat pada </w:t>
      </w:r>
      <w:r w:rsidR="00711F61" w:rsidRPr="00FD40C3">
        <w:t>Kode</w:t>
      </w:r>
      <w:r w:rsidRPr="00FD40C3">
        <w:t xml:space="preserve"> 4.</w:t>
      </w:r>
      <w:r w:rsidR="00B770CD" w:rsidRPr="00FD40C3">
        <w:t>1</w:t>
      </w:r>
      <w:r w:rsidR="004B3B58" w:rsidRPr="00FD40C3">
        <w:t>2</w:t>
      </w:r>
      <w:r w:rsidRPr="00FD40C3">
        <w:t>.</w:t>
      </w:r>
    </w:p>
    <w:p w14:paraId="6E8EB0B4" w14:textId="77777777" w:rsidR="00902D8C" w:rsidRPr="00FD40C3" w:rsidRDefault="00902D8C" w:rsidP="00902D8C">
      <w:pPr>
        <w:ind w:firstLine="0"/>
      </w:pPr>
    </w:p>
    <w:tbl>
      <w:tblPr>
        <w:tblStyle w:val="TableGrid"/>
        <w:tblW w:w="0" w:type="auto"/>
        <w:jc w:val="center"/>
        <w:tblLook w:val="04A0" w:firstRow="1" w:lastRow="0" w:firstColumn="1" w:lastColumn="0" w:noHBand="0" w:noVBand="1"/>
      </w:tblPr>
      <w:tblGrid>
        <w:gridCol w:w="4297"/>
      </w:tblGrid>
      <w:tr w:rsidR="00902D8C" w:rsidRPr="00FD40C3" w14:paraId="7D13F218" w14:textId="77777777" w:rsidTr="002306B8">
        <w:trPr>
          <w:jc w:val="center"/>
        </w:trPr>
        <w:tc>
          <w:tcPr>
            <w:tcW w:w="0" w:type="auto"/>
          </w:tcPr>
          <w:p w14:paraId="731DEA0A" w14:textId="77777777" w:rsidR="00902D8C" w:rsidRPr="00FD40C3" w:rsidRDefault="00902D8C" w:rsidP="002306B8">
            <w:pPr>
              <w:pStyle w:val="Code"/>
              <w:rPr>
                <w:lang w:val="id-ID"/>
              </w:rPr>
            </w:pPr>
            <w:r w:rsidRPr="00FD40C3">
              <w:rPr>
                <w:lang w:val="id-ID"/>
              </w:rPr>
              <w:t># print("Masukkan Kunci Jawaban:")</w:t>
            </w:r>
          </w:p>
          <w:p w14:paraId="5DA87D30" w14:textId="77777777" w:rsidR="00902D8C" w:rsidRPr="00FD40C3" w:rsidRDefault="00902D8C" w:rsidP="002306B8">
            <w:pPr>
              <w:pStyle w:val="Code"/>
              <w:rPr>
                <w:lang w:val="id-ID"/>
              </w:rPr>
            </w:pPr>
            <w:r w:rsidRPr="00FD40C3">
              <w:rPr>
                <w:lang w:val="id-ID"/>
              </w:rPr>
              <w:t>kj = sys.argv[1]</w:t>
            </w:r>
          </w:p>
          <w:p w14:paraId="23D78882" w14:textId="77777777" w:rsidR="00902D8C" w:rsidRPr="00FD40C3" w:rsidRDefault="00902D8C" w:rsidP="002306B8">
            <w:pPr>
              <w:pStyle w:val="Code"/>
              <w:rPr>
                <w:lang w:val="id-ID"/>
              </w:rPr>
            </w:pPr>
            <w:r w:rsidRPr="00FD40C3">
              <w:rPr>
                <w:lang w:val="id-ID"/>
              </w:rPr>
              <w:t># print("Masukkan Jawaban Siswa:")</w:t>
            </w:r>
          </w:p>
          <w:p w14:paraId="1E9CB68D" w14:textId="77777777" w:rsidR="00902D8C" w:rsidRPr="00FD40C3" w:rsidRDefault="00902D8C" w:rsidP="002306B8">
            <w:pPr>
              <w:pStyle w:val="Code"/>
              <w:rPr>
                <w:lang w:val="id-ID"/>
              </w:rPr>
            </w:pPr>
            <w:r w:rsidRPr="00FD40C3">
              <w:rPr>
                <w:lang w:val="id-ID"/>
              </w:rPr>
              <w:t>jawaban = sys.argv[2]</w:t>
            </w:r>
          </w:p>
        </w:tc>
      </w:tr>
    </w:tbl>
    <w:p w14:paraId="013B8FBD" w14:textId="77777777" w:rsidR="00902D8C" w:rsidRPr="00FD40C3" w:rsidRDefault="00902D8C" w:rsidP="00711F61">
      <w:pPr>
        <w:pStyle w:val="Kode"/>
        <w:rPr>
          <w:lang w:val="id-ID"/>
        </w:rPr>
      </w:pPr>
      <w:bookmarkStart w:id="330" w:name="_Toc153476924"/>
      <w:bookmarkStart w:id="331" w:name="_Toc156335951"/>
      <w:r w:rsidRPr="00FD40C3">
        <w:rPr>
          <w:lang w:val="id-ID"/>
        </w:rPr>
        <w:t>Model Bahasa Indonesia Menerima Teks Jawaban</w:t>
      </w:r>
      <w:bookmarkEnd w:id="330"/>
      <w:bookmarkEnd w:id="331"/>
    </w:p>
    <w:p w14:paraId="6505F370" w14:textId="77777777" w:rsidR="00902D8C" w:rsidRPr="00FD40C3" w:rsidRDefault="00902D8C" w:rsidP="00902D8C">
      <w:pPr>
        <w:pStyle w:val="Gambar4"/>
        <w:numPr>
          <w:ilvl w:val="0"/>
          <w:numId w:val="0"/>
        </w:numPr>
        <w:jc w:val="both"/>
        <w:rPr>
          <w:lang w:val="id-ID"/>
        </w:rPr>
      </w:pPr>
    </w:p>
    <w:p w14:paraId="30590F38" w14:textId="4AB2B8B1" w:rsidR="00902D8C" w:rsidRPr="00FD40C3" w:rsidRDefault="00902D8C" w:rsidP="00902D8C">
      <w:pPr>
        <w:ind w:firstLine="0"/>
      </w:pPr>
      <w:r w:rsidRPr="00FD40C3">
        <w:t xml:space="preserve">Setelah melakukan penilaian, model akan menuliskan berkas teks berisi hasil penilaian dan sebuah </w:t>
      </w:r>
      <w:r w:rsidRPr="00FD40C3">
        <w:rPr>
          <w:i/>
          <w:iCs/>
        </w:rPr>
        <w:t>output</w:t>
      </w:r>
      <w:r w:rsidRPr="00FD40C3">
        <w:t xml:space="preserve"> “done” sebagai penanda bahwa proses penilaian telah selesai untuk </w:t>
      </w:r>
      <w:r w:rsidRPr="00FD40C3">
        <w:rPr>
          <w:i/>
          <w:iCs/>
        </w:rPr>
        <w:t>backend</w:t>
      </w:r>
      <w:r w:rsidRPr="00FD40C3">
        <w:t>.  Hal ini dapat dilihat pada</w:t>
      </w:r>
      <w:r w:rsidR="00B770CD" w:rsidRPr="00FD40C3">
        <w:t xml:space="preserve"> </w:t>
      </w:r>
      <w:r w:rsidR="00711F61" w:rsidRPr="00FD40C3">
        <w:t>Kode</w:t>
      </w:r>
      <w:r w:rsidRPr="00FD40C3">
        <w:t xml:space="preserve"> 4.</w:t>
      </w:r>
      <w:r w:rsidR="00B770CD" w:rsidRPr="00FD40C3">
        <w:t>1</w:t>
      </w:r>
      <w:r w:rsidR="004B3B58" w:rsidRPr="00FD40C3">
        <w:t>3</w:t>
      </w:r>
      <w:r w:rsidRPr="00FD40C3">
        <w:t xml:space="preserve"> berikut ini.</w:t>
      </w:r>
    </w:p>
    <w:p w14:paraId="63A99C20" w14:textId="77777777" w:rsidR="00902D8C" w:rsidRPr="00FD40C3" w:rsidRDefault="00902D8C" w:rsidP="00902D8C">
      <w:pPr>
        <w:ind w:firstLine="0"/>
      </w:pPr>
    </w:p>
    <w:tbl>
      <w:tblPr>
        <w:tblStyle w:val="TableGrid"/>
        <w:tblW w:w="0" w:type="auto"/>
        <w:jc w:val="center"/>
        <w:tblLook w:val="04A0" w:firstRow="1" w:lastRow="0" w:firstColumn="1" w:lastColumn="0" w:noHBand="0" w:noVBand="1"/>
      </w:tblPr>
      <w:tblGrid>
        <w:gridCol w:w="3817"/>
      </w:tblGrid>
      <w:tr w:rsidR="00902D8C" w:rsidRPr="00FD40C3" w14:paraId="22FB7875" w14:textId="77777777" w:rsidTr="002306B8">
        <w:trPr>
          <w:jc w:val="center"/>
        </w:trPr>
        <w:tc>
          <w:tcPr>
            <w:tcW w:w="0" w:type="auto"/>
          </w:tcPr>
          <w:p w14:paraId="7CD76E15" w14:textId="77777777" w:rsidR="00902D8C" w:rsidRPr="00FD40C3" w:rsidRDefault="00902D8C" w:rsidP="002306B8">
            <w:pPr>
              <w:pStyle w:val="Code"/>
              <w:rPr>
                <w:lang w:val="id-ID"/>
              </w:rPr>
            </w:pPr>
            <w:r w:rsidRPr="00FD40C3">
              <w:rPr>
                <w:lang w:val="id-ID"/>
              </w:rPr>
              <w:t>newfile.write(f"{sctScore}\n")</w:t>
            </w:r>
          </w:p>
          <w:p w14:paraId="6FA7227F" w14:textId="77777777" w:rsidR="00902D8C" w:rsidRPr="00FD40C3" w:rsidRDefault="00902D8C" w:rsidP="002306B8">
            <w:pPr>
              <w:pStyle w:val="Code"/>
              <w:rPr>
                <w:lang w:val="id-ID"/>
              </w:rPr>
            </w:pPr>
            <w:r w:rsidRPr="00FD40C3">
              <w:rPr>
                <w:lang w:val="id-ID"/>
              </w:rPr>
              <w:t>newfile.close()</w:t>
            </w:r>
          </w:p>
          <w:p w14:paraId="79E3608A" w14:textId="77777777" w:rsidR="00902D8C" w:rsidRPr="00FD40C3" w:rsidRDefault="00902D8C" w:rsidP="002306B8">
            <w:pPr>
              <w:pStyle w:val="Code"/>
              <w:rPr>
                <w:lang w:val="id-ID"/>
              </w:rPr>
            </w:pPr>
            <w:r w:rsidRPr="00FD40C3">
              <w:rPr>
                <w:lang w:val="id-ID"/>
              </w:rPr>
              <w:t>print("done")</w:t>
            </w:r>
          </w:p>
        </w:tc>
      </w:tr>
    </w:tbl>
    <w:p w14:paraId="2448F0C1" w14:textId="77777777" w:rsidR="00902D8C" w:rsidRPr="00FD40C3" w:rsidRDefault="00902D8C" w:rsidP="00711F61">
      <w:pPr>
        <w:pStyle w:val="Kode"/>
        <w:rPr>
          <w:lang w:val="id-ID"/>
        </w:rPr>
      </w:pPr>
      <w:bookmarkStart w:id="332" w:name="_Toc153476925"/>
      <w:bookmarkStart w:id="333" w:name="_Toc156335952"/>
      <w:r w:rsidRPr="00FD40C3">
        <w:rPr>
          <w:lang w:val="id-ID"/>
        </w:rPr>
        <w:t>Model Bahasa Indonesia Selesai Melakukan Penilaian</w:t>
      </w:r>
      <w:bookmarkEnd w:id="332"/>
      <w:bookmarkEnd w:id="333"/>
    </w:p>
    <w:p w14:paraId="1D48E432" w14:textId="77777777" w:rsidR="00902D8C" w:rsidRPr="00FD40C3" w:rsidRDefault="00902D8C" w:rsidP="00902D8C">
      <w:pPr>
        <w:ind w:firstLine="0"/>
        <w:rPr>
          <w:b/>
          <w:bCs/>
        </w:rPr>
      </w:pPr>
    </w:p>
    <w:p w14:paraId="681A1311" w14:textId="05AC6D78" w:rsidR="00902D8C" w:rsidRPr="00FD40C3" w:rsidRDefault="00902D8C" w:rsidP="00902D8C">
      <w:pPr>
        <w:pStyle w:val="Heading3"/>
        <w:numPr>
          <w:ilvl w:val="0"/>
          <w:numId w:val="40"/>
        </w:numPr>
        <w:ind w:left="540" w:hanging="540"/>
      </w:pPr>
      <w:bookmarkStart w:id="334" w:name="_Toc156587094"/>
      <w:bookmarkStart w:id="335" w:name="_Toc156593639"/>
      <w:bookmarkStart w:id="336" w:name="_Toc156594653"/>
      <w:r w:rsidRPr="00FD40C3">
        <w:t>Hasil Scenario Testing</w:t>
      </w:r>
      <w:bookmarkEnd w:id="334"/>
      <w:bookmarkEnd w:id="335"/>
      <w:bookmarkEnd w:id="336"/>
    </w:p>
    <w:p w14:paraId="19B8AD4E" w14:textId="25F537EB" w:rsidR="00902D8C" w:rsidRPr="00FD40C3" w:rsidRDefault="00902D8C" w:rsidP="00902D8C">
      <w:pPr>
        <w:ind w:firstLine="0"/>
      </w:pPr>
      <w:r w:rsidRPr="00FD40C3">
        <w:rPr>
          <w:i/>
          <w:iCs/>
        </w:rPr>
        <w:t>Scenario testing</w:t>
      </w:r>
      <w:r w:rsidRPr="00FD40C3">
        <w:t xml:space="preserve"> adalah uji coba yang dilakukan yang termasuk dalam cakupan metode pengembangan yang digunakan, yakni </w:t>
      </w:r>
      <w:r w:rsidRPr="00FD40C3">
        <w:rPr>
          <w:i/>
          <w:iCs/>
        </w:rPr>
        <w:t>Test-Driven Development (TDD)</w:t>
      </w:r>
      <w:r w:rsidRPr="00FD40C3">
        <w:t xml:space="preserve">. </w:t>
      </w:r>
      <w:r w:rsidRPr="00FD40C3">
        <w:rPr>
          <w:i/>
          <w:iCs/>
        </w:rPr>
        <w:t>Scenario testing</w:t>
      </w:r>
      <w:r w:rsidRPr="00FD40C3">
        <w:t xml:space="preserve"> ini dilakukan untuk memastikan bahwa fitur yang dikembangkan bekerja sesuai dengan yang diinginkan. Pada kasus ini, </w:t>
      </w:r>
      <w:r w:rsidRPr="00FD40C3">
        <w:rPr>
          <w:i/>
          <w:iCs/>
        </w:rPr>
        <w:t>scenario testing</w:t>
      </w:r>
      <w:r w:rsidRPr="00FD40C3">
        <w:t xml:space="preserve"> dilakukan untuk memastikan bahwa hasil keluaran pada saat melakukan penilaian esai otomatis pada model </w:t>
      </w:r>
      <w:r w:rsidRPr="00FD40C3">
        <w:rPr>
          <w:i/>
          <w:iCs/>
        </w:rPr>
        <w:t>machine learning</w:t>
      </w:r>
      <w:r w:rsidRPr="00FD40C3">
        <w:t xml:space="preserve"> sama dengan hasil keluaran pada aplikasi</w:t>
      </w:r>
      <w:r w:rsidR="005352DA" w:rsidRPr="00FD40C3">
        <w:t xml:space="preserve"> pada masukkan spesifik</w:t>
      </w:r>
      <w:r w:rsidRPr="00FD40C3">
        <w:t xml:space="preserve">. Hal ini membuktikan bahwa selama proses implementasi model </w:t>
      </w:r>
      <w:r w:rsidRPr="00FD40C3">
        <w:rPr>
          <w:i/>
          <w:iCs/>
        </w:rPr>
        <w:t>machine learning</w:t>
      </w:r>
      <w:r w:rsidRPr="00FD40C3">
        <w:t xml:space="preserve">, keaslian model tetap terjaga dan tidak terjadi adanya perubahan atas pengaruh implementasi pada aplikasi web yang dikembangkan pada penelitian </w:t>
      </w:r>
      <w:r w:rsidRPr="00FD40C3">
        <w:lastRenderedPageBreak/>
        <w:t xml:space="preserve">ini. Dengan itu, pada Tabel 4.1 berikut dapat diperhatikan hasil </w:t>
      </w:r>
      <w:r w:rsidRPr="00FD40C3">
        <w:rPr>
          <w:i/>
          <w:iCs/>
        </w:rPr>
        <w:t>scenario testing</w:t>
      </w:r>
      <w:r w:rsidRPr="00FD40C3">
        <w:t xml:space="preserve"> yang dilakukan pada pengembangan aplikasi terkait.</w:t>
      </w:r>
    </w:p>
    <w:p w14:paraId="5CDD48E0" w14:textId="77777777" w:rsidR="00902D8C" w:rsidRPr="00FD40C3" w:rsidRDefault="00902D8C" w:rsidP="00902D8C">
      <w:pPr>
        <w:ind w:firstLine="0"/>
      </w:pPr>
    </w:p>
    <w:p w14:paraId="3041946A" w14:textId="77777777" w:rsidR="00902D8C" w:rsidRPr="00FD40C3" w:rsidRDefault="00902D8C" w:rsidP="00902D8C">
      <w:pPr>
        <w:pStyle w:val="Tabel4"/>
        <w:rPr>
          <w:lang w:val="id-ID"/>
        </w:rPr>
      </w:pPr>
      <w:bookmarkStart w:id="337" w:name="_Toc153476926"/>
      <w:bookmarkStart w:id="338" w:name="_Toc156335900"/>
      <w:r w:rsidRPr="00FD40C3">
        <w:rPr>
          <w:lang w:val="id-ID"/>
        </w:rPr>
        <w:t>Hasil Scenario Testing</w:t>
      </w:r>
      <w:bookmarkEnd w:id="337"/>
      <w:bookmarkEnd w:id="338"/>
    </w:p>
    <w:tbl>
      <w:tblPr>
        <w:tblStyle w:val="TableGrid"/>
        <w:tblW w:w="0" w:type="auto"/>
        <w:tblLook w:val="04A0" w:firstRow="1" w:lastRow="0" w:firstColumn="1" w:lastColumn="0" w:noHBand="0" w:noVBand="1"/>
      </w:tblPr>
      <w:tblGrid>
        <w:gridCol w:w="1137"/>
        <w:gridCol w:w="1691"/>
        <w:gridCol w:w="2134"/>
        <w:gridCol w:w="1338"/>
        <w:gridCol w:w="1229"/>
        <w:gridCol w:w="910"/>
      </w:tblGrid>
      <w:tr w:rsidR="00902D8C" w:rsidRPr="00FD40C3" w14:paraId="273FC86E" w14:textId="77777777" w:rsidTr="00137571">
        <w:trPr>
          <w:tblHeader/>
        </w:trPr>
        <w:tc>
          <w:tcPr>
            <w:tcW w:w="1137" w:type="dxa"/>
          </w:tcPr>
          <w:p w14:paraId="5EE77495" w14:textId="77777777" w:rsidR="00902D8C" w:rsidRPr="00FD40C3" w:rsidRDefault="00902D8C" w:rsidP="00137571">
            <w:pPr>
              <w:ind w:firstLine="0"/>
              <w:jc w:val="center"/>
              <w:rPr>
                <w:b/>
                <w:bCs/>
              </w:rPr>
            </w:pPr>
            <w:r w:rsidRPr="00FD40C3">
              <w:rPr>
                <w:b/>
                <w:bCs/>
              </w:rPr>
              <w:t>Skenario</w:t>
            </w:r>
          </w:p>
        </w:tc>
        <w:tc>
          <w:tcPr>
            <w:tcW w:w="1904" w:type="dxa"/>
          </w:tcPr>
          <w:p w14:paraId="70705C4E" w14:textId="77777777" w:rsidR="00902D8C" w:rsidRPr="00FD40C3" w:rsidRDefault="00902D8C" w:rsidP="00137571">
            <w:pPr>
              <w:ind w:firstLine="0"/>
              <w:jc w:val="center"/>
              <w:rPr>
                <w:b/>
                <w:bCs/>
              </w:rPr>
            </w:pPr>
            <w:r w:rsidRPr="00FD40C3">
              <w:rPr>
                <w:b/>
                <w:bCs/>
              </w:rPr>
              <w:t>Masukkan Jawaban Pengajar</w:t>
            </w:r>
          </w:p>
        </w:tc>
        <w:tc>
          <w:tcPr>
            <w:tcW w:w="2241" w:type="dxa"/>
          </w:tcPr>
          <w:p w14:paraId="219216EC" w14:textId="77777777" w:rsidR="00902D8C" w:rsidRPr="00FD40C3" w:rsidRDefault="00902D8C" w:rsidP="00137571">
            <w:pPr>
              <w:ind w:firstLine="0"/>
              <w:jc w:val="center"/>
              <w:rPr>
                <w:b/>
                <w:bCs/>
              </w:rPr>
            </w:pPr>
            <w:r w:rsidRPr="00FD40C3">
              <w:rPr>
                <w:b/>
                <w:bCs/>
              </w:rPr>
              <w:t>Masukkan Jawaban Pelajar</w:t>
            </w:r>
          </w:p>
        </w:tc>
        <w:tc>
          <w:tcPr>
            <w:tcW w:w="1340" w:type="dxa"/>
          </w:tcPr>
          <w:p w14:paraId="7C861580" w14:textId="77777777" w:rsidR="00902D8C" w:rsidRPr="00FD40C3" w:rsidRDefault="00902D8C" w:rsidP="00137571">
            <w:pPr>
              <w:ind w:firstLine="0"/>
              <w:jc w:val="center"/>
              <w:rPr>
                <w:b/>
                <w:bCs/>
              </w:rPr>
            </w:pPr>
            <w:r w:rsidRPr="00FD40C3">
              <w:rPr>
                <w:b/>
                <w:bCs/>
              </w:rPr>
              <w:t>Ekspektasi Keluaran</w:t>
            </w:r>
          </w:p>
        </w:tc>
        <w:tc>
          <w:tcPr>
            <w:tcW w:w="1190" w:type="dxa"/>
          </w:tcPr>
          <w:p w14:paraId="3EF3D16D" w14:textId="77777777" w:rsidR="00902D8C" w:rsidRPr="00FD40C3" w:rsidRDefault="00902D8C" w:rsidP="00137571">
            <w:pPr>
              <w:ind w:firstLine="0"/>
              <w:jc w:val="center"/>
              <w:rPr>
                <w:b/>
                <w:bCs/>
              </w:rPr>
            </w:pPr>
            <w:r w:rsidRPr="00FD40C3">
              <w:rPr>
                <w:b/>
                <w:bCs/>
              </w:rPr>
              <w:t>Keluaran</w:t>
            </w:r>
          </w:p>
        </w:tc>
        <w:tc>
          <w:tcPr>
            <w:tcW w:w="627" w:type="dxa"/>
          </w:tcPr>
          <w:p w14:paraId="2AB61B3D" w14:textId="77777777" w:rsidR="00902D8C" w:rsidRPr="00FD40C3" w:rsidRDefault="00902D8C" w:rsidP="00137571">
            <w:pPr>
              <w:ind w:firstLine="0"/>
              <w:jc w:val="center"/>
              <w:rPr>
                <w:b/>
                <w:bCs/>
              </w:rPr>
            </w:pPr>
            <w:r w:rsidRPr="00FD40C3">
              <w:rPr>
                <w:b/>
                <w:bCs/>
              </w:rPr>
              <w:t>Sukses</w:t>
            </w:r>
          </w:p>
        </w:tc>
      </w:tr>
      <w:tr w:rsidR="00902D8C" w:rsidRPr="00FD40C3" w14:paraId="62FF1A4C" w14:textId="77777777" w:rsidTr="000628ED">
        <w:tc>
          <w:tcPr>
            <w:tcW w:w="1137" w:type="dxa"/>
          </w:tcPr>
          <w:p w14:paraId="54F8F28F" w14:textId="77777777" w:rsidR="00902D8C" w:rsidRPr="00FD40C3" w:rsidRDefault="00902D8C" w:rsidP="00137571">
            <w:r w:rsidRPr="00FD40C3">
              <w:t>SC1</w:t>
            </w:r>
          </w:p>
        </w:tc>
        <w:tc>
          <w:tcPr>
            <w:tcW w:w="1904" w:type="dxa"/>
          </w:tcPr>
          <w:p w14:paraId="6D7E468A" w14:textId="77777777" w:rsidR="00902D8C" w:rsidRPr="00FD40C3" w:rsidRDefault="00902D8C" w:rsidP="00137571">
            <w:r w:rsidRPr="00FD40C3">
              <w:t xml:space="preserve">Teks untuk uji coba jawaban tunggal “The testing stage can influence both the coding stage (phase 5) and the solution refinement stage (phase 7)” </w:t>
            </w:r>
          </w:p>
        </w:tc>
        <w:tc>
          <w:tcPr>
            <w:tcW w:w="2241" w:type="dxa"/>
          </w:tcPr>
          <w:p w14:paraId="2065203C" w14:textId="77777777" w:rsidR="00902D8C" w:rsidRPr="00FD40C3" w:rsidRDefault="00902D8C" w:rsidP="00137571">
            <w:r w:rsidRPr="00FD40C3">
              <w:t>Teks untuk uji coba tunggal “The implementation phase and the maintenance phase are effected”</w:t>
            </w:r>
          </w:p>
        </w:tc>
        <w:tc>
          <w:tcPr>
            <w:tcW w:w="1340" w:type="dxa"/>
            <w:shd w:val="clear" w:color="auto" w:fill="FFFFFF" w:themeFill="background1"/>
          </w:tcPr>
          <w:p w14:paraId="62925A43" w14:textId="49817943" w:rsidR="00902D8C" w:rsidRPr="00FD40C3" w:rsidRDefault="000628ED" w:rsidP="000628ED">
            <w:pPr>
              <w:ind w:firstLine="0"/>
            </w:pPr>
            <w:r w:rsidRPr="00FD40C3">
              <w:t>1.128299 dari 5.0</w:t>
            </w:r>
          </w:p>
        </w:tc>
        <w:tc>
          <w:tcPr>
            <w:tcW w:w="1190" w:type="dxa"/>
          </w:tcPr>
          <w:p w14:paraId="239DAC96" w14:textId="77777777" w:rsidR="00902D8C" w:rsidRPr="00FD40C3" w:rsidRDefault="00902D8C" w:rsidP="00137571">
            <w:pPr>
              <w:ind w:firstLine="0"/>
            </w:pPr>
            <w:r w:rsidRPr="00FD40C3">
              <w:t>22%</w:t>
            </w:r>
          </w:p>
        </w:tc>
        <w:tc>
          <w:tcPr>
            <w:tcW w:w="627" w:type="dxa"/>
          </w:tcPr>
          <w:p w14:paraId="72F2ADB6" w14:textId="77777777" w:rsidR="00902D8C" w:rsidRPr="00FD40C3" w:rsidRDefault="00902D8C" w:rsidP="00137571">
            <w:pPr>
              <w:ind w:firstLine="0"/>
              <w:jc w:val="center"/>
            </w:pPr>
            <w:r w:rsidRPr="00FD40C3">
              <w:t>Ya</w:t>
            </w:r>
          </w:p>
        </w:tc>
      </w:tr>
      <w:tr w:rsidR="00902D8C" w:rsidRPr="00FD40C3" w14:paraId="66AF7A05" w14:textId="77777777" w:rsidTr="00137571">
        <w:tc>
          <w:tcPr>
            <w:tcW w:w="1137" w:type="dxa"/>
          </w:tcPr>
          <w:p w14:paraId="6FA0C720" w14:textId="77777777" w:rsidR="00902D8C" w:rsidRPr="00FD40C3" w:rsidRDefault="00902D8C" w:rsidP="00137571">
            <w:r w:rsidRPr="00FD40C3">
              <w:t>SC2</w:t>
            </w:r>
          </w:p>
        </w:tc>
        <w:tc>
          <w:tcPr>
            <w:tcW w:w="1904" w:type="dxa"/>
          </w:tcPr>
          <w:p w14:paraId="0603F796" w14:textId="77777777" w:rsidR="00902D8C" w:rsidRPr="00FD40C3" w:rsidRDefault="00902D8C" w:rsidP="00137571">
            <w:r w:rsidRPr="00FD40C3">
              <w:t>Teks untuk uji coba masal “To sumulate the behaviour of portions of the desired software product.”</w:t>
            </w:r>
          </w:p>
        </w:tc>
        <w:tc>
          <w:tcPr>
            <w:tcW w:w="2241" w:type="dxa"/>
          </w:tcPr>
          <w:p w14:paraId="613DEAC4" w14:textId="77777777" w:rsidR="00902D8C" w:rsidRPr="00FD40C3" w:rsidRDefault="00902D8C" w:rsidP="00137571">
            <w:r w:rsidRPr="00FD40C3">
              <w:t>Dokumen CSV berisi jawaban pelajar (“dataset.csv”)</w:t>
            </w:r>
          </w:p>
        </w:tc>
        <w:tc>
          <w:tcPr>
            <w:tcW w:w="1340" w:type="dxa"/>
          </w:tcPr>
          <w:p w14:paraId="1F6440AA" w14:textId="429FAE40" w:rsidR="00902D8C" w:rsidRPr="00FD40C3" w:rsidRDefault="00377D1C" w:rsidP="00137571">
            <w:pPr>
              <w:ind w:firstLine="0"/>
            </w:pPr>
            <w:r w:rsidRPr="00FD40C3">
              <w:t>Hasil Penilaian dari 0.0 sampai dengan 5.0</w:t>
            </w:r>
          </w:p>
        </w:tc>
        <w:tc>
          <w:tcPr>
            <w:tcW w:w="1190" w:type="dxa"/>
          </w:tcPr>
          <w:p w14:paraId="64117CF7" w14:textId="77777777" w:rsidR="00902D8C" w:rsidRPr="00FD40C3" w:rsidRDefault="00902D8C" w:rsidP="00137571">
            <w:pPr>
              <w:ind w:firstLine="0"/>
            </w:pPr>
            <w:r w:rsidRPr="00FD40C3">
              <w:t>Persentase Hasil Penilaian</w:t>
            </w:r>
          </w:p>
        </w:tc>
        <w:tc>
          <w:tcPr>
            <w:tcW w:w="627" w:type="dxa"/>
          </w:tcPr>
          <w:p w14:paraId="0DF40D50" w14:textId="77777777" w:rsidR="00902D8C" w:rsidRPr="00FD40C3" w:rsidRDefault="00902D8C" w:rsidP="00137571">
            <w:pPr>
              <w:ind w:firstLine="0"/>
              <w:jc w:val="center"/>
            </w:pPr>
            <w:r w:rsidRPr="00FD40C3">
              <w:t>Ya</w:t>
            </w:r>
          </w:p>
        </w:tc>
      </w:tr>
      <w:tr w:rsidR="00902D8C" w:rsidRPr="00FD40C3" w14:paraId="4EFEDE2D" w14:textId="77777777" w:rsidTr="00137571">
        <w:tc>
          <w:tcPr>
            <w:tcW w:w="1137" w:type="dxa"/>
          </w:tcPr>
          <w:p w14:paraId="74E9085A" w14:textId="77777777" w:rsidR="00902D8C" w:rsidRPr="00FD40C3" w:rsidRDefault="00902D8C" w:rsidP="00137571">
            <w:r w:rsidRPr="00FD40C3">
              <w:t>SC3</w:t>
            </w:r>
          </w:p>
        </w:tc>
        <w:tc>
          <w:tcPr>
            <w:tcW w:w="1904" w:type="dxa"/>
          </w:tcPr>
          <w:p w14:paraId="2AF24C2C" w14:textId="77777777" w:rsidR="00902D8C" w:rsidRPr="00FD40C3" w:rsidRDefault="00902D8C" w:rsidP="00137571">
            <w:pPr>
              <w:rPr>
                <w:color w:val="000000"/>
              </w:rPr>
            </w:pPr>
            <w:r w:rsidRPr="00FD40C3">
              <w:t>Teks untuk uji coba tunggal “</w:t>
            </w:r>
            <w:r w:rsidRPr="00FD40C3">
              <w:rPr>
                <w:color w:val="000000"/>
              </w:rPr>
              <w:t xml:space="preserve">Fungsi karbohidrat adalah sebagai pemasok energi, dapat memperlancar proses pada pencernaan, memberikan efek kenyang dengan kandungan selulosa-nya dan penyeimbang </w:t>
            </w:r>
            <w:r w:rsidRPr="00FD40C3">
              <w:rPr>
                <w:color w:val="000000"/>
              </w:rPr>
              <w:lastRenderedPageBreak/>
              <w:t>asam dan basa dalam tubuh “</w:t>
            </w:r>
          </w:p>
        </w:tc>
        <w:tc>
          <w:tcPr>
            <w:tcW w:w="2241" w:type="dxa"/>
          </w:tcPr>
          <w:p w14:paraId="2C6107FB" w14:textId="77777777" w:rsidR="00902D8C" w:rsidRPr="00FD40C3" w:rsidRDefault="00902D8C" w:rsidP="00137571">
            <w:pPr>
              <w:rPr>
                <w:color w:val="000000"/>
              </w:rPr>
            </w:pPr>
            <w:r w:rsidRPr="00FD40C3">
              <w:lastRenderedPageBreak/>
              <w:t>Teks untuk uji coba tunggal “</w:t>
            </w:r>
            <w:r w:rsidRPr="00FD40C3">
              <w:rPr>
                <w:color w:val="000000"/>
              </w:rPr>
              <w:t xml:space="preserve">Karbohidrat mempunyai peran penting untuk proses metabolisme atau proses yang berfungsi sebagai penyeimbang asam dan basa dalam tubuh. Karbohidrat dapat mencegah terjadinya ketidaksempurnaan proses oksidasi lemak. Fungsi karbohidrat yang utama adalah </w:t>
            </w:r>
            <w:r w:rsidRPr="00FD40C3">
              <w:rPr>
                <w:color w:val="000000"/>
              </w:rPr>
              <w:lastRenderedPageBreak/>
              <w:t>sebagai pemasok energi. Makanan berkarbohidrat dan serat tinggi dapat membantu memperlancar proses pada pencernaan. ”</w:t>
            </w:r>
          </w:p>
        </w:tc>
        <w:tc>
          <w:tcPr>
            <w:tcW w:w="1340" w:type="dxa"/>
          </w:tcPr>
          <w:p w14:paraId="217BF36A" w14:textId="633C289B" w:rsidR="00902D8C" w:rsidRPr="00FD40C3" w:rsidRDefault="00902D8C" w:rsidP="00137571">
            <w:pPr>
              <w:ind w:firstLine="0"/>
            </w:pPr>
            <w:r w:rsidRPr="00FD40C3">
              <w:lastRenderedPageBreak/>
              <w:t>55</w:t>
            </w:r>
            <w:r w:rsidR="002A7C81" w:rsidRPr="00FD40C3">
              <w:t xml:space="preserve"> dari 100</w:t>
            </w:r>
          </w:p>
        </w:tc>
        <w:tc>
          <w:tcPr>
            <w:tcW w:w="1190" w:type="dxa"/>
          </w:tcPr>
          <w:p w14:paraId="2B35EB12" w14:textId="77777777" w:rsidR="00902D8C" w:rsidRPr="00FD40C3" w:rsidRDefault="00902D8C" w:rsidP="00137571">
            <w:pPr>
              <w:ind w:firstLine="0"/>
            </w:pPr>
            <w:r w:rsidRPr="00FD40C3">
              <w:t>55%</w:t>
            </w:r>
          </w:p>
        </w:tc>
        <w:tc>
          <w:tcPr>
            <w:tcW w:w="627" w:type="dxa"/>
          </w:tcPr>
          <w:p w14:paraId="4E87E8E8" w14:textId="77777777" w:rsidR="00902D8C" w:rsidRPr="00FD40C3" w:rsidRDefault="00902D8C" w:rsidP="00137571">
            <w:pPr>
              <w:ind w:firstLine="0"/>
              <w:jc w:val="center"/>
            </w:pPr>
            <w:r w:rsidRPr="00FD40C3">
              <w:t>Ya</w:t>
            </w:r>
          </w:p>
        </w:tc>
      </w:tr>
    </w:tbl>
    <w:p w14:paraId="229E52A5" w14:textId="77777777" w:rsidR="00902D8C" w:rsidRPr="00FD40C3" w:rsidRDefault="00902D8C" w:rsidP="00902D8C">
      <w:pPr>
        <w:ind w:firstLine="0"/>
      </w:pPr>
    </w:p>
    <w:p w14:paraId="2ED545CE" w14:textId="4B6F0983" w:rsidR="00902D8C" w:rsidRPr="00FD40C3" w:rsidRDefault="00902D8C" w:rsidP="00902D8C">
      <w:pPr>
        <w:ind w:firstLine="0"/>
      </w:pPr>
      <w:r w:rsidRPr="00FD40C3">
        <w:t>Pada Tabel 4.</w:t>
      </w:r>
      <w:r w:rsidR="004E69AC" w:rsidRPr="00FD40C3">
        <w:t>1</w:t>
      </w:r>
      <w:r w:rsidRPr="00FD40C3">
        <w:t>, dapat dilihat bahwa uji coba skenario berhasil untuk memenuhi ekspektasi awal.</w:t>
      </w:r>
      <w:r w:rsidR="00044A44" w:rsidRPr="00FD40C3">
        <w:t xml:space="preserve"> Hasil ekspektasi keluaran adalah hasil penilaian yang dilakukan pada model </w:t>
      </w:r>
      <w:r w:rsidR="00044A44" w:rsidRPr="00FD40C3">
        <w:rPr>
          <w:i/>
          <w:iCs/>
        </w:rPr>
        <w:t>machine learning</w:t>
      </w:r>
      <w:r w:rsidR="00044A44" w:rsidRPr="00FD40C3">
        <w:t xml:space="preserve"> langsung, sedangkan keluaran adalah hasil penilaia yang dilakukan melalui implementasi aplikasi saat tahap pembuatan fungsi. </w:t>
      </w:r>
      <w:r w:rsidRPr="00FD40C3">
        <w:t xml:space="preserve">Ekspektasi yang dipenuhi merupakan sinkronnya hasil keluaran penilaian esai melalui aplikasi maupun langsung melalui model </w:t>
      </w:r>
      <w:r w:rsidRPr="00FD40C3">
        <w:rPr>
          <w:i/>
          <w:iCs/>
        </w:rPr>
        <w:t>machine learning</w:t>
      </w:r>
      <w:r w:rsidRPr="00FD40C3">
        <w:t xml:space="preserve"> yang digunakan.</w:t>
      </w:r>
    </w:p>
    <w:p w14:paraId="46E3BCB6" w14:textId="77777777" w:rsidR="00902D8C" w:rsidRPr="00FD40C3" w:rsidRDefault="00902D8C" w:rsidP="00902D8C">
      <w:pPr>
        <w:ind w:firstLine="0"/>
      </w:pPr>
    </w:p>
    <w:p w14:paraId="29CB79E5" w14:textId="7DCCC9F1" w:rsidR="00902D8C" w:rsidRPr="00FD40C3" w:rsidRDefault="00902D8C" w:rsidP="00902D8C">
      <w:pPr>
        <w:ind w:firstLine="0"/>
      </w:pPr>
      <w:r w:rsidRPr="00FD40C3">
        <w:t>Pada SC1, peneliti memberikan masukkan dua teks jawaban pengajar dan jawaban sebagaimana tertera pada Tabel 4.</w:t>
      </w:r>
      <w:r w:rsidR="004E69AC" w:rsidRPr="00FD40C3">
        <w:t>1</w:t>
      </w:r>
      <w:r w:rsidRPr="00FD40C3">
        <w:t xml:space="preserve">. </w:t>
      </w:r>
      <w:r w:rsidR="004126B2" w:rsidRPr="00FD40C3">
        <w:t xml:space="preserve">Model </w:t>
      </w:r>
      <w:r w:rsidR="004126B2" w:rsidRPr="00FD40C3">
        <w:rPr>
          <w:i/>
          <w:iCs/>
        </w:rPr>
        <w:t>machine learing</w:t>
      </w:r>
      <w:r w:rsidR="004126B2" w:rsidRPr="00FD40C3">
        <w:t xml:space="preserve"> bahasa Inggris kemudian mengaplikasikan </w:t>
      </w:r>
      <w:r w:rsidR="004126B2" w:rsidRPr="00FD40C3">
        <w:rPr>
          <w:i/>
          <w:iCs/>
        </w:rPr>
        <w:t>Term Frequency – Inverse Document Frequency</w:t>
      </w:r>
      <w:r w:rsidR="004126B2" w:rsidRPr="00FD40C3">
        <w:t xml:space="preserve"> (TF-IDF) untuk menghasilkan bobot nilai dari setiap kata pada kedua teks tersebut. Setelahnya, model akan mengaplikasikan </w:t>
      </w:r>
      <w:r w:rsidR="004126B2" w:rsidRPr="00FD40C3">
        <w:rPr>
          <w:i/>
          <w:iCs/>
        </w:rPr>
        <w:t>Cosine Similarity</w:t>
      </w:r>
      <w:r w:rsidR="004126B2" w:rsidRPr="00FD40C3">
        <w:t xml:space="preserve"> </w:t>
      </w:r>
      <w:r w:rsidR="00D04754" w:rsidRPr="00FD40C3">
        <w:t>dengan nilai dikalikan dengan 5 pada kedua teks yang telah diterapkan TF-IDF sebelumnya, yang berarti hasil penilaian berupa angka dari 0.0 hingga 5.0. Dengan ini, h</w:t>
      </w:r>
      <w:r w:rsidR="00044A44" w:rsidRPr="00FD40C3">
        <w:t xml:space="preserve">asil menunjukkan 1.128299 pada model dan 22% pada aplikasi, </w:t>
      </w:r>
      <w:r w:rsidR="00360812" w:rsidRPr="00FD40C3">
        <w:t xml:space="preserve">dengan </w:t>
      </w:r>
      <w:r w:rsidR="00044A44" w:rsidRPr="00FD40C3">
        <w:t>mengetahui bahwa</w:t>
      </w:r>
      <w:r w:rsidR="00360812" w:rsidRPr="00FD40C3">
        <w:t xml:space="preserve"> model </w:t>
      </w:r>
      <w:r w:rsidR="00360812" w:rsidRPr="00FD40C3">
        <w:rPr>
          <w:i/>
          <w:iCs/>
        </w:rPr>
        <w:t>machine learning</w:t>
      </w:r>
      <w:r w:rsidR="00360812" w:rsidRPr="00FD40C3">
        <w:t xml:space="preserve"> melakukan penilaian dari rentang angka 0.0 s/d 5.0, maka</w:t>
      </w:r>
      <w:r w:rsidRPr="00FD40C3">
        <w:t xml:space="preserve"> keluaran hasil penilaian identik</w:t>
      </w:r>
      <w:r w:rsidR="00360812" w:rsidRPr="00FD40C3">
        <w:t xml:space="preserve"> dikarenakan 1.128299 merupakan 22% dari 5.0. Dengan ini dapat dinyatakan bahwa</w:t>
      </w:r>
      <w:r w:rsidRPr="00FD40C3">
        <w:t xml:space="preserve"> tidak ada keaslian yang berubah saat mengimplemetasikan model </w:t>
      </w:r>
      <w:r w:rsidRPr="00FD40C3">
        <w:rPr>
          <w:i/>
          <w:iCs/>
        </w:rPr>
        <w:t>machine learning</w:t>
      </w:r>
      <w:r w:rsidRPr="00FD40C3">
        <w:t xml:space="preserve"> bahasa Inggris pada pengembangan aplikasi untuk metode penilaian tunggal.</w:t>
      </w:r>
    </w:p>
    <w:p w14:paraId="7E100F9E" w14:textId="77777777" w:rsidR="00902D8C" w:rsidRPr="00FD40C3" w:rsidRDefault="00902D8C" w:rsidP="00902D8C">
      <w:pPr>
        <w:ind w:firstLine="0"/>
      </w:pPr>
    </w:p>
    <w:p w14:paraId="493420E6" w14:textId="4DC181BC" w:rsidR="00902D8C" w:rsidRPr="00FD40C3" w:rsidRDefault="00902D8C" w:rsidP="00902D8C">
      <w:pPr>
        <w:ind w:firstLine="0"/>
      </w:pPr>
      <w:r w:rsidRPr="00FD40C3">
        <w:t xml:space="preserve">Kemudian pada SC2 peneliti juga melakukan uji coba pada model </w:t>
      </w:r>
      <w:r w:rsidRPr="00FD40C3">
        <w:rPr>
          <w:i/>
          <w:iCs/>
        </w:rPr>
        <w:t>machine learning</w:t>
      </w:r>
      <w:r w:rsidRPr="00FD40C3">
        <w:t xml:space="preserve"> berbahasa Inggris, namun kali ini dengan metode penilaian jamak. Ekspektasi bukanlah nilai satu jawaban, namun nilai banyak jawaban hasil penilaian model </w:t>
      </w:r>
      <w:r w:rsidRPr="00FD40C3">
        <w:lastRenderedPageBreak/>
        <w:t>tersebut</w:t>
      </w:r>
      <w:r w:rsidR="00CE269C" w:rsidRPr="00FD40C3">
        <w:t xml:space="preserve"> berupa JSON</w:t>
      </w:r>
      <w:r w:rsidRPr="00FD40C3">
        <w:t xml:space="preserve">. Dan pada hasil pegujian skenario yang didapat, aplikasi berhasil melakukan penilaian dengan metode jamak menggunakan berkas CSV bawaan dari model </w:t>
      </w:r>
      <w:r w:rsidRPr="00FD40C3">
        <w:rPr>
          <w:i/>
          <w:iCs/>
        </w:rPr>
        <w:t>machine learning</w:t>
      </w:r>
      <w:r w:rsidRPr="00FD40C3">
        <w:t xml:space="preserve"> bahasa Inggris yang digunakan.</w:t>
      </w:r>
    </w:p>
    <w:p w14:paraId="6FDF052C" w14:textId="77777777" w:rsidR="00902D8C" w:rsidRPr="00FD40C3" w:rsidRDefault="00902D8C" w:rsidP="00902D8C">
      <w:pPr>
        <w:ind w:firstLine="0"/>
      </w:pPr>
    </w:p>
    <w:p w14:paraId="59D65F38" w14:textId="1DD0D6F2" w:rsidR="00902D8C" w:rsidRPr="00FD40C3" w:rsidRDefault="00902D8C" w:rsidP="00902D8C">
      <w:pPr>
        <w:ind w:firstLine="0"/>
      </w:pPr>
      <w:r w:rsidRPr="00FD40C3">
        <w:t xml:space="preserve">Selanjutnya pada SC3 juga dilakuka uji coba terhadap model </w:t>
      </w:r>
      <w:r w:rsidRPr="00FD40C3">
        <w:rPr>
          <w:i/>
          <w:iCs/>
        </w:rPr>
        <w:t>machine learning</w:t>
      </w:r>
      <w:r w:rsidRPr="00FD40C3">
        <w:t xml:space="preserve"> penilai esai otomatis berbahasa Indonesia. Peneliti memberi masukkan jawaban pengajar dan jawaban pelajar untuk diperiksa, kemudian membandingkan keluaran hasil jawabannya untuk dibandingkan. Hasil percobaan ini berhasil karena keluaran dari </w:t>
      </w:r>
      <w:r w:rsidR="00F44F69" w:rsidRPr="00FD40C3">
        <w:t>pengecekan</w:t>
      </w:r>
      <w:r w:rsidRPr="00FD40C3">
        <w:t xml:space="preserve"> kedua paragraf tersebut identik.</w:t>
      </w:r>
      <w:r w:rsidR="00600EFC" w:rsidRPr="00FD40C3">
        <w:t xml:space="preserve"> Nilai 55 dari model </w:t>
      </w:r>
      <w:r w:rsidR="00600EFC" w:rsidRPr="00FD40C3">
        <w:rPr>
          <w:i/>
          <w:iCs/>
        </w:rPr>
        <w:t>machine learning</w:t>
      </w:r>
      <w:r w:rsidR="00600EFC" w:rsidRPr="00FD40C3">
        <w:t xml:space="preserve"> didapat dengan mengaplikasikan teknik TF-IDF dan </w:t>
      </w:r>
      <w:r w:rsidR="00600EFC" w:rsidRPr="00FD40C3">
        <w:rPr>
          <w:i/>
          <w:iCs/>
        </w:rPr>
        <w:t>Cosine Similarity</w:t>
      </w:r>
      <w:r w:rsidR="00600EFC" w:rsidRPr="00FD40C3">
        <w:t xml:space="preserve">, namun dengan skor dikalikan dengan 100 yang artinya hasil penilaian berada dari rentang 0 hingga 100. Dengan hasil 55% dari aplikasi dan 55 dari model </w:t>
      </w:r>
      <w:r w:rsidR="00600EFC" w:rsidRPr="00FD40C3">
        <w:rPr>
          <w:i/>
          <w:iCs/>
        </w:rPr>
        <w:t>machine learning</w:t>
      </w:r>
      <w:r w:rsidR="00600EFC" w:rsidRPr="00FD40C3">
        <w:t>, dapat dinyatakan bahwa hasil implementasi model pada aplikasi tidak memiliki perubahan yang dapat mempengaruhi hasil penilaian esai singkat.</w:t>
      </w:r>
    </w:p>
    <w:p w14:paraId="100FD976" w14:textId="77777777" w:rsidR="00902D8C" w:rsidRPr="00FD40C3" w:rsidRDefault="00902D8C" w:rsidP="00902D8C">
      <w:pPr>
        <w:ind w:firstLine="0"/>
      </w:pPr>
    </w:p>
    <w:p w14:paraId="3201F25A" w14:textId="37BB1C1A" w:rsidR="00902D8C" w:rsidRPr="00FD40C3" w:rsidRDefault="00902D8C" w:rsidP="00902D8C">
      <w:pPr>
        <w:ind w:firstLine="0"/>
      </w:pPr>
      <w:r w:rsidRPr="00FD40C3">
        <w:t xml:space="preserve">Untuk model </w:t>
      </w:r>
      <w:r w:rsidRPr="00FD40C3">
        <w:rPr>
          <w:i/>
          <w:iCs/>
        </w:rPr>
        <w:t>machine learning</w:t>
      </w:r>
      <w:r w:rsidRPr="00FD40C3">
        <w:t xml:space="preserve"> bahasa Indonesia, tidak dilakukan percobaan skenario penilaian jamak karena pada dasarnya model yang digunakan hanya dapat menilai secara tunggal. Namun pada aplikasi yang dikembangkan, dapat dilakukan penilaian secara jamak dengan melakukan penilaian tunggal secara berulang.</w:t>
      </w:r>
    </w:p>
    <w:p w14:paraId="42F059FA" w14:textId="77777777" w:rsidR="00902D8C" w:rsidRPr="00FD40C3" w:rsidRDefault="00902D8C" w:rsidP="00902D8C">
      <w:pPr>
        <w:ind w:firstLine="0"/>
      </w:pPr>
    </w:p>
    <w:p w14:paraId="367B87C4" w14:textId="4F437D19" w:rsidR="00F52D40" w:rsidRPr="00FD40C3" w:rsidRDefault="008747D1">
      <w:pPr>
        <w:pStyle w:val="Heading2"/>
        <w:numPr>
          <w:ilvl w:val="1"/>
          <w:numId w:val="11"/>
        </w:numPr>
      </w:pPr>
      <w:bookmarkStart w:id="339" w:name="_Toc156587095"/>
      <w:bookmarkStart w:id="340" w:name="_Toc156593640"/>
      <w:bookmarkStart w:id="341" w:name="_Toc156594654"/>
      <w:r w:rsidRPr="00FD40C3">
        <w:t>Hasil Pre-Deployment Testing (</w:t>
      </w:r>
      <w:r w:rsidR="00D40B0C" w:rsidRPr="00FD40C3">
        <w:t>Integration</w:t>
      </w:r>
      <w:r w:rsidRPr="00FD40C3">
        <w:t xml:space="preserve"> Testing)</w:t>
      </w:r>
      <w:bookmarkEnd w:id="339"/>
      <w:bookmarkEnd w:id="340"/>
      <w:bookmarkEnd w:id="341"/>
    </w:p>
    <w:p w14:paraId="711B84D0" w14:textId="1D956482" w:rsidR="00F52D40" w:rsidRPr="00FD40C3" w:rsidRDefault="00F32333" w:rsidP="006155FF">
      <w:pPr>
        <w:ind w:firstLine="0"/>
      </w:pPr>
      <w:r w:rsidRPr="00FD40C3">
        <w:t>Untuk memastikan bahwa aplikasi yang dikembangkan oleh penelitian ini berfungsi semestinya</w:t>
      </w:r>
      <w:r w:rsidR="008747D1" w:rsidRPr="00FD40C3">
        <w:t xml:space="preserve"> sebelum diluncurkan untuk pemakaian umum</w:t>
      </w:r>
      <w:r w:rsidRPr="00FD40C3">
        <w:t xml:space="preserve">, perlu adanya tolak ukur untuk memastikan bahwa aplikasi </w:t>
      </w:r>
      <w:r w:rsidR="008747D1" w:rsidRPr="00FD40C3">
        <w:t xml:space="preserve">akan </w:t>
      </w:r>
      <w:r w:rsidRPr="00FD40C3">
        <w:t xml:space="preserve">bekerja sesuai dengan ekspektasi awal. Dengan itu, pada bab 3 telah dibuat </w:t>
      </w:r>
      <w:r w:rsidR="004A4E16" w:rsidRPr="00FD40C3">
        <w:t>uji coba yang harus diloloskan saat mengembangkan aplikasi ini. Berikut merupakan hasil uji coba tersebut.</w:t>
      </w:r>
    </w:p>
    <w:p w14:paraId="1C96E935" w14:textId="77777777" w:rsidR="00500D82" w:rsidRPr="00FD40C3" w:rsidRDefault="00500D82" w:rsidP="006155FF">
      <w:pPr>
        <w:ind w:firstLine="0"/>
        <w:rPr>
          <w:b/>
          <w:bCs/>
          <w:noProof/>
        </w:rPr>
      </w:pPr>
    </w:p>
    <w:p w14:paraId="1E08919A" w14:textId="58066429" w:rsidR="006155FF" w:rsidRPr="00FD40C3" w:rsidRDefault="008F29ED" w:rsidP="006155FF">
      <w:pPr>
        <w:ind w:firstLine="0"/>
      </w:pPr>
      <w:r w:rsidRPr="00FD40C3">
        <w:t xml:space="preserve">Diluar cakupan metode pengembangan </w:t>
      </w:r>
      <w:r w:rsidRPr="00FD40C3">
        <w:rPr>
          <w:i/>
          <w:iCs/>
        </w:rPr>
        <w:t>Test-Driven Development (TDD)</w:t>
      </w:r>
      <w:r w:rsidRPr="00FD40C3">
        <w:t xml:space="preserve">, dilakukan juga </w:t>
      </w:r>
      <w:r w:rsidR="00D40B0C" w:rsidRPr="00FD40C3">
        <w:rPr>
          <w:i/>
          <w:iCs/>
        </w:rPr>
        <w:t>Integration</w:t>
      </w:r>
      <w:r w:rsidRPr="00FD40C3">
        <w:rPr>
          <w:i/>
          <w:iCs/>
        </w:rPr>
        <w:t xml:space="preserve"> Testing</w:t>
      </w:r>
      <w:r w:rsidRPr="00FD40C3">
        <w:t xml:space="preserve"> untuk memastikan aplikasi dapat berjalan dalam kondisi </w:t>
      </w:r>
      <w:r w:rsidR="00CE269C" w:rsidRPr="00FD40C3">
        <w:t>umum</w:t>
      </w:r>
      <w:r w:rsidRPr="00FD40C3">
        <w:t xml:space="preserve"> dengan hasil keluaran yang </w:t>
      </w:r>
      <w:r w:rsidR="00CE269C" w:rsidRPr="00FD40C3">
        <w:t xml:space="preserve">mirip seperti </w:t>
      </w:r>
      <w:r w:rsidR="001F1BF9" w:rsidRPr="00FD40C3">
        <w:rPr>
          <w:i/>
          <w:iCs/>
        </w:rPr>
        <w:t>scenario testing</w:t>
      </w:r>
      <w:r w:rsidR="001F1BF9" w:rsidRPr="00FD40C3">
        <w:t xml:space="preserve"> </w:t>
      </w:r>
      <w:r w:rsidR="000349C6" w:rsidRPr="00FD40C3">
        <w:t>namun tidak memiliki masukkan dan keluaran spesifik</w:t>
      </w:r>
      <w:r w:rsidRPr="00FD40C3">
        <w:t>. Pada Tabel 4.</w:t>
      </w:r>
      <w:r w:rsidR="009110E2" w:rsidRPr="00FD40C3">
        <w:t>2</w:t>
      </w:r>
      <w:r w:rsidRPr="00FD40C3">
        <w:t xml:space="preserve"> dibawah ini dapat dilihat hasil pengujian unit yang telah dilakukan beserta hasilnya.</w:t>
      </w:r>
    </w:p>
    <w:p w14:paraId="6EDAABBA" w14:textId="0469EC8F" w:rsidR="008F29ED" w:rsidRPr="00FD40C3" w:rsidRDefault="008F29ED" w:rsidP="008F29ED">
      <w:pPr>
        <w:pStyle w:val="Tabel4"/>
        <w:rPr>
          <w:lang w:val="id-ID"/>
        </w:rPr>
      </w:pPr>
      <w:bookmarkStart w:id="342" w:name="_Toc153476927"/>
      <w:bookmarkStart w:id="343" w:name="_Toc156335901"/>
      <w:r w:rsidRPr="00FD40C3">
        <w:rPr>
          <w:lang w:val="id-ID"/>
        </w:rPr>
        <w:lastRenderedPageBreak/>
        <w:t xml:space="preserve">Hasil </w:t>
      </w:r>
      <w:r w:rsidR="00D40B0C" w:rsidRPr="00FD40C3">
        <w:rPr>
          <w:lang w:val="id-ID"/>
        </w:rPr>
        <w:t>Integration</w:t>
      </w:r>
      <w:r w:rsidRPr="00FD40C3">
        <w:rPr>
          <w:lang w:val="id-ID"/>
        </w:rPr>
        <w:t xml:space="preserve"> Testing</w:t>
      </w:r>
      <w:bookmarkEnd w:id="342"/>
      <w:bookmarkEnd w:id="343"/>
    </w:p>
    <w:tbl>
      <w:tblPr>
        <w:tblStyle w:val="TableGrid"/>
        <w:tblW w:w="0" w:type="auto"/>
        <w:tblLook w:val="04A0" w:firstRow="1" w:lastRow="0" w:firstColumn="1" w:lastColumn="0" w:noHBand="0" w:noVBand="1"/>
      </w:tblPr>
      <w:tblGrid>
        <w:gridCol w:w="664"/>
        <w:gridCol w:w="2173"/>
        <w:gridCol w:w="1644"/>
        <w:gridCol w:w="1543"/>
        <w:gridCol w:w="1452"/>
        <w:gridCol w:w="963"/>
      </w:tblGrid>
      <w:tr w:rsidR="008F29ED" w:rsidRPr="00FD40C3" w14:paraId="3A872A26" w14:textId="0A982E28" w:rsidTr="008F29ED">
        <w:trPr>
          <w:tblHeader/>
        </w:trPr>
        <w:tc>
          <w:tcPr>
            <w:tcW w:w="664" w:type="dxa"/>
          </w:tcPr>
          <w:p w14:paraId="26376EFA" w14:textId="77777777" w:rsidR="008F29ED" w:rsidRPr="00FD40C3" w:rsidRDefault="008F29ED" w:rsidP="00C9200D">
            <w:pPr>
              <w:ind w:firstLine="0"/>
              <w:jc w:val="center"/>
              <w:rPr>
                <w:b/>
                <w:bCs/>
              </w:rPr>
            </w:pPr>
            <w:r w:rsidRPr="00FD40C3">
              <w:rPr>
                <w:b/>
                <w:bCs/>
              </w:rPr>
              <w:t>ID</w:t>
            </w:r>
          </w:p>
        </w:tc>
        <w:tc>
          <w:tcPr>
            <w:tcW w:w="2173" w:type="dxa"/>
          </w:tcPr>
          <w:p w14:paraId="37A939C6" w14:textId="77777777" w:rsidR="008F29ED" w:rsidRPr="00FD40C3" w:rsidRDefault="008F29ED" w:rsidP="00C9200D">
            <w:pPr>
              <w:ind w:firstLine="0"/>
              <w:jc w:val="center"/>
              <w:rPr>
                <w:b/>
                <w:bCs/>
              </w:rPr>
            </w:pPr>
            <w:r w:rsidRPr="00FD40C3">
              <w:rPr>
                <w:b/>
                <w:bCs/>
              </w:rPr>
              <w:t>Metode</w:t>
            </w:r>
          </w:p>
        </w:tc>
        <w:tc>
          <w:tcPr>
            <w:tcW w:w="1644" w:type="dxa"/>
          </w:tcPr>
          <w:p w14:paraId="721A294F" w14:textId="77777777" w:rsidR="008F29ED" w:rsidRPr="00FD40C3" w:rsidRDefault="008F29ED" w:rsidP="00C9200D">
            <w:pPr>
              <w:ind w:firstLine="0"/>
              <w:jc w:val="center"/>
              <w:rPr>
                <w:b/>
                <w:bCs/>
              </w:rPr>
            </w:pPr>
            <w:r w:rsidRPr="00FD40C3">
              <w:rPr>
                <w:b/>
                <w:bCs/>
              </w:rPr>
              <w:t>Input 1</w:t>
            </w:r>
          </w:p>
        </w:tc>
        <w:tc>
          <w:tcPr>
            <w:tcW w:w="1543" w:type="dxa"/>
          </w:tcPr>
          <w:p w14:paraId="70AFA75E" w14:textId="77777777" w:rsidR="008F29ED" w:rsidRPr="00FD40C3" w:rsidRDefault="008F29ED" w:rsidP="00C9200D">
            <w:pPr>
              <w:ind w:firstLine="0"/>
              <w:jc w:val="center"/>
              <w:rPr>
                <w:b/>
                <w:bCs/>
              </w:rPr>
            </w:pPr>
            <w:r w:rsidRPr="00FD40C3">
              <w:rPr>
                <w:b/>
                <w:bCs/>
              </w:rPr>
              <w:t>Input 2</w:t>
            </w:r>
          </w:p>
        </w:tc>
        <w:tc>
          <w:tcPr>
            <w:tcW w:w="1452" w:type="dxa"/>
          </w:tcPr>
          <w:p w14:paraId="1DB4C21A" w14:textId="77777777" w:rsidR="008F29ED" w:rsidRPr="00FD40C3" w:rsidRDefault="008F29ED" w:rsidP="00C9200D">
            <w:pPr>
              <w:ind w:firstLine="0"/>
              <w:jc w:val="center"/>
              <w:rPr>
                <w:b/>
                <w:bCs/>
              </w:rPr>
            </w:pPr>
            <w:r w:rsidRPr="00FD40C3">
              <w:rPr>
                <w:b/>
                <w:bCs/>
              </w:rPr>
              <w:t>Output</w:t>
            </w:r>
          </w:p>
        </w:tc>
        <w:tc>
          <w:tcPr>
            <w:tcW w:w="963" w:type="dxa"/>
          </w:tcPr>
          <w:p w14:paraId="0B2F793E" w14:textId="378E8DA7" w:rsidR="008F29ED" w:rsidRPr="00FD40C3" w:rsidRDefault="008F29ED" w:rsidP="00C9200D">
            <w:pPr>
              <w:ind w:firstLine="0"/>
              <w:jc w:val="center"/>
              <w:rPr>
                <w:b/>
                <w:bCs/>
              </w:rPr>
            </w:pPr>
            <w:r w:rsidRPr="00FD40C3">
              <w:rPr>
                <w:b/>
                <w:bCs/>
              </w:rPr>
              <w:t>Sukses</w:t>
            </w:r>
          </w:p>
        </w:tc>
      </w:tr>
      <w:tr w:rsidR="008F29ED" w:rsidRPr="00FD40C3" w14:paraId="156CA161" w14:textId="374B08A8" w:rsidTr="008F29ED">
        <w:tc>
          <w:tcPr>
            <w:tcW w:w="664" w:type="dxa"/>
          </w:tcPr>
          <w:p w14:paraId="6E68D150" w14:textId="45A17257" w:rsidR="008F29ED" w:rsidRPr="00FD40C3" w:rsidRDefault="00D40B0C" w:rsidP="00C9200D">
            <w:pPr>
              <w:ind w:firstLine="0"/>
              <w:jc w:val="center"/>
            </w:pPr>
            <w:r w:rsidRPr="00FD40C3">
              <w:t>I</w:t>
            </w:r>
            <w:r w:rsidR="00832090" w:rsidRPr="00FD40C3">
              <w:t>T1</w:t>
            </w:r>
          </w:p>
        </w:tc>
        <w:tc>
          <w:tcPr>
            <w:tcW w:w="2173" w:type="dxa"/>
          </w:tcPr>
          <w:p w14:paraId="4632DE47" w14:textId="77777777" w:rsidR="008F29ED" w:rsidRPr="00FD40C3" w:rsidRDefault="008F29ED" w:rsidP="00C9200D">
            <w:pPr>
              <w:ind w:firstLine="0"/>
            </w:pPr>
            <w:r w:rsidRPr="00FD40C3">
              <w:t>ScenarioEn(req, res)</w:t>
            </w:r>
          </w:p>
        </w:tc>
        <w:tc>
          <w:tcPr>
            <w:tcW w:w="1644" w:type="dxa"/>
          </w:tcPr>
          <w:p w14:paraId="28861925" w14:textId="77777777" w:rsidR="008F29ED" w:rsidRPr="00FD40C3" w:rsidRDefault="008F29ED" w:rsidP="00C9200D">
            <w:pPr>
              <w:ind w:firstLine="0"/>
            </w:pPr>
            <w:r w:rsidRPr="00FD40C3">
              <w:t>Teks jawaban pengajar berbahasa Inggris.</w:t>
            </w:r>
          </w:p>
        </w:tc>
        <w:tc>
          <w:tcPr>
            <w:tcW w:w="1543" w:type="dxa"/>
          </w:tcPr>
          <w:p w14:paraId="3B7F61A1" w14:textId="77777777" w:rsidR="008F29ED" w:rsidRPr="00FD40C3" w:rsidRDefault="008F29ED" w:rsidP="00C9200D">
            <w:pPr>
              <w:ind w:firstLine="0"/>
            </w:pPr>
            <w:r w:rsidRPr="00FD40C3">
              <w:t>Teks jawaban pelajar berbahasa Inggris.</w:t>
            </w:r>
          </w:p>
        </w:tc>
        <w:tc>
          <w:tcPr>
            <w:tcW w:w="1452" w:type="dxa"/>
          </w:tcPr>
          <w:p w14:paraId="20D13861" w14:textId="1F9A5B29" w:rsidR="008F29ED" w:rsidRPr="00FD40C3" w:rsidRDefault="007C4651" w:rsidP="00C9200D">
            <w:pPr>
              <w:ind w:firstLine="0"/>
            </w:pPr>
            <w:r w:rsidRPr="00FD40C3">
              <w:t>JSON hasil penilaian tunggal</w:t>
            </w:r>
            <w:r w:rsidR="0044421E" w:rsidRPr="00FD40C3">
              <w:t xml:space="preserve"> berbahasa Inggris</w:t>
            </w:r>
          </w:p>
        </w:tc>
        <w:tc>
          <w:tcPr>
            <w:tcW w:w="963" w:type="dxa"/>
          </w:tcPr>
          <w:p w14:paraId="5497D34C" w14:textId="23908B49" w:rsidR="008F29ED" w:rsidRPr="00FD40C3" w:rsidRDefault="008F29ED" w:rsidP="008F29ED">
            <w:pPr>
              <w:ind w:firstLine="0"/>
              <w:jc w:val="center"/>
            </w:pPr>
            <w:r w:rsidRPr="00FD40C3">
              <w:t>Ya</w:t>
            </w:r>
          </w:p>
        </w:tc>
      </w:tr>
      <w:tr w:rsidR="008F29ED" w:rsidRPr="00FD40C3" w14:paraId="54081838" w14:textId="5F91E246" w:rsidTr="008F29ED">
        <w:tc>
          <w:tcPr>
            <w:tcW w:w="664" w:type="dxa"/>
          </w:tcPr>
          <w:p w14:paraId="0377CC4D" w14:textId="347A733A" w:rsidR="008F29ED" w:rsidRPr="00FD40C3" w:rsidRDefault="00D40B0C" w:rsidP="00C9200D">
            <w:pPr>
              <w:ind w:firstLine="0"/>
              <w:jc w:val="center"/>
            </w:pPr>
            <w:r w:rsidRPr="00FD40C3">
              <w:t>I</w:t>
            </w:r>
            <w:r w:rsidR="00832090" w:rsidRPr="00FD40C3">
              <w:t>T2</w:t>
            </w:r>
          </w:p>
        </w:tc>
        <w:tc>
          <w:tcPr>
            <w:tcW w:w="2173" w:type="dxa"/>
          </w:tcPr>
          <w:p w14:paraId="25E55315" w14:textId="77777777" w:rsidR="008F29ED" w:rsidRPr="00FD40C3" w:rsidRDefault="008F29ED" w:rsidP="00C9200D">
            <w:pPr>
              <w:ind w:firstLine="0"/>
            </w:pPr>
            <w:r w:rsidRPr="00FD40C3">
              <w:t>ScenarioEnTab(req, res)</w:t>
            </w:r>
          </w:p>
        </w:tc>
        <w:tc>
          <w:tcPr>
            <w:tcW w:w="1644" w:type="dxa"/>
          </w:tcPr>
          <w:p w14:paraId="69B10D71" w14:textId="77777777" w:rsidR="008F29ED" w:rsidRPr="00FD40C3" w:rsidRDefault="008F29ED" w:rsidP="00C9200D">
            <w:pPr>
              <w:ind w:firstLine="0"/>
            </w:pPr>
            <w:r w:rsidRPr="00FD40C3">
              <w:t>To sumulate the behaviour of portions of the desired software product.</w:t>
            </w:r>
          </w:p>
        </w:tc>
        <w:tc>
          <w:tcPr>
            <w:tcW w:w="1543" w:type="dxa"/>
          </w:tcPr>
          <w:p w14:paraId="485D8676" w14:textId="77777777" w:rsidR="008F29ED" w:rsidRPr="00FD40C3" w:rsidRDefault="008F29ED" w:rsidP="00C9200D">
            <w:pPr>
              <w:ind w:firstLine="0"/>
            </w:pPr>
            <w:r w:rsidRPr="00FD40C3">
              <w:t>dataset.csv</w:t>
            </w:r>
          </w:p>
        </w:tc>
        <w:tc>
          <w:tcPr>
            <w:tcW w:w="1452" w:type="dxa"/>
          </w:tcPr>
          <w:p w14:paraId="46FC319C" w14:textId="74AC12C4" w:rsidR="008F29ED" w:rsidRPr="00FD40C3" w:rsidRDefault="00CE269C" w:rsidP="00C9200D">
            <w:pPr>
              <w:ind w:firstLine="0"/>
            </w:pPr>
            <w:r w:rsidRPr="00FD40C3">
              <w:t>JSON</w:t>
            </w:r>
            <w:r w:rsidR="008F29ED" w:rsidRPr="00FD40C3">
              <w:t xml:space="preserve"> hasil penilaian jamak berbahasa Inggris.</w:t>
            </w:r>
          </w:p>
        </w:tc>
        <w:tc>
          <w:tcPr>
            <w:tcW w:w="963" w:type="dxa"/>
          </w:tcPr>
          <w:p w14:paraId="7AA28532" w14:textId="1F129CC2" w:rsidR="008F29ED" w:rsidRPr="00FD40C3" w:rsidRDefault="008F29ED" w:rsidP="008F29ED">
            <w:pPr>
              <w:ind w:firstLine="0"/>
              <w:jc w:val="center"/>
            </w:pPr>
            <w:r w:rsidRPr="00FD40C3">
              <w:t>Ya</w:t>
            </w:r>
          </w:p>
        </w:tc>
      </w:tr>
      <w:tr w:rsidR="008F29ED" w:rsidRPr="00FD40C3" w14:paraId="5721E03E" w14:textId="47DCD356" w:rsidTr="008F29ED">
        <w:tc>
          <w:tcPr>
            <w:tcW w:w="664" w:type="dxa"/>
          </w:tcPr>
          <w:p w14:paraId="5596016C" w14:textId="0BE370D2" w:rsidR="008F29ED" w:rsidRPr="00FD40C3" w:rsidRDefault="00D40B0C" w:rsidP="00C9200D">
            <w:pPr>
              <w:ind w:firstLine="0"/>
              <w:jc w:val="center"/>
            </w:pPr>
            <w:r w:rsidRPr="00FD40C3">
              <w:t>I</w:t>
            </w:r>
            <w:r w:rsidR="00832090" w:rsidRPr="00FD40C3">
              <w:t>T3</w:t>
            </w:r>
          </w:p>
        </w:tc>
        <w:tc>
          <w:tcPr>
            <w:tcW w:w="2173" w:type="dxa"/>
          </w:tcPr>
          <w:p w14:paraId="76C16758" w14:textId="77777777" w:rsidR="008F29ED" w:rsidRPr="00FD40C3" w:rsidRDefault="008F29ED" w:rsidP="00C9200D">
            <w:pPr>
              <w:ind w:firstLine="0"/>
            </w:pPr>
            <w:r w:rsidRPr="00FD40C3">
              <w:t>ScenarioId(req, res)</w:t>
            </w:r>
          </w:p>
        </w:tc>
        <w:tc>
          <w:tcPr>
            <w:tcW w:w="1644" w:type="dxa"/>
          </w:tcPr>
          <w:p w14:paraId="74A6965F" w14:textId="77777777" w:rsidR="008F29ED" w:rsidRPr="00FD40C3" w:rsidRDefault="008F29ED" w:rsidP="00C9200D">
            <w:pPr>
              <w:ind w:firstLine="0"/>
            </w:pPr>
            <w:r w:rsidRPr="00FD40C3">
              <w:rPr>
                <w:rFonts w:ascii="Cambria" w:hAnsi="Cambria" w:cs="Calibri"/>
                <w:color w:val="000000"/>
                <w:sz w:val="22"/>
                <w:szCs w:val="22"/>
              </w:rPr>
              <w:t>Teks jawaban pengajar berbahasa Indonesia.</w:t>
            </w:r>
          </w:p>
        </w:tc>
        <w:tc>
          <w:tcPr>
            <w:tcW w:w="1543" w:type="dxa"/>
          </w:tcPr>
          <w:p w14:paraId="35E3C102" w14:textId="77777777" w:rsidR="008F29ED" w:rsidRPr="00FD40C3" w:rsidRDefault="008F29ED" w:rsidP="00C9200D">
            <w:pPr>
              <w:ind w:firstLine="0"/>
            </w:pPr>
            <w:r w:rsidRPr="00FD40C3">
              <w:t>Teks jawaban pelajar berbahasa Indonesia.</w:t>
            </w:r>
          </w:p>
        </w:tc>
        <w:tc>
          <w:tcPr>
            <w:tcW w:w="1452" w:type="dxa"/>
          </w:tcPr>
          <w:p w14:paraId="7D70455C" w14:textId="11D7F9D4" w:rsidR="008F29ED" w:rsidRPr="00FD40C3" w:rsidRDefault="00CE269C" w:rsidP="00C9200D">
            <w:pPr>
              <w:ind w:firstLine="0"/>
            </w:pPr>
            <w:r w:rsidRPr="00FD40C3">
              <w:t>H</w:t>
            </w:r>
            <w:r w:rsidR="008F29ED" w:rsidRPr="00FD40C3">
              <w:t>asil penilaian tunggal berbahasa Indonesia</w:t>
            </w:r>
          </w:p>
        </w:tc>
        <w:tc>
          <w:tcPr>
            <w:tcW w:w="963" w:type="dxa"/>
          </w:tcPr>
          <w:p w14:paraId="7DA473F6" w14:textId="44BE41F5" w:rsidR="008F29ED" w:rsidRPr="00FD40C3" w:rsidRDefault="008F29ED" w:rsidP="008F29ED">
            <w:pPr>
              <w:ind w:firstLine="0"/>
              <w:jc w:val="center"/>
            </w:pPr>
            <w:r w:rsidRPr="00FD40C3">
              <w:t>Ya</w:t>
            </w:r>
          </w:p>
        </w:tc>
      </w:tr>
    </w:tbl>
    <w:p w14:paraId="163B4411" w14:textId="51F52201" w:rsidR="008F29ED" w:rsidRPr="00FD40C3" w:rsidRDefault="008F29ED" w:rsidP="006155FF">
      <w:pPr>
        <w:ind w:firstLine="0"/>
      </w:pPr>
    </w:p>
    <w:p w14:paraId="44265D93" w14:textId="5D79174C" w:rsidR="008F29ED" w:rsidRPr="00FD40C3" w:rsidRDefault="00D40B0C" w:rsidP="006155FF">
      <w:pPr>
        <w:ind w:firstLine="0"/>
      </w:pPr>
      <w:r w:rsidRPr="00FD40C3">
        <w:rPr>
          <w:i/>
          <w:iCs/>
        </w:rPr>
        <w:t>Integration</w:t>
      </w:r>
      <w:r w:rsidR="001F1BF9" w:rsidRPr="00FD40C3">
        <w:rPr>
          <w:i/>
          <w:iCs/>
        </w:rPr>
        <w:t xml:space="preserve"> testing</w:t>
      </w:r>
      <w:r w:rsidR="001F1BF9" w:rsidRPr="00FD40C3">
        <w:t xml:space="preserve"> pada Tabel 4.</w:t>
      </w:r>
      <w:r w:rsidR="009110E2" w:rsidRPr="00FD40C3">
        <w:t>2</w:t>
      </w:r>
      <w:r w:rsidR="001F1BF9" w:rsidRPr="00FD40C3">
        <w:t xml:space="preserve"> diatas dilakukan menggunakan aplikasi </w:t>
      </w:r>
      <w:r w:rsidR="001F1BF9" w:rsidRPr="00FD40C3">
        <w:rPr>
          <w:i/>
          <w:iCs/>
        </w:rPr>
        <w:t>Postman</w:t>
      </w:r>
      <w:r w:rsidR="001F1BF9" w:rsidRPr="00FD40C3">
        <w:t xml:space="preserve">, yaitu aplikasi yang membantu untuk melakukan permintaan API. Pada tahap pengujian, </w:t>
      </w:r>
      <w:r w:rsidRPr="00FD40C3">
        <w:rPr>
          <w:i/>
          <w:iCs/>
        </w:rPr>
        <w:t>integration</w:t>
      </w:r>
      <w:r w:rsidR="001F1BF9" w:rsidRPr="00FD40C3">
        <w:rPr>
          <w:i/>
          <w:iCs/>
        </w:rPr>
        <w:t xml:space="preserve"> testing</w:t>
      </w:r>
      <w:r w:rsidR="001F1BF9" w:rsidRPr="00FD40C3">
        <w:t xml:space="preserve"> dilakukan dengan melakukan permintaan </w:t>
      </w:r>
      <w:r w:rsidR="001F1BF9" w:rsidRPr="00FD40C3">
        <w:rPr>
          <w:i/>
          <w:iCs/>
        </w:rPr>
        <w:t>post</w:t>
      </w:r>
      <w:r w:rsidR="001F1BF9" w:rsidRPr="00FD40C3">
        <w:t xml:space="preserve"> pada API sebagaimana dispesifikasikan pada Tabel 4.</w:t>
      </w:r>
      <w:r w:rsidR="009110E2" w:rsidRPr="00FD40C3">
        <w:t>2</w:t>
      </w:r>
      <w:r w:rsidR="001F1BF9" w:rsidRPr="00FD40C3">
        <w:t>.</w:t>
      </w:r>
    </w:p>
    <w:p w14:paraId="01B2E795" w14:textId="476AEA23" w:rsidR="001F1BF9" w:rsidRPr="00FD40C3" w:rsidRDefault="001F1BF9" w:rsidP="006155FF">
      <w:pPr>
        <w:ind w:firstLine="0"/>
      </w:pPr>
    </w:p>
    <w:p w14:paraId="6BA52498" w14:textId="1D520539" w:rsidR="001F1BF9" w:rsidRPr="00FD40C3" w:rsidRDefault="001F1BF9" w:rsidP="006155FF">
      <w:pPr>
        <w:ind w:firstLine="0"/>
      </w:pPr>
      <w:r w:rsidRPr="00FD40C3">
        <w:t xml:space="preserve">Pada </w:t>
      </w:r>
      <w:r w:rsidR="00D40B0C" w:rsidRPr="00FD40C3">
        <w:t>I</w:t>
      </w:r>
      <w:r w:rsidR="00832090" w:rsidRPr="00FD40C3">
        <w:t>T1</w:t>
      </w:r>
      <w:r w:rsidRPr="00FD40C3">
        <w:t xml:space="preserve">, aplikasi </w:t>
      </w:r>
      <w:r w:rsidRPr="00FD40C3">
        <w:rPr>
          <w:i/>
          <w:iCs/>
        </w:rPr>
        <w:t>Postman</w:t>
      </w:r>
      <w:r w:rsidRPr="00FD40C3">
        <w:t xml:space="preserve"> melakukan permintaan </w:t>
      </w:r>
      <w:r w:rsidRPr="00FD40C3">
        <w:rPr>
          <w:i/>
          <w:iCs/>
        </w:rPr>
        <w:t>post</w:t>
      </w:r>
      <w:r w:rsidRPr="00FD40C3">
        <w:t xml:space="preserve"> ke API “/ScenarioEn” dengan </w:t>
      </w:r>
      <w:r w:rsidRPr="00FD40C3">
        <w:rPr>
          <w:i/>
          <w:iCs/>
        </w:rPr>
        <w:t>body</w:t>
      </w:r>
      <w:r w:rsidRPr="00FD40C3">
        <w:t xml:space="preserve"> menggunakan format </w:t>
      </w:r>
      <w:r w:rsidRPr="00FD40C3">
        <w:rPr>
          <w:i/>
          <w:iCs/>
        </w:rPr>
        <w:t>x-www-form-urlencoded</w:t>
      </w:r>
      <w:r w:rsidRPr="00FD40C3">
        <w:t xml:space="preserve"> dengan </w:t>
      </w:r>
      <w:r w:rsidRPr="00FD40C3">
        <w:rPr>
          <w:i/>
          <w:iCs/>
        </w:rPr>
        <w:t xml:space="preserve">key “key” </w:t>
      </w:r>
      <w:r w:rsidRPr="00FD40C3">
        <w:t xml:space="preserve">dan </w:t>
      </w:r>
      <w:r w:rsidRPr="00FD40C3">
        <w:rPr>
          <w:i/>
          <w:iCs/>
        </w:rPr>
        <w:t>“ans”</w:t>
      </w:r>
      <w:r w:rsidRPr="00FD40C3">
        <w:t xml:space="preserve"> merupakan teks pada </w:t>
      </w:r>
      <w:r w:rsidR="00A540B0" w:rsidRPr="00FD40C3">
        <w:t>I</w:t>
      </w:r>
      <w:r w:rsidR="00832090" w:rsidRPr="00FD40C3">
        <w:t>T1</w:t>
      </w:r>
      <w:r w:rsidRPr="00FD40C3">
        <w:t xml:space="preserve"> </w:t>
      </w:r>
      <w:r w:rsidRPr="00FD40C3">
        <w:rPr>
          <w:i/>
          <w:iCs/>
        </w:rPr>
        <w:t>scenario testing</w:t>
      </w:r>
      <w:r w:rsidRPr="00FD40C3">
        <w:t xml:space="preserve"> sebelumnya. API kemudian akan mencari </w:t>
      </w:r>
      <w:r w:rsidRPr="00FD40C3">
        <w:rPr>
          <w:i/>
          <w:iCs/>
        </w:rPr>
        <w:t>“key”</w:t>
      </w:r>
      <w:r w:rsidRPr="00FD40C3">
        <w:t xml:space="preserve"> dan </w:t>
      </w:r>
      <w:r w:rsidRPr="00FD40C3">
        <w:rPr>
          <w:i/>
          <w:iCs/>
        </w:rPr>
        <w:t>“ans”</w:t>
      </w:r>
      <w:r w:rsidRPr="00FD40C3">
        <w:t xml:space="preserve"> dan mendapatkan isi dari kedua </w:t>
      </w:r>
      <w:r w:rsidRPr="00FD40C3">
        <w:rPr>
          <w:i/>
          <w:iCs/>
        </w:rPr>
        <w:t>key</w:t>
      </w:r>
      <w:r w:rsidRPr="00FD40C3">
        <w:t xml:space="preserve"> tersebut untuk melakukan penilaian dan mengirimkannya kembali kepada aplikasi </w:t>
      </w:r>
      <w:r w:rsidRPr="00FD40C3">
        <w:rPr>
          <w:i/>
          <w:iCs/>
        </w:rPr>
        <w:t>Postman</w:t>
      </w:r>
      <w:r w:rsidR="009110E2" w:rsidRPr="00FD40C3">
        <w:t xml:space="preserve"> seperti pada Gambar 4.7 berikut ini</w:t>
      </w:r>
      <w:r w:rsidRPr="00FD40C3">
        <w:t>.</w:t>
      </w:r>
    </w:p>
    <w:p w14:paraId="256B8BB8" w14:textId="29DBCB77" w:rsidR="005D7749" w:rsidRPr="00FD40C3" w:rsidRDefault="005D7749" w:rsidP="006155FF">
      <w:pPr>
        <w:ind w:firstLine="0"/>
      </w:pPr>
    </w:p>
    <w:p w14:paraId="701961DB" w14:textId="1EC84A2C" w:rsidR="005D7749" w:rsidRPr="00FD40C3" w:rsidRDefault="004B3274" w:rsidP="006155FF">
      <w:pPr>
        <w:ind w:firstLine="0"/>
      </w:pPr>
      <w:r w:rsidRPr="00FD40C3">
        <w:rPr>
          <w:noProof/>
        </w:rPr>
        <w:lastRenderedPageBreak/>
        <w:drawing>
          <wp:inline distT="0" distB="0" distL="0" distR="0" wp14:anchorId="47ADDD07" wp14:editId="2F2A2C94">
            <wp:extent cx="5221605" cy="3265805"/>
            <wp:effectExtent l="19050" t="1905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21605" cy="3265805"/>
                    </a:xfrm>
                    <a:prstGeom prst="rect">
                      <a:avLst/>
                    </a:prstGeom>
                    <a:ln>
                      <a:solidFill>
                        <a:schemeClr val="tx1"/>
                      </a:solidFill>
                    </a:ln>
                  </pic:spPr>
                </pic:pic>
              </a:graphicData>
            </a:graphic>
          </wp:inline>
        </w:drawing>
      </w:r>
    </w:p>
    <w:p w14:paraId="04D2393A" w14:textId="5566383F" w:rsidR="004B3274" w:rsidRPr="00FD40C3" w:rsidRDefault="004B3274" w:rsidP="004B3274">
      <w:pPr>
        <w:pStyle w:val="Gambar4"/>
        <w:rPr>
          <w:lang w:val="id-ID"/>
        </w:rPr>
      </w:pPr>
      <w:bookmarkStart w:id="344" w:name="_Toc156335929"/>
      <w:r w:rsidRPr="00FD40C3">
        <w:rPr>
          <w:lang w:val="id-ID"/>
        </w:rPr>
        <w:t xml:space="preserve">Hasil </w:t>
      </w:r>
      <w:r w:rsidR="00D40B0C" w:rsidRPr="00FD40C3">
        <w:rPr>
          <w:lang w:val="id-ID"/>
        </w:rPr>
        <w:t>I</w:t>
      </w:r>
      <w:r w:rsidR="00832090" w:rsidRPr="00FD40C3">
        <w:rPr>
          <w:lang w:val="id-ID"/>
        </w:rPr>
        <w:t>T1</w:t>
      </w:r>
      <w:bookmarkEnd w:id="344"/>
    </w:p>
    <w:p w14:paraId="0413D43B" w14:textId="07C1871F" w:rsidR="001F1BF9" w:rsidRPr="00FD40C3" w:rsidRDefault="001F1BF9" w:rsidP="006155FF">
      <w:pPr>
        <w:ind w:firstLine="0"/>
      </w:pPr>
    </w:p>
    <w:p w14:paraId="26695FC5" w14:textId="7E1CFC55" w:rsidR="001F1BF9" w:rsidRPr="00FD40C3" w:rsidRDefault="001F1BF9" w:rsidP="006155FF">
      <w:pPr>
        <w:ind w:firstLine="0"/>
      </w:pPr>
      <w:r w:rsidRPr="00FD40C3">
        <w:t xml:space="preserve">Pada </w:t>
      </w:r>
      <w:r w:rsidR="00D40B0C" w:rsidRPr="00FD40C3">
        <w:t>I</w:t>
      </w:r>
      <w:r w:rsidR="00832090" w:rsidRPr="00FD40C3">
        <w:t>T2</w:t>
      </w:r>
      <w:r w:rsidRPr="00FD40C3">
        <w:t xml:space="preserve">, aplikasi </w:t>
      </w:r>
      <w:r w:rsidRPr="00FD40C3">
        <w:rPr>
          <w:i/>
          <w:iCs/>
        </w:rPr>
        <w:t>Postman</w:t>
      </w:r>
      <w:r w:rsidRPr="00FD40C3">
        <w:t xml:space="preserve"> melakukan permintaan </w:t>
      </w:r>
      <w:r w:rsidRPr="00FD40C3">
        <w:rPr>
          <w:i/>
          <w:iCs/>
        </w:rPr>
        <w:t>post</w:t>
      </w:r>
      <w:r w:rsidRPr="00FD40C3">
        <w:t xml:space="preserve"> ke API “/ScenarioEnTab” dengan </w:t>
      </w:r>
      <w:r w:rsidRPr="00FD40C3">
        <w:rPr>
          <w:i/>
          <w:iCs/>
        </w:rPr>
        <w:t>body</w:t>
      </w:r>
      <w:r w:rsidRPr="00FD40C3">
        <w:t xml:space="preserve"> menggunakan format </w:t>
      </w:r>
      <w:r w:rsidRPr="00FD40C3">
        <w:rPr>
          <w:i/>
          <w:iCs/>
        </w:rPr>
        <w:t>x-www-form-urlencoded</w:t>
      </w:r>
      <w:r w:rsidRPr="00FD40C3">
        <w:t xml:space="preserve"> dengan </w:t>
      </w:r>
      <w:r w:rsidRPr="00FD40C3">
        <w:rPr>
          <w:i/>
          <w:iCs/>
        </w:rPr>
        <w:t>key “key”</w:t>
      </w:r>
      <w:r w:rsidRPr="00FD40C3">
        <w:t xml:space="preserve"> berisi teks berdasarkan </w:t>
      </w:r>
      <w:r w:rsidR="00D40B0C" w:rsidRPr="00FD40C3">
        <w:t>I</w:t>
      </w:r>
      <w:r w:rsidR="00832090" w:rsidRPr="00FD40C3">
        <w:t>T2</w:t>
      </w:r>
      <w:r w:rsidRPr="00FD40C3">
        <w:t xml:space="preserve"> </w:t>
      </w:r>
      <w:r w:rsidRPr="00FD40C3">
        <w:rPr>
          <w:i/>
          <w:iCs/>
        </w:rPr>
        <w:t>scenario testing</w:t>
      </w:r>
      <w:r w:rsidRPr="00FD40C3">
        <w:t xml:space="preserve"> sebelumnya. Pada </w:t>
      </w:r>
      <w:r w:rsidR="00D40B0C" w:rsidRPr="00FD40C3">
        <w:rPr>
          <w:i/>
          <w:iCs/>
        </w:rPr>
        <w:t>integration</w:t>
      </w:r>
      <w:r w:rsidRPr="00FD40C3">
        <w:rPr>
          <w:i/>
          <w:iCs/>
        </w:rPr>
        <w:t xml:space="preserve"> test</w:t>
      </w:r>
      <w:r w:rsidRPr="00FD40C3">
        <w:t xml:space="preserve"> ini, API melakukan penilaian terhadap teks yang didapat dari </w:t>
      </w:r>
      <w:r w:rsidRPr="00FD40C3">
        <w:rPr>
          <w:i/>
          <w:iCs/>
        </w:rPr>
        <w:t>“key</w:t>
      </w:r>
      <w:r w:rsidRPr="00FD40C3">
        <w:t xml:space="preserve">” untuk melakukan penilaian dengan berkas CSV bawaan dari model </w:t>
      </w:r>
      <w:r w:rsidRPr="00FD40C3">
        <w:rPr>
          <w:i/>
          <w:iCs/>
        </w:rPr>
        <w:t>machine learning</w:t>
      </w:r>
      <w:r w:rsidRPr="00FD40C3">
        <w:t xml:space="preserve"> seperti yang telah disebut sebelumnya pada </w:t>
      </w:r>
      <w:r w:rsidR="002860BB" w:rsidRPr="00FD40C3">
        <w:rPr>
          <w:i/>
          <w:iCs/>
        </w:rPr>
        <w:t>scenario testing</w:t>
      </w:r>
      <w:r w:rsidR="002860BB" w:rsidRPr="00FD40C3">
        <w:t xml:space="preserve">. Setelah berhasil, API akan mengembalikan hasil penilaian esai ke aplikasi </w:t>
      </w:r>
      <w:r w:rsidR="002860BB" w:rsidRPr="00FD40C3">
        <w:rPr>
          <w:i/>
          <w:iCs/>
        </w:rPr>
        <w:t>Postman</w:t>
      </w:r>
      <w:r w:rsidR="002860BB" w:rsidRPr="00FD40C3">
        <w:t xml:space="preserve"> sebagai respon</w:t>
      </w:r>
      <w:r w:rsidR="00D14E10" w:rsidRPr="00FD40C3">
        <w:t xml:space="preserve"> sebagaimana ditunjukkan pada Gambar 4.8</w:t>
      </w:r>
      <w:r w:rsidR="002860BB" w:rsidRPr="00FD40C3">
        <w:t>.</w:t>
      </w:r>
    </w:p>
    <w:p w14:paraId="7EB3BE3B" w14:textId="5095C79B" w:rsidR="005D4F0F" w:rsidRPr="00FD40C3" w:rsidRDefault="005D4F0F" w:rsidP="006155FF">
      <w:pPr>
        <w:ind w:firstLine="0"/>
      </w:pPr>
    </w:p>
    <w:p w14:paraId="1D176DFC" w14:textId="5D586642" w:rsidR="005D4F0F" w:rsidRPr="00FD40C3" w:rsidRDefault="005D4F0F" w:rsidP="006155FF">
      <w:pPr>
        <w:ind w:firstLine="0"/>
      </w:pPr>
      <w:r w:rsidRPr="00FD40C3">
        <w:rPr>
          <w:noProof/>
        </w:rPr>
        <w:lastRenderedPageBreak/>
        <w:drawing>
          <wp:inline distT="0" distB="0" distL="0" distR="0" wp14:anchorId="02E22DC0" wp14:editId="0147F298">
            <wp:extent cx="5221605" cy="2804160"/>
            <wp:effectExtent l="19050" t="1905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21605" cy="2804160"/>
                    </a:xfrm>
                    <a:prstGeom prst="rect">
                      <a:avLst/>
                    </a:prstGeom>
                    <a:ln>
                      <a:solidFill>
                        <a:schemeClr val="tx1"/>
                      </a:solidFill>
                    </a:ln>
                  </pic:spPr>
                </pic:pic>
              </a:graphicData>
            </a:graphic>
          </wp:inline>
        </w:drawing>
      </w:r>
    </w:p>
    <w:p w14:paraId="2357E392" w14:textId="42C68843" w:rsidR="005D4F0F" w:rsidRPr="00FD40C3" w:rsidRDefault="005D4F0F" w:rsidP="005D4F0F">
      <w:pPr>
        <w:pStyle w:val="Gambar4"/>
        <w:rPr>
          <w:lang w:val="id-ID"/>
        </w:rPr>
      </w:pPr>
      <w:bookmarkStart w:id="345" w:name="_Toc156335930"/>
      <w:r w:rsidRPr="00FD40C3">
        <w:rPr>
          <w:lang w:val="id-ID"/>
        </w:rPr>
        <w:t xml:space="preserve">Hasil </w:t>
      </w:r>
      <w:r w:rsidR="00D40B0C" w:rsidRPr="00FD40C3">
        <w:rPr>
          <w:lang w:val="id-ID"/>
        </w:rPr>
        <w:t>I</w:t>
      </w:r>
      <w:r w:rsidRPr="00FD40C3">
        <w:rPr>
          <w:lang w:val="id-ID"/>
        </w:rPr>
        <w:t>T2</w:t>
      </w:r>
      <w:bookmarkEnd w:id="345"/>
    </w:p>
    <w:p w14:paraId="6EDE1772" w14:textId="59366E98" w:rsidR="007705FC" w:rsidRPr="00FD40C3" w:rsidRDefault="007705FC" w:rsidP="006155FF">
      <w:pPr>
        <w:ind w:firstLine="0"/>
      </w:pPr>
    </w:p>
    <w:p w14:paraId="40F40D4C" w14:textId="22B43E4D" w:rsidR="007705FC" w:rsidRPr="00FD40C3" w:rsidRDefault="007705FC" w:rsidP="007705FC">
      <w:pPr>
        <w:ind w:firstLine="0"/>
      </w:pPr>
      <w:r w:rsidRPr="00FD40C3">
        <w:t xml:space="preserve">Kemudian pada </w:t>
      </w:r>
      <w:r w:rsidR="00D40B0C" w:rsidRPr="00FD40C3">
        <w:t>I</w:t>
      </w:r>
      <w:r w:rsidR="00832090" w:rsidRPr="00FD40C3">
        <w:t>T3</w:t>
      </w:r>
      <w:r w:rsidRPr="00FD40C3">
        <w:t xml:space="preserve">, aplikasi </w:t>
      </w:r>
      <w:r w:rsidRPr="00FD40C3">
        <w:rPr>
          <w:i/>
          <w:iCs/>
        </w:rPr>
        <w:t>Postman</w:t>
      </w:r>
      <w:r w:rsidRPr="00FD40C3">
        <w:t xml:space="preserve"> melakukan permintaan </w:t>
      </w:r>
      <w:r w:rsidRPr="00FD40C3">
        <w:rPr>
          <w:i/>
          <w:iCs/>
        </w:rPr>
        <w:t>post</w:t>
      </w:r>
      <w:r w:rsidRPr="00FD40C3">
        <w:t xml:space="preserve"> ke API “/ScenarioId” dengan </w:t>
      </w:r>
      <w:r w:rsidRPr="00FD40C3">
        <w:rPr>
          <w:i/>
          <w:iCs/>
        </w:rPr>
        <w:t>body</w:t>
      </w:r>
      <w:r w:rsidRPr="00FD40C3">
        <w:t xml:space="preserve"> menggunakan format </w:t>
      </w:r>
      <w:r w:rsidRPr="00FD40C3">
        <w:rPr>
          <w:i/>
          <w:iCs/>
        </w:rPr>
        <w:t>x-www-form-urlencoded</w:t>
      </w:r>
      <w:r w:rsidRPr="00FD40C3">
        <w:t xml:space="preserve"> dengan </w:t>
      </w:r>
      <w:r w:rsidRPr="00FD40C3">
        <w:rPr>
          <w:i/>
          <w:iCs/>
        </w:rPr>
        <w:t xml:space="preserve">key “key” </w:t>
      </w:r>
      <w:r w:rsidRPr="00FD40C3">
        <w:t xml:space="preserve">dan </w:t>
      </w:r>
      <w:r w:rsidRPr="00FD40C3">
        <w:rPr>
          <w:i/>
          <w:iCs/>
        </w:rPr>
        <w:t>“ans”</w:t>
      </w:r>
      <w:r w:rsidRPr="00FD40C3">
        <w:t xml:space="preserve"> merupakan teks pada </w:t>
      </w:r>
      <w:r w:rsidR="00D40B0C" w:rsidRPr="00FD40C3">
        <w:t>I</w:t>
      </w:r>
      <w:r w:rsidR="00832090" w:rsidRPr="00FD40C3">
        <w:t>T3</w:t>
      </w:r>
      <w:r w:rsidRPr="00FD40C3">
        <w:t xml:space="preserve"> </w:t>
      </w:r>
      <w:r w:rsidRPr="00FD40C3">
        <w:rPr>
          <w:i/>
          <w:iCs/>
        </w:rPr>
        <w:t>scenario testing</w:t>
      </w:r>
      <w:r w:rsidRPr="00FD40C3">
        <w:t xml:space="preserve"> sebelumnya. API kemudian akan mencari </w:t>
      </w:r>
      <w:r w:rsidRPr="00FD40C3">
        <w:rPr>
          <w:i/>
          <w:iCs/>
        </w:rPr>
        <w:t>“key”</w:t>
      </w:r>
      <w:r w:rsidRPr="00FD40C3">
        <w:t xml:space="preserve"> dan </w:t>
      </w:r>
      <w:r w:rsidRPr="00FD40C3">
        <w:rPr>
          <w:i/>
          <w:iCs/>
        </w:rPr>
        <w:t>“ans”</w:t>
      </w:r>
      <w:r w:rsidRPr="00FD40C3">
        <w:t xml:space="preserve"> dan mendapatkan isi dari kedua </w:t>
      </w:r>
      <w:r w:rsidRPr="00FD40C3">
        <w:rPr>
          <w:i/>
          <w:iCs/>
        </w:rPr>
        <w:t>key</w:t>
      </w:r>
      <w:r w:rsidRPr="00FD40C3">
        <w:t xml:space="preserve"> tersebut untuk melakukan penilaian dan mengirimkannya kembali kepada aplikasi </w:t>
      </w:r>
      <w:r w:rsidRPr="00FD40C3">
        <w:rPr>
          <w:i/>
          <w:iCs/>
        </w:rPr>
        <w:t>Postman</w:t>
      </w:r>
      <w:r w:rsidR="00FF2143" w:rsidRPr="00FD40C3">
        <w:t>. Gambar 4.9 berikut merupakan contoh hasil pengujian IT3 yang dimaksud</w:t>
      </w:r>
      <w:r w:rsidRPr="00FD40C3">
        <w:t>.</w:t>
      </w:r>
    </w:p>
    <w:p w14:paraId="32B58ED1" w14:textId="1CB4A882" w:rsidR="00A1356F" w:rsidRPr="00FD40C3" w:rsidRDefault="00A1356F" w:rsidP="007705FC">
      <w:pPr>
        <w:ind w:firstLine="0"/>
      </w:pPr>
    </w:p>
    <w:p w14:paraId="59B13BCC" w14:textId="147A1D8F" w:rsidR="005D4F0F" w:rsidRPr="00FD40C3" w:rsidRDefault="005D4F0F" w:rsidP="007705FC">
      <w:pPr>
        <w:ind w:firstLine="0"/>
      </w:pPr>
      <w:r w:rsidRPr="00FD40C3">
        <w:rPr>
          <w:noProof/>
        </w:rPr>
        <w:drawing>
          <wp:inline distT="0" distB="0" distL="0" distR="0" wp14:anchorId="1C009329" wp14:editId="26D98586">
            <wp:extent cx="5221605" cy="2442210"/>
            <wp:effectExtent l="19050" t="1905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21605" cy="2442210"/>
                    </a:xfrm>
                    <a:prstGeom prst="rect">
                      <a:avLst/>
                    </a:prstGeom>
                    <a:ln>
                      <a:solidFill>
                        <a:schemeClr val="tx1"/>
                      </a:solidFill>
                    </a:ln>
                  </pic:spPr>
                </pic:pic>
              </a:graphicData>
            </a:graphic>
          </wp:inline>
        </w:drawing>
      </w:r>
    </w:p>
    <w:p w14:paraId="2BCCBBCF" w14:textId="168A64DF" w:rsidR="005D4F0F" w:rsidRPr="00FD40C3" w:rsidRDefault="005D4F0F" w:rsidP="005D4F0F">
      <w:pPr>
        <w:pStyle w:val="Gambar4"/>
        <w:rPr>
          <w:lang w:val="id-ID"/>
        </w:rPr>
      </w:pPr>
      <w:bookmarkStart w:id="346" w:name="_Toc156335931"/>
      <w:r w:rsidRPr="00FD40C3">
        <w:rPr>
          <w:lang w:val="id-ID"/>
        </w:rPr>
        <w:t xml:space="preserve">Hasil </w:t>
      </w:r>
      <w:r w:rsidR="00D40B0C" w:rsidRPr="00FD40C3">
        <w:rPr>
          <w:lang w:val="id-ID"/>
        </w:rPr>
        <w:t>I</w:t>
      </w:r>
      <w:r w:rsidRPr="00FD40C3">
        <w:rPr>
          <w:lang w:val="id-ID"/>
        </w:rPr>
        <w:t>T3</w:t>
      </w:r>
      <w:bookmarkEnd w:id="346"/>
    </w:p>
    <w:p w14:paraId="365B84C5" w14:textId="77777777" w:rsidR="005D4F0F" w:rsidRPr="00FD40C3" w:rsidRDefault="005D4F0F" w:rsidP="007705FC">
      <w:pPr>
        <w:ind w:firstLine="0"/>
      </w:pPr>
    </w:p>
    <w:p w14:paraId="5187D594" w14:textId="0F0D47AD" w:rsidR="00A1356F" w:rsidRPr="00FD40C3" w:rsidRDefault="00A1356F" w:rsidP="007705FC">
      <w:pPr>
        <w:ind w:firstLine="0"/>
      </w:pPr>
      <w:r w:rsidRPr="00FD40C3">
        <w:lastRenderedPageBreak/>
        <w:t xml:space="preserve">Dengan berhasilnya </w:t>
      </w:r>
      <w:r w:rsidR="00D40B0C" w:rsidRPr="00FD40C3">
        <w:rPr>
          <w:i/>
          <w:iCs/>
        </w:rPr>
        <w:t>integration</w:t>
      </w:r>
      <w:r w:rsidRPr="00FD40C3">
        <w:rPr>
          <w:i/>
          <w:iCs/>
        </w:rPr>
        <w:t xml:space="preserve"> testing</w:t>
      </w:r>
      <w:r w:rsidRPr="00FD40C3">
        <w:t xml:space="preserve">, maka </w:t>
      </w:r>
      <w:r w:rsidRPr="00FD40C3">
        <w:rPr>
          <w:i/>
          <w:iCs/>
        </w:rPr>
        <w:t>scenario testing</w:t>
      </w:r>
      <w:r w:rsidRPr="00FD40C3">
        <w:t xml:space="preserve"> juga berhasil dilakukan karena keduanya merupakan uji coba yang sinkron untuk suatu kasus umum dan spesifik. Maka dari itu, pengujian aplikasi penilaian esai otomatis ini dinyatakan berhasil memenuhi syarat dan ekspektasi awal.</w:t>
      </w:r>
    </w:p>
    <w:p w14:paraId="46D4B770" w14:textId="77777777" w:rsidR="008F29ED" w:rsidRPr="00FD40C3" w:rsidRDefault="008F29ED" w:rsidP="006155FF">
      <w:pPr>
        <w:ind w:firstLine="0"/>
      </w:pPr>
    </w:p>
    <w:p w14:paraId="1E60BC66" w14:textId="77777777" w:rsidR="00725C51" w:rsidRPr="00FD40C3" w:rsidRDefault="00725C51" w:rsidP="00725C51">
      <w:pPr>
        <w:pStyle w:val="Heading2"/>
        <w:numPr>
          <w:ilvl w:val="1"/>
          <w:numId w:val="11"/>
        </w:numPr>
      </w:pPr>
      <w:bookmarkStart w:id="347" w:name="_1v1yuxt" w:colFirst="0" w:colLast="0"/>
      <w:bookmarkStart w:id="348" w:name="_Toc156587096"/>
      <w:bookmarkStart w:id="349" w:name="_Toc156593641"/>
      <w:bookmarkStart w:id="350" w:name="_Toc156594655"/>
      <w:bookmarkEnd w:id="347"/>
      <w:r w:rsidRPr="00FD40C3">
        <w:t>Hasil Peluncuran</w:t>
      </w:r>
      <w:bookmarkEnd w:id="348"/>
      <w:bookmarkEnd w:id="349"/>
      <w:bookmarkEnd w:id="350"/>
    </w:p>
    <w:p w14:paraId="00284E87" w14:textId="469B14EF" w:rsidR="00725C51" w:rsidRPr="00FD40C3" w:rsidRDefault="004738BC" w:rsidP="00725C51">
      <w:pPr>
        <w:ind w:firstLine="0"/>
      </w:pPr>
      <w:r w:rsidRPr="00FD40C3">
        <w:t xml:space="preserve">Setelah melakukan pengembangan aplikasi untuk penelitian ini, aplikasi yang telah dikembangkan diluncurkan untuk dapat digunakan oleh banyak pengguna. Aplikasi diluncurkan dengan nama </w:t>
      </w:r>
      <w:r w:rsidR="00F44F69">
        <w:rPr>
          <w:lang w:val="en-US"/>
        </w:rPr>
        <w:t>“</w:t>
      </w:r>
      <w:r w:rsidRPr="00FD40C3">
        <w:t>Easysay</w:t>
      </w:r>
      <w:r w:rsidR="00F44F69">
        <w:rPr>
          <w:lang w:val="en-US"/>
        </w:rPr>
        <w:t>”</w:t>
      </w:r>
      <w:r w:rsidRPr="00FD40C3">
        <w:t xml:space="preserve">. </w:t>
      </w:r>
    </w:p>
    <w:p w14:paraId="232A36B8" w14:textId="2581F8C7" w:rsidR="004738BC" w:rsidRPr="00FD40C3" w:rsidRDefault="004738BC" w:rsidP="00725C51">
      <w:pPr>
        <w:ind w:firstLine="0"/>
      </w:pPr>
    </w:p>
    <w:p w14:paraId="7C627424" w14:textId="467EE5F9" w:rsidR="00C448F4" w:rsidRPr="00FD40C3" w:rsidRDefault="004738BC" w:rsidP="00725C51">
      <w:pPr>
        <w:ind w:firstLine="0"/>
      </w:pPr>
      <w:r w:rsidRPr="00FD40C3">
        <w:t xml:space="preserve">Aplikasi ini diluncurkan pada server IdCloudHost menggunakan </w:t>
      </w:r>
      <w:r w:rsidRPr="00FD40C3">
        <w:rPr>
          <w:i/>
          <w:iCs/>
        </w:rPr>
        <w:t>virtual machine</w:t>
      </w:r>
      <w:r w:rsidRPr="00FD40C3">
        <w:t xml:space="preserve"> dengan </w:t>
      </w:r>
      <w:r w:rsidRPr="00FD40C3">
        <w:rPr>
          <w:i/>
          <w:iCs/>
        </w:rPr>
        <w:t>Operating System</w:t>
      </w:r>
      <w:r w:rsidRPr="00FD40C3">
        <w:t xml:space="preserve"> Ubuntu, 2 VCPU, 2048 MB RAM, dan memori sebesar 20 GB.</w:t>
      </w:r>
      <w:r w:rsidR="00C448F4" w:rsidRPr="00FD40C3">
        <w:t xml:space="preserve"> </w:t>
      </w:r>
      <w:r w:rsidR="00C448F4" w:rsidRPr="00FD40C3">
        <w:rPr>
          <w:i/>
          <w:iCs/>
        </w:rPr>
        <w:t>Virtual Machine</w:t>
      </w:r>
      <w:r w:rsidR="00C448F4" w:rsidRPr="00FD40C3">
        <w:t xml:space="preserve"> pada </w:t>
      </w:r>
      <w:r w:rsidR="00C448F4" w:rsidRPr="00F44F69">
        <w:rPr>
          <w:i/>
          <w:iCs/>
        </w:rPr>
        <w:t>IdCloudHost</w:t>
      </w:r>
      <w:r w:rsidR="00C448F4" w:rsidRPr="00FD40C3">
        <w:t xml:space="preserve"> juga diatur untuk dapat menjalankan </w:t>
      </w:r>
      <w:r w:rsidR="00C448F4" w:rsidRPr="00FD40C3">
        <w:rPr>
          <w:i/>
          <w:iCs/>
        </w:rPr>
        <w:t>Node.js</w:t>
      </w:r>
      <w:r w:rsidR="00C448F4" w:rsidRPr="00FD40C3">
        <w:t xml:space="preserve"> dan </w:t>
      </w:r>
      <w:r w:rsidR="00C448F4" w:rsidRPr="00FD40C3">
        <w:rPr>
          <w:i/>
          <w:iCs/>
        </w:rPr>
        <w:t>Python</w:t>
      </w:r>
      <w:r w:rsidR="00C448F4" w:rsidRPr="00FD40C3">
        <w:t xml:space="preserve"> agar aplikasi bisa dijalankan sebagaimana di komputer pengembang. </w:t>
      </w:r>
    </w:p>
    <w:p w14:paraId="237228C6" w14:textId="6D92FA0F" w:rsidR="00A35D9B" w:rsidRPr="00FD40C3" w:rsidRDefault="00A35D9B" w:rsidP="00725C51">
      <w:pPr>
        <w:ind w:firstLine="0"/>
      </w:pPr>
    </w:p>
    <w:p w14:paraId="3A901240" w14:textId="306793AD" w:rsidR="00A35D9B" w:rsidRPr="00FD40C3" w:rsidRDefault="00A35D9B" w:rsidP="00725C51">
      <w:pPr>
        <w:ind w:firstLine="0"/>
      </w:pPr>
      <w:r w:rsidRPr="00FD40C3">
        <w:t xml:space="preserve">Apabila pada pengujian setelah peluncuran yang dilakukan, didapatkan </w:t>
      </w:r>
      <w:r w:rsidRPr="00FD40C3">
        <w:rPr>
          <w:i/>
          <w:iCs/>
        </w:rPr>
        <w:t>bug</w:t>
      </w:r>
      <w:r w:rsidRPr="00FD40C3">
        <w:t xml:space="preserve"> atau </w:t>
      </w:r>
      <w:r w:rsidRPr="00FD40C3">
        <w:rPr>
          <w:i/>
          <w:iCs/>
        </w:rPr>
        <w:t>error</w:t>
      </w:r>
      <w:r w:rsidRPr="00FD40C3">
        <w:t xml:space="preserve"> yang perlu diperbaiki, akan dilakukan peluncuran ulang terhadap aplikasi Easysay dengan spesifikasi server yang sama.</w:t>
      </w:r>
    </w:p>
    <w:p w14:paraId="53A5CA63" w14:textId="77777777" w:rsidR="00A903E8" w:rsidRPr="00FD40C3" w:rsidRDefault="00A903E8" w:rsidP="00725C51">
      <w:pPr>
        <w:ind w:firstLine="0"/>
      </w:pPr>
    </w:p>
    <w:p w14:paraId="3CAEFB92" w14:textId="7E9E8F5D" w:rsidR="00725C51" w:rsidRPr="00FD40C3" w:rsidRDefault="00725C51">
      <w:pPr>
        <w:pStyle w:val="Heading2"/>
        <w:numPr>
          <w:ilvl w:val="1"/>
          <w:numId w:val="11"/>
        </w:numPr>
      </w:pPr>
      <w:bookmarkStart w:id="351" w:name="_Toc156587097"/>
      <w:bookmarkStart w:id="352" w:name="_Toc156593642"/>
      <w:bookmarkStart w:id="353" w:name="_Toc156594656"/>
      <w:r w:rsidRPr="00FD40C3">
        <w:t>Hasil Post-Deployment Testing</w:t>
      </w:r>
      <w:bookmarkEnd w:id="351"/>
      <w:bookmarkEnd w:id="352"/>
      <w:bookmarkEnd w:id="353"/>
    </w:p>
    <w:p w14:paraId="32AE1A15" w14:textId="5C2B5D89" w:rsidR="00C448F4" w:rsidRPr="00FD40C3" w:rsidRDefault="00C448F4" w:rsidP="00725C51">
      <w:pPr>
        <w:ind w:firstLine="0"/>
      </w:pPr>
      <w:r w:rsidRPr="00FD40C3">
        <w:t>Setelah melakukan peluncuran aplikasi, peneliti melakukan pengujian lebih lanjut kepada narasumber awal dan pengguna lainnya untuk memastikan bahwa aplikasi yang dikembangkan memenuhi kebutuhan pengguna dan dapat berjalan dengan baik. Berikut merupakan pengujian yang dilakukan.</w:t>
      </w:r>
    </w:p>
    <w:p w14:paraId="42729EFA" w14:textId="77777777" w:rsidR="00F52D40" w:rsidRPr="00FD40C3" w:rsidRDefault="00F52D40"/>
    <w:p w14:paraId="4249B503" w14:textId="667B9CBD" w:rsidR="00F52D40" w:rsidRPr="00FD40C3" w:rsidRDefault="00C448F4">
      <w:pPr>
        <w:pStyle w:val="Heading3"/>
        <w:numPr>
          <w:ilvl w:val="2"/>
          <w:numId w:val="11"/>
        </w:numPr>
      </w:pPr>
      <w:bookmarkStart w:id="354" w:name="_4f1mdlm" w:colFirst="0" w:colLast="0"/>
      <w:bookmarkStart w:id="355" w:name="_Toc156587098"/>
      <w:bookmarkStart w:id="356" w:name="_Toc156593643"/>
      <w:bookmarkStart w:id="357" w:name="_Toc156594657"/>
      <w:bookmarkEnd w:id="354"/>
      <w:r w:rsidRPr="00FD40C3">
        <w:t>Hasil Pengujian System Usability Scale</w:t>
      </w:r>
      <w:bookmarkEnd w:id="355"/>
      <w:bookmarkEnd w:id="356"/>
      <w:bookmarkEnd w:id="357"/>
    </w:p>
    <w:p w14:paraId="00CC23B3" w14:textId="024B71D8" w:rsidR="00F52D40" w:rsidRPr="00FD40C3" w:rsidRDefault="00C448F4">
      <w:pPr>
        <w:ind w:firstLine="0"/>
      </w:pPr>
      <w:r w:rsidRPr="00FD40C3">
        <w:t xml:space="preserve">Setelah aplikasi Easysay dilucurkan, peneliti menyebarkan aplikasi agar dapat digunakan dan dinilai oleh pengguna, khususnya narasumber </w:t>
      </w:r>
      <w:r w:rsidR="009A0AD3" w:rsidRPr="00FD40C3">
        <w:t>yang terlibat pada Tabel 3.1 sebelumnya. Peneliti juga meminta narasumber terkait untuk menyebarkan aplikasi tersebut dan kuesioner SUS pada pengajar lainnya.</w:t>
      </w:r>
      <w:r w:rsidR="00FE55CD" w:rsidRPr="00FD40C3">
        <w:t xml:space="preserve"> Pada Gambar berikut ini merupakan sampel dari kuesioner SUS yang diisi responden sebelumnya.</w:t>
      </w:r>
    </w:p>
    <w:p w14:paraId="1ABF3F16" w14:textId="35E3F281" w:rsidR="00FE55CD" w:rsidRPr="00FD40C3" w:rsidRDefault="00FE55CD">
      <w:pPr>
        <w:ind w:firstLine="0"/>
      </w:pPr>
    </w:p>
    <w:p w14:paraId="04DB0B98" w14:textId="235B22EB" w:rsidR="00FE55CD" w:rsidRPr="00FD40C3" w:rsidRDefault="00FE55CD" w:rsidP="00FE55CD">
      <w:pPr>
        <w:ind w:firstLine="0"/>
        <w:jc w:val="center"/>
      </w:pPr>
      <w:r w:rsidRPr="00FD40C3">
        <w:rPr>
          <w:noProof/>
        </w:rPr>
        <w:lastRenderedPageBreak/>
        <w:drawing>
          <wp:inline distT="0" distB="0" distL="0" distR="0" wp14:anchorId="13A5C047" wp14:editId="2D9FBB11">
            <wp:extent cx="3498112" cy="3193947"/>
            <wp:effectExtent l="19050" t="19050" r="762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508979" cy="3203869"/>
                    </a:xfrm>
                    <a:prstGeom prst="rect">
                      <a:avLst/>
                    </a:prstGeom>
                    <a:ln>
                      <a:solidFill>
                        <a:schemeClr val="tx1"/>
                      </a:solidFill>
                    </a:ln>
                  </pic:spPr>
                </pic:pic>
              </a:graphicData>
            </a:graphic>
          </wp:inline>
        </w:drawing>
      </w:r>
    </w:p>
    <w:p w14:paraId="7A5754BB" w14:textId="354FC276" w:rsidR="00FE55CD" w:rsidRPr="00FD40C3" w:rsidRDefault="00FE55CD" w:rsidP="00FE55CD">
      <w:pPr>
        <w:pStyle w:val="Gambar4"/>
        <w:rPr>
          <w:lang w:val="id-ID"/>
        </w:rPr>
      </w:pPr>
      <w:bookmarkStart w:id="358" w:name="_Toc156335932"/>
      <w:r w:rsidRPr="00FD40C3">
        <w:rPr>
          <w:lang w:val="id-ID"/>
        </w:rPr>
        <w:t>Sampel</w:t>
      </w:r>
      <w:r w:rsidR="00EF2EB6" w:rsidRPr="00FD40C3">
        <w:rPr>
          <w:lang w:val="id-ID"/>
        </w:rPr>
        <w:t xml:space="preserve"> Google</w:t>
      </w:r>
      <w:r w:rsidRPr="00FD40C3">
        <w:rPr>
          <w:lang w:val="id-ID"/>
        </w:rPr>
        <w:t xml:space="preserve"> Form SUS</w:t>
      </w:r>
      <w:bookmarkEnd w:id="358"/>
    </w:p>
    <w:p w14:paraId="262F4DD9" w14:textId="7FCA38DF" w:rsidR="009A0AD3" w:rsidRPr="00FD40C3" w:rsidRDefault="009A0AD3">
      <w:pPr>
        <w:ind w:firstLine="0"/>
      </w:pPr>
    </w:p>
    <w:p w14:paraId="0BF4C850" w14:textId="27DB6549" w:rsidR="009A0AD3" w:rsidRPr="00FD40C3" w:rsidRDefault="009A0AD3">
      <w:pPr>
        <w:ind w:firstLine="0"/>
      </w:pPr>
      <w:r w:rsidRPr="00FD40C3">
        <w:t>Semenjak peluncuran dilakukan dari tanggal 26 Agustus 2023, telah didapatkan 16 responden SUS dengan hasil sebagai</w:t>
      </w:r>
      <w:r w:rsidR="007B60CE" w:rsidRPr="00FD40C3">
        <w:t xml:space="preserve"> pada Tabel 4.3</w:t>
      </w:r>
      <w:r w:rsidRPr="00FD40C3">
        <w:t xml:space="preserve"> berikut.</w:t>
      </w:r>
    </w:p>
    <w:p w14:paraId="688D0EF7" w14:textId="5E06D2A3" w:rsidR="009A0AD3" w:rsidRPr="00FD40C3" w:rsidRDefault="009A0AD3">
      <w:pPr>
        <w:ind w:firstLine="0"/>
      </w:pPr>
    </w:p>
    <w:p w14:paraId="46CB9B2B" w14:textId="7D5BCB7B" w:rsidR="009A0AD3" w:rsidRPr="00FD40C3" w:rsidRDefault="009A0AD3" w:rsidP="009A0AD3">
      <w:pPr>
        <w:pStyle w:val="Tabel4"/>
        <w:rPr>
          <w:lang w:val="id-ID"/>
        </w:rPr>
      </w:pPr>
      <w:bookmarkStart w:id="359" w:name="_Toc153476928"/>
      <w:bookmarkStart w:id="360" w:name="_Toc156335902"/>
      <w:r w:rsidRPr="00FD40C3">
        <w:rPr>
          <w:lang w:val="id-ID"/>
        </w:rPr>
        <w:t>Responden SUS</w:t>
      </w:r>
      <w:bookmarkEnd w:id="359"/>
      <w:bookmarkEnd w:id="360"/>
    </w:p>
    <w:tbl>
      <w:tblPr>
        <w:tblStyle w:val="TableGrid"/>
        <w:tblW w:w="8298" w:type="dxa"/>
        <w:tblLayout w:type="fixed"/>
        <w:tblLook w:val="04A0" w:firstRow="1" w:lastRow="0" w:firstColumn="1" w:lastColumn="0" w:noHBand="0" w:noVBand="1"/>
      </w:tblPr>
      <w:tblGrid>
        <w:gridCol w:w="558"/>
        <w:gridCol w:w="1710"/>
        <w:gridCol w:w="900"/>
        <w:gridCol w:w="513"/>
        <w:gridCol w:w="513"/>
        <w:gridCol w:w="513"/>
        <w:gridCol w:w="513"/>
        <w:gridCol w:w="513"/>
        <w:gridCol w:w="513"/>
        <w:gridCol w:w="513"/>
        <w:gridCol w:w="513"/>
        <w:gridCol w:w="513"/>
        <w:gridCol w:w="513"/>
      </w:tblGrid>
      <w:tr w:rsidR="00D45F5F" w:rsidRPr="00FD40C3" w14:paraId="34F20EB0" w14:textId="77777777" w:rsidTr="00A06BBD">
        <w:trPr>
          <w:trHeight w:val="300"/>
          <w:tblHeader/>
        </w:trPr>
        <w:tc>
          <w:tcPr>
            <w:tcW w:w="558" w:type="dxa"/>
            <w:vMerge w:val="restart"/>
          </w:tcPr>
          <w:p w14:paraId="702FEFF2" w14:textId="5D440821" w:rsidR="00D45F5F" w:rsidRPr="00FD40C3" w:rsidRDefault="00D45F5F" w:rsidP="009A0AD3">
            <w:pPr>
              <w:ind w:firstLine="0"/>
              <w:jc w:val="center"/>
              <w:rPr>
                <w:b/>
                <w:bCs/>
              </w:rPr>
            </w:pPr>
            <w:r w:rsidRPr="00FD40C3">
              <w:rPr>
                <w:b/>
                <w:bCs/>
              </w:rPr>
              <w:t>No</w:t>
            </w:r>
          </w:p>
        </w:tc>
        <w:tc>
          <w:tcPr>
            <w:tcW w:w="1710" w:type="dxa"/>
            <w:vMerge w:val="restart"/>
            <w:noWrap/>
          </w:tcPr>
          <w:p w14:paraId="73A2D95C" w14:textId="0236177E" w:rsidR="00D45F5F" w:rsidRPr="00FD40C3" w:rsidRDefault="00D45F5F" w:rsidP="009A0AD3">
            <w:pPr>
              <w:ind w:firstLine="0"/>
              <w:jc w:val="center"/>
              <w:rPr>
                <w:b/>
                <w:bCs/>
              </w:rPr>
            </w:pPr>
            <w:r w:rsidRPr="00FD40C3">
              <w:rPr>
                <w:b/>
                <w:bCs/>
              </w:rPr>
              <w:t>Nama</w:t>
            </w:r>
          </w:p>
        </w:tc>
        <w:tc>
          <w:tcPr>
            <w:tcW w:w="900" w:type="dxa"/>
            <w:vMerge w:val="restart"/>
            <w:noWrap/>
          </w:tcPr>
          <w:p w14:paraId="49798659" w14:textId="4E97FBAD" w:rsidR="00D45F5F" w:rsidRPr="00FD40C3" w:rsidRDefault="00D45F5F" w:rsidP="009A0AD3">
            <w:pPr>
              <w:ind w:firstLine="0"/>
              <w:jc w:val="center"/>
              <w:rPr>
                <w:b/>
                <w:bCs/>
              </w:rPr>
            </w:pPr>
            <w:r w:rsidRPr="00FD40C3">
              <w:rPr>
                <w:b/>
                <w:bCs/>
              </w:rPr>
              <w:t>Peran</w:t>
            </w:r>
          </w:p>
        </w:tc>
        <w:tc>
          <w:tcPr>
            <w:tcW w:w="5130" w:type="dxa"/>
            <w:gridSpan w:val="10"/>
          </w:tcPr>
          <w:p w14:paraId="06F660F3" w14:textId="4E17A455" w:rsidR="00D45F5F" w:rsidRPr="00FD40C3" w:rsidRDefault="00D45F5F" w:rsidP="009A0AD3">
            <w:pPr>
              <w:ind w:firstLine="0"/>
              <w:jc w:val="center"/>
              <w:rPr>
                <w:b/>
                <w:bCs/>
              </w:rPr>
            </w:pPr>
            <w:r w:rsidRPr="00FD40C3">
              <w:rPr>
                <w:b/>
                <w:bCs/>
              </w:rPr>
              <w:t>Skor Untuk Pertannyaan</w:t>
            </w:r>
          </w:p>
        </w:tc>
      </w:tr>
      <w:tr w:rsidR="00D45F5F" w:rsidRPr="00FD40C3" w14:paraId="40E26ACD" w14:textId="77777777" w:rsidTr="00A06BBD">
        <w:trPr>
          <w:trHeight w:val="300"/>
          <w:tblHeader/>
        </w:trPr>
        <w:tc>
          <w:tcPr>
            <w:tcW w:w="558" w:type="dxa"/>
            <w:vMerge/>
          </w:tcPr>
          <w:p w14:paraId="167DDEA4" w14:textId="77777777" w:rsidR="00D45F5F" w:rsidRPr="00FD40C3" w:rsidRDefault="00D45F5F" w:rsidP="009A0AD3">
            <w:pPr>
              <w:ind w:firstLine="0"/>
              <w:jc w:val="center"/>
              <w:rPr>
                <w:b/>
                <w:bCs/>
              </w:rPr>
            </w:pPr>
          </w:p>
        </w:tc>
        <w:tc>
          <w:tcPr>
            <w:tcW w:w="1710" w:type="dxa"/>
            <w:vMerge/>
            <w:noWrap/>
            <w:hideMark/>
          </w:tcPr>
          <w:p w14:paraId="7737DF45" w14:textId="7A151970" w:rsidR="00D45F5F" w:rsidRPr="00FD40C3" w:rsidRDefault="00D45F5F" w:rsidP="009A0AD3">
            <w:pPr>
              <w:ind w:firstLine="0"/>
              <w:jc w:val="center"/>
              <w:rPr>
                <w:b/>
                <w:bCs/>
              </w:rPr>
            </w:pPr>
          </w:p>
        </w:tc>
        <w:tc>
          <w:tcPr>
            <w:tcW w:w="900" w:type="dxa"/>
            <w:vMerge/>
            <w:noWrap/>
            <w:hideMark/>
          </w:tcPr>
          <w:p w14:paraId="357D4A16" w14:textId="4E73E153" w:rsidR="00D45F5F" w:rsidRPr="00FD40C3" w:rsidRDefault="00D45F5F" w:rsidP="009A0AD3">
            <w:pPr>
              <w:ind w:firstLine="0"/>
              <w:jc w:val="center"/>
              <w:rPr>
                <w:b/>
                <w:bCs/>
              </w:rPr>
            </w:pPr>
          </w:p>
        </w:tc>
        <w:tc>
          <w:tcPr>
            <w:tcW w:w="513" w:type="dxa"/>
            <w:hideMark/>
          </w:tcPr>
          <w:p w14:paraId="228FF6C0" w14:textId="671CB5CD" w:rsidR="00D45F5F" w:rsidRPr="00FD40C3" w:rsidRDefault="00D45F5F" w:rsidP="009A0AD3">
            <w:pPr>
              <w:ind w:firstLine="0"/>
              <w:jc w:val="center"/>
              <w:rPr>
                <w:b/>
                <w:bCs/>
              </w:rPr>
            </w:pPr>
            <w:r w:rsidRPr="00FD40C3">
              <w:rPr>
                <w:b/>
                <w:bCs/>
              </w:rPr>
              <w:t>1</w:t>
            </w:r>
          </w:p>
        </w:tc>
        <w:tc>
          <w:tcPr>
            <w:tcW w:w="513" w:type="dxa"/>
            <w:hideMark/>
          </w:tcPr>
          <w:p w14:paraId="07F9E58A" w14:textId="41853D74" w:rsidR="00D45F5F" w:rsidRPr="00FD40C3" w:rsidRDefault="00D45F5F" w:rsidP="009A0AD3">
            <w:pPr>
              <w:ind w:firstLine="0"/>
              <w:jc w:val="center"/>
              <w:rPr>
                <w:b/>
                <w:bCs/>
              </w:rPr>
            </w:pPr>
            <w:r w:rsidRPr="00FD40C3">
              <w:rPr>
                <w:b/>
                <w:bCs/>
              </w:rPr>
              <w:t>2</w:t>
            </w:r>
          </w:p>
        </w:tc>
        <w:tc>
          <w:tcPr>
            <w:tcW w:w="513" w:type="dxa"/>
            <w:hideMark/>
          </w:tcPr>
          <w:p w14:paraId="18E7A50B" w14:textId="1ED4DCCC" w:rsidR="00D45F5F" w:rsidRPr="00FD40C3" w:rsidRDefault="00D45F5F" w:rsidP="009A0AD3">
            <w:pPr>
              <w:ind w:firstLine="0"/>
              <w:jc w:val="center"/>
              <w:rPr>
                <w:b/>
                <w:bCs/>
              </w:rPr>
            </w:pPr>
            <w:r w:rsidRPr="00FD40C3">
              <w:rPr>
                <w:b/>
                <w:bCs/>
              </w:rPr>
              <w:t>3</w:t>
            </w:r>
          </w:p>
        </w:tc>
        <w:tc>
          <w:tcPr>
            <w:tcW w:w="513" w:type="dxa"/>
            <w:hideMark/>
          </w:tcPr>
          <w:p w14:paraId="09B35C88" w14:textId="660AB4A3" w:rsidR="00D45F5F" w:rsidRPr="00FD40C3" w:rsidRDefault="00D45F5F" w:rsidP="009A0AD3">
            <w:pPr>
              <w:ind w:firstLine="0"/>
              <w:jc w:val="center"/>
              <w:rPr>
                <w:b/>
                <w:bCs/>
              </w:rPr>
            </w:pPr>
            <w:r w:rsidRPr="00FD40C3">
              <w:rPr>
                <w:b/>
                <w:bCs/>
              </w:rPr>
              <w:t>4</w:t>
            </w:r>
          </w:p>
        </w:tc>
        <w:tc>
          <w:tcPr>
            <w:tcW w:w="513" w:type="dxa"/>
            <w:hideMark/>
          </w:tcPr>
          <w:p w14:paraId="40F19676" w14:textId="52BF5AA0" w:rsidR="00D45F5F" w:rsidRPr="00FD40C3" w:rsidRDefault="00D45F5F" w:rsidP="009A0AD3">
            <w:pPr>
              <w:ind w:firstLine="0"/>
              <w:jc w:val="center"/>
              <w:rPr>
                <w:b/>
                <w:bCs/>
              </w:rPr>
            </w:pPr>
            <w:r w:rsidRPr="00FD40C3">
              <w:rPr>
                <w:b/>
                <w:bCs/>
              </w:rPr>
              <w:t>5</w:t>
            </w:r>
          </w:p>
        </w:tc>
        <w:tc>
          <w:tcPr>
            <w:tcW w:w="513" w:type="dxa"/>
            <w:hideMark/>
          </w:tcPr>
          <w:p w14:paraId="0F260A88" w14:textId="54FE2A99" w:rsidR="00D45F5F" w:rsidRPr="00FD40C3" w:rsidRDefault="00D45F5F" w:rsidP="009A0AD3">
            <w:pPr>
              <w:ind w:firstLine="0"/>
              <w:jc w:val="center"/>
              <w:rPr>
                <w:b/>
                <w:bCs/>
              </w:rPr>
            </w:pPr>
            <w:r w:rsidRPr="00FD40C3">
              <w:rPr>
                <w:b/>
                <w:bCs/>
              </w:rPr>
              <w:t>6</w:t>
            </w:r>
          </w:p>
        </w:tc>
        <w:tc>
          <w:tcPr>
            <w:tcW w:w="513" w:type="dxa"/>
            <w:hideMark/>
          </w:tcPr>
          <w:p w14:paraId="416EB8D5" w14:textId="7C992D04" w:rsidR="00D45F5F" w:rsidRPr="00FD40C3" w:rsidRDefault="00D45F5F" w:rsidP="009A0AD3">
            <w:pPr>
              <w:ind w:firstLine="0"/>
              <w:jc w:val="center"/>
              <w:rPr>
                <w:b/>
                <w:bCs/>
              </w:rPr>
            </w:pPr>
            <w:r w:rsidRPr="00FD40C3">
              <w:rPr>
                <w:b/>
                <w:bCs/>
              </w:rPr>
              <w:t>7</w:t>
            </w:r>
          </w:p>
        </w:tc>
        <w:tc>
          <w:tcPr>
            <w:tcW w:w="513" w:type="dxa"/>
            <w:hideMark/>
          </w:tcPr>
          <w:p w14:paraId="4FB58A69" w14:textId="70B18FB4" w:rsidR="00D45F5F" w:rsidRPr="00FD40C3" w:rsidRDefault="00D45F5F" w:rsidP="009A0AD3">
            <w:pPr>
              <w:ind w:firstLine="0"/>
              <w:jc w:val="center"/>
              <w:rPr>
                <w:b/>
                <w:bCs/>
              </w:rPr>
            </w:pPr>
            <w:r w:rsidRPr="00FD40C3">
              <w:rPr>
                <w:b/>
                <w:bCs/>
              </w:rPr>
              <w:t>8</w:t>
            </w:r>
          </w:p>
        </w:tc>
        <w:tc>
          <w:tcPr>
            <w:tcW w:w="513" w:type="dxa"/>
            <w:hideMark/>
          </w:tcPr>
          <w:p w14:paraId="028BBF7B" w14:textId="2ADD7211" w:rsidR="00D45F5F" w:rsidRPr="00FD40C3" w:rsidRDefault="00D45F5F" w:rsidP="009A0AD3">
            <w:pPr>
              <w:ind w:firstLine="0"/>
              <w:jc w:val="center"/>
              <w:rPr>
                <w:b/>
                <w:bCs/>
              </w:rPr>
            </w:pPr>
            <w:r w:rsidRPr="00FD40C3">
              <w:rPr>
                <w:b/>
                <w:bCs/>
              </w:rPr>
              <w:t>9</w:t>
            </w:r>
          </w:p>
        </w:tc>
        <w:tc>
          <w:tcPr>
            <w:tcW w:w="513" w:type="dxa"/>
            <w:hideMark/>
          </w:tcPr>
          <w:p w14:paraId="463D8349" w14:textId="2AD498B0" w:rsidR="00D45F5F" w:rsidRPr="00FD40C3" w:rsidRDefault="00D45F5F" w:rsidP="009A0AD3">
            <w:pPr>
              <w:ind w:firstLine="0"/>
              <w:jc w:val="center"/>
              <w:rPr>
                <w:b/>
                <w:bCs/>
              </w:rPr>
            </w:pPr>
            <w:r w:rsidRPr="00FD40C3">
              <w:rPr>
                <w:b/>
                <w:bCs/>
              </w:rPr>
              <w:t>10</w:t>
            </w:r>
          </w:p>
        </w:tc>
      </w:tr>
      <w:tr w:rsidR="00D45F5F" w:rsidRPr="00FD40C3" w14:paraId="78E12920" w14:textId="77777777" w:rsidTr="00A06BBD">
        <w:trPr>
          <w:trHeight w:val="300"/>
        </w:trPr>
        <w:tc>
          <w:tcPr>
            <w:tcW w:w="558" w:type="dxa"/>
          </w:tcPr>
          <w:p w14:paraId="3B581BAB" w14:textId="2F72B9B1" w:rsidR="00D45F5F" w:rsidRPr="00FD40C3" w:rsidRDefault="00D45F5F" w:rsidP="00D45F5F">
            <w:pPr>
              <w:ind w:firstLine="0"/>
              <w:jc w:val="center"/>
            </w:pPr>
            <w:r w:rsidRPr="00FD40C3">
              <w:t>1</w:t>
            </w:r>
          </w:p>
        </w:tc>
        <w:tc>
          <w:tcPr>
            <w:tcW w:w="1710" w:type="dxa"/>
            <w:noWrap/>
            <w:hideMark/>
          </w:tcPr>
          <w:p w14:paraId="49281ECD" w14:textId="75D30447" w:rsidR="00D45F5F" w:rsidRPr="00FD40C3" w:rsidRDefault="00D45F5F" w:rsidP="009A0AD3">
            <w:pPr>
              <w:ind w:firstLine="0"/>
            </w:pPr>
            <w:r w:rsidRPr="00FD40C3">
              <w:t>Muhammad Lutfi, S.Pd</w:t>
            </w:r>
          </w:p>
        </w:tc>
        <w:tc>
          <w:tcPr>
            <w:tcW w:w="900" w:type="dxa"/>
            <w:noWrap/>
            <w:hideMark/>
          </w:tcPr>
          <w:p w14:paraId="233280A1" w14:textId="77777777" w:rsidR="00D45F5F" w:rsidRPr="00FD40C3" w:rsidRDefault="00D45F5F" w:rsidP="009A0AD3">
            <w:pPr>
              <w:ind w:firstLine="0"/>
              <w:jc w:val="center"/>
            </w:pPr>
            <w:r w:rsidRPr="00FD40C3">
              <w:t>Guru</w:t>
            </w:r>
          </w:p>
        </w:tc>
        <w:tc>
          <w:tcPr>
            <w:tcW w:w="513" w:type="dxa"/>
            <w:noWrap/>
            <w:hideMark/>
          </w:tcPr>
          <w:p w14:paraId="637D7861" w14:textId="77777777" w:rsidR="00D45F5F" w:rsidRPr="00FD40C3" w:rsidRDefault="00D45F5F" w:rsidP="009A0AD3">
            <w:pPr>
              <w:ind w:firstLine="0"/>
              <w:jc w:val="center"/>
            </w:pPr>
            <w:r w:rsidRPr="00FD40C3">
              <w:t>5</w:t>
            </w:r>
          </w:p>
        </w:tc>
        <w:tc>
          <w:tcPr>
            <w:tcW w:w="513" w:type="dxa"/>
            <w:noWrap/>
            <w:hideMark/>
          </w:tcPr>
          <w:p w14:paraId="5F7FFD8C" w14:textId="77777777" w:rsidR="00D45F5F" w:rsidRPr="00FD40C3" w:rsidRDefault="00D45F5F" w:rsidP="009A0AD3">
            <w:pPr>
              <w:ind w:firstLine="0"/>
              <w:jc w:val="center"/>
            </w:pPr>
            <w:r w:rsidRPr="00FD40C3">
              <w:t>1</w:t>
            </w:r>
          </w:p>
        </w:tc>
        <w:tc>
          <w:tcPr>
            <w:tcW w:w="513" w:type="dxa"/>
            <w:noWrap/>
            <w:hideMark/>
          </w:tcPr>
          <w:p w14:paraId="4C2EDBAB" w14:textId="77777777" w:rsidR="00D45F5F" w:rsidRPr="00FD40C3" w:rsidRDefault="00D45F5F" w:rsidP="009A0AD3">
            <w:pPr>
              <w:ind w:firstLine="0"/>
              <w:jc w:val="center"/>
            </w:pPr>
            <w:r w:rsidRPr="00FD40C3">
              <w:t>4</w:t>
            </w:r>
          </w:p>
        </w:tc>
        <w:tc>
          <w:tcPr>
            <w:tcW w:w="513" w:type="dxa"/>
            <w:noWrap/>
            <w:hideMark/>
          </w:tcPr>
          <w:p w14:paraId="3CAE19F8" w14:textId="77777777" w:rsidR="00D45F5F" w:rsidRPr="00FD40C3" w:rsidRDefault="00D45F5F" w:rsidP="009A0AD3">
            <w:pPr>
              <w:ind w:firstLine="0"/>
              <w:jc w:val="center"/>
            </w:pPr>
            <w:r w:rsidRPr="00FD40C3">
              <w:t>1</w:t>
            </w:r>
          </w:p>
        </w:tc>
        <w:tc>
          <w:tcPr>
            <w:tcW w:w="513" w:type="dxa"/>
            <w:noWrap/>
            <w:hideMark/>
          </w:tcPr>
          <w:p w14:paraId="7E2719AE" w14:textId="77777777" w:rsidR="00D45F5F" w:rsidRPr="00FD40C3" w:rsidRDefault="00D45F5F" w:rsidP="009A0AD3">
            <w:pPr>
              <w:ind w:firstLine="0"/>
              <w:jc w:val="center"/>
            </w:pPr>
            <w:r w:rsidRPr="00FD40C3">
              <w:t>5</w:t>
            </w:r>
          </w:p>
        </w:tc>
        <w:tc>
          <w:tcPr>
            <w:tcW w:w="513" w:type="dxa"/>
            <w:noWrap/>
            <w:hideMark/>
          </w:tcPr>
          <w:p w14:paraId="3D111934" w14:textId="77777777" w:rsidR="00D45F5F" w:rsidRPr="00FD40C3" w:rsidRDefault="00D45F5F" w:rsidP="009A0AD3">
            <w:pPr>
              <w:ind w:firstLine="0"/>
              <w:jc w:val="center"/>
            </w:pPr>
            <w:r w:rsidRPr="00FD40C3">
              <w:t>1</w:t>
            </w:r>
          </w:p>
        </w:tc>
        <w:tc>
          <w:tcPr>
            <w:tcW w:w="513" w:type="dxa"/>
            <w:noWrap/>
            <w:hideMark/>
          </w:tcPr>
          <w:p w14:paraId="5400B66F" w14:textId="77777777" w:rsidR="00D45F5F" w:rsidRPr="00FD40C3" w:rsidRDefault="00D45F5F" w:rsidP="009A0AD3">
            <w:pPr>
              <w:ind w:firstLine="0"/>
              <w:jc w:val="center"/>
            </w:pPr>
            <w:r w:rsidRPr="00FD40C3">
              <w:t>4</w:t>
            </w:r>
          </w:p>
        </w:tc>
        <w:tc>
          <w:tcPr>
            <w:tcW w:w="513" w:type="dxa"/>
            <w:noWrap/>
            <w:hideMark/>
          </w:tcPr>
          <w:p w14:paraId="3A63924C" w14:textId="77777777" w:rsidR="00D45F5F" w:rsidRPr="00FD40C3" w:rsidRDefault="00D45F5F" w:rsidP="009A0AD3">
            <w:pPr>
              <w:ind w:firstLine="0"/>
              <w:jc w:val="center"/>
            </w:pPr>
            <w:r w:rsidRPr="00FD40C3">
              <w:t>2</w:t>
            </w:r>
          </w:p>
        </w:tc>
        <w:tc>
          <w:tcPr>
            <w:tcW w:w="513" w:type="dxa"/>
            <w:noWrap/>
            <w:hideMark/>
          </w:tcPr>
          <w:p w14:paraId="18F03C83" w14:textId="77777777" w:rsidR="00D45F5F" w:rsidRPr="00FD40C3" w:rsidRDefault="00D45F5F" w:rsidP="009A0AD3">
            <w:pPr>
              <w:ind w:firstLine="0"/>
              <w:jc w:val="center"/>
            </w:pPr>
            <w:r w:rsidRPr="00FD40C3">
              <w:t>3</w:t>
            </w:r>
          </w:p>
        </w:tc>
        <w:tc>
          <w:tcPr>
            <w:tcW w:w="513" w:type="dxa"/>
            <w:noWrap/>
            <w:hideMark/>
          </w:tcPr>
          <w:p w14:paraId="534E2B54" w14:textId="77777777" w:rsidR="00D45F5F" w:rsidRPr="00FD40C3" w:rsidRDefault="00D45F5F" w:rsidP="009A0AD3">
            <w:pPr>
              <w:ind w:firstLine="0"/>
              <w:jc w:val="center"/>
            </w:pPr>
            <w:r w:rsidRPr="00FD40C3">
              <w:t>2</w:t>
            </w:r>
          </w:p>
        </w:tc>
      </w:tr>
      <w:tr w:rsidR="00D45F5F" w:rsidRPr="00FD40C3" w14:paraId="667518E1" w14:textId="77777777" w:rsidTr="00A06BBD">
        <w:trPr>
          <w:trHeight w:val="300"/>
        </w:trPr>
        <w:tc>
          <w:tcPr>
            <w:tcW w:w="558" w:type="dxa"/>
          </w:tcPr>
          <w:p w14:paraId="7571EBBA" w14:textId="5F4A942A" w:rsidR="00D45F5F" w:rsidRPr="00FD40C3" w:rsidRDefault="00D45F5F" w:rsidP="00D45F5F">
            <w:pPr>
              <w:ind w:firstLine="0"/>
              <w:jc w:val="center"/>
            </w:pPr>
            <w:r w:rsidRPr="00FD40C3">
              <w:t>2</w:t>
            </w:r>
          </w:p>
        </w:tc>
        <w:tc>
          <w:tcPr>
            <w:tcW w:w="1710" w:type="dxa"/>
            <w:noWrap/>
            <w:hideMark/>
          </w:tcPr>
          <w:p w14:paraId="70F3BB3D" w14:textId="3E2A3CF9" w:rsidR="00D45F5F" w:rsidRPr="00FD40C3" w:rsidRDefault="00D45F5F" w:rsidP="009A0AD3">
            <w:pPr>
              <w:ind w:firstLine="0"/>
            </w:pPr>
            <w:r w:rsidRPr="00FD40C3">
              <w:t>Ajeng Yeni Ratnasari, S.Pd</w:t>
            </w:r>
          </w:p>
        </w:tc>
        <w:tc>
          <w:tcPr>
            <w:tcW w:w="900" w:type="dxa"/>
            <w:noWrap/>
            <w:hideMark/>
          </w:tcPr>
          <w:p w14:paraId="516314DC" w14:textId="77777777" w:rsidR="00D45F5F" w:rsidRPr="00FD40C3" w:rsidRDefault="00D45F5F" w:rsidP="009A0AD3">
            <w:pPr>
              <w:ind w:firstLine="0"/>
              <w:jc w:val="center"/>
            </w:pPr>
            <w:r w:rsidRPr="00FD40C3">
              <w:t>Guru</w:t>
            </w:r>
          </w:p>
        </w:tc>
        <w:tc>
          <w:tcPr>
            <w:tcW w:w="513" w:type="dxa"/>
            <w:noWrap/>
            <w:hideMark/>
          </w:tcPr>
          <w:p w14:paraId="612425F2" w14:textId="77777777" w:rsidR="00D45F5F" w:rsidRPr="00FD40C3" w:rsidRDefault="00D45F5F" w:rsidP="009A0AD3">
            <w:pPr>
              <w:ind w:firstLine="0"/>
              <w:jc w:val="center"/>
            </w:pPr>
            <w:r w:rsidRPr="00FD40C3">
              <w:t>5</w:t>
            </w:r>
          </w:p>
        </w:tc>
        <w:tc>
          <w:tcPr>
            <w:tcW w:w="513" w:type="dxa"/>
            <w:noWrap/>
            <w:hideMark/>
          </w:tcPr>
          <w:p w14:paraId="42D08F94" w14:textId="77777777" w:rsidR="00D45F5F" w:rsidRPr="00FD40C3" w:rsidRDefault="00D45F5F" w:rsidP="009A0AD3">
            <w:pPr>
              <w:ind w:firstLine="0"/>
              <w:jc w:val="center"/>
            </w:pPr>
            <w:r w:rsidRPr="00FD40C3">
              <w:t>3</w:t>
            </w:r>
          </w:p>
        </w:tc>
        <w:tc>
          <w:tcPr>
            <w:tcW w:w="513" w:type="dxa"/>
            <w:noWrap/>
            <w:hideMark/>
          </w:tcPr>
          <w:p w14:paraId="5620F25D" w14:textId="77777777" w:rsidR="00D45F5F" w:rsidRPr="00FD40C3" w:rsidRDefault="00D45F5F" w:rsidP="009A0AD3">
            <w:pPr>
              <w:ind w:firstLine="0"/>
              <w:jc w:val="center"/>
            </w:pPr>
            <w:r w:rsidRPr="00FD40C3">
              <w:t>4</w:t>
            </w:r>
          </w:p>
        </w:tc>
        <w:tc>
          <w:tcPr>
            <w:tcW w:w="513" w:type="dxa"/>
            <w:noWrap/>
            <w:hideMark/>
          </w:tcPr>
          <w:p w14:paraId="48FEAC35" w14:textId="77777777" w:rsidR="00D45F5F" w:rsidRPr="00FD40C3" w:rsidRDefault="00D45F5F" w:rsidP="009A0AD3">
            <w:pPr>
              <w:ind w:firstLine="0"/>
              <w:jc w:val="center"/>
            </w:pPr>
            <w:r w:rsidRPr="00FD40C3">
              <w:t>2</w:t>
            </w:r>
          </w:p>
        </w:tc>
        <w:tc>
          <w:tcPr>
            <w:tcW w:w="513" w:type="dxa"/>
            <w:noWrap/>
            <w:hideMark/>
          </w:tcPr>
          <w:p w14:paraId="6D213F99" w14:textId="77777777" w:rsidR="00D45F5F" w:rsidRPr="00FD40C3" w:rsidRDefault="00D45F5F" w:rsidP="009A0AD3">
            <w:pPr>
              <w:ind w:firstLine="0"/>
              <w:jc w:val="center"/>
            </w:pPr>
            <w:r w:rsidRPr="00FD40C3">
              <w:t>5</w:t>
            </w:r>
          </w:p>
        </w:tc>
        <w:tc>
          <w:tcPr>
            <w:tcW w:w="513" w:type="dxa"/>
            <w:noWrap/>
            <w:hideMark/>
          </w:tcPr>
          <w:p w14:paraId="2F91C253" w14:textId="77777777" w:rsidR="00D45F5F" w:rsidRPr="00FD40C3" w:rsidRDefault="00D45F5F" w:rsidP="009A0AD3">
            <w:pPr>
              <w:ind w:firstLine="0"/>
              <w:jc w:val="center"/>
            </w:pPr>
            <w:r w:rsidRPr="00FD40C3">
              <w:t>3</w:t>
            </w:r>
          </w:p>
        </w:tc>
        <w:tc>
          <w:tcPr>
            <w:tcW w:w="513" w:type="dxa"/>
            <w:noWrap/>
            <w:hideMark/>
          </w:tcPr>
          <w:p w14:paraId="05D8B9CE" w14:textId="77777777" w:rsidR="00D45F5F" w:rsidRPr="00FD40C3" w:rsidRDefault="00D45F5F" w:rsidP="009A0AD3">
            <w:pPr>
              <w:ind w:firstLine="0"/>
              <w:jc w:val="center"/>
            </w:pPr>
            <w:r w:rsidRPr="00FD40C3">
              <w:t>5</w:t>
            </w:r>
          </w:p>
        </w:tc>
        <w:tc>
          <w:tcPr>
            <w:tcW w:w="513" w:type="dxa"/>
            <w:noWrap/>
            <w:hideMark/>
          </w:tcPr>
          <w:p w14:paraId="665CCA88" w14:textId="77777777" w:rsidR="00D45F5F" w:rsidRPr="00FD40C3" w:rsidRDefault="00D45F5F" w:rsidP="009A0AD3">
            <w:pPr>
              <w:ind w:firstLine="0"/>
              <w:jc w:val="center"/>
            </w:pPr>
            <w:r w:rsidRPr="00FD40C3">
              <w:t>2</w:t>
            </w:r>
          </w:p>
        </w:tc>
        <w:tc>
          <w:tcPr>
            <w:tcW w:w="513" w:type="dxa"/>
            <w:noWrap/>
            <w:hideMark/>
          </w:tcPr>
          <w:p w14:paraId="10D2B42D" w14:textId="77777777" w:rsidR="00D45F5F" w:rsidRPr="00FD40C3" w:rsidRDefault="00D45F5F" w:rsidP="009A0AD3">
            <w:pPr>
              <w:ind w:firstLine="0"/>
              <w:jc w:val="center"/>
            </w:pPr>
            <w:r w:rsidRPr="00FD40C3">
              <w:t>4</w:t>
            </w:r>
          </w:p>
        </w:tc>
        <w:tc>
          <w:tcPr>
            <w:tcW w:w="513" w:type="dxa"/>
            <w:noWrap/>
            <w:hideMark/>
          </w:tcPr>
          <w:p w14:paraId="7E56E3FB" w14:textId="77777777" w:rsidR="00D45F5F" w:rsidRPr="00FD40C3" w:rsidRDefault="00D45F5F" w:rsidP="009A0AD3">
            <w:pPr>
              <w:ind w:firstLine="0"/>
              <w:jc w:val="center"/>
            </w:pPr>
            <w:r w:rsidRPr="00FD40C3">
              <w:t>1</w:t>
            </w:r>
          </w:p>
        </w:tc>
      </w:tr>
      <w:tr w:rsidR="00D45F5F" w:rsidRPr="00FD40C3" w14:paraId="7D160058" w14:textId="77777777" w:rsidTr="00A06BBD">
        <w:trPr>
          <w:trHeight w:val="300"/>
        </w:trPr>
        <w:tc>
          <w:tcPr>
            <w:tcW w:w="558" w:type="dxa"/>
          </w:tcPr>
          <w:p w14:paraId="3110B80A" w14:textId="4B22F96E" w:rsidR="00D45F5F" w:rsidRPr="00FD40C3" w:rsidRDefault="00D45F5F" w:rsidP="00D45F5F">
            <w:pPr>
              <w:ind w:firstLine="0"/>
              <w:jc w:val="center"/>
            </w:pPr>
            <w:r w:rsidRPr="00FD40C3">
              <w:t>3</w:t>
            </w:r>
          </w:p>
        </w:tc>
        <w:tc>
          <w:tcPr>
            <w:tcW w:w="1710" w:type="dxa"/>
            <w:noWrap/>
            <w:hideMark/>
          </w:tcPr>
          <w:p w14:paraId="354863F4" w14:textId="2E6D4584" w:rsidR="00D45F5F" w:rsidRPr="00FD40C3" w:rsidRDefault="00D45F5F" w:rsidP="009A0AD3">
            <w:pPr>
              <w:ind w:firstLine="0"/>
            </w:pPr>
            <w:r w:rsidRPr="00FD40C3">
              <w:t>Dita Putri Bestari S.Pd</w:t>
            </w:r>
          </w:p>
        </w:tc>
        <w:tc>
          <w:tcPr>
            <w:tcW w:w="900" w:type="dxa"/>
            <w:noWrap/>
            <w:hideMark/>
          </w:tcPr>
          <w:p w14:paraId="352F56EA" w14:textId="77777777" w:rsidR="00D45F5F" w:rsidRPr="00FD40C3" w:rsidRDefault="00D45F5F" w:rsidP="009A0AD3">
            <w:pPr>
              <w:ind w:firstLine="0"/>
              <w:jc w:val="center"/>
            </w:pPr>
            <w:r w:rsidRPr="00FD40C3">
              <w:t>Guru</w:t>
            </w:r>
          </w:p>
        </w:tc>
        <w:tc>
          <w:tcPr>
            <w:tcW w:w="513" w:type="dxa"/>
            <w:noWrap/>
            <w:hideMark/>
          </w:tcPr>
          <w:p w14:paraId="74262F96" w14:textId="77777777" w:rsidR="00D45F5F" w:rsidRPr="00FD40C3" w:rsidRDefault="00D45F5F" w:rsidP="009A0AD3">
            <w:pPr>
              <w:ind w:firstLine="0"/>
              <w:jc w:val="center"/>
            </w:pPr>
            <w:r w:rsidRPr="00FD40C3">
              <w:t>5</w:t>
            </w:r>
          </w:p>
        </w:tc>
        <w:tc>
          <w:tcPr>
            <w:tcW w:w="513" w:type="dxa"/>
            <w:noWrap/>
            <w:hideMark/>
          </w:tcPr>
          <w:p w14:paraId="77FC92DD" w14:textId="77777777" w:rsidR="00D45F5F" w:rsidRPr="00FD40C3" w:rsidRDefault="00D45F5F" w:rsidP="009A0AD3">
            <w:pPr>
              <w:ind w:firstLine="0"/>
              <w:jc w:val="center"/>
            </w:pPr>
            <w:r w:rsidRPr="00FD40C3">
              <w:t>1</w:t>
            </w:r>
          </w:p>
        </w:tc>
        <w:tc>
          <w:tcPr>
            <w:tcW w:w="513" w:type="dxa"/>
            <w:noWrap/>
            <w:hideMark/>
          </w:tcPr>
          <w:p w14:paraId="2F9B0E6A" w14:textId="77777777" w:rsidR="00D45F5F" w:rsidRPr="00FD40C3" w:rsidRDefault="00D45F5F" w:rsidP="009A0AD3">
            <w:pPr>
              <w:ind w:firstLine="0"/>
              <w:jc w:val="center"/>
            </w:pPr>
            <w:r w:rsidRPr="00FD40C3">
              <w:t>3</w:t>
            </w:r>
          </w:p>
        </w:tc>
        <w:tc>
          <w:tcPr>
            <w:tcW w:w="513" w:type="dxa"/>
            <w:noWrap/>
            <w:hideMark/>
          </w:tcPr>
          <w:p w14:paraId="6A84C229" w14:textId="77777777" w:rsidR="00D45F5F" w:rsidRPr="00FD40C3" w:rsidRDefault="00D45F5F" w:rsidP="009A0AD3">
            <w:pPr>
              <w:ind w:firstLine="0"/>
              <w:jc w:val="center"/>
            </w:pPr>
            <w:r w:rsidRPr="00FD40C3">
              <w:t>1</w:t>
            </w:r>
          </w:p>
        </w:tc>
        <w:tc>
          <w:tcPr>
            <w:tcW w:w="513" w:type="dxa"/>
            <w:noWrap/>
            <w:hideMark/>
          </w:tcPr>
          <w:p w14:paraId="02198DF1" w14:textId="77777777" w:rsidR="00D45F5F" w:rsidRPr="00FD40C3" w:rsidRDefault="00D45F5F" w:rsidP="009A0AD3">
            <w:pPr>
              <w:ind w:firstLine="0"/>
              <w:jc w:val="center"/>
            </w:pPr>
            <w:r w:rsidRPr="00FD40C3">
              <w:t>4</w:t>
            </w:r>
          </w:p>
        </w:tc>
        <w:tc>
          <w:tcPr>
            <w:tcW w:w="513" w:type="dxa"/>
            <w:noWrap/>
            <w:hideMark/>
          </w:tcPr>
          <w:p w14:paraId="2967115F" w14:textId="77777777" w:rsidR="00D45F5F" w:rsidRPr="00FD40C3" w:rsidRDefault="00D45F5F" w:rsidP="009A0AD3">
            <w:pPr>
              <w:ind w:firstLine="0"/>
              <w:jc w:val="center"/>
            </w:pPr>
            <w:r w:rsidRPr="00FD40C3">
              <w:t>2</w:t>
            </w:r>
          </w:p>
        </w:tc>
        <w:tc>
          <w:tcPr>
            <w:tcW w:w="513" w:type="dxa"/>
            <w:noWrap/>
            <w:hideMark/>
          </w:tcPr>
          <w:p w14:paraId="7212338A" w14:textId="77777777" w:rsidR="00D45F5F" w:rsidRPr="00FD40C3" w:rsidRDefault="00D45F5F" w:rsidP="009A0AD3">
            <w:pPr>
              <w:ind w:firstLine="0"/>
              <w:jc w:val="center"/>
            </w:pPr>
            <w:r w:rsidRPr="00FD40C3">
              <w:t>5</w:t>
            </w:r>
          </w:p>
        </w:tc>
        <w:tc>
          <w:tcPr>
            <w:tcW w:w="513" w:type="dxa"/>
            <w:noWrap/>
            <w:hideMark/>
          </w:tcPr>
          <w:p w14:paraId="3F5037A9" w14:textId="77777777" w:rsidR="00D45F5F" w:rsidRPr="00FD40C3" w:rsidRDefault="00D45F5F" w:rsidP="009A0AD3">
            <w:pPr>
              <w:ind w:firstLine="0"/>
              <w:jc w:val="center"/>
            </w:pPr>
            <w:r w:rsidRPr="00FD40C3">
              <w:t>1</w:t>
            </w:r>
          </w:p>
        </w:tc>
        <w:tc>
          <w:tcPr>
            <w:tcW w:w="513" w:type="dxa"/>
            <w:noWrap/>
            <w:hideMark/>
          </w:tcPr>
          <w:p w14:paraId="0374120F" w14:textId="77777777" w:rsidR="00D45F5F" w:rsidRPr="00FD40C3" w:rsidRDefault="00D45F5F" w:rsidP="009A0AD3">
            <w:pPr>
              <w:ind w:firstLine="0"/>
              <w:jc w:val="center"/>
            </w:pPr>
            <w:r w:rsidRPr="00FD40C3">
              <w:t>5</w:t>
            </w:r>
          </w:p>
        </w:tc>
        <w:tc>
          <w:tcPr>
            <w:tcW w:w="513" w:type="dxa"/>
            <w:noWrap/>
            <w:hideMark/>
          </w:tcPr>
          <w:p w14:paraId="16E57DC1" w14:textId="77777777" w:rsidR="00D45F5F" w:rsidRPr="00FD40C3" w:rsidRDefault="00D45F5F" w:rsidP="009A0AD3">
            <w:pPr>
              <w:ind w:firstLine="0"/>
              <w:jc w:val="center"/>
            </w:pPr>
            <w:r w:rsidRPr="00FD40C3">
              <w:t>2</w:t>
            </w:r>
          </w:p>
        </w:tc>
      </w:tr>
      <w:tr w:rsidR="00D45F5F" w:rsidRPr="00FD40C3" w14:paraId="72EB2FE3" w14:textId="77777777" w:rsidTr="00A06BBD">
        <w:trPr>
          <w:trHeight w:val="300"/>
        </w:trPr>
        <w:tc>
          <w:tcPr>
            <w:tcW w:w="558" w:type="dxa"/>
          </w:tcPr>
          <w:p w14:paraId="33A6C19C" w14:textId="17C7D990" w:rsidR="00D45F5F" w:rsidRPr="00FD40C3" w:rsidRDefault="00D45F5F" w:rsidP="00D45F5F">
            <w:pPr>
              <w:ind w:firstLine="0"/>
              <w:jc w:val="center"/>
            </w:pPr>
            <w:r w:rsidRPr="00FD40C3">
              <w:t>4</w:t>
            </w:r>
          </w:p>
        </w:tc>
        <w:tc>
          <w:tcPr>
            <w:tcW w:w="1710" w:type="dxa"/>
            <w:noWrap/>
            <w:hideMark/>
          </w:tcPr>
          <w:p w14:paraId="501828C1" w14:textId="69711E5D" w:rsidR="00D45F5F" w:rsidRPr="00FD40C3" w:rsidRDefault="00D45F5F" w:rsidP="009A0AD3">
            <w:pPr>
              <w:ind w:firstLine="0"/>
            </w:pPr>
            <w:r w:rsidRPr="00FD40C3">
              <w:t>Ayu Nulantika S.Pd</w:t>
            </w:r>
          </w:p>
        </w:tc>
        <w:tc>
          <w:tcPr>
            <w:tcW w:w="900" w:type="dxa"/>
            <w:noWrap/>
            <w:hideMark/>
          </w:tcPr>
          <w:p w14:paraId="49E04676" w14:textId="77777777" w:rsidR="00D45F5F" w:rsidRPr="00FD40C3" w:rsidRDefault="00D45F5F" w:rsidP="009A0AD3">
            <w:pPr>
              <w:ind w:firstLine="0"/>
              <w:jc w:val="center"/>
            </w:pPr>
            <w:r w:rsidRPr="00FD40C3">
              <w:t>Guru</w:t>
            </w:r>
          </w:p>
        </w:tc>
        <w:tc>
          <w:tcPr>
            <w:tcW w:w="513" w:type="dxa"/>
            <w:noWrap/>
            <w:hideMark/>
          </w:tcPr>
          <w:p w14:paraId="3BFBE83F" w14:textId="77777777" w:rsidR="00D45F5F" w:rsidRPr="00FD40C3" w:rsidRDefault="00D45F5F" w:rsidP="009A0AD3">
            <w:pPr>
              <w:ind w:firstLine="0"/>
              <w:jc w:val="center"/>
            </w:pPr>
            <w:r w:rsidRPr="00FD40C3">
              <w:t>4</w:t>
            </w:r>
          </w:p>
        </w:tc>
        <w:tc>
          <w:tcPr>
            <w:tcW w:w="513" w:type="dxa"/>
            <w:noWrap/>
            <w:hideMark/>
          </w:tcPr>
          <w:p w14:paraId="4A098863" w14:textId="77777777" w:rsidR="00D45F5F" w:rsidRPr="00FD40C3" w:rsidRDefault="00D45F5F" w:rsidP="009A0AD3">
            <w:pPr>
              <w:ind w:firstLine="0"/>
              <w:jc w:val="center"/>
            </w:pPr>
            <w:r w:rsidRPr="00FD40C3">
              <w:t>2</w:t>
            </w:r>
          </w:p>
        </w:tc>
        <w:tc>
          <w:tcPr>
            <w:tcW w:w="513" w:type="dxa"/>
            <w:noWrap/>
            <w:hideMark/>
          </w:tcPr>
          <w:p w14:paraId="6AC20D16" w14:textId="77777777" w:rsidR="00D45F5F" w:rsidRPr="00FD40C3" w:rsidRDefault="00D45F5F" w:rsidP="009A0AD3">
            <w:pPr>
              <w:ind w:firstLine="0"/>
              <w:jc w:val="center"/>
            </w:pPr>
            <w:r w:rsidRPr="00FD40C3">
              <w:t>4</w:t>
            </w:r>
          </w:p>
        </w:tc>
        <w:tc>
          <w:tcPr>
            <w:tcW w:w="513" w:type="dxa"/>
            <w:noWrap/>
            <w:hideMark/>
          </w:tcPr>
          <w:p w14:paraId="317CFE01" w14:textId="77777777" w:rsidR="00D45F5F" w:rsidRPr="00FD40C3" w:rsidRDefault="00D45F5F" w:rsidP="009A0AD3">
            <w:pPr>
              <w:ind w:firstLine="0"/>
              <w:jc w:val="center"/>
            </w:pPr>
            <w:r w:rsidRPr="00FD40C3">
              <w:t>1</w:t>
            </w:r>
          </w:p>
        </w:tc>
        <w:tc>
          <w:tcPr>
            <w:tcW w:w="513" w:type="dxa"/>
            <w:noWrap/>
            <w:hideMark/>
          </w:tcPr>
          <w:p w14:paraId="23292D41" w14:textId="77777777" w:rsidR="00D45F5F" w:rsidRPr="00FD40C3" w:rsidRDefault="00D45F5F" w:rsidP="009A0AD3">
            <w:pPr>
              <w:ind w:firstLine="0"/>
              <w:jc w:val="center"/>
            </w:pPr>
            <w:r w:rsidRPr="00FD40C3">
              <w:t>5</w:t>
            </w:r>
          </w:p>
        </w:tc>
        <w:tc>
          <w:tcPr>
            <w:tcW w:w="513" w:type="dxa"/>
            <w:noWrap/>
            <w:hideMark/>
          </w:tcPr>
          <w:p w14:paraId="7DB9D5A0" w14:textId="77777777" w:rsidR="00D45F5F" w:rsidRPr="00FD40C3" w:rsidRDefault="00D45F5F" w:rsidP="009A0AD3">
            <w:pPr>
              <w:ind w:firstLine="0"/>
              <w:jc w:val="center"/>
            </w:pPr>
            <w:r w:rsidRPr="00FD40C3">
              <w:t>3</w:t>
            </w:r>
          </w:p>
        </w:tc>
        <w:tc>
          <w:tcPr>
            <w:tcW w:w="513" w:type="dxa"/>
            <w:noWrap/>
            <w:hideMark/>
          </w:tcPr>
          <w:p w14:paraId="5D45521C" w14:textId="77777777" w:rsidR="00D45F5F" w:rsidRPr="00FD40C3" w:rsidRDefault="00D45F5F" w:rsidP="009A0AD3">
            <w:pPr>
              <w:ind w:firstLine="0"/>
              <w:jc w:val="center"/>
            </w:pPr>
            <w:r w:rsidRPr="00FD40C3">
              <w:t>4</w:t>
            </w:r>
          </w:p>
        </w:tc>
        <w:tc>
          <w:tcPr>
            <w:tcW w:w="513" w:type="dxa"/>
            <w:noWrap/>
            <w:hideMark/>
          </w:tcPr>
          <w:p w14:paraId="476BE718" w14:textId="77777777" w:rsidR="00D45F5F" w:rsidRPr="00FD40C3" w:rsidRDefault="00D45F5F" w:rsidP="009A0AD3">
            <w:pPr>
              <w:ind w:firstLine="0"/>
              <w:jc w:val="center"/>
            </w:pPr>
            <w:r w:rsidRPr="00FD40C3">
              <w:t>1</w:t>
            </w:r>
          </w:p>
        </w:tc>
        <w:tc>
          <w:tcPr>
            <w:tcW w:w="513" w:type="dxa"/>
            <w:noWrap/>
            <w:hideMark/>
          </w:tcPr>
          <w:p w14:paraId="118D6547" w14:textId="77777777" w:rsidR="00D45F5F" w:rsidRPr="00FD40C3" w:rsidRDefault="00D45F5F" w:rsidP="009A0AD3">
            <w:pPr>
              <w:ind w:firstLine="0"/>
              <w:jc w:val="center"/>
            </w:pPr>
            <w:r w:rsidRPr="00FD40C3">
              <w:t>4</w:t>
            </w:r>
          </w:p>
        </w:tc>
        <w:tc>
          <w:tcPr>
            <w:tcW w:w="513" w:type="dxa"/>
            <w:noWrap/>
            <w:hideMark/>
          </w:tcPr>
          <w:p w14:paraId="78731B4C" w14:textId="77777777" w:rsidR="00D45F5F" w:rsidRPr="00FD40C3" w:rsidRDefault="00D45F5F" w:rsidP="009A0AD3">
            <w:pPr>
              <w:ind w:firstLine="0"/>
              <w:jc w:val="center"/>
            </w:pPr>
            <w:r w:rsidRPr="00FD40C3">
              <w:t>2</w:t>
            </w:r>
          </w:p>
        </w:tc>
      </w:tr>
      <w:tr w:rsidR="00D45F5F" w:rsidRPr="00FD40C3" w14:paraId="57204CC0" w14:textId="77777777" w:rsidTr="00A06BBD">
        <w:trPr>
          <w:trHeight w:val="300"/>
        </w:trPr>
        <w:tc>
          <w:tcPr>
            <w:tcW w:w="558" w:type="dxa"/>
          </w:tcPr>
          <w:p w14:paraId="7DC0D741" w14:textId="68F232AA" w:rsidR="00D45F5F" w:rsidRPr="00FD40C3" w:rsidRDefault="00D45F5F" w:rsidP="00D45F5F">
            <w:pPr>
              <w:ind w:firstLine="0"/>
              <w:jc w:val="center"/>
            </w:pPr>
            <w:r w:rsidRPr="00FD40C3">
              <w:t>5</w:t>
            </w:r>
          </w:p>
        </w:tc>
        <w:tc>
          <w:tcPr>
            <w:tcW w:w="1710" w:type="dxa"/>
            <w:noWrap/>
            <w:hideMark/>
          </w:tcPr>
          <w:p w14:paraId="43990C47" w14:textId="1F5E3FC3" w:rsidR="00D45F5F" w:rsidRPr="00FD40C3" w:rsidRDefault="00D45F5F" w:rsidP="009A0AD3">
            <w:pPr>
              <w:ind w:firstLine="0"/>
            </w:pPr>
            <w:r w:rsidRPr="00FD40C3">
              <w:t>Ahmad Arfandi, S.Kom</w:t>
            </w:r>
          </w:p>
        </w:tc>
        <w:tc>
          <w:tcPr>
            <w:tcW w:w="900" w:type="dxa"/>
            <w:noWrap/>
            <w:hideMark/>
          </w:tcPr>
          <w:p w14:paraId="6178E086" w14:textId="77777777" w:rsidR="00D45F5F" w:rsidRPr="00FD40C3" w:rsidRDefault="00D45F5F" w:rsidP="009A0AD3">
            <w:pPr>
              <w:ind w:firstLine="0"/>
              <w:jc w:val="center"/>
            </w:pPr>
            <w:r w:rsidRPr="00FD40C3">
              <w:t>Guru</w:t>
            </w:r>
          </w:p>
        </w:tc>
        <w:tc>
          <w:tcPr>
            <w:tcW w:w="513" w:type="dxa"/>
            <w:noWrap/>
            <w:hideMark/>
          </w:tcPr>
          <w:p w14:paraId="754A619F" w14:textId="77777777" w:rsidR="00D45F5F" w:rsidRPr="00FD40C3" w:rsidRDefault="00D45F5F" w:rsidP="009A0AD3">
            <w:pPr>
              <w:ind w:firstLine="0"/>
              <w:jc w:val="center"/>
            </w:pPr>
            <w:r w:rsidRPr="00FD40C3">
              <w:t>4</w:t>
            </w:r>
          </w:p>
        </w:tc>
        <w:tc>
          <w:tcPr>
            <w:tcW w:w="513" w:type="dxa"/>
            <w:noWrap/>
            <w:hideMark/>
          </w:tcPr>
          <w:p w14:paraId="41901503" w14:textId="77777777" w:rsidR="00D45F5F" w:rsidRPr="00FD40C3" w:rsidRDefault="00D45F5F" w:rsidP="009A0AD3">
            <w:pPr>
              <w:ind w:firstLine="0"/>
              <w:jc w:val="center"/>
            </w:pPr>
            <w:r w:rsidRPr="00FD40C3">
              <w:t>1</w:t>
            </w:r>
          </w:p>
        </w:tc>
        <w:tc>
          <w:tcPr>
            <w:tcW w:w="513" w:type="dxa"/>
            <w:noWrap/>
            <w:hideMark/>
          </w:tcPr>
          <w:p w14:paraId="4F82DE7E" w14:textId="77777777" w:rsidR="00D45F5F" w:rsidRPr="00FD40C3" w:rsidRDefault="00D45F5F" w:rsidP="009A0AD3">
            <w:pPr>
              <w:ind w:firstLine="0"/>
              <w:jc w:val="center"/>
            </w:pPr>
            <w:r w:rsidRPr="00FD40C3">
              <w:t>5</w:t>
            </w:r>
          </w:p>
        </w:tc>
        <w:tc>
          <w:tcPr>
            <w:tcW w:w="513" w:type="dxa"/>
            <w:noWrap/>
            <w:hideMark/>
          </w:tcPr>
          <w:p w14:paraId="6A9E6FC6" w14:textId="77777777" w:rsidR="00D45F5F" w:rsidRPr="00FD40C3" w:rsidRDefault="00D45F5F" w:rsidP="009A0AD3">
            <w:pPr>
              <w:ind w:firstLine="0"/>
              <w:jc w:val="center"/>
            </w:pPr>
            <w:r w:rsidRPr="00FD40C3">
              <w:t>1</w:t>
            </w:r>
          </w:p>
        </w:tc>
        <w:tc>
          <w:tcPr>
            <w:tcW w:w="513" w:type="dxa"/>
            <w:noWrap/>
            <w:hideMark/>
          </w:tcPr>
          <w:p w14:paraId="5B32DD43" w14:textId="77777777" w:rsidR="00D45F5F" w:rsidRPr="00FD40C3" w:rsidRDefault="00D45F5F" w:rsidP="009A0AD3">
            <w:pPr>
              <w:ind w:firstLine="0"/>
              <w:jc w:val="center"/>
            </w:pPr>
            <w:r w:rsidRPr="00FD40C3">
              <w:t>4</w:t>
            </w:r>
          </w:p>
        </w:tc>
        <w:tc>
          <w:tcPr>
            <w:tcW w:w="513" w:type="dxa"/>
            <w:noWrap/>
            <w:hideMark/>
          </w:tcPr>
          <w:p w14:paraId="495F477A" w14:textId="77777777" w:rsidR="00D45F5F" w:rsidRPr="00FD40C3" w:rsidRDefault="00D45F5F" w:rsidP="009A0AD3">
            <w:pPr>
              <w:ind w:firstLine="0"/>
              <w:jc w:val="center"/>
            </w:pPr>
            <w:r w:rsidRPr="00FD40C3">
              <w:t>2</w:t>
            </w:r>
          </w:p>
        </w:tc>
        <w:tc>
          <w:tcPr>
            <w:tcW w:w="513" w:type="dxa"/>
            <w:noWrap/>
            <w:hideMark/>
          </w:tcPr>
          <w:p w14:paraId="674601FD" w14:textId="77777777" w:rsidR="00D45F5F" w:rsidRPr="00FD40C3" w:rsidRDefault="00D45F5F" w:rsidP="009A0AD3">
            <w:pPr>
              <w:ind w:firstLine="0"/>
              <w:jc w:val="center"/>
            </w:pPr>
            <w:r w:rsidRPr="00FD40C3">
              <w:t>5</w:t>
            </w:r>
          </w:p>
        </w:tc>
        <w:tc>
          <w:tcPr>
            <w:tcW w:w="513" w:type="dxa"/>
            <w:noWrap/>
            <w:hideMark/>
          </w:tcPr>
          <w:p w14:paraId="03C72B9E" w14:textId="77777777" w:rsidR="00D45F5F" w:rsidRPr="00FD40C3" w:rsidRDefault="00D45F5F" w:rsidP="009A0AD3">
            <w:pPr>
              <w:ind w:firstLine="0"/>
              <w:jc w:val="center"/>
            </w:pPr>
            <w:r w:rsidRPr="00FD40C3">
              <w:t>2</w:t>
            </w:r>
          </w:p>
        </w:tc>
        <w:tc>
          <w:tcPr>
            <w:tcW w:w="513" w:type="dxa"/>
            <w:noWrap/>
            <w:hideMark/>
          </w:tcPr>
          <w:p w14:paraId="0AE104AC" w14:textId="77777777" w:rsidR="00D45F5F" w:rsidRPr="00FD40C3" w:rsidRDefault="00D45F5F" w:rsidP="009A0AD3">
            <w:pPr>
              <w:ind w:firstLine="0"/>
              <w:jc w:val="center"/>
            </w:pPr>
            <w:r w:rsidRPr="00FD40C3">
              <w:t>5</w:t>
            </w:r>
          </w:p>
        </w:tc>
        <w:tc>
          <w:tcPr>
            <w:tcW w:w="513" w:type="dxa"/>
            <w:noWrap/>
            <w:hideMark/>
          </w:tcPr>
          <w:p w14:paraId="757CFDC4" w14:textId="77777777" w:rsidR="00D45F5F" w:rsidRPr="00FD40C3" w:rsidRDefault="00D45F5F" w:rsidP="009A0AD3">
            <w:pPr>
              <w:ind w:firstLine="0"/>
              <w:jc w:val="center"/>
            </w:pPr>
            <w:r w:rsidRPr="00FD40C3">
              <w:t>3</w:t>
            </w:r>
          </w:p>
        </w:tc>
      </w:tr>
      <w:tr w:rsidR="00D45F5F" w:rsidRPr="00FD40C3" w14:paraId="48C64046" w14:textId="77777777" w:rsidTr="00A06BBD">
        <w:trPr>
          <w:trHeight w:val="300"/>
        </w:trPr>
        <w:tc>
          <w:tcPr>
            <w:tcW w:w="558" w:type="dxa"/>
          </w:tcPr>
          <w:p w14:paraId="56DCF8E1" w14:textId="2E8E9D4B" w:rsidR="00D45F5F" w:rsidRPr="00FD40C3" w:rsidRDefault="00D45F5F" w:rsidP="00D45F5F">
            <w:pPr>
              <w:ind w:firstLine="0"/>
              <w:jc w:val="center"/>
            </w:pPr>
            <w:r w:rsidRPr="00FD40C3">
              <w:t>6</w:t>
            </w:r>
          </w:p>
        </w:tc>
        <w:tc>
          <w:tcPr>
            <w:tcW w:w="1710" w:type="dxa"/>
            <w:noWrap/>
            <w:hideMark/>
          </w:tcPr>
          <w:p w14:paraId="0D2D4808" w14:textId="6A0EDA63" w:rsidR="00D45F5F" w:rsidRPr="00FD40C3" w:rsidRDefault="00D45F5F" w:rsidP="009A0AD3">
            <w:pPr>
              <w:ind w:firstLine="0"/>
            </w:pPr>
            <w:r w:rsidRPr="00FD40C3">
              <w:t>Virgawaty Dewy, S.Pd</w:t>
            </w:r>
          </w:p>
        </w:tc>
        <w:tc>
          <w:tcPr>
            <w:tcW w:w="900" w:type="dxa"/>
            <w:noWrap/>
            <w:hideMark/>
          </w:tcPr>
          <w:p w14:paraId="1D310C10" w14:textId="77777777" w:rsidR="00D45F5F" w:rsidRPr="00FD40C3" w:rsidRDefault="00D45F5F" w:rsidP="009A0AD3">
            <w:pPr>
              <w:ind w:firstLine="0"/>
              <w:jc w:val="center"/>
            </w:pPr>
            <w:r w:rsidRPr="00FD40C3">
              <w:t>Guru</w:t>
            </w:r>
          </w:p>
        </w:tc>
        <w:tc>
          <w:tcPr>
            <w:tcW w:w="513" w:type="dxa"/>
            <w:noWrap/>
            <w:hideMark/>
          </w:tcPr>
          <w:p w14:paraId="7DA87B47" w14:textId="77777777" w:rsidR="00D45F5F" w:rsidRPr="00FD40C3" w:rsidRDefault="00D45F5F" w:rsidP="009A0AD3">
            <w:pPr>
              <w:ind w:firstLine="0"/>
              <w:jc w:val="center"/>
            </w:pPr>
            <w:r w:rsidRPr="00FD40C3">
              <w:t>5</w:t>
            </w:r>
          </w:p>
        </w:tc>
        <w:tc>
          <w:tcPr>
            <w:tcW w:w="513" w:type="dxa"/>
            <w:noWrap/>
            <w:hideMark/>
          </w:tcPr>
          <w:p w14:paraId="438E5F35" w14:textId="77777777" w:rsidR="00D45F5F" w:rsidRPr="00FD40C3" w:rsidRDefault="00D45F5F" w:rsidP="009A0AD3">
            <w:pPr>
              <w:ind w:firstLine="0"/>
              <w:jc w:val="center"/>
            </w:pPr>
            <w:r w:rsidRPr="00FD40C3">
              <w:t>2</w:t>
            </w:r>
          </w:p>
        </w:tc>
        <w:tc>
          <w:tcPr>
            <w:tcW w:w="513" w:type="dxa"/>
            <w:noWrap/>
            <w:hideMark/>
          </w:tcPr>
          <w:p w14:paraId="47E75D61" w14:textId="77777777" w:rsidR="00D45F5F" w:rsidRPr="00FD40C3" w:rsidRDefault="00D45F5F" w:rsidP="009A0AD3">
            <w:pPr>
              <w:ind w:firstLine="0"/>
              <w:jc w:val="center"/>
            </w:pPr>
            <w:r w:rsidRPr="00FD40C3">
              <w:t>5</w:t>
            </w:r>
          </w:p>
        </w:tc>
        <w:tc>
          <w:tcPr>
            <w:tcW w:w="513" w:type="dxa"/>
            <w:noWrap/>
            <w:hideMark/>
          </w:tcPr>
          <w:p w14:paraId="11F62603" w14:textId="77777777" w:rsidR="00D45F5F" w:rsidRPr="00FD40C3" w:rsidRDefault="00D45F5F" w:rsidP="009A0AD3">
            <w:pPr>
              <w:ind w:firstLine="0"/>
              <w:jc w:val="center"/>
            </w:pPr>
            <w:r w:rsidRPr="00FD40C3">
              <w:t>1</w:t>
            </w:r>
          </w:p>
        </w:tc>
        <w:tc>
          <w:tcPr>
            <w:tcW w:w="513" w:type="dxa"/>
            <w:noWrap/>
            <w:hideMark/>
          </w:tcPr>
          <w:p w14:paraId="2B1CF76A" w14:textId="77777777" w:rsidR="00D45F5F" w:rsidRPr="00FD40C3" w:rsidRDefault="00D45F5F" w:rsidP="009A0AD3">
            <w:pPr>
              <w:ind w:firstLine="0"/>
              <w:jc w:val="center"/>
            </w:pPr>
            <w:r w:rsidRPr="00FD40C3">
              <w:t>4</w:t>
            </w:r>
          </w:p>
        </w:tc>
        <w:tc>
          <w:tcPr>
            <w:tcW w:w="513" w:type="dxa"/>
            <w:noWrap/>
            <w:hideMark/>
          </w:tcPr>
          <w:p w14:paraId="114C6B70" w14:textId="77777777" w:rsidR="00D45F5F" w:rsidRPr="00FD40C3" w:rsidRDefault="00D45F5F" w:rsidP="009A0AD3">
            <w:pPr>
              <w:ind w:firstLine="0"/>
              <w:jc w:val="center"/>
            </w:pPr>
            <w:r w:rsidRPr="00FD40C3">
              <w:t>3</w:t>
            </w:r>
          </w:p>
        </w:tc>
        <w:tc>
          <w:tcPr>
            <w:tcW w:w="513" w:type="dxa"/>
            <w:noWrap/>
            <w:hideMark/>
          </w:tcPr>
          <w:p w14:paraId="3BC25791" w14:textId="77777777" w:rsidR="00D45F5F" w:rsidRPr="00FD40C3" w:rsidRDefault="00D45F5F" w:rsidP="009A0AD3">
            <w:pPr>
              <w:ind w:firstLine="0"/>
              <w:jc w:val="center"/>
            </w:pPr>
            <w:r w:rsidRPr="00FD40C3">
              <w:t>3</w:t>
            </w:r>
          </w:p>
        </w:tc>
        <w:tc>
          <w:tcPr>
            <w:tcW w:w="513" w:type="dxa"/>
            <w:noWrap/>
            <w:hideMark/>
          </w:tcPr>
          <w:p w14:paraId="29A63224" w14:textId="77777777" w:rsidR="00D45F5F" w:rsidRPr="00FD40C3" w:rsidRDefault="00D45F5F" w:rsidP="009A0AD3">
            <w:pPr>
              <w:ind w:firstLine="0"/>
              <w:jc w:val="center"/>
            </w:pPr>
            <w:r w:rsidRPr="00FD40C3">
              <w:t>1</w:t>
            </w:r>
          </w:p>
        </w:tc>
        <w:tc>
          <w:tcPr>
            <w:tcW w:w="513" w:type="dxa"/>
            <w:noWrap/>
            <w:hideMark/>
          </w:tcPr>
          <w:p w14:paraId="67DE4819" w14:textId="77777777" w:rsidR="00D45F5F" w:rsidRPr="00FD40C3" w:rsidRDefault="00D45F5F" w:rsidP="009A0AD3">
            <w:pPr>
              <w:ind w:firstLine="0"/>
              <w:jc w:val="center"/>
            </w:pPr>
            <w:r w:rsidRPr="00FD40C3">
              <w:t>4</w:t>
            </w:r>
          </w:p>
        </w:tc>
        <w:tc>
          <w:tcPr>
            <w:tcW w:w="513" w:type="dxa"/>
            <w:noWrap/>
            <w:hideMark/>
          </w:tcPr>
          <w:p w14:paraId="5580C9B0" w14:textId="77777777" w:rsidR="00D45F5F" w:rsidRPr="00FD40C3" w:rsidRDefault="00D45F5F" w:rsidP="009A0AD3">
            <w:pPr>
              <w:ind w:firstLine="0"/>
              <w:jc w:val="center"/>
            </w:pPr>
            <w:r w:rsidRPr="00FD40C3">
              <w:t>1</w:t>
            </w:r>
          </w:p>
        </w:tc>
      </w:tr>
      <w:tr w:rsidR="00D45F5F" w:rsidRPr="00FD40C3" w14:paraId="0D8FE53C" w14:textId="77777777" w:rsidTr="00A06BBD">
        <w:trPr>
          <w:trHeight w:val="300"/>
        </w:trPr>
        <w:tc>
          <w:tcPr>
            <w:tcW w:w="558" w:type="dxa"/>
          </w:tcPr>
          <w:p w14:paraId="476053F1" w14:textId="3035118D" w:rsidR="00D45F5F" w:rsidRPr="00FD40C3" w:rsidRDefault="00D45F5F" w:rsidP="00D45F5F">
            <w:pPr>
              <w:ind w:firstLine="0"/>
              <w:jc w:val="center"/>
            </w:pPr>
            <w:r w:rsidRPr="00FD40C3">
              <w:t>7</w:t>
            </w:r>
          </w:p>
        </w:tc>
        <w:tc>
          <w:tcPr>
            <w:tcW w:w="1710" w:type="dxa"/>
            <w:noWrap/>
            <w:hideMark/>
          </w:tcPr>
          <w:p w14:paraId="789CA760" w14:textId="7644C5AC" w:rsidR="00D45F5F" w:rsidRPr="00FD40C3" w:rsidRDefault="00D45F5F" w:rsidP="009A0AD3">
            <w:pPr>
              <w:ind w:firstLine="0"/>
            </w:pPr>
            <w:r w:rsidRPr="00FD40C3">
              <w:t>Isma Nurfitriah, S.Pd</w:t>
            </w:r>
          </w:p>
        </w:tc>
        <w:tc>
          <w:tcPr>
            <w:tcW w:w="900" w:type="dxa"/>
            <w:noWrap/>
            <w:hideMark/>
          </w:tcPr>
          <w:p w14:paraId="2CCE07EF" w14:textId="77777777" w:rsidR="00D45F5F" w:rsidRPr="00FD40C3" w:rsidRDefault="00D45F5F" w:rsidP="009A0AD3">
            <w:pPr>
              <w:ind w:firstLine="0"/>
              <w:jc w:val="center"/>
            </w:pPr>
            <w:r w:rsidRPr="00FD40C3">
              <w:t>Guru</w:t>
            </w:r>
          </w:p>
        </w:tc>
        <w:tc>
          <w:tcPr>
            <w:tcW w:w="513" w:type="dxa"/>
            <w:noWrap/>
            <w:hideMark/>
          </w:tcPr>
          <w:p w14:paraId="7713319D" w14:textId="77777777" w:rsidR="00D45F5F" w:rsidRPr="00FD40C3" w:rsidRDefault="00D45F5F" w:rsidP="009A0AD3">
            <w:pPr>
              <w:ind w:firstLine="0"/>
              <w:jc w:val="center"/>
            </w:pPr>
            <w:r w:rsidRPr="00FD40C3">
              <w:t>4</w:t>
            </w:r>
          </w:p>
        </w:tc>
        <w:tc>
          <w:tcPr>
            <w:tcW w:w="513" w:type="dxa"/>
            <w:noWrap/>
            <w:hideMark/>
          </w:tcPr>
          <w:p w14:paraId="3663536A" w14:textId="77777777" w:rsidR="00D45F5F" w:rsidRPr="00FD40C3" w:rsidRDefault="00D45F5F" w:rsidP="009A0AD3">
            <w:pPr>
              <w:ind w:firstLine="0"/>
              <w:jc w:val="center"/>
            </w:pPr>
            <w:r w:rsidRPr="00FD40C3">
              <w:t>3</w:t>
            </w:r>
          </w:p>
        </w:tc>
        <w:tc>
          <w:tcPr>
            <w:tcW w:w="513" w:type="dxa"/>
            <w:noWrap/>
            <w:hideMark/>
          </w:tcPr>
          <w:p w14:paraId="1B83DB42" w14:textId="77777777" w:rsidR="00D45F5F" w:rsidRPr="00FD40C3" w:rsidRDefault="00D45F5F" w:rsidP="009A0AD3">
            <w:pPr>
              <w:ind w:firstLine="0"/>
              <w:jc w:val="center"/>
            </w:pPr>
            <w:r w:rsidRPr="00FD40C3">
              <w:t>5</w:t>
            </w:r>
          </w:p>
        </w:tc>
        <w:tc>
          <w:tcPr>
            <w:tcW w:w="513" w:type="dxa"/>
            <w:noWrap/>
            <w:hideMark/>
          </w:tcPr>
          <w:p w14:paraId="2C7F2CF9" w14:textId="77777777" w:rsidR="00D45F5F" w:rsidRPr="00FD40C3" w:rsidRDefault="00D45F5F" w:rsidP="009A0AD3">
            <w:pPr>
              <w:ind w:firstLine="0"/>
              <w:jc w:val="center"/>
            </w:pPr>
            <w:r w:rsidRPr="00FD40C3">
              <w:t>2</w:t>
            </w:r>
          </w:p>
        </w:tc>
        <w:tc>
          <w:tcPr>
            <w:tcW w:w="513" w:type="dxa"/>
            <w:noWrap/>
            <w:hideMark/>
          </w:tcPr>
          <w:p w14:paraId="25ED1690" w14:textId="77777777" w:rsidR="00D45F5F" w:rsidRPr="00FD40C3" w:rsidRDefault="00D45F5F" w:rsidP="009A0AD3">
            <w:pPr>
              <w:ind w:firstLine="0"/>
              <w:jc w:val="center"/>
            </w:pPr>
            <w:r w:rsidRPr="00FD40C3">
              <w:t>5</w:t>
            </w:r>
          </w:p>
        </w:tc>
        <w:tc>
          <w:tcPr>
            <w:tcW w:w="513" w:type="dxa"/>
            <w:noWrap/>
            <w:hideMark/>
          </w:tcPr>
          <w:p w14:paraId="13875E71" w14:textId="77777777" w:rsidR="00D45F5F" w:rsidRPr="00FD40C3" w:rsidRDefault="00D45F5F" w:rsidP="009A0AD3">
            <w:pPr>
              <w:ind w:firstLine="0"/>
              <w:jc w:val="center"/>
            </w:pPr>
            <w:r w:rsidRPr="00FD40C3">
              <w:t>2</w:t>
            </w:r>
          </w:p>
        </w:tc>
        <w:tc>
          <w:tcPr>
            <w:tcW w:w="513" w:type="dxa"/>
            <w:noWrap/>
            <w:hideMark/>
          </w:tcPr>
          <w:p w14:paraId="4B3EDD82" w14:textId="77777777" w:rsidR="00D45F5F" w:rsidRPr="00FD40C3" w:rsidRDefault="00D45F5F" w:rsidP="009A0AD3">
            <w:pPr>
              <w:ind w:firstLine="0"/>
              <w:jc w:val="center"/>
            </w:pPr>
            <w:r w:rsidRPr="00FD40C3">
              <w:t>4</w:t>
            </w:r>
          </w:p>
        </w:tc>
        <w:tc>
          <w:tcPr>
            <w:tcW w:w="513" w:type="dxa"/>
            <w:noWrap/>
            <w:hideMark/>
          </w:tcPr>
          <w:p w14:paraId="45C49081" w14:textId="77777777" w:rsidR="00D45F5F" w:rsidRPr="00FD40C3" w:rsidRDefault="00D45F5F" w:rsidP="009A0AD3">
            <w:pPr>
              <w:ind w:firstLine="0"/>
              <w:jc w:val="center"/>
            </w:pPr>
            <w:r w:rsidRPr="00FD40C3">
              <w:t>1</w:t>
            </w:r>
          </w:p>
        </w:tc>
        <w:tc>
          <w:tcPr>
            <w:tcW w:w="513" w:type="dxa"/>
            <w:noWrap/>
            <w:hideMark/>
          </w:tcPr>
          <w:p w14:paraId="20E87B42" w14:textId="77777777" w:rsidR="00D45F5F" w:rsidRPr="00FD40C3" w:rsidRDefault="00D45F5F" w:rsidP="009A0AD3">
            <w:pPr>
              <w:ind w:firstLine="0"/>
              <w:jc w:val="center"/>
            </w:pPr>
            <w:r w:rsidRPr="00FD40C3">
              <w:t>3</w:t>
            </w:r>
          </w:p>
        </w:tc>
        <w:tc>
          <w:tcPr>
            <w:tcW w:w="513" w:type="dxa"/>
            <w:noWrap/>
            <w:hideMark/>
          </w:tcPr>
          <w:p w14:paraId="11CD5704" w14:textId="77777777" w:rsidR="00D45F5F" w:rsidRPr="00FD40C3" w:rsidRDefault="00D45F5F" w:rsidP="009A0AD3">
            <w:pPr>
              <w:ind w:firstLine="0"/>
              <w:jc w:val="center"/>
            </w:pPr>
            <w:r w:rsidRPr="00FD40C3">
              <w:t>2</w:t>
            </w:r>
          </w:p>
        </w:tc>
      </w:tr>
      <w:tr w:rsidR="00D45F5F" w:rsidRPr="00FD40C3" w14:paraId="7B44D51C" w14:textId="77777777" w:rsidTr="00A06BBD">
        <w:trPr>
          <w:trHeight w:val="300"/>
        </w:trPr>
        <w:tc>
          <w:tcPr>
            <w:tcW w:w="558" w:type="dxa"/>
          </w:tcPr>
          <w:p w14:paraId="53C88766" w14:textId="7EEF16C0" w:rsidR="00D45F5F" w:rsidRPr="00FD40C3" w:rsidRDefault="00D45F5F" w:rsidP="00D45F5F">
            <w:pPr>
              <w:ind w:firstLine="0"/>
              <w:jc w:val="center"/>
            </w:pPr>
            <w:r w:rsidRPr="00FD40C3">
              <w:t>8</w:t>
            </w:r>
          </w:p>
        </w:tc>
        <w:tc>
          <w:tcPr>
            <w:tcW w:w="1710" w:type="dxa"/>
            <w:noWrap/>
            <w:hideMark/>
          </w:tcPr>
          <w:p w14:paraId="6459EBC9" w14:textId="55811326" w:rsidR="00D45F5F" w:rsidRPr="00FD40C3" w:rsidRDefault="00D45F5F" w:rsidP="009A0AD3">
            <w:pPr>
              <w:ind w:firstLine="0"/>
            </w:pPr>
            <w:r w:rsidRPr="00FD40C3">
              <w:t>Renny Noviani Riandy, S.S</w:t>
            </w:r>
          </w:p>
        </w:tc>
        <w:tc>
          <w:tcPr>
            <w:tcW w:w="900" w:type="dxa"/>
            <w:noWrap/>
            <w:hideMark/>
          </w:tcPr>
          <w:p w14:paraId="68B778AD" w14:textId="77777777" w:rsidR="00D45F5F" w:rsidRPr="00FD40C3" w:rsidRDefault="00D45F5F" w:rsidP="009A0AD3">
            <w:pPr>
              <w:ind w:firstLine="0"/>
              <w:jc w:val="center"/>
            </w:pPr>
            <w:r w:rsidRPr="00FD40C3">
              <w:t>Guru</w:t>
            </w:r>
          </w:p>
        </w:tc>
        <w:tc>
          <w:tcPr>
            <w:tcW w:w="513" w:type="dxa"/>
            <w:noWrap/>
            <w:hideMark/>
          </w:tcPr>
          <w:p w14:paraId="619D6BF2" w14:textId="77777777" w:rsidR="00D45F5F" w:rsidRPr="00FD40C3" w:rsidRDefault="00D45F5F" w:rsidP="009A0AD3">
            <w:pPr>
              <w:ind w:firstLine="0"/>
              <w:jc w:val="center"/>
            </w:pPr>
            <w:r w:rsidRPr="00FD40C3">
              <w:t>5</w:t>
            </w:r>
          </w:p>
        </w:tc>
        <w:tc>
          <w:tcPr>
            <w:tcW w:w="513" w:type="dxa"/>
            <w:noWrap/>
            <w:hideMark/>
          </w:tcPr>
          <w:p w14:paraId="6F4320B7" w14:textId="77777777" w:rsidR="00D45F5F" w:rsidRPr="00FD40C3" w:rsidRDefault="00D45F5F" w:rsidP="009A0AD3">
            <w:pPr>
              <w:ind w:firstLine="0"/>
              <w:jc w:val="center"/>
            </w:pPr>
            <w:r w:rsidRPr="00FD40C3">
              <w:t>1</w:t>
            </w:r>
          </w:p>
        </w:tc>
        <w:tc>
          <w:tcPr>
            <w:tcW w:w="513" w:type="dxa"/>
            <w:noWrap/>
            <w:hideMark/>
          </w:tcPr>
          <w:p w14:paraId="7D4B0BB5" w14:textId="77777777" w:rsidR="00D45F5F" w:rsidRPr="00FD40C3" w:rsidRDefault="00D45F5F" w:rsidP="009A0AD3">
            <w:pPr>
              <w:ind w:firstLine="0"/>
              <w:jc w:val="center"/>
            </w:pPr>
            <w:r w:rsidRPr="00FD40C3">
              <w:t>4</w:t>
            </w:r>
          </w:p>
        </w:tc>
        <w:tc>
          <w:tcPr>
            <w:tcW w:w="513" w:type="dxa"/>
            <w:noWrap/>
            <w:hideMark/>
          </w:tcPr>
          <w:p w14:paraId="430D0914" w14:textId="77777777" w:rsidR="00D45F5F" w:rsidRPr="00FD40C3" w:rsidRDefault="00D45F5F" w:rsidP="009A0AD3">
            <w:pPr>
              <w:ind w:firstLine="0"/>
              <w:jc w:val="center"/>
            </w:pPr>
            <w:r w:rsidRPr="00FD40C3">
              <w:t>1</w:t>
            </w:r>
          </w:p>
        </w:tc>
        <w:tc>
          <w:tcPr>
            <w:tcW w:w="513" w:type="dxa"/>
            <w:noWrap/>
            <w:hideMark/>
          </w:tcPr>
          <w:p w14:paraId="66221483" w14:textId="77777777" w:rsidR="00D45F5F" w:rsidRPr="00FD40C3" w:rsidRDefault="00D45F5F" w:rsidP="009A0AD3">
            <w:pPr>
              <w:ind w:firstLine="0"/>
              <w:jc w:val="center"/>
            </w:pPr>
            <w:r w:rsidRPr="00FD40C3">
              <w:t>5</w:t>
            </w:r>
          </w:p>
        </w:tc>
        <w:tc>
          <w:tcPr>
            <w:tcW w:w="513" w:type="dxa"/>
            <w:noWrap/>
            <w:hideMark/>
          </w:tcPr>
          <w:p w14:paraId="4479D409" w14:textId="77777777" w:rsidR="00D45F5F" w:rsidRPr="00FD40C3" w:rsidRDefault="00D45F5F" w:rsidP="009A0AD3">
            <w:pPr>
              <w:ind w:firstLine="0"/>
              <w:jc w:val="center"/>
            </w:pPr>
            <w:r w:rsidRPr="00FD40C3">
              <w:t>1</w:t>
            </w:r>
          </w:p>
        </w:tc>
        <w:tc>
          <w:tcPr>
            <w:tcW w:w="513" w:type="dxa"/>
            <w:noWrap/>
            <w:hideMark/>
          </w:tcPr>
          <w:p w14:paraId="10C82D12" w14:textId="77777777" w:rsidR="00D45F5F" w:rsidRPr="00FD40C3" w:rsidRDefault="00D45F5F" w:rsidP="009A0AD3">
            <w:pPr>
              <w:ind w:firstLine="0"/>
              <w:jc w:val="center"/>
            </w:pPr>
            <w:r w:rsidRPr="00FD40C3">
              <w:t>5</w:t>
            </w:r>
          </w:p>
        </w:tc>
        <w:tc>
          <w:tcPr>
            <w:tcW w:w="513" w:type="dxa"/>
            <w:noWrap/>
            <w:hideMark/>
          </w:tcPr>
          <w:p w14:paraId="6A75D02C" w14:textId="77777777" w:rsidR="00D45F5F" w:rsidRPr="00FD40C3" w:rsidRDefault="00D45F5F" w:rsidP="009A0AD3">
            <w:pPr>
              <w:ind w:firstLine="0"/>
              <w:jc w:val="center"/>
            </w:pPr>
            <w:r w:rsidRPr="00FD40C3">
              <w:t>2</w:t>
            </w:r>
          </w:p>
        </w:tc>
        <w:tc>
          <w:tcPr>
            <w:tcW w:w="513" w:type="dxa"/>
            <w:noWrap/>
            <w:hideMark/>
          </w:tcPr>
          <w:p w14:paraId="44C01082" w14:textId="77777777" w:rsidR="00D45F5F" w:rsidRPr="00FD40C3" w:rsidRDefault="00D45F5F" w:rsidP="009A0AD3">
            <w:pPr>
              <w:ind w:firstLine="0"/>
              <w:jc w:val="center"/>
            </w:pPr>
            <w:r w:rsidRPr="00FD40C3">
              <w:t>5</w:t>
            </w:r>
          </w:p>
        </w:tc>
        <w:tc>
          <w:tcPr>
            <w:tcW w:w="513" w:type="dxa"/>
            <w:noWrap/>
            <w:hideMark/>
          </w:tcPr>
          <w:p w14:paraId="174633FB" w14:textId="77777777" w:rsidR="00D45F5F" w:rsidRPr="00FD40C3" w:rsidRDefault="00D45F5F" w:rsidP="009A0AD3">
            <w:pPr>
              <w:ind w:firstLine="0"/>
              <w:jc w:val="center"/>
            </w:pPr>
            <w:r w:rsidRPr="00FD40C3">
              <w:t>1</w:t>
            </w:r>
          </w:p>
        </w:tc>
      </w:tr>
      <w:tr w:rsidR="00D45F5F" w:rsidRPr="00FD40C3" w14:paraId="01327FA6" w14:textId="77777777" w:rsidTr="00A06BBD">
        <w:trPr>
          <w:trHeight w:val="300"/>
        </w:trPr>
        <w:tc>
          <w:tcPr>
            <w:tcW w:w="558" w:type="dxa"/>
          </w:tcPr>
          <w:p w14:paraId="2F25F524" w14:textId="3548BD5C" w:rsidR="00D45F5F" w:rsidRPr="00FD40C3" w:rsidRDefault="00D45F5F" w:rsidP="00D45F5F">
            <w:pPr>
              <w:ind w:firstLine="0"/>
              <w:jc w:val="center"/>
            </w:pPr>
            <w:r w:rsidRPr="00FD40C3">
              <w:lastRenderedPageBreak/>
              <w:t>9</w:t>
            </w:r>
          </w:p>
        </w:tc>
        <w:tc>
          <w:tcPr>
            <w:tcW w:w="1710" w:type="dxa"/>
            <w:noWrap/>
            <w:hideMark/>
          </w:tcPr>
          <w:p w14:paraId="1AB08477" w14:textId="4EFF31CA" w:rsidR="00D45F5F" w:rsidRPr="00FD40C3" w:rsidRDefault="00D45F5F" w:rsidP="009A0AD3">
            <w:pPr>
              <w:ind w:firstLine="0"/>
            </w:pPr>
            <w:r w:rsidRPr="00FD40C3">
              <w:t>Sukma Erawan, S.Kom</w:t>
            </w:r>
          </w:p>
        </w:tc>
        <w:tc>
          <w:tcPr>
            <w:tcW w:w="900" w:type="dxa"/>
            <w:noWrap/>
            <w:hideMark/>
          </w:tcPr>
          <w:p w14:paraId="00D69549" w14:textId="77777777" w:rsidR="00D45F5F" w:rsidRPr="00FD40C3" w:rsidRDefault="00D45F5F" w:rsidP="009A0AD3">
            <w:pPr>
              <w:ind w:firstLine="0"/>
              <w:jc w:val="center"/>
            </w:pPr>
            <w:r w:rsidRPr="00FD40C3">
              <w:t>Guru</w:t>
            </w:r>
          </w:p>
        </w:tc>
        <w:tc>
          <w:tcPr>
            <w:tcW w:w="513" w:type="dxa"/>
            <w:noWrap/>
            <w:hideMark/>
          </w:tcPr>
          <w:p w14:paraId="4329D302" w14:textId="77777777" w:rsidR="00D45F5F" w:rsidRPr="00FD40C3" w:rsidRDefault="00D45F5F" w:rsidP="009A0AD3">
            <w:pPr>
              <w:ind w:firstLine="0"/>
              <w:jc w:val="center"/>
            </w:pPr>
            <w:r w:rsidRPr="00FD40C3">
              <w:t>3</w:t>
            </w:r>
          </w:p>
        </w:tc>
        <w:tc>
          <w:tcPr>
            <w:tcW w:w="513" w:type="dxa"/>
            <w:noWrap/>
            <w:hideMark/>
          </w:tcPr>
          <w:p w14:paraId="3690C420" w14:textId="77777777" w:rsidR="00D45F5F" w:rsidRPr="00FD40C3" w:rsidRDefault="00D45F5F" w:rsidP="009A0AD3">
            <w:pPr>
              <w:ind w:firstLine="0"/>
              <w:jc w:val="center"/>
            </w:pPr>
            <w:r w:rsidRPr="00FD40C3">
              <w:t>2</w:t>
            </w:r>
          </w:p>
        </w:tc>
        <w:tc>
          <w:tcPr>
            <w:tcW w:w="513" w:type="dxa"/>
            <w:noWrap/>
            <w:hideMark/>
          </w:tcPr>
          <w:p w14:paraId="6AC0E11B" w14:textId="77777777" w:rsidR="00D45F5F" w:rsidRPr="00FD40C3" w:rsidRDefault="00D45F5F" w:rsidP="009A0AD3">
            <w:pPr>
              <w:ind w:firstLine="0"/>
              <w:jc w:val="center"/>
            </w:pPr>
            <w:r w:rsidRPr="00FD40C3">
              <w:t>3</w:t>
            </w:r>
          </w:p>
        </w:tc>
        <w:tc>
          <w:tcPr>
            <w:tcW w:w="513" w:type="dxa"/>
            <w:noWrap/>
            <w:hideMark/>
          </w:tcPr>
          <w:p w14:paraId="0488AEB7" w14:textId="77777777" w:rsidR="00D45F5F" w:rsidRPr="00FD40C3" w:rsidRDefault="00D45F5F" w:rsidP="009A0AD3">
            <w:pPr>
              <w:ind w:firstLine="0"/>
              <w:jc w:val="center"/>
            </w:pPr>
            <w:r w:rsidRPr="00FD40C3">
              <w:t>1</w:t>
            </w:r>
          </w:p>
        </w:tc>
        <w:tc>
          <w:tcPr>
            <w:tcW w:w="513" w:type="dxa"/>
            <w:noWrap/>
            <w:hideMark/>
          </w:tcPr>
          <w:p w14:paraId="0AA35729" w14:textId="77777777" w:rsidR="00D45F5F" w:rsidRPr="00FD40C3" w:rsidRDefault="00D45F5F" w:rsidP="009A0AD3">
            <w:pPr>
              <w:ind w:firstLine="0"/>
              <w:jc w:val="center"/>
            </w:pPr>
            <w:r w:rsidRPr="00FD40C3">
              <w:t>5</w:t>
            </w:r>
          </w:p>
        </w:tc>
        <w:tc>
          <w:tcPr>
            <w:tcW w:w="513" w:type="dxa"/>
            <w:noWrap/>
            <w:hideMark/>
          </w:tcPr>
          <w:p w14:paraId="3753679B" w14:textId="77777777" w:rsidR="00D45F5F" w:rsidRPr="00FD40C3" w:rsidRDefault="00D45F5F" w:rsidP="009A0AD3">
            <w:pPr>
              <w:ind w:firstLine="0"/>
              <w:jc w:val="center"/>
            </w:pPr>
            <w:r w:rsidRPr="00FD40C3">
              <w:t>2</w:t>
            </w:r>
          </w:p>
        </w:tc>
        <w:tc>
          <w:tcPr>
            <w:tcW w:w="513" w:type="dxa"/>
            <w:noWrap/>
            <w:hideMark/>
          </w:tcPr>
          <w:p w14:paraId="15BA897E" w14:textId="77777777" w:rsidR="00D45F5F" w:rsidRPr="00FD40C3" w:rsidRDefault="00D45F5F" w:rsidP="009A0AD3">
            <w:pPr>
              <w:ind w:firstLine="0"/>
              <w:jc w:val="center"/>
            </w:pPr>
            <w:r w:rsidRPr="00FD40C3">
              <w:t>5</w:t>
            </w:r>
          </w:p>
        </w:tc>
        <w:tc>
          <w:tcPr>
            <w:tcW w:w="513" w:type="dxa"/>
            <w:noWrap/>
            <w:hideMark/>
          </w:tcPr>
          <w:p w14:paraId="303954A1" w14:textId="77777777" w:rsidR="00D45F5F" w:rsidRPr="00FD40C3" w:rsidRDefault="00D45F5F" w:rsidP="009A0AD3">
            <w:pPr>
              <w:ind w:firstLine="0"/>
              <w:jc w:val="center"/>
            </w:pPr>
            <w:r w:rsidRPr="00FD40C3">
              <w:t>1</w:t>
            </w:r>
          </w:p>
        </w:tc>
        <w:tc>
          <w:tcPr>
            <w:tcW w:w="513" w:type="dxa"/>
            <w:noWrap/>
            <w:hideMark/>
          </w:tcPr>
          <w:p w14:paraId="227084A0" w14:textId="77777777" w:rsidR="00D45F5F" w:rsidRPr="00FD40C3" w:rsidRDefault="00D45F5F" w:rsidP="009A0AD3">
            <w:pPr>
              <w:ind w:firstLine="0"/>
              <w:jc w:val="center"/>
            </w:pPr>
            <w:r w:rsidRPr="00FD40C3">
              <w:t>4</w:t>
            </w:r>
          </w:p>
        </w:tc>
        <w:tc>
          <w:tcPr>
            <w:tcW w:w="513" w:type="dxa"/>
            <w:noWrap/>
            <w:hideMark/>
          </w:tcPr>
          <w:p w14:paraId="519CA353" w14:textId="77777777" w:rsidR="00D45F5F" w:rsidRPr="00FD40C3" w:rsidRDefault="00D45F5F" w:rsidP="009A0AD3">
            <w:pPr>
              <w:ind w:firstLine="0"/>
              <w:jc w:val="center"/>
            </w:pPr>
            <w:r w:rsidRPr="00FD40C3">
              <w:t>2</w:t>
            </w:r>
          </w:p>
        </w:tc>
      </w:tr>
      <w:tr w:rsidR="00D45F5F" w:rsidRPr="00FD40C3" w14:paraId="69D6C57A" w14:textId="77777777" w:rsidTr="00A06BBD">
        <w:trPr>
          <w:trHeight w:val="300"/>
        </w:trPr>
        <w:tc>
          <w:tcPr>
            <w:tcW w:w="558" w:type="dxa"/>
          </w:tcPr>
          <w:p w14:paraId="7843539D" w14:textId="737C04F1" w:rsidR="00D45F5F" w:rsidRPr="00FD40C3" w:rsidRDefault="00D45F5F" w:rsidP="00D45F5F">
            <w:pPr>
              <w:ind w:firstLine="0"/>
              <w:jc w:val="center"/>
            </w:pPr>
            <w:r w:rsidRPr="00FD40C3">
              <w:t>10</w:t>
            </w:r>
          </w:p>
        </w:tc>
        <w:tc>
          <w:tcPr>
            <w:tcW w:w="1710" w:type="dxa"/>
            <w:noWrap/>
            <w:hideMark/>
          </w:tcPr>
          <w:p w14:paraId="0957A447" w14:textId="5E3A28FD" w:rsidR="00D45F5F" w:rsidRPr="00FD40C3" w:rsidRDefault="00D45F5F" w:rsidP="009A0AD3">
            <w:pPr>
              <w:ind w:firstLine="0"/>
            </w:pPr>
            <w:r w:rsidRPr="00FD40C3">
              <w:t>Dr. Dian Mustika Dewi Priyandari, S. Sos., M.M</w:t>
            </w:r>
          </w:p>
        </w:tc>
        <w:tc>
          <w:tcPr>
            <w:tcW w:w="900" w:type="dxa"/>
            <w:noWrap/>
            <w:hideMark/>
          </w:tcPr>
          <w:p w14:paraId="0245E847" w14:textId="77777777" w:rsidR="00D45F5F" w:rsidRPr="00FD40C3" w:rsidRDefault="00D45F5F" w:rsidP="009A0AD3">
            <w:pPr>
              <w:ind w:firstLine="0"/>
              <w:jc w:val="center"/>
            </w:pPr>
            <w:r w:rsidRPr="00FD40C3">
              <w:t>Dosen</w:t>
            </w:r>
          </w:p>
        </w:tc>
        <w:tc>
          <w:tcPr>
            <w:tcW w:w="513" w:type="dxa"/>
            <w:noWrap/>
            <w:hideMark/>
          </w:tcPr>
          <w:p w14:paraId="4EEC986A" w14:textId="77777777" w:rsidR="00D45F5F" w:rsidRPr="00FD40C3" w:rsidRDefault="00D45F5F" w:rsidP="009A0AD3">
            <w:pPr>
              <w:ind w:firstLine="0"/>
              <w:jc w:val="center"/>
            </w:pPr>
            <w:r w:rsidRPr="00FD40C3">
              <w:t>4</w:t>
            </w:r>
          </w:p>
        </w:tc>
        <w:tc>
          <w:tcPr>
            <w:tcW w:w="513" w:type="dxa"/>
            <w:noWrap/>
            <w:hideMark/>
          </w:tcPr>
          <w:p w14:paraId="659FE792" w14:textId="77777777" w:rsidR="00D45F5F" w:rsidRPr="00FD40C3" w:rsidRDefault="00D45F5F" w:rsidP="009A0AD3">
            <w:pPr>
              <w:ind w:firstLine="0"/>
              <w:jc w:val="center"/>
            </w:pPr>
            <w:r w:rsidRPr="00FD40C3">
              <w:t>1</w:t>
            </w:r>
          </w:p>
        </w:tc>
        <w:tc>
          <w:tcPr>
            <w:tcW w:w="513" w:type="dxa"/>
            <w:noWrap/>
            <w:hideMark/>
          </w:tcPr>
          <w:p w14:paraId="4283C905" w14:textId="77777777" w:rsidR="00D45F5F" w:rsidRPr="00FD40C3" w:rsidRDefault="00D45F5F" w:rsidP="009A0AD3">
            <w:pPr>
              <w:ind w:firstLine="0"/>
              <w:jc w:val="center"/>
            </w:pPr>
            <w:r w:rsidRPr="00FD40C3">
              <w:t>5</w:t>
            </w:r>
          </w:p>
        </w:tc>
        <w:tc>
          <w:tcPr>
            <w:tcW w:w="513" w:type="dxa"/>
            <w:noWrap/>
            <w:hideMark/>
          </w:tcPr>
          <w:p w14:paraId="54C39DC1" w14:textId="77777777" w:rsidR="00D45F5F" w:rsidRPr="00FD40C3" w:rsidRDefault="00D45F5F" w:rsidP="009A0AD3">
            <w:pPr>
              <w:ind w:firstLine="0"/>
              <w:jc w:val="center"/>
            </w:pPr>
            <w:r w:rsidRPr="00FD40C3">
              <w:t>2</w:t>
            </w:r>
          </w:p>
        </w:tc>
        <w:tc>
          <w:tcPr>
            <w:tcW w:w="513" w:type="dxa"/>
            <w:noWrap/>
            <w:hideMark/>
          </w:tcPr>
          <w:p w14:paraId="6F87E641" w14:textId="77777777" w:rsidR="00D45F5F" w:rsidRPr="00FD40C3" w:rsidRDefault="00D45F5F" w:rsidP="009A0AD3">
            <w:pPr>
              <w:ind w:firstLine="0"/>
              <w:jc w:val="center"/>
            </w:pPr>
            <w:r w:rsidRPr="00FD40C3">
              <w:t>4</w:t>
            </w:r>
          </w:p>
        </w:tc>
        <w:tc>
          <w:tcPr>
            <w:tcW w:w="513" w:type="dxa"/>
            <w:noWrap/>
            <w:hideMark/>
          </w:tcPr>
          <w:p w14:paraId="4B993017" w14:textId="77777777" w:rsidR="00D45F5F" w:rsidRPr="00FD40C3" w:rsidRDefault="00D45F5F" w:rsidP="009A0AD3">
            <w:pPr>
              <w:ind w:firstLine="0"/>
              <w:jc w:val="center"/>
            </w:pPr>
            <w:r w:rsidRPr="00FD40C3">
              <w:t>3</w:t>
            </w:r>
          </w:p>
        </w:tc>
        <w:tc>
          <w:tcPr>
            <w:tcW w:w="513" w:type="dxa"/>
            <w:noWrap/>
            <w:hideMark/>
          </w:tcPr>
          <w:p w14:paraId="4ED6D286" w14:textId="77777777" w:rsidR="00D45F5F" w:rsidRPr="00FD40C3" w:rsidRDefault="00D45F5F" w:rsidP="009A0AD3">
            <w:pPr>
              <w:ind w:firstLine="0"/>
              <w:jc w:val="center"/>
            </w:pPr>
            <w:r w:rsidRPr="00FD40C3">
              <w:t>4</w:t>
            </w:r>
          </w:p>
        </w:tc>
        <w:tc>
          <w:tcPr>
            <w:tcW w:w="513" w:type="dxa"/>
            <w:noWrap/>
            <w:hideMark/>
          </w:tcPr>
          <w:p w14:paraId="2257354D" w14:textId="77777777" w:rsidR="00D45F5F" w:rsidRPr="00FD40C3" w:rsidRDefault="00D45F5F" w:rsidP="009A0AD3">
            <w:pPr>
              <w:ind w:firstLine="0"/>
              <w:jc w:val="center"/>
            </w:pPr>
            <w:r w:rsidRPr="00FD40C3">
              <w:t>3</w:t>
            </w:r>
          </w:p>
        </w:tc>
        <w:tc>
          <w:tcPr>
            <w:tcW w:w="513" w:type="dxa"/>
            <w:noWrap/>
            <w:hideMark/>
          </w:tcPr>
          <w:p w14:paraId="06A47D8E" w14:textId="77777777" w:rsidR="00D45F5F" w:rsidRPr="00FD40C3" w:rsidRDefault="00D45F5F" w:rsidP="009A0AD3">
            <w:pPr>
              <w:ind w:firstLine="0"/>
              <w:jc w:val="center"/>
            </w:pPr>
            <w:r w:rsidRPr="00FD40C3">
              <w:t>4</w:t>
            </w:r>
          </w:p>
        </w:tc>
        <w:tc>
          <w:tcPr>
            <w:tcW w:w="513" w:type="dxa"/>
            <w:noWrap/>
            <w:hideMark/>
          </w:tcPr>
          <w:p w14:paraId="6F715500" w14:textId="77777777" w:rsidR="00D45F5F" w:rsidRPr="00FD40C3" w:rsidRDefault="00D45F5F" w:rsidP="009A0AD3">
            <w:pPr>
              <w:ind w:firstLine="0"/>
              <w:jc w:val="center"/>
            </w:pPr>
            <w:r w:rsidRPr="00FD40C3">
              <w:t>1</w:t>
            </w:r>
          </w:p>
        </w:tc>
      </w:tr>
      <w:tr w:rsidR="00D45F5F" w:rsidRPr="00FD40C3" w14:paraId="3E46EE5A" w14:textId="77777777" w:rsidTr="00A06BBD">
        <w:trPr>
          <w:trHeight w:val="300"/>
        </w:trPr>
        <w:tc>
          <w:tcPr>
            <w:tcW w:w="558" w:type="dxa"/>
          </w:tcPr>
          <w:p w14:paraId="70B93537" w14:textId="7C15BCB4" w:rsidR="00D45F5F" w:rsidRPr="00FD40C3" w:rsidRDefault="00D45F5F" w:rsidP="00D45F5F">
            <w:pPr>
              <w:ind w:firstLine="0"/>
              <w:jc w:val="center"/>
            </w:pPr>
            <w:r w:rsidRPr="00FD40C3">
              <w:t>11</w:t>
            </w:r>
          </w:p>
        </w:tc>
        <w:tc>
          <w:tcPr>
            <w:tcW w:w="1710" w:type="dxa"/>
            <w:noWrap/>
            <w:hideMark/>
          </w:tcPr>
          <w:p w14:paraId="6F62C97C" w14:textId="49EBA8D8" w:rsidR="00D45F5F" w:rsidRPr="00FD40C3" w:rsidRDefault="00D45F5F" w:rsidP="009A0AD3">
            <w:pPr>
              <w:ind w:firstLine="0"/>
            </w:pPr>
            <w:r w:rsidRPr="00FD40C3">
              <w:t>Zamroni Riza S.E</w:t>
            </w:r>
          </w:p>
        </w:tc>
        <w:tc>
          <w:tcPr>
            <w:tcW w:w="900" w:type="dxa"/>
            <w:noWrap/>
            <w:hideMark/>
          </w:tcPr>
          <w:p w14:paraId="3BD89707" w14:textId="77777777" w:rsidR="00D45F5F" w:rsidRPr="00FD40C3" w:rsidRDefault="00D45F5F" w:rsidP="009A0AD3">
            <w:pPr>
              <w:ind w:firstLine="0"/>
              <w:jc w:val="center"/>
            </w:pPr>
            <w:r w:rsidRPr="00FD40C3">
              <w:t>Guru</w:t>
            </w:r>
          </w:p>
        </w:tc>
        <w:tc>
          <w:tcPr>
            <w:tcW w:w="513" w:type="dxa"/>
            <w:noWrap/>
            <w:hideMark/>
          </w:tcPr>
          <w:p w14:paraId="7F26C07B" w14:textId="77777777" w:rsidR="00D45F5F" w:rsidRPr="00FD40C3" w:rsidRDefault="00D45F5F" w:rsidP="009A0AD3">
            <w:pPr>
              <w:ind w:firstLine="0"/>
              <w:jc w:val="center"/>
            </w:pPr>
            <w:r w:rsidRPr="00FD40C3">
              <w:t>5</w:t>
            </w:r>
          </w:p>
        </w:tc>
        <w:tc>
          <w:tcPr>
            <w:tcW w:w="513" w:type="dxa"/>
            <w:noWrap/>
            <w:hideMark/>
          </w:tcPr>
          <w:p w14:paraId="0CB31FD4" w14:textId="77777777" w:rsidR="00D45F5F" w:rsidRPr="00FD40C3" w:rsidRDefault="00D45F5F" w:rsidP="009A0AD3">
            <w:pPr>
              <w:ind w:firstLine="0"/>
              <w:jc w:val="center"/>
            </w:pPr>
            <w:r w:rsidRPr="00FD40C3">
              <w:t>2</w:t>
            </w:r>
          </w:p>
        </w:tc>
        <w:tc>
          <w:tcPr>
            <w:tcW w:w="513" w:type="dxa"/>
            <w:noWrap/>
            <w:hideMark/>
          </w:tcPr>
          <w:p w14:paraId="4ED8C648" w14:textId="77777777" w:rsidR="00D45F5F" w:rsidRPr="00FD40C3" w:rsidRDefault="00D45F5F" w:rsidP="009A0AD3">
            <w:pPr>
              <w:ind w:firstLine="0"/>
              <w:jc w:val="center"/>
            </w:pPr>
            <w:r w:rsidRPr="00FD40C3">
              <w:t>5</w:t>
            </w:r>
          </w:p>
        </w:tc>
        <w:tc>
          <w:tcPr>
            <w:tcW w:w="513" w:type="dxa"/>
            <w:noWrap/>
            <w:hideMark/>
          </w:tcPr>
          <w:p w14:paraId="6D3B8FD2" w14:textId="77777777" w:rsidR="00D45F5F" w:rsidRPr="00FD40C3" w:rsidRDefault="00D45F5F" w:rsidP="009A0AD3">
            <w:pPr>
              <w:ind w:firstLine="0"/>
              <w:jc w:val="center"/>
            </w:pPr>
            <w:r w:rsidRPr="00FD40C3">
              <w:t>1</w:t>
            </w:r>
          </w:p>
        </w:tc>
        <w:tc>
          <w:tcPr>
            <w:tcW w:w="513" w:type="dxa"/>
            <w:noWrap/>
            <w:hideMark/>
          </w:tcPr>
          <w:p w14:paraId="21095910" w14:textId="77777777" w:rsidR="00D45F5F" w:rsidRPr="00FD40C3" w:rsidRDefault="00D45F5F" w:rsidP="009A0AD3">
            <w:pPr>
              <w:ind w:firstLine="0"/>
              <w:jc w:val="center"/>
            </w:pPr>
            <w:r w:rsidRPr="00FD40C3">
              <w:t>5</w:t>
            </w:r>
          </w:p>
        </w:tc>
        <w:tc>
          <w:tcPr>
            <w:tcW w:w="513" w:type="dxa"/>
            <w:noWrap/>
            <w:hideMark/>
          </w:tcPr>
          <w:p w14:paraId="7EAA7255" w14:textId="77777777" w:rsidR="00D45F5F" w:rsidRPr="00FD40C3" w:rsidRDefault="00D45F5F" w:rsidP="009A0AD3">
            <w:pPr>
              <w:ind w:firstLine="0"/>
              <w:jc w:val="center"/>
            </w:pPr>
            <w:r w:rsidRPr="00FD40C3">
              <w:t>2</w:t>
            </w:r>
          </w:p>
        </w:tc>
        <w:tc>
          <w:tcPr>
            <w:tcW w:w="513" w:type="dxa"/>
            <w:noWrap/>
            <w:hideMark/>
          </w:tcPr>
          <w:p w14:paraId="6BF11792" w14:textId="77777777" w:rsidR="00D45F5F" w:rsidRPr="00FD40C3" w:rsidRDefault="00D45F5F" w:rsidP="009A0AD3">
            <w:pPr>
              <w:ind w:firstLine="0"/>
              <w:jc w:val="center"/>
            </w:pPr>
            <w:r w:rsidRPr="00FD40C3">
              <w:t>5</w:t>
            </w:r>
          </w:p>
        </w:tc>
        <w:tc>
          <w:tcPr>
            <w:tcW w:w="513" w:type="dxa"/>
            <w:noWrap/>
            <w:hideMark/>
          </w:tcPr>
          <w:p w14:paraId="1B221D13" w14:textId="77777777" w:rsidR="00D45F5F" w:rsidRPr="00FD40C3" w:rsidRDefault="00D45F5F" w:rsidP="009A0AD3">
            <w:pPr>
              <w:ind w:firstLine="0"/>
              <w:jc w:val="center"/>
            </w:pPr>
            <w:r w:rsidRPr="00FD40C3">
              <w:t>2</w:t>
            </w:r>
          </w:p>
        </w:tc>
        <w:tc>
          <w:tcPr>
            <w:tcW w:w="513" w:type="dxa"/>
            <w:noWrap/>
            <w:hideMark/>
          </w:tcPr>
          <w:p w14:paraId="06C21E13" w14:textId="77777777" w:rsidR="00D45F5F" w:rsidRPr="00FD40C3" w:rsidRDefault="00D45F5F" w:rsidP="009A0AD3">
            <w:pPr>
              <w:ind w:firstLine="0"/>
              <w:jc w:val="center"/>
            </w:pPr>
            <w:r w:rsidRPr="00FD40C3">
              <w:t>3</w:t>
            </w:r>
          </w:p>
        </w:tc>
        <w:tc>
          <w:tcPr>
            <w:tcW w:w="513" w:type="dxa"/>
            <w:noWrap/>
            <w:hideMark/>
          </w:tcPr>
          <w:p w14:paraId="60086CE8" w14:textId="77777777" w:rsidR="00D45F5F" w:rsidRPr="00FD40C3" w:rsidRDefault="00D45F5F" w:rsidP="009A0AD3">
            <w:pPr>
              <w:ind w:firstLine="0"/>
              <w:jc w:val="center"/>
            </w:pPr>
            <w:r w:rsidRPr="00FD40C3">
              <w:t>3</w:t>
            </w:r>
          </w:p>
        </w:tc>
      </w:tr>
      <w:tr w:rsidR="00D45F5F" w:rsidRPr="00FD40C3" w14:paraId="5BB539A7" w14:textId="77777777" w:rsidTr="00A06BBD">
        <w:trPr>
          <w:trHeight w:val="300"/>
        </w:trPr>
        <w:tc>
          <w:tcPr>
            <w:tcW w:w="558" w:type="dxa"/>
          </w:tcPr>
          <w:p w14:paraId="60FE263B" w14:textId="2475EA3A" w:rsidR="00D45F5F" w:rsidRPr="00FD40C3" w:rsidRDefault="00D45F5F" w:rsidP="00D45F5F">
            <w:pPr>
              <w:ind w:firstLine="0"/>
              <w:jc w:val="center"/>
            </w:pPr>
            <w:r w:rsidRPr="00FD40C3">
              <w:t>12</w:t>
            </w:r>
          </w:p>
        </w:tc>
        <w:tc>
          <w:tcPr>
            <w:tcW w:w="1710" w:type="dxa"/>
            <w:noWrap/>
            <w:hideMark/>
          </w:tcPr>
          <w:p w14:paraId="4232C604" w14:textId="0C3B7B84" w:rsidR="00D45F5F" w:rsidRPr="00FD40C3" w:rsidRDefault="00D45F5F" w:rsidP="009A0AD3">
            <w:pPr>
              <w:ind w:firstLine="0"/>
            </w:pPr>
            <w:r w:rsidRPr="00FD40C3">
              <w:t>Alan Syahwandi, S.Pd.I</w:t>
            </w:r>
          </w:p>
        </w:tc>
        <w:tc>
          <w:tcPr>
            <w:tcW w:w="900" w:type="dxa"/>
            <w:noWrap/>
            <w:hideMark/>
          </w:tcPr>
          <w:p w14:paraId="30E360B2" w14:textId="77777777" w:rsidR="00D45F5F" w:rsidRPr="00FD40C3" w:rsidRDefault="00D45F5F" w:rsidP="009A0AD3">
            <w:pPr>
              <w:ind w:firstLine="0"/>
              <w:jc w:val="center"/>
            </w:pPr>
            <w:r w:rsidRPr="00FD40C3">
              <w:t>Guru</w:t>
            </w:r>
          </w:p>
        </w:tc>
        <w:tc>
          <w:tcPr>
            <w:tcW w:w="513" w:type="dxa"/>
            <w:noWrap/>
            <w:hideMark/>
          </w:tcPr>
          <w:p w14:paraId="1E014CF4" w14:textId="77777777" w:rsidR="00D45F5F" w:rsidRPr="00FD40C3" w:rsidRDefault="00D45F5F" w:rsidP="009A0AD3">
            <w:pPr>
              <w:ind w:firstLine="0"/>
              <w:jc w:val="center"/>
            </w:pPr>
            <w:r w:rsidRPr="00FD40C3">
              <w:t>5</w:t>
            </w:r>
          </w:p>
        </w:tc>
        <w:tc>
          <w:tcPr>
            <w:tcW w:w="513" w:type="dxa"/>
            <w:noWrap/>
            <w:hideMark/>
          </w:tcPr>
          <w:p w14:paraId="32F200A3" w14:textId="77777777" w:rsidR="00D45F5F" w:rsidRPr="00FD40C3" w:rsidRDefault="00D45F5F" w:rsidP="009A0AD3">
            <w:pPr>
              <w:ind w:firstLine="0"/>
              <w:jc w:val="center"/>
            </w:pPr>
            <w:r w:rsidRPr="00FD40C3">
              <w:t>2</w:t>
            </w:r>
          </w:p>
        </w:tc>
        <w:tc>
          <w:tcPr>
            <w:tcW w:w="513" w:type="dxa"/>
            <w:noWrap/>
            <w:hideMark/>
          </w:tcPr>
          <w:p w14:paraId="090F3872" w14:textId="77777777" w:rsidR="00D45F5F" w:rsidRPr="00FD40C3" w:rsidRDefault="00D45F5F" w:rsidP="009A0AD3">
            <w:pPr>
              <w:ind w:firstLine="0"/>
              <w:jc w:val="center"/>
            </w:pPr>
            <w:r w:rsidRPr="00FD40C3">
              <w:t>5</w:t>
            </w:r>
          </w:p>
        </w:tc>
        <w:tc>
          <w:tcPr>
            <w:tcW w:w="513" w:type="dxa"/>
            <w:noWrap/>
            <w:hideMark/>
          </w:tcPr>
          <w:p w14:paraId="27F52EFA" w14:textId="77777777" w:rsidR="00D45F5F" w:rsidRPr="00FD40C3" w:rsidRDefault="00D45F5F" w:rsidP="009A0AD3">
            <w:pPr>
              <w:ind w:firstLine="0"/>
              <w:jc w:val="center"/>
            </w:pPr>
            <w:r w:rsidRPr="00FD40C3">
              <w:t>1</w:t>
            </w:r>
          </w:p>
        </w:tc>
        <w:tc>
          <w:tcPr>
            <w:tcW w:w="513" w:type="dxa"/>
            <w:noWrap/>
            <w:hideMark/>
          </w:tcPr>
          <w:p w14:paraId="04180431" w14:textId="77777777" w:rsidR="00D45F5F" w:rsidRPr="00FD40C3" w:rsidRDefault="00D45F5F" w:rsidP="009A0AD3">
            <w:pPr>
              <w:ind w:firstLine="0"/>
              <w:jc w:val="center"/>
            </w:pPr>
            <w:r w:rsidRPr="00FD40C3">
              <w:t>3</w:t>
            </w:r>
          </w:p>
        </w:tc>
        <w:tc>
          <w:tcPr>
            <w:tcW w:w="513" w:type="dxa"/>
            <w:noWrap/>
            <w:hideMark/>
          </w:tcPr>
          <w:p w14:paraId="28657756" w14:textId="77777777" w:rsidR="00D45F5F" w:rsidRPr="00FD40C3" w:rsidRDefault="00D45F5F" w:rsidP="009A0AD3">
            <w:pPr>
              <w:ind w:firstLine="0"/>
              <w:jc w:val="center"/>
            </w:pPr>
            <w:r w:rsidRPr="00FD40C3">
              <w:t>1</w:t>
            </w:r>
          </w:p>
        </w:tc>
        <w:tc>
          <w:tcPr>
            <w:tcW w:w="513" w:type="dxa"/>
            <w:noWrap/>
            <w:hideMark/>
          </w:tcPr>
          <w:p w14:paraId="579FE62C" w14:textId="77777777" w:rsidR="00D45F5F" w:rsidRPr="00FD40C3" w:rsidRDefault="00D45F5F" w:rsidP="009A0AD3">
            <w:pPr>
              <w:ind w:firstLine="0"/>
              <w:jc w:val="center"/>
            </w:pPr>
            <w:r w:rsidRPr="00FD40C3">
              <w:t>4</w:t>
            </w:r>
          </w:p>
        </w:tc>
        <w:tc>
          <w:tcPr>
            <w:tcW w:w="513" w:type="dxa"/>
            <w:noWrap/>
            <w:hideMark/>
          </w:tcPr>
          <w:p w14:paraId="2C4E0E36" w14:textId="77777777" w:rsidR="00D45F5F" w:rsidRPr="00FD40C3" w:rsidRDefault="00D45F5F" w:rsidP="009A0AD3">
            <w:pPr>
              <w:ind w:firstLine="0"/>
              <w:jc w:val="center"/>
            </w:pPr>
            <w:r w:rsidRPr="00FD40C3">
              <w:t>1</w:t>
            </w:r>
          </w:p>
        </w:tc>
        <w:tc>
          <w:tcPr>
            <w:tcW w:w="513" w:type="dxa"/>
            <w:noWrap/>
            <w:hideMark/>
          </w:tcPr>
          <w:p w14:paraId="4983FA7E" w14:textId="77777777" w:rsidR="00D45F5F" w:rsidRPr="00FD40C3" w:rsidRDefault="00D45F5F" w:rsidP="009A0AD3">
            <w:pPr>
              <w:ind w:firstLine="0"/>
              <w:jc w:val="center"/>
            </w:pPr>
            <w:r w:rsidRPr="00FD40C3">
              <w:t>5</w:t>
            </w:r>
          </w:p>
        </w:tc>
        <w:tc>
          <w:tcPr>
            <w:tcW w:w="513" w:type="dxa"/>
            <w:noWrap/>
            <w:hideMark/>
          </w:tcPr>
          <w:p w14:paraId="672D9B8C" w14:textId="77777777" w:rsidR="00D45F5F" w:rsidRPr="00FD40C3" w:rsidRDefault="00D45F5F" w:rsidP="009A0AD3">
            <w:pPr>
              <w:ind w:firstLine="0"/>
              <w:jc w:val="center"/>
            </w:pPr>
            <w:r w:rsidRPr="00FD40C3">
              <w:t>2</w:t>
            </w:r>
          </w:p>
        </w:tc>
      </w:tr>
      <w:tr w:rsidR="00D45F5F" w:rsidRPr="00FD40C3" w14:paraId="3C507AAB" w14:textId="77777777" w:rsidTr="00A06BBD">
        <w:trPr>
          <w:trHeight w:val="300"/>
        </w:trPr>
        <w:tc>
          <w:tcPr>
            <w:tcW w:w="558" w:type="dxa"/>
          </w:tcPr>
          <w:p w14:paraId="5161E95D" w14:textId="654C210D" w:rsidR="00D45F5F" w:rsidRPr="00FD40C3" w:rsidRDefault="00D45F5F" w:rsidP="00D45F5F">
            <w:pPr>
              <w:ind w:firstLine="0"/>
              <w:jc w:val="center"/>
            </w:pPr>
            <w:r w:rsidRPr="00FD40C3">
              <w:t>13</w:t>
            </w:r>
          </w:p>
        </w:tc>
        <w:tc>
          <w:tcPr>
            <w:tcW w:w="1710" w:type="dxa"/>
            <w:noWrap/>
            <w:hideMark/>
          </w:tcPr>
          <w:p w14:paraId="527195CE" w14:textId="110D96E1" w:rsidR="00D45F5F" w:rsidRPr="00FD40C3" w:rsidRDefault="00D45F5F" w:rsidP="009A0AD3">
            <w:pPr>
              <w:ind w:firstLine="0"/>
            </w:pPr>
            <w:r w:rsidRPr="00FD40C3">
              <w:t>Sahlul Efendi, S.pd</w:t>
            </w:r>
          </w:p>
        </w:tc>
        <w:tc>
          <w:tcPr>
            <w:tcW w:w="900" w:type="dxa"/>
            <w:noWrap/>
            <w:hideMark/>
          </w:tcPr>
          <w:p w14:paraId="6A8CED61" w14:textId="77777777" w:rsidR="00D45F5F" w:rsidRPr="00FD40C3" w:rsidRDefault="00D45F5F" w:rsidP="009A0AD3">
            <w:pPr>
              <w:ind w:firstLine="0"/>
              <w:jc w:val="center"/>
            </w:pPr>
            <w:r w:rsidRPr="00FD40C3">
              <w:t>Guru</w:t>
            </w:r>
          </w:p>
        </w:tc>
        <w:tc>
          <w:tcPr>
            <w:tcW w:w="513" w:type="dxa"/>
            <w:noWrap/>
            <w:hideMark/>
          </w:tcPr>
          <w:p w14:paraId="3B7B9182" w14:textId="77777777" w:rsidR="00D45F5F" w:rsidRPr="00FD40C3" w:rsidRDefault="00D45F5F" w:rsidP="009A0AD3">
            <w:pPr>
              <w:ind w:firstLine="0"/>
              <w:jc w:val="center"/>
            </w:pPr>
            <w:r w:rsidRPr="00FD40C3">
              <w:t>4</w:t>
            </w:r>
          </w:p>
        </w:tc>
        <w:tc>
          <w:tcPr>
            <w:tcW w:w="513" w:type="dxa"/>
            <w:noWrap/>
            <w:hideMark/>
          </w:tcPr>
          <w:p w14:paraId="0E89F7F4" w14:textId="77777777" w:rsidR="00D45F5F" w:rsidRPr="00FD40C3" w:rsidRDefault="00D45F5F" w:rsidP="009A0AD3">
            <w:pPr>
              <w:ind w:firstLine="0"/>
              <w:jc w:val="center"/>
            </w:pPr>
            <w:r w:rsidRPr="00FD40C3">
              <w:t>2</w:t>
            </w:r>
          </w:p>
        </w:tc>
        <w:tc>
          <w:tcPr>
            <w:tcW w:w="513" w:type="dxa"/>
            <w:noWrap/>
            <w:hideMark/>
          </w:tcPr>
          <w:p w14:paraId="5DFA094E" w14:textId="77777777" w:rsidR="00D45F5F" w:rsidRPr="00FD40C3" w:rsidRDefault="00D45F5F" w:rsidP="009A0AD3">
            <w:pPr>
              <w:ind w:firstLine="0"/>
              <w:jc w:val="center"/>
            </w:pPr>
            <w:r w:rsidRPr="00FD40C3">
              <w:t>5</w:t>
            </w:r>
          </w:p>
        </w:tc>
        <w:tc>
          <w:tcPr>
            <w:tcW w:w="513" w:type="dxa"/>
            <w:noWrap/>
            <w:hideMark/>
          </w:tcPr>
          <w:p w14:paraId="5C43E1FB" w14:textId="77777777" w:rsidR="00D45F5F" w:rsidRPr="00FD40C3" w:rsidRDefault="00D45F5F" w:rsidP="009A0AD3">
            <w:pPr>
              <w:ind w:firstLine="0"/>
              <w:jc w:val="center"/>
            </w:pPr>
            <w:r w:rsidRPr="00FD40C3">
              <w:t>1</w:t>
            </w:r>
          </w:p>
        </w:tc>
        <w:tc>
          <w:tcPr>
            <w:tcW w:w="513" w:type="dxa"/>
            <w:noWrap/>
            <w:hideMark/>
          </w:tcPr>
          <w:p w14:paraId="3341428F" w14:textId="77777777" w:rsidR="00D45F5F" w:rsidRPr="00FD40C3" w:rsidRDefault="00D45F5F" w:rsidP="009A0AD3">
            <w:pPr>
              <w:ind w:firstLine="0"/>
              <w:jc w:val="center"/>
            </w:pPr>
            <w:r w:rsidRPr="00FD40C3">
              <w:t>4</w:t>
            </w:r>
          </w:p>
        </w:tc>
        <w:tc>
          <w:tcPr>
            <w:tcW w:w="513" w:type="dxa"/>
            <w:noWrap/>
            <w:hideMark/>
          </w:tcPr>
          <w:p w14:paraId="69A342C3" w14:textId="77777777" w:rsidR="00D45F5F" w:rsidRPr="00FD40C3" w:rsidRDefault="00D45F5F" w:rsidP="009A0AD3">
            <w:pPr>
              <w:ind w:firstLine="0"/>
              <w:jc w:val="center"/>
            </w:pPr>
            <w:r w:rsidRPr="00FD40C3">
              <w:t>1</w:t>
            </w:r>
          </w:p>
        </w:tc>
        <w:tc>
          <w:tcPr>
            <w:tcW w:w="513" w:type="dxa"/>
            <w:noWrap/>
            <w:hideMark/>
          </w:tcPr>
          <w:p w14:paraId="37451260" w14:textId="77777777" w:rsidR="00D45F5F" w:rsidRPr="00FD40C3" w:rsidRDefault="00D45F5F" w:rsidP="009A0AD3">
            <w:pPr>
              <w:ind w:firstLine="0"/>
              <w:jc w:val="center"/>
            </w:pPr>
            <w:r w:rsidRPr="00FD40C3">
              <w:t>3</w:t>
            </w:r>
          </w:p>
        </w:tc>
        <w:tc>
          <w:tcPr>
            <w:tcW w:w="513" w:type="dxa"/>
            <w:noWrap/>
            <w:hideMark/>
          </w:tcPr>
          <w:p w14:paraId="6FDEB70D" w14:textId="77777777" w:rsidR="00D45F5F" w:rsidRPr="00FD40C3" w:rsidRDefault="00D45F5F" w:rsidP="009A0AD3">
            <w:pPr>
              <w:ind w:firstLine="0"/>
              <w:jc w:val="center"/>
            </w:pPr>
            <w:r w:rsidRPr="00FD40C3">
              <w:t>2</w:t>
            </w:r>
          </w:p>
        </w:tc>
        <w:tc>
          <w:tcPr>
            <w:tcW w:w="513" w:type="dxa"/>
            <w:noWrap/>
            <w:hideMark/>
          </w:tcPr>
          <w:p w14:paraId="4E21672E" w14:textId="77777777" w:rsidR="00D45F5F" w:rsidRPr="00FD40C3" w:rsidRDefault="00D45F5F" w:rsidP="009A0AD3">
            <w:pPr>
              <w:ind w:firstLine="0"/>
              <w:jc w:val="center"/>
            </w:pPr>
            <w:r w:rsidRPr="00FD40C3">
              <w:t>4</w:t>
            </w:r>
          </w:p>
        </w:tc>
        <w:tc>
          <w:tcPr>
            <w:tcW w:w="513" w:type="dxa"/>
            <w:noWrap/>
            <w:hideMark/>
          </w:tcPr>
          <w:p w14:paraId="72803A7B" w14:textId="77777777" w:rsidR="00D45F5F" w:rsidRPr="00FD40C3" w:rsidRDefault="00D45F5F" w:rsidP="009A0AD3">
            <w:pPr>
              <w:ind w:firstLine="0"/>
              <w:jc w:val="center"/>
            </w:pPr>
            <w:r w:rsidRPr="00FD40C3">
              <w:t>2</w:t>
            </w:r>
          </w:p>
        </w:tc>
      </w:tr>
      <w:tr w:rsidR="00D45F5F" w:rsidRPr="00FD40C3" w14:paraId="740DDCCC" w14:textId="77777777" w:rsidTr="00A06BBD">
        <w:trPr>
          <w:trHeight w:val="300"/>
        </w:trPr>
        <w:tc>
          <w:tcPr>
            <w:tcW w:w="558" w:type="dxa"/>
          </w:tcPr>
          <w:p w14:paraId="747817D6" w14:textId="02AD5449" w:rsidR="00D45F5F" w:rsidRPr="00FD40C3" w:rsidRDefault="00D45F5F" w:rsidP="00D45F5F">
            <w:pPr>
              <w:ind w:firstLine="0"/>
              <w:jc w:val="center"/>
            </w:pPr>
            <w:r w:rsidRPr="00FD40C3">
              <w:t>14</w:t>
            </w:r>
          </w:p>
        </w:tc>
        <w:tc>
          <w:tcPr>
            <w:tcW w:w="1710" w:type="dxa"/>
            <w:noWrap/>
            <w:hideMark/>
          </w:tcPr>
          <w:p w14:paraId="767EC0DE" w14:textId="34427465" w:rsidR="00D45F5F" w:rsidRPr="00FD40C3" w:rsidRDefault="00D45F5F" w:rsidP="009A0AD3">
            <w:pPr>
              <w:ind w:firstLine="0"/>
            </w:pPr>
            <w:r w:rsidRPr="00FD40C3">
              <w:t>Yayah Shulhiyyah, S.Pd</w:t>
            </w:r>
          </w:p>
        </w:tc>
        <w:tc>
          <w:tcPr>
            <w:tcW w:w="900" w:type="dxa"/>
            <w:noWrap/>
            <w:hideMark/>
          </w:tcPr>
          <w:p w14:paraId="77BA012D" w14:textId="77777777" w:rsidR="00D45F5F" w:rsidRPr="00FD40C3" w:rsidRDefault="00D45F5F" w:rsidP="009A0AD3">
            <w:pPr>
              <w:ind w:firstLine="0"/>
              <w:jc w:val="center"/>
            </w:pPr>
            <w:r w:rsidRPr="00FD40C3">
              <w:t>Guru</w:t>
            </w:r>
          </w:p>
        </w:tc>
        <w:tc>
          <w:tcPr>
            <w:tcW w:w="513" w:type="dxa"/>
            <w:noWrap/>
            <w:hideMark/>
          </w:tcPr>
          <w:p w14:paraId="35CC175B" w14:textId="77777777" w:rsidR="00D45F5F" w:rsidRPr="00FD40C3" w:rsidRDefault="00D45F5F" w:rsidP="009A0AD3">
            <w:pPr>
              <w:ind w:firstLine="0"/>
              <w:jc w:val="center"/>
            </w:pPr>
            <w:r w:rsidRPr="00FD40C3">
              <w:t>5</w:t>
            </w:r>
          </w:p>
        </w:tc>
        <w:tc>
          <w:tcPr>
            <w:tcW w:w="513" w:type="dxa"/>
            <w:noWrap/>
            <w:hideMark/>
          </w:tcPr>
          <w:p w14:paraId="71A8C935" w14:textId="77777777" w:rsidR="00D45F5F" w:rsidRPr="00FD40C3" w:rsidRDefault="00D45F5F" w:rsidP="009A0AD3">
            <w:pPr>
              <w:ind w:firstLine="0"/>
              <w:jc w:val="center"/>
            </w:pPr>
            <w:r w:rsidRPr="00FD40C3">
              <w:t>3</w:t>
            </w:r>
          </w:p>
        </w:tc>
        <w:tc>
          <w:tcPr>
            <w:tcW w:w="513" w:type="dxa"/>
            <w:noWrap/>
            <w:hideMark/>
          </w:tcPr>
          <w:p w14:paraId="733BFD92" w14:textId="77777777" w:rsidR="00D45F5F" w:rsidRPr="00FD40C3" w:rsidRDefault="00D45F5F" w:rsidP="009A0AD3">
            <w:pPr>
              <w:ind w:firstLine="0"/>
              <w:jc w:val="center"/>
            </w:pPr>
            <w:r w:rsidRPr="00FD40C3">
              <w:t>4</w:t>
            </w:r>
          </w:p>
        </w:tc>
        <w:tc>
          <w:tcPr>
            <w:tcW w:w="513" w:type="dxa"/>
            <w:noWrap/>
            <w:hideMark/>
          </w:tcPr>
          <w:p w14:paraId="5F7BCC0A" w14:textId="77777777" w:rsidR="00D45F5F" w:rsidRPr="00FD40C3" w:rsidRDefault="00D45F5F" w:rsidP="009A0AD3">
            <w:pPr>
              <w:ind w:firstLine="0"/>
              <w:jc w:val="center"/>
            </w:pPr>
            <w:r w:rsidRPr="00FD40C3">
              <w:t>3</w:t>
            </w:r>
          </w:p>
        </w:tc>
        <w:tc>
          <w:tcPr>
            <w:tcW w:w="513" w:type="dxa"/>
            <w:noWrap/>
            <w:hideMark/>
          </w:tcPr>
          <w:p w14:paraId="2B4F7B2B" w14:textId="77777777" w:rsidR="00D45F5F" w:rsidRPr="00FD40C3" w:rsidRDefault="00D45F5F" w:rsidP="009A0AD3">
            <w:pPr>
              <w:ind w:firstLine="0"/>
              <w:jc w:val="center"/>
            </w:pPr>
            <w:r w:rsidRPr="00FD40C3">
              <w:t>3</w:t>
            </w:r>
          </w:p>
        </w:tc>
        <w:tc>
          <w:tcPr>
            <w:tcW w:w="513" w:type="dxa"/>
            <w:noWrap/>
            <w:hideMark/>
          </w:tcPr>
          <w:p w14:paraId="2334EACD" w14:textId="77777777" w:rsidR="00D45F5F" w:rsidRPr="00FD40C3" w:rsidRDefault="00D45F5F" w:rsidP="009A0AD3">
            <w:pPr>
              <w:ind w:firstLine="0"/>
              <w:jc w:val="center"/>
            </w:pPr>
            <w:r w:rsidRPr="00FD40C3">
              <w:t>3</w:t>
            </w:r>
          </w:p>
        </w:tc>
        <w:tc>
          <w:tcPr>
            <w:tcW w:w="513" w:type="dxa"/>
            <w:noWrap/>
            <w:hideMark/>
          </w:tcPr>
          <w:p w14:paraId="40208D92" w14:textId="77777777" w:rsidR="00D45F5F" w:rsidRPr="00FD40C3" w:rsidRDefault="00D45F5F" w:rsidP="009A0AD3">
            <w:pPr>
              <w:ind w:firstLine="0"/>
              <w:jc w:val="center"/>
            </w:pPr>
            <w:r w:rsidRPr="00FD40C3">
              <w:t>4</w:t>
            </w:r>
          </w:p>
        </w:tc>
        <w:tc>
          <w:tcPr>
            <w:tcW w:w="513" w:type="dxa"/>
            <w:noWrap/>
            <w:hideMark/>
          </w:tcPr>
          <w:p w14:paraId="3BE3DE60" w14:textId="77777777" w:rsidR="00D45F5F" w:rsidRPr="00FD40C3" w:rsidRDefault="00D45F5F" w:rsidP="009A0AD3">
            <w:pPr>
              <w:ind w:firstLine="0"/>
              <w:jc w:val="center"/>
            </w:pPr>
            <w:r w:rsidRPr="00FD40C3">
              <w:t>1</w:t>
            </w:r>
          </w:p>
        </w:tc>
        <w:tc>
          <w:tcPr>
            <w:tcW w:w="513" w:type="dxa"/>
            <w:noWrap/>
            <w:hideMark/>
          </w:tcPr>
          <w:p w14:paraId="2FD6D587" w14:textId="77777777" w:rsidR="00D45F5F" w:rsidRPr="00FD40C3" w:rsidRDefault="00D45F5F" w:rsidP="009A0AD3">
            <w:pPr>
              <w:ind w:firstLine="0"/>
              <w:jc w:val="center"/>
            </w:pPr>
            <w:r w:rsidRPr="00FD40C3">
              <w:t>5</w:t>
            </w:r>
          </w:p>
        </w:tc>
        <w:tc>
          <w:tcPr>
            <w:tcW w:w="513" w:type="dxa"/>
            <w:noWrap/>
            <w:hideMark/>
          </w:tcPr>
          <w:p w14:paraId="5FCA6EE9" w14:textId="77777777" w:rsidR="00D45F5F" w:rsidRPr="00FD40C3" w:rsidRDefault="00D45F5F" w:rsidP="009A0AD3">
            <w:pPr>
              <w:ind w:firstLine="0"/>
              <w:jc w:val="center"/>
            </w:pPr>
            <w:r w:rsidRPr="00FD40C3">
              <w:t>3</w:t>
            </w:r>
          </w:p>
        </w:tc>
      </w:tr>
      <w:tr w:rsidR="00D45F5F" w:rsidRPr="00FD40C3" w14:paraId="05E27CF3" w14:textId="77777777" w:rsidTr="00A06BBD">
        <w:trPr>
          <w:trHeight w:val="300"/>
        </w:trPr>
        <w:tc>
          <w:tcPr>
            <w:tcW w:w="558" w:type="dxa"/>
          </w:tcPr>
          <w:p w14:paraId="6DBA847C" w14:textId="48723514" w:rsidR="00D45F5F" w:rsidRPr="00FD40C3" w:rsidRDefault="00D45F5F" w:rsidP="00D45F5F">
            <w:pPr>
              <w:ind w:firstLine="0"/>
              <w:jc w:val="center"/>
            </w:pPr>
            <w:r w:rsidRPr="00FD40C3">
              <w:t>15</w:t>
            </w:r>
          </w:p>
        </w:tc>
        <w:tc>
          <w:tcPr>
            <w:tcW w:w="1710" w:type="dxa"/>
            <w:noWrap/>
            <w:hideMark/>
          </w:tcPr>
          <w:p w14:paraId="52DC7D7D" w14:textId="3E376215" w:rsidR="00D45F5F" w:rsidRPr="00FD40C3" w:rsidRDefault="00D45F5F" w:rsidP="009A0AD3">
            <w:pPr>
              <w:ind w:firstLine="0"/>
            </w:pPr>
            <w:r w:rsidRPr="00FD40C3">
              <w:t>Iyan Maulana, M.pd.i</w:t>
            </w:r>
          </w:p>
        </w:tc>
        <w:tc>
          <w:tcPr>
            <w:tcW w:w="900" w:type="dxa"/>
            <w:noWrap/>
            <w:hideMark/>
          </w:tcPr>
          <w:p w14:paraId="6FC6F628" w14:textId="77777777" w:rsidR="00D45F5F" w:rsidRPr="00FD40C3" w:rsidRDefault="00D45F5F" w:rsidP="009A0AD3">
            <w:pPr>
              <w:ind w:firstLine="0"/>
              <w:jc w:val="center"/>
            </w:pPr>
            <w:r w:rsidRPr="00FD40C3">
              <w:t>Guru</w:t>
            </w:r>
          </w:p>
        </w:tc>
        <w:tc>
          <w:tcPr>
            <w:tcW w:w="513" w:type="dxa"/>
            <w:noWrap/>
            <w:hideMark/>
          </w:tcPr>
          <w:p w14:paraId="3EDE3CE4" w14:textId="77777777" w:rsidR="00D45F5F" w:rsidRPr="00FD40C3" w:rsidRDefault="00D45F5F" w:rsidP="009A0AD3">
            <w:pPr>
              <w:ind w:firstLine="0"/>
              <w:jc w:val="center"/>
            </w:pPr>
            <w:r w:rsidRPr="00FD40C3">
              <w:t>4</w:t>
            </w:r>
          </w:p>
        </w:tc>
        <w:tc>
          <w:tcPr>
            <w:tcW w:w="513" w:type="dxa"/>
            <w:noWrap/>
            <w:hideMark/>
          </w:tcPr>
          <w:p w14:paraId="6ED2C114" w14:textId="77777777" w:rsidR="00D45F5F" w:rsidRPr="00FD40C3" w:rsidRDefault="00D45F5F" w:rsidP="009A0AD3">
            <w:pPr>
              <w:ind w:firstLine="0"/>
              <w:jc w:val="center"/>
            </w:pPr>
            <w:r w:rsidRPr="00FD40C3">
              <w:t>3</w:t>
            </w:r>
          </w:p>
        </w:tc>
        <w:tc>
          <w:tcPr>
            <w:tcW w:w="513" w:type="dxa"/>
            <w:noWrap/>
            <w:hideMark/>
          </w:tcPr>
          <w:p w14:paraId="26461CB2" w14:textId="77777777" w:rsidR="00D45F5F" w:rsidRPr="00FD40C3" w:rsidRDefault="00D45F5F" w:rsidP="009A0AD3">
            <w:pPr>
              <w:ind w:firstLine="0"/>
              <w:jc w:val="center"/>
            </w:pPr>
            <w:r w:rsidRPr="00FD40C3">
              <w:t>3</w:t>
            </w:r>
          </w:p>
        </w:tc>
        <w:tc>
          <w:tcPr>
            <w:tcW w:w="513" w:type="dxa"/>
            <w:noWrap/>
            <w:hideMark/>
          </w:tcPr>
          <w:p w14:paraId="6AC79906" w14:textId="77777777" w:rsidR="00D45F5F" w:rsidRPr="00FD40C3" w:rsidRDefault="00D45F5F" w:rsidP="009A0AD3">
            <w:pPr>
              <w:ind w:firstLine="0"/>
              <w:jc w:val="center"/>
            </w:pPr>
            <w:r w:rsidRPr="00FD40C3">
              <w:t>1</w:t>
            </w:r>
          </w:p>
        </w:tc>
        <w:tc>
          <w:tcPr>
            <w:tcW w:w="513" w:type="dxa"/>
            <w:noWrap/>
            <w:hideMark/>
          </w:tcPr>
          <w:p w14:paraId="06467C83" w14:textId="77777777" w:rsidR="00D45F5F" w:rsidRPr="00FD40C3" w:rsidRDefault="00D45F5F" w:rsidP="009A0AD3">
            <w:pPr>
              <w:ind w:firstLine="0"/>
              <w:jc w:val="center"/>
            </w:pPr>
            <w:r w:rsidRPr="00FD40C3">
              <w:t>4</w:t>
            </w:r>
          </w:p>
        </w:tc>
        <w:tc>
          <w:tcPr>
            <w:tcW w:w="513" w:type="dxa"/>
            <w:noWrap/>
            <w:hideMark/>
          </w:tcPr>
          <w:p w14:paraId="59234E7B" w14:textId="77777777" w:rsidR="00D45F5F" w:rsidRPr="00FD40C3" w:rsidRDefault="00D45F5F" w:rsidP="009A0AD3">
            <w:pPr>
              <w:ind w:firstLine="0"/>
              <w:jc w:val="center"/>
            </w:pPr>
            <w:r w:rsidRPr="00FD40C3">
              <w:t>1</w:t>
            </w:r>
          </w:p>
        </w:tc>
        <w:tc>
          <w:tcPr>
            <w:tcW w:w="513" w:type="dxa"/>
            <w:noWrap/>
            <w:hideMark/>
          </w:tcPr>
          <w:p w14:paraId="3A86BAEC" w14:textId="77777777" w:rsidR="00D45F5F" w:rsidRPr="00FD40C3" w:rsidRDefault="00D45F5F" w:rsidP="009A0AD3">
            <w:pPr>
              <w:ind w:firstLine="0"/>
              <w:jc w:val="center"/>
            </w:pPr>
            <w:r w:rsidRPr="00FD40C3">
              <w:t>5</w:t>
            </w:r>
          </w:p>
        </w:tc>
        <w:tc>
          <w:tcPr>
            <w:tcW w:w="513" w:type="dxa"/>
            <w:noWrap/>
            <w:hideMark/>
          </w:tcPr>
          <w:p w14:paraId="5DBDBB56" w14:textId="77777777" w:rsidR="00D45F5F" w:rsidRPr="00FD40C3" w:rsidRDefault="00D45F5F" w:rsidP="009A0AD3">
            <w:pPr>
              <w:ind w:firstLine="0"/>
              <w:jc w:val="center"/>
            </w:pPr>
            <w:r w:rsidRPr="00FD40C3">
              <w:t>2</w:t>
            </w:r>
          </w:p>
        </w:tc>
        <w:tc>
          <w:tcPr>
            <w:tcW w:w="513" w:type="dxa"/>
            <w:noWrap/>
            <w:hideMark/>
          </w:tcPr>
          <w:p w14:paraId="52C8B6A5" w14:textId="77777777" w:rsidR="00D45F5F" w:rsidRPr="00FD40C3" w:rsidRDefault="00D45F5F" w:rsidP="009A0AD3">
            <w:pPr>
              <w:ind w:firstLine="0"/>
              <w:jc w:val="center"/>
            </w:pPr>
            <w:r w:rsidRPr="00FD40C3">
              <w:t>5</w:t>
            </w:r>
          </w:p>
        </w:tc>
        <w:tc>
          <w:tcPr>
            <w:tcW w:w="513" w:type="dxa"/>
            <w:noWrap/>
            <w:hideMark/>
          </w:tcPr>
          <w:p w14:paraId="7913C110" w14:textId="77777777" w:rsidR="00D45F5F" w:rsidRPr="00FD40C3" w:rsidRDefault="00D45F5F" w:rsidP="009A0AD3">
            <w:pPr>
              <w:ind w:firstLine="0"/>
              <w:jc w:val="center"/>
            </w:pPr>
            <w:r w:rsidRPr="00FD40C3">
              <w:t>3</w:t>
            </w:r>
          </w:p>
        </w:tc>
      </w:tr>
      <w:tr w:rsidR="00D45F5F" w:rsidRPr="00FD40C3" w14:paraId="088568BF" w14:textId="77777777" w:rsidTr="00A06BBD">
        <w:trPr>
          <w:trHeight w:val="300"/>
        </w:trPr>
        <w:tc>
          <w:tcPr>
            <w:tcW w:w="558" w:type="dxa"/>
          </w:tcPr>
          <w:p w14:paraId="7C28D2DA" w14:textId="606B0F03" w:rsidR="00D45F5F" w:rsidRPr="00FD40C3" w:rsidRDefault="00D45F5F" w:rsidP="00D45F5F">
            <w:pPr>
              <w:ind w:firstLine="0"/>
              <w:jc w:val="center"/>
            </w:pPr>
            <w:r w:rsidRPr="00FD40C3">
              <w:t>16</w:t>
            </w:r>
          </w:p>
        </w:tc>
        <w:tc>
          <w:tcPr>
            <w:tcW w:w="1710" w:type="dxa"/>
            <w:noWrap/>
            <w:hideMark/>
          </w:tcPr>
          <w:p w14:paraId="5CE02CC0" w14:textId="2779867B" w:rsidR="00D45F5F" w:rsidRPr="00FD40C3" w:rsidRDefault="00D45F5F" w:rsidP="009A0AD3">
            <w:pPr>
              <w:ind w:firstLine="0"/>
            </w:pPr>
            <w:r w:rsidRPr="00FD40C3">
              <w:t>Retno Dewi Kusumaningsih, S.Pd</w:t>
            </w:r>
          </w:p>
        </w:tc>
        <w:tc>
          <w:tcPr>
            <w:tcW w:w="900" w:type="dxa"/>
            <w:noWrap/>
            <w:hideMark/>
          </w:tcPr>
          <w:p w14:paraId="1F219D9D" w14:textId="77777777" w:rsidR="00D45F5F" w:rsidRPr="00FD40C3" w:rsidRDefault="00D45F5F" w:rsidP="009A0AD3">
            <w:pPr>
              <w:ind w:firstLine="0"/>
              <w:jc w:val="center"/>
            </w:pPr>
            <w:r w:rsidRPr="00FD40C3">
              <w:t>Guru</w:t>
            </w:r>
          </w:p>
        </w:tc>
        <w:tc>
          <w:tcPr>
            <w:tcW w:w="513" w:type="dxa"/>
            <w:noWrap/>
            <w:hideMark/>
          </w:tcPr>
          <w:p w14:paraId="67A85E09" w14:textId="77777777" w:rsidR="00D45F5F" w:rsidRPr="00FD40C3" w:rsidRDefault="00D45F5F" w:rsidP="009A0AD3">
            <w:pPr>
              <w:ind w:firstLine="0"/>
              <w:jc w:val="center"/>
            </w:pPr>
            <w:r w:rsidRPr="00FD40C3">
              <w:t>4</w:t>
            </w:r>
          </w:p>
        </w:tc>
        <w:tc>
          <w:tcPr>
            <w:tcW w:w="513" w:type="dxa"/>
            <w:noWrap/>
            <w:hideMark/>
          </w:tcPr>
          <w:p w14:paraId="412C5C7B" w14:textId="77777777" w:rsidR="00D45F5F" w:rsidRPr="00FD40C3" w:rsidRDefault="00D45F5F" w:rsidP="009A0AD3">
            <w:pPr>
              <w:ind w:firstLine="0"/>
              <w:jc w:val="center"/>
            </w:pPr>
            <w:r w:rsidRPr="00FD40C3">
              <w:t>1</w:t>
            </w:r>
          </w:p>
        </w:tc>
        <w:tc>
          <w:tcPr>
            <w:tcW w:w="513" w:type="dxa"/>
            <w:noWrap/>
            <w:hideMark/>
          </w:tcPr>
          <w:p w14:paraId="5DE4B306" w14:textId="77777777" w:rsidR="00D45F5F" w:rsidRPr="00FD40C3" w:rsidRDefault="00D45F5F" w:rsidP="009A0AD3">
            <w:pPr>
              <w:ind w:firstLine="0"/>
              <w:jc w:val="center"/>
            </w:pPr>
            <w:r w:rsidRPr="00FD40C3">
              <w:t>4</w:t>
            </w:r>
          </w:p>
        </w:tc>
        <w:tc>
          <w:tcPr>
            <w:tcW w:w="513" w:type="dxa"/>
            <w:noWrap/>
            <w:hideMark/>
          </w:tcPr>
          <w:p w14:paraId="29B4CCF1" w14:textId="77777777" w:rsidR="00D45F5F" w:rsidRPr="00FD40C3" w:rsidRDefault="00D45F5F" w:rsidP="009A0AD3">
            <w:pPr>
              <w:ind w:firstLine="0"/>
              <w:jc w:val="center"/>
            </w:pPr>
            <w:r w:rsidRPr="00FD40C3">
              <w:t>3</w:t>
            </w:r>
          </w:p>
        </w:tc>
        <w:tc>
          <w:tcPr>
            <w:tcW w:w="513" w:type="dxa"/>
            <w:noWrap/>
            <w:hideMark/>
          </w:tcPr>
          <w:p w14:paraId="1826F246" w14:textId="77777777" w:rsidR="00D45F5F" w:rsidRPr="00FD40C3" w:rsidRDefault="00D45F5F" w:rsidP="009A0AD3">
            <w:pPr>
              <w:ind w:firstLine="0"/>
              <w:jc w:val="center"/>
            </w:pPr>
            <w:r w:rsidRPr="00FD40C3">
              <w:t>5</w:t>
            </w:r>
          </w:p>
        </w:tc>
        <w:tc>
          <w:tcPr>
            <w:tcW w:w="513" w:type="dxa"/>
            <w:noWrap/>
            <w:hideMark/>
          </w:tcPr>
          <w:p w14:paraId="29292E2A" w14:textId="77777777" w:rsidR="00D45F5F" w:rsidRPr="00FD40C3" w:rsidRDefault="00D45F5F" w:rsidP="009A0AD3">
            <w:pPr>
              <w:ind w:firstLine="0"/>
              <w:jc w:val="center"/>
            </w:pPr>
            <w:r w:rsidRPr="00FD40C3">
              <w:t>1</w:t>
            </w:r>
          </w:p>
        </w:tc>
        <w:tc>
          <w:tcPr>
            <w:tcW w:w="513" w:type="dxa"/>
            <w:noWrap/>
            <w:hideMark/>
          </w:tcPr>
          <w:p w14:paraId="2BDCC6B8" w14:textId="77777777" w:rsidR="00D45F5F" w:rsidRPr="00FD40C3" w:rsidRDefault="00D45F5F" w:rsidP="009A0AD3">
            <w:pPr>
              <w:ind w:firstLine="0"/>
              <w:jc w:val="center"/>
            </w:pPr>
            <w:r w:rsidRPr="00FD40C3">
              <w:t>4</w:t>
            </w:r>
          </w:p>
        </w:tc>
        <w:tc>
          <w:tcPr>
            <w:tcW w:w="513" w:type="dxa"/>
            <w:noWrap/>
            <w:hideMark/>
          </w:tcPr>
          <w:p w14:paraId="4FC042EE" w14:textId="77777777" w:rsidR="00D45F5F" w:rsidRPr="00FD40C3" w:rsidRDefault="00D45F5F" w:rsidP="009A0AD3">
            <w:pPr>
              <w:ind w:firstLine="0"/>
              <w:jc w:val="center"/>
            </w:pPr>
            <w:r w:rsidRPr="00FD40C3">
              <w:t>1</w:t>
            </w:r>
          </w:p>
        </w:tc>
        <w:tc>
          <w:tcPr>
            <w:tcW w:w="513" w:type="dxa"/>
            <w:noWrap/>
            <w:hideMark/>
          </w:tcPr>
          <w:p w14:paraId="1DD4863F" w14:textId="77777777" w:rsidR="00D45F5F" w:rsidRPr="00FD40C3" w:rsidRDefault="00D45F5F" w:rsidP="009A0AD3">
            <w:pPr>
              <w:ind w:firstLine="0"/>
              <w:jc w:val="center"/>
            </w:pPr>
            <w:r w:rsidRPr="00FD40C3">
              <w:t>4</w:t>
            </w:r>
          </w:p>
        </w:tc>
        <w:tc>
          <w:tcPr>
            <w:tcW w:w="513" w:type="dxa"/>
            <w:noWrap/>
            <w:hideMark/>
          </w:tcPr>
          <w:p w14:paraId="7D2ED3EF" w14:textId="77777777" w:rsidR="00D45F5F" w:rsidRPr="00FD40C3" w:rsidRDefault="00D45F5F" w:rsidP="009A0AD3">
            <w:pPr>
              <w:ind w:firstLine="0"/>
              <w:jc w:val="center"/>
            </w:pPr>
            <w:r w:rsidRPr="00FD40C3">
              <w:t>2</w:t>
            </w:r>
          </w:p>
        </w:tc>
      </w:tr>
    </w:tbl>
    <w:p w14:paraId="108B498C" w14:textId="42451326" w:rsidR="009A0AD3" w:rsidRPr="00FD40C3" w:rsidRDefault="009A0AD3">
      <w:pPr>
        <w:ind w:firstLine="0"/>
      </w:pPr>
    </w:p>
    <w:p w14:paraId="6EFC829A" w14:textId="748C14A2" w:rsidR="0033717E" w:rsidRPr="00FD40C3" w:rsidRDefault="0033717E">
      <w:pPr>
        <w:ind w:firstLine="0"/>
      </w:pPr>
      <w:r w:rsidRPr="00FD40C3">
        <w:t>Berdasarkan hasil responden SUS tersebut, didapatkan rata-rata hasil skor tiap pertanyaan</w:t>
      </w:r>
      <w:r w:rsidR="007B60CE" w:rsidRPr="00FD40C3">
        <w:t xml:space="preserve"> pada Tabel 4.4</w:t>
      </w:r>
      <w:r w:rsidRPr="00FD40C3">
        <w:t xml:space="preserve"> sebagai berikut</w:t>
      </w:r>
      <w:r w:rsidR="007B60CE" w:rsidRPr="00FD40C3">
        <w:t>.</w:t>
      </w:r>
    </w:p>
    <w:p w14:paraId="4B6D1B2C" w14:textId="23208AC4" w:rsidR="0033717E" w:rsidRPr="00FD40C3" w:rsidRDefault="0033717E">
      <w:pPr>
        <w:ind w:firstLine="0"/>
      </w:pPr>
    </w:p>
    <w:p w14:paraId="32783834" w14:textId="139437F7" w:rsidR="0033717E" w:rsidRPr="00FD40C3" w:rsidRDefault="0033717E" w:rsidP="0033717E">
      <w:pPr>
        <w:pStyle w:val="Tabel4"/>
        <w:rPr>
          <w:lang w:val="id-ID"/>
        </w:rPr>
      </w:pPr>
      <w:bookmarkStart w:id="361" w:name="_Toc153476929"/>
      <w:bookmarkStart w:id="362" w:name="_Toc156335903"/>
      <w:r w:rsidRPr="00FD40C3">
        <w:rPr>
          <w:lang w:val="id-ID"/>
        </w:rPr>
        <w:t>Rata-Rata Skor Tiap Pertanyaan SUS</w:t>
      </w:r>
      <w:bookmarkEnd w:id="361"/>
      <w:bookmarkEnd w:id="362"/>
    </w:p>
    <w:tbl>
      <w:tblPr>
        <w:tblStyle w:val="TableGrid"/>
        <w:tblW w:w="0" w:type="auto"/>
        <w:tblLook w:val="04A0" w:firstRow="1" w:lastRow="0" w:firstColumn="1" w:lastColumn="0" w:noHBand="0" w:noVBand="1"/>
      </w:tblPr>
      <w:tblGrid>
        <w:gridCol w:w="510"/>
        <w:gridCol w:w="6528"/>
        <w:gridCol w:w="1260"/>
      </w:tblGrid>
      <w:tr w:rsidR="0033717E" w:rsidRPr="00FD40C3" w14:paraId="465F5A37" w14:textId="47569C68" w:rsidTr="00A42A3B">
        <w:trPr>
          <w:tblHeader/>
        </w:trPr>
        <w:tc>
          <w:tcPr>
            <w:tcW w:w="0" w:type="auto"/>
          </w:tcPr>
          <w:p w14:paraId="1DAEA5A0" w14:textId="77777777" w:rsidR="0033717E" w:rsidRPr="00FD40C3" w:rsidRDefault="0033717E" w:rsidP="0045684C">
            <w:pPr>
              <w:ind w:firstLine="0"/>
              <w:jc w:val="center"/>
              <w:rPr>
                <w:b/>
                <w:bCs/>
              </w:rPr>
            </w:pPr>
            <w:r w:rsidRPr="00FD40C3">
              <w:rPr>
                <w:b/>
                <w:bCs/>
              </w:rPr>
              <w:t>No</w:t>
            </w:r>
          </w:p>
        </w:tc>
        <w:tc>
          <w:tcPr>
            <w:tcW w:w="6528" w:type="dxa"/>
          </w:tcPr>
          <w:p w14:paraId="5014BB39" w14:textId="77777777" w:rsidR="0033717E" w:rsidRPr="00FD40C3" w:rsidRDefault="0033717E" w:rsidP="0045684C">
            <w:pPr>
              <w:ind w:firstLine="0"/>
              <w:jc w:val="center"/>
              <w:rPr>
                <w:b/>
                <w:bCs/>
              </w:rPr>
            </w:pPr>
            <w:r w:rsidRPr="00FD40C3">
              <w:rPr>
                <w:b/>
                <w:bCs/>
              </w:rPr>
              <w:t>Pertanyaan</w:t>
            </w:r>
          </w:p>
        </w:tc>
        <w:tc>
          <w:tcPr>
            <w:tcW w:w="1260" w:type="dxa"/>
          </w:tcPr>
          <w:p w14:paraId="60BB2D74" w14:textId="4F0F875D" w:rsidR="0033717E" w:rsidRPr="00FD40C3" w:rsidRDefault="0033717E" w:rsidP="0045684C">
            <w:pPr>
              <w:ind w:firstLine="0"/>
              <w:jc w:val="center"/>
              <w:rPr>
                <w:b/>
                <w:bCs/>
              </w:rPr>
            </w:pPr>
            <w:r w:rsidRPr="00FD40C3">
              <w:rPr>
                <w:b/>
                <w:bCs/>
              </w:rPr>
              <w:t>Skor Rata-Rata</w:t>
            </w:r>
          </w:p>
        </w:tc>
      </w:tr>
      <w:tr w:rsidR="0033717E" w:rsidRPr="00FD40C3" w14:paraId="413B1F62" w14:textId="07CB95A8" w:rsidTr="00A42A3B">
        <w:tc>
          <w:tcPr>
            <w:tcW w:w="0" w:type="auto"/>
          </w:tcPr>
          <w:p w14:paraId="5314C805" w14:textId="77777777" w:rsidR="0033717E" w:rsidRPr="00FD40C3" w:rsidRDefault="0033717E" w:rsidP="0045684C">
            <w:pPr>
              <w:ind w:firstLine="0"/>
              <w:jc w:val="center"/>
            </w:pPr>
            <w:r w:rsidRPr="00FD40C3">
              <w:t>1</w:t>
            </w:r>
          </w:p>
        </w:tc>
        <w:tc>
          <w:tcPr>
            <w:tcW w:w="6528" w:type="dxa"/>
          </w:tcPr>
          <w:p w14:paraId="5F4A5210" w14:textId="77777777" w:rsidR="0033717E" w:rsidRPr="00FD40C3" w:rsidRDefault="0033717E" w:rsidP="0045684C">
            <w:pPr>
              <w:ind w:firstLine="0"/>
              <w:jc w:val="left"/>
            </w:pPr>
            <w:r w:rsidRPr="00FD40C3">
              <w:t>Saya berpikir akan menggunakan aplikasi penilaian esai otomatis berbasis web ini lagi</w:t>
            </w:r>
          </w:p>
        </w:tc>
        <w:tc>
          <w:tcPr>
            <w:tcW w:w="1260" w:type="dxa"/>
            <w:vAlign w:val="center"/>
          </w:tcPr>
          <w:p w14:paraId="283911B1" w14:textId="192C678D" w:rsidR="0033717E" w:rsidRPr="00FD40C3" w:rsidRDefault="0033717E" w:rsidP="0033717E">
            <w:pPr>
              <w:ind w:firstLine="0"/>
              <w:jc w:val="center"/>
            </w:pPr>
            <w:r w:rsidRPr="00FD40C3">
              <w:t>4.4375</w:t>
            </w:r>
          </w:p>
        </w:tc>
      </w:tr>
      <w:tr w:rsidR="0033717E" w:rsidRPr="00FD40C3" w14:paraId="40F6BEAA" w14:textId="30688DF7" w:rsidTr="00A42A3B">
        <w:tc>
          <w:tcPr>
            <w:tcW w:w="0" w:type="auto"/>
          </w:tcPr>
          <w:p w14:paraId="142FB7D7" w14:textId="77777777" w:rsidR="0033717E" w:rsidRPr="00FD40C3" w:rsidRDefault="0033717E" w:rsidP="0045684C">
            <w:pPr>
              <w:ind w:firstLine="0"/>
              <w:jc w:val="center"/>
            </w:pPr>
            <w:r w:rsidRPr="00FD40C3">
              <w:t>2</w:t>
            </w:r>
          </w:p>
        </w:tc>
        <w:tc>
          <w:tcPr>
            <w:tcW w:w="6528" w:type="dxa"/>
          </w:tcPr>
          <w:p w14:paraId="05AC604B" w14:textId="77777777" w:rsidR="0033717E" w:rsidRPr="00FD40C3" w:rsidRDefault="0033717E" w:rsidP="0045684C">
            <w:pPr>
              <w:ind w:firstLine="0"/>
              <w:jc w:val="left"/>
            </w:pPr>
            <w:r w:rsidRPr="00FD40C3">
              <w:t>Saya merasa aplikasi penilaian esai otomatis berbasis web ini sulit digunakan</w:t>
            </w:r>
          </w:p>
        </w:tc>
        <w:tc>
          <w:tcPr>
            <w:tcW w:w="1260" w:type="dxa"/>
            <w:vAlign w:val="center"/>
          </w:tcPr>
          <w:p w14:paraId="361B0E54" w14:textId="2BACEFE0" w:rsidR="0033717E" w:rsidRPr="00FD40C3" w:rsidRDefault="0033717E" w:rsidP="0033717E">
            <w:pPr>
              <w:ind w:firstLine="0"/>
              <w:jc w:val="center"/>
            </w:pPr>
            <w:r w:rsidRPr="00FD40C3">
              <w:t>1.875</w:t>
            </w:r>
          </w:p>
        </w:tc>
      </w:tr>
      <w:tr w:rsidR="0033717E" w:rsidRPr="00FD40C3" w14:paraId="07B3565A" w14:textId="47017EF0" w:rsidTr="00A42A3B">
        <w:tc>
          <w:tcPr>
            <w:tcW w:w="0" w:type="auto"/>
          </w:tcPr>
          <w:p w14:paraId="54FD5A0C" w14:textId="77777777" w:rsidR="0033717E" w:rsidRPr="00FD40C3" w:rsidRDefault="0033717E" w:rsidP="0045684C">
            <w:pPr>
              <w:ind w:firstLine="0"/>
              <w:jc w:val="center"/>
            </w:pPr>
            <w:r w:rsidRPr="00FD40C3">
              <w:t>3</w:t>
            </w:r>
          </w:p>
        </w:tc>
        <w:tc>
          <w:tcPr>
            <w:tcW w:w="6528" w:type="dxa"/>
          </w:tcPr>
          <w:p w14:paraId="1674537B" w14:textId="77777777" w:rsidR="0033717E" w:rsidRPr="00FD40C3" w:rsidRDefault="0033717E" w:rsidP="0045684C">
            <w:pPr>
              <w:ind w:firstLine="0"/>
              <w:jc w:val="left"/>
            </w:pPr>
            <w:r w:rsidRPr="00FD40C3">
              <w:t>Saya merasa aplikasi penilaian esai otomatis berbasis web ini mudah digunakan</w:t>
            </w:r>
          </w:p>
        </w:tc>
        <w:tc>
          <w:tcPr>
            <w:tcW w:w="1260" w:type="dxa"/>
            <w:vAlign w:val="center"/>
          </w:tcPr>
          <w:p w14:paraId="1F6F8F89" w14:textId="37E97BA7" w:rsidR="0033717E" w:rsidRPr="00FD40C3" w:rsidRDefault="0033717E" w:rsidP="0033717E">
            <w:pPr>
              <w:ind w:firstLine="0"/>
              <w:jc w:val="center"/>
            </w:pPr>
            <w:r w:rsidRPr="00FD40C3">
              <w:t>4.25</w:t>
            </w:r>
          </w:p>
        </w:tc>
      </w:tr>
      <w:tr w:rsidR="0033717E" w:rsidRPr="00FD40C3" w14:paraId="0B17D517" w14:textId="15E24626" w:rsidTr="00A42A3B">
        <w:tc>
          <w:tcPr>
            <w:tcW w:w="0" w:type="auto"/>
          </w:tcPr>
          <w:p w14:paraId="060464CF" w14:textId="77777777" w:rsidR="0033717E" w:rsidRPr="00FD40C3" w:rsidRDefault="0033717E" w:rsidP="0045684C">
            <w:pPr>
              <w:ind w:firstLine="0"/>
              <w:jc w:val="center"/>
            </w:pPr>
            <w:r w:rsidRPr="00FD40C3">
              <w:t>4</w:t>
            </w:r>
          </w:p>
        </w:tc>
        <w:tc>
          <w:tcPr>
            <w:tcW w:w="6528" w:type="dxa"/>
          </w:tcPr>
          <w:p w14:paraId="719C0FD2" w14:textId="77777777" w:rsidR="0033717E" w:rsidRPr="00FD40C3" w:rsidRDefault="0033717E" w:rsidP="0045684C">
            <w:pPr>
              <w:ind w:firstLine="0"/>
              <w:jc w:val="left"/>
            </w:pPr>
            <w:r w:rsidRPr="00FD40C3">
              <w:t>Saya membutuhkan bantuan dari orang lain atau teknisi dalam menggunakan aplikasi penilaian esai otomatis berbasis web ini</w:t>
            </w:r>
          </w:p>
        </w:tc>
        <w:tc>
          <w:tcPr>
            <w:tcW w:w="1260" w:type="dxa"/>
            <w:vAlign w:val="center"/>
          </w:tcPr>
          <w:p w14:paraId="24A9EF4E" w14:textId="517F08BD" w:rsidR="0033717E" w:rsidRPr="00FD40C3" w:rsidRDefault="0033717E" w:rsidP="0033717E">
            <w:pPr>
              <w:ind w:firstLine="0"/>
              <w:jc w:val="center"/>
            </w:pPr>
            <w:r w:rsidRPr="00FD40C3">
              <w:t>1.4375</w:t>
            </w:r>
          </w:p>
        </w:tc>
      </w:tr>
      <w:tr w:rsidR="0033717E" w:rsidRPr="00FD40C3" w14:paraId="6457986F" w14:textId="264E5276" w:rsidTr="00A42A3B">
        <w:tc>
          <w:tcPr>
            <w:tcW w:w="0" w:type="auto"/>
          </w:tcPr>
          <w:p w14:paraId="2C56991E" w14:textId="77777777" w:rsidR="0033717E" w:rsidRPr="00FD40C3" w:rsidRDefault="0033717E" w:rsidP="0045684C">
            <w:pPr>
              <w:ind w:firstLine="0"/>
              <w:jc w:val="center"/>
            </w:pPr>
            <w:r w:rsidRPr="00FD40C3">
              <w:t>5</w:t>
            </w:r>
          </w:p>
        </w:tc>
        <w:tc>
          <w:tcPr>
            <w:tcW w:w="6528" w:type="dxa"/>
          </w:tcPr>
          <w:p w14:paraId="113CCB80" w14:textId="77777777" w:rsidR="0033717E" w:rsidRPr="00FD40C3" w:rsidRDefault="0033717E" w:rsidP="0045684C">
            <w:pPr>
              <w:ind w:firstLine="0"/>
              <w:jc w:val="left"/>
            </w:pPr>
            <w:r w:rsidRPr="00FD40C3">
              <w:t>Saya merasa fitur-fitur aplikasi penilaian esai otomatis berbasis web ini berjalan dengan semestinya</w:t>
            </w:r>
          </w:p>
        </w:tc>
        <w:tc>
          <w:tcPr>
            <w:tcW w:w="1260" w:type="dxa"/>
            <w:vAlign w:val="center"/>
          </w:tcPr>
          <w:p w14:paraId="25BE4B84" w14:textId="2492FFE1" w:rsidR="0033717E" w:rsidRPr="00FD40C3" w:rsidRDefault="0033717E" w:rsidP="0033717E">
            <w:pPr>
              <w:ind w:firstLine="0"/>
              <w:jc w:val="center"/>
            </w:pPr>
            <w:r w:rsidRPr="00FD40C3">
              <w:t>4.375</w:t>
            </w:r>
          </w:p>
        </w:tc>
      </w:tr>
      <w:tr w:rsidR="0033717E" w:rsidRPr="00FD40C3" w14:paraId="2FB8F95E" w14:textId="1063C7D8" w:rsidTr="00A42A3B">
        <w:tc>
          <w:tcPr>
            <w:tcW w:w="0" w:type="auto"/>
          </w:tcPr>
          <w:p w14:paraId="0F7FB73D" w14:textId="77777777" w:rsidR="0033717E" w:rsidRPr="00FD40C3" w:rsidRDefault="0033717E" w:rsidP="0045684C">
            <w:pPr>
              <w:ind w:firstLine="0"/>
              <w:jc w:val="center"/>
            </w:pPr>
            <w:r w:rsidRPr="00FD40C3">
              <w:t>6</w:t>
            </w:r>
          </w:p>
        </w:tc>
        <w:tc>
          <w:tcPr>
            <w:tcW w:w="6528" w:type="dxa"/>
          </w:tcPr>
          <w:p w14:paraId="31A55BA1" w14:textId="77777777" w:rsidR="0033717E" w:rsidRPr="00FD40C3" w:rsidRDefault="0033717E" w:rsidP="0045684C">
            <w:pPr>
              <w:ind w:firstLine="0"/>
              <w:jc w:val="left"/>
            </w:pPr>
            <w:r w:rsidRPr="00FD40C3">
              <w:t>Saya merasa banyak hal yang tidak konsisten / tidak serasi pada aplikasi penilaian esai otomatis berbasis web ini</w:t>
            </w:r>
          </w:p>
        </w:tc>
        <w:tc>
          <w:tcPr>
            <w:tcW w:w="1260" w:type="dxa"/>
            <w:vAlign w:val="center"/>
          </w:tcPr>
          <w:p w14:paraId="5EF6687B" w14:textId="226C5D98" w:rsidR="0033717E" w:rsidRPr="00FD40C3" w:rsidRDefault="0033717E" w:rsidP="0033717E">
            <w:pPr>
              <w:ind w:firstLine="0"/>
              <w:jc w:val="center"/>
            </w:pPr>
            <w:r w:rsidRPr="00FD40C3">
              <w:t>1.9375</w:t>
            </w:r>
          </w:p>
        </w:tc>
      </w:tr>
      <w:tr w:rsidR="0033717E" w:rsidRPr="00FD40C3" w14:paraId="35D14F0D" w14:textId="2E132DAC" w:rsidTr="00A42A3B">
        <w:tc>
          <w:tcPr>
            <w:tcW w:w="0" w:type="auto"/>
          </w:tcPr>
          <w:p w14:paraId="664368BB" w14:textId="77777777" w:rsidR="0033717E" w:rsidRPr="00FD40C3" w:rsidRDefault="0033717E" w:rsidP="0045684C">
            <w:pPr>
              <w:ind w:firstLine="0"/>
              <w:jc w:val="center"/>
            </w:pPr>
            <w:r w:rsidRPr="00FD40C3">
              <w:t>7</w:t>
            </w:r>
          </w:p>
        </w:tc>
        <w:tc>
          <w:tcPr>
            <w:tcW w:w="6528" w:type="dxa"/>
          </w:tcPr>
          <w:p w14:paraId="4315C91E" w14:textId="77777777" w:rsidR="0033717E" w:rsidRPr="00FD40C3" w:rsidRDefault="0033717E" w:rsidP="0045684C">
            <w:pPr>
              <w:ind w:firstLine="0"/>
              <w:jc w:val="left"/>
            </w:pPr>
            <w:r w:rsidRPr="00FD40C3">
              <w:t xml:space="preserve">Saya merasa orang lain akan memahami cara menggunakan </w:t>
            </w:r>
            <w:r w:rsidRPr="00FD40C3">
              <w:lastRenderedPageBreak/>
              <w:t>aplikasi penilaian esai otomatis berbasis web ini dengan cepat</w:t>
            </w:r>
          </w:p>
        </w:tc>
        <w:tc>
          <w:tcPr>
            <w:tcW w:w="1260" w:type="dxa"/>
            <w:vAlign w:val="center"/>
          </w:tcPr>
          <w:p w14:paraId="30CBE40C" w14:textId="4F90E08D" w:rsidR="0033717E" w:rsidRPr="00FD40C3" w:rsidRDefault="0033717E" w:rsidP="0033717E">
            <w:pPr>
              <w:ind w:firstLine="0"/>
              <w:jc w:val="center"/>
            </w:pPr>
            <w:r w:rsidRPr="00FD40C3">
              <w:lastRenderedPageBreak/>
              <w:t>4.3125</w:t>
            </w:r>
          </w:p>
        </w:tc>
      </w:tr>
      <w:tr w:rsidR="0033717E" w:rsidRPr="00FD40C3" w14:paraId="0CD9508E" w14:textId="18F85B8E" w:rsidTr="00A42A3B">
        <w:tc>
          <w:tcPr>
            <w:tcW w:w="0" w:type="auto"/>
          </w:tcPr>
          <w:p w14:paraId="39D286AE" w14:textId="77777777" w:rsidR="0033717E" w:rsidRPr="00FD40C3" w:rsidRDefault="0033717E" w:rsidP="0045684C">
            <w:pPr>
              <w:ind w:firstLine="0"/>
              <w:jc w:val="center"/>
            </w:pPr>
            <w:r w:rsidRPr="00FD40C3">
              <w:t>8</w:t>
            </w:r>
          </w:p>
        </w:tc>
        <w:tc>
          <w:tcPr>
            <w:tcW w:w="6528" w:type="dxa"/>
          </w:tcPr>
          <w:p w14:paraId="5C859CB2" w14:textId="77777777" w:rsidR="0033717E" w:rsidRPr="00FD40C3" w:rsidRDefault="0033717E" w:rsidP="0045684C">
            <w:pPr>
              <w:ind w:firstLine="0"/>
              <w:jc w:val="left"/>
            </w:pPr>
            <w:r w:rsidRPr="00FD40C3">
              <w:t>Saya merasa aplikasi penilaian esai otomatis berbasis web ini membingungkan</w:t>
            </w:r>
          </w:p>
        </w:tc>
        <w:tc>
          <w:tcPr>
            <w:tcW w:w="1260" w:type="dxa"/>
            <w:vAlign w:val="center"/>
          </w:tcPr>
          <w:p w14:paraId="0ADD1D19" w14:textId="44A1D8BE" w:rsidR="0033717E" w:rsidRPr="00FD40C3" w:rsidRDefault="0033717E" w:rsidP="0033717E">
            <w:pPr>
              <w:ind w:firstLine="0"/>
              <w:jc w:val="center"/>
            </w:pPr>
            <w:r w:rsidRPr="00FD40C3">
              <w:t>1.5625</w:t>
            </w:r>
          </w:p>
        </w:tc>
      </w:tr>
      <w:tr w:rsidR="0033717E" w:rsidRPr="00FD40C3" w14:paraId="1CBCA16E" w14:textId="5FB1F8A2" w:rsidTr="00A42A3B">
        <w:tc>
          <w:tcPr>
            <w:tcW w:w="0" w:type="auto"/>
          </w:tcPr>
          <w:p w14:paraId="07F3FCAE" w14:textId="77777777" w:rsidR="0033717E" w:rsidRPr="00FD40C3" w:rsidRDefault="0033717E" w:rsidP="0045684C">
            <w:pPr>
              <w:ind w:firstLine="0"/>
              <w:jc w:val="center"/>
            </w:pPr>
            <w:r w:rsidRPr="00FD40C3">
              <w:t>9</w:t>
            </w:r>
          </w:p>
        </w:tc>
        <w:tc>
          <w:tcPr>
            <w:tcW w:w="6528" w:type="dxa"/>
          </w:tcPr>
          <w:p w14:paraId="36314F51" w14:textId="77777777" w:rsidR="0033717E" w:rsidRPr="00FD40C3" w:rsidRDefault="0033717E" w:rsidP="0045684C">
            <w:pPr>
              <w:ind w:firstLine="0"/>
              <w:jc w:val="left"/>
            </w:pPr>
            <w:r w:rsidRPr="00FD40C3">
              <w:t>Saya merasa tidak ada hambatan dalam menggunakan aplikasi penilaian esai otomatis berbasis web ini</w:t>
            </w:r>
          </w:p>
        </w:tc>
        <w:tc>
          <w:tcPr>
            <w:tcW w:w="1260" w:type="dxa"/>
            <w:vAlign w:val="center"/>
          </w:tcPr>
          <w:p w14:paraId="499C53AA" w14:textId="7069F2A7" w:rsidR="0033717E" w:rsidRPr="00FD40C3" w:rsidRDefault="0033717E" w:rsidP="0033717E">
            <w:pPr>
              <w:ind w:firstLine="0"/>
              <w:jc w:val="center"/>
            </w:pPr>
            <w:r w:rsidRPr="00FD40C3">
              <w:t>4.1875</w:t>
            </w:r>
          </w:p>
        </w:tc>
      </w:tr>
      <w:tr w:rsidR="0033717E" w:rsidRPr="00FD40C3" w14:paraId="3A97C4C8" w14:textId="0D42816B" w:rsidTr="00A42A3B">
        <w:tc>
          <w:tcPr>
            <w:tcW w:w="0" w:type="auto"/>
          </w:tcPr>
          <w:p w14:paraId="0B89CBFC" w14:textId="77777777" w:rsidR="0033717E" w:rsidRPr="00FD40C3" w:rsidRDefault="0033717E" w:rsidP="0045684C">
            <w:pPr>
              <w:ind w:firstLine="0"/>
              <w:jc w:val="center"/>
            </w:pPr>
            <w:r w:rsidRPr="00FD40C3">
              <w:t>10</w:t>
            </w:r>
          </w:p>
        </w:tc>
        <w:tc>
          <w:tcPr>
            <w:tcW w:w="6528" w:type="dxa"/>
          </w:tcPr>
          <w:p w14:paraId="40633FEA" w14:textId="77777777" w:rsidR="0033717E" w:rsidRPr="00FD40C3" w:rsidRDefault="0033717E" w:rsidP="0045684C">
            <w:pPr>
              <w:ind w:firstLine="0"/>
              <w:jc w:val="left"/>
            </w:pPr>
            <w:r w:rsidRPr="00FD40C3">
              <w:t>Saya perlu membiasakan diri terlebih dahulu sebelum menggunakan aplikasi penilaian esai otomatis berbasis web ini</w:t>
            </w:r>
          </w:p>
        </w:tc>
        <w:tc>
          <w:tcPr>
            <w:tcW w:w="1260" w:type="dxa"/>
            <w:vAlign w:val="center"/>
          </w:tcPr>
          <w:p w14:paraId="4B6BA57C" w14:textId="2B8EDF7D" w:rsidR="0033717E" w:rsidRPr="00FD40C3" w:rsidRDefault="0033717E" w:rsidP="0033717E">
            <w:pPr>
              <w:ind w:firstLine="0"/>
              <w:jc w:val="center"/>
            </w:pPr>
            <w:r w:rsidRPr="00FD40C3">
              <w:t>2</w:t>
            </w:r>
          </w:p>
        </w:tc>
      </w:tr>
    </w:tbl>
    <w:p w14:paraId="412832F8" w14:textId="77777777" w:rsidR="0033717E" w:rsidRPr="00FD40C3" w:rsidRDefault="0033717E">
      <w:pPr>
        <w:ind w:firstLine="0"/>
      </w:pPr>
    </w:p>
    <w:p w14:paraId="5D5F7C36" w14:textId="729258F7" w:rsidR="0033717E" w:rsidRPr="00FD40C3" w:rsidRDefault="006D0F9A">
      <w:pPr>
        <w:ind w:firstLine="0"/>
      </w:pPr>
      <w:r w:rsidRPr="00FD40C3">
        <w:t>Berdasarkan skor rata-rata penilaian SUS</w:t>
      </w:r>
      <w:r w:rsidR="007B60CE" w:rsidRPr="00FD40C3">
        <w:t xml:space="preserve"> pada Tabel 4.4</w:t>
      </w:r>
      <w:r w:rsidRPr="00FD40C3">
        <w:t xml:space="preserve"> diatas, didapatkan bahwa pertanyaan nomor 9 merupakan pertanyaan positif dengan nilai paling rendah. Hal ini kemungkinan dikarenakan batasan aplikasi, khususnya pada </w:t>
      </w:r>
      <w:r w:rsidR="007C65BB" w:rsidRPr="00FD40C3">
        <w:t>fitur penilaian jamak yang hanya bisa digunakan apabila pengguna memiliki jawaban yang ingin diperiksa dalam bentuk berkas CSV.</w:t>
      </w:r>
    </w:p>
    <w:p w14:paraId="7C11F411" w14:textId="57CD286F" w:rsidR="007C65BB" w:rsidRPr="00FD40C3" w:rsidRDefault="007C65BB">
      <w:pPr>
        <w:ind w:firstLine="0"/>
      </w:pPr>
    </w:p>
    <w:p w14:paraId="749518B1" w14:textId="4A185342" w:rsidR="007C65BB" w:rsidRPr="00FD40C3" w:rsidRDefault="007C65BB">
      <w:pPr>
        <w:ind w:firstLine="0"/>
      </w:pPr>
      <w:r w:rsidRPr="00FD40C3">
        <w:t>Sedangkan pada pertanyaan nomor 10 merupakan pertanyaan negatif dengan skor paling tinggi, hal ini dapat terjadi dikarenakan aplikasi yang dikembangkan merupakan sebuah teknologi baru yang belum pernah ada sebelumnya. Dengan ini, pengguna perlu membiasakan diri terlebih dahulu untuk dapat memahami cara kerja aplikasi ini dari perspektif pengguna sepenuhnya.</w:t>
      </w:r>
    </w:p>
    <w:p w14:paraId="11005B6B" w14:textId="2A771CB4" w:rsidR="006D0F9A" w:rsidRPr="00FD40C3" w:rsidRDefault="006D0F9A">
      <w:pPr>
        <w:ind w:firstLine="0"/>
      </w:pPr>
    </w:p>
    <w:p w14:paraId="3694E4EE" w14:textId="2ACE22A9" w:rsidR="00AA578B" w:rsidRPr="00FD40C3" w:rsidRDefault="00AA578B">
      <w:pPr>
        <w:ind w:firstLine="0"/>
      </w:pPr>
      <w:r w:rsidRPr="00FD40C3">
        <w:t xml:space="preserve">Diketahui dengan rumus yang telah dijelaskan pada sub bab 2.2.11 tentang </w:t>
      </w:r>
      <w:r w:rsidRPr="00F44F69">
        <w:rPr>
          <w:i/>
          <w:iCs/>
        </w:rPr>
        <w:t>System Usability Scale</w:t>
      </w:r>
      <w:r w:rsidRPr="00FD40C3">
        <w:t>, setiap skor pertanyaan bernomor ganjil merupakan skor dikurang 1, sedangkan setiap skor pertanyaan bernomor genap merupakan 5 dikurang</w:t>
      </w:r>
      <w:r w:rsidR="00C276D6" w:rsidRPr="00FD40C3">
        <w:t>i skor. Maka dari itu,</w:t>
      </w:r>
      <w:r w:rsidRPr="00FD40C3">
        <w:t xml:space="preserve"> didapat hasil penilaian sebagai</w:t>
      </w:r>
      <w:r w:rsidR="007B60CE" w:rsidRPr="00FD40C3">
        <w:t>mana Tabel 4.5</w:t>
      </w:r>
      <w:r w:rsidRPr="00FD40C3">
        <w:t xml:space="preserve"> berikut.</w:t>
      </w:r>
    </w:p>
    <w:p w14:paraId="228FE991" w14:textId="67F8C77B" w:rsidR="00AA578B" w:rsidRPr="00FD40C3" w:rsidRDefault="00AA578B">
      <w:pPr>
        <w:ind w:firstLine="0"/>
      </w:pPr>
    </w:p>
    <w:p w14:paraId="4E09A1FC" w14:textId="45E7C2AD" w:rsidR="0029289E" w:rsidRPr="00FD40C3" w:rsidRDefault="0029289E" w:rsidP="0029289E">
      <w:pPr>
        <w:pStyle w:val="Tabel4"/>
        <w:rPr>
          <w:lang w:val="id-ID"/>
        </w:rPr>
      </w:pPr>
      <w:bookmarkStart w:id="363" w:name="_Toc153476930"/>
      <w:bookmarkStart w:id="364" w:name="_Toc156335904"/>
      <w:r w:rsidRPr="00FD40C3">
        <w:rPr>
          <w:lang w:val="id-ID"/>
        </w:rPr>
        <w:t>Skor SUS Ganjil dan Genap</w:t>
      </w:r>
      <w:bookmarkEnd w:id="363"/>
      <w:bookmarkEnd w:id="364"/>
    </w:p>
    <w:tbl>
      <w:tblPr>
        <w:tblStyle w:val="TableGrid"/>
        <w:tblW w:w="8298" w:type="dxa"/>
        <w:tblLayout w:type="fixed"/>
        <w:tblLook w:val="04A0" w:firstRow="1" w:lastRow="0" w:firstColumn="1" w:lastColumn="0" w:noHBand="0" w:noVBand="1"/>
      </w:tblPr>
      <w:tblGrid>
        <w:gridCol w:w="558"/>
        <w:gridCol w:w="1620"/>
        <w:gridCol w:w="900"/>
        <w:gridCol w:w="522"/>
        <w:gridCol w:w="522"/>
        <w:gridCol w:w="522"/>
        <w:gridCol w:w="522"/>
        <w:gridCol w:w="522"/>
        <w:gridCol w:w="522"/>
        <w:gridCol w:w="522"/>
        <w:gridCol w:w="522"/>
        <w:gridCol w:w="522"/>
        <w:gridCol w:w="522"/>
      </w:tblGrid>
      <w:tr w:rsidR="00D45F5F" w:rsidRPr="00FD40C3" w14:paraId="7EB43D0A" w14:textId="77777777" w:rsidTr="00CB48E6">
        <w:trPr>
          <w:trHeight w:val="300"/>
          <w:tblHeader/>
        </w:trPr>
        <w:tc>
          <w:tcPr>
            <w:tcW w:w="558" w:type="dxa"/>
            <w:vMerge w:val="restart"/>
          </w:tcPr>
          <w:p w14:paraId="2BADEA80" w14:textId="26B8B01C" w:rsidR="00D45F5F" w:rsidRPr="00FD40C3" w:rsidRDefault="00D45F5F" w:rsidP="0045684C">
            <w:pPr>
              <w:ind w:firstLine="0"/>
              <w:jc w:val="center"/>
              <w:rPr>
                <w:b/>
                <w:bCs/>
              </w:rPr>
            </w:pPr>
            <w:r w:rsidRPr="00FD40C3">
              <w:rPr>
                <w:b/>
                <w:bCs/>
              </w:rPr>
              <w:t>No</w:t>
            </w:r>
          </w:p>
        </w:tc>
        <w:tc>
          <w:tcPr>
            <w:tcW w:w="1620" w:type="dxa"/>
            <w:vMerge w:val="restart"/>
            <w:noWrap/>
          </w:tcPr>
          <w:p w14:paraId="46DD955C" w14:textId="1A7C3FF2" w:rsidR="00D45F5F" w:rsidRPr="00FD40C3" w:rsidRDefault="00D45F5F" w:rsidP="0045684C">
            <w:pPr>
              <w:ind w:firstLine="0"/>
              <w:jc w:val="center"/>
              <w:rPr>
                <w:b/>
                <w:bCs/>
              </w:rPr>
            </w:pPr>
            <w:r w:rsidRPr="00FD40C3">
              <w:rPr>
                <w:b/>
                <w:bCs/>
              </w:rPr>
              <w:t>Nama</w:t>
            </w:r>
          </w:p>
        </w:tc>
        <w:tc>
          <w:tcPr>
            <w:tcW w:w="900" w:type="dxa"/>
            <w:vMerge w:val="restart"/>
            <w:noWrap/>
          </w:tcPr>
          <w:p w14:paraId="3DB7C95B" w14:textId="77777777" w:rsidR="00D45F5F" w:rsidRPr="00FD40C3" w:rsidRDefault="00D45F5F" w:rsidP="0045684C">
            <w:pPr>
              <w:ind w:firstLine="0"/>
              <w:jc w:val="center"/>
              <w:rPr>
                <w:b/>
                <w:bCs/>
              </w:rPr>
            </w:pPr>
            <w:r w:rsidRPr="00FD40C3">
              <w:rPr>
                <w:b/>
                <w:bCs/>
              </w:rPr>
              <w:t>Peran</w:t>
            </w:r>
          </w:p>
        </w:tc>
        <w:tc>
          <w:tcPr>
            <w:tcW w:w="5220" w:type="dxa"/>
            <w:gridSpan w:val="10"/>
          </w:tcPr>
          <w:p w14:paraId="4EB48738" w14:textId="5CE29BAA" w:rsidR="00D45F5F" w:rsidRPr="00FD40C3" w:rsidRDefault="00D45F5F" w:rsidP="0045684C">
            <w:pPr>
              <w:ind w:firstLine="0"/>
              <w:jc w:val="center"/>
              <w:rPr>
                <w:b/>
                <w:bCs/>
              </w:rPr>
            </w:pPr>
            <w:r w:rsidRPr="00FD40C3">
              <w:rPr>
                <w:b/>
                <w:bCs/>
              </w:rPr>
              <w:t>Skor Untuk Pertannyaan</w:t>
            </w:r>
          </w:p>
        </w:tc>
      </w:tr>
      <w:tr w:rsidR="00D45F5F" w:rsidRPr="00FD40C3" w14:paraId="67E5638B" w14:textId="77777777" w:rsidTr="00CB48E6">
        <w:trPr>
          <w:trHeight w:val="300"/>
          <w:tblHeader/>
        </w:trPr>
        <w:tc>
          <w:tcPr>
            <w:tcW w:w="558" w:type="dxa"/>
            <w:vMerge/>
          </w:tcPr>
          <w:p w14:paraId="7D4FC7E1" w14:textId="77777777" w:rsidR="00D45F5F" w:rsidRPr="00FD40C3" w:rsidRDefault="00D45F5F" w:rsidP="0045684C">
            <w:pPr>
              <w:ind w:firstLine="0"/>
              <w:jc w:val="center"/>
              <w:rPr>
                <w:b/>
                <w:bCs/>
              </w:rPr>
            </w:pPr>
          </w:p>
        </w:tc>
        <w:tc>
          <w:tcPr>
            <w:tcW w:w="1620" w:type="dxa"/>
            <w:vMerge/>
            <w:noWrap/>
            <w:hideMark/>
          </w:tcPr>
          <w:p w14:paraId="6396B6B2" w14:textId="4A0A0432" w:rsidR="00D45F5F" w:rsidRPr="00FD40C3" w:rsidRDefault="00D45F5F" w:rsidP="0045684C">
            <w:pPr>
              <w:ind w:firstLine="0"/>
              <w:jc w:val="center"/>
              <w:rPr>
                <w:b/>
                <w:bCs/>
              </w:rPr>
            </w:pPr>
          </w:p>
        </w:tc>
        <w:tc>
          <w:tcPr>
            <w:tcW w:w="900" w:type="dxa"/>
            <w:vMerge/>
            <w:noWrap/>
            <w:hideMark/>
          </w:tcPr>
          <w:p w14:paraId="27EBB37E" w14:textId="77777777" w:rsidR="00D45F5F" w:rsidRPr="00FD40C3" w:rsidRDefault="00D45F5F" w:rsidP="0045684C">
            <w:pPr>
              <w:ind w:firstLine="0"/>
              <w:jc w:val="center"/>
              <w:rPr>
                <w:b/>
                <w:bCs/>
              </w:rPr>
            </w:pPr>
          </w:p>
        </w:tc>
        <w:tc>
          <w:tcPr>
            <w:tcW w:w="522" w:type="dxa"/>
            <w:hideMark/>
          </w:tcPr>
          <w:p w14:paraId="1851A0AC" w14:textId="77777777" w:rsidR="00D45F5F" w:rsidRPr="00FD40C3" w:rsidRDefault="00D45F5F" w:rsidP="0045684C">
            <w:pPr>
              <w:ind w:firstLine="0"/>
              <w:jc w:val="center"/>
              <w:rPr>
                <w:b/>
                <w:bCs/>
              </w:rPr>
            </w:pPr>
            <w:r w:rsidRPr="00FD40C3">
              <w:rPr>
                <w:b/>
                <w:bCs/>
              </w:rPr>
              <w:t>1</w:t>
            </w:r>
          </w:p>
        </w:tc>
        <w:tc>
          <w:tcPr>
            <w:tcW w:w="522" w:type="dxa"/>
            <w:hideMark/>
          </w:tcPr>
          <w:p w14:paraId="0E8DAD4C" w14:textId="77777777" w:rsidR="00D45F5F" w:rsidRPr="00FD40C3" w:rsidRDefault="00D45F5F" w:rsidP="0045684C">
            <w:pPr>
              <w:ind w:firstLine="0"/>
              <w:jc w:val="center"/>
              <w:rPr>
                <w:b/>
                <w:bCs/>
              </w:rPr>
            </w:pPr>
            <w:r w:rsidRPr="00FD40C3">
              <w:rPr>
                <w:b/>
                <w:bCs/>
              </w:rPr>
              <w:t>2</w:t>
            </w:r>
          </w:p>
        </w:tc>
        <w:tc>
          <w:tcPr>
            <w:tcW w:w="522" w:type="dxa"/>
            <w:hideMark/>
          </w:tcPr>
          <w:p w14:paraId="6C3DE2AC" w14:textId="77777777" w:rsidR="00D45F5F" w:rsidRPr="00FD40C3" w:rsidRDefault="00D45F5F" w:rsidP="0045684C">
            <w:pPr>
              <w:ind w:firstLine="0"/>
              <w:jc w:val="center"/>
              <w:rPr>
                <w:b/>
                <w:bCs/>
              </w:rPr>
            </w:pPr>
            <w:r w:rsidRPr="00FD40C3">
              <w:rPr>
                <w:b/>
                <w:bCs/>
              </w:rPr>
              <w:t>3</w:t>
            </w:r>
          </w:p>
        </w:tc>
        <w:tc>
          <w:tcPr>
            <w:tcW w:w="522" w:type="dxa"/>
            <w:hideMark/>
          </w:tcPr>
          <w:p w14:paraId="1D2DC4D1" w14:textId="77777777" w:rsidR="00D45F5F" w:rsidRPr="00FD40C3" w:rsidRDefault="00D45F5F" w:rsidP="0045684C">
            <w:pPr>
              <w:ind w:firstLine="0"/>
              <w:jc w:val="center"/>
              <w:rPr>
                <w:b/>
                <w:bCs/>
              </w:rPr>
            </w:pPr>
            <w:r w:rsidRPr="00FD40C3">
              <w:rPr>
                <w:b/>
                <w:bCs/>
              </w:rPr>
              <w:t>4</w:t>
            </w:r>
          </w:p>
        </w:tc>
        <w:tc>
          <w:tcPr>
            <w:tcW w:w="522" w:type="dxa"/>
            <w:hideMark/>
          </w:tcPr>
          <w:p w14:paraId="7FE441CA" w14:textId="77777777" w:rsidR="00D45F5F" w:rsidRPr="00FD40C3" w:rsidRDefault="00D45F5F" w:rsidP="0045684C">
            <w:pPr>
              <w:ind w:firstLine="0"/>
              <w:jc w:val="center"/>
              <w:rPr>
                <w:b/>
                <w:bCs/>
              </w:rPr>
            </w:pPr>
            <w:r w:rsidRPr="00FD40C3">
              <w:rPr>
                <w:b/>
                <w:bCs/>
              </w:rPr>
              <w:t>5</w:t>
            </w:r>
          </w:p>
        </w:tc>
        <w:tc>
          <w:tcPr>
            <w:tcW w:w="522" w:type="dxa"/>
            <w:hideMark/>
          </w:tcPr>
          <w:p w14:paraId="72BCE79A" w14:textId="77777777" w:rsidR="00D45F5F" w:rsidRPr="00FD40C3" w:rsidRDefault="00D45F5F" w:rsidP="0045684C">
            <w:pPr>
              <w:ind w:firstLine="0"/>
              <w:jc w:val="center"/>
              <w:rPr>
                <w:b/>
                <w:bCs/>
              </w:rPr>
            </w:pPr>
            <w:r w:rsidRPr="00FD40C3">
              <w:rPr>
                <w:b/>
                <w:bCs/>
              </w:rPr>
              <w:t>6</w:t>
            </w:r>
          </w:p>
        </w:tc>
        <w:tc>
          <w:tcPr>
            <w:tcW w:w="522" w:type="dxa"/>
            <w:hideMark/>
          </w:tcPr>
          <w:p w14:paraId="540DFDA6" w14:textId="77777777" w:rsidR="00D45F5F" w:rsidRPr="00FD40C3" w:rsidRDefault="00D45F5F" w:rsidP="0045684C">
            <w:pPr>
              <w:ind w:firstLine="0"/>
              <w:jc w:val="center"/>
              <w:rPr>
                <w:b/>
                <w:bCs/>
              </w:rPr>
            </w:pPr>
            <w:r w:rsidRPr="00FD40C3">
              <w:rPr>
                <w:b/>
                <w:bCs/>
              </w:rPr>
              <w:t>7</w:t>
            </w:r>
          </w:p>
        </w:tc>
        <w:tc>
          <w:tcPr>
            <w:tcW w:w="522" w:type="dxa"/>
            <w:hideMark/>
          </w:tcPr>
          <w:p w14:paraId="37C8A924" w14:textId="77777777" w:rsidR="00D45F5F" w:rsidRPr="00FD40C3" w:rsidRDefault="00D45F5F" w:rsidP="0045684C">
            <w:pPr>
              <w:ind w:firstLine="0"/>
              <w:jc w:val="center"/>
              <w:rPr>
                <w:b/>
                <w:bCs/>
              </w:rPr>
            </w:pPr>
            <w:r w:rsidRPr="00FD40C3">
              <w:rPr>
                <w:b/>
                <w:bCs/>
              </w:rPr>
              <w:t>8</w:t>
            </w:r>
          </w:p>
        </w:tc>
        <w:tc>
          <w:tcPr>
            <w:tcW w:w="522" w:type="dxa"/>
            <w:hideMark/>
          </w:tcPr>
          <w:p w14:paraId="280D89C5" w14:textId="77777777" w:rsidR="00D45F5F" w:rsidRPr="00FD40C3" w:rsidRDefault="00D45F5F" w:rsidP="0045684C">
            <w:pPr>
              <w:ind w:firstLine="0"/>
              <w:jc w:val="center"/>
              <w:rPr>
                <w:b/>
                <w:bCs/>
              </w:rPr>
            </w:pPr>
            <w:r w:rsidRPr="00FD40C3">
              <w:rPr>
                <w:b/>
                <w:bCs/>
              </w:rPr>
              <w:t>9</w:t>
            </w:r>
          </w:p>
        </w:tc>
        <w:tc>
          <w:tcPr>
            <w:tcW w:w="522" w:type="dxa"/>
            <w:hideMark/>
          </w:tcPr>
          <w:p w14:paraId="2A6B0D2E" w14:textId="77777777" w:rsidR="00D45F5F" w:rsidRPr="00FD40C3" w:rsidRDefault="00D45F5F" w:rsidP="0045684C">
            <w:pPr>
              <w:ind w:firstLine="0"/>
              <w:jc w:val="center"/>
              <w:rPr>
                <w:b/>
                <w:bCs/>
              </w:rPr>
            </w:pPr>
            <w:r w:rsidRPr="00FD40C3">
              <w:rPr>
                <w:b/>
                <w:bCs/>
              </w:rPr>
              <w:t>10</w:t>
            </w:r>
          </w:p>
        </w:tc>
      </w:tr>
      <w:tr w:rsidR="00D45F5F" w:rsidRPr="00FD40C3" w14:paraId="23BE93B4" w14:textId="77777777" w:rsidTr="00CB48E6">
        <w:trPr>
          <w:trHeight w:val="300"/>
        </w:trPr>
        <w:tc>
          <w:tcPr>
            <w:tcW w:w="558" w:type="dxa"/>
          </w:tcPr>
          <w:p w14:paraId="2BB6B6C0" w14:textId="20A093A9" w:rsidR="00D45F5F" w:rsidRPr="00FD40C3" w:rsidRDefault="00D45F5F" w:rsidP="00D45F5F">
            <w:pPr>
              <w:ind w:firstLine="0"/>
              <w:jc w:val="center"/>
            </w:pPr>
            <w:r w:rsidRPr="00FD40C3">
              <w:t>1</w:t>
            </w:r>
          </w:p>
        </w:tc>
        <w:tc>
          <w:tcPr>
            <w:tcW w:w="1620" w:type="dxa"/>
            <w:noWrap/>
            <w:hideMark/>
          </w:tcPr>
          <w:p w14:paraId="6628B06C" w14:textId="78B3FB25" w:rsidR="00D45F5F" w:rsidRPr="00FD40C3" w:rsidRDefault="00D45F5F" w:rsidP="00C276D6">
            <w:pPr>
              <w:ind w:firstLine="0"/>
            </w:pPr>
            <w:r w:rsidRPr="00FD40C3">
              <w:t>Muhammad Lutfi, S.Pd</w:t>
            </w:r>
          </w:p>
        </w:tc>
        <w:tc>
          <w:tcPr>
            <w:tcW w:w="900" w:type="dxa"/>
            <w:noWrap/>
            <w:hideMark/>
          </w:tcPr>
          <w:p w14:paraId="420512C6" w14:textId="77777777" w:rsidR="00D45F5F" w:rsidRPr="00FD40C3" w:rsidRDefault="00D45F5F" w:rsidP="00C276D6">
            <w:pPr>
              <w:ind w:firstLine="0"/>
              <w:jc w:val="center"/>
            </w:pPr>
            <w:r w:rsidRPr="00FD40C3">
              <w:t>Guru</w:t>
            </w:r>
          </w:p>
        </w:tc>
        <w:tc>
          <w:tcPr>
            <w:tcW w:w="522" w:type="dxa"/>
            <w:noWrap/>
            <w:vAlign w:val="center"/>
            <w:hideMark/>
          </w:tcPr>
          <w:p w14:paraId="57AE1337" w14:textId="37EDBF94" w:rsidR="00D45F5F" w:rsidRPr="00FD40C3" w:rsidRDefault="00D45F5F" w:rsidP="00C276D6">
            <w:pPr>
              <w:ind w:firstLine="0"/>
              <w:jc w:val="center"/>
            </w:pPr>
            <w:r w:rsidRPr="00FD40C3">
              <w:rPr>
                <w:color w:val="000000"/>
              </w:rPr>
              <w:t>4</w:t>
            </w:r>
          </w:p>
        </w:tc>
        <w:tc>
          <w:tcPr>
            <w:tcW w:w="522" w:type="dxa"/>
            <w:noWrap/>
            <w:vAlign w:val="center"/>
            <w:hideMark/>
          </w:tcPr>
          <w:p w14:paraId="4C24044A" w14:textId="1A92AE1D" w:rsidR="00D45F5F" w:rsidRPr="00FD40C3" w:rsidRDefault="00D45F5F" w:rsidP="00C276D6">
            <w:pPr>
              <w:ind w:firstLine="0"/>
              <w:jc w:val="center"/>
            </w:pPr>
            <w:r w:rsidRPr="00FD40C3">
              <w:rPr>
                <w:color w:val="000000"/>
              </w:rPr>
              <w:t>4</w:t>
            </w:r>
          </w:p>
        </w:tc>
        <w:tc>
          <w:tcPr>
            <w:tcW w:w="522" w:type="dxa"/>
            <w:noWrap/>
            <w:vAlign w:val="center"/>
            <w:hideMark/>
          </w:tcPr>
          <w:p w14:paraId="1CC56686" w14:textId="7234186C" w:rsidR="00D45F5F" w:rsidRPr="00FD40C3" w:rsidRDefault="00D45F5F" w:rsidP="00C276D6">
            <w:pPr>
              <w:ind w:firstLine="0"/>
              <w:jc w:val="center"/>
            </w:pPr>
            <w:r w:rsidRPr="00FD40C3">
              <w:rPr>
                <w:color w:val="000000"/>
              </w:rPr>
              <w:t>3</w:t>
            </w:r>
          </w:p>
        </w:tc>
        <w:tc>
          <w:tcPr>
            <w:tcW w:w="522" w:type="dxa"/>
            <w:noWrap/>
            <w:vAlign w:val="center"/>
            <w:hideMark/>
          </w:tcPr>
          <w:p w14:paraId="5BFADBC6" w14:textId="50BB37BE" w:rsidR="00D45F5F" w:rsidRPr="00FD40C3" w:rsidRDefault="00D45F5F" w:rsidP="00C276D6">
            <w:pPr>
              <w:ind w:firstLine="0"/>
              <w:jc w:val="center"/>
            </w:pPr>
            <w:r w:rsidRPr="00FD40C3">
              <w:rPr>
                <w:color w:val="000000"/>
              </w:rPr>
              <w:t>4</w:t>
            </w:r>
          </w:p>
        </w:tc>
        <w:tc>
          <w:tcPr>
            <w:tcW w:w="522" w:type="dxa"/>
            <w:noWrap/>
            <w:vAlign w:val="center"/>
            <w:hideMark/>
          </w:tcPr>
          <w:p w14:paraId="41CE2481" w14:textId="41D2E7FB" w:rsidR="00D45F5F" w:rsidRPr="00FD40C3" w:rsidRDefault="00D45F5F" w:rsidP="00C276D6">
            <w:pPr>
              <w:ind w:firstLine="0"/>
              <w:jc w:val="center"/>
            </w:pPr>
            <w:r w:rsidRPr="00FD40C3">
              <w:rPr>
                <w:color w:val="000000"/>
              </w:rPr>
              <w:t>4</w:t>
            </w:r>
          </w:p>
        </w:tc>
        <w:tc>
          <w:tcPr>
            <w:tcW w:w="522" w:type="dxa"/>
            <w:noWrap/>
            <w:vAlign w:val="center"/>
            <w:hideMark/>
          </w:tcPr>
          <w:p w14:paraId="1C5B4015" w14:textId="33DC4CA0" w:rsidR="00D45F5F" w:rsidRPr="00FD40C3" w:rsidRDefault="00D45F5F" w:rsidP="00C276D6">
            <w:pPr>
              <w:ind w:firstLine="0"/>
              <w:jc w:val="center"/>
            </w:pPr>
            <w:r w:rsidRPr="00FD40C3">
              <w:rPr>
                <w:color w:val="000000"/>
              </w:rPr>
              <w:t>4</w:t>
            </w:r>
          </w:p>
        </w:tc>
        <w:tc>
          <w:tcPr>
            <w:tcW w:w="522" w:type="dxa"/>
            <w:noWrap/>
            <w:vAlign w:val="center"/>
            <w:hideMark/>
          </w:tcPr>
          <w:p w14:paraId="73B62996" w14:textId="7A82FBBE" w:rsidR="00D45F5F" w:rsidRPr="00FD40C3" w:rsidRDefault="00D45F5F" w:rsidP="00C276D6">
            <w:pPr>
              <w:ind w:firstLine="0"/>
              <w:jc w:val="center"/>
            </w:pPr>
            <w:r w:rsidRPr="00FD40C3">
              <w:rPr>
                <w:color w:val="000000"/>
              </w:rPr>
              <w:t>3</w:t>
            </w:r>
          </w:p>
        </w:tc>
        <w:tc>
          <w:tcPr>
            <w:tcW w:w="522" w:type="dxa"/>
            <w:noWrap/>
            <w:vAlign w:val="center"/>
            <w:hideMark/>
          </w:tcPr>
          <w:p w14:paraId="2E665608" w14:textId="482902ED" w:rsidR="00D45F5F" w:rsidRPr="00FD40C3" w:rsidRDefault="00D45F5F" w:rsidP="00C276D6">
            <w:pPr>
              <w:ind w:firstLine="0"/>
              <w:jc w:val="center"/>
            </w:pPr>
            <w:r w:rsidRPr="00FD40C3">
              <w:rPr>
                <w:color w:val="000000"/>
              </w:rPr>
              <w:t>3</w:t>
            </w:r>
          </w:p>
        </w:tc>
        <w:tc>
          <w:tcPr>
            <w:tcW w:w="522" w:type="dxa"/>
            <w:noWrap/>
            <w:vAlign w:val="center"/>
            <w:hideMark/>
          </w:tcPr>
          <w:p w14:paraId="26FF322C" w14:textId="16AD3ED2" w:rsidR="00D45F5F" w:rsidRPr="00FD40C3" w:rsidRDefault="00D45F5F" w:rsidP="00C276D6">
            <w:pPr>
              <w:ind w:firstLine="0"/>
              <w:jc w:val="center"/>
            </w:pPr>
            <w:r w:rsidRPr="00FD40C3">
              <w:rPr>
                <w:color w:val="000000"/>
              </w:rPr>
              <w:t>2</w:t>
            </w:r>
          </w:p>
        </w:tc>
        <w:tc>
          <w:tcPr>
            <w:tcW w:w="522" w:type="dxa"/>
            <w:noWrap/>
            <w:vAlign w:val="center"/>
            <w:hideMark/>
          </w:tcPr>
          <w:p w14:paraId="27347D7B" w14:textId="7E3B6B31" w:rsidR="00D45F5F" w:rsidRPr="00FD40C3" w:rsidRDefault="00D45F5F" w:rsidP="00C276D6">
            <w:pPr>
              <w:ind w:firstLine="0"/>
              <w:jc w:val="center"/>
            </w:pPr>
            <w:r w:rsidRPr="00FD40C3">
              <w:rPr>
                <w:color w:val="000000"/>
              </w:rPr>
              <w:t>3</w:t>
            </w:r>
          </w:p>
        </w:tc>
      </w:tr>
      <w:tr w:rsidR="00D45F5F" w:rsidRPr="00FD40C3" w14:paraId="3A8D757B" w14:textId="77777777" w:rsidTr="00CB48E6">
        <w:trPr>
          <w:trHeight w:val="300"/>
        </w:trPr>
        <w:tc>
          <w:tcPr>
            <w:tcW w:w="558" w:type="dxa"/>
          </w:tcPr>
          <w:p w14:paraId="23E946FC" w14:textId="4B4D7643" w:rsidR="00D45F5F" w:rsidRPr="00FD40C3" w:rsidRDefault="00D45F5F" w:rsidP="00D45F5F">
            <w:pPr>
              <w:ind w:firstLine="0"/>
              <w:jc w:val="center"/>
            </w:pPr>
            <w:r w:rsidRPr="00FD40C3">
              <w:t>2</w:t>
            </w:r>
          </w:p>
        </w:tc>
        <w:tc>
          <w:tcPr>
            <w:tcW w:w="1620" w:type="dxa"/>
            <w:noWrap/>
            <w:hideMark/>
          </w:tcPr>
          <w:p w14:paraId="613526D2" w14:textId="32ECC7B8" w:rsidR="00D45F5F" w:rsidRPr="00FD40C3" w:rsidRDefault="00D45F5F" w:rsidP="00C276D6">
            <w:pPr>
              <w:ind w:firstLine="0"/>
            </w:pPr>
            <w:r w:rsidRPr="00FD40C3">
              <w:t>Ajeng Yeni Ratnasari, S.Pd</w:t>
            </w:r>
          </w:p>
        </w:tc>
        <w:tc>
          <w:tcPr>
            <w:tcW w:w="900" w:type="dxa"/>
            <w:noWrap/>
            <w:hideMark/>
          </w:tcPr>
          <w:p w14:paraId="4F1F3C9A" w14:textId="77777777" w:rsidR="00D45F5F" w:rsidRPr="00FD40C3" w:rsidRDefault="00D45F5F" w:rsidP="00C276D6">
            <w:pPr>
              <w:ind w:firstLine="0"/>
              <w:jc w:val="center"/>
            </w:pPr>
            <w:r w:rsidRPr="00FD40C3">
              <w:t>Guru</w:t>
            </w:r>
          </w:p>
        </w:tc>
        <w:tc>
          <w:tcPr>
            <w:tcW w:w="522" w:type="dxa"/>
            <w:noWrap/>
            <w:vAlign w:val="center"/>
            <w:hideMark/>
          </w:tcPr>
          <w:p w14:paraId="7C64B283" w14:textId="46748FB1" w:rsidR="00D45F5F" w:rsidRPr="00FD40C3" w:rsidRDefault="00D45F5F" w:rsidP="00C276D6">
            <w:pPr>
              <w:ind w:firstLine="0"/>
              <w:jc w:val="center"/>
            </w:pPr>
            <w:r w:rsidRPr="00FD40C3">
              <w:rPr>
                <w:color w:val="000000"/>
              </w:rPr>
              <w:t>4</w:t>
            </w:r>
          </w:p>
        </w:tc>
        <w:tc>
          <w:tcPr>
            <w:tcW w:w="522" w:type="dxa"/>
            <w:noWrap/>
            <w:vAlign w:val="center"/>
            <w:hideMark/>
          </w:tcPr>
          <w:p w14:paraId="3E21523D" w14:textId="634F5FE0" w:rsidR="00D45F5F" w:rsidRPr="00FD40C3" w:rsidRDefault="00D45F5F" w:rsidP="00C276D6">
            <w:pPr>
              <w:ind w:firstLine="0"/>
              <w:jc w:val="center"/>
            </w:pPr>
            <w:r w:rsidRPr="00FD40C3">
              <w:rPr>
                <w:color w:val="000000"/>
              </w:rPr>
              <w:t>2</w:t>
            </w:r>
          </w:p>
        </w:tc>
        <w:tc>
          <w:tcPr>
            <w:tcW w:w="522" w:type="dxa"/>
            <w:noWrap/>
            <w:vAlign w:val="center"/>
            <w:hideMark/>
          </w:tcPr>
          <w:p w14:paraId="1F5CB160" w14:textId="5348659B" w:rsidR="00D45F5F" w:rsidRPr="00FD40C3" w:rsidRDefault="00D45F5F" w:rsidP="00C276D6">
            <w:pPr>
              <w:ind w:firstLine="0"/>
              <w:jc w:val="center"/>
            </w:pPr>
            <w:r w:rsidRPr="00FD40C3">
              <w:rPr>
                <w:color w:val="000000"/>
              </w:rPr>
              <w:t>3</w:t>
            </w:r>
          </w:p>
        </w:tc>
        <w:tc>
          <w:tcPr>
            <w:tcW w:w="522" w:type="dxa"/>
            <w:noWrap/>
            <w:vAlign w:val="center"/>
            <w:hideMark/>
          </w:tcPr>
          <w:p w14:paraId="420D60BA" w14:textId="04D005FF" w:rsidR="00D45F5F" w:rsidRPr="00FD40C3" w:rsidRDefault="00D45F5F" w:rsidP="00C276D6">
            <w:pPr>
              <w:ind w:firstLine="0"/>
              <w:jc w:val="center"/>
            </w:pPr>
            <w:r w:rsidRPr="00FD40C3">
              <w:rPr>
                <w:color w:val="000000"/>
              </w:rPr>
              <w:t>3</w:t>
            </w:r>
          </w:p>
        </w:tc>
        <w:tc>
          <w:tcPr>
            <w:tcW w:w="522" w:type="dxa"/>
            <w:noWrap/>
            <w:vAlign w:val="center"/>
            <w:hideMark/>
          </w:tcPr>
          <w:p w14:paraId="1644A9E5" w14:textId="2111DC0E" w:rsidR="00D45F5F" w:rsidRPr="00FD40C3" w:rsidRDefault="00D45F5F" w:rsidP="00C276D6">
            <w:pPr>
              <w:ind w:firstLine="0"/>
              <w:jc w:val="center"/>
            </w:pPr>
            <w:r w:rsidRPr="00FD40C3">
              <w:rPr>
                <w:color w:val="000000"/>
              </w:rPr>
              <w:t>4</w:t>
            </w:r>
          </w:p>
        </w:tc>
        <w:tc>
          <w:tcPr>
            <w:tcW w:w="522" w:type="dxa"/>
            <w:noWrap/>
            <w:vAlign w:val="center"/>
            <w:hideMark/>
          </w:tcPr>
          <w:p w14:paraId="6336865D" w14:textId="6E41A6B4" w:rsidR="00D45F5F" w:rsidRPr="00FD40C3" w:rsidRDefault="00D45F5F" w:rsidP="00C276D6">
            <w:pPr>
              <w:ind w:firstLine="0"/>
              <w:jc w:val="center"/>
            </w:pPr>
            <w:r w:rsidRPr="00FD40C3">
              <w:rPr>
                <w:color w:val="000000"/>
              </w:rPr>
              <w:t>2</w:t>
            </w:r>
          </w:p>
        </w:tc>
        <w:tc>
          <w:tcPr>
            <w:tcW w:w="522" w:type="dxa"/>
            <w:noWrap/>
            <w:vAlign w:val="center"/>
            <w:hideMark/>
          </w:tcPr>
          <w:p w14:paraId="3DCD8543" w14:textId="48B8BAFC" w:rsidR="00D45F5F" w:rsidRPr="00FD40C3" w:rsidRDefault="00D45F5F" w:rsidP="00C276D6">
            <w:pPr>
              <w:ind w:firstLine="0"/>
              <w:jc w:val="center"/>
            </w:pPr>
            <w:r w:rsidRPr="00FD40C3">
              <w:rPr>
                <w:color w:val="000000"/>
              </w:rPr>
              <w:t>4</w:t>
            </w:r>
          </w:p>
        </w:tc>
        <w:tc>
          <w:tcPr>
            <w:tcW w:w="522" w:type="dxa"/>
            <w:noWrap/>
            <w:vAlign w:val="center"/>
            <w:hideMark/>
          </w:tcPr>
          <w:p w14:paraId="107E2F43" w14:textId="41D5075E" w:rsidR="00D45F5F" w:rsidRPr="00FD40C3" w:rsidRDefault="00D45F5F" w:rsidP="00C276D6">
            <w:pPr>
              <w:ind w:firstLine="0"/>
              <w:jc w:val="center"/>
            </w:pPr>
            <w:r w:rsidRPr="00FD40C3">
              <w:rPr>
                <w:color w:val="000000"/>
              </w:rPr>
              <w:t>3</w:t>
            </w:r>
          </w:p>
        </w:tc>
        <w:tc>
          <w:tcPr>
            <w:tcW w:w="522" w:type="dxa"/>
            <w:noWrap/>
            <w:vAlign w:val="center"/>
            <w:hideMark/>
          </w:tcPr>
          <w:p w14:paraId="53E7E199" w14:textId="22CC0E9E" w:rsidR="00D45F5F" w:rsidRPr="00FD40C3" w:rsidRDefault="00D45F5F" w:rsidP="00C276D6">
            <w:pPr>
              <w:ind w:firstLine="0"/>
              <w:jc w:val="center"/>
            </w:pPr>
            <w:r w:rsidRPr="00FD40C3">
              <w:rPr>
                <w:color w:val="000000"/>
              </w:rPr>
              <w:t>3</w:t>
            </w:r>
          </w:p>
        </w:tc>
        <w:tc>
          <w:tcPr>
            <w:tcW w:w="522" w:type="dxa"/>
            <w:noWrap/>
            <w:vAlign w:val="center"/>
            <w:hideMark/>
          </w:tcPr>
          <w:p w14:paraId="01C696A2" w14:textId="4D11C8EB" w:rsidR="00D45F5F" w:rsidRPr="00FD40C3" w:rsidRDefault="00D45F5F" w:rsidP="00C276D6">
            <w:pPr>
              <w:ind w:firstLine="0"/>
              <w:jc w:val="center"/>
            </w:pPr>
            <w:r w:rsidRPr="00FD40C3">
              <w:rPr>
                <w:color w:val="000000"/>
              </w:rPr>
              <w:t>4</w:t>
            </w:r>
          </w:p>
        </w:tc>
      </w:tr>
      <w:tr w:rsidR="00D45F5F" w:rsidRPr="00FD40C3" w14:paraId="2010FF73" w14:textId="77777777" w:rsidTr="00CB48E6">
        <w:trPr>
          <w:trHeight w:val="300"/>
        </w:trPr>
        <w:tc>
          <w:tcPr>
            <w:tcW w:w="558" w:type="dxa"/>
          </w:tcPr>
          <w:p w14:paraId="1F5BA36C" w14:textId="40B6AFBE" w:rsidR="00D45F5F" w:rsidRPr="00FD40C3" w:rsidRDefault="00D45F5F" w:rsidP="00D45F5F">
            <w:pPr>
              <w:ind w:firstLine="0"/>
              <w:jc w:val="center"/>
            </w:pPr>
            <w:r w:rsidRPr="00FD40C3">
              <w:t>3</w:t>
            </w:r>
          </w:p>
        </w:tc>
        <w:tc>
          <w:tcPr>
            <w:tcW w:w="1620" w:type="dxa"/>
            <w:noWrap/>
            <w:hideMark/>
          </w:tcPr>
          <w:p w14:paraId="5FE0C51A" w14:textId="4754E82B" w:rsidR="00D45F5F" w:rsidRPr="00FD40C3" w:rsidRDefault="00D45F5F" w:rsidP="00C276D6">
            <w:pPr>
              <w:ind w:firstLine="0"/>
            </w:pPr>
            <w:r w:rsidRPr="00FD40C3">
              <w:t>Dita Putri Bestari S.Pd</w:t>
            </w:r>
          </w:p>
        </w:tc>
        <w:tc>
          <w:tcPr>
            <w:tcW w:w="900" w:type="dxa"/>
            <w:noWrap/>
            <w:hideMark/>
          </w:tcPr>
          <w:p w14:paraId="4CF669FC" w14:textId="77777777" w:rsidR="00D45F5F" w:rsidRPr="00FD40C3" w:rsidRDefault="00D45F5F" w:rsidP="00C276D6">
            <w:pPr>
              <w:ind w:firstLine="0"/>
              <w:jc w:val="center"/>
            </w:pPr>
            <w:r w:rsidRPr="00FD40C3">
              <w:t>Guru</w:t>
            </w:r>
          </w:p>
        </w:tc>
        <w:tc>
          <w:tcPr>
            <w:tcW w:w="522" w:type="dxa"/>
            <w:noWrap/>
            <w:vAlign w:val="center"/>
            <w:hideMark/>
          </w:tcPr>
          <w:p w14:paraId="244CC5D6" w14:textId="7BCB85F9" w:rsidR="00D45F5F" w:rsidRPr="00FD40C3" w:rsidRDefault="00D45F5F" w:rsidP="00C276D6">
            <w:pPr>
              <w:ind w:firstLine="0"/>
              <w:jc w:val="center"/>
            </w:pPr>
            <w:r w:rsidRPr="00FD40C3">
              <w:rPr>
                <w:color w:val="000000"/>
              </w:rPr>
              <w:t>4</w:t>
            </w:r>
          </w:p>
        </w:tc>
        <w:tc>
          <w:tcPr>
            <w:tcW w:w="522" w:type="dxa"/>
            <w:noWrap/>
            <w:vAlign w:val="center"/>
            <w:hideMark/>
          </w:tcPr>
          <w:p w14:paraId="304E5BB0" w14:textId="2218EFDA" w:rsidR="00D45F5F" w:rsidRPr="00FD40C3" w:rsidRDefault="00D45F5F" w:rsidP="00C276D6">
            <w:pPr>
              <w:ind w:firstLine="0"/>
              <w:jc w:val="center"/>
            </w:pPr>
            <w:r w:rsidRPr="00FD40C3">
              <w:rPr>
                <w:color w:val="000000"/>
              </w:rPr>
              <w:t>4</w:t>
            </w:r>
          </w:p>
        </w:tc>
        <w:tc>
          <w:tcPr>
            <w:tcW w:w="522" w:type="dxa"/>
            <w:noWrap/>
            <w:vAlign w:val="center"/>
            <w:hideMark/>
          </w:tcPr>
          <w:p w14:paraId="49204A93" w14:textId="38CFA04D" w:rsidR="00D45F5F" w:rsidRPr="00FD40C3" w:rsidRDefault="00D45F5F" w:rsidP="00C276D6">
            <w:pPr>
              <w:ind w:firstLine="0"/>
              <w:jc w:val="center"/>
            </w:pPr>
            <w:r w:rsidRPr="00FD40C3">
              <w:rPr>
                <w:color w:val="000000"/>
              </w:rPr>
              <w:t>2</w:t>
            </w:r>
          </w:p>
        </w:tc>
        <w:tc>
          <w:tcPr>
            <w:tcW w:w="522" w:type="dxa"/>
            <w:noWrap/>
            <w:vAlign w:val="center"/>
            <w:hideMark/>
          </w:tcPr>
          <w:p w14:paraId="76D9C8DC" w14:textId="5243DDBF" w:rsidR="00D45F5F" w:rsidRPr="00FD40C3" w:rsidRDefault="00D45F5F" w:rsidP="00C276D6">
            <w:pPr>
              <w:ind w:firstLine="0"/>
              <w:jc w:val="center"/>
            </w:pPr>
            <w:r w:rsidRPr="00FD40C3">
              <w:rPr>
                <w:color w:val="000000"/>
              </w:rPr>
              <w:t>4</w:t>
            </w:r>
          </w:p>
        </w:tc>
        <w:tc>
          <w:tcPr>
            <w:tcW w:w="522" w:type="dxa"/>
            <w:noWrap/>
            <w:vAlign w:val="center"/>
            <w:hideMark/>
          </w:tcPr>
          <w:p w14:paraId="1BFB8980" w14:textId="3842BD93" w:rsidR="00D45F5F" w:rsidRPr="00FD40C3" w:rsidRDefault="00D45F5F" w:rsidP="00C276D6">
            <w:pPr>
              <w:ind w:firstLine="0"/>
              <w:jc w:val="center"/>
            </w:pPr>
            <w:r w:rsidRPr="00FD40C3">
              <w:rPr>
                <w:color w:val="000000"/>
              </w:rPr>
              <w:t>3</w:t>
            </w:r>
          </w:p>
        </w:tc>
        <w:tc>
          <w:tcPr>
            <w:tcW w:w="522" w:type="dxa"/>
            <w:noWrap/>
            <w:vAlign w:val="center"/>
            <w:hideMark/>
          </w:tcPr>
          <w:p w14:paraId="1BD6A46E" w14:textId="19A9D79A" w:rsidR="00D45F5F" w:rsidRPr="00FD40C3" w:rsidRDefault="00D45F5F" w:rsidP="00C276D6">
            <w:pPr>
              <w:ind w:firstLine="0"/>
              <w:jc w:val="center"/>
            </w:pPr>
            <w:r w:rsidRPr="00FD40C3">
              <w:rPr>
                <w:color w:val="000000"/>
              </w:rPr>
              <w:t>3</w:t>
            </w:r>
          </w:p>
        </w:tc>
        <w:tc>
          <w:tcPr>
            <w:tcW w:w="522" w:type="dxa"/>
            <w:noWrap/>
            <w:vAlign w:val="center"/>
            <w:hideMark/>
          </w:tcPr>
          <w:p w14:paraId="146EDAE4" w14:textId="3CAC3906" w:rsidR="00D45F5F" w:rsidRPr="00FD40C3" w:rsidRDefault="00D45F5F" w:rsidP="00C276D6">
            <w:pPr>
              <w:ind w:firstLine="0"/>
              <w:jc w:val="center"/>
            </w:pPr>
            <w:r w:rsidRPr="00FD40C3">
              <w:rPr>
                <w:color w:val="000000"/>
              </w:rPr>
              <w:t>4</w:t>
            </w:r>
          </w:p>
        </w:tc>
        <w:tc>
          <w:tcPr>
            <w:tcW w:w="522" w:type="dxa"/>
            <w:noWrap/>
            <w:vAlign w:val="center"/>
            <w:hideMark/>
          </w:tcPr>
          <w:p w14:paraId="7BD028E1" w14:textId="48F41CD6" w:rsidR="00D45F5F" w:rsidRPr="00FD40C3" w:rsidRDefault="00D45F5F" w:rsidP="00C276D6">
            <w:pPr>
              <w:ind w:firstLine="0"/>
              <w:jc w:val="center"/>
            </w:pPr>
            <w:r w:rsidRPr="00FD40C3">
              <w:rPr>
                <w:color w:val="000000"/>
              </w:rPr>
              <w:t>4</w:t>
            </w:r>
          </w:p>
        </w:tc>
        <w:tc>
          <w:tcPr>
            <w:tcW w:w="522" w:type="dxa"/>
            <w:noWrap/>
            <w:vAlign w:val="center"/>
            <w:hideMark/>
          </w:tcPr>
          <w:p w14:paraId="7BBD2796" w14:textId="07455C7B" w:rsidR="00D45F5F" w:rsidRPr="00FD40C3" w:rsidRDefault="00D45F5F" w:rsidP="00C276D6">
            <w:pPr>
              <w:ind w:firstLine="0"/>
              <w:jc w:val="center"/>
            </w:pPr>
            <w:r w:rsidRPr="00FD40C3">
              <w:rPr>
                <w:color w:val="000000"/>
              </w:rPr>
              <w:t>4</w:t>
            </w:r>
          </w:p>
        </w:tc>
        <w:tc>
          <w:tcPr>
            <w:tcW w:w="522" w:type="dxa"/>
            <w:noWrap/>
            <w:vAlign w:val="center"/>
            <w:hideMark/>
          </w:tcPr>
          <w:p w14:paraId="22A49C68" w14:textId="22AD0E1F" w:rsidR="00D45F5F" w:rsidRPr="00FD40C3" w:rsidRDefault="00D45F5F" w:rsidP="00C276D6">
            <w:pPr>
              <w:ind w:firstLine="0"/>
              <w:jc w:val="center"/>
            </w:pPr>
            <w:r w:rsidRPr="00FD40C3">
              <w:rPr>
                <w:color w:val="000000"/>
              </w:rPr>
              <w:t>3</w:t>
            </w:r>
          </w:p>
        </w:tc>
      </w:tr>
      <w:tr w:rsidR="00D45F5F" w:rsidRPr="00FD40C3" w14:paraId="4C6350A8" w14:textId="77777777" w:rsidTr="00CB48E6">
        <w:trPr>
          <w:trHeight w:val="300"/>
        </w:trPr>
        <w:tc>
          <w:tcPr>
            <w:tcW w:w="558" w:type="dxa"/>
          </w:tcPr>
          <w:p w14:paraId="24398D3C" w14:textId="3B80D3F5" w:rsidR="00D45F5F" w:rsidRPr="00FD40C3" w:rsidRDefault="00D45F5F" w:rsidP="00D45F5F">
            <w:pPr>
              <w:ind w:firstLine="0"/>
              <w:jc w:val="center"/>
            </w:pPr>
            <w:r w:rsidRPr="00FD40C3">
              <w:lastRenderedPageBreak/>
              <w:t>4</w:t>
            </w:r>
          </w:p>
        </w:tc>
        <w:tc>
          <w:tcPr>
            <w:tcW w:w="1620" w:type="dxa"/>
            <w:noWrap/>
            <w:hideMark/>
          </w:tcPr>
          <w:p w14:paraId="4724A50F" w14:textId="19992BFF" w:rsidR="00D45F5F" w:rsidRPr="00FD40C3" w:rsidRDefault="00D45F5F" w:rsidP="00C276D6">
            <w:pPr>
              <w:ind w:firstLine="0"/>
            </w:pPr>
            <w:r w:rsidRPr="00FD40C3">
              <w:t>Ayu Nulantika S.Pd</w:t>
            </w:r>
          </w:p>
        </w:tc>
        <w:tc>
          <w:tcPr>
            <w:tcW w:w="900" w:type="dxa"/>
            <w:noWrap/>
            <w:hideMark/>
          </w:tcPr>
          <w:p w14:paraId="63DD18D3" w14:textId="77777777" w:rsidR="00D45F5F" w:rsidRPr="00FD40C3" w:rsidRDefault="00D45F5F" w:rsidP="00C276D6">
            <w:pPr>
              <w:ind w:firstLine="0"/>
              <w:jc w:val="center"/>
            </w:pPr>
            <w:r w:rsidRPr="00FD40C3">
              <w:t>Guru</w:t>
            </w:r>
          </w:p>
        </w:tc>
        <w:tc>
          <w:tcPr>
            <w:tcW w:w="522" w:type="dxa"/>
            <w:noWrap/>
            <w:vAlign w:val="center"/>
            <w:hideMark/>
          </w:tcPr>
          <w:p w14:paraId="340E3177" w14:textId="745447F7" w:rsidR="00D45F5F" w:rsidRPr="00FD40C3" w:rsidRDefault="00D45F5F" w:rsidP="00C276D6">
            <w:pPr>
              <w:ind w:firstLine="0"/>
              <w:jc w:val="center"/>
            </w:pPr>
            <w:r w:rsidRPr="00FD40C3">
              <w:rPr>
                <w:color w:val="000000"/>
              </w:rPr>
              <w:t>3</w:t>
            </w:r>
          </w:p>
        </w:tc>
        <w:tc>
          <w:tcPr>
            <w:tcW w:w="522" w:type="dxa"/>
            <w:noWrap/>
            <w:vAlign w:val="center"/>
            <w:hideMark/>
          </w:tcPr>
          <w:p w14:paraId="1F8C81C4" w14:textId="6EDD8A28" w:rsidR="00D45F5F" w:rsidRPr="00FD40C3" w:rsidRDefault="00D45F5F" w:rsidP="00C276D6">
            <w:pPr>
              <w:ind w:firstLine="0"/>
              <w:jc w:val="center"/>
            </w:pPr>
            <w:r w:rsidRPr="00FD40C3">
              <w:rPr>
                <w:color w:val="000000"/>
              </w:rPr>
              <w:t>3</w:t>
            </w:r>
          </w:p>
        </w:tc>
        <w:tc>
          <w:tcPr>
            <w:tcW w:w="522" w:type="dxa"/>
            <w:noWrap/>
            <w:vAlign w:val="center"/>
            <w:hideMark/>
          </w:tcPr>
          <w:p w14:paraId="6C5B0661" w14:textId="5251CCBB" w:rsidR="00D45F5F" w:rsidRPr="00FD40C3" w:rsidRDefault="00D45F5F" w:rsidP="00C276D6">
            <w:pPr>
              <w:ind w:firstLine="0"/>
              <w:jc w:val="center"/>
            </w:pPr>
            <w:r w:rsidRPr="00FD40C3">
              <w:rPr>
                <w:color w:val="000000"/>
              </w:rPr>
              <w:t>3</w:t>
            </w:r>
          </w:p>
        </w:tc>
        <w:tc>
          <w:tcPr>
            <w:tcW w:w="522" w:type="dxa"/>
            <w:noWrap/>
            <w:vAlign w:val="center"/>
            <w:hideMark/>
          </w:tcPr>
          <w:p w14:paraId="7B10B0B2" w14:textId="46C42C24" w:rsidR="00D45F5F" w:rsidRPr="00FD40C3" w:rsidRDefault="00D45F5F" w:rsidP="00C276D6">
            <w:pPr>
              <w:ind w:firstLine="0"/>
              <w:jc w:val="center"/>
            </w:pPr>
            <w:r w:rsidRPr="00FD40C3">
              <w:rPr>
                <w:color w:val="000000"/>
              </w:rPr>
              <w:t>4</w:t>
            </w:r>
          </w:p>
        </w:tc>
        <w:tc>
          <w:tcPr>
            <w:tcW w:w="522" w:type="dxa"/>
            <w:noWrap/>
            <w:vAlign w:val="center"/>
            <w:hideMark/>
          </w:tcPr>
          <w:p w14:paraId="4A578770" w14:textId="5EAC795C" w:rsidR="00D45F5F" w:rsidRPr="00FD40C3" w:rsidRDefault="00D45F5F" w:rsidP="00C276D6">
            <w:pPr>
              <w:ind w:firstLine="0"/>
              <w:jc w:val="center"/>
            </w:pPr>
            <w:r w:rsidRPr="00FD40C3">
              <w:rPr>
                <w:color w:val="000000"/>
              </w:rPr>
              <w:t>4</w:t>
            </w:r>
          </w:p>
        </w:tc>
        <w:tc>
          <w:tcPr>
            <w:tcW w:w="522" w:type="dxa"/>
            <w:noWrap/>
            <w:vAlign w:val="center"/>
            <w:hideMark/>
          </w:tcPr>
          <w:p w14:paraId="1AF3A763" w14:textId="5D1FECB2" w:rsidR="00D45F5F" w:rsidRPr="00FD40C3" w:rsidRDefault="00D45F5F" w:rsidP="00C276D6">
            <w:pPr>
              <w:ind w:firstLine="0"/>
              <w:jc w:val="center"/>
            </w:pPr>
            <w:r w:rsidRPr="00FD40C3">
              <w:rPr>
                <w:color w:val="000000"/>
              </w:rPr>
              <w:t>2</w:t>
            </w:r>
          </w:p>
        </w:tc>
        <w:tc>
          <w:tcPr>
            <w:tcW w:w="522" w:type="dxa"/>
            <w:noWrap/>
            <w:vAlign w:val="center"/>
            <w:hideMark/>
          </w:tcPr>
          <w:p w14:paraId="10693053" w14:textId="1B94CA8D" w:rsidR="00D45F5F" w:rsidRPr="00FD40C3" w:rsidRDefault="00D45F5F" w:rsidP="00C276D6">
            <w:pPr>
              <w:ind w:firstLine="0"/>
              <w:jc w:val="center"/>
            </w:pPr>
            <w:r w:rsidRPr="00FD40C3">
              <w:rPr>
                <w:color w:val="000000"/>
              </w:rPr>
              <w:t>3</w:t>
            </w:r>
          </w:p>
        </w:tc>
        <w:tc>
          <w:tcPr>
            <w:tcW w:w="522" w:type="dxa"/>
            <w:noWrap/>
            <w:vAlign w:val="center"/>
            <w:hideMark/>
          </w:tcPr>
          <w:p w14:paraId="2E6F8BD6" w14:textId="370B9297" w:rsidR="00D45F5F" w:rsidRPr="00FD40C3" w:rsidRDefault="00D45F5F" w:rsidP="00C276D6">
            <w:pPr>
              <w:ind w:firstLine="0"/>
              <w:jc w:val="center"/>
            </w:pPr>
            <w:r w:rsidRPr="00FD40C3">
              <w:rPr>
                <w:color w:val="000000"/>
              </w:rPr>
              <w:t>4</w:t>
            </w:r>
          </w:p>
        </w:tc>
        <w:tc>
          <w:tcPr>
            <w:tcW w:w="522" w:type="dxa"/>
            <w:noWrap/>
            <w:vAlign w:val="center"/>
            <w:hideMark/>
          </w:tcPr>
          <w:p w14:paraId="0854669D" w14:textId="6C2EB086" w:rsidR="00D45F5F" w:rsidRPr="00FD40C3" w:rsidRDefault="00D45F5F" w:rsidP="00C276D6">
            <w:pPr>
              <w:ind w:firstLine="0"/>
              <w:jc w:val="center"/>
            </w:pPr>
            <w:r w:rsidRPr="00FD40C3">
              <w:rPr>
                <w:color w:val="000000"/>
              </w:rPr>
              <w:t>3</w:t>
            </w:r>
          </w:p>
        </w:tc>
        <w:tc>
          <w:tcPr>
            <w:tcW w:w="522" w:type="dxa"/>
            <w:noWrap/>
            <w:vAlign w:val="center"/>
            <w:hideMark/>
          </w:tcPr>
          <w:p w14:paraId="28F14EA8" w14:textId="14CC45FE" w:rsidR="00D45F5F" w:rsidRPr="00FD40C3" w:rsidRDefault="00D45F5F" w:rsidP="00C276D6">
            <w:pPr>
              <w:ind w:firstLine="0"/>
              <w:jc w:val="center"/>
            </w:pPr>
            <w:r w:rsidRPr="00FD40C3">
              <w:rPr>
                <w:color w:val="000000"/>
              </w:rPr>
              <w:t>3</w:t>
            </w:r>
          </w:p>
        </w:tc>
      </w:tr>
      <w:tr w:rsidR="00D45F5F" w:rsidRPr="00FD40C3" w14:paraId="6804CA33" w14:textId="77777777" w:rsidTr="00CB48E6">
        <w:trPr>
          <w:trHeight w:val="300"/>
        </w:trPr>
        <w:tc>
          <w:tcPr>
            <w:tcW w:w="558" w:type="dxa"/>
          </w:tcPr>
          <w:p w14:paraId="4FFF5DA1" w14:textId="58501FDD" w:rsidR="00D45F5F" w:rsidRPr="00FD40C3" w:rsidRDefault="00D45F5F" w:rsidP="00D45F5F">
            <w:pPr>
              <w:ind w:firstLine="0"/>
              <w:jc w:val="center"/>
            </w:pPr>
            <w:r w:rsidRPr="00FD40C3">
              <w:t>5</w:t>
            </w:r>
          </w:p>
        </w:tc>
        <w:tc>
          <w:tcPr>
            <w:tcW w:w="1620" w:type="dxa"/>
            <w:noWrap/>
            <w:hideMark/>
          </w:tcPr>
          <w:p w14:paraId="191A1DC4" w14:textId="4EEC0818" w:rsidR="00D45F5F" w:rsidRPr="00FD40C3" w:rsidRDefault="00D45F5F" w:rsidP="00C276D6">
            <w:pPr>
              <w:ind w:firstLine="0"/>
            </w:pPr>
            <w:r w:rsidRPr="00FD40C3">
              <w:t>Ahmad Arfandi, S.Kom</w:t>
            </w:r>
          </w:p>
        </w:tc>
        <w:tc>
          <w:tcPr>
            <w:tcW w:w="900" w:type="dxa"/>
            <w:noWrap/>
            <w:hideMark/>
          </w:tcPr>
          <w:p w14:paraId="19F4AECA" w14:textId="77777777" w:rsidR="00D45F5F" w:rsidRPr="00FD40C3" w:rsidRDefault="00D45F5F" w:rsidP="00C276D6">
            <w:pPr>
              <w:ind w:firstLine="0"/>
              <w:jc w:val="center"/>
            </w:pPr>
            <w:r w:rsidRPr="00FD40C3">
              <w:t>Guru</w:t>
            </w:r>
          </w:p>
        </w:tc>
        <w:tc>
          <w:tcPr>
            <w:tcW w:w="522" w:type="dxa"/>
            <w:noWrap/>
            <w:vAlign w:val="center"/>
            <w:hideMark/>
          </w:tcPr>
          <w:p w14:paraId="5AE232E7" w14:textId="26EA9860" w:rsidR="00D45F5F" w:rsidRPr="00FD40C3" w:rsidRDefault="00D45F5F" w:rsidP="00C276D6">
            <w:pPr>
              <w:ind w:firstLine="0"/>
              <w:jc w:val="center"/>
            </w:pPr>
            <w:r w:rsidRPr="00FD40C3">
              <w:rPr>
                <w:color w:val="000000"/>
              </w:rPr>
              <w:t>3</w:t>
            </w:r>
          </w:p>
        </w:tc>
        <w:tc>
          <w:tcPr>
            <w:tcW w:w="522" w:type="dxa"/>
            <w:noWrap/>
            <w:vAlign w:val="center"/>
            <w:hideMark/>
          </w:tcPr>
          <w:p w14:paraId="32C7B89C" w14:textId="26AC2A2C" w:rsidR="00D45F5F" w:rsidRPr="00FD40C3" w:rsidRDefault="00D45F5F" w:rsidP="00C276D6">
            <w:pPr>
              <w:ind w:firstLine="0"/>
              <w:jc w:val="center"/>
            </w:pPr>
            <w:r w:rsidRPr="00FD40C3">
              <w:rPr>
                <w:color w:val="000000"/>
              </w:rPr>
              <w:t>4</w:t>
            </w:r>
          </w:p>
        </w:tc>
        <w:tc>
          <w:tcPr>
            <w:tcW w:w="522" w:type="dxa"/>
            <w:noWrap/>
            <w:vAlign w:val="center"/>
            <w:hideMark/>
          </w:tcPr>
          <w:p w14:paraId="330219B5" w14:textId="202C0E9B" w:rsidR="00D45F5F" w:rsidRPr="00FD40C3" w:rsidRDefault="00D45F5F" w:rsidP="00C276D6">
            <w:pPr>
              <w:ind w:firstLine="0"/>
              <w:jc w:val="center"/>
            </w:pPr>
            <w:r w:rsidRPr="00FD40C3">
              <w:rPr>
                <w:color w:val="000000"/>
              </w:rPr>
              <w:t>4</w:t>
            </w:r>
          </w:p>
        </w:tc>
        <w:tc>
          <w:tcPr>
            <w:tcW w:w="522" w:type="dxa"/>
            <w:noWrap/>
            <w:vAlign w:val="center"/>
            <w:hideMark/>
          </w:tcPr>
          <w:p w14:paraId="72A0F0D8" w14:textId="0930323A" w:rsidR="00D45F5F" w:rsidRPr="00FD40C3" w:rsidRDefault="00D45F5F" w:rsidP="00C276D6">
            <w:pPr>
              <w:ind w:firstLine="0"/>
              <w:jc w:val="center"/>
            </w:pPr>
            <w:r w:rsidRPr="00FD40C3">
              <w:rPr>
                <w:color w:val="000000"/>
              </w:rPr>
              <w:t>4</w:t>
            </w:r>
          </w:p>
        </w:tc>
        <w:tc>
          <w:tcPr>
            <w:tcW w:w="522" w:type="dxa"/>
            <w:noWrap/>
            <w:vAlign w:val="center"/>
            <w:hideMark/>
          </w:tcPr>
          <w:p w14:paraId="2344823C" w14:textId="39665830" w:rsidR="00D45F5F" w:rsidRPr="00FD40C3" w:rsidRDefault="00D45F5F" w:rsidP="00C276D6">
            <w:pPr>
              <w:ind w:firstLine="0"/>
              <w:jc w:val="center"/>
            </w:pPr>
            <w:r w:rsidRPr="00FD40C3">
              <w:rPr>
                <w:color w:val="000000"/>
              </w:rPr>
              <w:t>3</w:t>
            </w:r>
          </w:p>
        </w:tc>
        <w:tc>
          <w:tcPr>
            <w:tcW w:w="522" w:type="dxa"/>
            <w:noWrap/>
            <w:vAlign w:val="center"/>
            <w:hideMark/>
          </w:tcPr>
          <w:p w14:paraId="164503B4" w14:textId="2FD9748F" w:rsidR="00D45F5F" w:rsidRPr="00FD40C3" w:rsidRDefault="00D45F5F" w:rsidP="00C276D6">
            <w:pPr>
              <w:ind w:firstLine="0"/>
              <w:jc w:val="center"/>
            </w:pPr>
            <w:r w:rsidRPr="00FD40C3">
              <w:rPr>
                <w:color w:val="000000"/>
              </w:rPr>
              <w:t>3</w:t>
            </w:r>
          </w:p>
        </w:tc>
        <w:tc>
          <w:tcPr>
            <w:tcW w:w="522" w:type="dxa"/>
            <w:noWrap/>
            <w:vAlign w:val="center"/>
            <w:hideMark/>
          </w:tcPr>
          <w:p w14:paraId="70ABC3F0" w14:textId="3172A521" w:rsidR="00D45F5F" w:rsidRPr="00FD40C3" w:rsidRDefault="00D45F5F" w:rsidP="00C276D6">
            <w:pPr>
              <w:ind w:firstLine="0"/>
              <w:jc w:val="center"/>
            </w:pPr>
            <w:r w:rsidRPr="00FD40C3">
              <w:rPr>
                <w:color w:val="000000"/>
              </w:rPr>
              <w:t>4</w:t>
            </w:r>
          </w:p>
        </w:tc>
        <w:tc>
          <w:tcPr>
            <w:tcW w:w="522" w:type="dxa"/>
            <w:noWrap/>
            <w:vAlign w:val="center"/>
            <w:hideMark/>
          </w:tcPr>
          <w:p w14:paraId="0888CD32" w14:textId="271E1CBE" w:rsidR="00D45F5F" w:rsidRPr="00FD40C3" w:rsidRDefault="00D45F5F" w:rsidP="00C276D6">
            <w:pPr>
              <w:ind w:firstLine="0"/>
              <w:jc w:val="center"/>
            </w:pPr>
            <w:r w:rsidRPr="00FD40C3">
              <w:rPr>
                <w:color w:val="000000"/>
              </w:rPr>
              <w:t>3</w:t>
            </w:r>
          </w:p>
        </w:tc>
        <w:tc>
          <w:tcPr>
            <w:tcW w:w="522" w:type="dxa"/>
            <w:noWrap/>
            <w:vAlign w:val="center"/>
            <w:hideMark/>
          </w:tcPr>
          <w:p w14:paraId="0334A626" w14:textId="6B31F511" w:rsidR="00D45F5F" w:rsidRPr="00FD40C3" w:rsidRDefault="00D45F5F" w:rsidP="00C276D6">
            <w:pPr>
              <w:ind w:firstLine="0"/>
              <w:jc w:val="center"/>
            </w:pPr>
            <w:r w:rsidRPr="00FD40C3">
              <w:rPr>
                <w:color w:val="000000"/>
              </w:rPr>
              <w:t>4</w:t>
            </w:r>
          </w:p>
        </w:tc>
        <w:tc>
          <w:tcPr>
            <w:tcW w:w="522" w:type="dxa"/>
            <w:noWrap/>
            <w:vAlign w:val="center"/>
            <w:hideMark/>
          </w:tcPr>
          <w:p w14:paraId="15D6AF03" w14:textId="123F7B0B" w:rsidR="00D45F5F" w:rsidRPr="00FD40C3" w:rsidRDefault="00D45F5F" w:rsidP="00C276D6">
            <w:pPr>
              <w:ind w:firstLine="0"/>
              <w:jc w:val="center"/>
            </w:pPr>
            <w:r w:rsidRPr="00FD40C3">
              <w:rPr>
                <w:color w:val="000000"/>
              </w:rPr>
              <w:t>2</w:t>
            </w:r>
          </w:p>
        </w:tc>
      </w:tr>
      <w:tr w:rsidR="00D45F5F" w:rsidRPr="00FD40C3" w14:paraId="73C6ABBE" w14:textId="77777777" w:rsidTr="00CB48E6">
        <w:trPr>
          <w:trHeight w:val="300"/>
        </w:trPr>
        <w:tc>
          <w:tcPr>
            <w:tcW w:w="558" w:type="dxa"/>
          </w:tcPr>
          <w:p w14:paraId="30262FAB" w14:textId="14E35487" w:rsidR="00D45F5F" w:rsidRPr="00FD40C3" w:rsidRDefault="00D45F5F" w:rsidP="00D45F5F">
            <w:pPr>
              <w:ind w:firstLine="0"/>
              <w:jc w:val="center"/>
            </w:pPr>
            <w:r w:rsidRPr="00FD40C3">
              <w:t>6</w:t>
            </w:r>
          </w:p>
        </w:tc>
        <w:tc>
          <w:tcPr>
            <w:tcW w:w="1620" w:type="dxa"/>
            <w:noWrap/>
            <w:hideMark/>
          </w:tcPr>
          <w:p w14:paraId="1ACDFBA5" w14:textId="12B7CC52" w:rsidR="00D45F5F" w:rsidRPr="00FD40C3" w:rsidRDefault="00D45F5F" w:rsidP="00C276D6">
            <w:pPr>
              <w:ind w:firstLine="0"/>
            </w:pPr>
            <w:r w:rsidRPr="00FD40C3">
              <w:t>Virgawaty Dewy, S.Pd</w:t>
            </w:r>
          </w:p>
        </w:tc>
        <w:tc>
          <w:tcPr>
            <w:tcW w:w="900" w:type="dxa"/>
            <w:noWrap/>
            <w:hideMark/>
          </w:tcPr>
          <w:p w14:paraId="6B3B98BE" w14:textId="77777777" w:rsidR="00D45F5F" w:rsidRPr="00FD40C3" w:rsidRDefault="00D45F5F" w:rsidP="00C276D6">
            <w:pPr>
              <w:ind w:firstLine="0"/>
              <w:jc w:val="center"/>
            </w:pPr>
            <w:r w:rsidRPr="00FD40C3">
              <w:t>Guru</w:t>
            </w:r>
          </w:p>
        </w:tc>
        <w:tc>
          <w:tcPr>
            <w:tcW w:w="522" w:type="dxa"/>
            <w:noWrap/>
            <w:vAlign w:val="center"/>
            <w:hideMark/>
          </w:tcPr>
          <w:p w14:paraId="685FACE1" w14:textId="0AB87306" w:rsidR="00D45F5F" w:rsidRPr="00FD40C3" w:rsidRDefault="00D45F5F" w:rsidP="00C276D6">
            <w:pPr>
              <w:ind w:firstLine="0"/>
              <w:jc w:val="center"/>
            </w:pPr>
            <w:r w:rsidRPr="00FD40C3">
              <w:rPr>
                <w:color w:val="000000"/>
              </w:rPr>
              <w:t>4</w:t>
            </w:r>
          </w:p>
        </w:tc>
        <w:tc>
          <w:tcPr>
            <w:tcW w:w="522" w:type="dxa"/>
            <w:noWrap/>
            <w:vAlign w:val="center"/>
            <w:hideMark/>
          </w:tcPr>
          <w:p w14:paraId="39781752" w14:textId="5A014DA1" w:rsidR="00D45F5F" w:rsidRPr="00FD40C3" w:rsidRDefault="00D45F5F" w:rsidP="00C276D6">
            <w:pPr>
              <w:ind w:firstLine="0"/>
              <w:jc w:val="center"/>
            </w:pPr>
            <w:r w:rsidRPr="00FD40C3">
              <w:rPr>
                <w:color w:val="000000"/>
              </w:rPr>
              <w:t>3</w:t>
            </w:r>
          </w:p>
        </w:tc>
        <w:tc>
          <w:tcPr>
            <w:tcW w:w="522" w:type="dxa"/>
            <w:noWrap/>
            <w:vAlign w:val="center"/>
            <w:hideMark/>
          </w:tcPr>
          <w:p w14:paraId="4F2367A0" w14:textId="0D28B9A6" w:rsidR="00D45F5F" w:rsidRPr="00FD40C3" w:rsidRDefault="00D45F5F" w:rsidP="00C276D6">
            <w:pPr>
              <w:ind w:firstLine="0"/>
              <w:jc w:val="center"/>
            </w:pPr>
            <w:r w:rsidRPr="00FD40C3">
              <w:rPr>
                <w:color w:val="000000"/>
              </w:rPr>
              <w:t>4</w:t>
            </w:r>
          </w:p>
        </w:tc>
        <w:tc>
          <w:tcPr>
            <w:tcW w:w="522" w:type="dxa"/>
            <w:noWrap/>
            <w:vAlign w:val="center"/>
            <w:hideMark/>
          </w:tcPr>
          <w:p w14:paraId="1C4B3FDE" w14:textId="7B28502F" w:rsidR="00D45F5F" w:rsidRPr="00FD40C3" w:rsidRDefault="00D45F5F" w:rsidP="00C276D6">
            <w:pPr>
              <w:ind w:firstLine="0"/>
              <w:jc w:val="center"/>
            </w:pPr>
            <w:r w:rsidRPr="00FD40C3">
              <w:rPr>
                <w:color w:val="000000"/>
              </w:rPr>
              <w:t>4</w:t>
            </w:r>
          </w:p>
        </w:tc>
        <w:tc>
          <w:tcPr>
            <w:tcW w:w="522" w:type="dxa"/>
            <w:noWrap/>
            <w:vAlign w:val="center"/>
            <w:hideMark/>
          </w:tcPr>
          <w:p w14:paraId="0DDDD9DB" w14:textId="0E9BDCDB" w:rsidR="00D45F5F" w:rsidRPr="00FD40C3" w:rsidRDefault="00D45F5F" w:rsidP="00C276D6">
            <w:pPr>
              <w:ind w:firstLine="0"/>
              <w:jc w:val="center"/>
            </w:pPr>
            <w:r w:rsidRPr="00FD40C3">
              <w:rPr>
                <w:color w:val="000000"/>
              </w:rPr>
              <w:t>3</w:t>
            </w:r>
          </w:p>
        </w:tc>
        <w:tc>
          <w:tcPr>
            <w:tcW w:w="522" w:type="dxa"/>
            <w:noWrap/>
            <w:vAlign w:val="center"/>
            <w:hideMark/>
          </w:tcPr>
          <w:p w14:paraId="12FB4E80" w14:textId="6C3ABFC1" w:rsidR="00D45F5F" w:rsidRPr="00FD40C3" w:rsidRDefault="00D45F5F" w:rsidP="00C276D6">
            <w:pPr>
              <w:ind w:firstLine="0"/>
              <w:jc w:val="center"/>
            </w:pPr>
            <w:r w:rsidRPr="00FD40C3">
              <w:rPr>
                <w:color w:val="000000"/>
              </w:rPr>
              <w:t>2</w:t>
            </w:r>
          </w:p>
        </w:tc>
        <w:tc>
          <w:tcPr>
            <w:tcW w:w="522" w:type="dxa"/>
            <w:noWrap/>
            <w:vAlign w:val="center"/>
            <w:hideMark/>
          </w:tcPr>
          <w:p w14:paraId="4DFF30DB" w14:textId="0BEC0EB2" w:rsidR="00D45F5F" w:rsidRPr="00FD40C3" w:rsidRDefault="00D45F5F" w:rsidP="00C276D6">
            <w:pPr>
              <w:ind w:firstLine="0"/>
              <w:jc w:val="center"/>
            </w:pPr>
            <w:r w:rsidRPr="00FD40C3">
              <w:rPr>
                <w:color w:val="000000"/>
              </w:rPr>
              <w:t>2</w:t>
            </w:r>
          </w:p>
        </w:tc>
        <w:tc>
          <w:tcPr>
            <w:tcW w:w="522" w:type="dxa"/>
            <w:noWrap/>
            <w:vAlign w:val="center"/>
            <w:hideMark/>
          </w:tcPr>
          <w:p w14:paraId="52022FC7" w14:textId="67FC15D7" w:rsidR="00D45F5F" w:rsidRPr="00FD40C3" w:rsidRDefault="00D45F5F" w:rsidP="00C276D6">
            <w:pPr>
              <w:ind w:firstLine="0"/>
              <w:jc w:val="center"/>
            </w:pPr>
            <w:r w:rsidRPr="00FD40C3">
              <w:rPr>
                <w:color w:val="000000"/>
              </w:rPr>
              <w:t>4</w:t>
            </w:r>
          </w:p>
        </w:tc>
        <w:tc>
          <w:tcPr>
            <w:tcW w:w="522" w:type="dxa"/>
            <w:noWrap/>
            <w:vAlign w:val="center"/>
            <w:hideMark/>
          </w:tcPr>
          <w:p w14:paraId="38EFC68D" w14:textId="18556AA3" w:rsidR="00D45F5F" w:rsidRPr="00FD40C3" w:rsidRDefault="00D45F5F" w:rsidP="00C276D6">
            <w:pPr>
              <w:ind w:firstLine="0"/>
              <w:jc w:val="center"/>
            </w:pPr>
            <w:r w:rsidRPr="00FD40C3">
              <w:rPr>
                <w:color w:val="000000"/>
              </w:rPr>
              <w:t>3</w:t>
            </w:r>
          </w:p>
        </w:tc>
        <w:tc>
          <w:tcPr>
            <w:tcW w:w="522" w:type="dxa"/>
            <w:noWrap/>
            <w:vAlign w:val="center"/>
            <w:hideMark/>
          </w:tcPr>
          <w:p w14:paraId="61A0E038" w14:textId="3E148B2D" w:rsidR="00D45F5F" w:rsidRPr="00FD40C3" w:rsidRDefault="00D45F5F" w:rsidP="00C276D6">
            <w:pPr>
              <w:ind w:firstLine="0"/>
              <w:jc w:val="center"/>
            </w:pPr>
            <w:r w:rsidRPr="00FD40C3">
              <w:rPr>
                <w:color w:val="000000"/>
              </w:rPr>
              <w:t>4</w:t>
            </w:r>
          </w:p>
        </w:tc>
      </w:tr>
      <w:tr w:rsidR="00D45F5F" w:rsidRPr="00FD40C3" w14:paraId="4455B239" w14:textId="77777777" w:rsidTr="00CB48E6">
        <w:trPr>
          <w:trHeight w:val="300"/>
        </w:trPr>
        <w:tc>
          <w:tcPr>
            <w:tcW w:w="558" w:type="dxa"/>
          </w:tcPr>
          <w:p w14:paraId="3E5F4493" w14:textId="702E8074" w:rsidR="00D45F5F" w:rsidRPr="00FD40C3" w:rsidRDefault="00D45F5F" w:rsidP="00D45F5F">
            <w:pPr>
              <w:ind w:firstLine="0"/>
              <w:jc w:val="center"/>
            </w:pPr>
            <w:r w:rsidRPr="00FD40C3">
              <w:t>7</w:t>
            </w:r>
          </w:p>
        </w:tc>
        <w:tc>
          <w:tcPr>
            <w:tcW w:w="1620" w:type="dxa"/>
            <w:noWrap/>
            <w:hideMark/>
          </w:tcPr>
          <w:p w14:paraId="27B78B57" w14:textId="43FF90B5" w:rsidR="00D45F5F" w:rsidRPr="00FD40C3" w:rsidRDefault="00D45F5F" w:rsidP="00C276D6">
            <w:pPr>
              <w:ind w:firstLine="0"/>
            </w:pPr>
            <w:r w:rsidRPr="00FD40C3">
              <w:t>Isma Nurfitriah, S.Pd</w:t>
            </w:r>
          </w:p>
        </w:tc>
        <w:tc>
          <w:tcPr>
            <w:tcW w:w="900" w:type="dxa"/>
            <w:noWrap/>
            <w:hideMark/>
          </w:tcPr>
          <w:p w14:paraId="47695110" w14:textId="77777777" w:rsidR="00D45F5F" w:rsidRPr="00FD40C3" w:rsidRDefault="00D45F5F" w:rsidP="00C276D6">
            <w:pPr>
              <w:ind w:firstLine="0"/>
              <w:jc w:val="center"/>
            </w:pPr>
            <w:r w:rsidRPr="00FD40C3">
              <w:t>Guru</w:t>
            </w:r>
          </w:p>
        </w:tc>
        <w:tc>
          <w:tcPr>
            <w:tcW w:w="522" w:type="dxa"/>
            <w:noWrap/>
            <w:vAlign w:val="center"/>
            <w:hideMark/>
          </w:tcPr>
          <w:p w14:paraId="2E579F17" w14:textId="7623ADE2" w:rsidR="00D45F5F" w:rsidRPr="00FD40C3" w:rsidRDefault="00D45F5F" w:rsidP="00C276D6">
            <w:pPr>
              <w:ind w:firstLine="0"/>
              <w:jc w:val="center"/>
            </w:pPr>
            <w:r w:rsidRPr="00FD40C3">
              <w:rPr>
                <w:color w:val="000000"/>
              </w:rPr>
              <w:t>3</w:t>
            </w:r>
          </w:p>
        </w:tc>
        <w:tc>
          <w:tcPr>
            <w:tcW w:w="522" w:type="dxa"/>
            <w:noWrap/>
            <w:vAlign w:val="center"/>
            <w:hideMark/>
          </w:tcPr>
          <w:p w14:paraId="727F0BBF" w14:textId="1C58F6E1" w:rsidR="00D45F5F" w:rsidRPr="00FD40C3" w:rsidRDefault="00D45F5F" w:rsidP="00C276D6">
            <w:pPr>
              <w:ind w:firstLine="0"/>
              <w:jc w:val="center"/>
            </w:pPr>
            <w:r w:rsidRPr="00FD40C3">
              <w:rPr>
                <w:color w:val="000000"/>
              </w:rPr>
              <w:t>2</w:t>
            </w:r>
          </w:p>
        </w:tc>
        <w:tc>
          <w:tcPr>
            <w:tcW w:w="522" w:type="dxa"/>
            <w:noWrap/>
            <w:vAlign w:val="center"/>
            <w:hideMark/>
          </w:tcPr>
          <w:p w14:paraId="0EF288CA" w14:textId="585F33BF" w:rsidR="00D45F5F" w:rsidRPr="00FD40C3" w:rsidRDefault="00D45F5F" w:rsidP="00C276D6">
            <w:pPr>
              <w:ind w:firstLine="0"/>
              <w:jc w:val="center"/>
            </w:pPr>
            <w:r w:rsidRPr="00FD40C3">
              <w:rPr>
                <w:color w:val="000000"/>
              </w:rPr>
              <w:t>4</w:t>
            </w:r>
          </w:p>
        </w:tc>
        <w:tc>
          <w:tcPr>
            <w:tcW w:w="522" w:type="dxa"/>
            <w:noWrap/>
            <w:vAlign w:val="center"/>
            <w:hideMark/>
          </w:tcPr>
          <w:p w14:paraId="09765E2A" w14:textId="5ADE5318" w:rsidR="00D45F5F" w:rsidRPr="00FD40C3" w:rsidRDefault="00D45F5F" w:rsidP="00C276D6">
            <w:pPr>
              <w:ind w:firstLine="0"/>
              <w:jc w:val="center"/>
            </w:pPr>
            <w:r w:rsidRPr="00FD40C3">
              <w:rPr>
                <w:color w:val="000000"/>
              </w:rPr>
              <w:t>3</w:t>
            </w:r>
          </w:p>
        </w:tc>
        <w:tc>
          <w:tcPr>
            <w:tcW w:w="522" w:type="dxa"/>
            <w:noWrap/>
            <w:vAlign w:val="center"/>
            <w:hideMark/>
          </w:tcPr>
          <w:p w14:paraId="1D072E40" w14:textId="49CF7544" w:rsidR="00D45F5F" w:rsidRPr="00FD40C3" w:rsidRDefault="00D45F5F" w:rsidP="00C276D6">
            <w:pPr>
              <w:ind w:firstLine="0"/>
              <w:jc w:val="center"/>
            </w:pPr>
            <w:r w:rsidRPr="00FD40C3">
              <w:rPr>
                <w:color w:val="000000"/>
              </w:rPr>
              <w:t>4</w:t>
            </w:r>
          </w:p>
        </w:tc>
        <w:tc>
          <w:tcPr>
            <w:tcW w:w="522" w:type="dxa"/>
            <w:noWrap/>
            <w:vAlign w:val="center"/>
            <w:hideMark/>
          </w:tcPr>
          <w:p w14:paraId="3786218C" w14:textId="49456261" w:rsidR="00D45F5F" w:rsidRPr="00FD40C3" w:rsidRDefault="00D45F5F" w:rsidP="00C276D6">
            <w:pPr>
              <w:ind w:firstLine="0"/>
              <w:jc w:val="center"/>
            </w:pPr>
            <w:r w:rsidRPr="00FD40C3">
              <w:rPr>
                <w:color w:val="000000"/>
              </w:rPr>
              <w:t>3</w:t>
            </w:r>
          </w:p>
        </w:tc>
        <w:tc>
          <w:tcPr>
            <w:tcW w:w="522" w:type="dxa"/>
            <w:noWrap/>
            <w:vAlign w:val="center"/>
            <w:hideMark/>
          </w:tcPr>
          <w:p w14:paraId="2FC1B899" w14:textId="640FD3DB" w:rsidR="00D45F5F" w:rsidRPr="00FD40C3" w:rsidRDefault="00D45F5F" w:rsidP="00C276D6">
            <w:pPr>
              <w:ind w:firstLine="0"/>
              <w:jc w:val="center"/>
            </w:pPr>
            <w:r w:rsidRPr="00FD40C3">
              <w:rPr>
                <w:color w:val="000000"/>
              </w:rPr>
              <w:t>3</w:t>
            </w:r>
          </w:p>
        </w:tc>
        <w:tc>
          <w:tcPr>
            <w:tcW w:w="522" w:type="dxa"/>
            <w:noWrap/>
            <w:vAlign w:val="center"/>
            <w:hideMark/>
          </w:tcPr>
          <w:p w14:paraId="35D39D06" w14:textId="73AF8685" w:rsidR="00D45F5F" w:rsidRPr="00FD40C3" w:rsidRDefault="00D45F5F" w:rsidP="00C276D6">
            <w:pPr>
              <w:ind w:firstLine="0"/>
              <w:jc w:val="center"/>
            </w:pPr>
            <w:r w:rsidRPr="00FD40C3">
              <w:rPr>
                <w:color w:val="000000"/>
              </w:rPr>
              <w:t>4</w:t>
            </w:r>
          </w:p>
        </w:tc>
        <w:tc>
          <w:tcPr>
            <w:tcW w:w="522" w:type="dxa"/>
            <w:noWrap/>
            <w:vAlign w:val="center"/>
            <w:hideMark/>
          </w:tcPr>
          <w:p w14:paraId="123BC80C" w14:textId="3A3E3946" w:rsidR="00D45F5F" w:rsidRPr="00FD40C3" w:rsidRDefault="00D45F5F" w:rsidP="00C276D6">
            <w:pPr>
              <w:ind w:firstLine="0"/>
              <w:jc w:val="center"/>
            </w:pPr>
            <w:r w:rsidRPr="00FD40C3">
              <w:rPr>
                <w:color w:val="000000"/>
              </w:rPr>
              <w:t>2</w:t>
            </w:r>
          </w:p>
        </w:tc>
        <w:tc>
          <w:tcPr>
            <w:tcW w:w="522" w:type="dxa"/>
            <w:noWrap/>
            <w:vAlign w:val="center"/>
            <w:hideMark/>
          </w:tcPr>
          <w:p w14:paraId="1A76382C" w14:textId="1A82AF37" w:rsidR="00D45F5F" w:rsidRPr="00FD40C3" w:rsidRDefault="00D45F5F" w:rsidP="00C276D6">
            <w:pPr>
              <w:ind w:firstLine="0"/>
              <w:jc w:val="center"/>
            </w:pPr>
            <w:r w:rsidRPr="00FD40C3">
              <w:rPr>
                <w:color w:val="000000"/>
              </w:rPr>
              <w:t>3</w:t>
            </w:r>
          </w:p>
        </w:tc>
      </w:tr>
      <w:tr w:rsidR="00D45F5F" w:rsidRPr="00FD40C3" w14:paraId="08329442" w14:textId="77777777" w:rsidTr="00CB48E6">
        <w:trPr>
          <w:trHeight w:val="300"/>
        </w:trPr>
        <w:tc>
          <w:tcPr>
            <w:tcW w:w="558" w:type="dxa"/>
          </w:tcPr>
          <w:p w14:paraId="2BF4D68B" w14:textId="4302D1EF" w:rsidR="00D45F5F" w:rsidRPr="00FD40C3" w:rsidRDefault="00D45F5F" w:rsidP="00D45F5F">
            <w:pPr>
              <w:ind w:firstLine="0"/>
              <w:jc w:val="center"/>
            </w:pPr>
            <w:r w:rsidRPr="00FD40C3">
              <w:t>8</w:t>
            </w:r>
          </w:p>
        </w:tc>
        <w:tc>
          <w:tcPr>
            <w:tcW w:w="1620" w:type="dxa"/>
            <w:noWrap/>
            <w:hideMark/>
          </w:tcPr>
          <w:p w14:paraId="26A2FE10" w14:textId="67D6868E" w:rsidR="00D45F5F" w:rsidRPr="00FD40C3" w:rsidRDefault="00D45F5F" w:rsidP="00C276D6">
            <w:pPr>
              <w:ind w:firstLine="0"/>
            </w:pPr>
            <w:r w:rsidRPr="00FD40C3">
              <w:t>Renny Noviani Riandy, S.S</w:t>
            </w:r>
          </w:p>
        </w:tc>
        <w:tc>
          <w:tcPr>
            <w:tcW w:w="900" w:type="dxa"/>
            <w:noWrap/>
            <w:hideMark/>
          </w:tcPr>
          <w:p w14:paraId="55F97EFB" w14:textId="77777777" w:rsidR="00D45F5F" w:rsidRPr="00FD40C3" w:rsidRDefault="00D45F5F" w:rsidP="00C276D6">
            <w:pPr>
              <w:ind w:firstLine="0"/>
              <w:jc w:val="center"/>
            </w:pPr>
            <w:r w:rsidRPr="00FD40C3">
              <w:t>Guru</w:t>
            </w:r>
          </w:p>
        </w:tc>
        <w:tc>
          <w:tcPr>
            <w:tcW w:w="522" w:type="dxa"/>
            <w:noWrap/>
            <w:vAlign w:val="center"/>
            <w:hideMark/>
          </w:tcPr>
          <w:p w14:paraId="5F8954D9" w14:textId="6E450EE4" w:rsidR="00D45F5F" w:rsidRPr="00FD40C3" w:rsidRDefault="00D45F5F" w:rsidP="00C276D6">
            <w:pPr>
              <w:ind w:firstLine="0"/>
              <w:jc w:val="center"/>
            </w:pPr>
            <w:r w:rsidRPr="00FD40C3">
              <w:rPr>
                <w:color w:val="000000"/>
              </w:rPr>
              <w:t>4</w:t>
            </w:r>
          </w:p>
        </w:tc>
        <w:tc>
          <w:tcPr>
            <w:tcW w:w="522" w:type="dxa"/>
            <w:noWrap/>
            <w:vAlign w:val="center"/>
            <w:hideMark/>
          </w:tcPr>
          <w:p w14:paraId="3288F7BA" w14:textId="783B5A09" w:rsidR="00D45F5F" w:rsidRPr="00FD40C3" w:rsidRDefault="00D45F5F" w:rsidP="00C276D6">
            <w:pPr>
              <w:ind w:firstLine="0"/>
              <w:jc w:val="center"/>
            </w:pPr>
            <w:r w:rsidRPr="00FD40C3">
              <w:rPr>
                <w:color w:val="000000"/>
              </w:rPr>
              <w:t>4</w:t>
            </w:r>
          </w:p>
        </w:tc>
        <w:tc>
          <w:tcPr>
            <w:tcW w:w="522" w:type="dxa"/>
            <w:noWrap/>
            <w:vAlign w:val="center"/>
            <w:hideMark/>
          </w:tcPr>
          <w:p w14:paraId="4B946DD1" w14:textId="6E9F9263" w:rsidR="00D45F5F" w:rsidRPr="00FD40C3" w:rsidRDefault="00D45F5F" w:rsidP="00C276D6">
            <w:pPr>
              <w:ind w:firstLine="0"/>
              <w:jc w:val="center"/>
            </w:pPr>
            <w:r w:rsidRPr="00FD40C3">
              <w:rPr>
                <w:color w:val="000000"/>
              </w:rPr>
              <w:t>3</w:t>
            </w:r>
          </w:p>
        </w:tc>
        <w:tc>
          <w:tcPr>
            <w:tcW w:w="522" w:type="dxa"/>
            <w:noWrap/>
            <w:vAlign w:val="center"/>
            <w:hideMark/>
          </w:tcPr>
          <w:p w14:paraId="1845BD33" w14:textId="2E32C181" w:rsidR="00D45F5F" w:rsidRPr="00FD40C3" w:rsidRDefault="00D45F5F" w:rsidP="00C276D6">
            <w:pPr>
              <w:ind w:firstLine="0"/>
              <w:jc w:val="center"/>
            </w:pPr>
            <w:r w:rsidRPr="00FD40C3">
              <w:rPr>
                <w:color w:val="000000"/>
              </w:rPr>
              <w:t>4</w:t>
            </w:r>
          </w:p>
        </w:tc>
        <w:tc>
          <w:tcPr>
            <w:tcW w:w="522" w:type="dxa"/>
            <w:noWrap/>
            <w:vAlign w:val="center"/>
            <w:hideMark/>
          </w:tcPr>
          <w:p w14:paraId="467811F0" w14:textId="78879B21" w:rsidR="00D45F5F" w:rsidRPr="00FD40C3" w:rsidRDefault="00D45F5F" w:rsidP="00C276D6">
            <w:pPr>
              <w:ind w:firstLine="0"/>
              <w:jc w:val="center"/>
            </w:pPr>
            <w:r w:rsidRPr="00FD40C3">
              <w:rPr>
                <w:color w:val="000000"/>
              </w:rPr>
              <w:t>4</w:t>
            </w:r>
          </w:p>
        </w:tc>
        <w:tc>
          <w:tcPr>
            <w:tcW w:w="522" w:type="dxa"/>
            <w:noWrap/>
            <w:vAlign w:val="center"/>
            <w:hideMark/>
          </w:tcPr>
          <w:p w14:paraId="0754F7D0" w14:textId="0069BB2C" w:rsidR="00D45F5F" w:rsidRPr="00FD40C3" w:rsidRDefault="00D45F5F" w:rsidP="00C276D6">
            <w:pPr>
              <w:ind w:firstLine="0"/>
              <w:jc w:val="center"/>
            </w:pPr>
            <w:r w:rsidRPr="00FD40C3">
              <w:rPr>
                <w:color w:val="000000"/>
              </w:rPr>
              <w:t>4</w:t>
            </w:r>
          </w:p>
        </w:tc>
        <w:tc>
          <w:tcPr>
            <w:tcW w:w="522" w:type="dxa"/>
            <w:noWrap/>
            <w:vAlign w:val="center"/>
            <w:hideMark/>
          </w:tcPr>
          <w:p w14:paraId="61B38EF2" w14:textId="33B4C54B" w:rsidR="00D45F5F" w:rsidRPr="00FD40C3" w:rsidRDefault="00D45F5F" w:rsidP="00C276D6">
            <w:pPr>
              <w:ind w:firstLine="0"/>
              <w:jc w:val="center"/>
            </w:pPr>
            <w:r w:rsidRPr="00FD40C3">
              <w:rPr>
                <w:color w:val="000000"/>
              </w:rPr>
              <w:t>4</w:t>
            </w:r>
          </w:p>
        </w:tc>
        <w:tc>
          <w:tcPr>
            <w:tcW w:w="522" w:type="dxa"/>
            <w:noWrap/>
            <w:vAlign w:val="center"/>
            <w:hideMark/>
          </w:tcPr>
          <w:p w14:paraId="407FD672" w14:textId="0F43E98C" w:rsidR="00D45F5F" w:rsidRPr="00FD40C3" w:rsidRDefault="00D45F5F" w:rsidP="00C276D6">
            <w:pPr>
              <w:ind w:firstLine="0"/>
              <w:jc w:val="center"/>
            </w:pPr>
            <w:r w:rsidRPr="00FD40C3">
              <w:rPr>
                <w:color w:val="000000"/>
              </w:rPr>
              <w:t>3</w:t>
            </w:r>
          </w:p>
        </w:tc>
        <w:tc>
          <w:tcPr>
            <w:tcW w:w="522" w:type="dxa"/>
            <w:noWrap/>
            <w:vAlign w:val="center"/>
            <w:hideMark/>
          </w:tcPr>
          <w:p w14:paraId="0352A8E9" w14:textId="6DB74DF2" w:rsidR="00D45F5F" w:rsidRPr="00FD40C3" w:rsidRDefault="00D45F5F" w:rsidP="00C276D6">
            <w:pPr>
              <w:ind w:firstLine="0"/>
              <w:jc w:val="center"/>
            </w:pPr>
            <w:r w:rsidRPr="00FD40C3">
              <w:rPr>
                <w:color w:val="000000"/>
              </w:rPr>
              <w:t>4</w:t>
            </w:r>
          </w:p>
        </w:tc>
        <w:tc>
          <w:tcPr>
            <w:tcW w:w="522" w:type="dxa"/>
            <w:noWrap/>
            <w:vAlign w:val="center"/>
            <w:hideMark/>
          </w:tcPr>
          <w:p w14:paraId="1526AFCA" w14:textId="344CE241" w:rsidR="00D45F5F" w:rsidRPr="00FD40C3" w:rsidRDefault="00D45F5F" w:rsidP="00C276D6">
            <w:pPr>
              <w:ind w:firstLine="0"/>
              <w:jc w:val="center"/>
            </w:pPr>
            <w:r w:rsidRPr="00FD40C3">
              <w:rPr>
                <w:color w:val="000000"/>
              </w:rPr>
              <w:t>4</w:t>
            </w:r>
          </w:p>
        </w:tc>
      </w:tr>
      <w:tr w:rsidR="00D45F5F" w:rsidRPr="00FD40C3" w14:paraId="10599C56" w14:textId="77777777" w:rsidTr="00CB48E6">
        <w:trPr>
          <w:trHeight w:val="300"/>
        </w:trPr>
        <w:tc>
          <w:tcPr>
            <w:tcW w:w="558" w:type="dxa"/>
          </w:tcPr>
          <w:p w14:paraId="65A32E11" w14:textId="5E3C97F6" w:rsidR="00D45F5F" w:rsidRPr="00FD40C3" w:rsidRDefault="00D45F5F" w:rsidP="00D45F5F">
            <w:pPr>
              <w:ind w:firstLine="0"/>
              <w:jc w:val="center"/>
            </w:pPr>
            <w:r w:rsidRPr="00FD40C3">
              <w:t>9</w:t>
            </w:r>
          </w:p>
        </w:tc>
        <w:tc>
          <w:tcPr>
            <w:tcW w:w="1620" w:type="dxa"/>
            <w:noWrap/>
            <w:hideMark/>
          </w:tcPr>
          <w:p w14:paraId="176E511D" w14:textId="6AD76DFB" w:rsidR="00D45F5F" w:rsidRPr="00FD40C3" w:rsidRDefault="00D45F5F" w:rsidP="00C276D6">
            <w:pPr>
              <w:ind w:firstLine="0"/>
            </w:pPr>
            <w:r w:rsidRPr="00FD40C3">
              <w:t>Sukma Erawan, S.Kom</w:t>
            </w:r>
          </w:p>
        </w:tc>
        <w:tc>
          <w:tcPr>
            <w:tcW w:w="900" w:type="dxa"/>
            <w:noWrap/>
            <w:hideMark/>
          </w:tcPr>
          <w:p w14:paraId="7E2A94A8" w14:textId="77777777" w:rsidR="00D45F5F" w:rsidRPr="00FD40C3" w:rsidRDefault="00D45F5F" w:rsidP="00C276D6">
            <w:pPr>
              <w:ind w:firstLine="0"/>
              <w:jc w:val="center"/>
            </w:pPr>
            <w:r w:rsidRPr="00FD40C3">
              <w:t>Guru</w:t>
            </w:r>
          </w:p>
        </w:tc>
        <w:tc>
          <w:tcPr>
            <w:tcW w:w="522" w:type="dxa"/>
            <w:noWrap/>
            <w:vAlign w:val="center"/>
            <w:hideMark/>
          </w:tcPr>
          <w:p w14:paraId="4295EA0A" w14:textId="3D61E769" w:rsidR="00D45F5F" w:rsidRPr="00FD40C3" w:rsidRDefault="00D45F5F" w:rsidP="00C276D6">
            <w:pPr>
              <w:ind w:firstLine="0"/>
              <w:jc w:val="center"/>
            </w:pPr>
            <w:r w:rsidRPr="00FD40C3">
              <w:rPr>
                <w:color w:val="000000"/>
              </w:rPr>
              <w:t>2</w:t>
            </w:r>
          </w:p>
        </w:tc>
        <w:tc>
          <w:tcPr>
            <w:tcW w:w="522" w:type="dxa"/>
            <w:noWrap/>
            <w:vAlign w:val="center"/>
            <w:hideMark/>
          </w:tcPr>
          <w:p w14:paraId="0C4068F6" w14:textId="020B5887" w:rsidR="00D45F5F" w:rsidRPr="00FD40C3" w:rsidRDefault="00D45F5F" w:rsidP="00C276D6">
            <w:pPr>
              <w:ind w:firstLine="0"/>
              <w:jc w:val="center"/>
            </w:pPr>
            <w:r w:rsidRPr="00FD40C3">
              <w:rPr>
                <w:color w:val="000000"/>
              </w:rPr>
              <w:t>3</w:t>
            </w:r>
          </w:p>
        </w:tc>
        <w:tc>
          <w:tcPr>
            <w:tcW w:w="522" w:type="dxa"/>
            <w:noWrap/>
            <w:vAlign w:val="center"/>
            <w:hideMark/>
          </w:tcPr>
          <w:p w14:paraId="1E076B5A" w14:textId="7E1CF909" w:rsidR="00D45F5F" w:rsidRPr="00FD40C3" w:rsidRDefault="00D45F5F" w:rsidP="00C276D6">
            <w:pPr>
              <w:ind w:firstLine="0"/>
              <w:jc w:val="center"/>
            </w:pPr>
            <w:r w:rsidRPr="00FD40C3">
              <w:rPr>
                <w:color w:val="000000"/>
              </w:rPr>
              <w:t>2</w:t>
            </w:r>
          </w:p>
        </w:tc>
        <w:tc>
          <w:tcPr>
            <w:tcW w:w="522" w:type="dxa"/>
            <w:noWrap/>
            <w:vAlign w:val="center"/>
            <w:hideMark/>
          </w:tcPr>
          <w:p w14:paraId="1DAE2833" w14:textId="4130817B" w:rsidR="00D45F5F" w:rsidRPr="00FD40C3" w:rsidRDefault="00D45F5F" w:rsidP="00C276D6">
            <w:pPr>
              <w:ind w:firstLine="0"/>
              <w:jc w:val="center"/>
            </w:pPr>
            <w:r w:rsidRPr="00FD40C3">
              <w:rPr>
                <w:color w:val="000000"/>
              </w:rPr>
              <w:t>4</w:t>
            </w:r>
          </w:p>
        </w:tc>
        <w:tc>
          <w:tcPr>
            <w:tcW w:w="522" w:type="dxa"/>
            <w:noWrap/>
            <w:vAlign w:val="center"/>
            <w:hideMark/>
          </w:tcPr>
          <w:p w14:paraId="3D48F176" w14:textId="58077146" w:rsidR="00D45F5F" w:rsidRPr="00FD40C3" w:rsidRDefault="00D45F5F" w:rsidP="00C276D6">
            <w:pPr>
              <w:ind w:firstLine="0"/>
              <w:jc w:val="center"/>
            </w:pPr>
            <w:r w:rsidRPr="00FD40C3">
              <w:rPr>
                <w:color w:val="000000"/>
              </w:rPr>
              <w:t>4</w:t>
            </w:r>
          </w:p>
        </w:tc>
        <w:tc>
          <w:tcPr>
            <w:tcW w:w="522" w:type="dxa"/>
            <w:noWrap/>
            <w:vAlign w:val="center"/>
            <w:hideMark/>
          </w:tcPr>
          <w:p w14:paraId="326419E7" w14:textId="546A409E" w:rsidR="00D45F5F" w:rsidRPr="00FD40C3" w:rsidRDefault="00D45F5F" w:rsidP="00C276D6">
            <w:pPr>
              <w:ind w:firstLine="0"/>
              <w:jc w:val="center"/>
            </w:pPr>
            <w:r w:rsidRPr="00FD40C3">
              <w:rPr>
                <w:color w:val="000000"/>
              </w:rPr>
              <w:t>3</w:t>
            </w:r>
          </w:p>
        </w:tc>
        <w:tc>
          <w:tcPr>
            <w:tcW w:w="522" w:type="dxa"/>
            <w:noWrap/>
            <w:vAlign w:val="center"/>
            <w:hideMark/>
          </w:tcPr>
          <w:p w14:paraId="45428B2F" w14:textId="5D47B2DD" w:rsidR="00D45F5F" w:rsidRPr="00FD40C3" w:rsidRDefault="00D45F5F" w:rsidP="00C276D6">
            <w:pPr>
              <w:ind w:firstLine="0"/>
              <w:jc w:val="center"/>
            </w:pPr>
            <w:r w:rsidRPr="00FD40C3">
              <w:rPr>
                <w:color w:val="000000"/>
              </w:rPr>
              <w:t>4</w:t>
            </w:r>
          </w:p>
        </w:tc>
        <w:tc>
          <w:tcPr>
            <w:tcW w:w="522" w:type="dxa"/>
            <w:noWrap/>
            <w:vAlign w:val="center"/>
            <w:hideMark/>
          </w:tcPr>
          <w:p w14:paraId="24E262DE" w14:textId="49829DB1" w:rsidR="00D45F5F" w:rsidRPr="00FD40C3" w:rsidRDefault="00D45F5F" w:rsidP="00C276D6">
            <w:pPr>
              <w:ind w:firstLine="0"/>
              <w:jc w:val="center"/>
            </w:pPr>
            <w:r w:rsidRPr="00FD40C3">
              <w:rPr>
                <w:color w:val="000000"/>
              </w:rPr>
              <w:t>4</w:t>
            </w:r>
          </w:p>
        </w:tc>
        <w:tc>
          <w:tcPr>
            <w:tcW w:w="522" w:type="dxa"/>
            <w:noWrap/>
            <w:vAlign w:val="center"/>
            <w:hideMark/>
          </w:tcPr>
          <w:p w14:paraId="1BF79B7E" w14:textId="17786E60" w:rsidR="00D45F5F" w:rsidRPr="00FD40C3" w:rsidRDefault="00D45F5F" w:rsidP="00C276D6">
            <w:pPr>
              <w:ind w:firstLine="0"/>
              <w:jc w:val="center"/>
            </w:pPr>
            <w:r w:rsidRPr="00FD40C3">
              <w:rPr>
                <w:color w:val="000000"/>
              </w:rPr>
              <w:t>3</w:t>
            </w:r>
          </w:p>
        </w:tc>
        <w:tc>
          <w:tcPr>
            <w:tcW w:w="522" w:type="dxa"/>
            <w:noWrap/>
            <w:vAlign w:val="center"/>
            <w:hideMark/>
          </w:tcPr>
          <w:p w14:paraId="0514F723" w14:textId="649A4C1A" w:rsidR="00D45F5F" w:rsidRPr="00FD40C3" w:rsidRDefault="00D45F5F" w:rsidP="00C276D6">
            <w:pPr>
              <w:ind w:firstLine="0"/>
              <w:jc w:val="center"/>
            </w:pPr>
            <w:r w:rsidRPr="00FD40C3">
              <w:rPr>
                <w:color w:val="000000"/>
              </w:rPr>
              <w:t>3</w:t>
            </w:r>
          </w:p>
        </w:tc>
      </w:tr>
      <w:tr w:rsidR="00D45F5F" w:rsidRPr="00FD40C3" w14:paraId="4BFC857A" w14:textId="77777777" w:rsidTr="00CB48E6">
        <w:trPr>
          <w:trHeight w:val="300"/>
        </w:trPr>
        <w:tc>
          <w:tcPr>
            <w:tcW w:w="558" w:type="dxa"/>
          </w:tcPr>
          <w:p w14:paraId="54766DBD" w14:textId="424FCAEA" w:rsidR="00D45F5F" w:rsidRPr="00FD40C3" w:rsidRDefault="00D45F5F" w:rsidP="00D45F5F">
            <w:pPr>
              <w:ind w:firstLine="0"/>
              <w:jc w:val="center"/>
            </w:pPr>
            <w:r w:rsidRPr="00FD40C3">
              <w:t>10</w:t>
            </w:r>
          </w:p>
        </w:tc>
        <w:tc>
          <w:tcPr>
            <w:tcW w:w="1620" w:type="dxa"/>
            <w:noWrap/>
            <w:hideMark/>
          </w:tcPr>
          <w:p w14:paraId="58CF3F92" w14:textId="402B33FE" w:rsidR="00D45F5F" w:rsidRPr="00FD40C3" w:rsidRDefault="00D45F5F" w:rsidP="00C276D6">
            <w:pPr>
              <w:ind w:firstLine="0"/>
            </w:pPr>
            <w:r w:rsidRPr="00FD40C3">
              <w:t>Dr. Dian Mustika Dewi Priyandari, S. Sos., M.M</w:t>
            </w:r>
          </w:p>
        </w:tc>
        <w:tc>
          <w:tcPr>
            <w:tcW w:w="900" w:type="dxa"/>
            <w:noWrap/>
            <w:hideMark/>
          </w:tcPr>
          <w:p w14:paraId="21C6A3F3" w14:textId="77777777" w:rsidR="00D45F5F" w:rsidRPr="00FD40C3" w:rsidRDefault="00D45F5F" w:rsidP="00C276D6">
            <w:pPr>
              <w:ind w:firstLine="0"/>
              <w:jc w:val="center"/>
            </w:pPr>
            <w:r w:rsidRPr="00FD40C3">
              <w:t>Dosen</w:t>
            </w:r>
          </w:p>
        </w:tc>
        <w:tc>
          <w:tcPr>
            <w:tcW w:w="522" w:type="dxa"/>
            <w:noWrap/>
            <w:vAlign w:val="center"/>
            <w:hideMark/>
          </w:tcPr>
          <w:p w14:paraId="5C8C67EF" w14:textId="0CAE2FD0" w:rsidR="00D45F5F" w:rsidRPr="00FD40C3" w:rsidRDefault="00D45F5F" w:rsidP="00C276D6">
            <w:pPr>
              <w:ind w:firstLine="0"/>
              <w:jc w:val="center"/>
            </w:pPr>
            <w:r w:rsidRPr="00FD40C3">
              <w:rPr>
                <w:color w:val="000000"/>
              </w:rPr>
              <w:t>3</w:t>
            </w:r>
          </w:p>
        </w:tc>
        <w:tc>
          <w:tcPr>
            <w:tcW w:w="522" w:type="dxa"/>
            <w:noWrap/>
            <w:vAlign w:val="center"/>
            <w:hideMark/>
          </w:tcPr>
          <w:p w14:paraId="117C20AE" w14:textId="1B12A0DE" w:rsidR="00D45F5F" w:rsidRPr="00FD40C3" w:rsidRDefault="00D45F5F" w:rsidP="00C276D6">
            <w:pPr>
              <w:ind w:firstLine="0"/>
              <w:jc w:val="center"/>
            </w:pPr>
            <w:r w:rsidRPr="00FD40C3">
              <w:rPr>
                <w:color w:val="000000"/>
              </w:rPr>
              <w:t>4</w:t>
            </w:r>
          </w:p>
        </w:tc>
        <w:tc>
          <w:tcPr>
            <w:tcW w:w="522" w:type="dxa"/>
            <w:noWrap/>
            <w:vAlign w:val="center"/>
            <w:hideMark/>
          </w:tcPr>
          <w:p w14:paraId="61FE796B" w14:textId="32D24D14" w:rsidR="00D45F5F" w:rsidRPr="00FD40C3" w:rsidRDefault="00D45F5F" w:rsidP="00C276D6">
            <w:pPr>
              <w:ind w:firstLine="0"/>
              <w:jc w:val="center"/>
            </w:pPr>
            <w:r w:rsidRPr="00FD40C3">
              <w:rPr>
                <w:color w:val="000000"/>
              </w:rPr>
              <w:t>4</w:t>
            </w:r>
          </w:p>
        </w:tc>
        <w:tc>
          <w:tcPr>
            <w:tcW w:w="522" w:type="dxa"/>
            <w:noWrap/>
            <w:vAlign w:val="center"/>
            <w:hideMark/>
          </w:tcPr>
          <w:p w14:paraId="7A84DF46" w14:textId="64962349" w:rsidR="00D45F5F" w:rsidRPr="00FD40C3" w:rsidRDefault="00D45F5F" w:rsidP="00C276D6">
            <w:pPr>
              <w:ind w:firstLine="0"/>
              <w:jc w:val="center"/>
            </w:pPr>
            <w:r w:rsidRPr="00FD40C3">
              <w:rPr>
                <w:color w:val="000000"/>
              </w:rPr>
              <w:t>3</w:t>
            </w:r>
          </w:p>
        </w:tc>
        <w:tc>
          <w:tcPr>
            <w:tcW w:w="522" w:type="dxa"/>
            <w:noWrap/>
            <w:vAlign w:val="center"/>
            <w:hideMark/>
          </w:tcPr>
          <w:p w14:paraId="567685BA" w14:textId="69EF1288" w:rsidR="00D45F5F" w:rsidRPr="00FD40C3" w:rsidRDefault="00D45F5F" w:rsidP="00C276D6">
            <w:pPr>
              <w:ind w:firstLine="0"/>
              <w:jc w:val="center"/>
            </w:pPr>
            <w:r w:rsidRPr="00FD40C3">
              <w:rPr>
                <w:color w:val="000000"/>
              </w:rPr>
              <w:t>3</w:t>
            </w:r>
          </w:p>
        </w:tc>
        <w:tc>
          <w:tcPr>
            <w:tcW w:w="522" w:type="dxa"/>
            <w:noWrap/>
            <w:vAlign w:val="center"/>
            <w:hideMark/>
          </w:tcPr>
          <w:p w14:paraId="1BF50FCF" w14:textId="020BFAFE" w:rsidR="00D45F5F" w:rsidRPr="00FD40C3" w:rsidRDefault="00D45F5F" w:rsidP="00C276D6">
            <w:pPr>
              <w:ind w:firstLine="0"/>
              <w:jc w:val="center"/>
            </w:pPr>
            <w:r w:rsidRPr="00FD40C3">
              <w:rPr>
                <w:color w:val="000000"/>
              </w:rPr>
              <w:t>2</w:t>
            </w:r>
          </w:p>
        </w:tc>
        <w:tc>
          <w:tcPr>
            <w:tcW w:w="522" w:type="dxa"/>
            <w:noWrap/>
            <w:vAlign w:val="center"/>
            <w:hideMark/>
          </w:tcPr>
          <w:p w14:paraId="236C2682" w14:textId="7C18D45B" w:rsidR="00D45F5F" w:rsidRPr="00FD40C3" w:rsidRDefault="00D45F5F" w:rsidP="00C276D6">
            <w:pPr>
              <w:ind w:firstLine="0"/>
              <w:jc w:val="center"/>
            </w:pPr>
            <w:r w:rsidRPr="00FD40C3">
              <w:rPr>
                <w:color w:val="000000"/>
              </w:rPr>
              <w:t>3</w:t>
            </w:r>
          </w:p>
        </w:tc>
        <w:tc>
          <w:tcPr>
            <w:tcW w:w="522" w:type="dxa"/>
            <w:noWrap/>
            <w:vAlign w:val="center"/>
            <w:hideMark/>
          </w:tcPr>
          <w:p w14:paraId="070E0672" w14:textId="56C4F4D9" w:rsidR="00D45F5F" w:rsidRPr="00FD40C3" w:rsidRDefault="00D45F5F" w:rsidP="00C276D6">
            <w:pPr>
              <w:ind w:firstLine="0"/>
              <w:jc w:val="center"/>
            </w:pPr>
            <w:r w:rsidRPr="00FD40C3">
              <w:rPr>
                <w:color w:val="000000"/>
              </w:rPr>
              <w:t>2</w:t>
            </w:r>
          </w:p>
        </w:tc>
        <w:tc>
          <w:tcPr>
            <w:tcW w:w="522" w:type="dxa"/>
            <w:noWrap/>
            <w:vAlign w:val="center"/>
            <w:hideMark/>
          </w:tcPr>
          <w:p w14:paraId="401A0640" w14:textId="4E235236" w:rsidR="00D45F5F" w:rsidRPr="00FD40C3" w:rsidRDefault="00D45F5F" w:rsidP="00C276D6">
            <w:pPr>
              <w:ind w:firstLine="0"/>
              <w:jc w:val="center"/>
            </w:pPr>
            <w:r w:rsidRPr="00FD40C3">
              <w:rPr>
                <w:color w:val="000000"/>
              </w:rPr>
              <w:t>3</w:t>
            </w:r>
          </w:p>
        </w:tc>
        <w:tc>
          <w:tcPr>
            <w:tcW w:w="522" w:type="dxa"/>
            <w:noWrap/>
            <w:vAlign w:val="center"/>
            <w:hideMark/>
          </w:tcPr>
          <w:p w14:paraId="416E9FFD" w14:textId="2B630B0B" w:rsidR="00D45F5F" w:rsidRPr="00FD40C3" w:rsidRDefault="00D45F5F" w:rsidP="00C276D6">
            <w:pPr>
              <w:ind w:firstLine="0"/>
              <w:jc w:val="center"/>
            </w:pPr>
            <w:r w:rsidRPr="00FD40C3">
              <w:rPr>
                <w:color w:val="000000"/>
              </w:rPr>
              <w:t>4</w:t>
            </w:r>
          </w:p>
        </w:tc>
      </w:tr>
      <w:tr w:rsidR="00D45F5F" w:rsidRPr="00FD40C3" w14:paraId="27D9C1CB" w14:textId="77777777" w:rsidTr="00CB48E6">
        <w:trPr>
          <w:trHeight w:val="300"/>
        </w:trPr>
        <w:tc>
          <w:tcPr>
            <w:tcW w:w="558" w:type="dxa"/>
          </w:tcPr>
          <w:p w14:paraId="2B982891" w14:textId="4594E3F6" w:rsidR="00D45F5F" w:rsidRPr="00FD40C3" w:rsidRDefault="00D45F5F" w:rsidP="00D45F5F">
            <w:pPr>
              <w:ind w:firstLine="0"/>
              <w:jc w:val="center"/>
            </w:pPr>
            <w:r w:rsidRPr="00FD40C3">
              <w:t>11</w:t>
            </w:r>
          </w:p>
        </w:tc>
        <w:tc>
          <w:tcPr>
            <w:tcW w:w="1620" w:type="dxa"/>
            <w:noWrap/>
            <w:hideMark/>
          </w:tcPr>
          <w:p w14:paraId="3199679F" w14:textId="5E5CDD06" w:rsidR="00D45F5F" w:rsidRPr="00FD40C3" w:rsidRDefault="00D45F5F" w:rsidP="00C276D6">
            <w:pPr>
              <w:ind w:firstLine="0"/>
            </w:pPr>
            <w:r w:rsidRPr="00FD40C3">
              <w:t>Zamroni Riza S.E</w:t>
            </w:r>
          </w:p>
        </w:tc>
        <w:tc>
          <w:tcPr>
            <w:tcW w:w="900" w:type="dxa"/>
            <w:noWrap/>
            <w:hideMark/>
          </w:tcPr>
          <w:p w14:paraId="6529117B" w14:textId="77777777" w:rsidR="00D45F5F" w:rsidRPr="00FD40C3" w:rsidRDefault="00D45F5F" w:rsidP="00C276D6">
            <w:pPr>
              <w:ind w:firstLine="0"/>
              <w:jc w:val="center"/>
            </w:pPr>
            <w:r w:rsidRPr="00FD40C3">
              <w:t>Guru</w:t>
            </w:r>
          </w:p>
        </w:tc>
        <w:tc>
          <w:tcPr>
            <w:tcW w:w="522" w:type="dxa"/>
            <w:noWrap/>
            <w:vAlign w:val="center"/>
            <w:hideMark/>
          </w:tcPr>
          <w:p w14:paraId="739089E6" w14:textId="7AF14C20" w:rsidR="00D45F5F" w:rsidRPr="00FD40C3" w:rsidRDefault="00D45F5F" w:rsidP="00C276D6">
            <w:pPr>
              <w:ind w:firstLine="0"/>
              <w:jc w:val="center"/>
            </w:pPr>
            <w:r w:rsidRPr="00FD40C3">
              <w:rPr>
                <w:color w:val="000000"/>
              </w:rPr>
              <w:t>4</w:t>
            </w:r>
          </w:p>
        </w:tc>
        <w:tc>
          <w:tcPr>
            <w:tcW w:w="522" w:type="dxa"/>
            <w:noWrap/>
            <w:vAlign w:val="center"/>
            <w:hideMark/>
          </w:tcPr>
          <w:p w14:paraId="0B07442E" w14:textId="76BD5185" w:rsidR="00D45F5F" w:rsidRPr="00FD40C3" w:rsidRDefault="00D45F5F" w:rsidP="00C276D6">
            <w:pPr>
              <w:ind w:firstLine="0"/>
              <w:jc w:val="center"/>
            </w:pPr>
            <w:r w:rsidRPr="00FD40C3">
              <w:rPr>
                <w:color w:val="000000"/>
              </w:rPr>
              <w:t>3</w:t>
            </w:r>
          </w:p>
        </w:tc>
        <w:tc>
          <w:tcPr>
            <w:tcW w:w="522" w:type="dxa"/>
            <w:noWrap/>
            <w:vAlign w:val="center"/>
            <w:hideMark/>
          </w:tcPr>
          <w:p w14:paraId="30CF437F" w14:textId="45560C3D" w:rsidR="00D45F5F" w:rsidRPr="00FD40C3" w:rsidRDefault="00D45F5F" w:rsidP="00C276D6">
            <w:pPr>
              <w:ind w:firstLine="0"/>
              <w:jc w:val="center"/>
            </w:pPr>
            <w:r w:rsidRPr="00FD40C3">
              <w:rPr>
                <w:color w:val="000000"/>
              </w:rPr>
              <w:t>4</w:t>
            </w:r>
          </w:p>
        </w:tc>
        <w:tc>
          <w:tcPr>
            <w:tcW w:w="522" w:type="dxa"/>
            <w:noWrap/>
            <w:vAlign w:val="center"/>
            <w:hideMark/>
          </w:tcPr>
          <w:p w14:paraId="1A5D2E1D" w14:textId="1E69435C" w:rsidR="00D45F5F" w:rsidRPr="00FD40C3" w:rsidRDefault="00D45F5F" w:rsidP="00C276D6">
            <w:pPr>
              <w:ind w:firstLine="0"/>
              <w:jc w:val="center"/>
            </w:pPr>
            <w:r w:rsidRPr="00FD40C3">
              <w:rPr>
                <w:color w:val="000000"/>
              </w:rPr>
              <w:t>4</w:t>
            </w:r>
          </w:p>
        </w:tc>
        <w:tc>
          <w:tcPr>
            <w:tcW w:w="522" w:type="dxa"/>
            <w:noWrap/>
            <w:vAlign w:val="center"/>
            <w:hideMark/>
          </w:tcPr>
          <w:p w14:paraId="03BED340" w14:textId="78163BEB" w:rsidR="00D45F5F" w:rsidRPr="00FD40C3" w:rsidRDefault="00D45F5F" w:rsidP="00C276D6">
            <w:pPr>
              <w:ind w:firstLine="0"/>
              <w:jc w:val="center"/>
            </w:pPr>
            <w:r w:rsidRPr="00FD40C3">
              <w:rPr>
                <w:color w:val="000000"/>
              </w:rPr>
              <w:t>4</w:t>
            </w:r>
          </w:p>
        </w:tc>
        <w:tc>
          <w:tcPr>
            <w:tcW w:w="522" w:type="dxa"/>
            <w:noWrap/>
            <w:vAlign w:val="center"/>
            <w:hideMark/>
          </w:tcPr>
          <w:p w14:paraId="4ABAE104" w14:textId="5C893F13" w:rsidR="00D45F5F" w:rsidRPr="00FD40C3" w:rsidRDefault="00D45F5F" w:rsidP="00C276D6">
            <w:pPr>
              <w:ind w:firstLine="0"/>
              <w:jc w:val="center"/>
            </w:pPr>
            <w:r w:rsidRPr="00FD40C3">
              <w:rPr>
                <w:color w:val="000000"/>
              </w:rPr>
              <w:t>3</w:t>
            </w:r>
          </w:p>
        </w:tc>
        <w:tc>
          <w:tcPr>
            <w:tcW w:w="522" w:type="dxa"/>
            <w:noWrap/>
            <w:vAlign w:val="center"/>
            <w:hideMark/>
          </w:tcPr>
          <w:p w14:paraId="7E573B14" w14:textId="43E9E507" w:rsidR="00D45F5F" w:rsidRPr="00FD40C3" w:rsidRDefault="00D45F5F" w:rsidP="00C276D6">
            <w:pPr>
              <w:ind w:firstLine="0"/>
              <w:jc w:val="center"/>
            </w:pPr>
            <w:r w:rsidRPr="00FD40C3">
              <w:rPr>
                <w:color w:val="000000"/>
              </w:rPr>
              <w:t>4</w:t>
            </w:r>
          </w:p>
        </w:tc>
        <w:tc>
          <w:tcPr>
            <w:tcW w:w="522" w:type="dxa"/>
            <w:noWrap/>
            <w:vAlign w:val="center"/>
            <w:hideMark/>
          </w:tcPr>
          <w:p w14:paraId="73826C4B" w14:textId="5A4144F0" w:rsidR="00D45F5F" w:rsidRPr="00FD40C3" w:rsidRDefault="00D45F5F" w:rsidP="00C276D6">
            <w:pPr>
              <w:ind w:firstLine="0"/>
              <w:jc w:val="center"/>
            </w:pPr>
            <w:r w:rsidRPr="00FD40C3">
              <w:rPr>
                <w:color w:val="000000"/>
              </w:rPr>
              <w:t>3</w:t>
            </w:r>
          </w:p>
        </w:tc>
        <w:tc>
          <w:tcPr>
            <w:tcW w:w="522" w:type="dxa"/>
            <w:noWrap/>
            <w:vAlign w:val="center"/>
            <w:hideMark/>
          </w:tcPr>
          <w:p w14:paraId="6D81672A" w14:textId="045622CE" w:rsidR="00D45F5F" w:rsidRPr="00FD40C3" w:rsidRDefault="00D45F5F" w:rsidP="00C276D6">
            <w:pPr>
              <w:ind w:firstLine="0"/>
              <w:jc w:val="center"/>
            </w:pPr>
            <w:r w:rsidRPr="00FD40C3">
              <w:rPr>
                <w:color w:val="000000"/>
              </w:rPr>
              <w:t>2</w:t>
            </w:r>
          </w:p>
        </w:tc>
        <w:tc>
          <w:tcPr>
            <w:tcW w:w="522" w:type="dxa"/>
            <w:noWrap/>
            <w:vAlign w:val="center"/>
            <w:hideMark/>
          </w:tcPr>
          <w:p w14:paraId="185FA215" w14:textId="4C766034" w:rsidR="00D45F5F" w:rsidRPr="00FD40C3" w:rsidRDefault="00D45F5F" w:rsidP="00C276D6">
            <w:pPr>
              <w:ind w:firstLine="0"/>
              <w:jc w:val="center"/>
            </w:pPr>
            <w:r w:rsidRPr="00FD40C3">
              <w:rPr>
                <w:color w:val="000000"/>
              </w:rPr>
              <w:t>2</w:t>
            </w:r>
          </w:p>
        </w:tc>
      </w:tr>
      <w:tr w:rsidR="00D45F5F" w:rsidRPr="00FD40C3" w14:paraId="12514CA7" w14:textId="77777777" w:rsidTr="00CB48E6">
        <w:trPr>
          <w:trHeight w:val="300"/>
        </w:trPr>
        <w:tc>
          <w:tcPr>
            <w:tcW w:w="558" w:type="dxa"/>
          </w:tcPr>
          <w:p w14:paraId="7C6376C4" w14:textId="4A9CF877" w:rsidR="00D45F5F" w:rsidRPr="00FD40C3" w:rsidRDefault="00D45F5F" w:rsidP="00D45F5F">
            <w:pPr>
              <w:ind w:firstLine="0"/>
              <w:jc w:val="center"/>
            </w:pPr>
            <w:r w:rsidRPr="00FD40C3">
              <w:t>12</w:t>
            </w:r>
          </w:p>
        </w:tc>
        <w:tc>
          <w:tcPr>
            <w:tcW w:w="1620" w:type="dxa"/>
            <w:noWrap/>
            <w:hideMark/>
          </w:tcPr>
          <w:p w14:paraId="67EC4B21" w14:textId="0759000C" w:rsidR="00D45F5F" w:rsidRPr="00FD40C3" w:rsidRDefault="00D45F5F" w:rsidP="00C276D6">
            <w:pPr>
              <w:ind w:firstLine="0"/>
            </w:pPr>
            <w:r w:rsidRPr="00FD40C3">
              <w:t>Alan Syahwandi, S.Pd.I</w:t>
            </w:r>
          </w:p>
        </w:tc>
        <w:tc>
          <w:tcPr>
            <w:tcW w:w="900" w:type="dxa"/>
            <w:noWrap/>
            <w:hideMark/>
          </w:tcPr>
          <w:p w14:paraId="6F0B2EA4" w14:textId="77777777" w:rsidR="00D45F5F" w:rsidRPr="00FD40C3" w:rsidRDefault="00D45F5F" w:rsidP="00C276D6">
            <w:pPr>
              <w:ind w:firstLine="0"/>
              <w:jc w:val="center"/>
            </w:pPr>
            <w:r w:rsidRPr="00FD40C3">
              <w:t>Guru</w:t>
            </w:r>
          </w:p>
        </w:tc>
        <w:tc>
          <w:tcPr>
            <w:tcW w:w="522" w:type="dxa"/>
            <w:noWrap/>
            <w:vAlign w:val="center"/>
            <w:hideMark/>
          </w:tcPr>
          <w:p w14:paraId="1B093ADF" w14:textId="0EC95782" w:rsidR="00D45F5F" w:rsidRPr="00FD40C3" w:rsidRDefault="00D45F5F" w:rsidP="00C276D6">
            <w:pPr>
              <w:ind w:firstLine="0"/>
              <w:jc w:val="center"/>
            </w:pPr>
            <w:r w:rsidRPr="00FD40C3">
              <w:rPr>
                <w:color w:val="000000"/>
              </w:rPr>
              <w:t>4</w:t>
            </w:r>
          </w:p>
        </w:tc>
        <w:tc>
          <w:tcPr>
            <w:tcW w:w="522" w:type="dxa"/>
            <w:noWrap/>
            <w:vAlign w:val="center"/>
            <w:hideMark/>
          </w:tcPr>
          <w:p w14:paraId="4C244910" w14:textId="6644D856" w:rsidR="00D45F5F" w:rsidRPr="00FD40C3" w:rsidRDefault="00D45F5F" w:rsidP="00C276D6">
            <w:pPr>
              <w:ind w:firstLine="0"/>
              <w:jc w:val="center"/>
            </w:pPr>
            <w:r w:rsidRPr="00FD40C3">
              <w:rPr>
                <w:color w:val="000000"/>
              </w:rPr>
              <w:t>3</w:t>
            </w:r>
          </w:p>
        </w:tc>
        <w:tc>
          <w:tcPr>
            <w:tcW w:w="522" w:type="dxa"/>
            <w:noWrap/>
            <w:vAlign w:val="center"/>
            <w:hideMark/>
          </w:tcPr>
          <w:p w14:paraId="2713D2AA" w14:textId="11F3BF24" w:rsidR="00D45F5F" w:rsidRPr="00FD40C3" w:rsidRDefault="00D45F5F" w:rsidP="00C276D6">
            <w:pPr>
              <w:ind w:firstLine="0"/>
              <w:jc w:val="center"/>
            </w:pPr>
            <w:r w:rsidRPr="00FD40C3">
              <w:rPr>
                <w:color w:val="000000"/>
              </w:rPr>
              <w:t>4</w:t>
            </w:r>
          </w:p>
        </w:tc>
        <w:tc>
          <w:tcPr>
            <w:tcW w:w="522" w:type="dxa"/>
            <w:noWrap/>
            <w:vAlign w:val="center"/>
            <w:hideMark/>
          </w:tcPr>
          <w:p w14:paraId="3E859428" w14:textId="309426A2" w:rsidR="00D45F5F" w:rsidRPr="00FD40C3" w:rsidRDefault="00D45F5F" w:rsidP="00C276D6">
            <w:pPr>
              <w:ind w:firstLine="0"/>
              <w:jc w:val="center"/>
            </w:pPr>
            <w:r w:rsidRPr="00FD40C3">
              <w:rPr>
                <w:color w:val="000000"/>
              </w:rPr>
              <w:t>4</w:t>
            </w:r>
          </w:p>
        </w:tc>
        <w:tc>
          <w:tcPr>
            <w:tcW w:w="522" w:type="dxa"/>
            <w:noWrap/>
            <w:vAlign w:val="center"/>
            <w:hideMark/>
          </w:tcPr>
          <w:p w14:paraId="2591988D" w14:textId="591A0A17" w:rsidR="00D45F5F" w:rsidRPr="00FD40C3" w:rsidRDefault="00D45F5F" w:rsidP="00C276D6">
            <w:pPr>
              <w:ind w:firstLine="0"/>
              <w:jc w:val="center"/>
            </w:pPr>
            <w:r w:rsidRPr="00FD40C3">
              <w:rPr>
                <w:color w:val="000000"/>
              </w:rPr>
              <w:t>2</w:t>
            </w:r>
          </w:p>
        </w:tc>
        <w:tc>
          <w:tcPr>
            <w:tcW w:w="522" w:type="dxa"/>
            <w:noWrap/>
            <w:vAlign w:val="center"/>
            <w:hideMark/>
          </w:tcPr>
          <w:p w14:paraId="5D9620C7" w14:textId="04829325" w:rsidR="00D45F5F" w:rsidRPr="00FD40C3" w:rsidRDefault="00D45F5F" w:rsidP="00C276D6">
            <w:pPr>
              <w:ind w:firstLine="0"/>
              <w:jc w:val="center"/>
            </w:pPr>
            <w:r w:rsidRPr="00FD40C3">
              <w:rPr>
                <w:color w:val="000000"/>
              </w:rPr>
              <w:t>4</w:t>
            </w:r>
          </w:p>
        </w:tc>
        <w:tc>
          <w:tcPr>
            <w:tcW w:w="522" w:type="dxa"/>
            <w:noWrap/>
            <w:vAlign w:val="center"/>
            <w:hideMark/>
          </w:tcPr>
          <w:p w14:paraId="63745E0A" w14:textId="435EC210" w:rsidR="00D45F5F" w:rsidRPr="00FD40C3" w:rsidRDefault="00D45F5F" w:rsidP="00C276D6">
            <w:pPr>
              <w:ind w:firstLine="0"/>
              <w:jc w:val="center"/>
            </w:pPr>
            <w:r w:rsidRPr="00FD40C3">
              <w:rPr>
                <w:color w:val="000000"/>
              </w:rPr>
              <w:t>3</w:t>
            </w:r>
          </w:p>
        </w:tc>
        <w:tc>
          <w:tcPr>
            <w:tcW w:w="522" w:type="dxa"/>
            <w:noWrap/>
            <w:vAlign w:val="center"/>
            <w:hideMark/>
          </w:tcPr>
          <w:p w14:paraId="0248871E" w14:textId="49A4A49E" w:rsidR="00D45F5F" w:rsidRPr="00FD40C3" w:rsidRDefault="00D45F5F" w:rsidP="00C276D6">
            <w:pPr>
              <w:ind w:firstLine="0"/>
              <w:jc w:val="center"/>
            </w:pPr>
            <w:r w:rsidRPr="00FD40C3">
              <w:rPr>
                <w:color w:val="000000"/>
              </w:rPr>
              <w:t>4</w:t>
            </w:r>
          </w:p>
        </w:tc>
        <w:tc>
          <w:tcPr>
            <w:tcW w:w="522" w:type="dxa"/>
            <w:noWrap/>
            <w:vAlign w:val="center"/>
            <w:hideMark/>
          </w:tcPr>
          <w:p w14:paraId="33744970" w14:textId="209AEF5E" w:rsidR="00D45F5F" w:rsidRPr="00FD40C3" w:rsidRDefault="00D45F5F" w:rsidP="00C276D6">
            <w:pPr>
              <w:ind w:firstLine="0"/>
              <w:jc w:val="center"/>
            </w:pPr>
            <w:r w:rsidRPr="00FD40C3">
              <w:rPr>
                <w:color w:val="000000"/>
              </w:rPr>
              <w:t>4</w:t>
            </w:r>
          </w:p>
        </w:tc>
        <w:tc>
          <w:tcPr>
            <w:tcW w:w="522" w:type="dxa"/>
            <w:noWrap/>
            <w:vAlign w:val="center"/>
            <w:hideMark/>
          </w:tcPr>
          <w:p w14:paraId="0F3228BB" w14:textId="3BB46D74" w:rsidR="00D45F5F" w:rsidRPr="00FD40C3" w:rsidRDefault="00D45F5F" w:rsidP="00C276D6">
            <w:pPr>
              <w:ind w:firstLine="0"/>
              <w:jc w:val="center"/>
            </w:pPr>
            <w:r w:rsidRPr="00FD40C3">
              <w:rPr>
                <w:color w:val="000000"/>
              </w:rPr>
              <w:t>3</w:t>
            </w:r>
          </w:p>
        </w:tc>
      </w:tr>
      <w:tr w:rsidR="00D45F5F" w:rsidRPr="00FD40C3" w14:paraId="499EB226" w14:textId="77777777" w:rsidTr="00CB48E6">
        <w:trPr>
          <w:trHeight w:val="300"/>
        </w:trPr>
        <w:tc>
          <w:tcPr>
            <w:tcW w:w="558" w:type="dxa"/>
          </w:tcPr>
          <w:p w14:paraId="64B6DD33" w14:textId="03AE0D68" w:rsidR="00D45F5F" w:rsidRPr="00FD40C3" w:rsidRDefault="00D45F5F" w:rsidP="00D45F5F">
            <w:pPr>
              <w:ind w:firstLine="0"/>
              <w:jc w:val="center"/>
            </w:pPr>
            <w:r w:rsidRPr="00FD40C3">
              <w:t>13</w:t>
            </w:r>
          </w:p>
        </w:tc>
        <w:tc>
          <w:tcPr>
            <w:tcW w:w="1620" w:type="dxa"/>
            <w:noWrap/>
            <w:hideMark/>
          </w:tcPr>
          <w:p w14:paraId="53F6576B" w14:textId="0ED03611" w:rsidR="00D45F5F" w:rsidRPr="00FD40C3" w:rsidRDefault="00D45F5F" w:rsidP="00C276D6">
            <w:pPr>
              <w:ind w:firstLine="0"/>
            </w:pPr>
            <w:r w:rsidRPr="00FD40C3">
              <w:t>Sahlul Efendi, S.pd</w:t>
            </w:r>
          </w:p>
        </w:tc>
        <w:tc>
          <w:tcPr>
            <w:tcW w:w="900" w:type="dxa"/>
            <w:noWrap/>
            <w:hideMark/>
          </w:tcPr>
          <w:p w14:paraId="2C8478EB" w14:textId="77777777" w:rsidR="00D45F5F" w:rsidRPr="00FD40C3" w:rsidRDefault="00D45F5F" w:rsidP="00C276D6">
            <w:pPr>
              <w:ind w:firstLine="0"/>
              <w:jc w:val="center"/>
            </w:pPr>
            <w:r w:rsidRPr="00FD40C3">
              <w:t>Guru</w:t>
            </w:r>
          </w:p>
        </w:tc>
        <w:tc>
          <w:tcPr>
            <w:tcW w:w="522" w:type="dxa"/>
            <w:noWrap/>
            <w:vAlign w:val="center"/>
            <w:hideMark/>
          </w:tcPr>
          <w:p w14:paraId="711F8910" w14:textId="569D1AB0" w:rsidR="00D45F5F" w:rsidRPr="00FD40C3" w:rsidRDefault="00D45F5F" w:rsidP="00C276D6">
            <w:pPr>
              <w:ind w:firstLine="0"/>
              <w:jc w:val="center"/>
            </w:pPr>
            <w:r w:rsidRPr="00FD40C3">
              <w:rPr>
                <w:color w:val="000000"/>
              </w:rPr>
              <w:t>3</w:t>
            </w:r>
          </w:p>
        </w:tc>
        <w:tc>
          <w:tcPr>
            <w:tcW w:w="522" w:type="dxa"/>
            <w:noWrap/>
            <w:vAlign w:val="center"/>
            <w:hideMark/>
          </w:tcPr>
          <w:p w14:paraId="61DA25C5" w14:textId="2ED8FE0D" w:rsidR="00D45F5F" w:rsidRPr="00FD40C3" w:rsidRDefault="00D45F5F" w:rsidP="00C276D6">
            <w:pPr>
              <w:ind w:firstLine="0"/>
              <w:jc w:val="center"/>
            </w:pPr>
            <w:r w:rsidRPr="00FD40C3">
              <w:rPr>
                <w:color w:val="000000"/>
              </w:rPr>
              <w:t>3</w:t>
            </w:r>
          </w:p>
        </w:tc>
        <w:tc>
          <w:tcPr>
            <w:tcW w:w="522" w:type="dxa"/>
            <w:noWrap/>
            <w:vAlign w:val="center"/>
            <w:hideMark/>
          </w:tcPr>
          <w:p w14:paraId="08E7D342" w14:textId="1F25F632" w:rsidR="00D45F5F" w:rsidRPr="00FD40C3" w:rsidRDefault="00D45F5F" w:rsidP="00C276D6">
            <w:pPr>
              <w:ind w:firstLine="0"/>
              <w:jc w:val="center"/>
            </w:pPr>
            <w:r w:rsidRPr="00FD40C3">
              <w:rPr>
                <w:color w:val="000000"/>
              </w:rPr>
              <w:t>4</w:t>
            </w:r>
          </w:p>
        </w:tc>
        <w:tc>
          <w:tcPr>
            <w:tcW w:w="522" w:type="dxa"/>
            <w:noWrap/>
            <w:vAlign w:val="center"/>
            <w:hideMark/>
          </w:tcPr>
          <w:p w14:paraId="40A0328A" w14:textId="77020EAD" w:rsidR="00D45F5F" w:rsidRPr="00FD40C3" w:rsidRDefault="00D45F5F" w:rsidP="00C276D6">
            <w:pPr>
              <w:ind w:firstLine="0"/>
              <w:jc w:val="center"/>
            </w:pPr>
            <w:r w:rsidRPr="00FD40C3">
              <w:rPr>
                <w:color w:val="000000"/>
              </w:rPr>
              <w:t>4</w:t>
            </w:r>
          </w:p>
        </w:tc>
        <w:tc>
          <w:tcPr>
            <w:tcW w:w="522" w:type="dxa"/>
            <w:noWrap/>
            <w:vAlign w:val="center"/>
            <w:hideMark/>
          </w:tcPr>
          <w:p w14:paraId="5CBFAE60" w14:textId="268D58E3" w:rsidR="00D45F5F" w:rsidRPr="00FD40C3" w:rsidRDefault="00D45F5F" w:rsidP="00C276D6">
            <w:pPr>
              <w:ind w:firstLine="0"/>
              <w:jc w:val="center"/>
            </w:pPr>
            <w:r w:rsidRPr="00FD40C3">
              <w:rPr>
                <w:color w:val="000000"/>
              </w:rPr>
              <w:t>3</w:t>
            </w:r>
          </w:p>
        </w:tc>
        <w:tc>
          <w:tcPr>
            <w:tcW w:w="522" w:type="dxa"/>
            <w:noWrap/>
            <w:vAlign w:val="center"/>
            <w:hideMark/>
          </w:tcPr>
          <w:p w14:paraId="40917556" w14:textId="316520CD" w:rsidR="00D45F5F" w:rsidRPr="00FD40C3" w:rsidRDefault="00D45F5F" w:rsidP="00C276D6">
            <w:pPr>
              <w:ind w:firstLine="0"/>
              <w:jc w:val="center"/>
            </w:pPr>
            <w:r w:rsidRPr="00FD40C3">
              <w:rPr>
                <w:color w:val="000000"/>
              </w:rPr>
              <w:t>4</w:t>
            </w:r>
          </w:p>
        </w:tc>
        <w:tc>
          <w:tcPr>
            <w:tcW w:w="522" w:type="dxa"/>
            <w:noWrap/>
            <w:vAlign w:val="center"/>
            <w:hideMark/>
          </w:tcPr>
          <w:p w14:paraId="274F43A1" w14:textId="4182658A" w:rsidR="00D45F5F" w:rsidRPr="00FD40C3" w:rsidRDefault="00D45F5F" w:rsidP="00C276D6">
            <w:pPr>
              <w:ind w:firstLine="0"/>
              <w:jc w:val="center"/>
            </w:pPr>
            <w:r w:rsidRPr="00FD40C3">
              <w:rPr>
                <w:color w:val="000000"/>
              </w:rPr>
              <w:t>2</w:t>
            </w:r>
          </w:p>
        </w:tc>
        <w:tc>
          <w:tcPr>
            <w:tcW w:w="522" w:type="dxa"/>
            <w:noWrap/>
            <w:vAlign w:val="center"/>
            <w:hideMark/>
          </w:tcPr>
          <w:p w14:paraId="26E233BC" w14:textId="7D31B316" w:rsidR="00D45F5F" w:rsidRPr="00FD40C3" w:rsidRDefault="00D45F5F" w:rsidP="00C276D6">
            <w:pPr>
              <w:ind w:firstLine="0"/>
              <w:jc w:val="center"/>
            </w:pPr>
            <w:r w:rsidRPr="00FD40C3">
              <w:rPr>
                <w:color w:val="000000"/>
              </w:rPr>
              <w:t>3</w:t>
            </w:r>
          </w:p>
        </w:tc>
        <w:tc>
          <w:tcPr>
            <w:tcW w:w="522" w:type="dxa"/>
            <w:noWrap/>
            <w:vAlign w:val="center"/>
            <w:hideMark/>
          </w:tcPr>
          <w:p w14:paraId="4EE76845" w14:textId="63D96954" w:rsidR="00D45F5F" w:rsidRPr="00FD40C3" w:rsidRDefault="00D45F5F" w:rsidP="00C276D6">
            <w:pPr>
              <w:ind w:firstLine="0"/>
              <w:jc w:val="center"/>
            </w:pPr>
            <w:r w:rsidRPr="00FD40C3">
              <w:rPr>
                <w:color w:val="000000"/>
              </w:rPr>
              <w:t>3</w:t>
            </w:r>
          </w:p>
        </w:tc>
        <w:tc>
          <w:tcPr>
            <w:tcW w:w="522" w:type="dxa"/>
            <w:noWrap/>
            <w:vAlign w:val="center"/>
            <w:hideMark/>
          </w:tcPr>
          <w:p w14:paraId="1E980904" w14:textId="7B35FE73" w:rsidR="00D45F5F" w:rsidRPr="00FD40C3" w:rsidRDefault="00D45F5F" w:rsidP="00C276D6">
            <w:pPr>
              <w:ind w:firstLine="0"/>
              <w:jc w:val="center"/>
            </w:pPr>
            <w:r w:rsidRPr="00FD40C3">
              <w:rPr>
                <w:color w:val="000000"/>
              </w:rPr>
              <w:t>3</w:t>
            </w:r>
          </w:p>
        </w:tc>
      </w:tr>
      <w:tr w:rsidR="00D45F5F" w:rsidRPr="00FD40C3" w14:paraId="3064490B" w14:textId="77777777" w:rsidTr="00CB48E6">
        <w:trPr>
          <w:trHeight w:val="300"/>
        </w:trPr>
        <w:tc>
          <w:tcPr>
            <w:tcW w:w="558" w:type="dxa"/>
          </w:tcPr>
          <w:p w14:paraId="77FF64A6" w14:textId="3A7DA8C9" w:rsidR="00D45F5F" w:rsidRPr="00FD40C3" w:rsidRDefault="00D45F5F" w:rsidP="00D45F5F">
            <w:pPr>
              <w:ind w:firstLine="0"/>
              <w:jc w:val="center"/>
            </w:pPr>
            <w:r w:rsidRPr="00FD40C3">
              <w:t>14</w:t>
            </w:r>
          </w:p>
        </w:tc>
        <w:tc>
          <w:tcPr>
            <w:tcW w:w="1620" w:type="dxa"/>
            <w:noWrap/>
            <w:hideMark/>
          </w:tcPr>
          <w:p w14:paraId="68253185" w14:textId="5650E21D" w:rsidR="00D45F5F" w:rsidRPr="00FD40C3" w:rsidRDefault="00D45F5F" w:rsidP="00C276D6">
            <w:pPr>
              <w:ind w:firstLine="0"/>
            </w:pPr>
            <w:r w:rsidRPr="00FD40C3">
              <w:t>Yayah Shulhiyyah, S.Pd</w:t>
            </w:r>
          </w:p>
        </w:tc>
        <w:tc>
          <w:tcPr>
            <w:tcW w:w="900" w:type="dxa"/>
            <w:noWrap/>
            <w:hideMark/>
          </w:tcPr>
          <w:p w14:paraId="75E9B3B9" w14:textId="77777777" w:rsidR="00D45F5F" w:rsidRPr="00FD40C3" w:rsidRDefault="00D45F5F" w:rsidP="00C276D6">
            <w:pPr>
              <w:ind w:firstLine="0"/>
              <w:jc w:val="center"/>
            </w:pPr>
            <w:r w:rsidRPr="00FD40C3">
              <w:t>Guru</w:t>
            </w:r>
          </w:p>
        </w:tc>
        <w:tc>
          <w:tcPr>
            <w:tcW w:w="522" w:type="dxa"/>
            <w:noWrap/>
            <w:vAlign w:val="center"/>
            <w:hideMark/>
          </w:tcPr>
          <w:p w14:paraId="21A0BC71" w14:textId="0BDAA2F4" w:rsidR="00D45F5F" w:rsidRPr="00FD40C3" w:rsidRDefault="00D45F5F" w:rsidP="00C276D6">
            <w:pPr>
              <w:ind w:firstLine="0"/>
              <w:jc w:val="center"/>
            </w:pPr>
            <w:r w:rsidRPr="00FD40C3">
              <w:rPr>
                <w:color w:val="000000"/>
              </w:rPr>
              <w:t>4</w:t>
            </w:r>
          </w:p>
        </w:tc>
        <w:tc>
          <w:tcPr>
            <w:tcW w:w="522" w:type="dxa"/>
            <w:noWrap/>
            <w:vAlign w:val="center"/>
            <w:hideMark/>
          </w:tcPr>
          <w:p w14:paraId="2E69F4D2" w14:textId="63FE834D" w:rsidR="00D45F5F" w:rsidRPr="00FD40C3" w:rsidRDefault="00D45F5F" w:rsidP="00C276D6">
            <w:pPr>
              <w:ind w:firstLine="0"/>
              <w:jc w:val="center"/>
            </w:pPr>
            <w:r w:rsidRPr="00FD40C3">
              <w:rPr>
                <w:color w:val="000000"/>
              </w:rPr>
              <w:t>2</w:t>
            </w:r>
          </w:p>
        </w:tc>
        <w:tc>
          <w:tcPr>
            <w:tcW w:w="522" w:type="dxa"/>
            <w:noWrap/>
            <w:vAlign w:val="center"/>
            <w:hideMark/>
          </w:tcPr>
          <w:p w14:paraId="31E1F7DA" w14:textId="382BF066" w:rsidR="00D45F5F" w:rsidRPr="00FD40C3" w:rsidRDefault="00D45F5F" w:rsidP="00C276D6">
            <w:pPr>
              <w:ind w:firstLine="0"/>
              <w:jc w:val="center"/>
            </w:pPr>
            <w:r w:rsidRPr="00FD40C3">
              <w:rPr>
                <w:color w:val="000000"/>
              </w:rPr>
              <w:t>3</w:t>
            </w:r>
          </w:p>
        </w:tc>
        <w:tc>
          <w:tcPr>
            <w:tcW w:w="522" w:type="dxa"/>
            <w:noWrap/>
            <w:vAlign w:val="center"/>
            <w:hideMark/>
          </w:tcPr>
          <w:p w14:paraId="44EE3EB0" w14:textId="3BE0CFD7" w:rsidR="00D45F5F" w:rsidRPr="00FD40C3" w:rsidRDefault="00D45F5F" w:rsidP="00C276D6">
            <w:pPr>
              <w:ind w:firstLine="0"/>
              <w:jc w:val="center"/>
            </w:pPr>
            <w:r w:rsidRPr="00FD40C3">
              <w:rPr>
                <w:color w:val="000000"/>
              </w:rPr>
              <w:t>2</w:t>
            </w:r>
          </w:p>
        </w:tc>
        <w:tc>
          <w:tcPr>
            <w:tcW w:w="522" w:type="dxa"/>
            <w:noWrap/>
            <w:vAlign w:val="center"/>
            <w:hideMark/>
          </w:tcPr>
          <w:p w14:paraId="02E7AD46" w14:textId="154F8D69" w:rsidR="00D45F5F" w:rsidRPr="00FD40C3" w:rsidRDefault="00D45F5F" w:rsidP="00C276D6">
            <w:pPr>
              <w:ind w:firstLine="0"/>
              <w:jc w:val="center"/>
            </w:pPr>
            <w:r w:rsidRPr="00FD40C3">
              <w:rPr>
                <w:color w:val="000000"/>
              </w:rPr>
              <w:t>2</w:t>
            </w:r>
          </w:p>
        </w:tc>
        <w:tc>
          <w:tcPr>
            <w:tcW w:w="522" w:type="dxa"/>
            <w:noWrap/>
            <w:vAlign w:val="center"/>
            <w:hideMark/>
          </w:tcPr>
          <w:p w14:paraId="0CEF06E9" w14:textId="5AC8DC29" w:rsidR="00D45F5F" w:rsidRPr="00FD40C3" w:rsidRDefault="00D45F5F" w:rsidP="00C276D6">
            <w:pPr>
              <w:ind w:firstLine="0"/>
              <w:jc w:val="center"/>
            </w:pPr>
            <w:r w:rsidRPr="00FD40C3">
              <w:rPr>
                <w:color w:val="000000"/>
              </w:rPr>
              <w:t>2</w:t>
            </w:r>
          </w:p>
        </w:tc>
        <w:tc>
          <w:tcPr>
            <w:tcW w:w="522" w:type="dxa"/>
            <w:noWrap/>
            <w:vAlign w:val="center"/>
            <w:hideMark/>
          </w:tcPr>
          <w:p w14:paraId="48E8E021" w14:textId="793D1BF5" w:rsidR="00D45F5F" w:rsidRPr="00FD40C3" w:rsidRDefault="00D45F5F" w:rsidP="00C276D6">
            <w:pPr>
              <w:ind w:firstLine="0"/>
              <w:jc w:val="center"/>
            </w:pPr>
            <w:r w:rsidRPr="00FD40C3">
              <w:rPr>
                <w:color w:val="000000"/>
              </w:rPr>
              <w:t>3</w:t>
            </w:r>
          </w:p>
        </w:tc>
        <w:tc>
          <w:tcPr>
            <w:tcW w:w="522" w:type="dxa"/>
            <w:noWrap/>
            <w:vAlign w:val="center"/>
            <w:hideMark/>
          </w:tcPr>
          <w:p w14:paraId="28EB2766" w14:textId="4E40678F" w:rsidR="00D45F5F" w:rsidRPr="00FD40C3" w:rsidRDefault="00D45F5F" w:rsidP="00C276D6">
            <w:pPr>
              <w:ind w:firstLine="0"/>
              <w:jc w:val="center"/>
            </w:pPr>
            <w:r w:rsidRPr="00FD40C3">
              <w:rPr>
                <w:color w:val="000000"/>
              </w:rPr>
              <w:t>4</w:t>
            </w:r>
          </w:p>
        </w:tc>
        <w:tc>
          <w:tcPr>
            <w:tcW w:w="522" w:type="dxa"/>
            <w:noWrap/>
            <w:vAlign w:val="center"/>
            <w:hideMark/>
          </w:tcPr>
          <w:p w14:paraId="6053414E" w14:textId="618B6F26" w:rsidR="00D45F5F" w:rsidRPr="00FD40C3" w:rsidRDefault="00D45F5F" w:rsidP="00C276D6">
            <w:pPr>
              <w:ind w:firstLine="0"/>
              <w:jc w:val="center"/>
            </w:pPr>
            <w:r w:rsidRPr="00FD40C3">
              <w:rPr>
                <w:color w:val="000000"/>
              </w:rPr>
              <w:t>4</w:t>
            </w:r>
          </w:p>
        </w:tc>
        <w:tc>
          <w:tcPr>
            <w:tcW w:w="522" w:type="dxa"/>
            <w:noWrap/>
            <w:vAlign w:val="center"/>
            <w:hideMark/>
          </w:tcPr>
          <w:p w14:paraId="74FD3196" w14:textId="0DF36373" w:rsidR="00D45F5F" w:rsidRPr="00FD40C3" w:rsidRDefault="00D45F5F" w:rsidP="00C276D6">
            <w:pPr>
              <w:ind w:firstLine="0"/>
              <w:jc w:val="center"/>
            </w:pPr>
            <w:r w:rsidRPr="00FD40C3">
              <w:rPr>
                <w:color w:val="000000"/>
              </w:rPr>
              <w:t>2</w:t>
            </w:r>
          </w:p>
        </w:tc>
      </w:tr>
      <w:tr w:rsidR="00D45F5F" w:rsidRPr="00FD40C3" w14:paraId="375D04E6" w14:textId="77777777" w:rsidTr="00CB48E6">
        <w:trPr>
          <w:trHeight w:val="300"/>
        </w:trPr>
        <w:tc>
          <w:tcPr>
            <w:tcW w:w="558" w:type="dxa"/>
          </w:tcPr>
          <w:p w14:paraId="756868F8" w14:textId="62A43C9A" w:rsidR="00D45F5F" w:rsidRPr="00FD40C3" w:rsidRDefault="00D45F5F" w:rsidP="00D45F5F">
            <w:pPr>
              <w:ind w:firstLine="0"/>
              <w:jc w:val="center"/>
            </w:pPr>
            <w:r w:rsidRPr="00FD40C3">
              <w:t>15</w:t>
            </w:r>
          </w:p>
        </w:tc>
        <w:tc>
          <w:tcPr>
            <w:tcW w:w="1620" w:type="dxa"/>
            <w:noWrap/>
            <w:hideMark/>
          </w:tcPr>
          <w:p w14:paraId="12530716" w14:textId="1BC526A6" w:rsidR="00D45F5F" w:rsidRPr="00FD40C3" w:rsidRDefault="00D45F5F" w:rsidP="00C276D6">
            <w:pPr>
              <w:ind w:firstLine="0"/>
            </w:pPr>
            <w:r w:rsidRPr="00FD40C3">
              <w:t>Iyan Maulana, M.pd.i</w:t>
            </w:r>
          </w:p>
        </w:tc>
        <w:tc>
          <w:tcPr>
            <w:tcW w:w="900" w:type="dxa"/>
            <w:noWrap/>
            <w:hideMark/>
          </w:tcPr>
          <w:p w14:paraId="1643938A" w14:textId="77777777" w:rsidR="00D45F5F" w:rsidRPr="00FD40C3" w:rsidRDefault="00D45F5F" w:rsidP="00C276D6">
            <w:pPr>
              <w:ind w:firstLine="0"/>
              <w:jc w:val="center"/>
            </w:pPr>
            <w:r w:rsidRPr="00FD40C3">
              <w:t>Guru</w:t>
            </w:r>
          </w:p>
        </w:tc>
        <w:tc>
          <w:tcPr>
            <w:tcW w:w="522" w:type="dxa"/>
            <w:noWrap/>
            <w:vAlign w:val="center"/>
            <w:hideMark/>
          </w:tcPr>
          <w:p w14:paraId="397FBF9E" w14:textId="658C5535" w:rsidR="00D45F5F" w:rsidRPr="00FD40C3" w:rsidRDefault="00D45F5F" w:rsidP="00C276D6">
            <w:pPr>
              <w:ind w:firstLine="0"/>
              <w:jc w:val="center"/>
            </w:pPr>
            <w:r w:rsidRPr="00FD40C3">
              <w:rPr>
                <w:color w:val="000000"/>
              </w:rPr>
              <w:t>3</w:t>
            </w:r>
          </w:p>
        </w:tc>
        <w:tc>
          <w:tcPr>
            <w:tcW w:w="522" w:type="dxa"/>
            <w:noWrap/>
            <w:vAlign w:val="center"/>
            <w:hideMark/>
          </w:tcPr>
          <w:p w14:paraId="74E6E9DC" w14:textId="4DA38D5B" w:rsidR="00D45F5F" w:rsidRPr="00FD40C3" w:rsidRDefault="00D45F5F" w:rsidP="00C276D6">
            <w:pPr>
              <w:ind w:firstLine="0"/>
              <w:jc w:val="center"/>
            </w:pPr>
            <w:r w:rsidRPr="00FD40C3">
              <w:rPr>
                <w:color w:val="000000"/>
              </w:rPr>
              <w:t>2</w:t>
            </w:r>
          </w:p>
        </w:tc>
        <w:tc>
          <w:tcPr>
            <w:tcW w:w="522" w:type="dxa"/>
            <w:noWrap/>
            <w:vAlign w:val="center"/>
            <w:hideMark/>
          </w:tcPr>
          <w:p w14:paraId="59A6987A" w14:textId="4D42817D" w:rsidR="00D45F5F" w:rsidRPr="00FD40C3" w:rsidRDefault="00D45F5F" w:rsidP="00C276D6">
            <w:pPr>
              <w:ind w:firstLine="0"/>
              <w:jc w:val="center"/>
            </w:pPr>
            <w:r w:rsidRPr="00FD40C3">
              <w:rPr>
                <w:color w:val="000000"/>
              </w:rPr>
              <w:t>2</w:t>
            </w:r>
          </w:p>
        </w:tc>
        <w:tc>
          <w:tcPr>
            <w:tcW w:w="522" w:type="dxa"/>
            <w:noWrap/>
            <w:vAlign w:val="center"/>
            <w:hideMark/>
          </w:tcPr>
          <w:p w14:paraId="67346E63" w14:textId="27FF28F7" w:rsidR="00D45F5F" w:rsidRPr="00FD40C3" w:rsidRDefault="00D45F5F" w:rsidP="00C276D6">
            <w:pPr>
              <w:ind w:firstLine="0"/>
              <w:jc w:val="center"/>
            </w:pPr>
            <w:r w:rsidRPr="00FD40C3">
              <w:rPr>
                <w:color w:val="000000"/>
              </w:rPr>
              <w:t>4</w:t>
            </w:r>
          </w:p>
        </w:tc>
        <w:tc>
          <w:tcPr>
            <w:tcW w:w="522" w:type="dxa"/>
            <w:noWrap/>
            <w:vAlign w:val="center"/>
            <w:hideMark/>
          </w:tcPr>
          <w:p w14:paraId="617BC5A6" w14:textId="014B9678" w:rsidR="00D45F5F" w:rsidRPr="00FD40C3" w:rsidRDefault="00D45F5F" w:rsidP="00C276D6">
            <w:pPr>
              <w:ind w:firstLine="0"/>
              <w:jc w:val="center"/>
            </w:pPr>
            <w:r w:rsidRPr="00FD40C3">
              <w:rPr>
                <w:color w:val="000000"/>
              </w:rPr>
              <w:t>3</w:t>
            </w:r>
          </w:p>
        </w:tc>
        <w:tc>
          <w:tcPr>
            <w:tcW w:w="522" w:type="dxa"/>
            <w:noWrap/>
            <w:vAlign w:val="center"/>
            <w:hideMark/>
          </w:tcPr>
          <w:p w14:paraId="645A4A8B" w14:textId="3CC4F10C" w:rsidR="00D45F5F" w:rsidRPr="00FD40C3" w:rsidRDefault="00D45F5F" w:rsidP="00C276D6">
            <w:pPr>
              <w:ind w:firstLine="0"/>
              <w:jc w:val="center"/>
            </w:pPr>
            <w:r w:rsidRPr="00FD40C3">
              <w:rPr>
                <w:color w:val="000000"/>
              </w:rPr>
              <w:t>4</w:t>
            </w:r>
          </w:p>
        </w:tc>
        <w:tc>
          <w:tcPr>
            <w:tcW w:w="522" w:type="dxa"/>
            <w:noWrap/>
            <w:vAlign w:val="center"/>
            <w:hideMark/>
          </w:tcPr>
          <w:p w14:paraId="76EA9D25" w14:textId="08CC8F5D" w:rsidR="00D45F5F" w:rsidRPr="00FD40C3" w:rsidRDefault="00D45F5F" w:rsidP="00C276D6">
            <w:pPr>
              <w:ind w:firstLine="0"/>
              <w:jc w:val="center"/>
            </w:pPr>
            <w:r w:rsidRPr="00FD40C3">
              <w:rPr>
                <w:color w:val="000000"/>
              </w:rPr>
              <w:t>4</w:t>
            </w:r>
          </w:p>
        </w:tc>
        <w:tc>
          <w:tcPr>
            <w:tcW w:w="522" w:type="dxa"/>
            <w:noWrap/>
            <w:vAlign w:val="center"/>
            <w:hideMark/>
          </w:tcPr>
          <w:p w14:paraId="219B8ECD" w14:textId="09FC994C" w:rsidR="00D45F5F" w:rsidRPr="00FD40C3" w:rsidRDefault="00D45F5F" w:rsidP="00C276D6">
            <w:pPr>
              <w:ind w:firstLine="0"/>
              <w:jc w:val="center"/>
            </w:pPr>
            <w:r w:rsidRPr="00FD40C3">
              <w:rPr>
                <w:color w:val="000000"/>
              </w:rPr>
              <w:t>3</w:t>
            </w:r>
          </w:p>
        </w:tc>
        <w:tc>
          <w:tcPr>
            <w:tcW w:w="522" w:type="dxa"/>
            <w:noWrap/>
            <w:vAlign w:val="center"/>
            <w:hideMark/>
          </w:tcPr>
          <w:p w14:paraId="67C219C6" w14:textId="006CC636" w:rsidR="00D45F5F" w:rsidRPr="00FD40C3" w:rsidRDefault="00D45F5F" w:rsidP="00C276D6">
            <w:pPr>
              <w:ind w:firstLine="0"/>
              <w:jc w:val="center"/>
            </w:pPr>
            <w:r w:rsidRPr="00FD40C3">
              <w:rPr>
                <w:color w:val="000000"/>
              </w:rPr>
              <w:t>4</w:t>
            </w:r>
          </w:p>
        </w:tc>
        <w:tc>
          <w:tcPr>
            <w:tcW w:w="522" w:type="dxa"/>
            <w:noWrap/>
            <w:vAlign w:val="center"/>
            <w:hideMark/>
          </w:tcPr>
          <w:p w14:paraId="1C63AFD3" w14:textId="67AE645C" w:rsidR="00D45F5F" w:rsidRPr="00FD40C3" w:rsidRDefault="00D45F5F" w:rsidP="00C276D6">
            <w:pPr>
              <w:ind w:firstLine="0"/>
              <w:jc w:val="center"/>
            </w:pPr>
            <w:r w:rsidRPr="00FD40C3">
              <w:rPr>
                <w:color w:val="000000"/>
              </w:rPr>
              <w:t>2</w:t>
            </w:r>
          </w:p>
        </w:tc>
      </w:tr>
      <w:tr w:rsidR="00D45F5F" w:rsidRPr="00FD40C3" w14:paraId="3995C830" w14:textId="77777777" w:rsidTr="00CB48E6">
        <w:trPr>
          <w:trHeight w:val="300"/>
        </w:trPr>
        <w:tc>
          <w:tcPr>
            <w:tcW w:w="558" w:type="dxa"/>
          </w:tcPr>
          <w:p w14:paraId="4B99B08F" w14:textId="48202918" w:rsidR="00D45F5F" w:rsidRPr="00FD40C3" w:rsidRDefault="00D45F5F" w:rsidP="00D45F5F">
            <w:pPr>
              <w:ind w:firstLine="0"/>
              <w:jc w:val="center"/>
            </w:pPr>
            <w:r w:rsidRPr="00FD40C3">
              <w:t>16</w:t>
            </w:r>
          </w:p>
        </w:tc>
        <w:tc>
          <w:tcPr>
            <w:tcW w:w="1620" w:type="dxa"/>
            <w:noWrap/>
            <w:hideMark/>
          </w:tcPr>
          <w:p w14:paraId="0691BDD4" w14:textId="418FFAEA" w:rsidR="00D45F5F" w:rsidRPr="00FD40C3" w:rsidRDefault="00D45F5F" w:rsidP="00C276D6">
            <w:pPr>
              <w:ind w:firstLine="0"/>
            </w:pPr>
            <w:r w:rsidRPr="00FD40C3">
              <w:t>Retno Dewi Kusumaningsih, S.Pd</w:t>
            </w:r>
          </w:p>
        </w:tc>
        <w:tc>
          <w:tcPr>
            <w:tcW w:w="900" w:type="dxa"/>
            <w:noWrap/>
            <w:hideMark/>
          </w:tcPr>
          <w:p w14:paraId="202C326D" w14:textId="77777777" w:rsidR="00D45F5F" w:rsidRPr="00FD40C3" w:rsidRDefault="00D45F5F" w:rsidP="00C276D6">
            <w:pPr>
              <w:ind w:firstLine="0"/>
              <w:jc w:val="center"/>
            </w:pPr>
            <w:r w:rsidRPr="00FD40C3">
              <w:t>Guru</w:t>
            </w:r>
          </w:p>
        </w:tc>
        <w:tc>
          <w:tcPr>
            <w:tcW w:w="522" w:type="dxa"/>
            <w:noWrap/>
            <w:vAlign w:val="center"/>
            <w:hideMark/>
          </w:tcPr>
          <w:p w14:paraId="5A975337" w14:textId="3084DFA9" w:rsidR="00D45F5F" w:rsidRPr="00FD40C3" w:rsidRDefault="00D45F5F" w:rsidP="00C276D6">
            <w:pPr>
              <w:ind w:firstLine="0"/>
              <w:jc w:val="center"/>
            </w:pPr>
            <w:r w:rsidRPr="00FD40C3">
              <w:rPr>
                <w:color w:val="000000"/>
              </w:rPr>
              <w:t>3</w:t>
            </w:r>
          </w:p>
        </w:tc>
        <w:tc>
          <w:tcPr>
            <w:tcW w:w="522" w:type="dxa"/>
            <w:noWrap/>
            <w:vAlign w:val="center"/>
            <w:hideMark/>
          </w:tcPr>
          <w:p w14:paraId="7A605A17" w14:textId="34A97EB2" w:rsidR="00D45F5F" w:rsidRPr="00FD40C3" w:rsidRDefault="00D45F5F" w:rsidP="00C276D6">
            <w:pPr>
              <w:ind w:firstLine="0"/>
              <w:jc w:val="center"/>
            </w:pPr>
            <w:r w:rsidRPr="00FD40C3">
              <w:rPr>
                <w:color w:val="000000"/>
              </w:rPr>
              <w:t>4</w:t>
            </w:r>
          </w:p>
        </w:tc>
        <w:tc>
          <w:tcPr>
            <w:tcW w:w="522" w:type="dxa"/>
            <w:noWrap/>
            <w:vAlign w:val="center"/>
            <w:hideMark/>
          </w:tcPr>
          <w:p w14:paraId="5D6D20E3" w14:textId="4FB3EDFD" w:rsidR="00D45F5F" w:rsidRPr="00FD40C3" w:rsidRDefault="00D45F5F" w:rsidP="00C276D6">
            <w:pPr>
              <w:ind w:firstLine="0"/>
              <w:jc w:val="center"/>
            </w:pPr>
            <w:r w:rsidRPr="00FD40C3">
              <w:rPr>
                <w:color w:val="000000"/>
              </w:rPr>
              <w:t>3</w:t>
            </w:r>
          </w:p>
        </w:tc>
        <w:tc>
          <w:tcPr>
            <w:tcW w:w="522" w:type="dxa"/>
            <w:noWrap/>
            <w:vAlign w:val="center"/>
            <w:hideMark/>
          </w:tcPr>
          <w:p w14:paraId="3E937A1C" w14:textId="43433DFE" w:rsidR="00D45F5F" w:rsidRPr="00FD40C3" w:rsidRDefault="00D45F5F" w:rsidP="00C276D6">
            <w:pPr>
              <w:ind w:firstLine="0"/>
              <w:jc w:val="center"/>
            </w:pPr>
            <w:r w:rsidRPr="00FD40C3">
              <w:rPr>
                <w:color w:val="000000"/>
              </w:rPr>
              <w:t>2</w:t>
            </w:r>
          </w:p>
        </w:tc>
        <w:tc>
          <w:tcPr>
            <w:tcW w:w="522" w:type="dxa"/>
            <w:noWrap/>
            <w:vAlign w:val="center"/>
            <w:hideMark/>
          </w:tcPr>
          <w:p w14:paraId="3AC04F40" w14:textId="7F1DB3DD" w:rsidR="00D45F5F" w:rsidRPr="00FD40C3" w:rsidRDefault="00D45F5F" w:rsidP="00C276D6">
            <w:pPr>
              <w:ind w:firstLine="0"/>
              <w:jc w:val="center"/>
            </w:pPr>
            <w:r w:rsidRPr="00FD40C3">
              <w:rPr>
                <w:color w:val="000000"/>
              </w:rPr>
              <w:t>4</w:t>
            </w:r>
          </w:p>
        </w:tc>
        <w:tc>
          <w:tcPr>
            <w:tcW w:w="522" w:type="dxa"/>
            <w:noWrap/>
            <w:vAlign w:val="center"/>
            <w:hideMark/>
          </w:tcPr>
          <w:p w14:paraId="7EAD243C" w14:textId="1A854CE7" w:rsidR="00D45F5F" w:rsidRPr="00FD40C3" w:rsidRDefault="00D45F5F" w:rsidP="00C276D6">
            <w:pPr>
              <w:ind w:firstLine="0"/>
              <w:jc w:val="center"/>
            </w:pPr>
            <w:r w:rsidRPr="00FD40C3">
              <w:rPr>
                <w:color w:val="000000"/>
              </w:rPr>
              <w:t>4</w:t>
            </w:r>
          </w:p>
        </w:tc>
        <w:tc>
          <w:tcPr>
            <w:tcW w:w="522" w:type="dxa"/>
            <w:noWrap/>
            <w:vAlign w:val="center"/>
            <w:hideMark/>
          </w:tcPr>
          <w:p w14:paraId="535417C5" w14:textId="737B51D0" w:rsidR="00D45F5F" w:rsidRPr="00FD40C3" w:rsidRDefault="00D45F5F" w:rsidP="00C276D6">
            <w:pPr>
              <w:ind w:firstLine="0"/>
              <w:jc w:val="center"/>
            </w:pPr>
            <w:r w:rsidRPr="00FD40C3">
              <w:rPr>
                <w:color w:val="000000"/>
              </w:rPr>
              <w:t>3</w:t>
            </w:r>
          </w:p>
        </w:tc>
        <w:tc>
          <w:tcPr>
            <w:tcW w:w="522" w:type="dxa"/>
            <w:noWrap/>
            <w:vAlign w:val="center"/>
            <w:hideMark/>
          </w:tcPr>
          <w:p w14:paraId="5C20B1B6" w14:textId="2ED581EA" w:rsidR="00D45F5F" w:rsidRPr="00FD40C3" w:rsidRDefault="00D45F5F" w:rsidP="00C276D6">
            <w:pPr>
              <w:ind w:firstLine="0"/>
              <w:jc w:val="center"/>
            </w:pPr>
            <w:r w:rsidRPr="00FD40C3">
              <w:rPr>
                <w:color w:val="000000"/>
              </w:rPr>
              <w:t>4</w:t>
            </w:r>
          </w:p>
        </w:tc>
        <w:tc>
          <w:tcPr>
            <w:tcW w:w="522" w:type="dxa"/>
            <w:noWrap/>
            <w:vAlign w:val="center"/>
            <w:hideMark/>
          </w:tcPr>
          <w:p w14:paraId="6D4E8874" w14:textId="39FD665D" w:rsidR="00D45F5F" w:rsidRPr="00FD40C3" w:rsidRDefault="00D45F5F" w:rsidP="00C276D6">
            <w:pPr>
              <w:ind w:firstLine="0"/>
              <w:jc w:val="center"/>
            </w:pPr>
            <w:r w:rsidRPr="00FD40C3">
              <w:rPr>
                <w:color w:val="000000"/>
              </w:rPr>
              <w:t>3</w:t>
            </w:r>
          </w:p>
        </w:tc>
        <w:tc>
          <w:tcPr>
            <w:tcW w:w="522" w:type="dxa"/>
            <w:noWrap/>
            <w:vAlign w:val="center"/>
            <w:hideMark/>
          </w:tcPr>
          <w:p w14:paraId="78D5B536" w14:textId="21B1610D" w:rsidR="00D45F5F" w:rsidRPr="00FD40C3" w:rsidRDefault="00D45F5F" w:rsidP="00C276D6">
            <w:pPr>
              <w:ind w:firstLine="0"/>
              <w:jc w:val="center"/>
            </w:pPr>
            <w:r w:rsidRPr="00FD40C3">
              <w:rPr>
                <w:color w:val="000000"/>
              </w:rPr>
              <w:t>3</w:t>
            </w:r>
          </w:p>
        </w:tc>
      </w:tr>
    </w:tbl>
    <w:p w14:paraId="4D7B1EDD" w14:textId="77777777" w:rsidR="00AA578B" w:rsidRPr="00FD40C3" w:rsidRDefault="00AA578B">
      <w:pPr>
        <w:ind w:firstLine="0"/>
      </w:pPr>
    </w:p>
    <w:p w14:paraId="046C8F01" w14:textId="77777777" w:rsidR="002F1F6A" w:rsidRPr="00FD40C3" w:rsidRDefault="002F1F6A">
      <w:pPr>
        <w:ind w:firstLine="0"/>
      </w:pPr>
      <w:r w:rsidRPr="00FD40C3">
        <w:t>Setelah dilakukan hal tersebut, akan dijumlahkan hasil skor setiap responden dan dikalikan dengan 2.5. Dengan ini, didapatkan skor SUS lanjutan sebagai berikut.</w:t>
      </w:r>
    </w:p>
    <w:p w14:paraId="2439A42C" w14:textId="3FD896DD" w:rsidR="002F1F6A" w:rsidRPr="00FD40C3" w:rsidRDefault="002F1F6A">
      <w:pPr>
        <w:ind w:firstLine="0"/>
      </w:pPr>
    </w:p>
    <w:p w14:paraId="732083E8" w14:textId="637AF535" w:rsidR="008A5BE7" w:rsidRPr="00FD40C3" w:rsidRDefault="008A5BE7" w:rsidP="008A5BE7">
      <w:pPr>
        <w:pStyle w:val="Tabel4"/>
        <w:rPr>
          <w:lang w:val="id-ID"/>
        </w:rPr>
      </w:pPr>
      <w:bookmarkStart w:id="365" w:name="_Toc153476931"/>
      <w:bookmarkStart w:id="366" w:name="_Toc156335905"/>
      <w:r w:rsidRPr="00FD40C3">
        <w:rPr>
          <w:lang w:val="id-ID"/>
        </w:rPr>
        <w:t>Total Skor SUS Setiap Responden Dikali 2.5</w:t>
      </w:r>
      <w:bookmarkEnd w:id="365"/>
      <w:bookmarkEnd w:id="366"/>
    </w:p>
    <w:tbl>
      <w:tblPr>
        <w:tblStyle w:val="TableGrid"/>
        <w:tblW w:w="0" w:type="auto"/>
        <w:jc w:val="center"/>
        <w:tblLook w:val="04A0" w:firstRow="1" w:lastRow="0" w:firstColumn="1" w:lastColumn="0" w:noHBand="0" w:noVBand="1"/>
      </w:tblPr>
      <w:tblGrid>
        <w:gridCol w:w="510"/>
        <w:gridCol w:w="4744"/>
        <w:gridCol w:w="830"/>
        <w:gridCol w:w="1797"/>
      </w:tblGrid>
      <w:tr w:rsidR="00D45F5F" w:rsidRPr="00FD40C3" w14:paraId="1874CE85" w14:textId="7A7D3F38" w:rsidTr="00D45F5F">
        <w:trPr>
          <w:trHeight w:val="431"/>
          <w:tblHeader/>
          <w:jc w:val="center"/>
        </w:trPr>
        <w:tc>
          <w:tcPr>
            <w:tcW w:w="510" w:type="dxa"/>
          </w:tcPr>
          <w:p w14:paraId="4EFE65A1" w14:textId="402D1427" w:rsidR="00D45F5F" w:rsidRPr="00FD40C3" w:rsidRDefault="00D45F5F" w:rsidP="002F1F6A">
            <w:pPr>
              <w:ind w:firstLine="0"/>
              <w:jc w:val="center"/>
              <w:rPr>
                <w:b/>
                <w:bCs/>
              </w:rPr>
            </w:pPr>
            <w:r w:rsidRPr="00FD40C3">
              <w:rPr>
                <w:b/>
                <w:bCs/>
              </w:rPr>
              <w:t>No</w:t>
            </w:r>
          </w:p>
        </w:tc>
        <w:tc>
          <w:tcPr>
            <w:tcW w:w="4744" w:type="dxa"/>
            <w:noWrap/>
            <w:vAlign w:val="center"/>
          </w:tcPr>
          <w:p w14:paraId="63BE7C66" w14:textId="26EC36C8" w:rsidR="00D45F5F" w:rsidRPr="00FD40C3" w:rsidRDefault="00D45F5F" w:rsidP="002F1F6A">
            <w:pPr>
              <w:ind w:firstLine="0"/>
              <w:jc w:val="center"/>
              <w:rPr>
                <w:b/>
                <w:bCs/>
              </w:rPr>
            </w:pPr>
            <w:r w:rsidRPr="00FD40C3">
              <w:rPr>
                <w:b/>
                <w:bCs/>
              </w:rPr>
              <w:t>Nama</w:t>
            </w:r>
          </w:p>
        </w:tc>
        <w:tc>
          <w:tcPr>
            <w:tcW w:w="0" w:type="auto"/>
            <w:noWrap/>
            <w:vAlign w:val="center"/>
          </w:tcPr>
          <w:p w14:paraId="1DB734E4" w14:textId="77777777" w:rsidR="00D45F5F" w:rsidRPr="00FD40C3" w:rsidRDefault="00D45F5F" w:rsidP="002F1F6A">
            <w:pPr>
              <w:ind w:firstLine="0"/>
              <w:jc w:val="center"/>
              <w:rPr>
                <w:b/>
                <w:bCs/>
              </w:rPr>
            </w:pPr>
            <w:r w:rsidRPr="00FD40C3">
              <w:rPr>
                <w:b/>
                <w:bCs/>
              </w:rPr>
              <w:t>Peran</w:t>
            </w:r>
          </w:p>
        </w:tc>
        <w:tc>
          <w:tcPr>
            <w:tcW w:w="0" w:type="auto"/>
            <w:tcBorders>
              <w:bottom w:val="single" w:sz="4" w:space="0" w:color="auto"/>
            </w:tcBorders>
            <w:vAlign w:val="center"/>
          </w:tcPr>
          <w:p w14:paraId="31EF4CCB" w14:textId="38CD45ED" w:rsidR="00D45F5F" w:rsidRPr="00FD40C3" w:rsidRDefault="00D45F5F" w:rsidP="002F1F6A">
            <w:pPr>
              <w:ind w:firstLine="0"/>
              <w:jc w:val="center"/>
              <w:rPr>
                <w:b/>
                <w:bCs/>
              </w:rPr>
            </w:pPr>
            <w:r w:rsidRPr="00FD40C3">
              <w:rPr>
                <w:b/>
                <w:bCs/>
              </w:rPr>
              <w:t>Total Skor x2.5</w:t>
            </w:r>
          </w:p>
        </w:tc>
      </w:tr>
      <w:tr w:rsidR="00D45F5F" w:rsidRPr="00FD40C3" w14:paraId="541F04CD" w14:textId="1D47596C" w:rsidTr="00D45F5F">
        <w:trPr>
          <w:trHeight w:val="432"/>
          <w:jc w:val="center"/>
        </w:trPr>
        <w:tc>
          <w:tcPr>
            <w:tcW w:w="510" w:type="dxa"/>
          </w:tcPr>
          <w:p w14:paraId="2887A972" w14:textId="1C6AE7FF" w:rsidR="00D45F5F" w:rsidRPr="00FD40C3" w:rsidRDefault="00D45F5F" w:rsidP="00D45F5F">
            <w:pPr>
              <w:ind w:firstLine="0"/>
              <w:jc w:val="center"/>
            </w:pPr>
            <w:r w:rsidRPr="00FD40C3">
              <w:lastRenderedPageBreak/>
              <w:t>1</w:t>
            </w:r>
          </w:p>
        </w:tc>
        <w:tc>
          <w:tcPr>
            <w:tcW w:w="4744" w:type="dxa"/>
            <w:noWrap/>
            <w:hideMark/>
          </w:tcPr>
          <w:p w14:paraId="0AFD739A" w14:textId="108DBC90" w:rsidR="00D45F5F" w:rsidRPr="00FD40C3" w:rsidRDefault="00D45F5F" w:rsidP="002F1F6A">
            <w:pPr>
              <w:ind w:firstLine="0"/>
              <w:jc w:val="left"/>
            </w:pPr>
            <w:r w:rsidRPr="00FD40C3">
              <w:t>Muhammad Lutfi, S.Pd</w:t>
            </w:r>
          </w:p>
        </w:tc>
        <w:tc>
          <w:tcPr>
            <w:tcW w:w="0" w:type="auto"/>
            <w:noWrap/>
            <w:hideMark/>
          </w:tcPr>
          <w:p w14:paraId="384898E9"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553E401A" w14:textId="2FBE4277" w:rsidR="00D45F5F" w:rsidRPr="00FD40C3" w:rsidRDefault="00D45F5F" w:rsidP="002F1F6A">
            <w:pPr>
              <w:ind w:firstLine="0"/>
              <w:jc w:val="center"/>
            </w:pPr>
            <w:r w:rsidRPr="00FD40C3">
              <w:rPr>
                <w:color w:val="000000"/>
              </w:rPr>
              <w:t>85</w:t>
            </w:r>
          </w:p>
        </w:tc>
      </w:tr>
      <w:tr w:rsidR="00D45F5F" w:rsidRPr="00FD40C3" w14:paraId="0853D088" w14:textId="502E044E" w:rsidTr="00D45F5F">
        <w:trPr>
          <w:trHeight w:val="432"/>
          <w:jc w:val="center"/>
        </w:trPr>
        <w:tc>
          <w:tcPr>
            <w:tcW w:w="510" w:type="dxa"/>
          </w:tcPr>
          <w:p w14:paraId="739742E0" w14:textId="4C52F495" w:rsidR="00D45F5F" w:rsidRPr="00FD40C3" w:rsidRDefault="00D45F5F" w:rsidP="00D45F5F">
            <w:pPr>
              <w:ind w:firstLine="0"/>
              <w:jc w:val="center"/>
            </w:pPr>
            <w:r w:rsidRPr="00FD40C3">
              <w:t>2</w:t>
            </w:r>
          </w:p>
        </w:tc>
        <w:tc>
          <w:tcPr>
            <w:tcW w:w="4744" w:type="dxa"/>
            <w:noWrap/>
            <w:hideMark/>
          </w:tcPr>
          <w:p w14:paraId="4508045D" w14:textId="777C38AD" w:rsidR="00D45F5F" w:rsidRPr="00FD40C3" w:rsidRDefault="00D45F5F" w:rsidP="002F1F6A">
            <w:pPr>
              <w:ind w:firstLine="0"/>
              <w:jc w:val="left"/>
            </w:pPr>
            <w:r w:rsidRPr="00FD40C3">
              <w:t>Ajeng Yeni Ratnasari, S.Pd</w:t>
            </w:r>
          </w:p>
        </w:tc>
        <w:tc>
          <w:tcPr>
            <w:tcW w:w="0" w:type="auto"/>
            <w:noWrap/>
            <w:hideMark/>
          </w:tcPr>
          <w:p w14:paraId="5F9C4018"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1067FC88" w14:textId="3108A58D" w:rsidR="00D45F5F" w:rsidRPr="00FD40C3" w:rsidRDefault="00D45F5F" w:rsidP="002F1F6A">
            <w:pPr>
              <w:ind w:firstLine="0"/>
              <w:jc w:val="center"/>
            </w:pPr>
            <w:r w:rsidRPr="00FD40C3">
              <w:rPr>
                <w:color w:val="000000"/>
              </w:rPr>
              <w:t>80</w:t>
            </w:r>
          </w:p>
        </w:tc>
      </w:tr>
      <w:tr w:rsidR="00D45F5F" w:rsidRPr="00FD40C3" w14:paraId="6A69C17F" w14:textId="004F98DE" w:rsidTr="00D45F5F">
        <w:trPr>
          <w:trHeight w:val="432"/>
          <w:jc w:val="center"/>
        </w:trPr>
        <w:tc>
          <w:tcPr>
            <w:tcW w:w="510" w:type="dxa"/>
          </w:tcPr>
          <w:p w14:paraId="0D531E12" w14:textId="257DD4E4" w:rsidR="00D45F5F" w:rsidRPr="00FD40C3" w:rsidRDefault="00D45F5F" w:rsidP="00D45F5F">
            <w:pPr>
              <w:ind w:firstLine="0"/>
              <w:jc w:val="center"/>
            </w:pPr>
            <w:r w:rsidRPr="00FD40C3">
              <w:t>3</w:t>
            </w:r>
          </w:p>
        </w:tc>
        <w:tc>
          <w:tcPr>
            <w:tcW w:w="4744" w:type="dxa"/>
            <w:noWrap/>
            <w:hideMark/>
          </w:tcPr>
          <w:p w14:paraId="1273B5E5" w14:textId="0CED794C" w:rsidR="00D45F5F" w:rsidRPr="00FD40C3" w:rsidRDefault="00D45F5F" w:rsidP="002F1F6A">
            <w:pPr>
              <w:ind w:firstLine="0"/>
              <w:jc w:val="left"/>
            </w:pPr>
            <w:r w:rsidRPr="00FD40C3">
              <w:t>Dita Putri Bestari S.Pd</w:t>
            </w:r>
          </w:p>
        </w:tc>
        <w:tc>
          <w:tcPr>
            <w:tcW w:w="0" w:type="auto"/>
            <w:noWrap/>
            <w:hideMark/>
          </w:tcPr>
          <w:p w14:paraId="7C15C66A"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08A83D9D" w14:textId="33C3CF4A" w:rsidR="00D45F5F" w:rsidRPr="00FD40C3" w:rsidRDefault="00D45F5F" w:rsidP="002F1F6A">
            <w:pPr>
              <w:ind w:firstLine="0"/>
              <w:jc w:val="center"/>
            </w:pPr>
            <w:r w:rsidRPr="00FD40C3">
              <w:rPr>
                <w:color w:val="000000"/>
              </w:rPr>
              <w:t>87.5</w:t>
            </w:r>
          </w:p>
        </w:tc>
      </w:tr>
      <w:tr w:rsidR="00D45F5F" w:rsidRPr="00FD40C3" w14:paraId="05CAE626" w14:textId="39507605" w:rsidTr="00D45F5F">
        <w:trPr>
          <w:trHeight w:val="432"/>
          <w:jc w:val="center"/>
        </w:trPr>
        <w:tc>
          <w:tcPr>
            <w:tcW w:w="510" w:type="dxa"/>
          </w:tcPr>
          <w:p w14:paraId="70628DE7" w14:textId="675D03B8" w:rsidR="00D45F5F" w:rsidRPr="00FD40C3" w:rsidRDefault="00D45F5F" w:rsidP="00D45F5F">
            <w:pPr>
              <w:ind w:firstLine="0"/>
              <w:jc w:val="center"/>
            </w:pPr>
            <w:r w:rsidRPr="00FD40C3">
              <w:t>4</w:t>
            </w:r>
          </w:p>
        </w:tc>
        <w:tc>
          <w:tcPr>
            <w:tcW w:w="4744" w:type="dxa"/>
            <w:noWrap/>
            <w:hideMark/>
          </w:tcPr>
          <w:p w14:paraId="7631220A" w14:textId="48B55AA0" w:rsidR="00D45F5F" w:rsidRPr="00FD40C3" w:rsidRDefault="00D45F5F" w:rsidP="002F1F6A">
            <w:pPr>
              <w:ind w:firstLine="0"/>
              <w:jc w:val="left"/>
            </w:pPr>
            <w:r w:rsidRPr="00FD40C3">
              <w:t>Ayu Nulantika S.Pd</w:t>
            </w:r>
          </w:p>
        </w:tc>
        <w:tc>
          <w:tcPr>
            <w:tcW w:w="0" w:type="auto"/>
            <w:noWrap/>
            <w:hideMark/>
          </w:tcPr>
          <w:p w14:paraId="55F3D1F7"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5ECC78B2" w14:textId="79F42524" w:rsidR="00D45F5F" w:rsidRPr="00FD40C3" w:rsidRDefault="00D45F5F" w:rsidP="002F1F6A">
            <w:pPr>
              <w:ind w:firstLine="0"/>
              <w:jc w:val="center"/>
            </w:pPr>
            <w:r w:rsidRPr="00FD40C3">
              <w:rPr>
                <w:color w:val="000000"/>
              </w:rPr>
              <w:t>80</w:t>
            </w:r>
          </w:p>
        </w:tc>
      </w:tr>
      <w:tr w:rsidR="00D45F5F" w:rsidRPr="00FD40C3" w14:paraId="6D6E8B11" w14:textId="653F1BE1" w:rsidTr="00D45F5F">
        <w:trPr>
          <w:trHeight w:val="432"/>
          <w:jc w:val="center"/>
        </w:trPr>
        <w:tc>
          <w:tcPr>
            <w:tcW w:w="510" w:type="dxa"/>
          </w:tcPr>
          <w:p w14:paraId="3F87EF38" w14:textId="7664A253" w:rsidR="00D45F5F" w:rsidRPr="00FD40C3" w:rsidRDefault="00D45F5F" w:rsidP="00D45F5F">
            <w:pPr>
              <w:ind w:firstLine="0"/>
              <w:jc w:val="center"/>
            </w:pPr>
            <w:r w:rsidRPr="00FD40C3">
              <w:t>5</w:t>
            </w:r>
          </w:p>
        </w:tc>
        <w:tc>
          <w:tcPr>
            <w:tcW w:w="4744" w:type="dxa"/>
            <w:noWrap/>
            <w:hideMark/>
          </w:tcPr>
          <w:p w14:paraId="53EBE51E" w14:textId="0FEAD8B2" w:rsidR="00D45F5F" w:rsidRPr="00FD40C3" w:rsidRDefault="00D45F5F" w:rsidP="002F1F6A">
            <w:pPr>
              <w:ind w:firstLine="0"/>
              <w:jc w:val="left"/>
            </w:pPr>
            <w:r w:rsidRPr="00FD40C3">
              <w:t>Ahmad Arfandi, S.Kom</w:t>
            </w:r>
          </w:p>
        </w:tc>
        <w:tc>
          <w:tcPr>
            <w:tcW w:w="0" w:type="auto"/>
            <w:noWrap/>
            <w:hideMark/>
          </w:tcPr>
          <w:p w14:paraId="1BC19B46"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411D7110" w14:textId="2641DF6C" w:rsidR="00D45F5F" w:rsidRPr="00FD40C3" w:rsidRDefault="00D45F5F" w:rsidP="002F1F6A">
            <w:pPr>
              <w:ind w:firstLine="0"/>
              <w:jc w:val="center"/>
            </w:pPr>
            <w:r w:rsidRPr="00FD40C3">
              <w:rPr>
                <w:color w:val="000000"/>
              </w:rPr>
              <w:t>85</w:t>
            </w:r>
          </w:p>
        </w:tc>
      </w:tr>
      <w:tr w:rsidR="00D45F5F" w:rsidRPr="00FD40C3" w14:paraId="04E88938" w14:textId="218742FD" w:rsidTr="00D45F5F">
        <w:trPr>
          <w:trHeight w:val="432"/>
          <w:jc w:val="center"/>
        </w:trPr>
        <w:tc>
          <w:tcPr>
            <w:tcW w:w="510" w:type="dxa"/>
          </w:tcPr>
          <w:p w14:paraId="25A33B77" w14:textId="0DB44D5B" w:rsidR="00D45F5F" w:rsidRPr="00FD40C3" w:rsidRDefault="00D45F5F" w:rsidP="00D45F5F">
            <w:pPr>
              <w:ind w:firstLine="0"/>
              <w:jc w:val="center"/>
            </w:pPr>
            <w:r w:rsidRPr="00FD40C3">
              <w:t>6</w:t>
            </w:r>
          </w:p>
        </w:tc>
        <w:tc>
          <w:tcPr>
            <w:tcW w:w="4744" w:type="dxa"/>
            <w:noWrap/>
            <w:hideMark/>
          </w:tcPr>
          <w:p w14:paraId="44DA05AF" w14:textId="5CF106EB" w:rsidR="00D45F5F" w:rsidRPr="00FD40C3" w:rsidRDefault="00D45F5F" w:rsidP="002F1F6A">
            <w:pPr>
              <w:ind w:firstLine="0"/>
              <w:jc w:val="left"/>
            </w:pPr>
            <w:r w:rsidRPr="00FD40C3">
              <w:t>Virgawaty Dewy, S.Pd</w:t>
            </w:r>
          </w:p>
        </w:tc>
        <w:tc>
          <w:tcPr>
            <w:tcW w:w="0" w:type="auto"/>
            <w:noWrap/>
            <w:hideMark/>
          </w:tcPr>
          <w:p w14:paraId="7B18E3CF"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5D21A505" w14:textId="48250A20" w:rsidR="00D45F5F" w:rsidRPr="00FD40C3" w:rsidRDefault="00D45F5F" w:rsidP="002F1F6A">
            <w:pPr>
              <w:ind w:firstLine="0"/>
              <w:jc w:val="center"/>
            </w:pPr>
            <w:r w:rsidRPr="00FD40C3">
              <w:rPr>
                <w:color w:val="000000"/>
              </w:rPr>
              <w:t>82.5</w:t>
            </w:r>
          </w:p>
        </w:tc>
      </w:tr>
      <w:tr w:rsidR="00D45F5F" w:rsidRPr="00FD40C3" w14:paraId="7D538810" w14:textId="6EC4AB19" w:rsidTr="00D45F5F">
        <w:trPr>
          <w:trHeight w:val="432"/>
          <w:jc w:val="center"/>
        </w:trPr>
        <w:tc>
          <w:tcPr>
            <w:tcW w:w="510" w:type="dxa"/>
          </w:tcPr>
          <w:p w14:paraId="16355DBE" w14:textId="590851A2" w:rsidR="00D45F5F" w:rsidRPr="00FD40C3" w:rsidRDefault="00D45F5F" w:rsidP="00D45F5F">
            <w:pPr>
              <w:ind w:firstLine="0"/>
              <w:jc w:val="center"/>
            </w:pPr>
            <w:r w:rsidRPr="00FD40C3">
              <w:t>7</w:t>
            </w:r>
          </w:p>
        </w:tc>
        <w:tc>
          <w:tcPr>
            <w:tcW w:w="4744" w:type="dxa"/>
            <w:noWrap/>
            <w:hideMark/>
          </w:tcPr>
          <w:p w14:paraId="67E4D71F" w14:textId="022D12C2" w:rsidR="00D45F5F" w:rsidRPr="00FD40C3" w:rsidRDefault="00D45F5F" w:rsidP="002F1F6A">
            <w:pPr>
              <w:ind w:firstLine="0"/>
              <w:jc w:val="left"/>
            </w:pPr>
            <w:r w:rsidRPr="00FD40C3">
              <w:t>Isma Nurfitriah, S.Pd</w:t>
            </w:r>
          </w:p>
        </w:tc>
        <w:tc>
          <w:tcPr>
            <w:tcW w:w="0" w:type="auto"/>
            <w:noWrap/>
            <w:hideMark/>
          </w:tcPr>
          <w:p w14:paraId="511DBFCA"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09E4C8B5" w14:textId="500249F0" w:rsidR="00D45F5F" w:rsidRPr="00FD40C3" w:rsidRDefault="00D45F5F" w:rsidP="002F1F6A">
            <w:pPr>
              <w:ind w:firstLine="0"/>
              <w:jc w:val="center"/>
            </w:pPr>
            <w:r w:rsidRPr="00FD40C3">
              <w:rPr>
                <w:color w:val="000000"/>
              </w:rPr>
              <w:t>77.5</w:t>
            </w:r>
          </w:p>
        </w:tc>
      </w:tr>
      <w:tr w:rsidR="00D45F5F" w:rsidRPr="00FD40C3" w14:paraId="08C6BE88" w14:textId="28F48D84" w:rsidTr="00D45F5F">
        <w:trPr>
          <w:trHeight w:val="432"/>
          <w:jc w:val="center"/>
        </w:trPr>
        <w:tc>
          <w:tcPr>
            <w:tcW w:w="510" w:type="dxa"/>
          </w:tcPr>
          <w:p w14:paraId="4F5FAA56" w14:textId="2F3088D2" w:rsidR="00D45F5F" w:rsidRPr="00FD40C3" w:rsidRDefault="00D45F5F" w:rsidP="00D45F5F">
            <w:pPr>
              <w:ind w:firstLine="0"/>
              <w:jc w:val="center"/>
            </w:pPr>
            <w:r w:rsidRPr="00FD40C3">
              <w:t>8</w:t>
            </w:r>
          </w:p>
        </w:tc>
        <w:tc>
          <w:tcPr>
            <w:tcW w:w="4744" w:type="dxa"/>
            <w:noWrap/>
            <w:hideMark/>
          </w:tcPr>
          <w:p w14:paraId="0897CC4C" w14:textId="1859FD86" w:rsidR="00D45F5F" w:rsidRPr="00FD40C3" w:rsidRDefault="00D45F5F" w:rsidP="002F1F6A">
            <w:pPr>
              <w:ind w:firstLine="0"/>
              <w:jc w:val="left"/>
            </w:pPr>
            <w:r w:rsidRPr="00FD40C3">
              <w:t>Renny Noviani Riandy, S.S</w:t>
            </w:r>
          </w:p>
        </w:tc>
        <w:tc>
          <w:tcPr>
            <w:tcW w:w="0" w:type="auto"/>
            <w:noWrap/>
            <w:hideMark/>
          </w:tcPr>
          <w:p w14:paraId="4285241A"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48E5B88D" w14:textId="02DB4DA3" w:rsidR="00D45F5F" w:rsidRPr="00FD40C3" w:rsidRDefault="00D45F5F" w:rsidP="002F1F6A">
            <w:pPr>
              <w:ind w:firstLine="0"/>
              <w:jc w:val="center"/>
            </w:pPr>
            <w:r w:rsidRPr="00FD40C3">
              <w:rPr>
                <w:color w:val="000000"/>
              </w:rPr>
              <w:t>95</w:t>
            </w:r>
          </w:p>
        </w:tc>
      </w:tr>
      <w:tr w:rsidR="00D45F5F" w:rsidRPr="00FD40C3" w14:paraId="56B89BDC" w14:textId="2FE5CA85" w:rsidTr="00D45F5F">
        <w:trPr>
          <w:trHeight w:val="432"/>
          <w:jc w:val="center"/>
        </w:trPr>
        <w:tc>
          <w:tcPr>
            <w:tcW w:w="510" w:type="dxa"/>
          </w:tcPr>
          <w:p w14:paraId="0F91893C" w14:textId="73FDB960" w:rsidR="00D45F5F" w:rsidRPr="00FD40C3" w:rsidRDefault="00D45F5F" w:rsidP="00D45F5F">
            <w:pPr>
              <w:ind w:firstLine="0"/>
              <w:jc w:val="center"/>
            </w:pPr>
            <w:r w:rsidRPr="00FD40C3">
              <w:t>9</w:t>
            </w:r>
          </w:p>
        </w:tc>
        <w:tc>
          <w:tcPr>
            <w:tcW w:w="4744" w:type="dxa"/>
            <w:noWrap/>
            <w:hideMark/>
          </w:tcPr>
          <w:p w14:paraId="4B882D04" w14:textId="241688F9" w:rsidR="00D45F5F" w:rsidRPr="00FD40C3" w:rsidRDefault="00D45F5F" w:rsidP="002F1F6A">
            <w:pPr>
              <w:ind w:firstLine="0"/>
              <w:jc w:val="left"/>
            </w:pPr>
            <w:r w:rsidRPr="00FD40C3">
              <w:t>Sukma Erawan, S.Kom</w:t>
            </w:r>
          </w:p>
        </w:tc>
        <w:tc>
          <w:tcPr>
            <w:tcW w:w="0" w:type="auto"/>
            <w:noWrap/>
            <w:hideMark/>
          </w:tcPr>
          <w:p w14:paraId="4233C27A"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1D972D3B" w14:textId="323E2AB3" w:rsidR="00D45F5F" w:rsidRPr="00FD40C3" w:rsidRDefault="00D45F5F" w:rsidP="002F1F6A">
            <w:pPr>
              <w:ind w:firstLine="0"/>
              <w:jc w:val="center"/>
            </w:pPr>
            <w:r w:rsidRPr="00FD40C3">
              <w:rPr>
                <w:color w:val="000000"/>
              </w:rPr>
              <w:t>80</w:t>
            </w:r>
          </w:p>
        </w:tc>
      </w:tr>
      <w:tr w:rsidR="00D45F5F" w:rsidRPr="00FD40C3" w14:paraId="56620F97" w14:textId="4BAEECE6" w:rsidTr="00D45F5F">
        <w:trPr>
          <w:trHeight w:val="432"/>
          <w:jc w:val="center"/>
        </w:trPr>
        <w:tc>
          <w:tcPr>
            <w:tcW w:w="510" w:type="dxa"/>
          </w:tcPr>
          <w:p w14:paraId="0B8E79C7" w14:textId="6F54EAE0" w:rsidR="00D45F5F" w:rsidRPr="00FD40C3" w:rsidRDefault="00D45F5F" w:rsidP="00D45F5F">
            <w:pPr>
              <w:ind w:firstLine="0"/>
              <w:jc w:val="center"/>
            </w:pPr>
            <w:r w:rsidRPr="00FD40C3">
              <w:t>10</w:t>
            </w:r>
          </w:p>
        </w:tc>
        <w:tc>
          <w:tcPr>
            <w:tcW w:w="4744" w:type="dxa"/>
            <w:noWrap/>
            <w:hideMark/>
          </w:tcPr>
          <w:p w14:paraId="03402316" w14:textId="5D4A6EEE" w:rsidR="00D45F5F" w:rsidRPr="00FD40C3" w:rsidRDefault="00D45F5F" w:rsidP="002F1F6A">
            <w:pPr>
              <w:ind w:firstLine="0"/>
              <w:jc w:val="left"/>
            </w:pPr>
            <w:r w:rsidRPr="00FD40C3">
              <w:t>Dr. Dian Mustika Dewi Priyandari, S. Sos., M.M</w:t>
            </w:r>
          </w:p>
        </w:tc>
        <w:tc>
          <w:tcPr>
            <w:tcW w:w="0" w:type="auto"/>
            <w:noWrap/>
            <w:hideMark/>
          </w:tcPr>
          <w:p w14:paraId="4E8EC681" w14:textId="77777777" w:rsidR="00D45F5F" w:rsidRPr="00FD40C3" w:rsidRDefault="00D45F5F" w:rsidP="002F1F6A">
            <w:pPr>
              <w:ind w:firstLine="0"/>
              <w:jc w:val="center"/>
            </w:pPr>
            <w:r w:rsidRPr="00FD40C3">
              <w:t>Dosen</w:t>
            </w:r>
          </w:p>
        </w:tc>
        <w:tc>
          <w:tcPr>
            <w:tcW w:w="0" w:type="auto"/>
            <w:tcBorders>
              <w:top w:val="single" w:sz="4" w:space="0" w:color="auto"/>
              <w:left w:val="nil"/>
              <w:bottom w:val="single" w:sz="4" w:space="0" w:color="auto"/>
              <w:right w:val="single" w:sz="4" w:space="0" w:color="auto"/>
            </w:tcBorders>
            <w:shd w:val="clear" w:color="auto" w:fill="auto"/>
          </w:tcPr>
          <w:p w14:paraId="10C323CD" w14:textId="15F8EF9F" w:rsidR="00D45F5F" w:rsidRPr="00FD40C3" w:rsidRDefault="00D45F5F" w:rsidP="002F1F6A">
            <w:pPr>
              <w:ind w:firstLine="0"/>
              <w:jc w:val="center"/>
            </w:pPr>
            <w:r w:rsidRPr="00FD40C3">
              <w:rPr>
                <w:color w:val="000000"/>
              </w:rPr>
              <w:t>77.5</w:t>
            </w:r>
          </w:p>
        </w:tc>
      </w:tr>
      <w:tr w:rsidR="00D45F5F" w:rsidRPr="00FD40C3" w14:paraId="42269411" w14:textId="294126B2" w:rsidTr="00D45F5F">
        <w:trPr>
          <w:trHeight w:val="432"/>
          <w:jc w:val="center"/>
        </w:trPr>
        <w:tc>
          <w:tcPr>
            <w:tcW w:w="510" w:type="dxa"/>
          </w:tcPr>
          <w:p w14:paraId="55838718" w14:textId="12B4211A" w:rsidR="00D45F5F" w:rsidRPr="00FD40C3" w:rsidRDefault="00D45F5F" w:rsidP="00D45F5F">
            <w:pPr>
              <w:ind w:firstLine="0"/>
              <w:jc w:val="center"/>
            </w:pPr>
            <w:r w:rsidRPr="00FD40C3">
              <w:t>11</w:t>
            </w:r>
          </w:p>
        </w:tc>
        <w:tc>
          <w:tcPr>
            <w:tcW w:w="4744" w:type="dxa"/>
            <w:noWrap/>
            <w:hideMark/>
          </w:tcPr>
          <w:p w14:paraId="0AFD04B3" w14:textId="73E28E8C" w:rsidR="00D45F5F" w:rsidRPr="00FD40C3" w:rsidRDefault="00D45F5F" w:rsidP="002F1F6A">
            <w:pPr>
              <w:ind w:firstLine="0"/>
              <w:jc w:val="left"/>
            </w:pPr>
            <w:r w:rsidRPr="00FD40C3">
              <w:t>Zamroni Riza S.E</w:t>
            </w:r>
          </w:p>
        </w:tc>
        <w:tc>
          <w:tcPr>
            <w:tcW w:w="0" w:type="auto"/>
            <w:noWrap/>
            <w:hideMark/>
          </w:tcPr>
          <w:p w14:paraId="27AA0FA2"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43764F7C" w14:textId="0A0D6209" w:rsidR="00D45F5F" w:rsidRPr="00FD40C3" w:rsidRDefault="00D45F5F" w:rsidP="002F1F6A">
            <w:pPr>
              <w:ind w:firstLine="0"/>
              <w:jc w:val="center"/>
            </w:pPr>
            <w:r w:rsidRPr="00FD40C3">
              <w:rPr>
                <w:color w:val="000000"/>
              </w:rPr>
              <w:t>82.5</w:t>
            </w:r>
          </w:p>
        </w:tc>
      </w:tr>
      <w:tr w:rsidR="00D45F5F" w:rsidRPr="00FD40C3" w14:paraId="5BB0F712" w14:textId="2CD41334" w:rsidTr="00D45F5F">
        <w:trPr>
          <w:trHeight w:val="432"/>
          <w:jc w:val="center"/>
        </w:trPr>
        <w:tc>
          <w:tcPr>
            <w:tcW w:w="510" w:type="dxa"/>
          </w:tcPr>
          <w:p w14:paraId="5C9AFEB8" w14:textId="33B757B5" w:rsidR="00D45F5F" w:rsidRPr="00FD40C3" w:rsidRDefault="00D45F5F" w:rsidP="00D45F5F">
            <w:pPr>
              <w:ind w:firstLine="0"/>
              <w:jc w:val="center"/>
            </w:pPr>
            <w:r w:rsidRPr="00FD40C3">
              <w:t>12</w:t>
            </w:r>
          </w:p>
        </w:tc>
        <w:tc>
          <w:tcPr>
            <w:tcW w:w="4744" w:type="dxa"/>
            <w:noWrap/>
            <w:hideMark/>
          </w:tcPr>
          <w:p w14:paraId="5D0B1E53" w14:textId="31E295D6" w:rsidR="00D45F5F" w:rsidRPr="00FD40C3" w:rsidRDefault="00D45F5F" w:rsidP="002F1F6A">
            <w:pPr>
              <w:ind w:firstLine="0"/>
              <w:jc w:val="left"/>
            </w:pPr>
            <w:r w:rsidRPr="00FD40C3">
              <w:t>Alan Syahwandi, S.Pd.I</w:t>
            </w:r>
          </w:p>
        </w:tc>
        <w:tc>
          <w:tcPr>
            <w:tcW w:w="0" w:type="auto"/>
            <w:noWrap/>
            <w:hideMark/>
          </w:tcPr>
          <w:p w14:paraId="0E97414E"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5EF16C7C" w14:textId="3E769A62" w:rsidR="00D45F5F" w:rsidRPr="00FD40C3" w:rsidRDefault="00D45F5F" w:rsidP="002F1F6A">
            <w:pPr>
              <w:ind w:firstLine="0"/>
              <w:jc w:val="center"/>
            </w:pPr>
            <w:r w:rsidRPr="00FD40C3">
              <w:rPr>
                <w:color w:val="000000"/>
              </w:rPr>
              <w:t>87.5</w:t>
            </w:r>
          </w:p>
        </w:tc>
      </w:tr>
      <w:tr w:rsidR="00D45F5F" w:rsidRPr="00FD40C3" w14:paraId="27F4054E" w14:textId="6EDBAC88" w:rsidTr="00D45F5F">
        <w:trPr>
          <w:trHeight w:val="432"/>
          <w:jc w:val="center"/>
        </w:trPr>
        <w:tc>
          <w:tcPr>
            <w:tcW w:w="510" w:type="dxa"/>
          </w:tcPr>
          <w:p w14:paraId="1F23E917" w14:textId="43C25FF0" w:rsidR="00D45F5F" w:rsidRPr="00FD40C3" w:rsidRDefault="00D45F5F" w:rsidP="00D45F5F">
            <w:pPr>
              <w:ind w:firstLine="0"/>
              <w:jc w:val="center"/>
            </w:pPr>
            <w:r w:rsidRPr="00FD40C3">
              <w:t>13</w:t>
            </w:r>
          </w:p>
        </w:tc>
        <w:tc>
          <w:tcPr>
            <w:tcW w:w="4744" w:type="dxa"/>
            <w:noWrap/>
            <w:hideMark/>
          </w:tcPr>
          <w:p w14:paraId="2F034E0C" w14:textId="412AB9BA" w:rsidR="00D45F5F" w:rsidRPr="00FD40C3" w:rsidRDefault="00D45F5F" w:rsidP="002F1F6A">
            <w:pPr>
              <w:ind w:firstLine="0"/>
              <w:jc w:val="left"/>
            </w:pPr>
            <w:r w:rsidRPr="00FD40C3">
              <w:t>Sahlul Efendi, S.pd</w:t>
            </w:r>
          </w:p>
        </w:tc>
        <w:tc>
          <w:tcPr>
            <w:tcW w:w="0" w:type="auto"/>
            <w:noWrap/>
            <w:hideMark/>
          </w:tcPr>
          <w:p w14:paraId="2CD5FA67"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7C76D54A" w14:textId="670D7465" w:rsidR="00D45F5F" w:rsidRPr="00FD40C3" w:rsidRDefault="00D45F5F" w:rsidP="002F1F6A">
            <w:pPr>
              <w:ind w:firstLine="0"/>
              <w:jc w:val="center"/>
            </w:pPr>
            <w:r w:rsidRPr="00FD40C3">
              <w:rPr>
                <w:color w:val="000000"/>
              </w:rPr>
              <w:t>80</w:t>
            </w:r>
          </w:p>
        </w:tc>
      </w:tr>
      <w:tr w:rsidR="00D45F5F" w:rsidRPr="00FD40C3" w14:paraId="1C4B887B" w14:textId="75E169B2" w:rsidTr="00D45F5F">
        <w:trPr>
          <w:trHeight w:val="432"/>
          <w:jc w:val="center"/>
        </w:trPr>
        <w:tc>
          <w:tcPr>
            <w:tcW w:w="510" w:type="dxa"/>
          </w:tcPr>
          <w:p w14:paraId="27DDE414" w14:textId="5021FB9E" w:rsidR="00D45F5F" w:rsidRPr="00FD40C3" w:rsidRDefault="00D45F5F" w:rsidP="00D45F5F">
            <w:pPr>
              <w:ind w:firstLine="0"/>
              <w:jc w:val="center"/>
            </w:pPr>
            <w:r w:rsidRPr="00FD40C3">
              <w:t>14</w:t>
            </w:r>
          </w:p>
        </w:tc>
        <w:tc>
          <w:tcPr>
            <w:tcW w:w="4744" w:type="dxa"/>
            <w:noWrap/>
            <w:hideMark/>
          </w:tcPr>
          <w:p w14:paraId="577C4A8A" w14:textId="3FB1ED00" w:rsidR="00D45F5F" w:rsidRPr="00FD40C3" w:rsidRDefault="00D45F5F" w:rsidP="002F1F6A">
            <w:pPr>
              <w:ind w:firstLine="0"/>
              <w:jc w:val="left"/>
            </w:pPr>
            <w:r w:rsidRPr="00FD40C3">
              <w:t>Yayah Shulhiyyah, S.Pd</w:t>
            </w:r>
          </w:p>
        </w:tc>
        <w:tc>
          <w:tcPr>
            <w:tcW w:w="0" w:type="auto"/>
            <w:noWrap/>
            <w:hideMark/>
          </w:tcPr>
          <w:p w14:paraId="56447BBB"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63A0CE91" w14:textId="0A373BE2" w:rsidR="00D45F5F" w:rsidRPr="00FD40C3" w:rsidRDefault="00D45F5F" w:rsidP="002F1F6A">
            <w:pPr>
              <w:ind w:firstLine="0"/>
              <w:jc w:val="center"/>
            </w:pPr>
            <w:r w:rsidRPr="00FD40C3">
              <w:rPr>
                <w:color w:val="000000"/>
              </w:rPr>
              <w:t>70</w:t>
            </w:r>
          </w:p>
        </w:tc>
      </w:tr>
      <w:tr w:rsidR="00D45F5F" w:rsidRPr="00FD40C3" w14:paraId="4B59646F" w14:textId="2B218916" w:rsidTr="00D45F5F">
        <w:trPr>
          <w:trHeight w:val="432"/>
          <w:jc w:val="center"/>
        </w:trPr>
        <w:tc>
          <w:tcPr>
            <w:tcW w:w="510" w:type="dxa"/>
          </w:tcPr>
          <w:p w14:paraId="049A763A" w14:textId="2C505214" w:rsidR="00D45F5F" w:rsidRPr="00FD40C3" w:rsidRDefault="00D45F5F" w:rsidP="00D45F5F">
            <w:pPr>
              <w:ind w:firstLine="0"/>
              <w:jc w:val="center"/>
            </w:pPr>
            <w:r w:rsidRPr="00FD40C3">
              <w:t>15</w:t>
            </w:r>
          </w:p>
        </w:tc>
        <w:tc>
          <w:tcPr>
            <w:tcW w:w="4744" w:type="dxa"/>
            <w:noWrap/>
            <w:hideMark/>
          </w:tcPr>
          <w:p w14:paraId="18BF9E78" w14:textId="0683AD42" w:rsidR="00D45F5F" w:rsidRPr="00FD40C3" w:rsidRDefault="00D45F5F" w:rsidP="002F1F6A">
            <w:pPr>
              <w:ind w:firstLine="0"/>
              <w:jc w:val="left"/>
            </w:pPr>
            <w:r w:rsidRPr="00FD40C3">
              <w:t>Iyan Maulana, M.pd.i</w:t>
            </w:r>
          </w:p>
        </w:tc>
        <w:tc>
          <w:tcPr>
            <w:tcW w:w="0" w:type="auto"/>
            <w:noWrap/>
            <w:hideMark/>
          </w:tcPr>
          <w:p w14:paraId="0A2F1586"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4094E6DC" w14:textId="040103E1" w:rsidR="00D45F5F" w:rsidRPr="00FD40C3" w:rsidRDefault="00D45F5F" w:rsidP="002F1F6A">
            <w:pPr>
              <w:ind w:firstLine="0"/>
              <w:jc w:val="center"/>
            </w:pPr>
            <w:r w:rsidRPr="00FD40C3">
              <w:rPr>
                <w:color w:val="000000"/>
              </w:rPr>
              <w:t>77.5</w:t>
            </w:r>
          </w:p>
        </w:tc>
      </w:tr>
      <w:tr w:rsidR="00D45F5F" w:rsidRPr="00FD40C3" w14:paraId="6543CC9B" w14:textId="2B6965E8" w:rsidTr="00D45F5F">
        <w:trPr>
          <w:trHeight w:val="432"/>
          <w:jc w:val="center"/>
        </w:trPr>
        <w:tc>
          <w:tcPr>
            <w:tcW w:w="510" w:type="dxa"/>
          </w:tcPr>
          <w:p w14:paraId="4DD65588" w14:textId="0F5B37B8" w:rsidR="00D45F5F" w:rsidRPr="00FD40C3" w:rsidRDefault="00D45F5F" w:rsidP="00D45F5F">
            <w:pPr>
              <w:ind w:firstLine="0"/>
              <w:jc w:val="center"/>
            </w:pPr>
            <w:r w:rsidRPr="00FD40C3">
              <w:t>16</w:t>
            </w:r>
          </w:p>
        </w:tc>
        <w:tc>
          <w:tcPr>
            <w:tcW w:w="4744" w:type="dxa"/>
            <w:noWrap/>
            <w:hideMark/>
          </w:tcPr>
          <w:p w14:paraId="3F6EDD5A" w14:textId="34B639DB" w:rsidR="00D45F5F" w:rsidRPr="00FD40C3" w:rsidRDefault="00D45F5F" w:rsidP="002F1F6A">
            <w:pPr>
              <w:ind w:firstLine="0"/>
              <w:jc w:val="left"/>
            </w:pPr>
            <w:r w:rsidRPr="00FD40C3">
              <w:t>Retno Dewi Kusumaningsih, S.Pd</w:t>
            </w:r>
          </w:p>
        </w:tc>
        <w:tc>
          <w:tcPr>
            <w:tcW w:w="0" w:type="auto"/>
            <w:noWrap/>
            <w:hideMark/>
          </w:tcPr>
          <w:p w14:paraId="1B2E962C"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057742E9" w14:textId="35FE79C0" w:rsidR="00D45F5F" w:rsidRPr="00FD40C3" w:rsidRDefault="00D45F5F" w:rsidP="002F1F6A">
            <w:pPr>
              <w:ind w:firstLine="0"/>
              <w:jc w:val="center"/>
            </w:pPr>
            <w:r w:rsidRPr="00FD40C3">
              <w:rPr>
                <w:color w:val="000000"/>
              </w:rPr>
              <w:t>82.5</w:t>
            </w:r>
          </w:p>
        </w:tc>
      </w:tr>
      <w:tr w:rsidR="00D45F5F" w:rsidRPr="00FD40C3" w14:paraId="6155CBC2" w14:textId="77777777" w:rsidTr="005C184D">
        <w:trPr>
          <w:trHeight w:val="432"/>
          <w:jc w:val="center"/>
        </w:trPr>
        <w:tc>
          <w:tcPr>
            <w:tcW w:w="6084" w:type="dxa"/>
            <w:gridSpan w:val="3"/>
          </w:tcPr>
          <w:p w14:paraId="4948C10D" w14:textId="329C2D7B" w:rsidR="00D45F5F" w:rsidRPr="00FD40C3" w:rsidRDefault="00D45F5F" w:rsidP="002F1F6A">
            <w:pPr>
              <w:ind w:firstLine="0"/>
              <w:jc w:val="center"/>
              <w:rPr>
                <w:b/>
                <w:bCs/>
              </w:rPr>
            </w:pPr>
            <w:r w:rsidRPr="00FD40C3">
              <w:rPr>
                <w:b/>
                <w:bCs/>
              </w:rPr>
              <w:t>Rata-Rata</w:t>
            </w:r>
          </w:p>
        </w:tc>
        <w:tc>
          <w:tcPr>
            <w:tcW w:w="0" w:type="auto"/>
            <w:tcBorders>
              <w:top w:val="single" w:sz="4" w:space="0" w:color="auto"/>
              <w:left w:val="nil"/>
              <w:bottom w:val="single" w:sz="4" w:space="0" w:color="auto"/>
              <w:right w:val="single" w:sz="4" w:space="0" w:color="auto"/>
            </w:tcBorders>
            <w:shd w:val="clear" w:color="auto" w:fill="auto"/>
          </w:tcPr>
          <w:p w14:paraId="0722E91E" w14:textId="1CBD8484" w:rsidR="00D45F5F" w:rsidRPr="00FD40C3" w:rsidRDefault="00D45F5F" w:rsidP="002F1F6A">
            <w:pPr>
              <w:ind w:firstLine="0"/>
              <w:jc w:val="center"/>
              <w:rPr>
                <w:b/>
                <w:bCs/>
                <w:color w:val="000000"/>
              </w:rPr>
            </w:pPr>
            <w:r w:rsidRPr="00FD40C3">
              <w:rPr>
                <w:b/>
                <w:bCs/>
                <w:color w:val="000000"/>
              </w:rPr>
              <w:t>81.875</w:t>
            </w:r>
          </w:p>
        </w:tc>
      </w:tr>
    </w:tbl>
    <w:p w14:paraId="12B95194" w14:textId="339B3E08" w:rsidR="00AA578B" w:rsidRPr="00FD40C3" w:rsidRDefault="00AA578B">
      <w:pPr>
        <w:ind w:firstLine="0"/>
      </w:pPr>
    </w:p>
    <w:p w14:paraId="75932BBE" w14:textId="61316F9A" w:rsidR="00AA578B" w:rsidRPr="00FD40C3" w:rsidRDefault="00C20407">
      <w:pPr>
        <w:ind w:firstLine="0"/>
      </w:pPr>
      <w:r w:rsidRPr="00FD40C3">
        <w:t>Dengan kalkulasi tersebut,</w:t>
      </w:r>
      <w:r w:rsidR="00024258" w:rsidRPr="00FD40C3">
        <w:t xml:space="preserve"> maka skor SUS aplikasi yang dikembangkan dari penelitian ini mendapat skor dengan nilai 81.875 dengan rentang nilai A yaitu sangat baik.</w:t>
      </w:r>
    </w:p>
    <w:p w14:paraId="4B1EB72A" w14:textId="77777777" w:rsidR="009A0AD3" w:rsidRPr="00FD40C3" w:rsidRDefault="009A0AD3">
      <w:pPr>
        <w:ind w:firstLine="0"/>
      </w:pPr>
    </w:p>
    <w:p w14:paraId="14868128" w14:textId="77777777" w:rsidR="00206C37" w:rsidRPr="00FD40C3" w:rsidRDefault="00206C37" w:rsidP="00206C37">
      <w:pPr>
        <w:pStyle w:val="Heading3"/>
        <w:numPr>
          <w:ilvl w:val="2"/>
          <w:numId w:val="11"/>
        </w:numPr>
      </w:pPr>
      <w:bookmarkStart w:id="367" w:name="_19c6y18" w:colFirst="0" w:colLast="0"/>
      <w:bookmarkStart w:id="368" w:name="_Toc156587099"/>
      <w:bookmarkStart w:id="369" w:name="_Toc156593644"/>
      <w:bookmarkStart w:id="370" w:name="_Toc156594658"/>
      <w:bookmarkEnd w:id="367"/>
      <w:r w:rsidRPr="00FD40C3">
        <w:t>Hasil Pengujian Black Box</w:t>
      </w:r>
      <w:bookmarkEnd w:id="368"/>
      <w:bookmarkEnd w:id="369"/>
      <w:bookmarkEnd w:id="370"/>
    </w:p>
    <w:p w14:paraId="1AA10052" w14:textId="77777777" w:rsidR="00206C37" w:rsidRPr="00FD40C3" w:rsidRDefault="00206C37" w:rsidP="00206C37">
      <w:pPr>
        <w:ind w:firstLine="0"/>
      </w:pPr>
      <w:r w:rsidRPr="00FD40C3">
        <w:t xml:space="preserve">Pada tahap ini, peneliti membandingkan ekspektasi hasil pengujian yang diharapkan pada Tabel 3.9 sebelumnya dengan hasil yang didapat setelah peluncuran aplikasi untuk memastikan bahwa aplikasi bekerja sesuai kebutuhan dan semestinya. Pada Tabel 4.7 dibawah ini dapat diperhatikan hasil pengujian </w:t>
      </w:r>
      <w:r w:rsidRPr="00FD40C3">
        <w:rPr>
          <w:i/>
          <w:iCs/>
        </w:rPr>
        <w:t>black box</w:t>
      </w:r>
      <w:r w:rsidRPr="00FD40C3">
        <w:t xml:space="preserve"> yang dilakukan.</w:t>
      </w:r>
    </w:p>
    <w:p w14:paraId="2D961505" w14:textId="77777777" w:rsidR="00206C37" w:rsidRPr="00FD40C3" w:rsidRDefault="00206C37" w:rsidP="00206C37">
      <w:pPr>
        <w:ind w:firstLine="0"/>
      </w:pPr>
    </w:p>
    <w:p w14:paraId="71B12260" w14:textId="77777777" w:rsidR="00206C37" w:rsidRPr="00FD40C3" w:rsidRDefault="00206C37" w:rsidP="00206C37">
      <w:pPr>
        <w:ind w:firstLine="0"/>
      </w:pPr>
    </w:p>
    <w:p w14:paraId="3380BA9B" w14:textId="77777777" w:rsidR="00206C37" w:rsidRPr="00FD40C3" w:rsidRDefault="00206C37" w:rsidP="00206C37">
      <w:pPr>
        <w:pStyle w:val="Tabel4"/>
        <w:rPr>
          <w:lang w:val="id-ID"/>
        </w:rPr>
      </w:pPr>
      <w:bookmarkStart w:id="371" w:name="_Toc153476932"/>
      <w:bookmarkStart w:id="372" w:name="_Toc156335906"/>
      <w:r w:rsidRPr="00FD40C3">
        <w:rPr>
          <w:lang w:val="id-ID"/>
        </w:rPr>
        <w:t xml:space="preserve">Hasil Pengujian Fungsional </w:t>
      </w:r>
      <w:r w:rsidRPr="00FD40C3">
        <w:rPr>
          <w:i/>
          <w:iCs/>
          <w:lang w:val="id-ID"/>
        </w:rPr>
        <w:t>Black Box</w:t>
      </w:r>
      <w:bookmarkEnd w:id="371"/>
      <w:bookmarkEnd w:id="372"/>
    </w:p>
    <w:tbl>
      <w:tblPr>
        <w:tblStyle w:val="TableGrid"/>
        <w:tblW w:w="0" w:type="auto"/>
        <w:tblLook w:val="04A0" w:firstRow="1" w:lastRow="0" w:firstColumn="1" w:lastColumn="0" w:noHBand="0" w:noVBand="1"/>
      </w:tblPr>
      <w:tblGrid>
        <w:gridCol w:w="1203"/>
        <w:gridCol w:w="798"/>
        <w:gridCol w:w="2146"/>
        <w:gridCol w:w="2146"/>
        <w:gridCol w:w="2146"/>
      </w:tblGrid>
      <w:tr w:rsidR="00206C37" w:rsidRPr="00FD40C3" w14:paraId="32222052" w14:textId="77777777" w:rsidTr="001F7071">
        <w:trPr>
          <w:tblHeader/>
        </w:trPr>
        <w:tc>
          <w:tcPr>
            <w:tcW w:w="1203" w:type="dxa"/>
          </w:tcPr>
          <w:p w14:paraId="6C839E5A" w14:textId="77777777" w:rsidR="00206C37" w:rsidRPr="00FD40C3" w:rsidRDefault="00206C37" w:rsidP="00B2059C">
            <w:pPr>
              <w:ind w:firstLine="0"/>
              <w:jc w:val="center"/>
              <w:rPr>
                <w:b/>
                <w:bCs/>
              </w:rPr>
            </w:pPr>
            <w:r w:rsidRPr="00FD40C3">
              <w:rPr>
                <w:b/>
                <w:bCs/>
              </w:rPr>
              <w:lastRenderedPageBreak/>
              <w:t>PARENT ID</w:t>
            </w:r>
          </w:p>
        </w:tc>
        <w:tc>
          <w:tcPr>
            <w:tcW w:w="798" w:type="dxa"/>
          </w:tcPr>
          <w:p w14:paraId="105EDEEE" w14:textId="77777777" w:rsidR="00206C37" w:rsidRPr="00FD40C3" w:rsidRDefault="00206C37" w:rsidP="00B2059C">
            <w:pPr>
              <w:ind w:firstLine="0"/>
              <w:jc w:val="center"/>
              <w:rPr>
                <w:b/>
                <w:bCs/>
              </w:rPr>
            </w:pPr>
            <w:r w:rsidRPr="00FD40C3">
              <w:rPr>
                <w:b/>
                <w:bCs/>
              </w:rPr>
              <w:t>ID</w:t>
            </w:r>
          </w:p>
        </w:tc>
        <w:tc>
          <w:tcPr>
            <w:tcW w:w="2146" w:type="dxa"/>
          </w:tcPr>
          <w:p w14:paraId="229B0A3C" w14:textId="77777777" w:rsidR="00206C37" w:rsidRPr="00FD40C3" w:rsidRDefault="00206C37" w:rsidP="00B2059C">
            <w:pPr>
              <w:ind w:firstLine="0"/>
              <w:jc w:val="center"/>
              <w:rPr>
                <w:b/>
                <w:bCs/>
              </w:rPr>
            </w:pPr>
            <w:r w:rsidRPr="00FD40C3">
              <w:rPr>
                <w:b/>
                <w:bCs/>
              </w:rPr>
              <w:t>Pengujian</w:t>
            </w:r>
          </w:p>
        </w:tc>
        <w:tc>
          <w:tcPr>
            <w:tcW w:w="2146" w:type="dxa"/>
          </w:tcPr>
          <w:p w14:paraId="30E454FF" w14:textId="77777777" w:rsidR="00206C37" w:rsidRPr="00FD40C3" w:rsidRDefault="00206C37" w:rsidP="00B2059C">
            <w:pPr>
              <w:ind w:firstLine="0"/>
              <w:jc w:val="center"/>
              <w:rPr>
                <w:b/>
                <w:bCs/>
              </w:rPr>
            </w:pPr>
            <w:r w:rsidRPr="00FD40C3">
              <w:rPr>
                <w:b/>
                <w:bCs/>
              </w:rPr>
              <w:t>Ekspektasi</w:t>
            </w:r>
          </w:p>
        </w:tc>
        <w:tc>
          <w:tcPr>
            <w:tcW w:w="2146" w:type="dxa"/>
          </w:tcPr>
          <w:p w14:paraId="429D9321" w14:textId="77777777" w:rsidR="00206C37" w:rsidRPr="00FD40C3" w:rsidRDefault="00206C37" w:rsidP="00B2059C">
            <w:pPr>
              <w:ind w:firstLine="0"/>
              <w:jc w:val="center"/>
              <w:rPr>
                <w:b/>
                <w:bCs/>
              </w:rPr>
            </w:pPr>
            <w:r w:rsidRPr="00FD40C3">
              <w:rPr>
                <w:b/>
                <w:bCs/>
              </w:rPr>
              <w:t>Hasil</w:t>
            </w:r>
          </w:p>
        </w:tc>
      </w:tr>
      <w:tr w:rsidR="00206C37" w:rsidRPr="00FD40C3" w14:paraId="7194D8CC" w14:textId="77777777" w:rsidTr="001F7071">
        <w:tc>
          <w:tcPr>
            <w:tcW w:w="1203" w:type="dxa"/>
            <w:vMerge w:val="restart"/>
            <w:vAlign w:val="center"/>
          </w:tcPr>
          <w:p w14:paraId="623EC0A1" w14:textId="77777777" w:rsidR="00206C37" w:rsidRPr="00FD40C3" w:rsidRDefault="00206C37" w:rsidP="00B2059C">
            <w:pPr>
              <w:ind w:firstLine="0"/>
              <w:jc w:val="center"/>
            </w:pPr>
            <w:r w:rsidRPr="00FD40C3">
              <w:t>F1A</w:t>
            </w:r>
          </w:p>
        </w:tc>
        <w:tc>
          <w:tcPr>
            <w:tcW w:w="798" w:type="dxa"/>
          </w:tcPr>
          <w:p w14:paraId="1C70CE56" w14:textId="77777777" w:rsidR="00206C37" w:rsidRPr="00FD40C3" w:rsidRDefault="00206C37" w:rsidP="00B2059C">
            <w:pPr>
              <w:ind w:firstLine="0"/>
              <w:jc w:val="center"/>
            </w:pPr>
            <w:r w:rsidRPr="00FD40C3">
              <w:t>F1A-1</w:t>
            </w:r>
          </w:p>
        </w:tc>
        <w:tc>
          <w:tcPr>
            <w:tcW w:w="2146" w:type="dxa"/>
          </w:tcPr>
          <w:p w14:paraId="2EA877A9" w14:textId="77777777" w:rsidR="00206C37" w:rsidRPr="00FD40C3" w:rsidRDefault="00206C37" w:rsidP="00B2059C">
            <w:pPr>
              <w:ind w:firstLine="0"/>
            </w:pPr>
            <w:r w:rsidRPr="00FD40C3">
              <w:t>Aplikasi web dapat menerima masukkan teks sebagai jawaban pengajar</w:t>
            </w:r>
          </w:p>
        </w:tc>
        <w:tc>
          <w:tcPr>
            <w:tcW w:w="2146" w:type="dxa"/>
          </w:tcPr>
          <w:p w14:paraId="10034DA3" w14:textId="77777777" w:rsidR="00206C37" w:rsidRPr="00FD40C3" w:rsidRDefault="00206C37" w:rsidP="00B2059C">
            <w:pPr>
              <w:ind w:firstLine="0"/>
            </w:pPr>
            <w:r w:rsidRPr="00FD40C3">
              <w:t>Aplikasi web berhasil menyimpan teks sebagai jawaban pengajar</w:t>
            </w:r>
          </w:p>
        </w:tc>
        <w:tc>
          <w:tcPr>
            <w:tcW w:w="2146" w:type="dxa"/>
          </w:tcPr>
          <w:p w14:paraId="69C62561" w14:textId="77777777" w:rsidR="00206C37" w:rsidRPr="00FD40C3" w:rsidRDefault="00206C37" w:rsidP="00FF248A">
            <w:pPr>
              <w:ind w:firstLine="0"/>
            </w:pPr>
            <w:r w:rsidRPr="00FD40C3">
              <w:t>Aplikasi web telah berhasil menyimpan teks sebagai jawaban pengajar</w:t>
            </w:r>
          </w:p>
        </w:tc>
      </w:tr>
      <w:tr w:rsidR="00206C37" w:rsidRPr="00FD40C3" w14:paraId="22186F81" w14:textId="77777777" w:rsidTr="001F7071">
        <w:tc>
          <w:tcPr>
            <w:tcW w:w="1203" w:type="dxa"/>
            <w:vMerge/>
          </w:tcPr>
          <w:p w14:paraId="764DECC9" w14:textId="77777777" w:rsidR="00206C37" w:rsidRPr="00FD40C3" w:rsidRDefault="00206C37" w:rsidP="00B2059C">
            <w:pPr>
              <w:ind w:firstLine="0"/>
              <w:jc w:val="center"/>
            </w:pPr>
          </w:p>
        </w:tc>
        <w:tc>
          <w:tcPr>
            <w:tcW w:w="798" w:type="dxa"/>
          </w:tcPr>
          <w:p w14:paraId="2681E3C4" w14:textId="77777777" w:rsidR="00206C37" w:rsidRPr="00FD40C3" w:rsidRDefault="00206C37" w:rsidP="00B2059C">
            <w:pPr>
              <w:ind w:firstLine="0"/>
              <w:jc w:val="center"/>
            </w:pPr>
            <w:r w:rsidRPr="00FD40C3">
              <w:t>F1A-2</w:t>
            </w:r>
          </w:p>
        </w:tc>
        <w:tc>
          <w:tcPr>
            <w:tcW w:w="2146" w:type="dxa"/>
          </w:tcPr>
          <w:p w14:paraId="600B9CB6" w14:textId="77777777" w:rsidR="00206C37" w:rsidRPr="00FD40C3" w:rsidRDefault="00206C37" w:rsidP="00B2059C">
            <w:pPr>
              <w:ind w:firstLine="0"/>
            </w:pPr>
            <w:r w:rsidRPr="00FD40C3">
              <w:t>Aplikasi web dapat menerima masukkan teks sebagai jawaban pelajar</w:t>
            </w:r>
          </w:p>
        </w:tc>
        <w:tc>
          <w:tcPr>
            <w:tcW w:w="2146" w:type="dxa"/>
          </w:tcPr>
          <w:p w14:paraId="3887C909" w14:textId="77777777" w:rsidR="00206C37" w:rsidRPr="00FD40C3" w:rsidRDefault="00206C37" w:rsidP="00B2059C">
            <w:pPr>
              <w:ind w:firstLine="0"/>
            </w:pPr>
            <w:r w:rsidRPr="00FD40C3">
              <w:t>Aplikasi web berhasil menerima teks sebagai jawaban pelajar</w:t>
            </w:r>
          </w:p>
        </w:tc>
        <w:tc>
          <w:tcPr>
            <w:tcW w:w="2146" w:type="dxa"/>
          </w:tcPr>
          <w:p w14:paraId="4C382CB8" w14:textId="77777777" w:rsidR="00206C37" w:rsidRPr="00FD40C3" w:rsidRDefault="00206C37" w:rsidP="00FF248A">
            <w:pPr>
              <w:ind w:firstLine="0"/>
            </w:pPr>
            <w:r w:rsidRPr="00FD40C3">
              <w:t>Aplikasi web telah berhasil menerima teks sebagai jawaban pelajar</w:t>
            </w:r>
          </w:p>
        </w:tc>
      </w:tr>
      <w:tr w:rsidR="00206C37" w:rsidRPr="00FD40C3" w14:paraId="6C8EBF77" w14:textId="77777777" w:rsidTr="001F7071">
        <w:tc>
          <w:tcPr>
            <w:tcW w:w="1203" w:type="dxa"/>
            <w:vMerge w:val="restart"/>
            <w:vAlign w:val="center"/>
          </w:tcPr>
          <w:p w14:paraId="1E7A677B" w14:textId="77777777" w:rsidR="00206C37" w:rsidRPr="00FD40C3" w:rsidRDefault="00206C37" w:rsidP="00B2059C">
            <w:pPr>
              <w:ind w:firstLine="0"/>
              <w:jc w:val="center"/>
            </w:pPr>
            <w:r w:rsidRPr="00FD40C3">
              <w:t>F1B</w:t>
            </w:r>
          </w:p>
        </w:tc>
        <w:tc>
          <w:tcPr>
            <w:tcW w:w="798" w:type="dxa"/>
          </w:tcPr>
          <w:p w14:paraId="58E09553" w14:textId="77777777" w:rsidR="00206C37" w:rsidRPr="00FD40C3" w:rsidRDefault="00206C37" w:rsidP="00B2059C">
            <w:pPr>
              <w:ind w:firstLine="0"/>
              <w:jc w:val="center"/>
            </w:pPr>
            <w:r w:rsidRPr="00FD40C3">
              <w:t>F1B-1</w:t>
            </w:r>
          </w:p>
        </w:tc>
        <w:tc>
          <w:tcPr>
            <w:tcW w:w="2146" w:type="dxa"/>
          </w:tcPr>
          <w:p w14:paraId="3ACD8178" w14:textId="77777777" w:rsidR="00206C37" w:rsidRPr="00FD40C3" w:rsidRDefault="00206C37" w:rsidP="00B2059C">
            <w:pPr>
              <w:ind w:firstLine="0"/>
              <w:rPr>
                <w:vertAlign w:val="subscript"/>
              </w:rPr>
            </w:pPr>
            <w:r w:rsidRPr="00FD40C3">
              <w:t>Aplikasi web dapat menerima masukkan dari fungsi F1A untuk penilaian otomatis tunggal bahasa Inggris</w:t>
            </w:r>
          </w:p>
        </w:tc>
        <w:tc>
          <w:tcPr>
            <w:tcW w:w="2146" w:type="dxa"/>
          </w:tcPr>
          <w:p w14:paraId="78ECBD25" w14:textId="77777777" w:rsidR="00206C37" w:rsidRPr="00FD40C3" w:rsidRDefault="00206C37" w:rsidP="00B2059C">
            <w:pPr>
              <w:ind w:firstLine="0"/>
            </w:pPr>
            <w:r w:rsidRPr="00FD40C3">
              <w:t>Aplikasi web berhasil menerima masukkan dari fungsi F1A untuk digunakan pada penilaian otomatis tunggal bahasa Inggris</w:t>
            </w:r>
          </w:p>
        </w:tc>
        <w:tc>
          <w:tcPr>
            <w:tcW w:w="2146" w:type="dxa"/>
          </w:tcPr>
          <w:p w14:paraId="2D212B81" w14:textId="77777777" w:rsidR="00206C37" w:rsidRPr="00FD40C3" w:rsidRDefault="00206C37" w:rsidP="00FF248A">
            <w:pPr>
              <w:ind w:firstLine="0"/>
              <w:rPr>
                <w:i/>
                <w:iCs/>
              </w:rPr>
            </w:pPr>
            <w:r w:rsidRPr="00FD40C3">
              <w:t>Aplikasi web telah berhasil menerima masukkan dari fungsi F1A untuk digunakan pada penilaian otomatis tunggal bahasa Inggris</w:t>
            </w:r>
          </w:p>
        </w:tc>
      </w:tr>
      <w:tr w:rsidR="00206C37" w:rsidRPr="00FD40C3" w14:paraId="4204C17A" w14:textId="77777777" w:rsidTr="001F7071">
        <w:tc>
          <w:tcPr>
            <w:tcW w:w="1203" w:type="dxa"/>
            <w:vMerge/>
          </w:tcPr>
          <w:p w14:paraId="3B541CA3" w14:textId="77777777" w:rsidR="00206C37" w:rsidRPr="00FD40C3" w:rsidRDefault="00206C37" w:rsidP="00B2059C">
            <w:pPr>
              <w:ind w:firstLine="0"/>
              <w:jc w:val="center"/>
            </w:pPr>
          </w:p>
        </w:tc>
        <w:tc>
          <w:tcPr>
            <w:tcW w:w="798" w:type="dxa"/>
          </w:tcPr>
          <w:p w14:paraId="24DB5BFA" w14:textId="77777777" w:rsidR="00206C37" w:rsidRPr="00FD40C3" w:rsidRDefault="00206C37" w:rsidP="00B2059C">
            <w:pPr>
              <w:ind w:firstLine="0"/>
              <w:jc w:val="center"/>
            </w:pPr>
            <w:r w:rsidRPr="00FD40C3">
              <w:t>F1B-2</w:t>
            </w:r>
          </w:p>
        </w:tc>
        <w:tc>
          <w:tcPr>
            <w:tcW w:w="2146" w:type="dxa"/>
          </w:tcPr>
          <w:p w14:paraId="0E645998" w14:textId="77777777" w:rsidR="00206C37" w:rsidRPr="00FD40C3" w:rsidRDefault="00206C37" w:rsidP="00B2059C">
            <w:pPr>
              <w:ind w:firstLine="0"/>
            </w:pPr>
            <w:r w:rsidRPr="00FD40C3">
              <w:t>Aplikasi web dapat menerima masukka dari fungsi F1A untuk penilaian otomatis tunggal bahasa Indonesia</w:t>
            </w:r>
          </w:p>
        </w:tc>
        <w:tc>
          <w:tcPr>
            <w:tcW w:w="2146" w:type="dxa"/>
          </w:tcPr>
          <w:p w14:paraId="3ACDD28B" w14:textId="77777777" w:rsidR="00206C37" w:rsidRPr="00FD40C3" w:rsidRDefault="00206C37" w:rsidP="00B2059C">
            <w:pPr>
              <w:ind w:firstLine="0"/>
            </w:pPr>
            <w:r w:rsidRPr="00FD40C3">
              <w:t>Aplikasi web berhasil menerima masukkan dari fungsi F1A untuk digunakan pada penilaian otomatis tunggal bahasa Indonesia</w:t>
            </w:r>
          </w:p>
        </w:tc>
        <w:tc>
          <w:tcPr>
            <w:tcW w:w="2146" w:type="dxa"/>
          </w:tcPr>
          <w:p w14:paraId="0512EC6D" w14:textId="77777777" w:rsidR="00206C37" w:rsidRPr="00FD40C3" w:rsidRDefault="00206C37" w:rsidP="00FF248A">
            <w:pPr>
              <w:ind w:firstLine="0"/>
            </w:pPr>
            <w:r w:rsidRPr="00FD40C3">
              <w:t>Aplikasi web telah berhasil menerima masukkan dari fungsi F1A untuk digunakan pada penilaian otomatis tunggal bahasa Indonesia</w:t>
            </w:r>
          </w:p>
        </w:tc>
      </w:tr>
      <w:tr w:rsidR="00206C37" w:rsidRPr="00FD40C3" w14:paraId="7164AFAF" w14:textId="77777777" w:rsidTr="001F7071">
        <w:tc>
          <w:tcPr>
            <w:tcW w:w="1203" w:type="dxa"/>
          </w:tcPr>
          <w:p w14:paraId="4B7F41C8" w14:textId="77777777" w:rsidR="00206C37" w:rsidRPr="00FD40C3" w:rsidRDefault="00206C37" w:rsidP="00C31D0C">
            <w:pPr>
              <w:ind w:firstLine="0"/>
              <w:jc w:val="center"/>
            </w:pPr>
            <w:r w:rsidRPr="00FD40C3">
              <w:t>F0</w:t>
            </w:r>
          </w:p>
        </w:tc>
        <w:tc>
          <w:tcPr>
            <w:tcW w:w="798" w:type="dxa"/>
          </w:tcPr>
          <w:p w14:paraId="6C0B750A" w14:textId="77777777" w:rsidR="00206C37" w:rsidRPr="00FD40C3" w:rsidRDefault="00206C37" w:rsidP="00C31D0C">
            <w:pPr>
              <w:ind w:firstLine="0"/>
              <w:jc w:val="center"/>
            </w:pPr>
            <w:r w:rsidRPr="00FD40C3">
              <w:t>F0</w:t>
            </w:r>
          </w:p>
        </w:tc>
        <w:tc>
          <w:tcPr>
            <w:tcW w:w="2146" w:type="dxa"/>
          </w:tcPr>
          <w:p w14:paraId="0E95E33E" w14:textId="77777777" w:rsidR="00206C37" w:rsidRPr="00FD40C3" w:rsidRDefault="00206C37" w:rsidP="00C31D0C">
            <w:pPr>
              <w:ind w:firstLine="0"/>
            </w:pPr>
            <w:r w:rsidRPr="00FD40C3">
              <w:t>Aplikasi dapat menggunakan model yang tepat untuk melakukan penilaian berdasarkan bahasa yang dipilih pengguna</w:t>
            </w:r>
          </w:p>
        </w:tc>
        <w:tc>
          <w:tcPr>
            <w:tcW w:w="2146" w:type="dxa"/>
          </w:tcPr>
          <w:p w14:paraId="273B7680" w14:textId="77777777" w:rsidR="00206C37" w:rsidRPr="00FD40C3" w:rsidRDefault="00206C37" w:rsidP="00C31D0C">
            <w:pPr>
              <w:ind w:firstLine="0"/>
            </w:pPr>
            <w:r w:rsidRPr="00FD40C3">
              <w:t>Aplikasi web berhasil menerima permintaan bahasa yang digunakan untuk penilaian dan menggunakan bahasa tersebut untuk penilaian.</w:t>
            </w:r>
          </w:p>
        </w:tc>
        <w:tc>
          <w:tcPr>
            <w:tcW w:w="2146" w:type="dxa"/>
          </w:tcPr>
          <w:p w14:paraId="2F3DD016" w14:textId="77777777" w:rsidR="00206C37" w:rsidRPr="00FD40C3" w:rsidRDefault="00206C37" w:rsidP="00C31D0C">
            <w:pPr>
              <w:ind w:firstLine="0"/>
            </w:pPr>
            <w:r w:rsidRPr="00FD40C3">
              <w:t>Aplikasi web telah berhasil menerima permintaan bahasa yang digunakan untuk penilaian dan menggunakan bahasa tersebut untuk penilaian.</w:t>
            </w:r>
          </w:p>
        </w:tc>
      </w:tr>
      <w:tr w:rsidR="00206C37" w:rsidRPr="00FD40C3" w14:paraId="59694D61" w14:textId="77777777" w:rsidTr="001F7071">
        <w:tc>
          <w:tcPr>
            <w:tcW w:w="1203" w:type="dxa"/>
            <w:vMerge w:val="restart"/>
            <w:vAlign w:val="center"/>
          </w:tcPr>
          <w:p w14:paraId="3EB4C8A8" w14:textId="77777777" w:rsidR="00206C37" w:rsidRPr="00FD40C3" w:rsidRDefault="00206C37" w:rsidP="00C31D0C">
            <w:pPr>
              <w:ind w:firstLine="0"/>
              <w:jc w:val="center"/>
            </w:pPr>
            <w:r w:rsidRPr="00FD40C3">
              <w:t>F2A</w:t>
            </w:r>
          </w:p>
        </w:tc>
        <w:tc>
          <w:tcPr>
            <w:tcW w:w="798" w:type="dxa"/>
          </w:tcPr>
          <w:p w14:paraId="3882A714" w14:textId="77777777" w:rsidR="00206C37" w:rsidRPr="00FD40C3" w:rsidRDefault="00206C37" w:rsidP="00C31D0C">
            <w:pPr>
              <w:ind w:firstLine="0"/>
              <w:jc w:val="center"/>
            </w:pPr>
            <w:r w:rsidRPr="00FD40C3">
              <w:t>F2A-1</w:t>
            </w:r>
          </w:p>
        </w:tc>
        <w:tc>
          <w:tcPr>
            <w:tcW w:w="2146" w:type="dxa"/>
          </w:tcPr>
          <w:p w14:paraId="07508023" w14:textId="77777777" w:rsidR="00206C37" w:rsidRPr="00FD40C3" w:rsidRDefault="00206C37" w:rsidP="00C31D0C">
            <w:pPr>
              <w:ind w:firstLine="0"/>
            </w:pPr>
            <w:r w:rsidRPr="00FD40C3">
              <w:t>Aplikasi web dapat menerima masukkan berupa berkas berbentuk CSV sebagai kumpulan jawaban pelajar</w:t>
            </w:r>
          </w:p>
        </w:tc>
        <w:tc>
          <w:tcPr>
            <w:tcW w:w="2146" w:type="dxa"/>
          </w:tcPr>
          <w:p w14:paraId="36507856" w14:textId="77777777" w:rsidR="00206C37" w:rsidRPr="00FD40C3" w:rsidRDefault="00206C37" w:rsidP="00C31D0C">
            <w:pPr>
              <w:ind w:firstLine="0"/>
            </w:pPr>
            <w:r w:rsidRPr="00FD40C3">
              <w:t>Aplikasi web berhasil menyimpan berkas CSV sebagai kumpulan jawaban pelajar</w:t>
            </w:r>
          </w:p>
        </w:tc>
        <w:tc>
          <w:tcPr>
            <w:tcW w:w="2146" w:type="dxa"/>
          </w:tcPr>
          <w:p w14:paraId="482548DE" w14:textId="77777777" w:rsidR="00206C37" w:rsidRPr="00FD40C3" w:rsidRDefault="00206C37" w:rsidP="00C31D0C">
            <w:pPr>
              <w:ind w:firstLine="0"/>
            </w:pPr>
            <w:r w:rsidRPr="00FD40C3">
              <w:t>Aplikasi web telah berhasil menyimpan berkas CSV sebagai kumpulan jawaban pelajar</w:t>
            </w:r>
          </w:p>
        </w:tc>
      </w:tr>
      <w:tr w:rsidR="00206C37" w:rsidRPr="00FD40C3" w14:paraId="66C96888" w14:textId="77777777" w:rsidTr="001F7071">
        <w:tc>
          <w:tcPr>
            <w:tcW w:w="1203" w:type="dxa"/>
            <w:vMerge/>
          </w:tcPr>
          <w:p w14:paraId="37CA6F2F" w14:textId="77777777" w:rsidR="00206C37" w:rsidRPr="00FD40C3" w:rsidRDefault="00206C37" w:rsidP="00C31D0C">
            <w:pPr>
              <w:ind w:firstLine="0"/>
              <w:jc w:val="center"/>
            </w:pPr>
          </w:p>
        </w:tc>
        <w:tc>
          <w:tcPr>
            <w:tcW w:w="798" w:type="dxa"/>
          </w:tcPr>
          <w:p w14:paraId="6C183BF5" w14:textId="77777777" w:rsidR="00206C37" w:rsidRPr="00FD40C3" w:rsidRDefault="00206C37" w:rsidP="00C31D0C">
            <w:pPr>
              <w:ind w:firstLine="0"/>
              <w:jc w:val="center"/>
            </w:pPr>
            <w:r w:rsidRPr="00FD40C3">
              <w:t>F2A-2</w:t>
            </w:r>
          </w:p>
        </w:tc>
        <w:tc>
          <w:tcPr>
            <w:tcW w:w="2146" w:type="dxa"/>
          </w:tcPr>
          <w:p w14:paraId="78C116B1" w14:textId="77777777" w:rsidR="00206C37" w:rsidRPr="00FD40C3" w:rsidRDefault="00206C37" w:rsidP="00C31D0C">
            <w:pPr>
              <w:ind w:firstLine="0"/>
            </w:pPr>
            <w:r w:rsidRPr="00FD40C3">
              <w:t xml:space="preserve">Aplikasi web dapat menerima masukkan teks sebagai kolom nama pada </w:t>
            </w:r>
            <w:r w:rsidRPr="00FD40C3">
              <w:lastRenderedPageBreak/>
              <w:t>kumpulan jawaban pelajar</w:t>
            </w:r>
          </w:p>
        </w:tc>
        <w:tc>
          <w:tcPr>
            <w:tcW w:w="2146" w:type="dxa"/>
          </w:tcPr>
          <w:p w14:paraId="22908BB3" w14:textId="77777777" w:rsidR="00206C37" w:rsidRPr="00FD40C3" w:rsidRDefault="00206C37" w:rsidP="00C31D0C">
            <w:pPr>
              <w:ind w:firstLine="0"/>
            </w:pPr>
            <w:r w:rsidRPr="00FD40C3">
              <w:lastRenderedPageBreak/>
              <w:t xml:space="preserve">Aplikasi web berhasil menyimpan nama kolom yang berisi nama pelajar pada </w:t>
            </w:r>
            <w:r w:rsidRPr="00FD40C3">
              <w:lastRenderedPageBreak/>
              <w:t>berkas CSV</w:t>
            </w:r>
          </w:p>
        </w:tc>
        <w:tc>
          <w:tcPr>
            <w:tcW w:w="2146" w:type="dxa"/>
          </w:tcPr>
          <w:p w14:paraId="1E4C0E32" w14:textId="77777777" w:rsidR="00206C37" w:rsidRPr="00FD40C3" w:rsidRDefault="00206C37" w:rsidP="00C31D0C">
            <w:pPr>
              <w:ind w:firstLine="0"/>
            </w:pPr>
            <w:r w:rsidRPr="00FD40C3">
              <w:lastRenderedPageBreak/>
              <w:t xml:space="preserve">Aplikasi web telah berhasil menyimpan nama kolom yang berisi nama pelajar pada </w:t>
            </w:r>
            <w:r w:rsidRPr="00FD40C3">
              <w:lastRenderedPageBreak/>
              <w:t>berkas CSV</w:t>
            </w:r>
          </w:p>
        </w:tc>
      </w:tr>
      <w:tr w:rsidR="00206C37" w:rsidRPr="00FD40C3" w14:paraId="387F8ACF" w14:textId="77777777" w:rsidTr="001F7071">
        <w:tc>
          <w:tcPr>
            <w:tcW w:w="1203" w:type="dxa"/>
            <w:vMerge/>
          </w:tcPr>
          <w:p w14:paraId="57BC177A" w14:textId="77777777" w:rsidR="00206C37" w:rsidRPr="00FD40C3" w:rsidRDefault="00206C37" w:rsidP="00C31D0C">
            <w:pPr>
              <w:ind w:firstLine="0"/>
              <w:jc w:val="center"/>
            </w:pPr>
          </w:p>
        </w:tc>
        <w:tc>
          <w:tcPr>
            <w:tcW w:w="798" w:type="dxa"/>
          </w:tcPr>
          <w:p w14:paraId="65DD76A3" w14:textId="77777777" w:rsidR="00206C37" w:rsidRPr="00FD40C3" w:rsidRDefault="00206C37" w:rsidP="00C31D0C">
            <w:pPr>
              <w:ind w:firstLine="0"/>
              <w:jc w:val="center"/>
            </w:pPr>
            <w:r w:rsidRPr="00FD40C3">
              <w:t>F2A-3</w:t>
            </w:r>
          </w:p>
        </w:tc>
        <w:tc>
          <w:tcPr>
            <w:tcW w:w="2146" w:type="dxa"/>
          </w:tcPr>
          <w:p w14:paraId="7C1D4AD0" w14:textId="77777777" w:rsidR="00206C37" w:rsidRPr="00FD40C3" w:rsidRDefault="00206C37" w:rsidP="00C31D0C">
            <w:pPr>
              <w:ind w:firstLine="0"/>
            </w:pPr>
            <w:r w:rsidRPr="00FD40C3">
              <w:t>Aplikasi web dapat menerima masukkan teks sebagai kolom jawaban pada kumpulan jawaban pelajar</w:t>
            </w:r>
          </w:p>
        </w:tc>
        <w:tc>
          <w:tcPr>
            <w:tcW w:w="2146" w:type="dxa"/>
          </w:tcPr>
          <w:p w14:paraId="0ACC1A95" w14:textId="77777777" w:rsidR="00206C37" w:rsidRPr="00FD40C3" w:rsidRDefault="00206C37" w:rsidP="00C31D0C">
            <w:pPr>
              <w:ind w:firstLine="0"/>
            </w:pPr>
            <w:r w:rsidRPr="00FD40C3">
              <w:t>Aplikasi web berhasil menyimpan nama kolom yang berisi jawaban pelajar pada berkas CSV</w:t>
            </w:r>
          </w:p>
        </w:tc>
        <w:tc>
          <w:tcPr>
            <w:tcW w:w="2146" w:type="dxa"/>
          </w:tcPr>
          <w:p w14:paraId="532473E9" w14:textId="77777777" w:rsidR="00206C37" w:rsidRPr="00FD40C3" w:rsidRDefault="00206C37" w:rsidP="00C31D0C">
            <w:pPr>
              <w:ind w:firstLine="0"/>
            </w:pPr>
            <w:r w:rsidRPr="00FD40C3">
              <w:t>Aplikasi web telah berhasil menyimpan nama kolom yang berisi jawaban pelajar pada berkas CSV</w:t>
            </w:r>
          </w:p>
        </w:tc>
      </w:tr>
      <w:tr w:rsidR="00206C37" w:rsidRPr="00FD40C3" w14:paraId="33940FDB" w14:textId="77777777" w:rsidTr="001F7071">
        <w:tc>
          <w:tcPr>
            <w:tcW w:w="1203" w:type="dxa"/>
            <w:vMerge/>
          </w:tcPr>
          <w:p w14:paraId="0FFD06E3" w14:textId="77777777" w:rsidR="00206C37" w:rsidRPr="00FD40C3" w:rsidRDefault="00206C37" w:rsidP="00C31D0C">
            <w:pPr>
              <w:ind w:firstLine="0"/>
              <w:jc w:val="center"/>
            </w:pPr>
          </w:p>
        </w:tc>
        <w:tc>
          <w:tcPr>
            <w:tcW w:w="798" w:type="dxa"/>
          </w:tcPr>
          <w:p w14:paraId="78FDE437" w14:textId="77777777" w:rsidR="00206C37" w:rsidRPr="00FD40C3" w:rsidRDefault="00206C37" w:rsidP="00C31D0C">
            <w:pPr>
              <w:ind w:firstLine="0"/>
              <w:jc w:val="center"/>
            </w:pPr>
            <w:r w:rsidRPr="00FD40C3">
              <w:t>F2A-4</w:t>
            </w:r>
          </w:p>
        </w:tc>
        <w:tc>
          <w:tcPr>
            <w:tcW w:w="2146" w:type="dxa"/>
          </w:tcPr>
          <w:p w14:paraId="3F290333" w14:textId="77777777" w:rsidR="00206C37" w:rsidRPr="00FD40C3" w:rsidRDefault="00206C37" w:rsidP="00C31D0C">
            <w:pPr>
              <w:ind w:firstLine="0"/>
            </w:pPr>
            <w:r w:rsidRPr="00FD40C3">
              <w:t>Aplikasi web dapat mendapatkan pasangan nama dan jawaban pada kumpulan jawaban pelajar sebagaimana ditentukan pada pengujian F2A-2 dan F2A-3</w:t>
            </w:r>
          </w:p>
        </w:tc>
        <w:tc>
          <w:tcPr>
            <w:tcW w:w="2146" w:type="dxa"/>
          </w:tcPr>
          <w:p w14:paraId="236C80B0" w14:textId="77777777" w:rsidR="00206C37" w:rsidRPr="00FD40C3" w:rsidRDefault="00206C37" w:rsidP="00C31D0C">
            <w:pPr>
              <w:ind w:firstLine="0"/>
            </w:pPr>
            <w:r w:rsidRPr="00FD40C3">
              <w:t>Aplikasi web berhasil menentukan pasangan nama dan jawaban pada berkas CSV untuk proses penilaian masal</w:t>
            </w:r>
          </w:p>
        </w:tc>
        <w:tc>
          <w:tcPr>
            <w:tcW w:w="2146" w:type="dxa"/>
          </w:tcPr>
          <w:p w14:paraId="1491AC84" w14:textId="77777777" w:rsidR="00206C37" w:rsidRPr="00FD40C3" w:rsidRDefault="00206C37" w:rsidP="00C31D0C">
            <w:pPr>
              <w:ind w:firstLine="0"/>
            </w:pPr>
            <w:r w:rsidRPr="00FD40C3">
              <w:t>Aplikasi web telah berhasil menentukan pasangan nama dan jawaban pada berkas CSV untuk proses penilaian masal</w:t>
            </w:r>
          </w:p>
        </w:tc>
      </w:tr>
      <w:tr w:rsidR="00206C37" w:rsidRPr="00FD40C3" w14:paraId="5EE24457" w14:textId="77777777" w:rsidTr="001F7071">
        <w:tc>
          <w:tcPr>
            <w:tcW w:w="1203" w:type="dxa"/>
            <w:vMerge w:val="restart"/>
            <w:vAlign w:val="center"/>
          </w:tcPr>
          <w:p w14:paraId="52311E79" w14:textId="77777777" w:rsidR="00206C37" w:rsidRPr="00FD40C3" w:rsidRDefault="00206C37" w:rsidP="00C31D0C">
            <w:pPr>
              <w:ind w:firstLine="0"/>
              <w:jc w:val="center"/>
            </w:pPr>
            <w:r w:rsidRPr="00FD40C3">
              <w:t>F2B</w:t>
            </w:r>
          </w:p>
        </w:tc>
        <w:tc>
          <w:tcPr>
            <w:tcW w:w="798" w:type="dxa"/>
          </w:tcPr>
          <w:p w14:paraId="416AE099" w14:textId="77777777" w:rsidR="00206C37" w:rsidRPr="00FD40C3" w:rsidRDefault="00206C37" w:rsidP="00C31D0C">
            <w:pPr>
              <w:ind w:firstLine="0"/>
              <w:jc w:val="center"/>
            </w:pPr>
            <w:r w:rsidRPr="00FD40C3">
              <w:t>F2B-1</w:t>
            </w:r>
          </w:p>
        </w:tc>
        <w:tc>
          <w:tcPr>
            <w:tcW w:w="2146" w:type="dxa"/>
          </w:tcPr>
          <w:p w14:paraId="3C3722DA" w14:textId="77777777" w:rsidR="00206C37" w:rsidRPr="00FD40C3" w:rsidRDefault="00206C37" w:rsidP="00C31D0C">
            <w:pPr>
              <w:ind w:firstLine="0"/>
            </w:pPr>
            <w:r w:rsidRPr="00FD40C3">
              <w:t>Aplikasi web dapat membuat dokumen CSV berdasarkan pengujian F1A-1, dan F1A-2 atau F2A-1 agar cocok dengan syarat penilaian pada algoritma penilaian otomatis bahasa Inggris</w:t>
            </w:r>
          </w:p>
        </w:tc>
        <w:tc>
          <w:tcPr>
            <w:tcW w:w="2146" w:type="dxa"/>
          </w:tcPr>
          <w:p w14:paraId="2A40D3CC" w14:textId="77777777" w:rsidR="00206C37" w:rsidRPr="00FD40C3" w:rsidRDefault="00206C37" w:rsidP="00C31D0C">
            <w:pPr>
              <w:ind w:firstLine="0"/>
            </w:pPr>
            <w:r w:rsidRPr="00FD40C3">
              <w:t>Aplikasi web berhasil membuat berkas CSV dari berkas CSV, nama, dan jawaban pelajar untuk diproses pada model penilaian otomatis bahasa Inggris</w:t>
            </w:r>
          </w:p>
        </w:tc>
        <w:tc>
          <w:tcPr>
            <w:tcW w:w="2146" w:type="dxa"/>
          </w:tcPr>
          <w:p w14:paraId="140A0158" w14:textId="77777777" w:rsidR="00206C37" w:rsidRPr="00FD40C3" w:rsidRDefault="00206C37" w:rsidP="00C31D0C">
            <w:pPr>
              <w:ind w:firstLine="0"/>
            </w:pPr>
            <w:r w:rsidRPr="00FD40C3">
              <w:t>Aplikasi web telah berhasil membuat berkas CSV dari berkas CSV, nama, dan jawaban pelajar untuk diproses pada model penilaian otomatis bahasa Inggris</w:t>
            </w:r>
          </w:p>
        </w:tc>
      </w:tr>
      <w:tr w:rsidR="00206C37" w:rsidRPr="00FD40C3" w14:paraId="17B8FB90" w14:textId="77777777" w:rsidTr="001F7071">
        <w:tc>
          <w:tcPr>
            <w:tcW w:w="1203" w:type="dxa"/>
            <w:vMerge/>
          </w:tcPr>
          <w:p w14:paraId="2964A05D" w14:textId="77777777" w:rsidR="00206C37" w:rsidRPr="00FD40C3" w:rsidRDefault="00206C37" w:rsidP="00C31D0C">
            <w:pPr>
              <w:ind w:firstLine="0"/>
              <w:jc w:val="center"/>
            </w:pPr>
          </w:p>
        </w:tc>
        <w:tc>
          <w:tcPr>
            <w:tcW w:w="798" w:type="dxa"/>
          </w:tcPr>
          <w:p w14:paraId="1468D2B3" w14:textId="77777777" w:rsidR="00206C37" w:rsidRPr="00FD40C3" w:rsidRDefault="00206C37" w:rsidP="00C31D0C">
            <w:pPr>
              <w:ind w:firstLine="0"/>
              <w:jc w:val="center"/>
            </w:pPr>
            <w:r w:rsidRPr="00FD40C3">
              <w:t>F2B-3</w:t>
            </w:r>
          </w:p>
        </w:tc>
        <w:tc>
          <w:tcPr>
            <w:tcW w:w="2146" w:type="dxa"/>
          </w:tcPr>
          <w:p w14:paraId="1467D860" w14:textId="77777777" w:rsidR="00206C37" w:rsidRPr="00FD40C3" w:rsidRDefault="00206C37" w:rsidP="00C31D0C">
            <w:pPr>
              <w:ind w:firstLine="0"/>
            </w:pPr>
            <w:r w:rsidRPr="00FD40C3">
              <w:t>Algoritma penilaian otomatis bahasa Inggris dapat membuat dokumen .json setelah melakukan penilaian otomatis</w:t>
            </w:r>
          </w:p>
        </w:tc>
        <w:tc>
          <w:tcPr>
            <w:tcW w:w="2146" w:type="dxa"/>
          </w:tcPr>
          <w:p w14:paraId="6EE488F4" w14:textId="77777777" w:rsidR="00206C37" w:rsidRPr="00FD40C3" w:rsidRDefault="00206C37" w:rsidP="00C31D0C">
            <w:pPr>
              <w:ind w:firstLine="0"/>
            </w:pPr>
            <w:r w:rsidRPr="00FD40C3">
              <w:t>Algoritma penilaian berhasil membuat dokumen .json sebagai hasil penilaian otomatis model bahasa Inggris</w:t>
            </w:r>
          </w:p>
        </w:tc>
        <w:tc>
          <w:tcPr>
            <w:tcW w:w="2146" w:type="dxa"/>
          </w:tcPr>
          <w:p w14:paraId="5066EDAE" w14:textId="77777777" w:rsidR="00206C37" w:rsidRPr="00FD40C3" w:rsidRDefault="00206C37" w:rsidP="00C31D0C">
            <w:pPr>
              <w:ind w:firstLine="0"/>
            </w:pPr>
            <w:r w:rsidRPr="00FD40C3">
              <w:t>Algoritma penilaian telah berhasil membuat dokumen .json sebagai hasil penilaian otomatis model bahasa Inggris</w:t>
            </w:r>
          </w:p>
        </w:tc>
      </w:tr>
      <w:tr w:rsidR="00206C37" w:rsidRPr="00FD40C3" w14:paraId="033719E5" w14:textId="77777777" w:rsidTr="001F7071">
        <w:tc>
          <w:tcPr>
            <w:tcW w:w="1203" w:type="dxa"/>
            <w:vMerge/>
          </w:tcPr>
          <w:p w14:paraId="2E978480" w14:textId="77777777" w:rsidR="00206C37" w:rsidRPr="00FD40C3" w:rsidRDefault="00206C37" w:rsidP="00C31D0C">
            <w:pPr>
              <w:ind w:firstLine="0"/>
              <w:jc w:val="center"/>
            </w:pPr>
          </w:p>
        </w:tc>
        <w:tc>
          <w:tcPr>
            <w:tcW w:w="798" w:type="dxa"/>
          </w:tcPr>
          <w:p w14:paraId="05C2FD64" w14:textId="77777777" w:rsidR="00206C37" w:rsidRPr="00FD40C3" w:rsidRDefault="00206C37" w:rsidP="00C31D0C">
            <w:pPr>
              <w:ind w:firstLine="0"/>
              <w:jc w:val="center"/>
            </w:pPr>
            <w:r w:rsidRPr="00FD40C3">
              <w:t>F2B-5</w:t>
            </w:r>
          </w:p>
        </w:tc>
        <w:tc>
          <w:tcPr>
            <w:tcW w:w="2146" w:type="dxa"/>
          </w:tcPr>
          <w:p w14:paraId="247FA578" w14:textId="77777777" w:rsidR="00206C37" w:rsidRPr="00FD40C3" w:rsidRDefault="00206C37" w:rsidP="00C31D0C">
            <w:pPr>
              <w:ind w:firstLine="0"/>
            </w:pPr>
            <w:r w:rsidRPr="00FD40C3">
              <w:t>Aplikasi dapat menampilkan hasil penilaian bahasa Inggris berdasarkan data .json yang dihasilkan oleh algoritma penilaian bahasa Inggris pada halaman web</w:t>
            </w:r>
          </w:p>
        </w:tc>
        <w:tc>
          <w:tcPr>
            <w:tcW w:w="2146" w:type="dxa"/>
          </w:tcPr>
          <w:p w14:paraId="4FFBB2A7" w14:textId="77777777" w:rsidR="00206C37" w:rsidRPr="00FD40C3" w:rsidRDefault="00206C37" w:rsidP="00C31D0C">
            <w:pPr>
              <w:ind w:firstLine="0"/>
            </w:pPr>
            <w:r w:rsidRPr="00FD40C3">
              <w:t xml:space="preserve">Aplikasi web berhasil menggunakan dokumen .json yang telah dihasilkan penilaian otomatis bahasa Inggris sebelumnya untuk ditampilkan </w:t>
            </w:r>
            <w:r w:rsidRPr="00FD40C3">
              <w:lastRenderedPageBreak/>
              <w:t>pada halaman web</w:t>
            </w:r>
          </w:p>
        </w:tc>
        <w:tc>
          <w:tcPr>
            <w:tcW w:w="2146" w:type="dxa"/>
          </w:tcPr>
          <w:p w14:paraId="06018424" w14:textId="77777777" w:rsidR="00206C37" w:rsidRPr="00FD40C3" w:rsidRDefault="00206C37" w:rsidP="00C31D0C">
            <w:pPr>
              <w:ind w:firstLine="0"/>
            </w:pPr>
            <w:r w:rsidRPr="00FD40C3">
              <w:lastRenderedPageBreak/>
              <w:t xml:space="preserve">Aplikasi web telah berhasil menggunakan dokumen .json yang telah dihasilkan penilaian otomatis bahasa Inggris sebelumnya untuk ditampilkan </w:t>
            </w:r>
            <w:r w:rsidRPr="00FD40C3">
              <w:lastRenderedPageBreak/>
              <w:t>pada halaman web</w:t>
            </w:r>
          </w:p>
        </w:tc>
      </w:tr>
      <w:tr w:rsidR="00206C37" w:rsidRPr="00FD40C3" w14:paraId="6D1E6BDA" w14:textId="77777777" w:rsidTr="001F7071">
        <w:tc>
          <w:tcPr>
            <w:tcW w:w="1203" w:type="dxa"/>
            <w:vMerge/>
          </w:tcPr>
          <w:p w14:paraId="73E91E3C" w14:textId="77777777" w:rsidR="00206C37" w:rsidRPr="00FD40C3" w:rsidRDefault="00206C37" w:rsidP="00C31D0C">
            <w:pPr>
              <w:ind w:firstLine="0"/>
              <w:jc w:val="center"/>
            </w:pPr>
          </w:p>
        </w:tc>
        <w:tc>
          <w:tcPr>
            <w:tcW w:w="798" w:type="dxa"/>
          </w:tcPr>
          <w:p w14:paraId="5139DEE8" w14:textId="77777777" w:rsidR="00206C37" w:rsidRPr="00FD40C3" w:rsidRDefault="00206C37" w:rsidP="00C31D0C">
            <w:pPr>
              <w:ind w:firstLine="0"/>
              <w:jc w:val="center"/>
            </w:pPr>
            <w:r w:rsidRPr="00FD40C3">
              <w:t>F2B-2</w:t>
            </w:r>
          </w:p>
        </w:tc>
        <w:tc>
          <w:tcPr>
            <w:tcW w:w="2146" w:type="dxa"/>
          </w:tcPr>
          <w:p w14:paraId="34294578" w14:textId="77777777" w:rsidR="00206C37" w:rsidRPr="00FD40C3" w:rsidRDefault="00206C37" w:rsidP="00C31D0C">
            <w:pPr>
              <w:ind w:firstLine="0"/>
            </w:pPr>
            <w:r w:rsidRPr="00FD40C3">
              <w:t>Aplikasi web dapat membuat dokumen .json berdasarkan pengujian F1A-1, dan F1A-2 atau F2A-1 agar cocok dengan syarat penilaian pada algoritma penilaian otomatis bahasa Indonesia</w:t>
            </w:r>
          </w:p>
        </w:tc>
        <w:tc>
          <w:tcPr>
            <w:tcW w:w="2146" w:type="dxa"/>
          </w:tcPr>
          <w:p w14:paraId="2E5AE89B" w14:textId="77777777" w:rsidR="00206C37" w:rsidRPr="00FD40C3" w:rsidRDefault="00206C37" w:rsidP="00C31D0C">
            <w:pPr>
              <w:ind w:firstLine="0"/>
            </w:pPr>
            <w:r w:rsidRPr="00FD40C3">
              <w:t>Aplikasi web berhasil membuat dokumen .json setelah menentukan pasangan nama dan jawaban pada berkas CSV</w:t>
            </w:r>
          </w:p>
        </w:tc>
        <w:tc>
          <w:tcPr>
            <w:tcW w:w="2146" w:type="dxa"/>
          </w:tcPr>
          <w:p w14:paraId="709A5E3E" w14:textId="77777777" w:rsidR="00206C37" w:rsidRPr="00FD40C3" w:rsidRDefault="00206C37" w:rsidP="00C31D0C">
            <w:pPr>
              <w:ind w:firstLine="0"/>
            </w:pPr>
            <w:r w:rsidRPr="00FD40C3">
              <w:t>Aplikasi web telah berhasil membuat dokumen .json setelah menentukan pasangan nama dan jawaban pada berkas CSV</w:t>
            </w:r>
          </w:p>
        </w:tc>
      </w:tr>
      <w:tr w:rsidR="00206C37" w:rsidRPr="00FD40C3" w14:paraId="2F2DBD8E" w14:textId="77777777" w:rsidTr="001F7071">
        <w:tc>
          <w:tcPr>
            <w:tcW w:w="1203" w:type="dxa"/>
            <w:vMerge/>
          </w:tcPr>
          <w:p w14:paraId="431C89CC" w14:textId="77777777" w:rsidR="00206C37" w:rsidRPr="00FD40C3" w:rsidRDefault="00206C37" w:rsidP="00C31D0C">
            <w:pPr>
              <w:ind w:firstLine="0"/>
              <w:jc w:val="center"/>
            </w:pPr>
          </w:p>
        </w:tc>
        <w:tc>
          <w:tcPr>
            <w:tcW w:w="798" w:type="dxa"/>
          </w:tcPr>
          <w:p w14:paraId="38DF3DD6" w14:textId="77777777" w:rsidR="00206C37" w:rsidRPr="00FD40C3" w:rsidRDefault="00206C37" w:rsidP="00C31D0C">
            <w:pPr>
              <w:ind w:firstLine="0"/>
              <w:jc w:val="center"/>
            </w:pPr>
            <w:r w:rsidRPr="00FD40C3">
              <w:t>F2B-4</w:t>
            </w:r>
          </w:p>
        </w:tc>
        <w:tc>
          <w:tcPr>
            <w:tcW w:w="2146" w:type="dxa"/>
          </w:tcPr>
          <w:p w14:paraId="675415B4" w14:textId="77777777" w:rsidR="00206C37" w:rsidRPr="00FD40C3" w:rsidRDefault="00206C37" w:rsidP="00C31D0C">
            <w:pPr>
              <w:ind w:firstLine="0"/>
            </w:pPr>
            <w:r w:rsidRPr="00FD40C3">
              <w:t>Algoritma penilaian otomatis bahasa Indonesia dapat membuat dokumen .json setelah melakukan penilaian otomatis</w:t>
            </w:r>
          </w:p>
        </w:tc>
        <w:tc>
          <w:tcPr>
            <w:tcW w:w="2146" w:type="dxa"/>
          </w:tcPr>
          <w:p w14:paraId="1FD187DD" w14:textId="77777777" w:rsidR="00206C37" w:rsidRPr="00FD40C3" w:rsidRDefault="00206C37" w:rsidP="00C31D0C">
            <w:pPr>
              <w:ind w:firstLine="0"/>
            </w:pPr>
            <w:r w:rsidRPr="00FD40C3">
              <w:t>Algoritma penilaian otomatis bahasa Indonesia berhasil membuat dokumen .json untuk ditampilkan pada halaman web</w:t>
            </w:r>
          </w:p>
        </w:tc>
        <w:tc>
          <w:tcPr>
            <w:tcW w:w="2146" w:type="dxa"/>
          </w:tcPr>
          <w:p w14:paraId="4455EB39" w14:textId="77777777" w:rsidR="00206C37" w:rsidRPr="00FD40C3" w:rsidRDefault="00206C37" w:rsidP="00C31D0C">
            <w:pPr>
              <w:ind w:firstLine="0"/>
            </w:pPr>
            <w:r w:rsidRPr="00FD40C3">
              <w:t>Algoritma penilaian otomatis bahasa Indonesia telah berhasil membuat dokumen .json untuk ditampilkan pada halaman web</w:t>
            </w:r>
          </w:p>
        </w:tc>
      </w:tr>
      <w:tr w:rsidR="00206C37" w:rsidRPr="00FD40C3" w14:paraId="276CD490" w14:textId="77777777" w:rsidTr="001F7071">
        <w:tc>
          <w:tcPr>
            <w:tcW w:w="1203" w:type="dxa"/>
          </w:tcPr>
          <w:p w14:paraId="08CDADE2" w14:textId="77777777" w:rsidR="00206C37" w:rsidRPr="00FD40C3" w:rsidRDefault="00206C37" w:rsidP="00C31D0C">
            <w:pPr>
              <w:ind w:firstLine="0"/>
              <w:jc w:val="center"/>
            </w:pPr>
            <w:r w:rsidRPr="00FD40C3">
              <w:t>F2</w:t>
            </w:r>
          </w:p>
        </w:tc>
        <w:tc>
          <w:tcPr>
            <w:tcW w:w="798" w:type="dxa"/>
          </w:tcPr>
          <w:p w14:paraId="55945A8B" w14:textId="77777777" w:rsidR="00206C37" w:rsidRPr="00FD40C3" w:rsidRDefault="00206C37" w:rsidP="00C31D0C">
            <w:pPr>
              <w:ind w:firstLine="0"/>
              <w:jc w:val="center"/>
            </w:pPr>
            <w:r w:rsidRPr="00FD40C3">
              <w:t>F2</w:t>
            </w:r>
          </w:p>
        </w:tc>
        <w:tc>
          <w:tcPr>
            <w:tcW w:w="2146" w:type="dxa"/>
          </w:tcPr>
          <w:p w14:paraId="37625D1D" w14:textId="77777777" w:rsidR="00206C37" w:rsidRPr="00FD40C3" w:rsidRDefault="00206C37" w:rsidP="00C31D0C">
            <w:pPr>
              <w:ind w:firstLine="0"/>
            </w:pPr>
            <w:r w:rsidRPr="00FD40C3">
              <w:t xml:space="preserve">Aplikasi penilaian otomatis dapat menampilkan hasil penilaian ke halaman web berdasarkan dokumen .json yang dihasilkan oleh algoritma penilaian otomatis. </w:t>
            </w:r>
          </w:p>
        </w:tc>
        <w:tc>
          <w:tcPr>
            <w:tcW w:w="2146" w:type="dxa"/>
          </w:tcPr>
          <w:p w14:paraId="539AFA79" w14:textId="77777777" w:rsidR="00206C37" w:rsidRPr="00FD40C3" w:rsidRDefault="00206C37" w:rsidP="00C31D0C">
            <w:pPr>
              <w:ind w:firstLine="0"/>
            </w:pPr>
            <w:r w:rsidRPr="00FD40C3">
              <w:t>Dokumen .json yang merupakan hasil penilaian otomatis dari algoritma bahasa Indonesia maupun bahasa Inggris berhasil ditampilkan pada halaman web</w:t>
            </w:r>
          </w:p>
        </w:tc>
        <w:tc>
          <w:tcPr>
            <w:tcW w:w="2146" w:type="dxa"/>
          </w:tcPr>
          <w:p w14:paraId="7B87E518" w14:textId="77777777" w:rsidR="00206C37" w:rsidRPr="00FD40C3" w:rsidRDefault="00206C37" w:rsidP="00C31D0C">
            <w:pPr>
              <w:ind w:firstLine="0"/>
            </w:pPr>
            <w:r w:rsidRPr="00FD40C3">
              <w:t>Dokumen .json yang merupakan hasil penilaian otomatis dari algoritma bahasa Indonesia maupun bahasa Inggris telah berhasil ditampilkan pada halaman web</w:t>
            </w:r>
          </w:p>
        </w:tc>
      </w:tr>
    </w:tbl>
    <w:p w14:paraId="1523621F" w14:textId="77777777" w:rsidR="00206C37" w:rsidRPr="00FD40C3" w:rsidRDefault="00206C37" w:rsidP="00206C37">
      <w:pPr>
        <w:ind w:firstLine="0"/>
      </w:pPr>
    </w:p>
    <w:p w14:paraId="0977EF85" w14:textId="77777777" w:rsidR="00206C37" w:rsidRPr="00FD40C3" w:rsidRDefault="00206C37" w:rsidP="00206C37">
      <w:pPr>
        <w:ind w:firstLine="0"/>
      </w:pPr>
      <w:r w:rsidRPr="00FD40C3">
        <w:t xml:space="preserve">Pada Tabel 4.7 diatas dapat diperhatikan hasil pengujian fungsional </w:t>
      </w:r>
      <w:r w:rsidRPr="00FD40C3">
        <w:rPr>
          <w:i/>
          <w:iCs/>
        </w:rPr>
        <w:t>black box</w:t>
      </w:r>
      <w:r w:rsidRPr="00FD40C3">
        <w:t xml:space="preserve"> terhadap aplikasi  yang dikembangkan pada penelitian ini telah berhasil dilakukan untuk setiap pengujiaannya. Tentunya ini merupakan hasil akhir pengujian dari peluncuran terakhir, karena sebelum ini didapatkan beberapa </w:t>
      </w:r>
      <w:r w:rsidRPr="00FD40C3">
        <w:rPr>
          <w:i/>
          <w:iCs/>
        </w:rPr>
        <w:t>error</w:t>
      </w:r>
      <w:r w:rsidRPr="00FD40C3">
        <w:t xml:space="preserve"> yang telah diperbaiki oleh peneliti dan diluncurkan kembali pada server untuk kembali digunakan.</w:t>
      </w:r>
    </w:p>
    <w:p w14:paraId="592C73E4" w14:textId="77777777" w:rsidR="00206C37" w:rsidRPr="00FD40C3" w:rsidRDefault="00206C37" w:rsidP="00206C37">
      <w:pPr>
        <w:ind w:firstLine="0"/>
      </w:pPr>
    </w:p>
    <w:p w14:paraId="1966E2F9" w14:textId="77777777" w:rsidR="00206C37" w:rsidRPr="00FD40C3" w:rsidRDefault="00206C37" w:rsidP="00206C37">
      <w:pPr>
        <w:ind w:firstLine="0"/>
      </w:pPr>
    </w:p>
    <w:p w14:paraId="1B1E2893" w14:textId="77777777" w:rsidR="00206C37" w:rsidRPr="00FD40C3" w:rsidRDefault="00206C37" w:rsidP="00206C37">
      <w:pPr>
        <w:ind w:firstLine="0"/>
      </w:pPr>
    </w:p>
    <w:p w14:paraId="6F075921" w14:textId="77777777" w:rsidR="00206C37" w:rsidRPr="00FD40C3" w:rsidRDefault="00206C37" w:rsidP="00206C37">
      <w:pPr>
        <w:pStyle w:val="Tabel4"/>
        <w:rPr>
          <w:lang w:val="id-ID"/>
        </w:rPr>
      </w:pPr>
      <w:bookmarkStart w:id="373" w:name="_Toc153476933"/>
      <w:bookmarkStart w:id="374" w:name="_Toc156335907"/>
      <w:r w:rsidRPr="00FD40C3">
        <w:rPr>
          <w:lang w:val="id-ID"/>
        </w:rPr>
        <w:t>Hasil Pengujian Non Fungsional Black Box</w:t>
      </w:r>
      <w:bookmarkEnd w:id="373"/>
      <w:bookmarkEnd w:id="374"/>
    </w:p>
    <w:tbl>
      <w:tblPr>
        <w:tblStyle w:val="TableGrid"/>
        <w:tblW w:w="0" w:type="auto"/>
        <w:tblLook w:val="04A0" w:firstRow="1" w:lastRow="0" w:firstColumn="1" w:lastColumn="0" w:noHBand="0" w:noVBand="1"/>
      </w:tblPr>
      <w:tblGrid>
        <w:gridCol w:w="1203"/>
        <w:gridCol w:w="798"/>
        <w:gridCol w:w="2146"/>
        <w:gridCol w:w="2146"/>
        <w:gridCol w:w="2146"/>
      </w:tblGrid>
      <w:tr w:rsidR="00206C37" w:rsidRPr="00FD40C3" w14:paraId="46782576" w14:textId="77777777" w:rsidTr="0045684C">
        <w:trPr>
          <w:tblHeader/>
        </w:trPr>
        <w:tc>
          <w:tcPr>
            <w:tcW w:w="1203" w:type="dxa"/>
          </w:tcPr>
          <w:p w14:paraId="07F33D01" w14:textId="77777777" w:rsidR="00206C37" w:rsidRPr="00FD40C3" w:rsidRDefault="00206C37" w:rsidP="0045684C">
            <w:pPr>
              <w:ind w:firstLine="0"/>
              <w:jc w:val="center"/>
              <w:rPr>
                <w:b/>
                <w:bCs/>
              </w:rPr>
            </w:pPr>
            <w:r w:rsidRPr="00FD40C3">
              <w:rPr>
                <w:b/>
                <w:bCs/>
              </w:rPr>
              <w:lastRenderedPageBreak/>
              <w:t>PARENT ID</w:t>
            </w:r>
          </w:p>
        </w:tc>
        <w:tc>
          <w:tcPr>
            <w:tcW w:w="798" w:type="dxa"/>
          </w:tcPr>
          <w:p w14:paraId="19780623" w14:textId="77777777" w:rsidR="00206C37" w:rsidRPr="00FD40C3" w:rsidRDefault="00206C37" w:rsidP="0045684C">
            <w:pPr>
              <w:ind w:firstLine="0"/>
              <w:jc w:val="center"/>
              <w:rPr>
                <w:b/>
                <w:bCs/>
              </w:rPr>
            </w:pPr>
            <w:r w:rsidRPr="00FD40C3">
              <w:rPr>
                <w:b/>
                <w:bCs/>
              </w:rPr>
              <w:t>ID</w:t>
            </w:r>
          </w:p>
        </w:tc>
        <w:tc>
          <w:tcPr>
            <w:tcW w:w="2146" w:type="dxa"/>
          </w:tcPr>
          <w:p w14:paraId="2C903E17" w14:textId="77777777" w:rsidR="00206C37" w:rsidRPr="00FD40C3" w:rsidRDefault="00206C37" w:rsidP="0045684C">
            <w:pPr>
              <w:ind w:firstLine="0"/>
              <w:jc w:val="center"/>
              <w:rPr>
                <w:b/>
                <w:bCs/>
              </w:rPr>
            </w:pPr>
            <w:r w:rsidRPr="00FD40C3">
              <w:rPr>
                <w:b/>
                <w:bCs/>
              </w:rPr>
              <w:t>Pengujian</w:t>
            </w:r>
          </w:p>
        </w:tc>
        <w:tc>
          <w:tcPr>
            <w:tcW w:w="2146" w:type="dxa"/>
          </w:tcPr>
          <w:p w14:paraId="34AAB5DF" w14:textId="77777777" w:rsidR="00206C37" w:rsidRPr="00FD40C3" w:rsidRDefault="00206C37" w:rsidP="0045684C">
            <w:pPr>
              <w:ind w:firstLine="0"/>
              <w:jc w:val="center"/>
              <w:rPr>
                <w:b/>
                <w:bCs/>
              </w:rPr>
            </w:pPr>
            <w:r w:rsidRPr="00FD40C3">
              <w:rPr>
                <w:b/>
                <w:bCs/>
              </w:rPr>
              <w:t>Ekspektasi</w:t>
            </w:r>
          </w:p>
        </w:tc>
        <w:tc>
          <w:tcPr>
            <w:tcW w:w="2146" w:type="dxa"/>
          </w:tcPr>
          <w:p w14:paraId="14100AB9" w14:textId="77777777" w:rsidR="00206C37" w:rsidRPr="00FD40C3" w:rsidRDefault="00206C37" w:rsidP="0045684C">
            <w:pPr>
              <w:ind w:firstLine="0"/>
              <w:jc w:val="center"/>
              <w:rPr>
                <w:b/>
                <w:bCs/>
              </w:rPr>
            </w:pPr>
            <w:r w:rsidRPr="00FD40C3">
              <w:rPr>
                <w:b/>
                <w:bCs/>
              </w:rPr>
              <w:t>Hasil</w:t>
            </w:r>
          </w:p>
        </w:tc>
      </w:tr>
      <w:tr w:rsidR="00206C37" w:rsidRPr="00FD40C3" w14:paraId="5709D64A" w14:textId="77777777" w:rsidTr="0045684C">
        <w:tc>
          <w:tcPr>
            <w:tcW w:w="1203" w:type="dxa"/>
            <w:vMerge w:val="restart"/>
            <w:vAlign w:val="center"/>
          </w:tcPr>
          <w:p w14:paraId="0A41F9EF" w14:textId="77777777" w:rsidR="00206C37" w:rsidRPr="00FD40C3" w:rsidRDefault="00206C37" w:rsidP="0045684C">
            <w:pPr>
              <w:ind w:firstLine="0"/>
              <w:jc w:val="center"/>
            </w:pPr>
            <w:r w:rsidRPr="00FD40C3">
              <w:t>NF1</w:t>
            </w:r>
          </w:p>
        </w:tc>
        <w:tc>
          <w:tcPr>
            <w:tcW w:w="798" w:type="dxa"/>
          </w:tcPr>
          <w:p w14:paraId="201E060A" w14:textId="77777777" w:rsidR="00206C37" w:rsidRPr="00FD40C3" w:rsidRDefault="00206C37" w:rsidP="0045684C">
            <w:pPr>
              <w:ind w:firstLine="0"/>
              <w:jc w:val="center"/>
            </w:pPr>
            <w:r w:rsidRPr="00FD40C3">
              <w:t>NF1-1</w:t>
            </w:r>
          </w:p>
        </w:tc>
        <w:tc>
          <w:tcPr>
            <w:tcW w:w="2146" w:type="dxa"/>
          </w:tcPr>
          <w:p w14:paraId="3ADA7AA9" w14:textId="77777777" w:rsidR="00206C37" w:rsidRPr="00FD40C3" w:rsidRDefault="00206C37" w:rsidP="0045684C">
            <w:pPr>
              <w:ind w:firstLine="0"/>
            </w:pPr>
            <w:r w:rsidRPr="00FD40C3">
              <w:t>Aplikasi dapat dijalankan pada ponsel</w:t>
            </w:r>
          </w:p>
        </w:tc>
        <w:tc>
          <w:tcPr>
            <w:tcW w:w="2146" w:type="dxa"/>
          </w:tcPr>
          <w:p w14:paraId="6AA074BE" w14:textId="77777777" w:rsidR="00206C37" w:rsidRPr="00FD40C3" w:rsidRDefault="00206C37" w:rsidP="0045684C">
            <w:pPr>
              <w:ind w:firstLine="0"/>
            </w:pPr>
            <w:r w:rsidRPr="00FD40C3">
              <w:t>Aplikasi web berhasil diakses dan digunakan pada ponsel</w:t>
            </w:r>
          </w:p>
        </w:tc>
        <w:tc>
          <w:tcPr>
            <w:tcW w:w="2146" w:type="dxa"/>
          </w:tcPr>
          <w:p w14:paraId="28AB8493" w14:textId="77777777" w:rsidR="00206C37" w:rsidRPr="00FD40C3" w:rsidRDefault="00206C37" w:rsidP="0045684C">
            <w:pPr>
              <w:ind w:firstLine="0"/>
            </w:pPr>
            <w:r w:rsidRPr="00FD40C3">
              <w:t>Aplikasi web telah berhasil diakses dan digunakan pada ponsel</w:t>
            </w:r>
          </w:p>
        </w:tc>
      </w:tr>
      <w:tr w:rsidR="00206C37" w:rsidRPr="00FD40C3" w14:paraId="1563BD77" w14:textId="77777777" w:rsidTr="0045684C">
        <w:tc>
          <w:tcPr>
            <w:tcW w:w="1203" w:type="dxa"/>
            <w:vMerge/>
          </w:tcPr>
          <w:p w14:paraId="2F6EBB63" w14:textId="77777777" w:rsidR="00206C37" w:rsidRPr="00FD40C3" w:rsidRDefault="00206C37" w:rsidP="0045684C">
            <w:pPr>
              <w:ind w:firstLine="0"/>
              <w:jc w:val="center"/>
            </w:pPr>
          </w:p>
        </w:tc>
        <w:tc>
          <w:tcPr>
            <w:tcW w:w="798" w:type="dxa"/>
          </w:tcPr>
          <w:p w14:paraId="46178B06" w14:textId="77777777" w:rsidR="00206C37" w:rsidRPr="00FD40C3" w:rsidRDefault="00206C37" w:rsidP="0045684C">
            <w:pPr>
              <w:ind w:firstLine="0"/>
              <w:jc w:val="center"/>
            </w:pPr>
            <w:r w:rsidRPr="00FD40C3">
              <w:t>NF1-2</w:t>
            </w:r>
          </w:p>
        </w:tc>
        <w:tc>
          <w:tcPr>
            <w:tcW w:w="2146" w:type="dxa"/>
          </w:tcPr>
          <w:p w14:paraId="103D38A7" w14:textId="77777777" w:rsidR="00206C37" w:rsidRPr="00FD40C3" w:rsidRDefault="00206C37" w:rsidP="0045684C">
            <w:pPr>
              <w:ind w:firstLine="0"/>
            </w:pPr>
            <w:r w:rsidRPr="00FD40C3">
              <w:t>Aplikasi dapat dijalankan pada komputer</w:t>
            </w:r>
          </w:p>
        </w:tc>
        <w:tc>
          <w:tcPr>
            <w:tcW w:w="2146" w:type="dxa"/>
          </w:tcPr>
          <w:p w14:paraId="17B31F7C" w14:textId="77777777" w:rsidR="00206C37" w:rsidRPr="00FD40C3" w:rsidRDefault="00206C37" w:rsidP="0045684C">
            <w:pPr>
              <w:ind w:firstLine="0"/>
            </w:pPr>
            <w:r w:rsidRPr="00FD40C3">
              <w:t>Aplikasi web berhasil diakses dan digunakan pada komputer</w:t>
            </w:r>
          </w:p>
        </w:tc>
        <w:tc>
          <w:tcPr>
            <w:tcW w:w="2146" w:type="dxa"/>
          </w:tcPr>
          <w:p w14:paraId="4DCB9018" w14:textId="77777777" w:rsidR="00206C37" w:rsidRPr="00FD40C3" w:rsidRDefault="00206C37" w:rsidP="0045684C">
            <w:pPr>
              <w:ind w:firstLine="0"/>
            </w:pPr>
            <w:r w:rsidRPr="00FD40C3">
              <w:t>Aplikasi web telah berhasil diakses dan digunakan pada komputer</w:t>
            </w:r>
          </w:p>
        </w:tc>
      </w:tr>
      <w:tr w:rsidR="00206C37" w:rsidRPr="00FD40C3" w14:paraId="276D2DDC" w14:textId="77777777" w:rsidTr="0045684C">
        <w:tc>
          <w:tcPr>
            <w:tcW w:w="1203" w:type="dxa"/>
          </w:tcPr>
          <w:p w14:paraId="2E68426B" w14:textId="77777777" w:rsidR="00206C37" w:rsidRPr="00FD40C3" w:rsidRDefault="00206C37" w:rsidP="0045684C">
            <w:pPr>
              <w:ind w:firstLine="0"/>
              <w:jc w:val="center"/>
            </w:pPr>
            <w:r w:rsidRPr="00FD40C3">
              <w:t>NF2</w:t>
            </w:r>
          </w:p>
        </w:tc>
        <w:tc>
          <w:tcPr>
            <w:tcW w:w="798" w:type="dxa"/>
          </w:tcPr>
          <w:p w14:paraId="70C8C195" w14:textId="77777777" w:rsidR="00206C37" w:rsidRPr="00FD40C3" w:rsidRDefault="00206C37" w:rsidP="0045684C">
            <w:pPr>
              <w:ind w:firstLine="0"/>
              <w:jc w:val="center"/>
            </w:pPr>
            <w:r w:rsidRPr="00FD40C3">
              <w:t>NF2</w:t>
            </w:r>
          </w:p>
        </w:tc>
        <w:tc>
          <w:tcPr>
            <w:tcW w:w="2146" w:type="dxa"/>
          </w:tcPr>
          <w:p w14:paraId="60B7729A" w14:textId="77777777" w:rsidR="00206C37" w:rsidRPr="00FD40C3" w:rsidRDefault="00206C37" w:rsidP="0045684C">
            <w:pPr>
              <w:ind w:firstLine="0"/>
            </w:pPr>
            <w:r w:rsidRPr="00FD40C3">
              <w:t>Aplikasi dapat dijalankan pada peramban web yang mendukung ES6</w:t>
            </w:r>
          </w:p>
        </w:tc>
        <w:tc>
          <w:tcPr>
            <w:tcW w:w="2146" w:type="dxa"/>
          </w:tcPr>
          <w:p w14:paraId="78B47959" w14:textId="77777777" w:rsidR="00206C37" w:rsidRPr="00FD40C3" w:rsidRDefault="00206C37" w:rsidP="0045684C">
            <w:pPr>
              <w:ind w:firstLine="0"/>
            </w:pPr>
            <w:r w:rsidRPr="00FD40C3">
              <w:t>Aplikasi web berhasil diakses dan dijalankan pada peramban web yang telah mendukung ES6</w:t>
            </w:r>
          </w:p>
        </w:tc>
        <w:tc>
          <w:tcPr>
            <w:tcW w:w="2146" w:type="dxa"/>
          </w:tcPr>
          <w:p w14:paraId="3EA051C1" w14:textId="77777777" w:rsidR="00206C37" w:rsidRPr="00FD40C3" w:rsidRDefault="00206C37" w:rsidP="0045684C">
            <w:pPr>
              <w:ind w:firstLine="0"/>
            </w:pPr>
            <w:r w:rsidRPr="00FD40C3">
              <w:t>Aplikasi web telah berhasil diakses dan dijalankan pada peramban web yang telah mendukung ES6</w:t>
            </w:r>
          </w:p>
        </w:tc>
      </w:tr>
      <w:tr w:rsidR="00206C37" w:rsidRPr="00FD40C3" w14:paraId="76271770" w14:textId="77777777" w:rsidTr="0045684C">
        <w:tc>
          <w:tcPr>
            <w:tcW w:w="1203" w:type="dxa"/>
          </w:tcPr>
          <w:p w14:paraId="2285151C" w14:textId="77777777" w:rsidR="00206C37" w:rsidRPr="00FD40C3" w:rsidRDefault="00206C37" w:rsidP="0045684C">
            <w:pPr>
              <w:ind w:firstLine="0"/>
              <w:jc w:val="center"/>
            </w:pPr>
            <w:r w:rsidRPr="00FD40C3">
              <w:t>NF3</w:t>
            </w:r>
          </w:p>
        </w:tc>
        <w:tc>
          <w:tcPr>
            <w:tcW w:w="798" w:type="dxa"/>
          </w:tcPr>
          <w:p w14:paraId="668791E3" w14:textId="77777777" w:rsidR="00206C37" w:rsidRPr="00FD40C3" w:rsidRDefault="00206C37" w:rsidP="0045684C">
            <w:pPr>
              <w:ind w:firstLine="0"/>
              <w:jc w:val="center"/>
            </w:pPr>
            <w:r w:rsidRPr="00FD40C3">
              <w:t>NF3</w:t>
            </w:r>
          </w:p>
        </w:tc>
        <w:tc>
          <w:tcPr>
            <w:tcW w:w="2146" w:type="dxa"/>
          </w:tcPr>
          <w:p w14:paraId="79F48C93" w14:textId="77777777" w:rsidR="00206C37" w:rsidRPr="00FD40C3" w:rsidRDefault="00206C37" w:rsidP="0045684C">
            <w:pPr>
              <w:ind w:firstLine="0"/>
            </w:pPr>
            <w:r w:rsidRPr="00FD40C3">
              <w:t>Aplikasi tidak memiliki tampilan tumpang-tindih pada resolusi yang berbeda</w:t>
            </w:r>
          </w:p>
        </w:tc>
        <w:tc>
          <w:tcPr>
            <w:tcW w:w="2146" w:type="dxa"/>
          </w:tcPr>
          <w:p w14:paraId="35C1DECF" w14:textId="77777777" w:rsidR="00206C37" w:rsidRPr="00FD40C3" w:rsidRDefault="00206C37" w:rsidP="0045684C">
            <w:pPr>
              <w:ind w:firstLine="0"/>
            </w:pPr>
            <w:r w:rsidRPr="00FD40C3">
              <w:t>Aplikasi web berhasil beradaptasi pada setiap resolusi dimana perlu ditampilkan tanpa adanya komponen yang tumpang-tindih</w:t>
            </w:r>
          </w:p>
        </w:tc>
        <w:tc>
          <w:tcPr>
            <w:tcW w:w="2146" w:type="dxa"/>
          </w:tcPr>
          <w:p w14:paraId="698D8B54" w14:textId="77777777" w:rsidR="00206C37" w:rsidRPr="00FD40C3" w:rsidRDefault="00206C37" w:rsidP="0045684C">
            <w:pPr>
              <w:ind w:firstLine="0"/>
            </w:pPr>
            <w:r w:rsidRPr="00FD40C3">
              <w:t>Aplikasi web telah berhasil beradaptasi pada setiap resolusi dimana perlu ditampilkan tanpa adanya komponen yang tumpang-tindih</w:t>
            </w:r>
          </w:p>
        </w:tc>
      </w:tr>
    </w:tbl>
    <w:p w14:paraId="54BB228A" w14:textId="77777777" w:rsidR="00206C37" w:rsidRPr="00FD40C3" w:rsidRDefault="00206C37" w:rsidP="00206C37">
      <w:pPr>
        <w:ind w:firstLine="0"/>
      </w:pPr>
    </w:p>
    <w:p w14:paraId="2A28F5E8" w14:textId="77777777" w:rsidR="00206C37" w:rsidRPr="00FD40C3" w:rsidRDefault="00206C37" w:rsidP="00206C37">
      <w:pPr>
        <w:ind w:firstLine="0"/>
      </w:pPr>
      <w:r w:rsidRPr="00FD40C3">
        <w:t xml:space="preserve">Pada Tabel 4.8, merupakan hasil pengujian </w:t>
      </w:r>
      <w:r w:rsidRPr="00FD40C3">
        <w:rPr>
          <w:i/>
          <w:iCs/>
        </w:rPr>
        <w:t>black box</w:t>
      </w:r>
      <w:r w:rsidRPr="00FD40C3">
        <w:t xml:space="preserve"> non fungsional. Pada pengujian ini dapat disimpulkan bahwa aplikasi yang dikembangkan penelitian ini memiliki tampilan responsif , tidak memiliki tampilan tumpang-tindih (sebagaimana pada sub bab 4.1.1), dan dapat dijalankan pada setiap peramban web yang mendukung ES6. Gambar dibawah ini merupakan bukti bahwa aplikasi ini dapat digunakan untuk peramban web yang mendukung ES6.</w:t>
      </w:r>
    </w:p>
    <w:p w14:paraId="006E7CBB" w14:textId="77777777" w:rsidR="00206C37" w:rsidRPr="00FD40C3" w:rsidRDefault="00206C37" w:rsidP="00206C37">
      <w:pPr>
        <w:ind w:firstLine="0"/>
      </w:pPr>
    </w:p>
    <w:p w14:paraId="29B3D54C" w14:textId="77777777" w:rsidR="00206C37" w:rsidRPr="00FD40C3" w:rsidRDefault="00206C37" w:rsidP="00206C37">
      <w:pPr>
        <w:ind w:firstLine="0"/>
        <w:jc w:val="center"/>
      </w:pPr>
      <w:r w:rsidRPr="00FD40C3">
        <w:rPr>
          <w:noProof/>
        </w:rPr>
        <w:lastRenderedPageBreak/>
        <w:drawing>
          <wp:inline distT="0" distB="0" distL="0" distR="0" wp14:anchorId="29109BE1" wp14:editId="430E40A9">
            <wp:extent cx="4773930" cy="2782035"/>
            <wp:effectExtent l="19050" t="19050" r="762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787370" cy="2789867"/>
                    </a:xfrm>
                    <a:prstGeom prst="rect">
                      <a:avLst/>
                    </a:prstGeom>
                    <a:ln>
                      <a:solidFill>
                        <a:schemeClr val="tx1"/>
                      </a:solidFill>
                    </a:ln>
                  </pic:spPr>
                </pic:pic>
              </a:graphicData>
            </a:graphic>
          </wp:inline>
        </w:drawing>
      </w:r>
    </w:p>
    <w:p w14:paraId="730A8366" w14:textId="77777777" w:rsidR="00206C37" w:rsidRPr="00FD40C3" w:rsidRDefault="00206C37" w:rsidP="00206C37">
      <w:pPr>
        <w:pStyle w:val="Gambar4"/>
        <w:rPr>
          <w:lang w:val="id-ID"/>
        </w:rPr>
      </w:pPr>
      <w:bookmarkStart w:id="375" w:name="_Toc156335933"/>
      <w:r w:rsidRPr="00FD40C3">
        <w:rPr>
          <w:lang w:val="id-ID"/>
        </w:rPr>
        <w:t xml:space="preserve">Aplikasi pada </w:t>
      </w:r>
      <w:r w:rsidRPr="00F44F69">
        <w:rPr>
          <w:i/>
          <w:iCs/>
          <w:lang w:val="id-ID"/>
        </w:rPr>
        <w:t>Microsoft Edge</w:t>
      </w:r>
      <w:bookmarkEnd w:id="375"/>
    </w:p>
    <w:p w14:paraId="755FCDA2" w14:textId="77777777" w:rsidR="00206C37" w:rsidRPr="00FD40C3" w:rsidRDefault="00206C37" w:rsidP="00206C37"/>
    <w:p w14:paraId="7760C5E5" w14:textId="77777777" w:rsidR="00206C37" w:rsidRPr="00FD40C3" w:rsidRDefault="00206C37" w:rsidP="00206C37">
      <w:pPr>
        <w:ind w:firstLine="0"/>
      </w:pPr>
      <w:r w:rsidRPr="00FD40C3">
        <w:t xml:space="preserve">Aplikasi dapat dijalankan pada peramban web </w:t>
      </w:r>
      <w:r w:rsidRPr="00F44F69">
        <w:rPr>
          <w:i/>
          <w:iCs/>
        </w:rPr>
        <w:t>Microsoft Edge</w:t>
      </w:r>
      <w:r w:rsidRPr="00FD40C3">
        <w:t xml:space="preserve"> sebagaimana mestinya tanpa adanya kekurangan pada tampilan maupun fungsi yang dikembangkan.</w:t>
      </w:r>
    </w:p>
    <w:p w14:paraId="5694E0BF" w14:textId="77777777" w:rsidR="00206C37" w:rsidRPr="00FD40C3" w:rsidRDefault="00206C37" w:rsidP="00206C37">
      <w:pPr>
        <w:ind w:firstLine="0"/>
      </w:pPr>
    </w:p>
    <w:p w14:paraId="287ED149" w14:textId="77777777" w:rsidR="00206C37" w:rsidRPr="00FD40C3" w:rsidRDefault="00206C37" w:rsidP="00206C37">
      <w:pPr>
        <w:ind w:firstLine="0"/>
        <w:jc w:val="center"/>
      </w:pPr>
      <w:r w:rsidRPr="00FD40C3">
        <w:rPr>
          <w:noProof/>
        </w:rPr>
        <w:drawing>
          <wp:inline distT="0" distB="0" distL="0" distR="0" wp14:anchorId="642F5678" wp14:editId="48A5FDCA">
            <wp:extent cx="4773447" cy="1935126"/>
            <wp:effectExtent l="19050" t="19050" r="8255" b="825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0">
                      <a:extLst>
                        <a:ext uri="{28A0092B-C50C-407E-A947-70E740481C1C}">
                          <a14:useLocalDpi xmlns:a14="http://schemas.microsoft.com/office/drawing/2010/main" val="0"/>
                        </a:ext>
                      </a:extLst>
                    </a:blip>
                    <a:srcRect b="8237"/>
                    <a:stretch/>
                  </pic:blipFill>
                  <pic:spPr bwMode="auto">
                    <a:xfrm>
                      <a:off x="0" y="0"/>
                      <a:ext cx="4969753" cy="201470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42FA574" w14:textId="77777777" w:rsidR="00206C37" w:rsidRPr="00FD40C3" w:rsidRDefault="00206C37" w:rsidP="00206C37">
      <w:pPr>
        <w:pStyle w:val="Gambar4"/>
        <w:rPr>
          <w:lang w:val="id-ID"/>
        </w:rPr>
      </w:pPr>
      <w:bookmarkStart w:id="376" w:name="_Toc156335934"/>
      <w:r w:rsidRPr="00FD40C3">
        <w:rPr>
          <w:lang w:val="id-ID"/>
        </w:rPr>
        <w:t xml:space="preserve">Aplikasi pada </w:t>
      </w:r>
      <w:r w:rsidRPr="00F44F69">
        <w:rPr>
          <w:i/>
          <w:iCs/>
          <w:lang w:val="id-ID"/>
        </w:rPr>
        <w:t>Google Chrome</w:t>
      </w:r>
      <w:bookmarkEnd w:id="376"/>
    </w:p>
    <w:p w14:paraId="52EB1500" w14:textId="77777777" w:rsidR="00206C37" w:rsidRPr="00FD40C3" w:rsidRDefault="00206C37" w:rsidP="00206C37">
      <w:pPr>
        <w:ind w:firstLine="0"/>
      </w:pPr>
      <w:r w:rsidRPr="00FD40C3">
        <w:t xml:space="preserve">Aplikasi dapat dijalankan pada peramban web </w:t>
      </w:r>
      <w:r w:rsidRPr="00F44F69">
        <w:rPr>
          <w:i/>
          <w:iCs/>
        </w:rPr>
        <w:t>Google Chrome</w:t>
      </w:r>
      <w:r w:rsidRPr="00FD40C3">
        <w:t xml:space="preserve"> sebagaimana mestinya tanpa adanya kekurangan pada tampilan maupun fungsi yang dikembangkan.</w:t>
      </w:r>
    </w:p>
    <w:p w14:paraId="1F91943E" w14:textId="77777777" w:rsidR="00206C37" w:rsidRPr="00FD40C3" w:rsidRDefault="00206C37" w:rsidP="00206C37">
      <w:pPr>
        <w:ind w:firstLine="0"/>
        <w:jc w:val="center"/>
      </w:pPr>
      <w:r w:rsidRPr="00FD40C3">
        <w:rPr>
          <w:noProof/>
        </w:rPr>
        <w:lastRenderedPageBreak/>
        <w:drawing>
          <wp:inline distT="0" distB="0" distL="0" distR="0" wp14:anchorId="1603F2E4" wp14:editId="35205475">
            <wp:extent cx="4348717" cy="2573903"/>
            <wp:effectExtent l="19050" t="19050" r="0" b="0"/>
            <wp:docPr id="1338819968" name="Picture 1338819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368199" cy="2585434"/>
                    </a:xfrm>
                    <a:prstGeom prst="rect">
                      <a:avLst/>
                    </a:prstGeom>
                    <a:ln>
                      <a:solidFill>
                        <a:schemeClr val="tx1"/>
                      </a:solidFill>
                    </a:ln>
                  </pic:spPr>
                </pic:pic>
              </a:graphicData>
            </a:graphic>
          </wp:inline>
        </w:drawing>
      </w:r>
    </w:p>
    <w:p w14:paraId="2EF0CFF0" w14:textId="77777777" w:rsidR="00206C37" w:rsidRPr="00FD40C3" w:rsidRDefault="00206C37" w:rsidP="00206C37">
      <w:pPr>
        <w:pStyle w:val="Gambar4"/>
        <w:rPr>
          <w:lang w:val="id-ID"/>
        </w:rPr>
      </w:pPr>
      <w:bookmarkStart w:id="377" w:name="_Toc156335935"/>
      <w:r w:rsidRPr="00FD40C3">
        <w:rPr>
          <w:lang w:val="id-ID"/>
        </w:rPr>
        <w:t xml:space="preserve">Aplikasi pada </w:t>
      </w:r>
      <w:r w:rsidRPr="00F44F69">
        <w:rPr>
          <w:i/>
          <w:iCs/>
          <w:lang w:val="id-ID"/>
        </w:rPr>
        <w:t>Opera GX</w:t>
      </w:r>
      <w:bookmarkEnd w:id="377"/>
    </w:p>
    <w:p w14:paraId="6765F39D" w14:textId="77777777" w:rsidR="00206C37" w:rsidRPr="00FD40C3" w:rsidRDefault="00206C37" w:rsidP="00206C37">
      <w:pPr>
        <w:ind w:firstLine="0"/>
      </w:pPr>
    </w:p>
    <w:p w14:paraId="4D3FCE89" w14:textId="77777777" w:rsidR="00206C37" w:rsidRPr="00FD40C3" w:rsidRDefault="00206C37" w:rsidP="00206C37">
      <w:pPr>
        <w:ind w:firstLine="0"/>
      </w:pPr>
      <w:r w:rsidRPr="00FD40C3">
        <w:t xml:space="preserve">Aplikasi dapat dijalankan pada peramban web </w:t>
      </w:r>
      <w:r w:rsidRPr="00F44F69">
        <w:rPr>
          <w:i/>
          <w:iCs/>
        </w:rPr>
        <w:t>Opera GX</w:t>
      </w:r>
      <w:r w:rsidRPr="00FD40C3">
        <w:t xml:space="preserve"> sebagaimana mestinya tanpa adanya kekurangan pada tampilan maupun fungsi yang dikembangkan.</w:t>
      </w:r>
    </w:p>
    <w:p w14:paraId="23E34B51" w14:textId="77777777" w:rsidR="00206C37" w:rsidRPr="00FD40C3" w:rsidRDefault="00206C37" w:rsidP="00206C37">
      <w:pPr>
        <w:ind w:firstLine="0"/>
      </w:pPr>
    </w:p>
    <w:p w14:paraId="61CD2B54" w14:textId="77777777" w:rsidR="00206C37" w:rsidRPr="00FD40C3" w:rsidRDefault="00206C37" w:rsidP="00206C37">
      <w:pPr>
        <w:ind w:firstLine="0"/>
        <w:jc w:val="center"/>
      </w:pPr>
      <w:r w:rsidRPr="00FD40C3">
        <w:rPr>
          <w:noProof/>
        </w:rPr>
        <w:drawing>
          <wp:inline distT="0" distB="0" distL="0" distR="0" wp14:anchorId="18BE2D86" wp14:editId="4B78D602">
            <wp:extent cx="4392265" cy="3301543"/>
            <wp:effectExtent l="19050" t="19050" r="8890" b="0"/>
            <wp:docPr id="1338819969" name="Picture 13388199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404064" cy="3310412"/>
                    </a:xfrm>
                    <a:prstGeom prst="rect">
                      <a:avLst/>
                    </a:prstGeom>
                    <a:ln>
                      <a:solidFill>
                        <a:schemeClr val="tx1"/>
                      </a:solidFill>
                    </a:ln>
                  </pic:spPr>
                </pic:pic>
              </a:graphicData>
            </a:graphic>
          </wp:inline>
        </w:drawing>
      </w:r>
    </w:p>
    <w:p w14:paraId="17042B9B" w14:textId="77777777" w:rsidR="00206C37" w:rsidRPr="00FD40C3" w:rsidRDefault="00206C37" w:rsidP="00206C37">
      <w:pPr>
        <w:pStyle w:val="Gambar4"/>
        <w:rPr>
          <w:lang w:val="id-ID"/>
        </w:rPr>
      </w:pPr>
      <w:bookmarkStart w:id="378" w:name="_Toc156335936"/>
      <w:r w:rsidRPr="00FD40C3">
        <w:rPr>
          <w:lang w:val="id-ID"/>
        </w:rPr>
        <w:t xml:space="preserve">Aplikasi pada </w:t>
      </w:r>
      <w:r w:rsidRPr="00F44F69">
        <w:rPr>
          <w:i/>
          <w:iCs/>
          <w:lang w:val="id-ID"/>
        </w:rPr>
        <w:t>Internet Explorer</w:t>
      </w:r>
      <w:r w:rsidRPr="00FD40C3">
        <w:rPr>
          <w:lang w:val="id-ID"/>
        </w:rPr>
        <w:t xml:space="preserve"> (ekspor ke PDF)</w:t>
      </w:r>
      <w:bookmarkEnd w:id="378"/>
      <w:r w:rsidRPr="00FD40C3">
        <w:rPr>
          <w:lang w:val="id-ID"/>
        </w:rPr>
        <w:t xml:space="preserve"> </w:t>
      </w:r>
    </w:p>
    <w:p w14:paraId="160996FA" w14:textId="77777777" w:rsidR="00206C37" w:rsidRPr="00FD40C3" w:rsidRDefault="00206C37" w:rsidP="00206C37">
      <w:pPr>
        <w:ind w:firstLine="0"/>
      </w:pPr>
    </w:p>
    <w:p w14:paraId="08F1BB1B" w14:textId="77777777" w:rsidR="00206C37" w:rsidRPr="00FD40C3" w:rsidRDefault="00206C37" w:rsidP="00206C37">
      <w:pPr>
        <w:ind w:firstLine="0"/>
      </w:pPr>
      <w:r w:rsidRPr="00FD40C3">
        <w:t xml:space="preserve">Saat menggunakan </w:t>
      </w:r>
      <w:r w:rsidRPr="00F44F69">
        <w:rPr>
          <w:i/>
          <w:iCs/>
        </w:rPr>
        <w:t>Internet Explorer</w:t>
      </w:r>
      <w:r w:rsidRPr="00FD40C3">
        <w:t xml:space="preserve"> yang tidak mendukung ES6, aplikasi tetap dapat digunakan namun terdapat perbedaan pada tampilan yang ditunjukkan. Selain </w:t>
      </w:r>
      <w:r w:rsidRPr="00FD40C3">
        <w:lastRenderedPageBreak/>
        <w:t xml:space="preserve">itu, karena fitur “Export to PDF” dijalankan menggunakan </w:t>
      </w:r>
      <w:r w:rsidRPr="00FD40C3">
        <w:rPr>
          <w:i/>
          <w:iCs/>
        </w:rPr>
        <w:t>JavaScript</w:t>
      </w:r>
      <w:r w:rsidRPr="00FD40C3">
        <w:t xml:space="preserve">, </w:t>
      </w:r>
      <w:r w:rsidRPr="00F44F69">
        <w:rPr>
          <w:i/>
          <w:iCs/>
        </w:rPr>
        <w:t xml:space="preserve">Internet Explorer </w:t>
      </w:r>
      <w:r w:rsidRPr="00FD40C3">
        <w:t>tidak dapat mengekspor hasil penilaian menjadi PDF.</w:t>
      </w:r>
    </w:p>
    <w:p w14:paraId="3CA3BCD2" w14:textId="77777777" w:rsidR="00206C37" w:rsidRPr="00FD40C3" w:rsidRDefault="00206C37" w:rsidP="00206C37">
      <w:pPr>
        <w:ind w:firstLine="0"/>
      </w:pPr>
    </w:p>
    <w:p w14:paraId="708F9F19" w14:textId="77777777" w:rsidR="00206C37" w:rsidRPr="00FD40C3" w:rsidRDefault="00206C37" w:rsidP="00206C37">
      <w:pPr>
        <w:ind w:firstLine="0"/>
        <w:jc w:val="center"/>
      </w:pPr>
      <w:r w:rsidRPr="00FD40C3">
        <w:rPr>
          <w:noProof/>
        </w:rPr>
        <w:drawing>
          <wp:inline distT="0" distB="0" distL="0" distR="0" wp14:anchorId="2C9D03B5" wp14:editId="28BDB084">
            <wp:extent cx="4072400" cy="2041451"/>
            <wp:effectExtent l="19050" t="19050" r="4445" b="0"/>
            <wp:docPr id="1338819970" name="Picture 1338819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b="14815"/>
                    <a:stretch/>
                  </pic:blipFill>
                  <pic:spPr bwMode="auto">
                    <a:xfrm>
                      <a:off x="0" y="0"/>
                      <a:ext cx="4089962" cy="205025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0D787FA" w14:textId="77777777" w:rsidR="00206C37" w:rsidRPr="00FD40C3" w:rsidRDefault="00206C37" w:rsidP="00206C37">
      <w:pPr>
        <w:pStyle w:val="Gambar4"/>
        <w:rPr>
          <w:lang w:val="id-ID"/>
        </w:rPr>
      </w:pPr>
      <w:bookmarkStart w:id="379" w:name="_Toc156335937"/>
      <w:r w:rsidRPr="00FD40C3">
        <w:rPr>
          <w:lang w:val="id-ID"/>
        </w:rPr>
        <w:t xml:space="preserve">Aplikasi pada </w:t>
      </w:r>
      <w:r w:rsidRPr="00F44F69">
        <w:rPr>
          <w:i/>
          <w:iCs/>
          <w:lang w:val="id-ID"/>
        </w:rPr>
        <w:t>Internet Explorer</w:t>
      </w:r>
      <w:r w:rsidRPr="00FD40C3">
        <w:rPr>
          <w:lang w:val="id-ID"/>
        </w:rPr>
        <w:t xml:space="preserve"> (bantuan)</w:t>
      </w:r>
      <w:bookmarkEnd w:id="379"/>
    </w:p>
    <w:p w14:paraId="7788726F" w14:textId="77777777" w:rsidR="00206C37" w:rsidRPr="00FD40C3" w:rsidRDefault="00206C37" w:rsidP="00206C37">
      <w:pPr>
        <w:ind w:firstLine="0"/>
      </w:pPr>
    </w:p>
    <w:p w14:paraId="489B0CC0" w14:textId="66CF79AC" w:rsidR="00206C37" w:rsidRPr="00FD40C3" w:rsidRDefault="00206C37" w:rsidP="00206C37">
      <w:pPr>
        <w:ind w:firstLine="0"/>
      </w:pPr>
      <w:r w:rsidRPr="00FD40C3">
        <w:t>Selain itu, pada halaman bantuan dimana pengguna dapat mengetahui cara menggunakan aplikasi ini juga tidak dapat digunakan. Pengguna tidak dapat melihat isi dari setiap bantuan yang disediakan oleh pengembang. Dengan ini dapat disimpulkan bahwa aplikasi yang dikembangkan hanya layak untuk digunakan pada peramban web yang mendukung ES6.</w:t>
      </w:r>
    </w:p>
    <w:p w14:paraId="407BB984" w14:textId="6588C45C" w:rsidR="00751AC5" w:rsidRPr="00FD40C3" w:rsidRDefault="00751AC5" w:rsidP="00206C37">
      <w:pPr>
        <w:ind w:firstLine="0"/>
      </w:pPr>
    </w:p>
    <w:p w14:paraId="4AE1DB3B" w14:textId="7101158A" w:rsidR="00751AC5" w:rsidRPr="00FD40C3" w:rsidRDefault="00CF62EB" w:rsidP="00206C37">
      <w:pPr>
        <w:ind w:firstLine="0"/>
      </w:pPr>
      <w:r w:rsidRPr="00FD40C3">
        <w:t xml:space="preserve">Setelah pengujian fungsional dan non-fungsional, berikut ini merupakan hasil dari pengujian teks yang dilakukan pada aplikasi yang dikembangkan. Dari Tabel </w:t>
      </w:r>
      <w:r w:rsidR="003801D4" w:rsidRPr="00FD40C3">
        <w:t xml:space="preserve">4.9 </w:t>
      </w:r>
      <w:r w:rsidRPr="00FD40C3">
        <w:t>dibawah ini dapat diperhatikan apa yang terjadi apabila pengguna melakukan aksi dengan kondisi ekstrem seperti mencampur dua bahasa pada satu teks yang ingin dilakukan penilaian otomatis, ataupun salah memilih bahasa saat menggunakan aplikasi yang dibangun.</w:t>
      </w:r>
    </w:p>
    <w:p w14:paraId="1BA3F3B0" w14:textId="3FE67AD7" w:rsidR="00751AC5" w:rsidRPr="00FD40C3" w:rsidRDefault="00751AC5" w:rsidP="00206C37">
      <w:pPr>
        <w:ind w:firstLine="0"/>
      </w:pPr>
    </w:p>
    <w:p w14:paraId="08036B97" w14:textId="3699050E" w:rsidR="003418E4" w:rsidRPr="00FD40C3" w:rsidRDefault="003418E4" w:rsidP="003418E4">
      <w:pPr>
        <w:pStyle w:val="Tabel4"/>
        <w:rPr>
          <w:lang w:val="id-ID"/>
        </w:rPr>
      </w:pPr>
      <w:bookmarkStart w:id="380" w:name="_Toc156335908"/>
      <w:r w:rsidRPr="00FD40C3">
        <w:rPr>
          <w:lang w:val="id-ID"/>
        </w:rPr>
        <w:t>Hasil Pengujian Teks Black Box</w:t>
      </w:r>
      <w:bookmarkEnd w:id="380"/>
    </w:p>
    <w:tbl>
      <w:tblPr>
        <w:tblStyle w:val="TableGrid"/>
        <w:tblW w:w="0" w:type="auto"/>
        <w:tblLook w:val="04A0" w:firstRow="1" w:lastRow="0" w:firstColumn="1" w:lastColumn="0" w:noHBand="0" w:noVBand="1"/>
      </w:tblPr>
      <w:tblGrid>
        <w:gridCol w:w="1027"/>
        <w:gridCol w:w="2003"/>
        <w:gridCol w:w="1467"/>
        <w:gridCol w:w="1467"/>
        <w:gridCol w:w="1566"/>
        <w:gridCol w:w="909"/>
      </w:tblGrid>
      <w:tr w:rsidR="00CF62EB" w:rsidRPr="00FD40C3" w14:paraId="45029BA4" w14:textId="68E946AB" w:rsidTr="00B0117E">
        <w:trPr>
          <w:tblHeader/>
        </w:trPr>
        <w:tc>
          <w:tcPr>
            <w:tcW w:w="1027" w:type="dxa"/>
            <w:vAlign w:val="center"/>
          </w:tcPr>
          <w:p w14:paraId="5A3B4C12" w14:textId="77777777" w:rsidR="00CF62EB" w:rsidRPr="00FD40C3" w:rsidRDefault="00CF62EB" w:rsidP="00C9204B">
            <w:pPr>
              <w:ind w:firstLine="0"/>
              <w:jc w:val="center"/>
              <w:rPr>
                <w:b/>
                <w:bCs/>
              </w:rPr>
            </w:pPr>
            <w:r w:rsidRPr="00FD40C3">
              <w:rPr>
                <w:b/>
                <w:bCs/>
              </w:rPr>
              <w:t>ID</w:t>
            </w:r>
          </w:p>
        </w:tc>
        <w:tc>
          <w:tcPr>
            <w:tcW w:w="2003" w:type="dxa"/>
            <w:vAlign w:val="center"/>
          </w:tcPr>
          <w:p w14:paraId="2FE245FA" w14:textId="77777777" w:rsidR="00CF62EB" w:rsidRPr="00FD40C3" w:rsidRDefault="00CF62EB" w:rsidP="00C9204B">
            <w:pPr>
              <w:ind w:firstLine="0"/>
              <w:jc w:val="center"/>
              <w:rPr>
                <w:b/>
                <w:bCs/>
              </w:rPr>
            </w:pPr>
            <w:r w:rsidRPr="00FD40C3">
              <w:rPr>
                <w:b/>
                <w:bCs/>
              </w:rPr>
              <w:t>Aksi</w:t>
            </w:r>
          </w:p>
        </w:tc>
        <w:tc>
          <w:tcPr>
            <w:tcW w:w="1467" w:type="dxa"/>
            <w:vAlign w:val="center"/>
          </w:tcPr>
          <w:p w14:paraId="16A34FD4" w14:textId="77777777" w:rsidR="00CF62EB" w:rsidRPr="00FD40C3" w:rsidRDefault="00CF62EB" w:rsidP="00C9204B">
            <w:pPr>
              <w:ind w:firstLine="0"/>
              <w:jc w:val="center"/>
              <w:rPr>
                <w:b/>
                <w:bCs/>
              </w:rPr>
            </w:pPr>
            <w:r w:rsidRPr="00FD40C3">
              <w:rPr>
                <w:b/>
                <w:bCs/>
              </w:rPr>
              <w:t>Masukkan Pengajar</w:t>
            </w:r>
          </w:p>
        </w:tc>
        <w:tc>
          <w:tcPr>
            <w:tcW w:w="1467" w:type="dxa"/>
          </w:tcPr>
          <w:p w14:paraId="123A40D9" w14:textId="77777777" w:rsidR="00CF62EB" w:rsidRPr="00FD40C3" w:rsidRDefault="00CF62EB" w:rsidP="00C9204B">
            <w:pPr>
              <w:ind w:firstLine="0"/>
              <w:jc w:val="center"/>
              <w:rPr>
                <w:b/>
                <w:bCs/>
              </w:rPr>
            </w:pPr>
            <w:r w:rsidRPr="00FD40C3">
              <w:rPr>
                <w:b/>
                <w:bCs/>
              </w:rPr>
              <w:t>Masukkan Pelajar</w:t>
            </w:r>
          </w:p>
        </w:tc>
        <w:tc>
          <w:tcPr>
            <w:tcW w:w="1566" w:type="dxa"/>
            <w:vAlign w:val="center"/>
          </w:tcPr>
          <w:p w14:paraId="5FD68D96" w14:textId="77777777" w:rsidR="00CF62EB" w:rsidRPr="00FD40C3" w:rsidRDefault="00CF62EB" w:rsidP="00C9204B">
            <w:pPr>
              <w:ind w:firstLine="0"/>
              <w:jc w:val="center"/>
              <w:rPr>
                <w:b/>
                <w:bCs/>
              </w:rPr>
            </w:pPr>
            <w:r w:rsidRPr="00FD40C3">
              <w:rPr>
                <w:b/>
                <w:bCs/>
              </w:rPr>
              <w:t>Ekspektasi</w:t>
            </w:r>
          </w:p>
        </w:tc>
        <w:tc>
          <w:tcPr>
            <w:tcW w:w="909" w:type="dxa"/>
            <w:vAlign w:val="center"/>
          </w:tcPr>
          <w:p w14:paraId="584907E1" w14:textId="019F31B3" w:rsidR="00CF62EB" w:rsidRPr="00FD40C3" w:rsidRDefault="00B0117E" w:rsidP="00B0117E">
            <w:pPr>
              <w:ind w:firstLine="0"/>
              <w:jc w:val="center"/>
              <w:rPr>
                <w:b/>
                <w:bCs/>
              </w:rPr>
            </w:pPr>
            <w:r w:rsidRPr="00FD40C3">
              <w:rPr>
                <w:b/>
                <w:bCs/>
              </w:rPr>
              <w:t>Hasil</w:t>
            </w:r>
          </w:p>
        </w:tc>
      </w:tr>
      <w:tr w:rsidR="00CF62EB" w:rsidRPr="00FD40C3" w14:paraId="798C430B" w14:textId="04C022F3" w:rsidTr="00CF62EB">
        <w:tc>
          <w:tcPr>
            <w:tcW w:w="1027" w:type="dxa"/>
            <w:vAlign w:val="center"/>
          </w:tcPr>
          <w:p w14:paraId="1019CEDA" w14:textId="77777777" w:rsidR="00CF62EB" w:rsidRPr="00FD40C3" w:rsidRDefault="00CF62EB" w:rsidP="00C9204B">
            <w:pPr>
              <w:ind w:firstLine="0"/>
              <w:jc w:val="center"/>
            </w:pPr>
            <w:r w:rsidRPr="00FD40C3">
              <w:t>ID-ID-ID</w:t>
            </w:r>
          </w:p>
        </w:tc>
        <w:tc>
          <w:tcPr>
            <w:tcW w:w="2003" w:type="dxa"/>
          </w:tcPr>
          <w:p w14:paraId="492146BB" w14:textId="77777777" w:rsidR="00CF62EB" w:rsidRPr="00FD40C3" w:rsidRDefault="00CF62EB" w:rsidP="00C9204B">
            <w:pPr>
              <w:ind w:firstLine="0"/>
            </w:pPr>
            <w:r w:rsidRPr="00FD40C3">
              <w:t xml:space="preserve">Pengguna memasukkan teks berbahasa Indonesia sebagai jawaban pelajar </w:t>
            </w:r>
            <w:r w:rsidRPr="00FD40C3">
              <w:lastRenderedPageBreak/>
              <w:t>dan jawaban pelajar saat menggunakan model penilaian berbahasa Indonesia.</w:t>
            </w:r>
          </w:p>
        </w:tc>
        <w:tc>
          <w:tcPr>
            <w:tcW w:w="1467" w:type="dxa"/>
          </w:tcPr>
          <w:p w14:paraId="1CA33CFE" w14:textId="77777777" w:rsidR="00CF62EB" w:rsidRPr="00FD40C3" w:rsidRDefault="00CF62EB" w:rsidP="00C9204B">
            <w:pPr>
              <w:ind w:firstLine="0"/>
            </w:pPr>
            <w:r w:rsidRPr="00FD40C3">
              <w:lastRenderedPageBreak/>
              <w:t>saya adalah pemilik tempat rekreasi ini</w:t>
            </w:r>
          </w:p>
        </w:tc>
        <w:tc>
          <w:tcPr>
            <w:tcW w:w="1467" w:type="dxa"/>
          </w:tcPr>
          <w:p w14:paraId="3D679392" w14:textId="77777777" w:rsidR="00CF62EB" w:rsidRPr="00FD40C3" w:rsidRDefault="00CF62EB" w:rsidP="00C9204B">
            <w:pPr>
              <w:ind w:firstLine="0"/>
            </w:pPr>
            <w:r w:rsidRPr="00FD40C3">
              <w:t>pemilik tempat rekreasi ini adalah saya</w:t>
            </w:r>
          </w:p>
        </w:tc>
        <w:tc>
          <w:tcPr>
            <w:tcW w:w="1566" w:type="dxa"/>
          </w:tcPr>
          <w:p w14:paraId="499523D3" w14:textId="77777777" w:rsidR="00CF62EB" w:rsidRPr="00FD40C3" w:rsidRDefault="00CF62EB" w:rsidP="00C9204B">
            <w:pPr>
              <w:ind w:firstLine="0"/>
            </w:pPr>
            <w:r w:rsidRPr="00FD40C3">
              <w:t>Menunjukkan skor penilaian normal.</w:t>
            </w:r>
          </w:p>
        </w:tc>
        <w:tc>
          <w:tcPr>
            <w:tcW w:w="909" w:type="dxa"/>
          </w:tcPr>
          <w:p w14:paraId="5A098072" w14:textId="2024978F" w:rsidR="00CF62EB" w:rsidRPr="00FD40C3" w:rsidRDefault="00B0117E" w:rsidP="00C9204B">
            <w:pPr>
              <w:ind w:firstLine="0"/>
            </w:pPr>
            <w:r w:rsidRPr="00FD40C3">
              <w:t>100.0 dari 100.0</w:t>
            </w:r>
          </w:p>
        </w:tc>
      </w:tr>
      <w:tr w:rsidR="00CF62EB" w:rsidRPr="00FD40C3" w14:paraId="0858CB3C" w14:textId="399169C9" w:rsidTr="00CF62EB">
        <w:tc>
          <w:tcPr>
            <w:tcW w:w="1027" w:type="dxa"/>
            <w:vAlign w:val="center"/>
          </w:tcPr>
          <w:p w14:paraId="14F504B2" w14:textId="77777777" w:rsidR="00CF62EB" w:rsidRPr="00FD40C3" w:rsidRDefault="00CF62EB" w:rsidP="00C9204B">
            <w:pPr>
              <w:ind w:firstLine="0"/>
              <w:jc w:val="center"/>
            </w:pPr>
            <w:r w:rsidRPr="00FD40C3">
              <w:t>ID-IDEN-ID</w:t>
            </w:r>
          </w:p>
        </w:tc>
        <w:tc>
          <w:tcPr>
            <w:tcW w:w="2003" w:type="dxa"/>
          </w:tcPr>
          <w:p w14:paraId="16C1D258" w14:textId="77777777" w:rsidR="00CF62EB" w:rsidRPr="00FD40C3" w:rsidRDefault="00CF62EB" w:rsidP="00C9204B">
            <w:pPr>
              <w:ind w:firstLine="0"/>
            </w:pPr>
            <w:r w:rsidRPr="00FD40C3">
              <w:t>Pengguna memasukkan teks berbahasa Indonesia sebagai jawaban pelajar dan teks berbahasa Indonesia dengan kata campuran berbahasa Inggris pada jawaban pelajar saat menggunakan model penilaian berbahasa Indonesia</w:t>
            </w:r>
          </w:p>
        </w:tc>
        <w:tc>
          <w:tcPr>
            <w:tcW w:w="1467" w:type="dxa"/>
          </w:tcPr>
          <w:p w14:paraId="24AF3DDB" w14:textId="77777777" w:rsidR="00CF62EB" w:rsidRPr="00FD40C3" w:rsidRDefault="00CF62EB" w:rsidP="00C9204B">
            <w:pPr>
              <w:ind w:firstLine="0"/>
            </w:pPr>
            <w:r w:rsidRPr="00FD40C3">
              <w:t>saya adalah pemilik tempat rekreasi ini</w:t>
            </w:r>
          </w:p>
        </w:tc>
        <w:tc>
          <w:tcPr>
            <w:tcW w:w="1467" w:type="dxa"/>
          </w:tcPr>
          <w:p w14:paraId="71E4C3C3" w14:textId="77777777" w:rsidR="00CF62EB" w:rsidRPr="00FD40C3" w:rsidRDefault="00CF62EB" w:rsidP="00C9204B">
            <w:pPr>
              <w:ind w:firstLine="0"/>
            </w:pPr>
            <w:r w:rsidRPr="00FD40C3">
              <w:t>owner tempat rekreasi ini adalah saya</w:t>
            </w:r>
          </w:p>
        </w:tc>
        <w:tc>
          <w:tcPr>
            <w:tcW w:w="1566" w:type="dxa"/>
          </w:tcPr>
          <w:p w14:paraId="7036FB6F" w14:textId="77777777" w:rsidR="00CF62EB" w:rsidRPr="00FD40C3" w:rsidRDefault="00CF62EB" w:rsidP="00C9204B">
            <w:pPr>
              <w:ind w:firstLine="0"/>
            </w:pPr>
            <w:r w:rsidRPr="00FD40C3">
              <w:t>Menunjukkan skor penilaian yang berbeda dari pengujian ID-ID-ID.</w:t>
            </w:r>
          </w:p>
        </w:tc>
        <w:tc>
          <w:tcPr>
            <w:tcW w:w="909" w:type="dxa"/>
          </w:tcPr>
          <w:p w14:paraId="1A940BBB" w14:textId="6B8A757C" w:rsidR="00CF62EB" w:rsidRPr="00FD40C3" w:rsidRDefault="00B0117E" w:rsidP="00C9204B">
            <w:pPr>
              <w:ind w:firstLine="0"/>
            </w:pPr>
            <w:r w:rsidRPr="00FD40C3">
              <w:t>41.96 dari 100.0</w:t>
            </w:r>
          </w:p>
        </w:tc>
      </w:tr>
      <w:tr w:rsidR="00CF62EB" w:rsidRPr="00FD40C3" w14:paraId="7B77645C" w14:textId="3C92B1E4" w:rsidTr="00CF62EB">
        <w:tc>
          <w:tcPr>
            <w:tcW w:w="1027" w:type="dxa"/>
            <w:vAlign w:val="center"/>
          </w:tcPr>
          <w:p w14:paraId="517984A7" w14:textId="77777777" w:rsidR="00CF62EB" w:rsidRPr="00FD40C3" w:rsidRDefault="00CF62EB" w:rsidP="00C9204B">
            <w:pPr>
              <w:ind w:firstLine="0"/>
              <w:jc w:val="center"/>
            </w:pPr>
            <w:r w:rsidRPr="00FD40C3">
              <w:t>IDEN-IDEN-ID</w:t>
            </w:r>
          </w:p>
        </w:tc>
        <w:tc>
          <w:tcPr>
            <w:tcW w:w="2003" w:type="dxa"/>
          </w:tcPr>
          <w:p w14:paraId="3DE2DBED" w14:textId="77777777" w:rsidR="00CF62EB" w:rsidRPr="00FD40C3" w:rsidRDefault="00CF62EB" w:rsidP="00C9204B">
            <w:pPr>
              <w:ind w:firstLine="0"/>
            </w:pPr>
            <w:r w:rsidRPr="00FD40C3">
              <w:t>Pengguna memasukkan teks berbahasa Indonesia dengan kata campuran berbahasa Inggris pada jawaban pengajar dan jawaban pelajar saat menggunakan model penilaian berbahasa Indonesia.</w:t>
            </w:r>
          </w:p>
        </w:tc>
        <w:tc>
          <w:tcPr>
            <w:tcW w:w="1467" w:type="dxa"/>
          </w:tcPr>
          <w:p w14:paraId="431BE418" w14:textId="77777777" w:rsidR="00CF62EB" w:rsidRPr="00FD40C3" w:rsidRDefault="00CF62EB" w:rsidP="00C9204B">
            <w:pPr>
              <w:ind w:firstLine="0"/>
            </w:pPr>
            <w:r w:rsidRPr="00FD40C3">
              <w:t>saya adalah owner tempat rekreasi ini</w:t>
            </w:r>
          </w:p>
        </w:tc>
        <w:tc>
          <w:tcPr>
            <w:tcW w:w="1467" w:type="dxa"/>
          </w:tcPr>
          <w:p w14:paraId="200A541F" w14:textId="77777777" w:rsidR="00CF62EB" w:rsidRPr="00FD40C3" w:rsidRDefault="00CF62EB" w:rsidP="00C9204B">
            <w:pPr>
              <w:ind w:firstLine="0"/>
            </w:pPr>
            <w:r w:rsidRPr="00FD40C3">
              <w:t>owner tempat rekreasi ini adalah saya</w:t>
            </w:r>
          </w:p>
        </w:tc>
        <w:tc>
          <w:tcPr>
            <w:tcW w:w="1566" w:type="dxa"/>
          </w:tcPr>
          <w:p w14:paraId="4749F637" w14:textId="77777777" w:rsidR="00CF62EB" w:rsidRPr="00FD40C3" w:rsidRDefault="00CF62EB" w:rsidP="00C9204B">
            <w:pPr>
              <w:ind w:firstLine="0"/>
            </w:pPr>
            <w:r w:rsidRPr="00FD40C3">
              <w:t>Menunjukkan skor penilaian yang berbeda dari pengujian ID-IDEN-ID, namun kemungkinan mirip dengan skor pengujian ID-ID-ID.</w:t>
            </w:r>
          </w:p>
        </w:tc>
        <w:tc>
          <w:tcPr>
            <w:tcW w:w="909" w:type="dxa"/>
          </w:tcPr>
          <w:p w14:paraId="62BF5111" w14:textId="7C61285D" w:rsidR="00CF62EB" w:rsidRPr="00FD40C3" w:rsidRDefault="00B0117E" w:rsidP="00C9204B">
            <w:pPr>
              <w:ind w:firstLine="0"/>
            </w:pPr>
            <w:r w:rsidRPr="00FD40C3">
              <w:t>100.0 dari 100.0</w:t>
            </w:r>
          </w:p>
        </w:tc>
      </w:tr>
      <w:tr w:rsidR="00CF62EB" w:rsidRPr="00FD40C3" w14:paraId="59101D22" w14:textId="6095DFD3" w:rsidTr="00CF62EB">
        <w:tc>
          <w:tcPr>
            <w:tcW w:w="1027" w:type="dxa"/>
            <w:vAlign w:val="center"/>
          </w:tcPr>
          <w:p w14:paraId="2E520918" w14:textId="77777777" w:rsidR="00CF62EB" w:rsidRPr="00FD40C3" w:rsidRDefault="00CF62EB" w:rsidP="00C9204B">
            <w:pPr>
              <w:ind w:firstLine="0"/>
              <w:jc w:val="center"/>
            </w:pPr>
            <w:r w:rsidRPr="00FD40C3">
              <w:t>EN-EN-EN</w:t>
            </w:r>
          </w:p>
        </w:tc>
        <w:tc>
          <w:tcPr>
            <w:tcW w:w="2003" w:type="dxa"/>
          </w:tcPr>
          <w:p w14:paraId="1C33B84F" w14:textId="77777777" w:rsidR="00CF62EB" w:rsidRPr="00FD40C3" w:rsidRDefault="00CF62EB" w:rsidP="00C9204B">
            <w:pPr>
              <w:ind w:firstLine="0"/>
            </w:pPr>
            <w:r w:rsidRPr="00FD40C3">
              <w:t>Pengguna memasukkan teks berbahasa Inggris pada jawaban pengajar dan jawaban pelajar saat menggunakan model penilaian berbahasa Inggris.</w:t>
            </w:r>
          </w:p>
        </w:tc>
        <w:tc>
          <w:tcPr>
            <w:tcW w:w="1467" w:type="dxa"/>
          </w:tcPr>
          <w:p w14:paraId="07327955" w14:textId="77777777" w:rsidR="00CF62EB" w:rsidRPr="00FD40C3" w:rsidRDefault="00CF62EB" w:rsidP="00C9204B">
            <w:pPr>
              <w:ind w:firstLine="0"/>
            </w:pPr>
            <w:r w:rsidRPr="00FD40C3">
              <w:t>My children work at South Jakarta</w:t>
            </w:r>
          </w:p>
        </w:tc>
        <w:tc>
          <w:tcPr>
            <w:tcW w:w="1467" w:type="dxa"/>
          </w:tcPr>
          <w:p w14:paraId="3665620F" w14:textId="77777777" w:rsidR="00CF62EB" w:rsidRPr="00FD40C3" w:rsidRDefault="00CF62EB" w:rsidP="00C9204B">
            <w:pPr>
              <w:ind w:firstLine="0"/>
            </w:pPr>
            <w:r w:rsidRPr="00FD40C3">
              <w:t>South Jakarta is where my children work</w:t>
            </w:r>
          </w:p>
        </w:tc>
        <w:tc>
          <w:tcPr>
            <w:tcW w:w="1566" w:type="dxa"/>
          </w:tcPr>
          <w:p w14:paraId="6A6FAB6B" w14:textId="77777777" w:rsidR="00CF62EB" w:rsidRPr="00FD40C3" w:rsidRDefault="00CF62EB" w:rsidP="00C9204B">
            <w:pPr>
              <w:ind w:firstLine="0"/>
            </w:pPr>
            <w:r w:rsidRPr="00FD40C3">
              <w:t>Menunjukkan skor penilaian normal.</w:t>
            </w:r>
          </w:p>
        </w:tc>
        <w:tc>
          <w:tcPr>
            <w:tcW w:w="909" w:type="dxa"/>
          </w:tcPr>
          <w:p w14:paraId="70B89C02" w14:textId="6F68227D" w:rsidR="00CF62EB" w:rsidRPr="00FD40C3" w:rsidRDefault="00B0117E" w:rsidP="00C9204B">
            <w:pPr>
              <w:ind w:firstLine="0"/>
            </w:pPr>
            <w:r w:rsidRPr="00FD40C3">
              <w:t>5 dari 5</w:t>
            </w:r>
          </w:p>
        </w:tc>
      </w:tr>
      <w:tr w:rsidR="00CF62EB" w:rsidRPr="00FD40C3" w14:paraId="42FFCB8D" w14:textId="7545EA51" w:rsidTr="00CF62EB">
        <w:tc>
          <w:tcPr>
            <w:tcW w:w="1027" w:type="dxa"/>
            <w:vAlign w:val="center"/>
          </w:tcPr>
          <w:p w14:paraId="5A3A8574" w14:textId="77777777" w:rsidR="00CF62EB" w:rsidRPr="00FD40C3" w:rsidRDefault="00CF62EB" w:rsidP="00C9204B">
            <w:pPr>
              <w:ind w:firstLine="0"/>
              <w:jc w:val="center"/>
            </w:pPr>
            <w:r w:rsidRPr="00FD40C3">
              <w:t>EN-ENID-</w:t>
            </w:r>
            <w:r w:rsidRPr="00FD40C3">
              <w:lastRenderedPageBreak/>
              <w:t>EN</w:t>
            </w:r>
          </w:p>
        </w:tc>
        <w:tc>
          <w:tcPr>
            <w:tcW w:w="2003" w:type="dxa"/>
          </w:tcPr>
          <w:p w14:paraId="121EA6C2" w14:textId="77777777" w:rsidR="00CF62EB" w:rsidRPr="00FD40C3" w:rsidRDefault="00CF62EB" w:rsidP="00C9204B">
            <w:pPr>
              <w:ind w:firstLine="0"/>
            </w:pPr>
            <w:r w:rsidRPr="00FD40C3">
              <w:lastRenderedPageBreak/>
              <w:t xml:space="preserve">Pengguna memasukkan teks </w:t>
            </w:r>
            <w:r w:rsidRPr="00FD40C3">
              <w:lastRenderedPageBreak/>
              <w:t>berbahasa Inggris pada jawaban pengajar dan teks berbahasa Inggris dengan kata campuran berbahasa Indonesia pada jawaban pelajar saat menggunakan model penilaian berbahasa Inggris</w:t>
            </w:r>
          </w:p>
        </w:tc>
        <w:tc>
          <w:tcPr>
            <w:tcW w:w="1467" w:type="dxa"/>
          </w:tcPr>
          <w:p w14:paraId="3CF01E5E" w14:textId="77777777" w:rsidR="00CF62EB" w:rsidRPr="00FD40C3" w:rsidRDefault="00CF62EB" w:rsidP="00C9204B">
            <w:pPr>
              <w:ind w:firstLine="0"/>
            </w:pPr>
            <w:r w:rsidRPr="00FD40C3">
              <w:lastRenderedPageBreak/>
              <w:t xml:space="preserve">My children work at </w:t>
            </w:r>
            <w:r w:rsidRPr="00FD40C3">
              <w:lastRenderedPageBreak/>
              <w:t>South Jakarta</w:t>
            </w:r>
          </w:p>
        </w:tc>
        <w:tc>
          <w:tcPr>
            <w:tcW w:w="1467" w:type="dxa"/>
          </w:tcPr>
          <w:p w14:paraId="62C9D756" w14:textId="77777777" w:rsidR="00CF62EB" w:rsidRPr="00FD40C3" w:rsidRDefault="00CF62EB" w:rsidP="00C9204B">
            <w:pPr>
              <w:ind w:firstLine="0"/>
            </w:pPr>
            <w:r w:rsidRPr="00FD40C3">
              <w:lastRenderedPageBreak/>
              <w:t xml:space="preserve">Jakarta Selatan is </w:t>
            </w:r>
            <w:r w:rsidRPr="00FD40C3">
              <w:lastRenderedPageBreak/>
              <w:t>where my children work</w:t>
            </w:r>
          </w:p>
        </w:tc>
        <w:tc>
          <w:tcPr>
            <w:tcW w:w="1566" w:type="dxa"/>
          </w:tcPr>
          <w:p w14:paraId="7456DA40" w14:textId="77777777" w:rsidR="00CF62EB" w:rsidRPr="00FD40C3" w:rsidRDefault="00CF62EB" w:rsidP="00C9204B">
            <w:pPr>
              <w:ind w:firstLine="0"/>
            </w:pPr>
            <w:r w:rsidRPr="00FD40C3">
              <w:lastRenderedPageBreak/>
              <w:t xml:space="preserve">Menunjukkan skor </w:t>
            </w:r>
            <w:r w:rsidRPr="00FD40C3">
              <w:lastRenderedPageBreak/>
              <w:t>penilaian yang berbeda dari pengujian EN-EN-EN.</w:t>
            </w:r>
          </w:p>
        </w:tc>
        <w:tc>
          <w:tcPr>
            <w:tcW w:w="909" w:type="dxa"/>
          </w:tcPr>
          <w:p w14:paraId="163B0D5B" w14:textId="426EEF09" w:rsidR="00CF62EB" w:rsidRPr="00FD40C3" w:rsidRDefault="00B0117E" w:rsidP="00C9204B">
            <w:pPr>
              <w:ind w:firstLine="0"/>
            </w:pPr>
            <w:r w:rsidRPr="00FD40C3">
              <w:lastRenderedPageBreak/>
              <w:t>3.014 dari 5</w:t>
            </w:r>
          </w:p>
        </w:tc>
      </w:tr>
      <w:tr w:rsidR="00CF62EB" w:rsidRPr="00FD40C3" w14:paraId="626B3BCE" w14:textId="727C0D22" w:rsidTr="00CF62EB">
        <w:tc>
          <w:tcPr>
            <w:tcW w:w="1027" w:type="dxa"/>
            <w:vAlign w:val="center"/>
          </w:tcPr>
          <w:p w14:paraId="6A30B544" w14:textId="77777777" w:rsidR="00CF62EB" w:rsidRPr="00FD40C3" w:rsidRDefault="00CF62EB" w:rsidP="00C9204B">
            <w:pPr>
              <w:ind w:firstLine="0"/>
              <w:jc w:val="center"/>
            </w:pPr>
            <w:r w:rsidRPr="00FD40C3">
              <w:t>ENID-ENID-EN</w:t>
            </w:r>
          </w:p>
        </w:tc>
        <w:tc>
          <w:tcPr>
            <w:tcW w:w="2003" w:type="dxa"/>
          </w:tcPr>
          <w:p w14:paraId="69A6D1C2" w14:textId="77777777" w:rsidR="00CF62EB" w:rsidRPr="00FD40C3" w:rsidRDefault="00CF62EB" w:rsidP="00C9204B">
            <w:pPr>
              <w:ind w:firstLine="0"/>
            </w:pPr>
            <w:r w:rsidRPr="00FD40C3">
              <w:t>Pengguna memasukkan teks berbahasa Inggris dengan kata campuran berbahasa Indonesia pada jawaban pengajar dan pelajar saat menggunakan model penilaian berbahasa Inggris.</w:t>
            </w:r>
          </w:p>
        </w:tc>
        <w:tc>
          <w:tcPr>
            <w:tcW w:w="1467" w:type="dxa"/>
          </w:tcPr>
          <w:p w14:paraId="3FC9FA6F" w14:textId="77777777" w:rsidR="00CF62EB" w:rsidRPr="00FD40C3" w:rsidRDefault="00CF62EB" w:rsidP="00C9204B">
            <w:pPr>
              <w:ind w:firstLine="0"/>
            </w:pPr>
            <w:r w:rsidRPr="00FD40C3">
              <w:t>My children work at Jakarta Selatan</w:t>
            </w:r>
          </w:p>
        </w:tc>
        <w:tc>
          <w:tcPr>
            <w:tcW w:w="1467" w:type="dxa"/>
          </w:tcPr>
          <w:p w14:paraId="429950F0" w14:textId="77777777" w:rsidR="00CF62EB" w:rsidRPr="00FD40C3" w:rsidRDefault="00CF62EB" w:rsidP="00C9204B">
            <w:pPr>
              <w:ind w:firstLine="0"/>
            </w:pPr>
            <w:r w:rsidRPr="00FD40C3">
              <w:t>Jakarta Selatan is where my children work</w:t>
            </w:r>
          </w:p>
        </w:tc>
        <w:tc>
          <w:tcPr>
            <w:tcW w:w="1566" w:type="dxa"/>
          </w:tcPr>
          <w:p w14:paraId="0EC2CE26" w14:textId="77777777" w:rsidR="00CF62EB" w:rsidRPr="00FD40C3" w:rsidRDefault="00CF62EB" w:rsidP="00C9204B">
            <w:pPr>
              <w:ind w:firstLine="0"/>
            </w:pPr>
            <w:r w:rsidRPr="00FD40C3">
              <w:t>Menunjukkan skor penilaian yang berbeda dari pengujian EN-ENID-EN, namun kemungkinan mirip dengan skor pengujian EN-EN-EN.</w:t>
            </w:r>
          </w:p>
        </w:tc>
        <w:tc>
          <w:tcPr>
            <w:tcW w:w="909" w:type="dxa"/>
          </w:tcPr>
          <w:p w14:paraId="1C10D095" w14:textId="3FE3638B" w:rsidR="00CF62EB" w:rsidRPr="00FD40C3" w:rsidRDefault="00B0117E" w:rsidP="00C9204B">
            <w:pPr>
              <w:ind w:firstLine="0"/>
            </w:pPr>
            <w:r w:rsidRPr="00FD40C3">
              <w:t>5 dari 5</w:t>
            </w:r>
          </w:p>
        </w:tc>
      </w:tr>
      <w:tr w:rsidR="00CF62EB" w:rsidRPr="00FD40C3" w14:paraId="60B5FD3F" w14:textId="4C1EA817" w:rsidTr="00CF62EB">
        <w:tc>
          <w:tcPr>
            <w:tcW w:w="1027" w:type="dxa"/>
            <w:vAlign w:val="center"/>
          </w:tcPr>
          <w:p w14:paraId="46E229EC" w14:textId="77777777" w:rsidR="00CF62EB" w:rsidRPr="00FD40C3" w:rsidRDefault="00CF62EB" w:rsidP="00C9204B">
            <w:pPr>
              <w:ind w:firstLine="0"/>
              <w:jc w:val="center"/>
            </w:pPr>
            <w:r w:rsidRPr="00FD40C3">
              <w:t>EN-EN-ID</w:t>
            </w:r>
          </w:p>
        </w:tc>
        <w:tc>
          <w:tcPr>
            <w:tcW w:w="2003" w:type="dxa"/>
          </w:tcPr>
          <w:p w14:paraId="6D6F25A3" w14:textId="77777777" w:rsidR="00CF62EB" w:rsidRPr="00FD40C3" w:rsidRDefault="00CF62EB" w:rsidP="00C9204B">
            <w:pPr>
              <w:ind w:firstLine="0"/>
            </w:pPr>
            <w:r w:rsidRPr="00FD40C3">
              <w:t>Pengguna memasukkan teks berbahasa Inggris pada jawaban pengajar dan pelajar saat menggunakan model penilaian berbahasa Indonesia.</w:t>
            </w:r>
          </w:p>
        </w:tc>
        <w:tc>
          <w:tcPr>
            <w:tcW w:w="1467" w:type="dxa"/>
          </w:tcPr>
          <w:p w14:paraId="5C03D56D" w14:textId="77777777" w:rsidR="00CF62EB" w:rsidRPr="00FD40C3" w:rsidRDefault="00CF62EB" w:rsidP="00C9204B">
            <w:pPr>
              <w:ind w:firstLine="0"/>
            </w:pPr>
            <w:r w:rsidRPr="00FD40C3">
              <w:t>My children work at South Jakarta</w:t>
            </w:r>
          </w:p>
        </w:tc>
        <w:tc>
          <w:tcPr>
            <w:tcW w:w="1467" w:type="dxa"/>
          </w:tcPr>
          <w:p w14:paraId="1A1F9024" w14:textId="77777777" w:rsidR="00CF62EB" w:rsidRPr="00FD40C3" w:rsidRDefault="00CF62EB" w:rsidP="00C9204B">
            <w:pPr>
              <w:ind w:firstLine="0"/>
            </w:pPr>
            <w:r w:rsidRPr="00FD40C3">
              <w:t>South Jakarta is where my children work</w:t>
            </w:r>
          </w:p>
        </w:tc>
        <w:tc>
          <w:tcPr>
            <w:tcW w:w="1566" w:type="dxa"/>
          </w:tcPr>
          <w:p w14:paraId="47E96AE0" w14:textId="77777777" w:rsidR="00CF62EB" w:rsidRPr="00FD40C3" w:rsidRDefault="00CF62EB" w:rsidP="00C9204B">
            <w:pPr>
              <w:ind w:firstLine="0"/>
            </w:pPr>
            <w:r w:rsidRPr="00FD40C3">
              <w:t>Menunjukkan skor penilaian.</w:t>
            </w:r>
          </w:p>
        </w:tc>
        <w:tc>
          <w:tcPr>
            <w:tcW w:w="909" w:type="dxa"/>
          </w:tcPr>
          <w:p w14:paraId="4F234A87" w14:textId="3DCBC464" w:rsidR="00CF62EB" w:rsidRPr="00FD40C3" w:rsidRDefault="00B0117E" w:rsidP="00C9204B">
            <w:pPr>
              <w:ind w:firstLine="0"/>
            </w:pPr>
            <w:r w:rsidRPr="00FD40C3">
              <w:t>71.01 dari 100.0</w:t>
            </w:r>
          </w:p>
        </w:tc>
      </w:tr>
      <w:tr w:rsidR="00CF62EB" w:rsidRPr="00FD40C3" w14:paraId="633F83AB" w14:textId="17EF0486" w:rsidTr="00CF62EB">
        <w:tc>
          <w:tcPr>
            <w:tcW w:w="1027" w:type="dxa"/>
            <w:vAlign w:val="center"/>
          </w:tcPr>
          <w:p w14:paraId="40C14CFA" w14:textId="77777777" w:rsidR="00CF62EB" w:rsidRPr="00FD40C3" w:rsidRDefault="00CF62EB" w:rsidP="00C9204B">
            <w:pPr>
              <w:ind w:firstLine="0"/>
              <w:jc w:val="center"/>
            </w:pPr>
            <w:r w:rsidRPr="00FD40C3">
              <w:t>EN-ENID-ID</w:t>
            </w:r>
          </w:p>
        </w:tc>
        <w:tc>
          <w:tcPr>
            <w:tcW w:w="2003" w:type="dxa"/>
          </w:tcPr>
          <w:p w14:paraId="52B2ECA9" w14:textId="77777777" w:rsidR="00CF62EB" w:rsidRPr="00FD40C3" w:rsidRDefault="00CF62EB" w:rsidP="00C9204B">
            <w:pPr>
              <w:ind w:firstLine="0"/>
            </w:pPr>
            <w:r w:rsidRPr="00FD40C3">
              <w:t xml:space="preserve">Pengguna memasukkan teks berbahasa Inggris pada jawaban pengajar dan teks berbahasa Inggris dengan kata campuran berbahasa Indonesia pada jawaban pelajar </w:t>
            </w:r>
            <w:r w:rsidRPr="00FD40C3">
              <w:lastRenderedPageBreak/>
              <w:t>saat menggunakan model penilaian berbahasa Indonesia.</w:t>
            </w:r>
          </w:p>
        </w:tc>
        <w:tc>
          <w:tcPr>
            <w:tcW w:w="1467" w:type="dxa"/>
          </w:tcPr>
          <w:p w14:paraId="352DE111" w14:textId="77777777" w:rsidR="00CF62EB" w:rsidRPr="00FD40C3" w:rsidRDefault="00CF62EB" w:rsidP="00C9204B">
            <w:pPr>
              <w:ind w:firstLine="0"/>
            </w:pPr>
            <w:r w:rsidRPr="00FD40C3">
              <w:lastRenderedPageBreak/>
              <w:t>My children work at South Jakarta</w:t>
            </w:r>
          </w:p>
        </w:tc>
        <w:tc>
          <w:tcPr>
            <w:tcW w:w="1467" w:type="dxa"/>
          </w:tcPr>
          <w:p w14:paraId="3C202291" w14:textId="77777777" w:rsidR="00CF62EB" w:rsidRPr="00FD40C3" w:rsidRDefault="00CF62EB" w:rsidP="00C9204B">
            <w:pPr>
              <w:ind w:firstLine="0"/>
            </w:pPr>
            <w:r w:rsidRPr="00FD40C3">
              <w:t>Jakarta Selatan is where my children work</w:t>
            </w:r>
          </w:p>
        </w:tc>
        <w:tc>
          <w:tcPr>
            <w:tcW w:w="1566" w:type="dxa"/>
          </w:tcPr>
          <w:p w14:paraId="37DAE2E7" w14:textId="77777777" w:rsidR="00CF62EB" w:rsidRPr="00FD40C3" w:rsidRDefault="00CF62EB" w:rsidP="00C9204B">
            <w:pPr>
              <w:ind w:firstLine="0"/>
            </w:pPr>
            <w:r w:rsidRPr="00FD40C3">
              <w:t>Menunjukkan skor penilaian yang berbeda dari pengujian EN-EN-ID.</w:t>
            </w:r>
          </w:p>
        </w:tc>
        <w:tc>
          <w:tcPr>
            <w:tcW w:w="909" w:type="dxa"/>
          </w:tcPr>
          <w:p w14:paraId="478D363C" w14:textId="0473BB19" w:rsidR="00CF62EB" w:rsidRPr="00FD40C3" w:rsidRDefault="00B0117E" w:rsidP="00C9204B">
            <w:pPr>
              <w:ind w:firstLine="0"/>
            </w:pPr>
            <w:r w:rsidRPr="00FD40C3">
              <w:t>53.87 dari 100.0</w:t>
            </w:r>
          </w:p>
        </w:tc>
      </w:tr>
      <w:tr w:rsidR="00CF62EB" w:rsidRPr="00FD40C3" w14:paraId="7202C726" w14:textId="0F66866C" w:rsidTr="00CF62EB">
        <w:tc>
          <w:tcPr>
            <w:tcW w:w="1027" w:type="dxa"/>
            <w:vAlign w:val="center"/>
          </w:tcPr>
          <w:p w14:paraId="16AB2977" w14:textId="77777777" w:rsidR="00CF62EB" w:rsidRPr="00FD40C3" w:rsidRDefault="00CF62EB" w:rsidP="00C9204B">
            <w:pPr>
              <w:ind w:firstLine="0"/>
              <w:jc w:val="center"/>
            </w:pPr>
            <w:r w:rsidRPr="00FD40C3">
              <w:t>ENID-ENID-ID</w:t>
            </w:r>
          </w:p>
        </w:tc>
        <w:tc>
          <w:tcPr>
            <w:tcW w:w="2003" w:type="dxa"/>
          </w:tcPr>
          <w:p w14:paraId="3F6274C0" w14:textId="77777777" w:rsidR="00CF62EB" w:rsidRPr="00FD40C3" w:rsidRDefault="00CF62EB" w:rsidP="00C9204B">
            <w:pPr>
              <w:ind w:firstLine="0"/>
            </w:pPr>
            <w:r w:rsidRPr="00FD40C3">
              <w:t>Pengguna memasukkan teks berbahasa Inggris dengan kata campuran berbahasa Indonesia pada jawaban pengajar dan pelajar saat menggunakan model penilaian berbahasa Indonesia.</w:t>
            </w:r>
          </w:p>
        </w:tc>
        <w:tc>
          <w:tcPr>
            <w:tcW w:w="1467" w:type="dxa"/>
          </w:tcPr>
          <w:p w14:paraId="3F25BE45" w14:textId="77777777" w:rsidR="00CF62EB" w:rsidRPr="00FD40C3" w:rsidRDefault="00CF62EB" w:rsidP="00C9204B">
            <w:pPr>
              <w:ind w:firstLine="0"/>
            </w:pPr>
            <w:r w:rsidRPr="00FD40C3">
              <w:t>My children work at Jakarta Selatan</w:t>
            </w:r>
          </w:p>
        </w:tc>
        <w:tc>
          <w:tcPr>
            <w:tcW w:w="1467" w:type="dxa"/>
          </w:tcPr>
          <w:p w14:paraId="260132B6" w14:textId="77777777" w:rsidR="00CF62EB" w:rsidRPr="00FD40C3" w:rsidRDefault="00CF62EB" w:rsidP="00C9204B">
            <w:pPr>
              <w:ind w:firstLine="0"/>
            </w:pPr>
            <w:r w:rsidRPr="00FD40C3">
              <w:t>My children work at Jakarta Selatan</w:t>
            </w:r>
          </w:p>
        </w:tc>
        <w:tc>
          <w:tcPr>
            <w:tcW w:w="1566" w:type="dxa"/>
          </w:tcPr>
          <w:p w14:paraId="17033B33" w14:textId="77777777" w:rsidR="00CF62EB" w:rsidRPr="00FD40C3" w:rsidRDefault="00CF62EB" w:rsidP="00C9204B">
            <w:pPr>
              <w:ind w:firstLine="0"/>
            </w:pPr>
            <w:r w:rsidRPr="00FD40C3">
              <w:t>Menunjukkan skor penilaian yang berbeda dari pengujian EN-ENID-ID, namun mirip dengan EN-EN-ID.</w:t>
            </w:r>
          </w:p>
        </w:tc>
        <w:tc>
          <w:tcPr>
            <w:tcW w:w="909" w:type="dxa"/>
          </w:tcPr>
          <w:p w14:paraId="6B3FA2EA" w14:textId="17ABC1E8" w:rsidR="00CF62EB" w:rsidRPr="00FD40C3" w:rsidRDefault="00B0117E" w:rsidP="00C9204B">
            <w:pPr>
              <w:ind w:firstLine="0"/>
            </w:pPr>
            <w:r w:rsidRPr="00FD40C3">
              <w:t>71.01 dari 100.0</w:t>
            </w:r>
          </w:p>
        </w:tc>
      </w:tr>
      <w:tr w:rsidR="00CF62EB" w:rsidRPr="00FD40C3" w14:paraId="38C417DB" w14:textId="0359E85E" w:rsidTr="00CF62EB">
        <w:tc>
          <w:tcPr>
            <w:tcW w:w="1027" w:type="dxa"/>
            <w:vAlign w:val="center"/>
          </w:tcPr>
          <w:p w14:paraId="6F9F02C6" w14:textId="77777777" w:rsidR="00CF62EB" w:rsidRPr="00FD40C3" w:rsidRDefault="00CF62EB" w:rsidP="00C9204B">
            <w:pPr>
              <w:ind w:firstLine="0"/>
              <w:jc w:val="center"/>
            </w:pPr>
            <w:r w:rsidRPr="00FD40C3">
              <w:t>ID-ID-EN</w:t>
            </w:r>
          </w:p>
        </w:tc>
        <w:tc>
          <w:tcPr>
            <w:tcW w:w="2003" w:type="dxa"/>
          </w:tcPr>
          <w:p w14:paraId="423A5D71" w14:textId="77777777" w:rsidR="00CF62EB" w:rsidRPr="00FD40C3" w:rsidRDefault="00CF62EB" w:rsidP="00C9204B">
            <w:pPr>
              <w:ind w:firstLine="0"/>
            </w:pPr>
            <w:r w:rsidRPr="00FD40C3">
              <w:t>Pengguna memasukkan teks berbahasa Indonesia pada jawaban pengajar dan pelajar saat menggunakan model penilaian berbahasa Inggris.</w:t>
            </w:r>
          </w:p>
        </w:tc>
        <w:tc>
          <w:tcPr>
            <w:tcW w:w="1467" w:type="dxa"/>
          </w:tcPr>
          <w:p w14:paraId="541F8719" w14:textId="77777777" w:rsidR="00CF62EB" w:rsidRPr="00FD40C3" w:rsidRDefault="00CF62EB" w:rsidP="00C9204B">
            <w:pPr>
              <w:ind w:firstLine="0"/>
            </w:pPr>
            <w:r w:rsidRPr="00FD40C3">
              <w:t>saya adalah pemilik tempat rekreasi ini</w:t>
            </w:r>
          </w:p>
        </w:tc>
        <w:tc>
          <w:tcPr>
            <w:tcW w:w="1467" w:type="dxa"/>
          </w:tcPr>
          <w:p w14:paraId="588EBC1F" w14:textId="77777777" w:rsidR="00CF62EB" w:rsidRPr="00FD40C3" w:rsidRDefault="00CF62EB" w:rsidP="00C9204B">
            <w:pPr>
              <w:ind w:firstLine="0"/>
            </w:pPr>
            <w:r w:rsidRPr="00FD40C3">
              <w:t>pemilik tempat rekreasi ini adalah saya</w:t>
            </w:r>
          </w:p>
        </w:tc>
        <w:tc>
          <w:tcPr>
            <w:tcW w:w="1566" w:type="dxa"/>
          </w:tcPr>
          <w:p w14:paraId="76D3DCA2" w14:textId="77777777" w:rsidR="00CF62EB" w:rsidRPr="00FD40C3" w:rsidRDefault="00CF62EB" w:rsidP="00C9204B">
            <w:pPr>
              <w:ind w:firstLine="0"/>
            </w:pPr>
            <w:r w:rsidRPr="00FD40C3">
              <w:t>Menunjukkan skor penilaian.</w:t>
            </w:r>
          </w:p>
        </w:tc>
        <w:tc>
          <w:tcPr>
            <w:tcW w:w="909" w:type="dxa"/>
          </w:tcPr>
          <w:p w14:paraId="2B340D48" w14:textId="0760FFD6" w:rsidR="00CF62EB" w:rsidRPr="00FD40C3" w:rsidRDefault="00B0117E" w:rsidP="00C9204B">
            <w:pPr>
              <w:ind w:firstLine="0"/>
            </w:pPr>
            <w:r w:rsidRPr="00FD40C3">
              <w:t>5 dari 5</w:t>
            </w:r>
          </w:p>
        </w:tc>
      </w:tr>
      <w:tr w:rsidR="00CF62EB" w:rsidRPr="00FD40C3" w14:paraId="4850EC8B" w14:textId="06EE404D" w:rsidTr="00CF62EB">
        <w:tc>
          <w:tcPr>
            <w:tcW w:w="1027" w:type="dxa"/>
            <w:vAlign w:val="center"/>
          </w:tcPr>
          <w:p w14:paraId="55D400B4" w14:textId="77777777" w:rsidR="00CF62EB" w:rsidRPr="00FD40C3" w:rsidRDefault="00CF62EB" w:rsidP="00C9204B">
            <w:pPr>
              <w:ind w:firstLine="0"/>
              <w:jc w:val="center"/>
            </w:pPr>
            <w:r w:rsidRPr="00FD40C3">
              <w:t>ID-IDEN-EN</w:t>
            </w:r>
          </w:p>
        </w:tc>
        <w:tc>
          <w:tcPr>
            <w:tcW w:w="2003" w:type="dxa"/>
          </w:tcPr>
          <w:p w14:paraId="412BD28E" w14:textId="77777777" w:rsidR="00CF62EB" w:rsidRPr="00FD40C3" w:rsidRDefault="00CF62EB" w:rsidP="00C9204B">
            <w:pPr>
              <w:ind w:firstLine="0"/>
            </w:pPr>
            <w:r w:rsidRPr="00FD40C3">
              <w:t>Pengguna memasukkan teks berbahasa Indonesia pada jawaban pengajar dan teks berbahasa Indonesia dengan kata campuran berbahasa Inggris saat menggunakan model penilaian berbahasa Inggris.</w:t>
            </w:r>
          </w:p>
        </w:tc>
        <w:tc>
          <w:tcPr>
            <w:tcW w:w="1467" w:type="dxa"/>
          </w:tcPr>
          <w:p w14:paraId="49397145" w14:textId="77777777" w:rsidR="00CF62EB" w:rsidRPr="00FD40C3" w:rsidRDefault="00CF62EB" w:rsidP="00C9204B">
            <w:pPr>
              <w:ind w:firstLine="0"/>
            </w:pPr>
            <w:r w:rsidRPr="00FD40C3">
              <w:t>saya adalah pemilik tempat rekreasi ini</w:t>
            </w:r>
          </w:p>
        </w:tc>
        <w:tc>
          <w:tcPr>
            <w:tcW w:w="1467" w:type="dxa"/>
          </w:tcPr>
          <w:p w14:paraId="3BBB3C2F" w14:textId="77777777" w:rsidR="00CF62EB" w:rsidRPr="00FD40C3" w:rsidRDefault="00CF62EB" w:rsidP="00C9204B">
            <w:pPr>
              <w:ind w:firstLine="0"/>
            </w:pPr>
            <w:r w:rsidRPr="00FD40C3">
              <w:t>owner tempat rekreasi ini adalah saya</w:t>
            </w:r>
          </w:p>
        </w:tc>
        <w:tc>
          <w:tcPr>
            <w:tcW w:w="1566" w:type="dxa"/>
          </w:tcPr>
          <w:p w14:paraId="1900A1EE" w14:textId="77777777" w:rsidR="00CF62EB" w:rsidRPr="00FD40C3" w:rsidRDefault="00CF62EB" w:rsidP="00C9204B">
            <w:pPr>
              <w:ind w:firstLine="0"/>
            </w:pPr>
            <w:r w:rsidRPr="00FD40C3">
              <w:t>Menunjukkan skor penilaian yang berbeda dari pengujian ID-ID-EN.</w:t>
            </w:r>
          </w:p>
        </w:tc>
        <w:tc>
          <w:tcPr>
            <w:tcW w:w="909" w:type="dxa"/>
          </w:tcPr>
          <w:p w14:paraId="7D2585D6" w14:textId="51740FEB" w:rsidR="00CF62EB" w:rsidRPr="00FD40C3" w:rsidRDefault="0093543C" w:rsidP="00C9204B">
            <w:pPr>
              <w:ind w:firstLine="0"/>
            </w:pPr>
            <w:r w:rsidRPr="00FD40C3">
              <w:t>3.347 dari 5</w:t>
            </w:r>
          </w:p>
        </w:tc>
      </w:tr>
      <w:tr w:rsidR="00CF62EB" w:rsidRPr="00FD40C3" w14:paraId="6857CDFA" w14:textId="238C67F7" w:rsidTr="00CF62EB">
        <w:tc>
          <w:tcPr>
            <w:tcW w:w="1027" w:type="dxa"/>
            <w:vAlign w:val="center"/>
          </w:tcPr>
          <w:p w14:paraId="638F7C77" w14:textId="77777777" w:rsidR="00CF62EB" w:rsidRPr="00FD40C3" w:rsidRDefault="00CF62EB" w:rsidP="00C9204B">
            <w:pPr>
              <w:ind w:firstLine="0"/>
              <w:jc w:val="center"/>
            </w:pPr>
            <w:r w:rsidRPr="00FD40C3">
              <w:t>IDEN-IDEN-EN</w:t>
            </w:r>
          </w:p>
        </w:tc>
        <w:tc>
          <w:tcPr>
            <w:tcW w:w="2003" w:type="dxa"/>
          </w:tcPr>
          <w:p w14:paraId="12A6D79F" w14:textId="77777777" w:rsidR="00CF62EB" w:rsidRPr="00FD40C3" w:rsidRDefault="00CF62EB" w:rsidP="00C9204B">
            <w:pPr>
              <w:ind w:firstLine="0"/>
            </w:pPr>
            <w:r w:rsidRPr="00FD40C3">
              <w:t xml:space="preserve">Pengguna memasukkan teks berbahasa Indonesia dengan kata campuran berbahasa Inggris pada jawaban </w:t>
            </w:r>
            <w:r w:rsidRPr="00FD40C3">
              <w:lastRenderedPageBreak/>
              <w:t>pengajar dan jawaban pelajar saat menggunakan metode penilaian berbahasa Inggris.</w:t>
            </w:r>
          </w:p>
        </w:tc>
        <w:tc>
          <w:tcPr>
            <w:tcW w:w="1467" w:type="dxa"/>
          </w:tcPr>
          <w:p w14:paraId="25AAA1F1" w14:textId="77777777" w:rsidR="00CF62EB" w:rsidRPr="00FD40C3" w:rsidRDefault="00CF62EB" w:rsidP="00C9204B">
            <w:pPr>
              <w:ind w:firstLine="0"/>
            </w:pPr>
            <w:r w:rsidRPr="00FD40C3">
              <w:lastRenderedPageBreak/>
              <w:t>saya adalah owner tempat rekreasi ini</w:t>
            </w:r>
          </w:p>
        </w:tc>
        <w:tc>
          <w:tcPr>
            <w:tcW w:w="1467" w:type="dxa"/>
          </w:tcPr>
          <w:p w14:paraId="1E13505A" w14:textId="77777777" w:rsidR="00CF62EB" w:rsidRPr="00FD40C3" w:rsidRDefault="00CF62EB" w:rsidP="00C9204B">
            <w:pPr>
              <w:ind w:firstLine="0"/>
            </w:pPr>
            <w:r w:rsidRPr="00FD40C3">
              <w:t>owner tempat rekreasi ini adalah saya</w:t>
            </w:r>
          </w:p>
        </w:tc>
        <w:tc>
          <w:tcPr>
            <w:tcW w:w="1566" w:type="dxa"/>
          </w:tcPr>
          <w:p w14:paraId="65FE5034" w14:textId="77777777" w:rsidR="00CF62EB" w:rsidRPr="00FD40C3" w:rsidRDefault="00CF62EB" w:rsidP="00C9204B">
            <w:pPr>
              <w:ind w:firstLine="0"/>
            </w:pPr>
            <w:r w:rsidRPr="00FD40C3">
              <w:t xml:space="preserve">Menunjukkan skor penilaian yang berbeda dari pengujian ID-IDEN-EN, </w:t>
            </w:r>
            <w:r w:rsidRPr="00FD40C3">
              <w:lastRenderedPageBreak/>
              <w:t>namun mirip dengan ID-ID-EN.</w:t>
            </w:r>
          </w:p>
        </w:tc>
        <w:tc>
          <w:tcPr>
            <w:tcW w:w="909" w:type="dxa"/>
          </w:tcPr>
          <w:p w14:paraId="5C7D4712" w14:textId="39925467" w:rsidR="00CF62EB" w:rsidRPr="00FD40C3" w:rsidRDefault="0093543C" w:rsidP="00C9204B">
            <w:pPr>
              <w:ind w:firstLine="0"/>
            </w:pPr>
            <w:r w:rsidRPr="00FD40C3">
              <w:lastRenderedPageBreak/>
              <w:t>5 dari 5</w:t>
            </w:r>
          </w:p>
        </w:tc>
      </w:tr>
    </w:tbl>
    <w:p w14:paraId="3EB7A23A" w14:textId="0BC0663E" w:rsidR="005835F9" w:rsidRPr="00FD40C3" w:rsidRDefault="005835F9">
      <w:pPr>
        <w:ind w:firstLine="0"/>
      </w:pPr>
    </w:p>
    <w:p w14:paraId="6F1F1B82" w14:textId="450C9A34" w:rsidR="003418E4" w:rsidRPr="00FD40C3" w:rsidRDefault="003801D4">
      <w:pPr>
        <w:ind w:firstLine="0"/>
      </w:pPr>
      <w:r w:rsidRPr="00FD40C3">
        <w:t>Pada Tabel 4.9 diatas</w:t>
      </w:r>
      <w:r w:rsidR="00AF33B7" w:rsidRPr="00FD40C3">
        <w:t xml:space="preserve"> dapat dilihat hasil pengujian terhadap total 12 kemungkinan aksi yang dilakukan oleh pengguna</w:t>
      </w:r>
      <w:r w:rsidR="00772EC6" w:rsidRPr="00FD40C3">
        <w:t>. Pada pengujian teks tersebut, didapatkan hasil yang sesuai dengan ekspektasi penulis sebelumnya. Kemudian pada Tabel 4.10 dibawah ini merupakan hasil kata kunci yang dinilai oleh aplikasi pada setiap ID pengujiannya.</w:t>
      </w:r>
    </w:p>
    <w:p w14:paraId="0F8498C2" w14:textId="701EDB9F" w:rsidR="00772EC6" w:rsidRPr="00FD40C3" w:rsidRDefault="00772EC6">
      <w:pPr>
        <w:ind w:firstLine="0"/>
      </w:pPr>
    </w:p>
    <w:p w14:paraId="6ADC62A9" w14:textId="4E2B462D" w:rsidR="00F97D0F" w:rsidRPr="00FD40C3" w:rsidRDefault="00F97D0F" w:rsidP="00F97D0F">
      <w:pPr>
        <w:pStyle w:val="Tabel4"/>
        <w:rPr>
          <w:lang w:val="id-ID"/>
        </w:rPr>
      </w:pPr>
      <w:bookmarkStart w:id="381" w:name="_Toc156335909"/>
      <w:r w:rsidRPr="00FD40C3">
        <w:rPr>
          <w:lang w:val="id-ID"/>
        </w:rPr>
        <w:t>Penilaian Kata Kunci Teks</w:t>
      </w:r>
      <w:bookmarkEnd w:id="381"/>
    </w:p>
    <w:tbl>
      <w:tblPr>
        <w:tblStyle w:val="TableGrid"/>
        <w:tblW w:w="0" w:type="auto"/>
        <w:tblLook w:val="04A0" w:firstRow="1" w:lastRow="0" w:firstColumn="1" w:lastColumn="0" w:noHBand="0" w:noVBand="1"/>
      </w:tblPr>
      <w:tblGrid>
        <w:gridCol w:w="1008"/>
        <w:gridCol w:w="1642"/>
        <w:gridCol w:w="1643"/>
        <w:gridCol w:w="1642"/>
        <w:gridCol w:w="1643"/>
        <w:gridCol w:w="861"/>
      </w:tblGrid>
      <w:tr w:rsidR="00506AB0" w:rsidRPr="00FD40C3" w14:paraId="68BEDFB2" w14:textId="77777777" w:rsidTr="00506AB0">
        <w:trPr>
          <w:tblHeader/>
        </w:trPr>
        <w:tc>
          <w:tcPr>
            <w:tcW w:w="1008" w:type="dxa"/>
            <w:vAlign w:val="center"/>
          </w:tcPr>
          <w:p w14:paraId="7270676A" w14:textId="2366F2A0" w:rsidR="00506AB0" w:rsidRPr="00FD40C3" w:rsidRDefault="00506AB0" w:rsidP="00506AB0">
            <w:pPr>
              <w:ind w:firstLine="0"/>
              <w:jc w:val="center"/>
              <w:rPr>
                <w:b/>
                <w:bCs/>
              </w:rPr>
            </w:pPr>
            <w:r w:rsidRPr="00FD40C3">
              <w:rPr>
                <w:b/>
                <w:bCs/>
              </w:rPr>
              <w:t>ID</w:t>
            </w:r>
          </w:p>
        </w:tc>
        <w:tc>
          <w:tcPr>
            <w:tcW w:w="1642" w:type="dxa"/>
            <w:vAlign w:val="center"/>
          </w:tcPr>
          <w:p w14:paraId="5D3C48B0" w14:textId="602D40C4" w:rsidR="00506AB0" w:rsidRPr="00FD40C3" w:rsidRDefault="00506AB0" w:rsidP="00506AB0">
            <w:pPr>
              <w:ind w:firstLine="0"/>
              <w:jc w:val="center"/>
              <w:rPr>
                <w:b/>
                <w:bCs/>
              </w:rPr>
            </w:pPr>
            <w:r w:rsidRPr="00FD40C3">
              <w:rPr>
                <w:b/>
                <w:bCs/>
              </w:rPr>
              <w:t>Masukkan Pengajar</w:t>
            </w:r>
          </w:p>
        </w:tc>
        <w:tc>
          <w:tcPr>
            <w:tcW w:w="1643" w:type="dxa"/>
            <w:vAlign w:val="center"/>
          </w:tcPr>
          <w:p w14:paraId="6CBD7974" w14:textId="181493A8" w:rsidR="00506AB0" w:rsidRPr="00FD40C3" w:rsidRDefault="00506AB0" w:rsidP="00506AB0">
            <w:pPr>
              <w:ind w:firstLine="0"/>
              <w:jc w:val="center"/>
              <w:rPr>
                <w:b/>
                <w:bCs/>
              </w:rPr>
            </w:pPr>
            <w:r w:rsidRPr="00FD40C3">
              <w:rPr>
                <w:b/>
                <w:bCs/>
              </w:rPr>
              <w:t>Masukkan Pelajar</w:t>
            </w:r>
          </w:p>
        </w:tc>
        <w:tc>
          <w:tcPr>
            <w:tcW w:w="1642" w:type="dxa"/>
            <w:vAlign w:val="center"/>
          </w:tcPr>
          <w:p w14:paraId="3BE93819" w14:textId="5A47DF44" w:rsidR="00506AB0" w:rsidRPr="00FD40C3" w:rsidRDefault="00506AB0" w:rsidP="00506AB0">
            <w:pPr>
              <w:ind w:firstLine="0"/>
              <w:jc w:val="center"/>
              <w:rPr>
                <w:b/>
                <w:bCs/>
              </w:rPr>
            </w:pPr>
            <w:r w:rsidRPr="00FD40C3">
              <w:rPr>
                <w:b/>
                <w:bCs/>
              </w:rPr>
              <w:t>Kata Kunci Pengajar</w:t>
            </w:r>
          </w:p>
        </w:tc>
        <w:tc>
          <w:tcPr>
            <w:tcW w:w="1643" w:type="dxa"/>
            <w:vAlign w:val="center"/>
          </w:tcPr>
          <w:p w14:paraId="7D19F2B7" w14:textId="0CF0BA34" w:rsidR="00506AB0" w:rsidRPr="00FD40C3" w:rsidRDefault="00506AB0" w:rsidP="00506AB0">
            <w:pPr>
              <w:ind w:firstLine="0"/>
              <w:jc w:val="center"/>
              <w:rPr>
                <w:b/>
                <w:bCs/>
              </w:rPr>
            </w:pPr>
            <w:r w:rsidRPr="00FD40C3">
              <w:rPr>
                <w:b/>
                <w:bCs/>
              </w:rPr>
              <w:t>Kata Kunci Pelajar</w:t>
            </w:r>
          </w:p>
        </w:tc>
        <w:tc>
          <w:tcPr>
            <w:tcW w:w="861" w:type="dxa"/>
            <w:vAlign w:val="center"/>
          </w:tcPr>
          <w:p w14:paraId="67815C4D" w14:textId="72BEA311" w:rsidR="00506AB0" w:rsidRPr="00FD40C3" w:rsidRDefault="00506AB0" w:rsidP="00506AB0">
            <w:pPr>
              <w:ind w:firstLine="0"/>
              <w:jc w:val="center"/>
              <w:rPr>
                <w:b/>
                <w:bCs/>
              </w:rPr>
            </w:pPr>
            <w:r w:rsidRPr="00FD40C3">
              <w:rPr>
                <w:b/>
                <w:bCs/>
              </w:rPr>
              <w:t>Hasil</w:t>
            </w:r>
          </w:p>
        </w:tc>
      </w:tr>
      <w:tr w:rsidR="00506AB0" w:rsidRPr="00FD40C3" w14:paraId="2C119096" w14:textId="77777777" w:rsidTr="00506AB0">
        <w:tc>
          <w:tcPr>
            <w:tcW w:w="1008" w:type="dxa"/>
            <w:vAlign w:val="center"/>
          </w:tcPr>
          <w:p w14:paraId="3B547489" w14:textId="7232CEF5" w:rsidR="00506AB0" w:rsidRPr="00FD40C3" w:rsidRDefault="00506AB0" w:rsidP="00506AB0">
            <w:pPr>
              <w:ind w:firstLine="0"/>
              <w:jc w:val="center"/>
            </w:pPr>
            <w:r w:rsidRPr="00FD40C3">
              <w:t>ID-ID-ID</w:t>
            </w:r>
          </w:p>
        </w:tc>
        <w:tc>
          <w:tcPr>
            <w:tcW w:w="1642" w:type="dxa"/>
          </w:tcPr>
          <w:p w14:paraId="32078649" w14:textId="466E4173" w:rsidR="00506AB0" w:rsidRPr="00FD40C3" w:rsidRDefault="00506AB0" w:rsidP="00506AB0">
            <w:pPr>
              <w:ind w:firstLine="0"/>
            </w:pPr>
            <w:r w:rsidRPr="00FD40C3">
              <w:t>saya adalah pemilik tempat rekreasi ini</w:t>
            </w:r>
          </w:p>
        </w:tc>
        <w:tc>
          <w:tcPr>
            <w:tcW w:w="1643" w:type="dxa"/>
          </w:tcPr>
          <w:p w14:paraId="65B7622E" w14:textId="0ED1B4DE" w:rsidR="00506AB0" w:rsidRPr="00FD40C3" w:rsidRDefault="00506AB0" w:rsidP="00506AB0">
            <w:pPr>
              <w:ind w:firstLine="0"/>
            </w:pPr>
            <w:r w:rsidRPr="00FD40C3">
              <w:t>pemilik tempat rekreasi ini adalah saya</w:t>
            </w:r>
          </w:p>
        </w:tc>
        <w:tc>
          <w:tcPr>
            <w:tcW w:w="1642" w:type="dxa"/>
          </w:tcPr>
          <w:p w14:paraId="473E5960" w14:textId="694BF18A" w:rsidR="00506AB0" w:rsidRPr="00FD40C3" w:rsidRDefault="00506AB0" w:rsidP="00506AB0">
            <w:pPr>
              <w:ind w:firstLine="0"/>
            </w:pPr>
            <w:r w:rsidRPr="00FD40C3">
              <w:t>'pemilik', 'rekreasi'</w:t>
            </w:r>
          </w:p>
        </w:tc>
        <w:tc>
          <w:tcPr>
            <w:tcW w:w="1643" w:type="dxa"/>
          </w:tcPr>
          <w:p w14:paraId="3DF78979" w14:textId="12395380" w:rsidR="00506AB0" w:rsidRPr="00FD40C3" w:rsidRDefault="00506AB0" w:rsidP="00506AB0">
            <w:pPr>
              <w:ind w:firstLine="0"/>
            </w:pPr>
            <w:r w:rsidRPr="00FD40C3">
              <w:t>'pemilik', 'rekreasi'</w:t>
            </w:r>
          </w:p>
        </w:tc>
        <w:tc>
          <w:tcPr>
            <w:tcW w:w="861" w:type="dxa"/>
          </w:tcPr>
          <w:p w14:paraId="5C61B960" w14:textId="65E31AFB" w:rsidR="00506AB0" w:rsidRPr="00FD40C3" w:rsidRDefault="00506AB0" w:rsidP="00506AB0">
            <w:pPr>
              <w:ind w:firstLine="0"/>
            </w:pPr>
            <w:r w:rsidRPr="00FD40C3">
              <w:t>100.0 dari 100.0</w:t>
            </w:r>
          </w:p>
        </w:tc>
      </w:tr>
      <w:tr w:rsidR="00506AB0" w:rsidRPr="00FD40C3" w14:paraId="01575FFC" w14:textId="77777777" w:rsidTr="00506AB0">
        <w:tc>
          <w:tcPr>
            <w:tcW w:w="1008" w:type="dxa"/>
            <w:vAlign w:val="center"/>
          </w:tcPr>
          <w:p w14:paraId="65CE1B44" w14:textId="100A003F" w:rsidR="00506AB0" w:rsidRPr="00FD40C3" w:rsidRDefault="00506AB0" w:rsidP="00506AB0">
            <w:pPr>
              <w:ind w:firstLine="0"/>
              <w:jc w:val="center"/>
            </w:pPr>
            <w:r w:rsidRPr="00FD40C3">
              <w:t>ID-IDEN-ID</w:t>
            </w:r>
          </w:p>
        </w:tc>
        <w:tc>
          <w:tcPr>
            <w:tcW w:w="1642" w:type="dxa"/>
          </w:tcPr>
          <w:p w14:paraId="2EF8DE1D" w14:textId="1E146531" w:rsidR="00506AB0" w:rsidRPr="00FD40C3" w:rsidRDefault="00506AB0" w:rsidP="00506AB0">
            <w:pPr>
              <w:ind w:firstLine="0"/>
            </w:pPr>
            <w:r w:rsidRPr="00FD40C3">
              <w:t>saya adalah pemilik tempat rekreasi ini</w:t>
            </w:r>
          </w:p>
        </w:tc>
        <w:tc>
          <w:tcPr>
            <w:tcW w:w="1643" w:type="dxa"/>
          </w:tcPr>
          <w:p w14:paraId="1C6DD348" w14:textId="0F7AD9A7" w:rsidR="00506AB0" w:rsidRPr="00FD40C3" w:rsidRDefault="00506AB0" w:rsidP="00506AB0">
            <w:pPr>
              <w:ind w:firstLine="0"/>
            </w:pPr>
            <w:r w:rsidRPr="00FD40C3">
              <w:t>owner tempat rekreasi ini adalah saya</w:t>
            </w:r>
          </w:p>
        </w:tc>
        <w:tc>
          <w:tcPr>
            <w:tcW w:w="1642" w:type="dxa"/>
          </w:tcPr>
          <w:p w14:paraId="3C4F3557" w14:textId="0E96E0AB" w:rsidR="00506AB0" w:rsidRPr="00FD40C3" w:rsidRDefault="00506AB0" w:rsidP="00506AB0">
            <w:pPr>
              <w:ind w:firstLine="0"/>
            </w:pPr>
            <w:r w:rsidRPr="00FD40C3">
              <w:t>'pemilik', 'rekreasi'</w:t>
            </w:r>
          </w:p>
        </w:tc>
        <w:tc>
          <w:tcPr>
            <w:tcW w:w="1643" w:type="dxa"/>
          </w:tcPr>
          <w:p w14:paraId="45BE2FAF" w14:textId="1621F379" w:rsidR="00506AB0" w:rsidRPr="00FD40C3" w:rsidRDefault="00506AB0" w:rsidP="00506AB0">
            <w:pPr>
              <w:ind w:firstLine="0"/>
            </w:pPr>
            <w:r w:rsidRPr="00FD40C3">
              <w:t>'owner', 'rekreasi'</w:t>
            </w:r>
          </w:p>
        </w:tc>
        <w:tc>
          <w:tcPr>
            <w:tcW w:w="861" w:type="dxa"/>
          </w:tcPr>
          <w:p w14:paraId="2C3827B0" w14:textId="548F0EDC" w:rsidR="00506AB0" w:rsidRPr="00FD40C3" w:rsidRDefault="00506AB0" w:rsidP="00506AB0">
            <w:pPr>
              <w:ind w:firstLine="0"/>
            </w:pPr>
            <w:r w:rsidRPr="00FD40C3">
              <w:t>41.96 dari 100.0</w:t>
            </w:r>
          </w:p>
        </w:tc>
      </w:tr>
      <w:tr w:rsidR="00506AB0" w:rsidRPr="00FD40C3" w14:paraId="2AF1F1FF" w14:textId="77777777" w:rsidTr="00506AB0">
        <w:tc>
          <w:tcPr>
            <w:tcW w:w="1008" w:type="dxa"/>
            <w:vAlign w:val="center"/>
          </w:tcPr>
          <w:p w14:paraId="73FF4D0B" w14:textId="1EDD9D67" w:rsidR="00506AB0" w:rsidRPr="00FD40C3" w:rsidRDefault="00506AB0" w:rsidP="00506AB0">
            <w:pPr>
              <w:ind w:firstLine="0"/>
              <w:jc w:val="center"/>
            </w:pPr>
            <w:r w:rsidRPr="00FD40C3">
              <w:t>IDEN-IDEN-ID</w:t>
            </w:r>
          </w:p>
        </w:tc>
        <w:tc>
          <w:tcPr>
            <w:tcW w:w="1642" w:type="dxa"/>
          </w:tcPr>
          <w:p w14:paraId="243B898C" w14:textId="76FC8EC4" w:rsidR="00506AB0" w:rsidRPr="00FD40C3" w:rsidRDefault="00506AB0" w:rsidP="00506AB0">
            <w:pPr>
              <w:ind w:firstLine="0"/>
            </w:pPr>
            <w:r w:rsidRPr="00FD40C3">
              <w:t>saya adalah owner tempat rekreasi ini</w:t>
            </w:r>
          </w:p>
        </w:tc>
        <w:tc>
          <w:tcPr>
            <w:tcW w:w="1643" w:type="dxa"/>
          </w:tcPr>
          <w:p w14:paraId="1B187EBA" w14:textId="51FDF0C2" w:rsidR="00506AB0" w:rsidRPr="00FD40C3" w:rsidRDefault="00506AB0" w:rsidP="00506AB0">
            <w:pPr>
              <w:ind w:firstLine="0"/>
            </w:pPr>
            <w:r w:rsidRPr="00FD40C3">
              <w:t>owner tempat rekreasi ini adalah saya</w:t>
            </w:r>
          </w:p>
        </w:tc>
        <w:tc>
          <w:tcPr>
            <w:tcW w:w="1642" w:type="dxa"/>
          </w:tcPr>
          <w:p w14:paraId="15C26842" w14:textId="1CC8863F" w:rsidR="00506AB0" w:rsidRPr="00FD40C3" w:rsidRDefault="00506AB0" w:rsidP="00506AB0">
            <w:pPr>
              <w:ind w:firstLine="0"/>
            </w:pPr>
            <w:r w:rsidRPr="00FD40C3">
              <w:t>'owner', 'rekreasi'</w:t>
            </w:r>
          </w:p>
        </w:tc>
        <w:tc>
          <w:tcPr>
            <w:tcW w:w="1643" w:type="dxa"/>
          </w:tcPr>
          <w:p w14:paraId="5E2678C7" w14:textId="317A8BF1" w:rsidR="00506AB0" w:rsidRPr="00FD40C3" w:rsidRDefault="00506AB0" w:rsidP="00506AB0">
            <w:pPr>
              <w:ind w:firstLine="0"/>
            </w:pPr>
            <w:r w:rsidRPr="00FD40C3">
              <w:t>'owner', 'rekreasi'</w:t>
            </w:r>
          </w:p>
        </w:tc>
        <w:tc>
          <w:tcPr>
            <w:tcW w:w="861" w:type="dxa"/>
          </w:tcPr>
          <w:p w14:paraId="04F44B1B" w14:textId="0F39FB8C" w:rsidR="00506AB0" w:rsidRPr="00FD40C3" w:rsidRDefault="00506AB0" w:rsidP="00506AB0">
            <w:pPr>
              <w:ind w:firstLine="0"/>
            </w:pPr>
            <w:r w:rsidRPr="00FD40C3">
              <w:t>100.0 dari 100.0</w:t>
            </w:r>
          </w:p>
        </w:tc>
      </w:tr>
      <w:tr w:rsidR="00506AB0" w:rsidRPr="00FD40C3" w14:paraId="46AEC386" w14:textId="77777777" w:rsidTr="00506AB0">
        <w:tc>
          <w:tcPr>
            <w:tcW w:w="1008" w:type="dxa"/>
            <w:vAlign w:val="center"/>
          </w:tcPr>
          <w:p w14:paraId="41A7117E" w14:textId="398FD81A" w:rsidR="00506AB0" w:rsidRPr="00FD40C3" w:rsidRDefault="00506AB0" w:rsidP="00506AB0">
            <w:pPr>
              <w:ind w:firstLine="0"/>
              <w:jc w:val="center"/>
            </w:pPr>
            <w:r w:rsidRPr="00FD40C3">
              <w:t>EN-EN-EN</w:t>
            </w:r>
          </w:p>
        </w:tc>
        <w:tc>
          <w:tcPr>
            <w:tcW w:w="1642" w:type="dxa"/>
          </w:tcPr>
          <w:p w14:paraId="4156D85A" w14:textId="160A308D" w:rsidR="00506AB0" w:rsidRPr="00FD40C3" w:rsidRDefault="00506AB0" w:rsidP="00506AB0">
            <w:pPr>
              <w:ind w:firstLine="0"/>
            </w:pPr>
            <w:r w:rsidRPr="00FD40C3">
              <w:t>My children work at South Jakarta</w:t>
            </w:r>
          </w:p>
        </w:tc>
        <w:tc>
          <w:tcPr>
            <w:tcW w:w="1643" w:type="dxa"/>
          </w:tcPr>
          <w:p w14:paraId="3BB6DCC5" w14:textId="1FF53E2F" w:rsidR="00506AB0" w:rsidRPr="00FD40C3" w:rsidRDefault="00506AB0" w:rsidP="00506AB0">
            <w:pPr>
              <w:ind w:firstLine="0"/>
            </w:pPr>
            <w:r w:rsidRPr="00FD40C3">
              <w:t>South Jakarta is where my children work</w:t>
            </w:r>
          </w:p>
        </w:tc>
        <w:tc>
          <w:tcPr>
            <w:tcW w:w="1642" w:type="dxa"/>
          </w:tcPr>
          <w:p w14:paraId="31F3CD00" w14:textId="77777777" w:rsidR="003F15E3" w:rsidRPr="00FD40C3" w:rsidRDefault="003F15E3" w:rsidP="003F15E3">
            <w:pPr>
              <w:ind w:firstLine="0"/>
            </w:pPr>
            <w:r w:rsidRPr="00FD40C3">
              <w:t>"children",</w:t>
            </w:r>
          </w:p>
          <w:p w14:paraId="7F77036C" w14:textId="3C4F56A5" w:rsidR="003F15E3" w:rsidRPr="00FD40C3" w:rsidRDefault="003F15E3" w:rsidP="003F15E3">
            <w:pPr>
              <w:ind w:firstLine="0"/>
            </w:pPr>
            <w:r w:rsidRPr="00FD40C3">
              <w:t>"work”, "south",</w:t>
            </w:r>
          </w:p>
          <w:p w14:paraId="714056DE" w14:textId="7848C935" w:rsidR="00506AB0" w:rsidRPr="00FD40C3" w:rsidRDefault="003F15E3" w:rsidP="003F15E3">
            <w:pPr>
              <w:ind w:firstLine="0"/>
            </w:pPr>
            <w:r w:rsidRPr="00FD40C3">
              <w:t>"makarka"</w:t>
            </w:r>
          </w:p>
        </w:tc>
        <w:tc>
          <w:tcPr>
            <w:tcW w:w="1643" w:type="dxa"/>
          </w:tcPr>
          <w:p w14:paraId="46D121FB" w14:textId="77777777" w:rsidR="003F15E3" w:rsidRPr="00FD40C3" w:rsidRDefault="003F15E3" w:rsidP="003F15E3">
            <w:pPr>
              <w:ind w:firstLine="0"/>
            </w:pPr>
            <w:r w:rsidRPr="00FD40C3">
              <w:t>"south",</w:t>
            </w:r>
          </w:p>
          <w:p w14:paraId="60116423" w14:textId="0C1D7564" w:rsidR="003F15E3" w:rsidRPr="00FD40C3" w:rsidRDefault="003F15E3" w:rsidP="003F15E3">
            <w:pPr>
              <w:ind w:firstLine="0"/>
            </w:pPr>
            <w:r w:rsidRPr="00FD40C3">
              <w:t>"makarka",</w:t>
            </w:r>
          </w:p>
          <w:p w14:paraId="163B7746" w14:textId="2AD01760" w:rsidR="003F15E3" w:rsidRPr="00FD40C3" w:rsidRDefault="003F15E3" w:rsidP="003F15E3">
            <w:pPr>
              <w:ind w:firstLine="0"/>
            </w:pPr>
            <w:r w:rsidRPr="00FD40C3">
              <w:t>"children",</w:t>
            </w:r>
          </w:p>
          <w:p w14:paraId="4C5172AA" w14:textId="06E8C4BC" w:rsidR="00506AB0" w:rsidRPr="00FD40C3" w:rsidRDefault="003F15E3" w:rsidP="003F15E3">
            <w:pPr>
              <w:ind w:firstLine="0"/>
            </w:pPr>
            <w:r w:rsidRPr="00FD40C3">
              <w:t>"work"</w:t>
            </w:r>
          </w:p>
        </w:tc>
        <w:tc>
          <w:tcPr>
            <w:tcW w:w="861" w:type="dxa"/>
          </w:tcPr>
          <w:p w14:paraId="6BA8D2E0" w14:textId="3E73D35F" w:rsidR="00506AB0" w:rsidRPr="00FD40C3" w:rsidRDefault="00506AB0" w:rsidP="00506AB0">
            <w:pPr>
              <w:ind w:firstLine="0"/>
            </w:pPr>
            <w:r w:rsidRPr="00FD40C3">
              <w:t>5 dari 5</w:t>
            </w:r>
          </w:p>
        </w:tc>
      </w:tr>
      <w:tr w:rsidR="00506AB0" w:rsidRPr="00FD40C3" w14:paraId="48032C7D" w14:textId="77777777" w:rsidTr="00506AB0">
        <w:tc>
          <w:tcPr>
            <w:tcW w:w="1008" w:type="dxa"/>
            <w:vAlign w:val="center"/>
          </w:tcPr>
          <w:p w14:paraId="3AD1698B" w14:textId="3CCE839D" w:rsidR="00506AB0" w:rsidRPr="00FD40C3" w:rsidRDefault="00506AB0" w:rsidP="00506AB0">
            <w:pPr>
              <w:ind w:firstLine="0"/>
              <w:jc w:val="center"/>
            </w:pPr>
            <w:r w:rsidRPr="00FD40C3">
              <w:t>EN-ENID-EN</w:t>
            </w:r>
          </w:p>
        </w:tc>
        <w:tc>
          <w:tcPr>
            <w:tcW w:w="1642" w:type="dxa"/>
          </w:tcPr>
          <w:p w14:paraId="0ECACF71" w14:textId="1E5F43F4" w:rsidR="00506AB0" w:rsidRPr="00FD40C3" w:rsidRDefault="00506AB0" w:rsidP="00506AB0">
            <w:pPr>
              <w:ind w:firstLine="0"/>
            </w:pPr>
            <w:r w:rsidRPr="00FD40C3">
              <w:t>My children work at South Jakarta</w:t>
            </w:r>
          </w:p>
        </w:tc>
        <w:tc>
          <w:tcPr>
            <w:tcW w:w="1643" w:type="dxa"/>
          </w:tcPr>
          <w:p w14:paraId="1584E2A4" w14:textId="47BEA7EE" w:rsidR="00506AB0" w:rsidRPr="00FD40C3" w:rsidRDefault="00506AB0" w:rsidP="00506AB0">
            <w:pPr>
              <w:ind w:firstLine="0"/>
            </w:pPr>
            <w:r w:rsidRPr="00FD40C3">
              <w:t>Jakarta Selatan is where my children work</w:t>
            </w:r>
          </w:p>
        </w:tc>
        <w:tc>
          <w:tcPr>
            <w:tcW w:w="1642" w:type="dxa"/>
          </w:tcPr>
          <w:p w14:paraId="5F3E37E2" w14:textId="77777777" w:rsidR="003F15E3" w:rsidRPr="00FD40C3" w:rsidRDefault="003F15E3" w:rsidP="003F15E3">
            <w:pPr>
              <w:ind w:firstLine="0"/>
            </w:pPr>
            <w:r w:rsidRPr="00FD40C3">
              <w:t>"children",</w:t>
            </w:r>
          </w:p>
          <w:p w14:paraId="70F2CA9E" w14:textId="77777777" w:rsidR="003F15E3" w:rsidRPr="00FD40C3" w:rsidRDefault="003F15E3" w:rsidP="003F15E3">
            <w:pPr>
              <w:ind w:firstLine="0"/>
            </w:pPr>
            <w:r w:rsidRPr="00FD40C3">
              <w:t>"work”, "south",</w:t>
            </w:r>
          </w:p>
          <w:p w14:paraId="25F77716" w14:textId="2D53F05B" w:rsidR="00506AB0" w:rsidRPr="00FD40C3" w:rsidRDefault="003F15E3" w:rsidP="003F15E3">
            <w:pPr>
              <w:ind w:firstLine="0"/>
            </w:pPr>
            <w:r w:rsidRPr="00FD40C3">
              <w:t>"makarka"</w:t>
            </w:r>
          </w:p>
        </w:tc>
        <w:tc>
          <w:tcPr>
            <w:tcW w:w="1643" w:type="dxa"/>
          </w:tcPr>
          <w:p w14:paraId="4E71DFC6" w14:textId="77777777" w:rsidR="003F15E3" w:rsidRPr="00FD40C3" w:rsidRDefault="003F15E3" w:rsidP="003F15E3">
            <w:pPr>
              <w:ind w:firstLine="0"/>
            </w:pPr>
            <w:r w:rsidRPr="00FD40C3">
              <w:t>"makarka",</w:t>
            </w:r>
          </w:p>
          <w:p w14:paraId="01A28194" w14:textId="79E771A2" w:rsidR="003F15E3" w:rsidRPr="00FD40C3" w:rsidRDefault="003F15E3" w:rsidP="003F15E3">
            <w:pPr>
              <w:ind w:firstLine="0"/>
            </w:pPr>
            <w:r w:rsidRPr="00FD40C3">
              <w:t>"gelatin",</w:t>
            </w:r>
          </w:p>
          <w:p w14:paraId="5251CBA7" w14:textId="53944352" w:rsidR="003F15E3" w:rsidRPr="00FD40C3" w:rsidRDefault="003F15E3" w:rsidP="003F15E3">
            <w:pPr>
              <w:ind w:firstLine="0"/>
            </w:pPr>
            <w:r w:rsidRPr="00FD40C3">
              <w:t>"children",</w:t>
            </w:r>
          </w:p>
          <w:p w14:paraId="21A041BD" w14:textId="12F4C773" w:rsidR="00506AB0" w:rsidRPr="00FD40C3" w:rsidRDefault="003F15E3" w:rsidP="003F15E3">
            <w:pPr>
              <w:ind w:firstLine="0"/>
            </w:pPr>
            <w:r w:rsidRPr="00FD40C3">
              <w:t>"work"</w:t>
            </w:r>
          </w:p>
        </w:tc>
        <w:tc>
          <w:tcPr>
            <w:tcW w:w="861" w:type="dxa"/>
          </w:tcPr>
          <w:p w14:paraId="1C06B2B9" w14:textId="7C80AF1C" w:rsidR="00506AB0" w:rsidRPr="00FD40C3" w:rsidRDefault="00506AB0" w:rsidP="00506AB0">
            <w:pPr>
              <w:ind w:firstLine="0"/>
            </w:pPr>
            <w:r w:rsidRPr="00FD40C3">
              <w:t>3.014 dari 5</w:t>
            </w:r>
          </w:p>
        </w:tc>
      </w:tr>
      <w:tr w:rsidR="00506AB0" w:rsidRPr="00FD40C3" w14:paraId="782AD006" w14:textId="77777777" w:rsidTr="00506AB0">
        <w:tc>
          <w:tcPr>
            <w:tcW w:w="1008" w:type="dxa"/>
            <w:vAlign w:val="center"/>
          </w:tcPr>
          <w:p w14:paraId="188FE7A7" w14:textId="1D7B7988" w:rsidR="00506AB0" w:rsidRPr="00FD40C3" w:rsidRDefault="00506AB0" w:rsidP="00506AB0">
            <w:pPr>
              <w:ind w:firstLine="0"/>
              <w:jc w:val="center"/>
            </w:pPr>
            <w:r w:rsidRPr="00FD40C3">
              <w:t>ENID-ENID-EN</w:t>
            </w:r>
          </w:p>
        </w:tc>
        <w:tc>
          <w:tcPr>
            <w:tcW w:w="1642" w:type="dxa"/>
          </w:tcPr>
          <w:p w14:paraId="63B6BE78" w14:textId="783D2974" w:rsidR="00506AB0" w:rsidRPr="00FD40C3" w:rsidRDefault="00506AB0" w:rsidP="00506AB0">
            <w:pPr>
              <w:ind w:firstLine="0"/>
            </w:pPr>
            <w:r w:rsidRPr="00FD40C3">
              <w:t>My children work at Jakarta Selatan</w:t>
            </w:r>
          </w:p>
        </w:tc>
        <w:tc>
          <w:tcPr>
            <w:tcW w:w="1643" w:type="dxa"/>
          </w:tcPr>
          <w:p w14:paraId="74B5E266" w14:textId="5D6C38BB" w:rsidR="00506AB0" w:rsidRPr="00FD40C3" w:rsidRDefault="00506AB0" w:rsidP="00506AB0">
            <w:pPr>
              <w:ind w:firstLine="0"/>
            </w:pPr>
            <w:r w:rsidRPr="00FD40C3">
              <w:t>Jakarta Selatan is where my children work</w:t>
            </w:r>
          </w:p>
        </w:tc>
        <w:tc>
          <w:tcPr>
            <w:tcW w:w="1642" w:type="dxa"/>
          </w:tcPr>
          <w:p w14:paraId="09E41D12" w14:textId="77777777" w:rsidR="00D22573" w:rsidRPr="00FD40C3" w:rsidRDefault="00D22573" w:rsidP="00D22573">
            <w:pPr>
              <w:ind w:firstLine="0"/>
            </w:pPr>
            <w:r w:rsidRPr="00FD40C3">
              <w:t>"children",</w:t>
            </w:r>
          </w:p>
          <w:p w14:paraId="0F3BFEC8" w14:textId="2389F137" w:rsidR="00D22573" w:rsidRPr="00FD40C3" w:rsidRDefault="00D22573" w:rsidP="00D22573">
            <w:pPr>
              <w:ind w:firstLine="0"/>
            </w:pPr>
            <w:r w:rsidRPr="00FD40C3">
              <w:t>"work",</w:t>
            </w:r>
          </w:p>
          <w:p w14:paraId="0BA9F6EC" w14:textId="1022D675" w:rsidR="00D22573" w:rsidRPr="00FD40C3" w:rsidRDefault="00D22573" w:rsidP="00D22573">
            <w:pPr>
              <w:ind w:firstLine="0"/>
            </w:pPr>
            <w:r w:rsidRPr="00FD40C3">
              <w:t>"makarka",</w:t>
            </w:r>
          </w:p>
          <w:p w14:paraId="00BB56F9" w14:textId="4B36CB52" w:rsidR="00506AB0" w:rsidRPr="00FD40C3" w:rsidRDefault="00D22573" w:rsidP="00D22573">
            <w:pPr>
              <w:ind w:firstLine="0"/>
            </w:pPr>
            <w:r w:rsidRPr="00FD40C3">
              <w:t>"gelatin"</w:t>
            </w:r>
          </w:p>
        </w:tc>
        <w:tc>
          <w:tcPr>
            <w:tcW w:w="1643" w:type="dxa"/>
          </w:tcPr>
          <w:p w14:paraId="2E9A3DE5" w14:textId="77777777" w:rsidR="00D22573" w:rsidRPr="00FD40C3" w:rsidRDefault="00D22573" w:rsidP="00D22573">
            <w:pPr>
              <w:ind w:firstLine="0"/>
            </w:pPr>
            <w:r w:rsidRPr="00FD40C3">
              <w:t>"makarka",</w:t>
            </w:r>
          </w:p>
          <w:p w14:paraId="6E454F75" w14:textId="77777777" w:rsidR="00D22573" w:rsidRPr="00FD40C3" w:rsidRDefault="00D22573" w:rsidP="00D22573">
            <w:pPr>
              <w:ind w:firstLine="0"/>
            </w:pPr>
            <w:r w:rsidRPr="00FD40C3">
              <w:t>"gelatin",</w:t>
            </w:r>
          </w:p>
          <w:p w14:paraId="74063077" w14:textId="77777777" w:rsidR="00D22573" w:rsidRPr="00FD40C3" w:rsidRDefault="00D22573" w:rsidP="00D22573">
            <w:pPr>
              <w:ind w:firstLine="0"/>
            </w:pPr>
            <w:r w:rsidRPr="00FD40C3">
              <w:t>"children",</w:t>
            </w:r>
          </w:p>
          <w:p w14:paraId="2E0441EF" w14:textId="2C7E33E7" w:rsidR="00506AB0" w:rsidRPr="00FD40C3" w:rsidRDefault="00D22573" w:rsidP="00D22573">
            <w:pPr>
              <w:ind w:firstLine="0"/>
            </w:pPr>
            <w:r w:rsidRPr="00FD40C3">
              <w:t>"work"</w:t>
            </w:r>
          </w:p>
        </w:tc>
        <w:tc>
          <w:tcPr>
            <w:tcW w:w="861" w:type="dxa"/>
          </w:tcPr>
          <w:p w14:paraId="74623F7F" w14:textId="6FCACFF0" w:rsidR="00506AB0" w:rsidRPr="00FD40C3" w:rsidRDefault="00506AB0" w:rsidP="00506AB0">
            <w:pPr>
              <w:ind w:firstLine="0"/>
            </w:pPr>
            <w:r w:rsidRPr="00FD40C3">
              <w:t>5 dari 5</w:t>
            </w:r>
          </w:p>
        </w:tc>
      </w:tr>
      <w:tr w:rsidR="00506AB0" w:rsidRPr="00FD40C3" w14:paraId="13F47F5B" w14:textId="77777777" w:rsidTr="00506AB0">
        <w:tc>
          <w:tcPr>
            <w:tcW w:w="1008" w:type="dxa"/>
            <w:vAlign w:val="center"/>
          </w:tcPr>
          <w:p w14:paraId="1245CCB9" w14:textId="25C67D5C" w:rsidR="00506AB0" w:rsidRPr="00FD40C3" w:rsidRDefault="00506AB0" w:rsidP="00506AB0">
            <w:pPr>
              <w:ind w:firstLine="0"/>
              <w:jc w:val="center"/>
            </w:pPr>
            <w:r w:rsidRPr="00FD40C3">
              <w:t>EN-EN-ID</w:t>
            </w:r>
          </w:p>
        </w:tc>
        <w:tc>
          <w:tcPr>
            <w:tcW w:w="1642" w:type="dxa"/>
          </w:tcPr>
          <w:p w14:paraId="1ACB9E0A" w14:textId="1BC945DD" w:rsidR="00506AB0" w:rsidRPr="00FD40C3" w:rsidRDefault="00506AB0" w:rsidP="00506AB0">
            <w:pPr>
              <w:ind w:firstLine="0"/>
            </w:pPr>
            <w:r w:rsidRPr="00FD40C3">
              <w:t>My children work at South Jakarta</w:t>
            </w:r>
          </w:p>
        </w:tc>
        <w:tc>
          <w:tcPr>
            <w:tcW w:w="1643" w:type="dxa"/>
          </w:tcPr>
          <w:p w14:paraId="107AAE64" w14:textId="1389E04B" w:rsidR="00506AB0" w:rsidRPr="00FD40C3" w:rsidRDefault="00506AB0" w:rsidP="00506AB0">
            <w:pPr>
              <w:ind w:firstLine="0"/>
            </w:pPr>
            <w:r w:rsidRPr="00FD40C3">
              <w:t>South Jakarta is where my children work</w:t>
            </w:r>
          </w:p>
        </w:tc>
        <w:tc>
          <w:tcPr>
            <w:tcW w:w="1642" w:type="dxa"/>
          </w:tcPr>
          <w:p w14:paraId="4D80F41D" w14:textId="121CC976" w:rsidR="00506AB0" w:rsidRPr="00FD40C3" w:rsidRDefault="00D62FB7" w:rsidP="00506AB0">
            <w:pPr>
              <w:ind w:firstLine="0"/>
            </w:pPr>
            <w:r w:rsidRPr="00FD40C3">
              <w:t xml:space="preserve">'my', 'children', 'work', 'at', 'south', </w:t>
            </w:r>
            <w:r w:rsidRPr="00FD40C3">
              <w:lastRenderedPageBreak/>
              <w:t>'jakarta'</w:t>
            </w:r>
          </w:p>
        </w:tc>
        <w:tc>
          <w:tcPr>
            <w:tcW w:w="1643" w:type="dxa"/>
          </w:tcPr>
          <w:p w14:paraId="6721E8CE" w14:textId="1B9EDB10" w:rsidR="00506AB0" w:rsidRPr="00FD40C3" w:rsidRDefault="00D62FB7" w:rsidP="00506AB0">
            <w:pPr>
              <w:ind w:firstLine="0"/>
            </w:pPr>
            <w:r w:rsidRPr="00FD40C3">
              <w:lastRenderedPageBreak/>
              <w:t xml:space="preserve">'south', 'jakarta', 'is', 'where', 'my', 'children', </w:t>
            </w:r>
            <w:r w:rsidRPr="00FD40C3">
              <w:lastRenderedPageBreak/>
              <w:t>'work'</w:t>
            </w:r>
          </w:p>
        </w:tc>
        <w:tc>
          <w:tcPr>
            <w:tcW w:w="861" w:type="dxa"/>
          </w:tcPr>
          <w:p w14:paraId="1AED12BC" w14:textId="52981350" w:rsidR="00506AB0" w:rsidRPr="00FD40C3" w:rsidRDefault="00506AB0" w:rsidP="00506AB0">
            <w:pPr>
              <w:ind w:firstLine="0"/>
            </w:pPr>
            <w:r w:rsidRPr="00FD40C3">
              <w:lastRenderedPageBreak/>
              <w:t>71.01 dari 100.0</w:t>
            </w:r>
          </w:p>
        </w:tc>
      </w:tr>
      <w:tr w:rsidR="00506AB0" w:rsidRPr="00FD40C3" w14:paraId="36EFEBA6" w14:textId="77777777" w:rsidTr="00506AB0">
        <w:tc>
          <w:tcPr>
            <w:tcW w:w="1008" w:type="dxa"/>
            <w:vAlign w:val="center"/>
          </w:tcPr>
          <w:p w14:paraId="5C5BBF97" w14:textId="2D300DB8" w:rsidR="00506AB0" w:rsidRPr="00FD40C3" w:rsidRDefault="00506AB0" w:rsidP="00506AB0">
            <w:pPr>
              <w:ind w:firstLine="0"/>
              <w:jc w:val="center"/>
            </w:pPr>
            <w:r w:rsidRPr="00FD40C3">
              <w:t>EN-ENID-ID</w:t>
            </w:r>
          </w:p>
        </w:tc>
        <w:tc>
          <w:tcPr>
            <w:tcW w:w="1642" w:type="dxa"/>
          </w:tcPr>
          <w:p w14:paraId="46D1FD2A" w14:textId="2B6E48C8" w:rsidR="00506AB0" w:rsidRPr="00FD40C3" w:rsidRDefault="00506AB0" w:rsidP="00506AB0">
            <w:pPr>
              <w:ind w:firstLine="0"/>
            </w:pPr>
            <w:r w:rsidRPr="00FD40C3">
              <w:t>My children work at South Jakarta</w:t>
            </w:r>
          </w:p>
        </w:tc>
        <w:tc>
          <w:tcPr>
            <w:tcW w:w="1643" w:type="dxa"/>
          </w:tcPr>
          <w:p w14:paraId="00EA1106" w14:textId="40EAE896" w:rsidR="00506AB0" w:rsidRPr="00FD40C3" w:rsidRDefault="00506AB0" w:rsidP="00506AB0">
            <w:pPr>
              <w:ind w:firstLine="0"/>
            </w:pPr>
            <w:r w:rsidRPr="00FD40C3">
              <w:t>Jakarta Selatan is where my children work</w:t>
            </w:r>
          </w:p>
        </w:tc>
        <w:tc>
          <w:tcPr>
            <w:tcW w:w="1642" w:type="dxa"/>
          </w:tcPr>
          <w:p w14:paraId="2E9BC1B6" w14:textId="361AA5D9" w:rsidR="00506AB0" w:rsidRPr="00FD40C3" w:rsidRDefault="00D62FB7" w:rsidP="00506AB0">
            <w:pPr>
              <w:ind w:firstLine="0"/>
            </w:pPr>
            <w:r w:rsidRPr="00FD40C3">
              <w:t>'my', 'children', 'work', 'at', 'south', 'jakarta'</w:t>
            </w:r>
          </w:p>
        </w:tc>
        <w:tc>
          <w:tcPr>
            <w:tcW w:w="1643" w:type="dxa"/>
          </w:tcPr>
          <w:p w14:paraId="2863353E" w14:textId="37B14A2A" w:rsidR="00506AB0" w:rsidRPr="00FD40C3" w:rsidRDefault="00D62FB7" w:rsidP="00506AB0">
            <w:pPr>
              <w:ind w:firstLine="0"/>
            </w:pPr>
            <w:r w:rsidRPr="00FD40C3">
              <w:t>'jakarta', 'selatan', 'is', 'where', 'my', 'children', 'work'</w:t>
            </w:r>
          </w:p>
        </w:tc>
        <w:tc>
          <w:tcPr>
            <w:tcW w:w="861" w:type="dxa"/>
          </w:tcPr>
          <w:p w14:paraId="00FE4D81" w14:textId="2F29B7E9" w:rsidR="00506AB0" w:rsidRPr="00FD40C3" w:rsidRDefault="00506AB0" w:rsidP="00506AB0">
            <w:pPr>
              <w:ind w:firstLine="0"/>
            </w:pPr>
            <w:r w:rsidRPr="00FD40C3">
              <w:t>53.87 dari 100.0</w:t>
            </w:r>
          </w:p>
        </w:tc>
      </w:tr>
      <w:tr w:rsidR="00506AB0" w:rsidRPr="00FD40C3" w14:paraId="3AF63150" w14:textId="77777777" w:rsidTr="00506AB0">
        <w:tc>
          <w:tcPr>
            <w:tcW w:w="1008" w:type="dxa"/>
            <w:vAlign w:val="center"/>
          </w:tcPr>
          <w:p w14:paraId="3C3F5D61" w14:textId="11CEAD45" w:rsidR="00506AB0" w:rsidRPr="00FD40C3" w:rsidRDefault="00506AB0" w:rsidP="00506AB0">
            <w:pPr>
              <w:ind w:firstLine="0"/>
              <w:jc w:val="center"/>
            </w:pPr>
            <w:r w:rsidRPr="00FD40C3">
              <w:t>ENID-ENID-ID</w:t>
            </w:r>
          </w:p>
        </w:tc>
        <w:tc>
          <w:tcPr>
            <w:tcW w:w="1642" w:type="dxa"/>
          </w:tcPr>
          <w:p w14:paraId="65EE1838" w14:textId="0EE9AAB9" w:rsidR="00506AB0" w:rsidRPr="00FD40C3" w:rsidRDefault="00506AB0" w:rsidP="00506AB0">
            <w:pPr>
              <w:ind w:firstLine="0"/>
            </w:pPr>
            <w:r w:rsidRPr="00FD40C3">
              <w:t>My children work at Jakarta Selatan</w:t>
            </w:r>
          </w:p>
        </w:tc>
        <w:tc>
          <w:tcPr>
            <w:tcW w:w="1643" w:type="dxa"/>
          </w:tcPr>
          <w:p w14:paraId="7A240F35" w14:textId="354721B9" w:rsidR="00506AB0" w:rsidRPr="00FD40C3" w:rsidRDefault="00506AB0" w:rsidP="00506AB0">
            <w:pPr>
              <w:ind w:firstLine="0"/>
            </w:pPr>
            <w:r w:rsidRPr="00FD40C3">
              <w:t>My children work at Jakarta Selatan</w:t>
            </w:r>
          </w:p>
        </w:tc>
        <w:tc>
          <w:tcPr>
            <w:tcW w:w="1642" w:type="dxa"/>
          </w:tcPr>
          <w:p w14:paraId="54684F8D" w14:textId="27C34629" w:rsidR="00506AB0" w:rsidRPr="00FD40C3" w:rsidRDefault="00D62FB7" w:rsidP="00506AB0">
            <w:pPr>
              <w:ind w:firstLine="0"/>
            </w:pPr>
            <w:r w:rsidRPr="00FD40C3">
              <w:t>'my', 'children', 'work', 'at', 'jakarta', 'selatan'</w:t>
            </w:r>
          </w:p>
        </w:tc>
        <w:tc>
          <w:tcPr>
            <w:tcW w:w="1643" w:type="dxa"/>
          </w:tcPr>
          <w:p w14:paraId="40C0B242" w14:textId="2C6D7199" w:rsidR="00506AB0" w:rsidRPr="00FD40C3" w:rsidRDefault="00D62FB7" w:rsidP="00506AB0">
            <w:pPr>
              <w:ind w:firstLine="0"/>
            </w:pPr>
            <w:r w:rsidRPr="00FD40C3">
              <w:t>'jakarta', 'selatan', 'is', 'where', 'my', 'children', 'work'</w:t>
            </w:r>
          </w:p>
        </w:tc>
        <w:tc>
          <w:tcPr>
            <w:tcW w:w="861" w:type="dxa"/>
          </w:tcPr>
          <w:p w14:paraId="3B83663E" w14:textId="6E8122EF" w:rsidR="00506AB0" w:rsidRPr="00FD40C3" w:rsidRDefault="00506AB0" w:rsidP="00506AB0">
            <w:pPr>
              <w:ind w:firstLine="0"/>
            </w:pPr>
            <w:r w:rsidRPr="00FD40C3">
              <w:t>71.01 dari 100.0</w:t>
            </w:r>
          </w:p>
        </w:tc>
      </w:tr>
      <w:tr w:rsidR="00506AB0" w:rsidRPr="00FD40C3" w14:paraId="3A2E8252" w14:textId="77777777" w:rsidTr="00506AB0">
        <w:tc>
          <w:tcPr>
            <w:tcW w:w="1008" w:type="dxa"/>
            <w:vAlign w:val="center"/>
          </w:tcPr>
          <w:p w14:paraId="2D9F57BF" w14:textId="254A620D" w:rsidR="00506AB0" w:rsidRPr="00FD40C3" w:rsidRDefault="00506AB0" w:rsidP="00506AB0">
            <w:pPr>
              <w:ind w:firstLine="0"/>
              <w:jc w:val="center"/>
            </w:pPr>
            <w:r w:rsidRPr="00FD40C3">
              <w:t>ID-ID-EN</w:t>
            </w:r>
          </w:p>
        </w:tc>
        <w:tc>
          <w:tcPr>
            <w:tcW w:w="1642" w:type="dxa"/>
          </w:tcPr>
          <w:p w14:paraId="54F60C6F" w14:textId="04E577A0" w:rsidR="00506AB0" w:rsidRPr="00FD40C3" w:rsidRDefault="00506AB0" w:rsidP="00506AB0">
            <w:pPr>
              <w:ind w:firstLine="0"/>
            </w:pPr>
            <w:r w:rsidRPr="00FD40C3">
              <w:t>saya adalah pemilik tempat rekreasi ini</w:t>
            </w:r>
          </w:p>
        </w:tc>
        <w:tc>
          <w:tcPr>
            <w:tcW w:w="1643" w:type="dxa"/>
          </w:tcPr>
          <w:p w14:paraId="7E47D430" w14:textId="722AD830" w:rsidR="00506AB0" w:rsidRPr="00FD40C3" w:rsidRDefault="00506AB0" w:rsidP="00506AB0">
            <w:pPr>
              <w:ind w:firstLine="0"/>
            </w:pPr>
            <w:r w:rsidRPr="00FD40C3">
              <w:t>pemilik tempat rekreasi ini adalah saya</w:t>
            </w:r>
          </w:p>
        </w:tc>
        <w:tc>
          <w:tcPr>
            <w:tcW w:w="1642" w:type="dxa"/>
          </w:tcPr>
          <w:p w14:paraId="22D61CE0" w14:textId="77777777" w:rsidR="00D62FB7" w:rsidRPr="00FD40C3" w:rsidRDefault="00D62FB7" w:rsidP="00D62FB7">
            <w:pPr>
              <w:ind w:firstLine="0"/>
            </w:pPr>
            <w:r w:rsidRPr="00FD40C3">
              <w:t>"say",</w:t>
            </w:r>
          </w:p>
          <w:p w14:paraId="0B1E8EAD" w14:textId="383A2D17" w:rsidR="00D62FB7" w:rsidRPr="00FD40C3" w:rsidRDefault="00D62FB7" w:rsidP="00D62FB7">
            <w:pPr>
              <w:ind w:firstLine="0"/>
            </w:pPr>
            <w:r w:rsidRPr="00FD40C3">
              <w:t>"allah",</w:t>
            </w:r>
          </w:p>
          <w:p w14:paraId="2E543966" w14:textId="0D8EBECB" w:rsidR="00D62FB7" w:rsidRPr="00FD40C3" w:rsidRDefault="00D62FB7" w:rsidP="00D62FB7">
            <w:pPr>
              <w:ind w:firstLine="0"/>
            </w:pPr>
            <w:r w:rsidRPr="00FD40C3">
              <w:t>"emilie",</w:t>
            </w:r>
          </w:p>
          <w:p w14:paraId="702ABA85" w14:textId="20984B55" w:rsidR="00D62FB7" w:rsidRPr="00FD40C3" w:rsidRDefault="00D62FB7" w:rsidP="00D62FB7">
            <w:pPr>
              <w:ind w:firstLine="0"/>
            </w:pPr>
            <w:r w:rsidRPr="00FD40C3">
              <w:t>"tempt",</w:t>
            </w:r>
          </w:p>
          <w:p w14:paraId="24A43BC9" w14:textId="39E4FBAF" w:rsidR="00506AB0" w:rsidRPr="00FD40C3" w:rsidRDefault="00D62FB7" w:rsidP="00D62FB7">
            <w:pPr>
              <w:ind w:firstLine="0"/>
            </w:pPr>
            <w:r w:rsidRPr="00FD40C3">
              <w:t>"rekreasi"</w:t>
            </w:r>
          </w:p>
        </w:tc>
        <w:tc>
          <w:tcPr>
            <w:tcW w:w="1643" w:type="dxa"/>
          </w:tcPr>
          <w:p w14:paraId="53540383" w14:textId="77777777" w:rsidR="00D62FB7" w:rsidRPr="00FD40C3" w:rsidRDefault="00D62FB7" w:rsidP="00D62FB7">
            <w:pPr>
              <w:ind w:firstLine="0"/>
            </w:pPr>
            <w:r w:rsidRPr="00FD40C3">
              <w:t>"emilie",</w:t>
            </w:r>
          </w:p>
          <w:p w14:paraId="591790C7" w14:textId="57571D7D" w:rsidR="00D62FB7" w:rsidRPr="00FD40C3" w:rsidRDefault="00D62FB7" w:rsidP="00D62FB7">
            <w:pPr>
              <w:ind w:firstLine="0"/>
            </w:pPr>
            <w:r w:rsidRPr="00FD40C3">
              <w:t>"tempt",</w:t>
            </w:r>
          </w:p>
          <w:p w14:paraId="781A1A7A" w14:textId="30C381CB" w:rsidR="00D62FB7" w:rsidRPr="00FD40C3" w:rsidRDefault="00D62FB7" w:rsidP="00D62FB7">
            <w:pPr>
              <w:ind w:firstLine="0"/>
            </w:pPr>
            <w:r w:rsidRPr="00FD40C3">
              <w:t>"rekreasi",</w:t>
            </w:r>
          </w:p>
          <w:p w14:paraId="1C76A1A6" w14:textId="51F7F6CA" w:rsidR="00D62FB7" w:rsidRPr="00FD40C3" w:rsidRDefault="00D62FB7" w:rsidP="00D62FB7">
            <w:pPr>
              <w:ind w:firstLine="0"/>
            </w:pPr>
            <w:r w:rsidRPr="00FD40C3">
              <w:t>"allah",</w:t>
            </w:r>
          </w:p>
          <w:p w14:paraId="4B965BB8" w14:textId="1B6D7A42" w:rsidR="00506AB0" w:rsidRPr="00FD40C3" w:rsidRDefault="00D62FB7" w:rsidP="00D62FB7">
            <w:pPr>
              <w:ind w:firstLine="0"/>
            </w:pPr>
            <w:r w:rsidRPr="00FD40C3">
              <w:t>"say"</w:t>
            </w:r>
          </w:p>
        </w:tc>
        <w:tc>
          <w:tcPr>
            <w:tcW w:w="861" w:type="dxa"/>
          </w:tcPr>
          <w:p w14:paraId="6249898B" w14:textId="6B261AFD" w:rsidR="00506AB0" w:rsidRPr="00FD40C3" w:rsidRDefault="00506AB0" w:rsidP="00506AB0">
            <w:pPr>
              <w:ind w:firstLine="0"/>
            </w:pPr>
            <w:r w:rsidRPr="00FD40C3">
              <w:t>5 dari 5</w:t>
            </w:r>
          </w:p>
        </w:tc>
      </w:tr>
      <w:tr w:rsidR="00506AB0" w:rsidRPr="00FD40C3" w14:paraId="3201F424" w14:textId="77777777" w:rsidTr="00506AB0">
        <w:tc>
          <w:tcPr>
            <w:tcW w:w="1008" w:type="dxa"/>
            <w:vAlign w:val="center"/>
          </w:tcPr>
          <w:p w14:paraId="4557B547" w14:textId="0FFFE1DF" w:rsidR="00506AB0" w:rsidRPr="00FD40C3" w:rsidRDefault="00506AB0" w:rsidP="00506AB0">
            <w:pPr>
              <w:ind w:firstLine="0"/>
              <w:jc w:val="center"/>
            </w:pPr>
            <w:r w:rsidRPr="00FD40C3">
              <w:t>ID-IDEN-EN</w:t>
            </w:r>
          </w:p>
        </w:tc>
        <w:tc>
          <w:tcPr>
            <w:tcW w:w="1642" w:type="dxa"/>
          </w:tcPr>
          <w:p w14:paraId="50D24C1E" w14:textId="70B4A9F0" w:rsidR="00506AB0" w:rsidRPr="00FD40C3" w:rsidRDefault="00506AB0" w:rsidP="00506AB0">
            <w:pPr>
              <w:ind w:firstLine="0"/>
            </w:pPr>
            <w:r w:rsidRPr="00FD40C3">
              <w:t>saya adalah pemilik tempat rekreasi ini</w:t>
            </w:r>
          </w:p>
        </w:tc>
        <w:tc>
          <w:tcPr>
            <w:tcW w:w="1643" w:type="dxa"/>
          </w:tcPr>
          <w:p w14:paraId="2EBF073F" w14:textId="5DE849CE" w:rsidR="00506AB0" w:rsidRPr="00FD40C3" w:rsidRDefault="00506AB0" w:rsidP="00506AB0">
            <w:pPr>
              <w:ind w:firstLine="0"/>
            </w:pPr>
            <w:r w:rsidRPr="00FD40C3">
              <w:t>owner tempat rekreasi ini adalah saya</w:t>
            </w:r>
          </w:p>
        </w:tc>
        <w:tc>
          <w:tcPr>
            <w:tcW w:w="1642" w:type="dxa"/>
          </w:tcPr>
          <w:p w14:paraId="4371D1F2" w14:textId="77777777" w:rsidR="00D62FB7" w:rsidRPr="00FD40C3" w:rsidRDefault="00D62FB7" w:rsidP="00D62FB7">
            <w:pPr>
              <w:ind w:firstLine="0"/>
            </w:pPr>
            <w:r w:rsidRPr="00FD40C3">
              <w:t>"say",</w:t>
            </w:r>
          </w:p>
          <w:p w14:paraId="00900A75" w14:textId="77777777" w:rsidR="00D62FB7" w:rsidRPr="00FD40C3" w:rsidRDefault="00D62FB7" w:rsidP="00D62FB7">
            <w:pPr>
              <w:ind w:firstLine="0"/>
            </w:pPr>
            <w:r w:rsidRPr="00FD40C3">
              <w:t>"allah",</w:t>
            </w:r>
          </w:p>
          <w:p w14:paraId="30EDE04E" w14:textId="77777777" w:rsidR="00D62FB7" w:rsidRPr="00FD40C3" w:rsidRDefault="00D62FB7" w:rsidP="00D62FB7">
            <w:pPr>
              <w:ind w:firstLine="0"/>
            </w:pPr>
            <w:r w:rsidRPr="00FD40C3">
              <w:t>"emilie",</w:t>
            </w:r>
          </w:p>
          <w:p w14:paraId="30C2D3D9" w14:textId="77777777" w:rsidR="00D62FB7" w:rsidRPr="00FD40C3" w:rsidRDefault="00D62FB7" w:rsidP="00D62FB7">
            <w:pPr>
              <w:ind w:firstLine="0"/>
            </w:pPr>
            <w:r w:rsidRPr="00FD40C3">
              <w:t>"tempt",</w:t>
            </w:r>
          </w:p>
          <w:p w14:paraId="7185C863" w14:textId="3D460410" w:rsidR="00506AB0" w:rsidRPr="00FD40C3" w:rsidRDefault="00D62FB7" w:rsidP="00D62FB7">
            <w:pPr>
              <w:ind w:firstLine="0"/>
            </w:pPr>
            <w:r w:rsidRPr="00FD40C3">
              <w:t>"rekreasi"</w:t>
            </w:r>
          </w:p>
        </w:tc>
        <w:tc>
          <w:tcPr>
            <w:tcW w:w="1643" w:type="dxa"/>
          </w:tcPr>
          <w:p w14:paraId="48985EF0" w14:textId="77777777" w:rsidR="00D62FB7" w:rsidRPr="00FD40C3" w:rsidRDefault="00D62FB7" w:rsidP="00D62FB7">
            <w:pPr>
              <w:ind w:firstLine="0"/>
            </w:pPr>
            <w:r w:rsidRPr="00FD40C3">
              <w:t>"owner",</w:t>
            </w:r>
          </w:p>
          <w:p w14:paraId="187F0A83" w14:textId="6906F9CD" w:rsidR="00D62FB7" w:rsidRPr="00FD40C3" w:rsidRDefault="00D62FB7" w:rsidP="00D62FB7">
            <w:pPr>
              <w:ind w:firstLine="0"/>
            </w:pPr>
            <w:r w:rsidRPr="00FD40C3">
              <w:t>"tempt",</w:t>
            </w:r>
          </w:p>
          <w:p w14:paraId="5CC2F797" w14:textId="24A5003D" w:rsidR="00D62FB7" w:rsidRPr="00FD40C3" w:rsidRDefault="00D62FB7" w:rsidP="00D62FB7">
            <w:pPr>
              <w:ind w:firstLine="0"/>
            </w:pPr>
            <w:r w:rsidRPr="00FD40C3">
              <w:t>"rekreasi",</w:t>
            </w:r>
          </w:p>
          <w:p w14:paraId="3EA137F1" w14:textId="7DEDBE28" w:rsidR="00D62FB7" w:rsidRPr="00FD40C3" w:rsidRDefault="00D62FB7" w:rsidP="00D62FB7">
            <w:pPr>
              <w:ind w:firstLine="0"/>
            </w:pPr>
            <w:r w:rsidRPr="00FD40C3">
              <w:t>"allah",</w:t>
            </w:r>
          </w:p>
          <w:p w14:paraId="34656943" w14:textId="7D1A8859" w:rsidR="00506AB0" w:rsidRPr="00FD40C3" w:rsidRDefault="00D62FB7" w:rsidP="00D62FB7">
            <w:pPr>
              <w:ind w:firstLine="0"/>
            </w:pPr>
            <w:r w:rsidRPr="00FD40C3">
              <w:t>"say"</w:t>
            </w:r>
          </w:p>
        </w:tc>
        <w:tc>
          <w:tcPr>
            <w:tcW w:w="861" w:type="dxa"/>
          </w:tcPr>
          <w:p w14:paraId="31840D60" w14:textId="2FE658F7" w:rsidR="00506AB0" w:rsidRPr="00FD40C3" w:rsidRDefault="00506AB0" w:rsidP="00506AB0">
            <w:pPr>
              <w:ind w:firstLine="0"/>
            </w:pPr>
            <w:r w:rsidRPr="00FD40C3">
              <w:t>3.347 dari 5</w:t>
            </w:r>
          </w:p>
        </w:tc>
      </w:tr>
      <w:tr w:rsidR="00506AB0" w:rsidRPr="00FD40C3" w14:paraId="3C590E9B" w14:textId="77777777" w:rsidTr="00506AB0">
        <w:tc>
          <w:tcPr>
            <w:tcW w:w="1008" w:type="dxa"/>
            <w:vAlign w:val="center"/>
          </w:tcPr>
          <w:p w14:paraId="0CDF44A7" w14:textId="3F92189D" w:rsidR="00506AB0" w:rsidRPr="00FD40C3" w:rsidRDefault="00506AB0" w:rsidP="00506AB0">
            <w:pPr>
              <w:ind w:firstLine="0"/>
              <w:jc w:val="center"/>
            </w:pPr>
            <w:r w:rsidRPr="00FD40C3">
              <w:t>IDEN-IDEN-EN</w:t>
            </w:r>
          </w:p>
        </w:tc>
        <w:tc>
          <w:tcPr>
            <w:tcW w:w="1642" w:type="dxa"/>
          </w:tcPr>
          <w:p w14:paraId="6C59813F" w14:textId="33645A26" w:rsidR="00506AB0" w:rsidRPr="00FD40C3" w:rsidRDefault="00506AB0" w:rsidP="00506AB0">
            <w:pPr>
              <w:ind w:firstLine="0"/>
            </w:pPr>
            <w:r w:rsidRPr="00FD40C3">
              <w:t>saya adalah owner tempat rekreasi ini</w:t>
            </w:r>
          </w:p>
        </w:tc>
        <w:tc>
          <w:tcPr>
            <w:tcW w:w="1643" w:type="dxa"/>
          </w:tcPr>
          <w:p w14:paraId="40C05223" w14:textId="2BE33661" w:rsidR="00506AB0" w:rsidRPr="00FD40C3" w:rsidRDefault="00506AB0" w:rsidP="00506AB0">
            <w:pPr>
              <w:ind w:firstLine="0"/>
            </w:pPr>
            <w:r w:rsidRPr="00FD40C3">
              <w:t>owner tempat rekreasi ini adalah saya</w:t>
            </w:r>
          </w:p>
        </w:tc>
        <w:tc>
          <w:tcPr>
            <w:tcW w:w="1642" w:type="dxa"/>
          </w:tcPr>
          <w:p w14:paraId="26F12962" w14:textId="77777777" w:rsidR="00D62FB7" w:rsidRPr="00FD40C3" w:rsidRDefault="00D62FB7" w:rsidP="00D62FB7">
            <w:pPr>
              <w:ind w:firstLine="0"/>
            </w:pPr>
            <w:r w:rsidRPr="00FD40C3">
              <w:t>"say",</w:t>
            </w:r>
          </w:p>
          <w:p w14:paraId="0CCD6CDF" w14:textId="7515EC4A" w:rsidR="00D62FB7" w:rsidRPr="00FD40C3" w:rsidRDefault="00D62FB7" w:rsidP="00D62FB7">
            <w:pPr>
              <w:ind w:firstLine="0"/>
            </w:pPr>
            <w:r w:rsidRPr="00FD40C3">
              <w:t>"allah",</w:t>
            </w:r>
          </w:p>
          <w:p w14:paraId="3FD65970" w14:textId="299FDE0A" w:rsidR="00D62FB7" w:rsidRPr="00FD40C3" w:rsidRDefault="00D62FB7" w:rsidP="00D62FB7">
            <w:pPr>
              <w:ind w:firstLine="0"/>
            </w:pPr>
            <w:r w:rsidRPr="00FD40C3">
              <w:t>"owner",</w:t>
            </w:r>
          </w:p>
          <w:p w14:paraId="1D3200E5" w14:textId="6610B295" w:rsidR="00D62FB7" w:rsidRPr="00FD40C3" w:rsidRDefault="00D62FB7" w:rsidP="00D62FB7">
            <w:pPr>
              <w:ind w:firstLine="0"/>
            </w:pPr>
            <w:r w:rsidRPr="00FD40C3">
              <w:t>"tempt",</w:t>
            </w:r>
          </w:p>
          <w:p w14:paraId="2D1BD31F" w14:textId="4EE94534" w:rsidR="00506AB0" w:rsidRPr="00FD40C3" w:rsidRDefault="00D62FB7" w:rsidP="00D62FB7">
            <w:pPr>
              <w:ind w:firstLine="0"/>
            </w:pPr>
            <w:r w:rsidRPr="00FD40C3">
              <w:t>"rekreasi"</w:t>
            </w:r>
          </w:p>
        </w:tc>
        <w:tc>
          <w:tcPr>
            <w:tcW w:w="1643" w:type="dxa"/>
          </w:tcPr>
          <w:p w14:paraId="22C0797A" w14:textId="77777777" w:rsidR="00D62FB7" w:rsidRPr="00FD40C3" w:rsidRDefault="00D62FB7" w:rsidP="00D62FB7">
            <w:pPr>
              <w:ind w:firstLine="0"/>
            </w:pPr>
            <w:r w:rsidRPr="00FD40C3">
              <w:t>"owner",</w:t>
            </w:r>
          </w:p>
          <w:p w14:paraId="4D00F7D7" w14:textId="77777777" w:rsidR="00D62FB7" w:rsidRPr="00FD40C3" w:rsidRDefault="00D62FB7" w:rsidP="00D62FB7">
            <w:pPr>
              <w:ind w:firstLine="0"/>
            </w:pPr>
            <w:r w:rsidRPr="00FD40C3">
              <w:t>"tempt",</w:t>
            </w:r>
          </w:p>
          <w:p w14:paraId="3930C7A0" w14:textId="77777777" w:rsidR="00D62FB7" w:rsidRPr="00FD40C3" w:rsidRDefault="00D62FB7" w:rsidP="00D62FB7">
            <w:pPr>
              <w:ind w:firstLine="0"/>
            </w:pPr>
            <w:r w:rsidRPr="00FD40C3">
              <w:t>"rekreasi",</w:t>
            </w:r>
          </w:p>
          <w:p w14:paraId="1F671AC5" w14:textId="77777777" w:rsidR="00D62FB7" w:rsidRPr="00FD40C3" w:rsidRDefault="00D62FB7" w:rsidP="00D62FB7">
            <w:pPr>
              <w:ind w:firstLine="0"/>
            </w:pPr>
            <w:r w:rsidRPr="00FD40C3">
              <w:t>"allah",</w:t>
            </w:r>
          </w:p>
          <w:p w14:paraId="1F7F0DE7" w14:textId="517AC2A5" w:rsidR="00506AB0" w:rsidRPr="00FD40C3" w:rsidRDefault="00D62FB7" w:rsidP="00D62FB7">
            <w:pPr>
              <w:ind w:firstLine="0"/>
            </w:pPr>
            <w:r w:rsidRPr="00FD40C3">
              <w:t>"say"</w:t>
            </w:r>
          </w:p>
        </w:tc>
        <w:tc>
          <w:tcPr>
            <w:tcW w:w="861" w:type="dxa"/>
          </w:tcPr>
          <w:p w14:paraId="68450EE3" w14:textId="32EFDBB7" w:rsidR="00506AB0" w:rsidRPr="00FD40C3" w:rsidRDefault="00506AB0" w:rsidP="00506AB0">
            <w:pPr>
              <w:ind w:firstLine="0"/>
            </w:pPr>
            <w:r w:rsidRPr="00FD40C3">
              <w:t>5 dari 5</w:t>
            </w:r>
          </w:p>
        </w:tc>
      </w:tr>
    </w:tbl>
    <w:p w14:paraId="26291FBF" w14:textId="77777777" w:rsidR="00772EC6" w:rsidRPr="00FD40C3" w:rsidRDefault="00772EC6">
      <w:pPr>
        <w:ind w:firstLine="0"/>
      </w:pPr>
    </w:p>
    <w:p w14:paraId="6E1210E6" w14:textId="0B4B111E" w:rsidR="00971DAC" w:rsidRPr="00FD40C3" w:rsidRDefault="00971DAC">
      <w:pPr>
        <w:ind w:firstLine="0"/>
      </w:pPr>
      <w:r w:rsidRPr="00FD40C3">
        <w:t xml:space="preserve">Pada Tabel 4.10 diatas, </w:t>
      </w:r>
      <w:r w:rsidR="0038166B" w:rsidRPr="00FD40C3">
        <w:t xml:space="preserve">didapati </w:t>
      </w:r>
      <w:r w:rsidRPr="00FD40C3">
        <w:t xml:space="preserve">bahwa pada kasus normal (ID-ID-ID dan EN-EN-EN), yaitu menggunakan model penilaian berbahasa Indonesia atau berbahasa Inggris untuk teks dengan bahasa terkait tanpa campuran bahasa lainnya menghasilkan skor sempurna. Hal ini dapat terjadi karena model </w:t>
      </w:r>
      <w:r w:rsidRPr="00F44F69">
        <w:rPr>
          <w:i/>
          <w:iCs/>
        </w:rPr>
        <w:t>machine learning</w:t>
      </w:r>
      <w:r w:rsidRPr="00FD40C3">
        <w:t xml:space="preserve"> berhasil mengabaikan kata yang tidak memiliki makna pada masing-masing teks dan menjadikan kata yang tepat sebagai kata kunci untuk pembobotan nilai teks terkait.</w:t>
      </w:r>
    </w:p>
    <w:p w14:paraId="69372A5C" w14:textId="04610842" w:rsidR="00971DAC" w:rsidRPr="00FD40C3" w:rsidRDefault="00971DAC">
      <w:pPr>
        <w:ind w:firstLine="0"/>
      </w:pPr>
    </w:p>
    <w:p w14:paraId="1986709F" w14:textId="00F6CC11" w:rsidR="00971DAC" w:rsidRPr="00FD40C3" w:rsidRDefault="00971DAC">
      <w:pPr>
        <w:ind w:firstLine="0"/>
      </w:pPr>
      <w:r w:rsidRPr="00FD40C3">
        <w:t xml:space="preserve">Selanjutnya pada kasus yang sedikit berbeda menggunakan model penilaian berbahasa Indonesia (ID-IDEN-ID) dimana terdapat kata campuran berbahasa Inggris pada masukkan teks pelajar menghasilkan skor lebih rendah walau memiliki maksud jawaban yang sama dengan kasus pengujian ID-ID-ID. Hal ini dikarenakan model penilaian berbahasa Indonesia tidak menemukan korelasi antara kata </w:t>
      </w:r>
      <w:r w:rsidRPr="00FD40C3">
        <w:lastRenderedPageBreak/>
        <w:t xml:space="preserve">“pemilik” pada teks pengajar dan “owner” pada teks pelajar, sehingga pembobotan nilai hanya </w:t>
      </w:r>
      <w:r w:rsidR="006B3CD1" w:rsidRPr="00FD40C3">
        <w:t>diberikan untuk teks “rekreasi” yang dimiliki kedua teks tersebut. Kasus ini juga terjadi pada model penilaian berbahasa Inggris pada pengujian (EN-ENID-EN) dimana model penilaian berbahasa Inggris tidak menemukan hubungan antara kata “south” dan “selatan” walau memiliki arti sama. Pada kasus ini, kata “selatan” dianggap sebagai kesalahan ketik (</w:t>
      </w:r>
      <w:r w:rsidR="006B3CD1" w:rsidRPr="00FD40C3">
        <w:rPr>
          <w:i/>
          <w:iCs/>
        </w:rPr>
        <w:t>typo</w:t>
      </w:r>
      <w:r w:rsidR="006B3CD1" w:rsidRPr="00FD40C3">
        <w:t>) sehingga dibenarkan menurut model penilaian berbahasa Inggris ini menjadi kata “gelatin”. Kemudian untuk kata “Jakarta” juga dikoreksi menjadi “makarka”, namun tetap memberi penilaian positif pada teks dikarenakan kedua teks milik pengajar dan pelajar memiliki kata “Jakarta”.</w:t>
      </w:r>
    </w:p>
    <w:p w14:paraId="16FF646C" w14:textId="5EBC3835" w:rsidR="006B3CD1" w:rsidRPr="00FD40C3" w:rsidRDefault="006B3CD1">
      <w:pPr>
        <w:ind w:firstLine="0"/>
      </w:pPr>
    </w:p>
    <w:p w14:paraId="35890C47" w14:textId="00E51641" w:rsidR="00D459BB" w:rsidRPr="00FD40C3" w:rsidRDefault="00D459BB">
      <w:pPr>
        <w:ind w:firstLine="0"/>
      </w:pPr>
      <w:r w:rsidRPr="00FD40C3">
        <w:t>Pada kasus lainnya, pengguna juga dapat memasukkan teks campuran pada model penilaian berbahasa Indonesia seperti pada pengujian IDEN-IDEN-ID, namun  tetap menghasilkan skor sempurna dikarenakan tidak ada perbedaan kata kunci pada teks pengajar dan pelajar. Pada kasus ini, model penilaian tidak mengenal kata “owner” sehingga model penilaian berbahasa Indonesia menganggap kata “owner” sebagai kata unik yang dijadikan kata kunci.</w:t>
      </w:r>
      <w:r w:rsidR="009A6DBD" w:rsidRPr="00FD40C3">
        <w:t xml:space="preserve"> Hal yang sama juga terjadi pada kasus pengujian ENID-ENID-EN yang mana pengguna memiliki kata campuran berbahasa Indonesia pada teks berbahasa Inggris yang dilakukan penilaian pada model berbahasa Inggris.</w:t>
      </w:r>
      <w:r w:rsidRPr="00FD40C3">
        <w:t xml:space="preserve"> Penjelasan lebih lengkap terkait pemilahan kata kunci dari teks yang dimasukkan akan dijelaskan lebih lanjut pada paragraf berikutnya terkait kasus pengujian lainnya.</w:t>
      </w:r>
    </w:p>
    <w:p w14:paraId="6B8766EC" w14:textId="6F937262" w:rsidR="00971DAC" w:rsidRPr="00FD40C3" w:rsidRDefault="00971DAC">
      <w:pPr>
        <w:ind w:firstLine="0"/>
      </w:pPr>
    </w:p>
    <w:p w14:paraId="06981158" w14:textId="07889256" w:rsidR="009A6DBD" w:rsidRPr="00FD40C3" w:rsidRDefault="009A6DBD">
      <w:pPr>
        <w:ind w:firstLine="0"/>
      </w:pPr>
      <w:r w:rsidRPr="00FD40C3">
        <w:t xml:space="preserve">Kemudian untuk kasus ekstrem lainnya, pengguna juga bisa salah memilih model bahasa yang ingin digunakan. Kasus ini dapat dilihat pada pengujjian ID-ID-EN maupun EN-EN-ID. Pada kasus ini, pengguna memasukkan teks berbahasa Indonesia pada kedua teks namun memilih metode penilaian dengan model berbahasa Inggris atau sebaliknya. Dapat dilihat pada kata kunci yang dihasilkan dari pengujian ID-ID-EN bahwa model memasukkan 5 dari 6 kata menjadi kata kunci dan mengubah kata tersebut. Hal ini dikarenakan model menganggap kata yang dimasukkan merupakan sebuah kesalahan dan mengubahnya menjadi kata yang dianggap benar dalam bahasa Inggris. Disisi lain, pada pengujian EN-EN-ID model penilaian berbahasa Indonesia menjadikan seluruh kata yang dimasukkan pada teks jawaban pengajar maupun </w:t>
      </w:r>
      <w:r w:rsidRPr="00FD40C3">
        <w:lastRenderedPageBreak/>
        <w:t xml:space="preserve">pelajar sebagai kata kunci. Hal ini membuat model penilaian gagal dalam membuang kata yang tidak memiliki makna dan menganggap semua kata yang dimasukkan adalah unik. Pada kasus pengujian normal (EN-EN-EN) kedua teks ini seharusnya menghasilkan skor sempurna (5 dari 5), sedangkan pada kasus pengujian ekstrem (EN-EN-ID) kedua teks ini menghasilkan skor tidak sempurna (71.01 dari 100.0). </w:t>
      </w:r>
    </w:p>
    <w:p w14:paraId="1D62AD62" w14:textId="6DA24EA8" w:rsidR="0038166B" w:rsidRPr="00FD40C3" w:rsidRDefault="0038166B">
      <w:pPr>
        <w:ind w:firstLine="0"/>
      </w:pPr>
    </w:p>
    <w:p w14:paraId="06B07CDE" w14:textId="1FF7DB3D" w:rsidR="0038166B" w:rsidRPr="00FD40C3" w:rsidRDefault="0038166B">
      <w:pPr>
        <w:ind w:firstLine="0"/>
      </w:pPr>
      <w:r w:rsidRPr="00FD40C3">
        <w:t>Untuk kasus pengujian ID-ID-EN</w:t>
      </w:r>
      <w:r w:rsidR="003609EF" w:rsidRPr="00FD40C3">
        <w:t xml:space="preserve"> dan IDEN-IDEN-EN</w:t>
      </w:r>
      <w:r w:rsidRPr="00FD40C3">
        <w:t xml:space="preserve">, merupakan kasus ekstrem yang seharusnya tidak boleh terjadi. Namun pada hasil pengujian didapatkan hasil sempurna. Hal </w:t>
      </w:r>
      <w:r w:rsidR="003609EF" w:rsidRPr="00FD40C3">
        <w:t xml:space="preserve">ini dikarenakan kedua teks kebetulan memiliki kata unik yang sama menurut model </w:t>
      </w:r>
      <w:r w:rsidR="003609EF" w:rsidRPr="00F44F69">
        <w:rPr>
          <w:i/>
          <w:iCs/>
        </w:rPr>
        <w:t>machine learning</w:t>
      </w:r>
      <w:r w:rsidR="003609EF" w:rsidRPr="00FD40C3">
        <w:t xml:space="preserve"> berbahasa Inggris. Walau begitu, menggunakan model penilaian berbahasa Inggris untuk menilai teks berbahasa Indonesia bukanlah hal yang dianjurkan karena pada teks lain bisa menghasilkan skor tidak sempurna yang mana seharusnya menghasilkan skor sempurna apabila dilakukan penilaian pada model penilaian bahasa yang benar.</w:t>
      </w:r>
    </w:p>
    <w:p w14:paraId="02A28583" w14:textId="2FE8979B" w:rsidR="003609EF" w:rsidRPr="00FD40C3" w:rsidRDefault="003609EF">
      <w:pPr>
        <w:ind w:firstLine="0"/>
      </w:pPr>
    </w:p>
    <w:p w14:paraId="73F70A7C" w14:textId="77777777" w:rsidR="003609EF" w:rsidRPr="00FD40C3" w:rsidRDefault="003609EF">
      <w:pPr>
        <w:ind w:firstLine="0"/>
      </w:pPr>
      <w:r w:rsidRPr="00FD40C3">
        <w:t xml:space="preserve">Hasil analisis lainnya terhadap kata campuran berbahasa lain yang digunakan pada bahasa utama seperti kasus pengujian ENID-ENID-EN atau IDEN-IDEN-ID dapat dilakukan apabila kedua teks memiliki kata campuran yang sama. Hal ini dikarenakan sebuah soal esai bisa saja memiliki jawaban dengan kata dari bahasa lain, seperti pertanyaan esai untuk soal terjemahan “apa yang dimaksud dari kata </w:t>
      </w:r>
      <w:r w:rsidRPr="00FD40C3">
        <w:rPr>
          <w:i/>
          <w:iCs/>
        </w:rPr>
        <w:t>obvious</w:t>
      </w:r>
      <w:r w:rsidRPr="00FD40C3">
        <w:t xml:space="preserve"> pada teks tersebut?” dan soal lain semacamnya.</w:t>
      </w:r>
    </w:p>
    <w:p w14:paraId="0729907D" w14:textId="77777777" w:rsidR="003609EF" w:rsidRPr="00FD40C3" w:rsidRDefault="003609EF">
      <w:pPr>
        <w:ind w:firstLine="0"/>
      </w:pPr>
    </w:p>
    <w:p w14:paraId="090CE4D0" w14:textId="120E3129" w:rsidR="003609EF" w:rsidRPr="00FD40C3" w:rsidRDefault="00985F94">
      <w:pPr>
        <w:ind w:firstLine="0"/>
      </w:pPr>
      <w:r w:rsidRPr="00FD40C3">
        <w:t>Analisis akhir dari penulis terkait pengujian teks ini adalah untuk tidak mencampur bahasa apabila tidak diperlukan, dan tidak menggunakan model bahasa lain saat melakukan penilaian menggunakan aplikasi yang dikembangkan penelitian ini. Hal ini tidak dianjurkan karena dapat menyebabkan perbedaan skor yang berpotensi menyebabkan kerugian sepihak pada penilaian esai yang dilakukan secara otomatis.</w:t>
      </w:r>
    </w:p>
    <w:p w14:paraId="69A5D40D" w14:textId="77777777" w:rsidR="009A6DBD" w:rsidRPr="00FD40C3" w:rsidRDefault="009A6DBD">
      <w:pPr>
        <w:ind w:firstLine="0"/>
      </w:pPr>
    </w:p>
    <w:p w14:paraId="15EC18AE" w14:textId="461754EC" w:rsidR="00F52D40" w:rsidRPr="00FD40C3" w:rsidRDefault="006724C1">
      <w:pPr>
        <w:pStyle w:val="Heading2"/>
        <w:numPr>
          <w:ilvl w:val="1"/>
          <w:numId w:val="11"/>
        </w:numPr>
      </w:pPr>
      <w:bookmarkStart w:id="382" w:name="_3tbugp1" w:colFirst="0" w:colLast="0"/>
      <w:bookmarkStart w:id="383" w:name="_Toc156587100"/>
      <w:bookmarkStart w:id="384" w:name="_Toc156593645"/>
      <w:bookmarkStart w:id="385" w:name="_Toc156594659"/>
      <w:bookmarkEnd w:id="382"/>
      <w:r w:rsidRPr="00FD40C3">
        <w:t>Pembahasan</w:t>
      </w:r>
      <w:bookmarkEnd w:id="383"/>
      <w:bookmarkEnd w:id="384"/>
      <w:bookmarkEnd w:id="385"/>
    </w:p>
    <w:p w14:paraId="0821ADA4" w14:textId="4A0365A0" w:rsidR="001174CA" w:rsidRPr="00FD40C3" w:rsidRDefault="006413A7" w:rsidP="001174CA">
      <w:pPr>
        <w:ind w:firstLine="0"/>
      </w:pPr>
      <w:r w:rsidRPr="00FD40C3">
        <w:t xml:space="preserve">Penelitian ini menghasilkan sebuah produk untuk hasil akhirnya yaitu berupa aplikasi penilaian esai singkat yang dapat melakukan penilaian esai otomatis menggunakan bahasa Indonesia dan bahasa Inggris. Pada tahap pengembangan aplikasi, peneliti </w:t>
      </w:r>
      <w:r w:rsidRPr="00FD40C3">
        <w:lastRenderedPageBreak/>
        <w:t xml:space="preserve">mengimplementasikan metode pengembangan perangkat lunak </w:t>
      </w:r>
      <w:r w:rsidRPr="00FD40C3">
        <w:rPr>
          <w:i/>
          <w:iCs/>
        </w:rPr>
        <w:t>Test-Driven Development</w:t>
      </w:r>
      <w:r w:rsidRPr="00FD40C3">
        <w:t xml:space="preserve"> (TDD) yang merupakan SDLC Agile.</w:t>
      </w:r>
    </w:p>
    <w:p w14:paraId="07D538F7" w14:textId="19F714D5" w:rsidR="006413A7" w:rsidRPr="00FD40C3" w:rsidRDefault="006413A7" w:rsidP="001174CA">
      <w:pPr>
        <w:ind w:firstLine="0"/>
      </w:pPr>
    </w:p>
    <w:p w14:paraId="36E6E339" w14:textId="0D49506F" w:rsidR="006413A7" w:rsidRPr="00FD40C3" w:rsidRDefault="006413A7" w:rsidP="001174CA">
      <w:pPr>
        <w:ind w:firstLine="0"/>
      </w:pPr>
      <w:r w:rsidRPr="00FD40C3">
        <w:t xml:space="preserve">Pengembangan dilakukan dengan mengumpulkan kebutuhan dari 10 narasumber yang merupakan pengajar di Indonesia, tahap ini termasuk dalam tahap </w:t>
      </w:r>
      <w:r w:rsidRPr="00FD40C3">
        <w:rPr>
          <w:i/>
          <w:iCs/>
        </w:rPr>
        <w:t>red</w:t>
      </w:r>
      <w:r w:rsidRPr="00FD40C3">
        <w:t xml:space="preserve"> pada metode pengembangan TDD. Setelah terkumpulnya kebutuhan ini,</w:t>
      </w:r>
      <w:r w:rsidR="006F5EE5" w:rsidRPr="00FD40C3">
        <w:t xml:space="preserve"> peneliti menuliskan pengujian berupa </w:t>
      </w:r>
      <w:r w:rsidR="006F5EE5" w:rsidRPr="00FD40C3">
        <w:rPr>
          <w:i/>
          <w:iCs/>
        </w:rPr>
        <w:t xml:space="preserve">scenario testing </w:t>
      </w:r>
      <w:r w:rsidR="006F5EE5" w:rsidRPr="00FD40C3">
        <w:t>yang perlu diloloskan mencapai kesuksesan aplikasi yang dibangun. Setelahnya,</w:t>
      </w:r>
      <w:r w:rsidRPr="00FD40C3">
        <w:t xml:space="preserve"> dibuatlah </w:t>
      </w:r>
      <w:r w:rsidRPr="00FD40C3">
        <w:rPr>
          <w:i/>
          <w:iCs/>
        </w:rPr>
        <w:t>mockup</w:t>
      </w:r>
      <w:r w:rsidRPr="00FD40C3">
        <w:t xml:space="preserve"> aplikasi yang dapat memenuhi kebutuhan yang terkumpul, seperti masukkan teks, tombol memilih metode penilaian, dan lainnya. Setelah</w:t>
      </w:r>
      <w:r w:rsidR="00F44F69">
        <w:rPr>
          <w:lang w:val="en-US"/>
        </w:rPr>
        <w:t>n</w:t>
      </w:r>
      <w:r w:rsidRPr="00FD40C3">
        <w:t xml:space="preserve">ya, peneliti akan masuk ke tahap antara </w:t>
      </w:r>
      <w:r w:rsidRPr="00FD40C3">
        <w:rPr>
          <w:i/>
          <w:iCs/>
        </w:rPr>
        <w:t>red</w:t>
      </w:r>
      <w:r w:rsidRPr="00FD40C3">
        <w:t xml:space="preserve"> dan </w:t>
      </w:r>
      <w:r w:rsidRPr="00FD40C3">
        <w:rPr>
          <w:i/>
          <w:iCs/>
        </w:rPr>
        <w:t>green</w:t>
      </w:r>
      <w:r w:rsidRPr="00FD40C3">
        <w:t xml:space="preserve">, yaitu menuliskan kode untuk setiap kebutuhan fungsional </w:t>
      </w:r>
      <w:r w:rsidR="006F5EE5" w:rsidRPr="00FD40C3">
        <w:t xml:space="preserve">dan non-fungsional </w:t>
      </w:r>
      <w:r w:rsidRPr="00FD40C3">
        <w:t xml:space="preserve">yang terdata pada Tabel </w:t>
      </w:r>
      <w:r w:rsidR="006F5EE5" w:rsidRPr="00FD40C3">
        <w:t xml:space="preserve">3.4 dan 3.5. Apabila suatu fungsi / fitur berhasil memenuhi uji coba skenario yang dituliskan, berarti peneliti akan memasuki tahap </w:t>
      </w:r>
      <w:r w:rsidR="006F5EE5" w:rsidRPr="00FD40C3">
        <w:rPr>
          <w:i/>
          <w:iCs/>
        </w:rPr>
        <w:t>green</w:t>
      </w:r>
      <w:r w:rsidR="006F5EE5" w:rsidRPr="00FD40C3">
        <w:t xml:space="preserve"> dari metode pengembangan TDD, dengan ini pengembang dapat membersihkan / refaktor kode pada aplikasi yang dibangunnya yang merupakan tahap </w:t>
      </w:r>
      <w:r w:rsidR="006F5EE5" w:rsidRPr="00FD40C3">
        <w:rPr>
          <w:i/>
          <w:iCs/>
        </w:rPr>
        <w:t>refactor</w:t>
      </w:r>
      <w:r w:rsidR="006F5EE5" w:rsidRPr="00FD40C3">
        <w:t xml:space="preserve"> pada metode pengembangan TDD. Setelah refaktor kode dilakukan, pengembang dapat langsung mengembangkan fungsi / fitur selanjutnya. Pada siklus hidup ini lah aplikasi penilaian esai singkat otomatis Easysay dibuat.</w:t>
      </w:r>
    </w:p>
    <w:p w14:paraId="4BF49EEA" w14:textId="02815D24" w:rsidR="006F5EE5" w:rsidRPr="00FD40C3" w:rsidRDefault="006F5EE5" w:rsidP="001174CA">
      <w:pPr>
        <w:ind w:firstLine="0"/>
      </w:pPr>
    </w:p>
    <w:p w14:paraId="25DAE1B9" w14:textId="77777777" w:rsidR="007075E3" w:rsidRPr="00FD40C3" w:rsidRDefault="006F5EE5" w:rsidP="001174CA">
      <w:pPr>
        <w:ind w:firstLine="0"/>
      </w:pPr>
      <w:r w:rsidRPr="00FD40C3">
        <w:t xml:space="preserve">Ada 2 model </w:t>
      </w:r>
      <w:r w:rsidRPr="00FD40C3">
        <w:rPr>
          <w:i/>
          <w:iCs/>
        </w:rPr>
        <w:t>machine learning</w:t>
      </w:r>
      <w:r w:rsidRPr="00FD40C3">
        <w:t xml:space="preserve"> yang digunakan pada aplikasi yang dikembangkan, model yang bekerja bahasa Indonesia, dan bahasa Inggris. Masing-masing model memiliki cara kerja yang berbeda.</w:t>
      </w:r>
    </w:p>
    <w:p w14:paraId="2A3D4015" w14:textId="6A952C3D" w:rsidR="007075E3" w:rsidRPr="00FD40C3" w:rsidRDefault="007075E3" w:rsidP="001174CA">
      <w:pPr>
        <w:ind w:firstLine="0"/>
      </w:pPr>
    </w:p>
    <w:p w14:paraId="77CF0589" w14:textId="4298B20D" w:rsidR="00196FEC" w:rsidRPr="00FD40C3" w:rsidRDefault="00196FEC" w:rsidP="00196FEC">
      <w:pPr>
        <w:ind w:firstLine="0"/>
        <w:jc w:val="center"/>
      </w:pPr>
      <w:r w:rsidRPr="00FD40C3">
        <w:rPr>
          <w:noProof/>
        </w:rPr>
        <w:drawing>
          <wp:inline distT="0" distB="0" distL="0" distR="0" wp14:anchorId="7C083B70" wp14:editId="62DD27A1">
            <wp:extent cx="3133725" cy="12477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133725" cy="1247775"/>
                    </a:xfrm>
                    <a:prstGeom prst="rect">
                      <a:avLst/>
                    </a:prstGeom>
                  </pic:spPr>
                </pic:pic>
              </a:graphicData>
            </a:graphic>
          </wp:inline>
        </w:drawing>
      </w:r>
    </w:p>
    <w:p w14:paraId="76F37A15" w14:textId="5EE11B48" w:rsidR="00196FEC" w:rsidRPr="00FD40C3" w:rsidRDefault="00604CC6" w:rsidP="00196FEC">
      <w:pPr>
        <w:pStyle w:val="Gambar4"/>
        <w:rPr>
          <w:lang w:val="id-ID"/>
        </w:rPr>
      </w:pPr>
      <w:bookmarkStart w:id="386" w:name="_Toc156335938"/>
      <w:r w:rsidRPr="00FD40C3">
        <w:rPr>
          <w:lang w:val="id-ID"/>
        </w:rPr>
        <w:t xml:space="preserve">Cara Penilaian Model </w:t>
      </w:r>
      <w:r w:rsidRPr="00FD40C3">
        <w:rPr>
          <w:i/>
          <w:iCs/>
          <w:lang w:val="id-ID"/>
        </w:rPr>
        <w:t>Machine Learning</w:t>
      </w:r>
      <w:r w:rsidRPr="00FD40C3">
        <w:rPr>
          <w:lang w:val="id-ID"/>
        </w:rPr>
        <w:t xml:space="preserve"> Bahasa Inggris</w:t>
      </w:r>
      <w:bookmarkEnd w:id="386"/>
    </w:p>
    <w:p w14:paraId="0F2DBD40" w14:textId="77777777" w:rsidR="00196FEC" w:rsidRPr="00FD40C3" w:rsidRDefault="00196FEC" w:rsidP="00196FEC">
      <w:pPr>
        <w:ind w:firstLine="0"/>
        <w:jc w:val="center"/>
      </w:pPr>
    </w:p>
    <w:p w14:paraId="37DED14C" w14:textId="2EDF2EDC" w:rsidR="006F5EE5" w:rsidRPr="00FD40C3" w:rsidRDefault="006F5EE5" w:rsidP="001174CA">
      <w:pPr>
        <w:ind w:firstLine="0"/>
      </w:pPr>
      <w:r w:rsidRPr="00FD40C3">
        <w:t xml:space="preserve">Pada model </w:t>
      </w:r>
      <w:r w:rsidRPr="00FD40C3">
        <w:rPr>
          <w:i/>
          <w:iCs/>
        </w:rPr>
        <w:t xml:space="preserve">machine learning </w:t>
      </w:r>
      <w:r w:rsidRPr="00FD40C3">
        <w:t>bahasa Inggris</w:t>
      </w:r>
      <w:r w:rsidR="00196FEC" w:rsidRPr="00FD40C3">
        <w:t xml:space="preserve"> yang dapat dilihat pada Gambar 4.</w:t>
      </w:r>
      <w:r w:rsidR="00604CC6" w:rsidRPr="00FD40C3">
        <w:t>16</w:t>
      </w:r>
      <w:r w:rsidR="00196FEC" w:rsidRPr="00FD40C3">
        <w:t xml:space="preserve"> diatas</w:t>
      </w:r>
      <w:r w:rsidRPr="00FD40C3">
        <w:t xml:space="preserve">, model bekerja dengan cara menilai berkas CSV yang sudah memiliki </w:t>
      </w:r>
      <w:r w:rsidRPr="00FD40C3">
        <w:lastRenderedPageBreak/>
        <w:t>pasangan jawaban pengajar dan jawaban pengajar</w:t>
      </w:r>
      <w:r w:rsidR="007075E3" w:rsidRPr="00FD40C3">
        <w:t xml:space="preserve"> pada berkas bernama “dataset.csv”, hal ini menunjukkan bahwa model bahasa Inggris secara mendasar melakukan penilaian secara jamak. Pada implementasi, untuk melakukan penilaian </w:t>
      </w:r>
      <w:r w:rsidR="00A14CB9" w:rsidRPr="00FD40C3">
        <w:t xml:space="preserve">tunggal, </w:t>
      </w:r>
      <w:r w:rsidR="00A14CB9" w:rsidRPr="00FD40C3">
        <w:rPr>
          <w:i/>
          <w:iCs/>
        </w:rPr>
        <w:t>backend</w:t>
      </w:r>
      <w:r w:rsidR="00A14CB9" w:rsidRPr="00FD40C3">
        <w:t xml:space="preserve"> aplikasi yang dikembangkan akan membuat berkas CSV dengan satu pasang jawaban pengajar dan pelajar. Selanjutnya untuk melakukan penilaian jamak, </w:t>
      </w:r>
      <w:r w:rsidR="00A14CB9" w:rsidRPr="00FD40C3">
        <w:rPr>
          <w:i/>
          <w:iCs/>
        </w:rPr>
        <w:t xml:space="preserve">backend </w:t>
      </w:r>
      <w:r w:rsidR="00A14CB9" w:rsidRPr="00FD40C3">
        <w:t xml:space="preserve">aplikasi membuat berkas yang dapat mendeteksi nama dari </w:t>
      </w:r>
      <w:r w:rsidR="00A14CB9" w:rsidRPr="00FD40C3">
        <w:rPr>
          <w:i/>
          <w:iCs/>
        </w:rPr>
        <w:t>header</w:t>
      </w:r>
      <w:r w:rsidR="00A14CB9" w:rsidRPr="00FD40C3">
        <w:t xml:space="preserve"> kolom berisi jawaban pelajar, dan membuat kolom baru berisi jawaban pengajar yang didapat dari masukkan pengguna. Dengan ini, dapat dibuat berkas CSV dengan pasangan jawaban pengajar dan jawaban pelajar yang berbeda. Kemudian dengan teknik </w:t>
      </w:r>
      <w:r w:rsidR="00A14CB9" w:rsidRPr="00FD40C3">
        <w:rPr>
          <w:i/>
          <w:iCs/>
        </w:rPr>
        <w:t>child-process</w:t>
      </w:r>
      <w:r w:rsidR="00A14CB9" w:rsidRPr="00FD40C3">
        <w:t xml:space="preserve">, </w:t>
      </w:r>
      <w:r w:rsidR="00A14CB9" w:rsidRPr="00FD40C3">
        <w:rPr>
          <w:i/>
          <w:iCs/>
        </w:rPr>
        <w:t>backend</w:t>
      </w:r>
      <w:r w:rsidR="00A14CB9" w:rsidRPr="00FD40C3">
        <w:t xml:space="preserve"> </w:t>
      </w:r>
      <w:r w:rsidR="00D25191" w:rsidRPr="00FD40C3">
        <w:t xml:space="preserve">menjalankan model </w:t>
      </w:r>
      <w:r w:rsidR="00D25191" w:rsidRPr="00FD40C3">
        <w:rPr>
          <w:i/>
          <w:iCs/>
        </w:rPr>
        <w:t>machine learning</w:t>
      </w:r>
      <w:r w:rsidR="00D25191" w:rsidRPr="00FD40C3">
        <w:t xml:space="preserve"> bahasa Inggris ini dan mengirimkan juga berkas CSV yang perlu diperiksa. Setelah selesai, model akan mengirimkan ke </w:t>
      </w:r>
      <w:r w:rsidR="00D25191" w:rsidRPr="00FD40C3">
        <w:rPr>
          <w:i/>
          <w:iCs/>
        </w:rPr>
        <w:t>backend</w:t>
      </w:r>
      <w:r w:rsidR="00D25191" w:rsidRPr="00FD40C3">
        <w:t xml:space="preserve"> sebuah JSON yang berisi hasil penilaian yang dapat ditampilkan pada </w:t>
      </w:r>
      <w:r w:rsidR="00D25191" w:rsidRPr="00FD40C3">
        <w:rPr>
          <w:i/>
          <w:iCs/>
        </w:rPr>
        <w:t>frontend</w:t>
      </w:r>
      <w:r w:rsidR="00D25191" w:rsidRPr="00FD40C3">
        <w:t xml:space="preserve">. Setelah selesai, berkas CSV yang </w:t>
      </w:r>
      <w:r w:rsidR="00083454" w:rsidRPr="00FD40C3">
        <w:t xml:space="preserve">telah </w:t>
      </w:r>
      <w:r w:rsidR="00D25191" w:rsidRPr="00FD40C3">
        <w:t>selesai digunakan akan dihapus untuk tidak memenuhi penyimpanan server.</w:t>
      </w:r>
    </w:p>
    <w:p w14:paraId="63F2BDB3" w14:textId="7AFE3409" w:rsidR="00D25191" w:rsidRPr="00FD40C3" w:rsidRDefault="00D25191" w:rsidP="001174CA">
      <w:pPr>
        <w:ind w:firstLine="0"/>
      </w:pPr>
    </w:p>
    <w:p w14:paraId="051F2CC4" w14:textId="73F2DFAF" w:rsidR="00B40E85" w:rsidRPr="00FD40C3" w:rsidRDefault="00B40E85" w:rsidP="00B40E85">
      <w:pPr>
        <w:ind w:firstLine="0"/>
        <w:jc w:val="center"/>
      </w:pPr>
      <w:r w:rsidRPr="00FD40C3">
        <w:rPr>
          <w:noProof/>
        </w:rPr>
        <w:drawing>
          <wp:inline distT="0" distB="0" distL="0" distR="0" wp14:anchorId="7D83747F" wp14:editId="371939D4">
            <wp:extent cx="2457450" cy="8001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457450" cy="800100"/>
                    </a:xfrm>
                    <a:prstGeom prst="rect">
                      <a:avLst/>
                    </a:prstGeom>
                  </pic:spPr>
                </pic:pic>
              </a:graphicData>
            </a:graphic>
          </wp:inline>
        </w:drawing>
      </w:r>
    </w:p>
    <w:p w14:paraId="477C416C" w14:textId="20910663" w:rsidR="00B40E85" w:rsidRPr="00FD40C3" w:rsidRDefault="00B40E85" w:rsidP="00B40E85">
      <w:pPr>
        <w:pStyle w:val="Gambar4"/>
        <w:rPr>
          <w:lang w:val="id-ID"/>
        </w:rPr>
      </w:pPr>
      <w:bookmarkStart w:id="387" w:name="_Toc156335939"/>
      <w:r w:rsidRPr="00FD40C3">
        <w:rPr>
          <w:lang w:val="id-ID"/>
        </w:rPr>
        <w:t xml:space="preserve">Cara Penilaian Model </w:t>
      </w:r>
      <w:r w:rsidRPr="00FD40C3">
        <w:rPr>
          <w:i/>
          <w:iCs/>
          <w:lang w:val="id-ID"/>
        </w:rPr>
        <w:t>Machine Learning</w:t>
      </w:r>
      <w:r w:rsidRPr="00FD40C3">
        <w:rPr>
          <w:lang w:val="id-ID"/>
        </w:rPr>
        <w:t xml:space="preserve"> Bahasa Indonesia</w:t>
      </w:r>
      <w:bookmarkEnd w:id="387"/>
    </w:p>
    <w:p w14:paraId="16AEE843" w14:textId="77777777" w:rsidR="00B40E85" w:rsidRPr="00FD40C3" w:rsidRDefault="00B40E85" w:rsidP="001174CA">
      <w:pPr>
        <w:ind w:firstLine="0"/>
      </w:pPr>
    </w:p>
    <w:p w14:paraId="0FBA6641" w14:textId="2CAD6471" w:rsidR="00D25191" w:rsidRPr="00FD40C3" w:rsidRDefault="00D25191" w:rsidP="001174CA">
      <w:pPr>
        <w:ind w:firstLine="0"/>
      </w:pPr>
      <w:r w:rsidRPr="00FD40C3">
        <w:t xml:space="preserve">Kemudian pada model </w:t>
      </w:r>
      <w:r w:rsidRPr="00FD40C3">
        <w:rPr>
          <w:i/>
          <w:iCs/>
        </w:rPr>
        <w:t>machine learning</w:t>
      </w:r>
      <w:r w:rsidRPr="00FD40C3">
        <w:t xml:space="preserve"> bahasa Indonesia</w:t>
      </w:r>
      <w:r w:rsidR="00B40E85" w:rsidRPr="00FD40C3">
        <w:t xml:space="preserve"> yang dapat dilihat pada Gambar 4.17</w:t>
      </w:r>
      <w:r w:rsidRPr="00FD40C3">
        <w:t xml:space="preserve">, model bekerja dengan memeriksa satu masukkan jawaban pengajar dan pelajar melalui </w:t>
      </w:r>
      <w:r w:rsidRPr="00FD40C3">
        <w:rPr>
          <w:i/>
          <w:iCs/>
        </w:rPr>
        <w:t>input</w:t>
      </w:r>
      <w:r w:rsidRPr="00FD40C3">
        <w:t>. Dengan ini, model diketahui untuk bekerja secara tunggal</w:t>
      </w:r>
      <w:r w:rsidR="006D5A96" w:rsidRPr="00FD40C3">
        <w:t xml:space="preserve"> dalam melakukan penilaian esainya</w:t>
      </w:r>
      <w:r w:rsidRPr="00FD40C3">
        <w:t>.</w:t>
      </w:r>
      <w:r w:rsidR="006D5A96" w:rsidRPr="00FD40C3">
        <w:t xml:space="preserve"> Untuk penilaian esai tunggal, </w:t>
      </w:r>
      <w:r w:rsidR="006D5A96" w:rsidRPr="00FD40C3">
        <w:rPr>
          <w:i/>
          <w:iCs/>
        </w:rPr>
        <w:t>backend</w:t>
      </w:r>
      <w:r w:rsidR="006D5A96" w:rsidRPr="00FD40C3">
        <w:t xml:space="preserve"> menjalankan model dengan metode </w:t>
      </w:r>
      <w:r w:rsidR="006D5A96" w:rsidRPr="00FD40C3">
        <w:rPr>
          <w:i/>
          <w:iCs/>
        </w:rPr>
        <w:t>child-process</w:t>
      </w:r>
      <w:r w:rsidR="006D5A96" w:rsidRPr="00FD40C3">
        <w:t xml:space="preserve"> dengan argumen bawaan yaitu jawaban pengajar dan jawaban pelajar untuk diperiksa. Selanjutnya model akan membuat berkas teks yang berisi skor penilaian dan mengirimkan argumen berisikan “done” pada </w:t>
      </w:r>
      <w:r w:rsidR="006D5A96" w:rsidRPr="00FD40C3">
        <w:rPr>
          <w:i/>
          <w:iCs/>
        </w:rPr>
        <w:t>backend</w:t>
      </w:r>
      <w:r w:rsidR="006D5A96" w:rsidRPr="00FD40C3">
        <w:t xml:space="preserve"> untuk menandakan bahwa proses penilaian pada model telah selesai. Dengan ini, </w:t>
      </w:r>
      <w:r w:rsidR="006D5A96" w:rsidRPr="00FD40C3">
        <w:rPr>
          <w:i/>
          <w:iCs/>
        </w:rPr>
        <w:t>backend</w:t>
      </w:r>
      <w:r w:rsidR="006D5A96" w:rsidRPr="00FD40C3">
        <w:t xml:space="preserve"> akan membuka berkas teks berisi skor tersebut </w:t>
      </w:r>
      <w:r w:rsidR="009A167F" w:rsidRPr="00FD40C3">
        <w:t xml:space="preserve">sebagai JSON </w:t>
      </w:r>
      <w:r w:rsidR="006D5A96" w:rsidRPr="00FD40C3">
        <w:t xml:space="preserve">untuk ditampilkan pada </w:t>
      </w:r>
      <w:r w:rsidR="006D5A96" w:rsidRPr="00FD40C3">
        <w:rPr>
          <w:i/>
          <w:iCs/>
        </w:rPr>
        <w:t>frontend</w:t>
      </w:r>
      <w:r w:rsidR="006D5A96" w:rsidRPr="00FD40C3">
        <w:t xml:space="preserve"> dan menghapus berkas teks tersebut agar tidak memenuhi penyimpanan pada server. Sedangkan untuk penilaian jamak, </w:t>
      </w:r>
      <w:r w:rsidR="006D5A96" w:rsidRPr="00FD40C3">
        <w:rPr>
          <w:i/>
          <w:iCs/>
        </w:rPr>
        <w:t>backend</w:t>
      </w:r>
      <w:r w:rsidR="006D5A96" w:rsidRPr="00FD40C3">
        <w:t xml:space="preserve"> akan </w:t>
      </w:r>
      <w:r w:rsidR="00AB26A4" w:rsidRPr="00FD40C3">
        <w:t xml:space="preserve">mendapatkan pasangan jawaban pengajar dan pelajar dari setiap baris </w:t>
      </w:r>
      <w:r w:rsidR="00AB26A4" w:rsidRPr="00FD40C3">
        <w:lastRenderedPageBreak/>
        <w:t xml:space="preserve">pada berkas CSV yang diunggah oleh pengguna dan </w:t>
      </w:r>
      <w:r w:rsidR="006D5A96" w:rsidRPr="00FD40C3">
        <w:t xml:space="preserve">menjalankan </w:t>
      </w:r>
      <w:r w:rsidR="00AB26A4" w:rsidRPr="00FD40C3">
        <w:rPr>
          <w:i/>
          <w:iCs/>
        </w:rPr>
        <w:t>child-process</w:t>
      </w:r>
      <w:r w:rsidR="00AB26A4" w:rsidRPr="00FD40C3">
        <w:t xml:space="preserve"> pada model untuk setiap pasangan jawaban tersebut, dalam kata lain, proses penilaian jamak yang dilakukan pada model bahasa Indonesia adalah proses penilaian tunggal yang dilakukan secara berulang. Apabila penilaian selesai, maka </w:t>
      </w:r>
      <w:r w:rsidR="00AB26A4" w:rsidRPr="00FD40C3">
        <w:rPr>
          <w:i/>
          <w:iCs/>
        </w:rPr>
        <w:t>backend</w:t>
      </w:r>
      <w:r w:rsidR="00AB26A4" w:rsidRPr="00FD40C3">
        <w:t xml:space="preserve"> akan menghapus berkas CSV dan teks berisi penilaian setelah menampilkannya pada </w:t>
      </w:r>
      <w:r w:rsidR="00AB26A4" w:rsidRPr="00FD40C3">
        <w:rPr>
          <w:i/>
          <w:iCs/>
        </w:rPr>
        <w:t>frontend</w:t>
      </w:r>
      <w:r w:rsidR="00AB26A4" w:rsidRPr="00FD40C3">
        <w:t>.</w:t>
      </w:r>
    </w:p>
    <w:p w14:paraId="75D18756" w14:textId="0241F544" w:rsidR="00047972" w:rsidRPr="00FD40C3" w:rsidRDefault="00047972" w:rsidP="001174CA">
      <w:pPr>
        <w:ind w:firstLine="0"/>
      </w:pPr>
    </w:p>
    <w:p w14:paraId="376AF178" w14:textId="2719DE5C" w:rsidR="00047972" w:rsidRPr="00FD40C3" w:rsidRDefault="00047972" w:rsidP="001174CA">
      <w:pPr>
        <w:ind w:firstLine="0"/>
      </w:pPr>
      <w:r w:rsidRPr="00FD40C3">
        <w:t xml:space="preserve">Untuk memastikan bahwa selama proses implementasi model </w:t>
      </w:r>
      <w:r w:rsidRPr="00FD40C3">
        <w:rPr>
          <w:i/>
          <w:iCs/>
        </w:rPr>
        <w:t>machine learning</w:t>
      </w:r>
      <w:r w:rsidRPr="00FD40C3">
        <w:t xml:space="preserve"> pada aplikasi web ini tidak terjadi pengaruh terhadap penilaian yang dilakukan, dilakukanlah pengujian skenario. Pengujian dilakukan dengan melakukan penilaian dengan masukkan yang sama pada aplikasi web dan pada model </w:t>
      </w:r>
      <w:r w:rsidRPr="00FD40C3">
        <w:rPr>
          <w:i/>
          <w:iCs/>
        </w:rPr>
        <w:t>machine learning</w:t>
      </w:r>
      <w:r w:rsidRPr="00FD40C3">
        <w:t xml:space="preserve"> langsung. Skor yang dihasilkan oleh model bahasa Inggris adalah nilai numerik dari 0.0 hingga 5.0</w:t>
      </w:r>
      <w:r w:rsidR="00B60B89" w:rsidRPr="00FD40C3">
        <w:t>, dan nilai numerik dari 0 hingga 100</w:t>
      </w:r>
      <w:r w:rsidR="00330865" w:rsidRPr="00FD40C3">
        <w:t xml:space="preserve"> untuk model bahasa Indonesia. P</w:t>
      </w:r>
      <w:r w:rsidRPr="00FD40C3">
        <w:t xml:space="preserve">ada pengujian yang dilakukan pada </w:t>
      </w:r>
      <w:r w:rsidRPr="00FD40C3">
        <w:rPr>
          <w:i/>
          <w:iCs/>
        </w:rPr>
        <w:t>scenario testing</w:t>
      </w:r>
      <w:r w:rsidR="000628ED" w:rsidRPr="00FD40C3">
        <w:t xml:space="preserve"> SC1</w:t>
      </w:r>
      <w:r w:rsidR="00B60B89" w:rsidRPr="00FD40C3">
        <w:t>,</w:t>
      </w:r>
      <w:r w:rsidR="000628ED" w:rsidRPr="00FD40C3">
        <w:t xml:space="preserve"> didapatkan skor</w:t>
      </w:r>
      <w:r w:rsidR="008035FB" w:rsidRPr="00FD40C3">
        <w:t xml:space="preserve"> dari model bahasa Inggris</w:t>
      </w:r>
      <w:r w:rsidR="000628ED" w:rsidRPr="00FD40C3">
        <w:t xml:space="preserve"> senilai 1.128299 </w:t>
      </w:r>
      <w:r w:rsidR="008035FB" w:rsidRPr="00FD40C3">
        <w:t xml:space="preserve">yang merupakan 22% </w:t>
      </w:r>
      <w:r w:rsidR="000628ED" w:rsidRPr="00FD40C3">
        <w:t>dari 5.0</w:t>
      </w:r>
      <w:r w:rsidR="008035FB" w:rsidRPr="00FD40C3">
        <w:t xml:space="preserve">, yang mana aplikasi web mendapatkan hasil 22%. Kemudian pada model bahasa Indonesia, khususnya pada </w:t>
      </w:r>
      <w:r w:rsidR="008035FB" w:rsidRPr="00FD40C3">
        <w:rPr>
          <w:i/>
          <w:iCs/>
        </w:rPr>
        <w:t>scenario testing</w:t>
      </w:r>
      <w:r w:rsidR="008035FB" w:rsidRPr="00FD40C3">
        <w:t xml:space="preserve"> SC3, didapatkan skor</w:t>
      </w:r>
      <w:r w:rsidR="000628ED" w:rsidRPr="00FD40C3">
        <w:t xml:space="preserve"> </w:t>
      </w:r>
      <w:r w:rsidR="008035FB" w:rsidRPr="00FD40C3">
        <w:t>senilai 55 dari 100, yang mana aplikasi web mendapatkan skor senilai 55%. Dengan ini,</w:t>
      </w:r>
      <w:r w:rsidR="00B60B89" w:rsidRPr="00FD40C3">
        <w:t xml:space="preserve"> dapat dipastikan bahwa tidak ada perbedaan antara hasil penilaian pada model yang telah diimplementasikan pada aplikasi web dan model aslinya</w:t>
      </w:r>
      <w:r w:rsidRPr="00FD40C3">
        <w:t>.</w:t>
      </w:r>
    </w:p>
    <w:p w14:paraId="26742A51" w14:textId="5188366C" w:rsidR="00F14DB4" w:rsidRPr="00FD40C3" w:rsidRDefault="00F14DB4" w:rsidP="001174CA">
      <w:pPr>
        <w:ind w:firstLine="0"/>
      </w:pPr>
    </w:p>
    <w:p w14:paraId="719CB4A2" w14:textId="077FD6EE" w:rsidR="00F14DB4" w:rsidRPr="00FD40C3" w:rsidRDefault="00F14DB4" w:rsidP="001174CA">
      <w:pPr>
        <w:ind w:firstLine="0"/>
      </w:pPr>
      <w:r w:rsidRPr="00FD40C3">
        <w:t>Kemudian untuk pengujian hasil pengujian setelah peluncuran, didapatkan skor SUS senilai 81.875 atau rentang nilai A. Hasil SUS ini didapat setelah peneliti mendapat responden sebanyak 16 orang pengguna yang sudah melakukan penilaian otomatis pada aplikasi yang dibuat. Selain itu, aplikasi yang dikembangkan pada penelitian ini juga mendapatkan hasil pengujian sukses pada kebutuhan fungsional dan non-fungsionalnya yang diujicobakan menggunakan metode pengujian Black Box</w:t>
      </w:r>
      <w:r w:rsidR="00C52EE3" w:rsidRPr="00FD40C3">
        <w:t xml:space="preserve"> dengan total pengujian fungsional sebanyak 5 pengujian umum dengan total 15 pengujian spesifik, dan total pengujian non-fungsional sebanyak 3 pengujian umum dengan total 4 pengujian spesifik</w:t>
      </w:r>
      <w:r w:rsidR="00253BFF" w:rsidRPr="00FD40C3">
        <w:t xml:space="preserve">, dan pengujian teks sebanyak 12 pengujian. Khususnya untuk pengujian teks ini didapatkan kesimpulan bahwa sebaiknya </w:t>
      </w:r>
      <w:r w:rsidR="00553D08" w:rsidRPr="00FD40C3">
        <w:t xml:space="preserve">tidak mencampurkan bahasa pada sebuah teks / esai yang ingin diperiksakan apabila tidak </w:t>
      </w:r>
      <w:r w:rsidR="00553D08" w:rsidRPr="00FD40C3">
        <w:lastRenderedPageBreak/>
        <w:t xml:space="preserve">diperlukan </w:t>
      </w:r>
      <w:r w:rsidR="00253BFF" w:rsidRPr="00FD40C3">
        <w:t>saat melakukan penilaian otomatis</w:t>
      </w:r>
      <w:r w:rsidR="00553D08" w:rsidRPr="00FD40C3">
        <w:t xml:space="preserve"> dikarenakan dapat menghasilkan skor yang tidak sempurna dibanding dengan kondisi normal. Kasus ini tentunya dapat diabaikan apabila memang pencampuran bahasa diperlukan pada sebuah soal esai, yang mana jawaban pengajar dan jawaban pelajar akan masing-masing memiliki kata campuran tersebut. Selanjutnya kesimpulan dari pengujian teks ini juga didapati untuk tidak salah memilih bahasa untuk penilaian, apabila bahasa esai merupakan bahasa Indonesia atau bahasa Indonesia dengan beberapa kata bahasa Inggris, maka gunakanlah model penilaian bahasa Indonesia. Begitu juga untuk kasus penilaian bahasa Inggris.</w:t>
      </w:r>
    </w:p>
    <w:p w14:paraId="456E06A6" w14:textId="2901D843" w:rsidR="00D26F72" w:rsidRPr="00FD40C3" w:rsidRDefault="00D26F72" w:rsidP="001174CA">
      <w:pPr>
        <w:ind w:firstLine="0"/>
      </w:pPr>
    </w:p>
    <w:p w14:paraId="617C50CB" w14:textId="77777777" w:rsidR="001A3E0B" w:rsidRPr="00FD40C3" w:rsidRDefault="00D26F72" w:rsidP="001174CA">
      <w:pPr>
        <w:ind w:firstLine="0"/>
      </w:pPr>
      <w:r w:rsidRPr="00FD40C3">
        <w:t xml:space="preserve">Aplikasi penilai esai singkat ini dapat digunakan pada peramban web apabila pengguna berhak mengakses laman web yang sudah diluncurkan, atau menjalankannya pada komputer lokal. </w:t>
      </w:r>
    </w:p>
    <w:p w14:paraId="6AE62914" w14:textId="77777777" w:rsidR="001A3E0B" w:rsidRPr="00FD40C3" w:rsidRDefault="001A3E0B" w:rsidP="001174CA">
      <w:pPr>
        <w:ind w:firstLine="0"/>
      </w:pPr>
    </w:p>
    <w:p w14:paraId="46D24088" w14:textId="3DCBDE96" w:rsidR="00D26F72" w:rsidRPr="00FD40C3" w:rsidRDefault="00D26F72" w:rsidP="001174CA">
      <w:pPr>
        <w:ind w:firstLine="0"/>
      </w:pPr>
      <w:r w:rsidRPr="00FD40C3">
        <w:t xml:space="preserve">Untuk menjalankannya pada komputer lokal, pengguna perlu </w:t>
      </w:r>
      <w:r w:rsidRPr="00FD40C3">
        <w:rPr>
          <w:i/>
          <w:iCs/>
        </w:rPr>
        <w:t>runtimer</w:t>
      </w:r>
      <w:r w:rsidRPr="00FD40C3">
        <w:t xml:space="preserve"> Node.js dengan minimal versi 16.16.0 dan </w:t>
      </w:r>
      <w:r w:rsidRPr="00F44F69">
        <w:rPr>
          <w:i/>
          <w:iCs/>
        </w:rPr>
        <w:t>Python</w:t>
      </w:r>
      <w:r w:rsidRPr="00FD40C3">
        <w:t xml:space="preserve"> dengan minimal versi 3.11.5</w:t>
      </w:r>
      <w:r w:rsidR="00864D48" w:rsidRPr="00FD40C3">
        <w:t>.</w:t>
      </w:r>
      <w:r w:rsidR="001A3E0B" w:rsidRPr="00FD40C3">
        <w:t xml:space="preserve"> Untuk spesifikasi </w:t>
      </w:r>
      <w:r w:rsidR="001A3E0B" w:rsidRPr="00F44F69">
        <w:rPr>
          <w:i/>
          <w:iCs/>
        </w:rPr>
        <w:t>processor</w:t>
      </w:r>
      <w:r w:rsidR="001A3E0B" w:rsidRPr="00FD40C3">
        <w:t xml:space="preserve">, </w:t>
      </w:r>
      <w:r w:rsidR="001A3E0B" w:rsidRPr="00F44F69">
        <w:rPr>
          <w:i/>
          <w:iCs/>
        </w:rPr>
        <w:t>ram</w:t>
      </w:r>
      <w:r w:rsidR="001A3E0B" w:rsidRPr="00FD40C3">
        <w:t xml:space="preserve">, dan penyimpanan tidak memiliki minimal, namun apabila spesifikasi yang digunakan lebih besar maka akan lebih baik untuk performa. Selanjutnya juga pengguna perlu menginstal seluruh </w:t>
      </w:r>
      <w:r w:rsidR="001A3E0B" w:rsidRPr="00FD40C3">
        <w:rPr>
          <w:i/>
          <w:iCs/>
        </w:rPr>
        <w:t>dependencies</w:t>
      </w:r>
      <w:r w:rsidR="001A3E0B" w:rsidRPr="00FD40C3">
        <w:t xml:space="preserve"> </w:t>
      </w:r>
      <w:r w:rsidR="001A3E0B" w:rsidRPr="00F44F69">
        <w:rPr>
          <w:i/>
          <w:iCs/>
        </w:rPr>
        <w:t>Node.js</w:t>
      </w:r>
      <w:r w:rsidR="001A3E0B" w:rsidRPr="00FD40C3">
        <w:t xml:space="preserve"> dan </w:t>
      </w:r>
      <w:r w:rsidR="001A3E0B" w:rsidRPr="00F44F69">
        <w:rPr>
          <w:i/>
          <w:iCs/>
        </w:rPr>
        <w:t>Python</w:t>
      </w:r>
      <w:r w:rsidR="001A3E0B" w:rsidRPr="00FD40C3">
        <w:t xml:space="preserve"> yang digunakan pada aplikasi ini.</w:t>
      </w:r>
    </w:p>
    <w:p w14:paraId="3BE3682C" w14:textId="1E2030FC" w:rsidR="001A3E0B" w:rsidRPr="00FD40C3" w:rsidRDefault="001A3E0B" w:rsidP="001174CA">
      <w:pPr>
        <w:ind w:firstLine="0"/>
      </w:pPr>
    </w:p>
    <w:p w14:paraId="5403F495" w14:textId="11B76B8A" w:rsidR="001A3E0B" w:rsidRPr="00FD40C3" w:rsidRDefault="001A3E0B" w:rsidP="001174CA">
      <w:pPr>
        <w:ind w:firstLine="0"/>
      </w:pPr>
      <w:r w:rsidRPr="00FD40C3">
        <w:t>Kemudian apabila pengguna ingin melakukan penilaian, pengguna dapat membuka aplikasi pada laman web ataupun lokal, pada tahap ini pengguna akan diarahkan ke halaman utama. Pada halaman ini, pengguna dapat memilih bahasa yang ingin digunakan pada penilaian esai. Selanjutnya pengguna dapat memilih metode penilaian apa yang ingin digunakan untuk melakukan penilaian, dengan ini pengguna akan diarahkan ke halaman yang bersangkutan untuk bahasa dan metode penilaian terkait.</w:t>
      </w:r>
    </w:p>
    <w:p w14:paraId="44A55909" w14:textId="16558830" w:rsidR="001A3E0B" w:rsidRPr="00FD40C3" w:rsidRDefault="001A3E0B" w:rsidP="001174CA">
      <w:pPr>
        <w:ind w:firstLine="0"/>
      </w:pPr>
    </w:p>
    <w:p w14:paraId="6A564BB6" w14:textId="58ADB3E3" w:rsidR="001A3E0B" w:rsidRPr="00FD40C3" w:rsidRDefault="001A3E0B" w:rsidP="001174CA">
      <w:pPr>
        <w:ind w:firstLine="0"/>
      </w:pPr>
      <w:r w:rsidRPr="00FD40C3">
        <w:t xml:space="preserve">Apabila pengguna memilih metode penilaian tunggal, pengguna akan berada di halaman dimana pengguna dapat memasukkan satu teks pada kolom “Jawaban Pelajar” dan satu teks pada kolom “Jawaban Pengajar”. Setelahnya, pengguna dapat </w:t>
      </w:r>
      <w:r w:rsidRPr="00FD40C3">
        <w:lastRenderedPageBreak/>
        <w:t xml:space="preserve">menekan “periksa” dan aplikasi web akan melakukan penilaian otomatis pada esai yang disediakan. </w:t>
      </w:r>
      <w:r w:rsidR="00680959" w:rsidRPr="00FD40C3">
        <w:t>Setelah selesai, pengguna akan diarahkan ke halaman hasil penilaian tunggal dimana pengguna dapat melihat hasil persentase penilaian esai.</w:t>
      </w:r>
    </w:p>
    <w:p w14:paraId="1ADAEA67" w14:textId="5B5F2A36" w:rsidR="00680959" w:rsidRPr="00FD40C3" w:rsidRDefault="00680959" w:rsidP="001174CA">
      <w:pPr>
        <w:ind w:firstLine="0"/>
      </w:pPr>
    </w:p>
    <w:p w14:paraId="6CE34DAE" w14:textId="610D64EE" w:rsidR="00680959" w:rsidRPr="00FD40C3" w:rsidRDefault="002702C5" w:rsidP="001174CA">
      <w:pPr>
        <w:ind w:firstLine="0"/>
      </w:pPr>
      <w:r w:rsidRPr="00FD40C3">
        <w:t>Sedangkan apabila pengguna memilih metode penilaian jamak, pengguna akan diarahkan ke halaman dimana pengguna dapat memasukkan jawaban pengajar, mengunggah berkas CSV berisi jawaban pelajar yang ingin diperiksa, dan menyediakan nama kolom “nama” dan “jawaban pelajar” pada kolom yang disediakan. Hal ini dilakukan agar aplikasi mengetahui mana kolom yang berisi nama dan jawaban pelajar pada berkas CSV untuk dibandingkan dengan jawaban pengajar. Setelah pengguna menekan tombol “periksa”, pengguna diarahkan ke halaman hasil penilaian jamak dimana pengguna dapat melihat pasangan nama dan jawaban pelajar serta nilai hasil penilaian. Pengguna juga dapat mengekspor hasil penilaian ke PDF apabila diperlukan untuk kepentingan pribadi.</w:t>
      </w:r>
    </w:p>
    <w:p w14:paraId="25DD55EE" w14:textId="4229D5DA" w:rsidR="00F52D40" w:rsidRPr="00FD40C3" w:rsidRDefault="00F52D40">
      <w:pPr>
        <w:ind w:firstLine="0"/>
      </w:pPr>
    </w:p>
    <w:p w14:paraId="3A8047AD" w14:textId="26207438" w:rsidR="00F52D40" w:rsidRPr="00FD40C3" w:rsidRDefault="00F52D40">
      <w:pPr>
        <w:ind w:firstLine="0"/>
        <w:sectPr w:rsidR="00F52D40" w:rsidRPr="00FD40C3" w:rsidSect="00FD40C3">
          <w:pgSz w:w="11909" w:h="16834"/>
          <w:pgMar w:top="1701" w:right="1701" w:bottom="1701" w:left="1985" w:header="720" w:footer="720" w:gutter="0"/>
          <w:cols w:space="720"/>
          <w:docGrid w:linePitch="326"/>
        </w:sectPr>
      </w:pPr>
    </w:p>
    <w:p w14:paraId="664A7C2E" w14:textId="5AD73993" w:rsidR="00F52D40" w:rsidRPr="00FD40C3" w:rsidRDefault="006724C1">
      <w:pPr>
        <w:pStyle w:val="Heading1"/>
      </w:pPr>
      <w:bookmarkStart w:id="388" w:name="_28h4qwu" w:colFirst="0" w:colLast="0"/>
      <w:bookmarkStart w:id="389" w:name="_Toc156587101"/>
      <w:bookmarkStart w:id="390" w:name="_Toc156593646"/>
      <w:bookmarkStart w:id="391" w:name="_Toc156594660"/>
      <w:bookmarkEnd w:id="388"/>
      <w:r w:rsidRPr="00FD40C3">
        <w:lastRenderedPageBreak/>
        <w:t>BAB V</w:t>
      </w:r>
      <w:r w:rsidRPr="00FD40C3">
        <w:br/>
        <w:t>KESIMPULAN DAN SARAN</w:t>
      </w:r>
      <w:bookmarkEnd w:id="389"/>
      <w:bookmarkEnd w:id="390"/>
      <w:bookmarkEnd w:id="391"/>
    </w:p>
    <w:p w14:paraId="528AE3BA" w14:textId="77777777" w:rsidR="00F52D40" w:rsidRPr="00FD40C3" w:rsidRDefault="00F52D40"/>
    <w:p w14:paraId="354F2971" w14:textId="5C71FE2B" w:rsidR="00F52D40" w:rsidRPr="00FD40C3" w:rsidRDefault="006724C1">
      <w:pPr>
        <w:pStyle w:val="Heading2"/>
        <w:numPr>
          <w:ilvl w:val="1"/>
          <w:numId w:val="14"/>
        </w:numPr>
      </w:pPr>
      <w:bookmarkStart w:id="392" w:name="_nmf14n" w:colFirst="0" w:colLast="0"/>
      <w:bookmarkStart w:id="393" w:name="_Toc156587102"/>
      <w:bookmarkStart w:id="394" w:name="_Toc156593647"/>
      <w:bookmarkStart w:id="395" w:name="_Toc156594661"/>
      <w:bookmarkEnd w:id="392"/>
      <w:r w:rsidRPr="00FD40C3">
        <w:t>Kesimpulan</w:t>
      </w:r>
      <w:bookmarkEnd w:id="393"/>
      <w:bookmarkEnd w:id="394"/>
      <w:bookmarkEnd w:id="395"/>
    </w:p>
    <w:p w14:paraId="43819C7C" w14:textId="3CDE99A6" w:rsidR="00F52D40" w:rsidRPr="00FD40C3" w:rsidRDefault="002E2F94" w:rsidP="002E2F94">
      <w:pPr>
        <w:ind w:firstLine="0"/>
      </w:pPr>
      <w:r w:rsidRPr="00FD40C3">
        <w:t>Berdasarkan hasil akhir penelitian yang dilakukan ini, maka dapat disimpulkan bahwa:</w:t>
      </w:r>
    </w:p>
    <w:p w14:paraId="1C56CB77" w14:textId="77777777" w:rsidR="004574A5" w:rsidRPr="00FD40C3" w:rsidRDefault="008739A8" w:rsidP="008739A8">
      <w:pPr>
        <w:pStyle w:val="ListParagraph"/>
        <w:numPr>
          <w:ilvl w:val="0"/>
          <w:numId w:val="45"/>
        </w:numPr>
        <w:ind w:left="360"/>
      </w:pPr>
      <w:r w:rsidRPr="00FD40C3">
        <w:t xml:space="preserve">Implementasi aplikasi penilaian esai singkat dapat dilakukan menggunakan SDLC </w:t>
      </w:r>
      <w:r w:rsidRPr="00FD40C3">
        <w:rPr>
          <w:i/>
          <w:iCs/>
        </w:rPr>
        <w:t>Test-Driven Development</w:t>
      </w:r>
      <w:r w:rsidRPr="00FD40C3">
        <w:t xml:space="preserve"> (TDD) </w:t>
      </w:r>
      <w:r w:rsidR="004574A5" w:rsidRPr="00FD40C3">
        <w:t>dengan membangun sebuah fungsi / fitur hingga berhasil terlebih dahulu, kemudian melakukan refaktor agar kode tidak berantakan. Setelahya, pengembang dapat membangun fungsi / fitur selanjutnya, dan proses ini akan berulang hingga tidak ada lagi fungsi / fitur yang hendak ditambahkan.</w:t>
      </w:r>
    </w:p>
    <w:p w14:paraId="42B94148" w14:textId="0DB349ED" w:rsidR="002E2F94" w:rsidRPr="00FD40C3" w:rsidRDefault="004574A5" w:rsidP="008739A8">
      <w:pPr>
        <w:pStyle w:val="ListParagraph"/>
        <w:numPr>
          <w:ilvl w:val="0"/>
          <w:numId w:val="45"/>
        </w:numPr>
        <w:ind w:left="360"/>
      </w:pPr>
      <w:r w:rsidRPr="00FD40C3">
        <w:t xml:space="preserve">Model </w:t>
      </w:r>
      <w:r w:rsidRPr="00FD40C3">
        <w:rPr>
          <w:i/>
          <w:iCs/>
        </w:rPr>
        <w:t>pre-trained machine learning</w:t>
      </w:r>
      <w:r w:rsidR="008739A8" w:rsidRPr="00FD40C3">
        <w:t xml:space="preserve"> </w:t>
      </w:r>
      <w:r w:rsidRPr="00FD40C3">
        <w:t xml:space="preserve">dapat diterapkan pada aplikasi dengan menerapkan konsep </w:t>
      </w:r>
      <w:r w:rsidRPr="00FD40C3">
        <w:rPr>
          <w:i/>
          <w:iCs/>
        </w:rPr>
        <w:t>child-process</w:t>
      </w:r>
      <w:r w:rsidRPr="00FD40C3">
        <w:t xml:space="preserve"> dimana sebuah proses menjalankan sebuah proses turunan lainnya. Pada aplikasi yang dibangun, </w:t>
      </w:r>
      <w:r w:rsidRPr="00FD40C3">
        <w:rPr>
          <w:i/>
          <w:iCs/>
        </w:rPr>
        <w:t>backend</w:t>
      </w:r>
      <w:r w:rsidRPr="00FD40C3">
        <w:t xml:space="preserve"> dari aplikasi akan menjalankan model untuk melakukan penilaian pada esai yang ingin dinilai dan mendapatkan hasilnya apabila proses penilaian telah selesai dilakukan.</w:t>
      </w:r>
    </w:p>
    <w:p w14:paraId="3227CD5C" w14:textId="77EF4D33" w:rsidR="004574A5" w:rsidRPr="00FD40C3" w:rsidRDefault="004574A5" w:rsidP="008739A8">
      <w:pPr>
        <w:pStyle w:val="ListParagraph"/>
        <w:numPr>
          <w:ilvl w:val="0"/>
          <w:numId w:val="45"/>
        </w:numPr>
        <w:ind w:left="360"/>
      </w:pPr>
      <w:r w:rsidRPr="00FD40C3">
        <w:t xml:space="preserve">Hasil penilaian pada aplikasi dan pada model </w:t>
      </w:r>
      <w:r w:rsidRPr="00FD40C3">
        <w:rPr>
          <w:i/>
          <w:iCs/>
        </w:rPr>
        <w:t>machine learning</w:t>
      </w:r>
      <w:r w:rsidRPr="00FD40C3">
        <w:t xml:space="preserve"> dapat dipastikan sama dengan membandingkan hasil penilaian yang didapat dari aplikasi dan model </w:t>
      </w:r>
      <w:r w:rsidRPr="00FD40C3">
        <w:rPr>
          <w:i/>
          <w:iCs/>
        </w:rPr>
        <w:t>machine learning</w:t>
      </w:r>
      <w:r w:rsidRPr="00FD40C3">
        <w:t xml:space="preserve"> terkait secara langsung. Skor yang dihasilkan kedua sumber ini kemudian dikonversi menjadi rentang 0 hingga 100 dan dibandingkan hasilnya. Hasil menunjukkan bahwa hasil penilaian pada aplikasi yang dikembangkan dan model </w:t>
      </w:r>
      <w:r w:rsidRPr="00FD40C3">
        <w:rPr>
          <w:i/>
          <w:iCs/>
        </w:rPr>
        <w:t>machine learning</w:t>
      </w:r>
      <w:r w:rsidRPr="00FD40C3">
        <w:t xml:space="preserve"> sama, yang berarti tidak ada perubahan selama proses implementasi model pada saat mengembangkan aplikasi.</w:t>
      </w:r>
      <w:r w:rsidR="003A0649" w:rsidRPr="00FD40C3">
        <w:t xml:space="preserve"> Hasil pengujian yang dilakukan menunjukkan skor 1.128299 dari 5.0 pada model dan 22% pada aplikasi yang menerapkan model. Hal ini menunjukkan bahwa hasil yang didapat adalah sama, karena 1.128299 merupakan 22% dari 5.0</w:t>
      </w:r>
    </w:p>
    <w:p w14:paraId="405789FC" w14:textId="61378160" w:rsidR="004574A5" w:rsidRPr="00FD40C3" w:rsidRDefault="004574A5" w:rsidP="008739A8">
      <w:pPr>
        <w:pStyle w:val="ListParagraph"/>
        <w:numPr>
          <w:ilvl w:val="0"/>
          <w:numId w:val="45"/>
        </w:numPr>
        <w:ind w:left="360"/>
      </w:pPr>
      <w:r w:rsidRPr="00FD40C3">
        <w:t>Untuk pengguna, aplikasi penilaian esai singkat dapat dilakukan dengan menjalankannya pada peramban web yang mendukung ES6 dan pengguna dapat melihat tahapan cara menggunakan aplikasi pada halaman bantuan.</w:t>
      </w:r>
      <w:r w:rsidR="00221F4E" w:rsidRPr="00FD40C3">
        <w:t xml:space="preserve"> Pada saat menggunakan aplikasi, sangat disarankan untuk tidak mencampur bahasa lain </w:t>
      </w:r>
      <w:r w:rsidR="00221F4E" w:rsidRPr="00FD40C3">
        <w:lastRenderedPageBreak/>
        <w:t>pada bahasa utama pada esai yang ingin dilakukan pemeriksaan dikarenakan akan mempengaruhi skor penilaian yang mungkin dapat merugikan suatu pihak pada penilaian akademik.</w:t>
      </w:r>
      <w:r w:rsidRPr="00FD40C3">
        <w:t xml:space="preserve"> Sedangkan untuk sisi teknikal, aplikasi dapat digunakan pada mesin yang menjalankan </w:t>
      </w:r>
      <w:r w:rsidRPr="00FD40C3">
        <w:rPr>
          <w:i/>
          <w:iCs/>
        </w:rPr>
        <w:t>runtimer</w:t>
      </w:r>
      <w:r w:rsidR="00305C77" w:rsidRPr="00FD40C3">
        <w:t xml:space="preserve"> Node.js untuk menjalankan </w:t>
      </w:r>
      <w:r w:rsidR="00305C77" w:rsidRPr="00FD40C3">
        <w:rPr>
          <w:i/>
          <w:iCs/>
        </w:rPr>
        <w:t>server</w:t>
      </w:r>
      <w:r w:rsidR="00305C77" w:rsidRPr="00FD40C3">
        <w:t xml:space="preserve"> aplikasi, dan </w:t>
      </w:r>
      <w:r w:rsidR="00305C77" w:rsidRPr="00596B58">
        <w:rPr>
          <w:i/>
          <w:iCs/>
        </w:rPr>
        <w:t>Python</w:t>
      </w:r>
      <w:r w:rsidR="00305C77" w:rsidRPr="00FD40C3">
        <w:t xml:space="preserve"> sebagai interpreter untuk menjalankan model </w:t>
      </w:r>
      <w:r w:rsidR="00305C77" w:rsidRPr="00FD40C3">
        <w:rPr>
          <w:i/>
          <w:iCs/>
        </w:rPr>
        <w:t>machine learning</w:t>
      </w:r>
      <w:r w:rsidR="00305C77" w:rsidRPr="00FD40C3">
        <w:t xml:space="preserve"> yang digunakan pada penelitian ini.</w:t>
      </w:r>
    </w:p>
    <w:p w14:paraId="125242AF" w14:textId="77777777" w:rsidR="002E2F94" w:rsidRPr="00FD40C3" w:rsidRDefault="002E2F94"/>
    <w:p w14:paraId="5E5D12CB" w14:textId="0547C2FD" w:rsidR="00F52D40" w:rsidRPr="00FD40C3" w:rsidRDefault="006724C1">
      <w:pPr>
        <w:pStyle w:val="Heading2"/>
        <w:numPr>
          <w:ilvl w:val="1"/>
          <w:numId w:val="14"/>
        </w:numPr>
      </w:pPr>
      <w:bookmarkStart w:id="396" w:name="_37m2jsg" w:colFirst="0" w:colLast="0"/>
      <w:bookmarkStart w:id="397" w:name="_Toc156587103"/>
      <w:bookmarkStart w:id="398" w:name="_Toc156593648"/>
      <w:bookmarkStart w:id="399" w:name="_Toc156594662"/>
      <w:bookmarkEnd w:id="396"/>
      <w:r w:rsidRPr="00FD40C3">
        <w:t>Saran</w:t>
      </w:r>
      <w:bookmarkEnd w:id="397"/>
      <w:bookmarkEnd w:id="398"/>
      <w:bookmarkEnd w:id="399"/>
    </w:p>
    <w:p w14:paraId="21B30266" w14:textId="34E634C0" w:rsidR="00805A22" w:rsidRPr="00FD40C3" w:rsidRDefault="00805A22" w:rsidP="00805A22">
      <w:pPr>
        <w:ind w:firstLine="0"/>
      </w:pPr>
      <w:bookmarkStart w:id="400" w:name="_1mrcu09" w:colFirst="0" w:colLast="0"/>
      <w:bookmarkEnd w:id="400"/>
      <w:r w:rsidRPr="00FD40C3">
        <w:t>Pada akhir penelitian ini, peneliti menemukan beberapa saran yang dapat diterapkan terkait penelitian ini</w:t>
      </w:r>
      <w:r w:rsidR="00943BCE" w:rsidRPr="00FD40C3">
        <w:t>, aplikasi keluarannya,</w:t>
      </w:r>
      <w:r w:rsidRPr="00FD40C3">
        <w:t xml:space="preserve"> ataupun kelanjutan penelitian ini kedepannya. </w:t>
      </w:r>
    </w:p>
    <w:p w14:paraId="4381F1B3" w14:textId="0030A030" w:rsidR="00805A22" w:rsidRPr="00FD40C3" w:rsidRDefault="00805A22" w:rsidP="00805A22">
      <w:pPr>
        <w:pStyle w:val="ListParagraph"/>
        <w:numPr>
          <w:ilvl w:val="0"/>
          <w:numId w:val="46"/>
        </w:numPr>
        <w:ind w:left="360"/>
      </w:pPr>
      <w:r w:rsidRPr="00FD40C3">
        <w:rPr>
          <w:b/>
          <w:bCs/>
        </w:rPr>
        <w:t>Saran untuk Lembaga</w:t>
      </w:r>
      <w:r w:rsidR="00CA3E9E" w:rsidRPr="00FD40C3">
        <w:rPr>
          <w:b/>
          <w:bCs/>
        </w:rPr>
        <w:t xml:space="preserve"> Edukasi</w:t>
      </w:r>
      <w:r w:rsidRPr="00FD40C3">
        <w:t>: Seperti yang telah dijelaskan pada latar belakang terkait tidak efisiennya penilaian esai apabila dilakukan secara manual. Dengan landasan itu, sebaiknya setiap</w:t>
      </w:r>
      <w:r w:rsidR="00CA3E9E" w:rsidRPr="00FD40C3">
        <w:t xml:space="preserve"> lembaga edukasi (sekolah, universitas, atau institusi) dapat</w:t>
      </w:r>
      <w:r w:rsidR="001C55B3" w:rsidRPr="00FD40C3">
        <w:t xml:space="preserve"> menyediakan aplikasi ini pada server untuk dapat digunakan oleh pihak pengajar yang hendak melakukan penilaian esai agar proses penilaian esai dapat dilakukan lebih cepat.</w:t>
      </w:r>
      <w:r w:rsidRPr="00FD40C3">
        <w:t xml:space="preserve"> </w:t>
      </w:r>
    </w:p>
    <w:p w14:paraId="647E0F8E" w14:textId="1F95B2B7" w:rsidR="001C55B3" w:rsidRPr="00FD40C3" w:rsidRDefault="001C55B3" w:rsidP="00805A22">
      <w:pPr>
        <w:pStyle w:val="ListParagraph"/>
        <w:numPr>
          <w:ilvl w:val="0"/>
          <w:numId w:val="46"/>
        </w:numPr>
        <w:ind w:left="360"/>
      </w:pPr>
      <w:r w:rsidRPr="00FD40C3">
        <w:rPr>
          <w:b/>
          <w:bCs/>
        </w:rPr>
        <w:t>Saran untuk Peneliti Selanjutnya</w:t>
      </w:r>
      <w:r w:rsidRPr="00FD40C3">
        <w:t xml:space="preserve">: Pada aplikasi yang dikembangkan penelitian ini, hanya memiliki dua bahasa yang dapat digunakan untuk penilaian esai yaitu bahasa Indonesia dan Inggris. Hal ini dikarenakan penelitian ini menggunakan 2 model </w:t>
      </w:r>
      <w:r w:rsidRPr="00FD40C3">
        <w:rPr>
          <w:i/>
          <w:iCs/>
        </w:rPr>
        <w:t>machine learning</w:t>
      </w:r>
      <w:r w:rsidRPr="00FD40C3">
        <w:t xml:space="preserve"> yang dapat melakukan pemeriksaan esai otomatis menggunakan bahasa Indonesia dan Inggris. Apabila di masa depan ada model </w:t>
      </w:r>
      <w:r w:rsidRPr="00FD40C3">
        <w:rPr>
          <w:i/>
          <w:iCs/>
        </w:rPr>
        <w:t>machine learning</w:t>
      </w:r>
      <w:r w:rsidRPr="00FD40C3">
        <w:t xml:space="preserve"> yang dapat melakukan hal serupa dengan bahasa lain, maka peneliti selanjutnya dapat mengimplementasi model dengan bahasa baru tersebut kedalam aplikasi ini agar </w:t>
      </w:r>
      <w:r w:rsidR="004600B2" w:rsidRPr="00FD40C3">
        <w:t>semakin dapat digunakan untuk banyak bahasa.</w:t>
      </w:r>
    </w:p>
    <w:p w14:paraId="4CF5CBAE" w14:textId="3D51737E" w:rsidR="00943BCE" w:rsidRPr="00FD40C3" w:rsidRDefault="00943BCE" w:rsidP="00805A22">
      <w:pPr>
        <w:pStyle w:val="ListParagraph"/>
        <w:numPr>
          <w:ilvl w:val="0"/>
          <w:numId w:val="46"/>
        </w:numPr>
        <w:ind w:left="360"/>
      </w:pPr>
      <w:r w:rsidRPr="00FD40C3">
        <w:rPr>
          <w:b/>
          <w:bCs/>
        </w:rPr>
        <w:t>Saran untuk Pengguna Aplikasi</w:t>
      </w:r>
      <w:r w:rsidRPr="00FD40C3">
        <w:t>: Saat menggunakan aplikasi, disarankan untuk tidak mencampur bahasa</w:t>
      </w:r>
      <w:r w:rsidR="00650142" w:rsidRPr="00FD40C3">
        <w:t xml:space="preserve"> esai yang ingin diperiksakan pada aplikasi yang dibangun oleh penelitian ini dikarenakan dapat mempengaruhi hasil penilaian. Pada saat melaksanakan ujian esai, dapat diumumkan kepada pelajar untuk tidak mencampur bahasa asing pada bahasa utama yang digunakan apabila tidak diperlukan. Saran lainnya adalah untuk tidak salah memilih bahasa penilaian yang digunakan pada aplikasi terapan.</w:t>
      </w:r>
    </w:p>
    <w:p w14:paraId="33A6D61B" w14:textId="7E827CB1" w:rsidR="00943BCE" w:rsidRPr="00FD40C3" w:rsidRDefault="00943BCE" w:rsidP="00805A22">
      <w:pPr>
        <w:ind w:firstLine="0"/>
        <w:sectPr w:rsidR="00943BCE" w:rsidRPr="00FD40C3" w:rsidSect="00FD40C3">
          <w:pgSz w:w="11909" w:h="16834"/>
          <w:pgMar w:top="1701" w:right="1701" w:bottom="1701" w:left="1985" w:header="720" w:footer="720" w:gutter="0"/>
          <w:cols w:space="720"/>
          <w:docGrid w:linePitch="326"/>
        </w:sectPr>
      </w:pPr>
    </w:p>
    <w:p w14:paraId="227093EA" w14:textId="20E3A1AF" w:rsidR="00F52D40" w:rsidRPr="00FD40C3" w:rsidRDefault="006724C1">
      <w:pPr>
        <w:keepNext/>
        <w:keepLines/>
        <w:pBdr>
          <w:top w:val="nil"/>
          <w:left w:val="nil"/>
          <w:bottom w:val="nil"/>
          <w:right w:val="nil"/>
          <w:between w:val="nil"/>
        </w:pBdr>
        <w:ind w:firstLine="0"/>
        <w:jc w:val="center"/>
        <w:rPr>
          <w:b/>
          <w:color w:val="000000"/>
          <w:sz w:val="28"/>
          <w:szCs w:val="28"/>
        </w:rPr>
      </w:pPr>
      <w:r w:rsidRPr="00FD40C3">
        <w:rPr>
          <w:b/>
          <w:color w:val="000000"/>
          <w:sz w:val="28"/>
          <w:szCs w:val="28"/>
        </w:rPr>
        <w:lastRenderedPageBreak/>
        <w:t xml:space="preserve">DAFTAR PUSTAKA </w:t>
      </w:r>
    </w:p>
    <w:p w14:paraId="53E74422" w14:textId="77777777" w:rsidR="00F52D40" w:rsidRPr="00FD40C3" w:rsidRDefault="00F52D40">
      <w:pPr>
        <w:ind w:firstLine="0"/>
        <w:rPr>
          <w:rFonts w:ascii="Calibri" w:eastAsia="Calibri" w:hAnsi="Calibri" w:cs="Calibri"/>
          <w:sz w:val="22"/>
          <w:szCs w:val="22"/>
        </w:rPr>
      </w:pPr>
    </w:p>
    <w:p w14:paraId="7573A726" w14:textId="77777777" w:rsidR="00234B28" w:rsidRPr="00FD40C3" w:rsidRDefault="00524D40" w:rsidP="00234B28">
      <w:pPr>
        <w:pStyle w:val="Bibliography"/>
      </w:pPr>
      <w:r w:rsidRPr="00FD40C3">
        <w:fldChar w:fldCharType="begin"/>
      </w:r>
      <w:r w:rsidR="00D40B0C" w:rsidRPr="00FD40C3">
        <w:instrText xml:space="preserve"> ADDIN ZOTERO_BIBL {"uncited":[],"omitted":[],"custom":[]} CSL_BIBLIOGRAPHY </w:instrText>
      </w:r>
      <w:r w:rsidRPr="00FD40C3">
        <w:fldChar w:fldCharType="separate"/>
      </w:r>
      <w:r w:rsidR="00234B28" w:rsidRPr="00FD40C3">
        <w:t>[1]</w:t>
      </w:r>
      <w:r w:rsidR="00234B28" w:rsidRPr="00FD40C3">
        <w:tab/>
        <w:t>U. Nations, “Population.” Accessed: Dec. 25, 2022. [Online]. Available: https://www.un.org/en/global-issues/population</w:t>
      </w:r>
    </w:p>
    <w:p w14:paraId="70E04DCB" w14:textId="77777777" w:rsidR="00234B28" w:rsidRPr="00FD40C3" w:rsidRDefault="00234B28" w:rsidP="00234B28">
      <w:pPr>
        <w:pStyle w:val="Bibliography"/>
      </w:pPr>
      <w:r w:rsidRPr="00FD40C3">
        <w:t>[2]</w:t>
      </w:r>
      <w:r w:rsidRPr="00FD40C3">
        <w:tab/>
        <w:t>B. P. Statistik, “Jumlah Penduduk Pertengahan Tahun (Ribu Jiwa), 2020-2022.” Accessed: Dec. 26, 2022. [Online]. Available: https://www.bps.go.id/indicator/12/1975/1/jumlah-penduduk-pertengahan-tahun.html</w:t>
      </w:r>
    </w:p>
    <w:p w14:paraId="681561A6" w14:textId="77777777" w:rsidR="00234B28" w:rsidRPr="00FD40C3" w:rsidRDefault="00234B28" w:rsidP="00234B28">
      <w:pPr>
        <w:pStyle w:val="Bibliography"/>
      </w:pPr>
      <w:r w:rsidRPr="00FD40C3">
        <w:t>[3]</w:t>
      </w:r>
      <w:r w:rsidRPr="00FD40C3">
        <w:tab/>
        <w:t>B. P. Statistik, “Jumlah Penduduk Menurut Kelompok Umur dan Jenis Kelamin, 2021.” Accessed: Dec. 26, 2022. [Online]. Available: https://www.bps.go.id/indikator/indikator/view_data_pub/0000/api_pub/YW40a21pdTU1cnJxOGt6dm43ZEdoZz09/da_03/1</w:t>
      </w:r>
    </w:p>
    <w:p w14:paraId="175015B8" w14:textId="77777777" w:rsidR="00234B28" w:rsidRPr="00FD40C3" w:rsidRDefault="00234B28" w:rsidP="00234B28">
      <w:pPr>
        <w:pStyle w:val="Bibliography"/>
      </w:pPr>
      <w:r w:rsidRPr="00FD40C3">
        <w:t>[4]</w:t>
      </w:r>
      <w:r w:rsidRPr="00FD40C3">
        <w:tab/>
        <w:t>F. Oktariano and H. Hastuti, “Buku Panduan penulisan Esai Berdasarkan Analisis Historical Thinking,” vol. 2, no. 4, 2020.</w:t>
      </w:r>
    </w:p>
    <w:p w14:paraId="765DE358" w14:textId="77777777" w:rsidR="00234B28" w:rsidRPr="00FD40C3" w:rsidRDefault="00234B28" w:rsidP="00234B28">
      <w:pPr>
        <w:pStyle w:val="Bibliography"/>
      </w:pPr>
      <w:r w:rsidRPr="00FD40C3">
        <w:t>[5]</w:t>
      </w:r>
      <w:r w:rsidRPr="00FD40C3">
        <w:tab/>
        <w:t xml:space="preserve">E. Amorim, M. Cançado, and A. Veloso, “Automated Essay Scoring in the Presence of Biased Ratings,” in </w:t>
      </w:r>
      <w:r w:rsidRPr="00FD40C3">
        <w:rPr>
          <w:i/>
          <w:iCs/>
        </w:rPr>
        <w:t>Proceedings of the 2018 Conference of the North American Chapter of           the Association for Computational Linguistics: Human Language           Technologies, Volume 1 (Long Papers)</w:t>
      </w:r>
      <w:r w:rsidRPr="00FD40C3">
        <w:t>, New Orleans, Louisiana: Association for Computational Linguistics, 2018, pp. 229–237. doi: 10.18653/v1/N18-1021.</w:t>
      </w:r>
    </w:p>
    <w:p w14:paraId="0AE7AD52" w14:textId="77777777" w:rsidR="00234B28" w:rsidRPr="00FD40C3" w:rsidRDefault="00234B28" w:rsidP="00234B28">
      <w:pPr>
        <w:pStyle w:val="Bibliography"/>
      </w:pPr>
      <w:r w:rsidRPr="00FD40C3">
        <w:t>[6]</w:t>
      </w:r>
      <w:r w:rsidRPr="00FD40C3">
        <w:tab/>
        <w:t xml:space="preserve">D. Fortunato and J. Bernardino, “Progressive web apps: An alternative to the native mobile Apps,” in </w:t>
      </w:r>
      <w:r w:rsidRPr="00FD40C3">
        <w:rPr>
          <w:i/>
          <w:iCs/>
        </w:rPr>
        <w:t>2018 13th Iberian Conference on Information Systems and Technologies (CISTI)</w:t>
      </w:r>
      <w:r w:rsidRPr="00FD40C3">
        <w:t>, Caceres: IEEE, Jun. 2018, pp. 1–6. doi: 10.23919/CISTI.2018.8399228.</w:t>
      </w:r>
    </w:p>
    <w:p w14:paraId="74F0CA20" w14:textId="77777777" w:rsidR="00234B28" w:rsidRPr="00FD40C3" w:rsidRDefault="00234B28" w:rsidP="00234B28">
      <w:pPr>
        <w:pStyle w:val="Bibliography"/>
      </w:pPr>
      <w:r w:rsidRPr="00FD40C3">
        <w:t>[7]</w:t>
      </w:r>
      <w:r w:rsidRPr="00FD40C3">
        <w:tab/>
        <w:t xml:space="preserve">M. M. Moe and University of Computer Studies, Hpa-An, Kayin State, Myanmar, “Comparative Study of Test-Driven Development TDD, Behavior-Driven Development BDD and Acceptance Test–Driven Development ATDD,” </w:t>
      </w:r>
      <w:r w:rsidRPr="00FD40C3">
        <w:rPr>
          <w:i/>
          <w:iCs/>
        </w:rPr>
        <w:t>Int. J. Trend Sci. Res. Dev.</w:t>
      </w:r>
      <w:r w:rsidRPr="00FD40C3">
        <w:t>, vol. Volume-3, no. Issue-4, pp. 231–234, Jun. 2019, doi: 10.31142/ijtsrd23698.</w:t>
      </w:r>
    </w:p>
    <w:p w14:paraId="54871553" w14:textId="77777777" w:rsidR="00234B28" w:rsidRPr="00FD40C3" w:rsidRDefault="00234B28" w:rsidP="00234B28">
      <w:pPr>
        <w:pStyle w:val="Bibliography"/>
      </w:pPr>
      <w:r w:rsidRPr="00FD40C3">
        <w:t>[8]</w:t>
      </w:r>
      <w:r w:rsidRPr="00FD40C3">
        <w:tab/>
        <w:t xml:space="preserve">B. George and L. Williams, “A structured experiment of test-driven development,” </w:t>
      </w:r>
      <w:r w:rsidRPr="00FD40C3">
        <w:rPr>
          <w:i/>
          <w:iCs/>
        </w:rPr>
        <w:t>Inf. Softw. Technol.</w:t>
      </w:r>
      <w:r w:rsidRPr="00FD40C3">
        <w:t>, vol. 46, no. 5, pp. 337–342, Apr. 2004, doi: 10.1016/j.infsof.2003.09.011.</w:t>
      </w:r>
    </w:p>
    <w:p w14:paraId="5D49F9FA" w14:textId="77777777" w:rsidR="00234B28" w:rsidRPr="00FD40C3" w:rsidRDefault="00234B28" w:rsidP="00234B28">
      <w:pPr>
        <w:pStyle w:val="Bibliography"/>
      </w:pPr>
      <w:r w:rsidRPr="00FD40C3">
        <w:t>[9]</w:t>
      </w:r>
      <w:r w:rsidRPr="00FD40C3">
        <w:tab/>
        <w:t xml:space="preserve">J. B. Ibarra </w:t>
      </w:r>
      <w:r w:rsidRPr="00FD40C3">
        <w:rPr>
          <w:i/>
          <w:iCs/>
        </w:rPr>
        <w:t>et al.</w:t>
      </w:r>
      <w:r w:rsidRPr="00FD40C3">
        <w:t xml:space="preserve">, “Development of the Low Cost Classroom Response System Using Test-Driven Development Approach and Analysis of the Adaptive Capability of Students Using Sequential Minimal Optimization Algorithm,” in </w:t>
      </w:r>
      <w:r w:rsidRPr="00FD40C3">
        <w:rPr>
          <w:i/>
          <w:iCs/>
        </w:rPr>
        <w:t>2019 IEEE 6th International Conference on Industrial Engineering and Applications (ICIEA)</w:t>
      </w:r>
      <w:r w:rsidRPr="00FD40C3">
        <w:t>, Tokyo, Japan: IEEE, Apr. 2019, pp. 689–693. doi: 10.1109/IEA.2019.8714889.</w:t>
      </w:r>
    </w:p>
    <w:p w14:paraId="7A07CA14" w14:textId="77777777" w:rsidR="00234B28" w:rsidRPr="00FD40C3" w:rsidRDefault="00234B28" w:rsidP="00234B28">
      <w:pPr>
        <w:pStyle w:val="Bibliography"/>
      </w:pPr>
      <w:r w:rsidRPr="00FD40C3">
        <w:t>[10]</w:t>
      </w:r>
      <w:r w:rsidRPr="00FD40C3">
        <w:tab/>
        <w:t xml:space="preserve">H. K. N. Leung and L. White, “A study of integration testing and software regression at the integration level,” in </w:t>
      </w:r>
      <w:r w:rsidRPr="00FD40C3">
        <w:rPr>
          <w:i/>
          <w:iCs/>
        </w:rPr>
        <w:t>Proceedings. Conference on Software Maintenance 1990</w:t>
      </w:r>
      <w:r w:rsidRPr="00FD40C3">
        <w:t>, San Diego, CA, USA: IEEE Comput. Soc. Press, 1990, pp. 290–301. doi: 10.1109/ICSM.1990.131377.</w:t>
      </w:r>
    </w:p>
    <w:p w14:paraId="17E04E70" w14:textId="77777777" w:rsidR="00234B28" w:rsidRPr="00FD40C3" w:rsidRDefault="00234B28" w:rsidP="00234B28">
      <w:pPr>
        <w:pStyle w:val="Bibliography"/>
      </w:pPr>
      <w:r w:rsidRPr="00FD40C3">
        <w:t>[11]</w:t>
      </w:r>
      <w:r w:rsidRPr="00FD40C3">
        <w:tab/>
        <w:t xml:space="preserve">D. Pal and V. Vanijja, “Perceived usability evaluation of Microsoft Teams as an online learning platform during COVID-19 using system usability scale and technology acceptance model in India,” </w:t>
      </w:r>
      <w:r w:rsidRPr="00FD40C3">
        <w:rPr>
          <w:i/>
          <w:iCs/>
        </w:rPr>
        <w:t>Child. Youth Serv. Rev.</w:t>
      </w:r>
      <w:r w:rsidRPr="00FD40C3">
        <w:t>, vol. 119, p. 105535, Dec. 2020, doi: 10.1016/j.childyouth.2020.105535.</w:t>
      </w:r>
    </w:p>
    <w:p w14:paraId="132DEB31" w14:textId="77777777" w:rsidR="00234B28" w:rsidRPr="00FD40C3" w:rsidRDefault="00234B28" w:rsidP="00234B28">
      <w:pPr>
        <w:pStyle w:val="Bibliography"/>
      </w:pPr>
      <w:r w:rsidRPr="00FD40C3">
        <w:lastRenderedPageBreak/>
        <w:t>[12]</w:t>
      </w:r>
      <w:r w:rsidRPr="00FD40C3">
        <w:tab/>
        <w:t xml:space="preserve">P. Vlachogianni and N. Tselios, “Perceived usability evaluation of educational technology using the System Usability Scale (SUS): A systematic review,” </w:t>
      </w:r>
      <w:r w:rsidRPr="00FD40C3">
        <w:rPr>
          <w:i/>
          <w:iCs/>
        </w:rPr>
        <w:t>J. Res. Technol. Educ.</w:t>
      </w:r>
      <w:r w:rsidRPr="00FD40C3">
        <w:t>, vol. 54, no. 3, pp. 392–409, May 2022, doi: 10.1080/15391523.2020.1867938.</w:t>
      </w:r>
    </w:p>
    <w:p w14:paraId="63A47BBC" w14:textId="77777777" w:rsidR="00234B28" w:rsidRPr="00FD40C3" w:rsidRDefault="00234B28" w:rsidP="00234B28">
      <w:pPr>
        <w:pStyle w:val="Bibliography"/>
      </w:pPr>
      <w:r w:rsidRPr="00FD40C3">
        <w:t>[13]</w:t>
      </w:r>
      <w:r w:rsidRPr="00FD40C3">
        <w:tab/>
        <w:t xml:space="preserve">J. R. Lewis, “Psychometric Evaluation of the PSSUQ Using Data from Five Years of Usability Studies,” </w:t>
      </w:r>
      <w:r w:rsidRPr="00FD40C3">
        <w:rPr>
          <w:i/>
          <w:iCs/>
        </w:rPr>
        <w:t>Int. J. Hum.-Comput. Interact.</w:t>
      </w:r>
      <w:r w:rsidRPr="00FD40C3">
        <w:t>, vol. 14, no. 3–4, pp. 463–488, Sep. 2002, doi: 10.1080/10447318.2002.9669130.</w:t>
      </w:r>
    </w:p>
    <w:p w14:paraId="382BB955" w14:textId="77777777" w:rsidR="00234B28" w:rsidRPr="00FD40C3" w:rsidRDefault="00234B28" w:rsidP="00234B28">
      <w:pPr>
        <w:pStyle w:val="Bibliography"/>
      </w:pPr>
      <w:r w:rsidRPr="00FD40C3">
        <w:t>[14]</w:t>
      </w:r>
      <w:r w:rsidRPr="00FD40C3">
        <w:tab/>
        <w:t xml:space="preserve">U. Ependi, T. B. Kurniawan, and F. Panjaitan, “SYSTEM USABILITY SCALE VS HEURISTIC EVALUATION: A REVIEW,” </w:t>
      </w:r>
      <w:r w:rsidRPr="00FD40C3">
        <w:rPr>
          <w:i/>
          <w:iCs/>
        </w:rPr>
        <w:t>Simetris J. Tek. Mesin Elektro Dan Ilmu Komput.</w:t>
      </w:r>
      <w:r w:rsidRPr="00FD40C3">
        <w:t>, vol. 10, no. 1, pp. 65–74, Apr. 2019, doi: 10.24176/simet.v10i1.2725.</w:t>
      </w:r>
    </w:p>
    <w:p w14:paraId="0071CA26" w14:textId="77777777" w:rsidR="00234B28" w:rsidRPr="00FD40C3" w:rsidRDefault="00234B28" w:rsidP="00234B28">
      <w:pPr>
        <w:pStyle w:val="Bibliography"/>
      </w:pPr>
      <w:r w:rsidRPr="00FD40C3">
        <w:t>[15]</w:t>
      </w:r>
      <w:r w:rsidRPr="00FD40C3">
        <w:tab/>
        <w:t>T. Hidayat and M. Muttaqin, “Pengujian Sistem Informasi Pendaftaran dan Pembayaran Wisuda Online menggunakan Black Box Testing dengan Metode Equivalence Partitioning dan Boundary Value Analysis,” vol. 6, 2018.</w:t>
      </w:r>
    </w:p>
    <w:p w14:paraId="2864C63C" w14:textId="77777777" w:rsidR="00234B28" w:rsidRPr="00FD40C3" w:rsidRDefault="00234B28" w:rsidP="00234B28">
      <w:pPr>
        <w:pStyle w:val="Bibliography"/>
      </w:pPr>
      <w:r w:rsidRPr="00FD40C3">
        <w:t>[16]</w:t>
      </w:r>
      <w:r w:rsidRPr="00FD40C3">
        <w:tab/>
        <w:t xml:space="preserve"> xinyu chang and  jing Li, “Improvement of Excel data processing function based on Spring MVC framework,” in </w:t>
      </w:r>
      <w:r w:rsidRPr="00FD40C3">
        <w:rPr>
          <w:i/>
          <w:iCs/>
        </w:rPr>
        <w:t>Third International Conference on Computer Science and Communication Technology (ICCSCT 2022)</w:t>
      </w:r>
      <w:r w:rsidRPr="00FD40C3">
        <w:t>, Y. Lu and C. Cheng, Eds., Beijing, China: SPIE, Dec. 2022, p. 25. doi: 10.1117/12.2661778.</w:t>
      </w:r>
    </w:p>
    <w:p w14:paraId="3D15A8A4" w14:textId="77777777" w:rsidR="00234B28" w:rsidRPr="00FD40C3" w:rsidRDefault="00234B28" w:rsidP="00234B28">
      <w:pPr>
        <w:pStyle w:val="Bibliography"/>
      </w:pPr>
      <w:r w:rsidRPr="00FD40C3">
        <w:t>[17]</w:t>
      </w:r>
      <w:r w:rsidRPr="00FD40C3">
        <w:tab/>
        <w:t>I. Glantz and H. Hurtig, “Express.js and Ktor web server performance A comparative study”.</w:t>
      </w:r>
    </w:p>
    <w:p w14:paraId="02F36D71" w14:textId="77777777" w:rsidR="00234B28" w:rsidRPr="00FD40C3" w:rsidRDefault="00234B28" w:rsidP="00234B28">
      <w:pPr>
        <w:pStyle w:val="Bibliography"/>
      </w:pPr>
      <w:r w:rsidRPr="00FD40C3">
        <w:t>[18]</w:t>
      </w:r>
      <w:r w:rsidRPr="00FD40C3">
        <w:tab/>
        <w:t xml:space="preserve">D. Smilkov </w:t>
      </w:r>
      <w:r w:rsidRPr="00FD40C3">
        <w:rPr>
          <w:i/>
          <w:iCs/>
        </w:rPr>
        <w:t>et al.</w:t>
      </w:r>
      <w:r w:rsidRPr="00FD40C3">
        <w:t>, “TensorFlow.js: Machine Learning for the Web and Beyond”.</w:t>
      </w:r>
    </w:p>
    <w:p w14:paraId="4FBA395A" w14:textId="77777777" w:rsidR="00234B28" w:rsidRPr="00FD40C3" w:rsidRDefault="00234B28" w:rsidP="00234B28">
      <w:pPr>
        <w:pStyle w:val="Bibliography"/>
      </w:pPr>
      <w:r w:rsidRPr="00FD40C3">
        <w:t>[19]</w:t>
      </w:r>
      <w:r w:rsidRPr="00FD40C3">
        <w:tab/>
        <w:t>S. L. Ingólfsdóttir, H. Loftsson, J. F. Daðason, and K. Bjarnadóttir, “Nefnir: A high accuracy lemmatizer for Icelandic.” arXiv, Jul. 27, 2019. Accessed: Jan. 05, 2023. [Online]. Available: http://arxiv.org/abs/1907.11907</w:t>
      </w:r>
    </w:p>
    <w:p w14:paraId="36371F78" w14:textId="77777777" w:rsidR="00234B28" w:rsidRPr="00FD40C3" w:rsidRDefault="00234B28" w:rsidP="00234B28">
      <w:pPr>
        <w:pStyle w:val="Bibliography"/>
      </w:pPr>
      <w:r w:rsidRPr="00FD40C3">
        <w:t>[20]</w:t>
      </w:r>
      <w:r w:rsidRPr="00FD40C3">
        <w:tab/>
        <w:t xml:space="preserve">B. Jose and S. Abraham, “Performance analysis of NoSQL and relational databases with MongoDB and MySQL,” </w:t>
      </w:r>
      <w:r w:rsidRPr="00FD40C3">
        <w:rPr>
          <w:i/>
          <w:iCs/>
        </w:rPr>
        <w:t>Mater. Today Proc.</w:t>
      </w:r>
      <w:r w:rsidRPr="00FD40C3">
        <w:t>, vol. 24, pp. 2036–2043, 2020, doi: 10.1016/j.matpr.2020.03.634.</w:t>
      </w:r>
    </w:p>
    <w:p w14:paraId="7BBF0D0A" w14:textId="77777777" w:rsidR="00234B28" w:rsidRPr="00FD40C3" w:rsidRDefault="00234B28" w:rsidP="00234B28">
      <w:pPr>
        <w:pStyle w:val="Bibliography"/>
      </w:pPr>
      <w:r w:rsidRPr="00FD40C3">
        <w:t>[21]</w:t>
      </w:r>
      <w:r w:rsidRPr="00FD40C3">
        <w:tab/>
        <w:t>C. Kaner, “An Introduction to Scenario Testing”.</w:t>
      </w:r>
    </w:p>
    <w:p w14:paraId="6B643FA7" w14:textId="77777777" w:rsidR="00234B28" w:rsidRPr="00FD40C3" w:rsidRDefault="00234B28" w:rsidP="00234B28">
      <w:pPr>
        <w:pStyle w:val="Bibliography"/>
      </w:pPr>
      <w:r w:rsidRPr="00FD40C3">
        <w:t>[22]</w:t>
      </w:r>
      <w:r w:rsidRPr="00FD40C3">
        <w:tab/>
        <w:t xml:space="preserve">G. Steinfeld, “5 steps of test-driven development,” </w:t>
      </w:r>
      <w:r w:rsidRPr="00FD40C3">
        <w:rPr>
          <w:i/>
          <w:iCs/>
        </w:rPr>
        <w:t>IBM Developer</w:t>
      </w:r>
      <w:r w:rsidRPr="00FD40C3">
        <w:t>, Feb. 06, 2020. Accessed: Jan. 30, 2023. [Online]. Available: https://developer.ibm.com/articles/5-steps-of-test-driven-development/</w:t>
      </w:r>
    </w:p>
    <w:p w14:paraId="7FEACFCB" w14:textId="77777777" w:rsidR="00234B28" w:rsidRPr="00FD40C3" w:rsidRDefault="00234B28" w:rsidP="00234B28">
      <w:pPr>
        <w:pStyle w:val="Bibliography"/>
      </w:pPr>
      <w:r w:rsidRPr="00FD40C3">
        <w:t>[23]</w:t>
      </w:r>
      <w:r w:rsidRPr="00FD40C3">
        <w:tab/>
        <w:t xml:space="preserve">Institut Teknologi Sepuluh Nopember </w:t>
      </w:r>
      <w:r w:rsidRPr="00FD40C3">
        <w:rPr>
          <w:i/>
          <w:iCs/>
        </w:rPr>
        <w:t>et al.</w:t>
      </w:r>
      <w:r w:rsidRPr="00FD40C3">
        <w:t xml:space="preserve">, “A Different Approach on Automated Use Case Diagram Semantic Assessment,” </w:t>
      </w:r>
      <w:r w:rsidRPr="00FD40C3">
        <w:rPr>
          <w:i/>
          <w:iCs/>
        </w:rPr>
        <w:t>Int. J. Intell. Eng. Syst.</w:t>
      </w:r>
      <w:r w:rsidRPr="00FD40C3">
        <w:t>, vol. 14, no. 1, pp. 496–505, Feb. 2021, doi: 10.22266/ijies2021.0228.46.</w:t>
      </w:r>
    </w:p>
    <w:p w14:paraId="6E328EC3" w14:textId="77777777" w:rsidR="00234B28" w:rsidRPr="00FD40C3" w:rsidRDefault="00234B28" w:rsidP="00234B28">
      <w:pPr>
        <w:pStyle w:val="Bibliography"/>
      </w:pPr>
      <w:r w:rsidRPr="00FD40C3">
        <w:t>[24]</w:t>
      </w:r>
      <w:r w:rsidRPr="00FD40C3">
        <w:tab/>
        <w:t xml:space="preserve">Dept. of Computer Science &amp; Engineering, BITM, VTU, Ballari, India., Dr. R. N. Kulkarni, C. K. Srinivasa, and Dept. of Computer Science &amp; Engineering, BITM, VTU, Ballari, India., “Novel approach to transform UML Sequence diagram to Activity diagram,” </w:t>
      </w:r>
      <w:r w:rsidRPr="00FD40C3">
        <w:rPr>
          <w:i/>
          <w:iCs/>
        </w:rPr>
        <w:t>J. Univ. Shanghai Sci. Technol.</w:t>
      </w:r>
      <w:r w:rsidRPr="00FD40C3">
        <w:t>, vol. 23, no. 07, pp. 1247–1255, Jul. 2021, doi: 10.51201/JUSST/21/07300.</w:t>
      </w:r>
    </w:p>
    <w:p w14:paraId="249BBDF6" w14:textId="77777777" w:rsidR="00234B28" w:rsidRPr="00FD40C3" w:rsidRDefault="00234B28" w:rsidP="00234B28">
      <w:pPr>
        <w:pStyle w:val="Bibliography"/>
      </w:pPr>
      <w:r w:rsidRPr="00FD40C3">
        <w:t>[25]</w:t>
      </w:r>
      <w:r w:rsidRPr="00FD40C3">
        <w:tab/>
        <w:t xml:space="preserve">M. Shirole and R. Kumar, “Constrained permutation-based test scenario generation from concurrent activity diagrams,” </w:t>
      </w:r>
      <w:r w:rsidRPr="00FD40C3">
        <w:rPr>
          <w:i/>
          <w:iCs/>
        </w:rPr>
        <w:t>Innov. Syst. Softw. Eng.</w:t>
      </w:r>
      <w:r w:rsidRPr="00FD40C3">
        <w:t>, vol. 17, no. 4, pp. 343–353, Dec. 2021, doi: 10.1007/s11334-021-00389-4.</w:t>
      </w:r>
    </w:p>
    <w:p w14:paraId="05D3483C" w14:textId="77777777" w:rsidR="00234B28" w:rsidRPr="00FD40C3" w:rsidRDefault="00234B28" w:rsidP="00234B28">
      <w:pPr>
        <w:pStyle w:val="Bibliography"/>
      </w:pPr>
      <w:r w:rsidRPr="00FD40C3">
        <w:t>[26]</w:t>
      </w:r>
      <w:r w:rsidRPr="00FD40C3">
        <w:tab/>
        <w:t>A. Firdaus, S. Widodo, A. Sutrisman, S. G. F. Nasution, and R. Mardiana, “RANCANG BANGUN SISTEM INFORMASI PERPUSTAKAAN MENGGUNAKAN WEB SERVICE PADA JURUSAN TEKNIK KOMPUTER POLSRI,” vol. 5, 2019.</w:t>
      </w:r>
    </w:p>
    <w:p w14:paraId="1586CC50" w14:textId="77777777" w:rsidR="00234B28" w:rsidRPr="00FD40C3" w:rsidRDefault="00234B28" w:rsidP="00234B28">
      <w:pPr>
        <w:pStyle w:val="Bibliography"/>
      </w:pPr>
      <w:r w:rsidRPr="00FD40C3">
        <w:lastRenderedPageBreak/>
        <w:t>[27]</w:t>
      </w:r>
      <w:r w:rsidRPr="00FD40C3">
        <w:tab/>
        <w:t xml:space="preserve">A. Ismail and K. S. Kuppusamy, “Web accessibility investigation and identification of major issues of higher education websites with statistical measures: A case study of college websites,” </w:t>
      </w:r>
      <w:r w:rsidRPr="00FD40C3">
        <w:rPr>
          <w:i/>
          <w:iCs/>
        </w:rPr>
        <w:t>J. King Saud Univ. - Comput. Inf. Sci.</w:t>
      </w:r>
      <w:r w:rsidRPr="00FD40C3">
        <w:t>, vol. 34, no. 3, pp. 901–911, Mar. 2022, doi: 10.1016/j.jksuci.2019.03.011.</w:t>
      </w:r>
    </w:p>
    <w:p w14:paraId="6F58DA79" w14:textId="77777777" w:rsidR="00234B28" w:rsidRPr="00FD40C3" w:rsidRDefault="00234B28" w:rsidP="00234B28">
      <w:pPr>
        <w:pStyle w:val="Bibliography"/>
      </w:pPr>
      <w:r w:rsidRPr="00FD40C3">
        <w:t>[28]</w:t>
      </w:r>
      <w:r w:rsidRPr="00FD40C3">
        <w:tab/>
        <w:t xml:space="preserve">R. S. Malik, J. Patra, and M. Pradel, “NL2Type: Inferring JavaScript Function Types from Natural Language Information,” in </w:t>
      </w:r>
      <w:r w:rsidRPr="00FD40C3">
        <w:rPr>
          <w:i/>
          <w:iCs/>
        </w:rPr>
        <w:t>2019 IEEE/ACM 41st International Conference on Software Engineering (ICSE)</w:t>
      </w:r>
      <w:r w:rsidRPr="00FD40C3">
        <w:t>, Montreal, QC, Canada: IEEE, May 2019, pp. 304–315. doi: 10.1109/ICSE.2019.00045.</w:t>
      </w:r>
    </w:p>
    <w:p w14:paraId="3EC243C0" w14:textId="77777777" w:rsidR="00234B28" w:rsidRPr="00FD40C3" w:rsidRDefault="00234B28" w:rsidP="00234B28">
      <w:pPr>
        <w:pStyle w:val="Bibliography"/>
      </w:pPr>
      <w:r w:rsidRPr="00FD40C3">
        <w:t>[29]</w:t>
      </w:r>
      <w:r w:rsidRPr="00FD40C3">
        <w:tab/>
        <w:t>M. Shcherbakov, M. Balliu, and C.-A. Staicu, “Silent Spring: Prototype Pollution Leads to Remote Code Execution in Node.js”.</w:t>
      </w:r>
    </w:p>
    <w:p w14:paraId="3DADF6E4" w14:textId="77777777" w:rsidR="00234B28" w:rsidRPr="00FD40C3" w:rsidRDefault="00234B28" w:rsidP="00234B28">
      <w:pPr>
        <w:pStyle w:val="Bibliography"/>
      </w:pPr>
      <w:r w:rsidRPr="00FD40C3">
        <w:t>[30]</w:t>
      </w:r>
      <w:r w:rsidRPr="00FD40C3">
        <w:tab/>
        <w:t xml:space="preserve">H. Brar, T. Kaur, and Y. Rajoria, “The Better Comparison between PHP, Python-web &amp; Node.js,” </w:t>
      </w:r>
      <w:r w:rsidRPr="00FD40C3">
        <w:rPr>
          <w:i/>
          <w:iCs/>
        </w:rPr>
        <w:t>web ..</w:t>
      </w:r>
      <w:r w:rsidRPr="00FD40C3">
        <w:t>.</w:t>
      </w:r>
    </w:p>
    <w:p w14:paraId="55E55002" w14:textId="77777777" w:rsidR="00234B28" w:rsidRPr="00FD40C3" w:rsidRDefault="00234B28" w:rsidP="00234B28">
      <w:pPr>
        <w:pStyle w:val="Bibliography"/>
      </w:pPr>
      <w:r w:rsidRPr="00FD40C3">
        <w:t>[31]</w:t>
      </w:r>
      <w:r w:rsidRPr="00FD40C3">
        <w:tab/>
        <w:t>A. Romanelli, S. Serbout, and C. Pautasso, “ExpressO: From Express.js implementation code to OpenAPI interface descriptions”.</w:t>
      </w:r>
    </w:p>
    <w:p w14:paraId="593B4BFE" w14:textId="77777777" w:rsidR="00234B28" w:rsidRPr="00FD40C3" w:rsidRDefault="00234B28" w:rsidP="00234B28">
      <w:pPr>
        <w:pStyle w:val="Bibliography"/>
      </w:pPr>
      <w:r w:rsidRPr="00FD40C3">
        <w:t>[32]</w:t>
      </w:r>
      <w:r w:rsidRPr="00FD40C3">
        <w:tab/>
        <w:t xml:space="preserve">G. Langdale and D. Lemire, “Parsing gigabytes of JSON per second,” </w:t>
      </w:r>
      <w:r w:rsidRPr="00FD40C3">
        <w:rPr>
          <w:i/>
          <w:iCs/>
        </w:rPr>
        <w:t>VLDB J.</w:t>
      </w:r>
      <w:r w:rsidRPr="00FD40C3">
        <w:t>, vol. 28, no. 6, pp. 941–960, Dec. 2019, doi: 10.1007/s00778-019-00578-5.</w:t>
      </w:r>
    </w:p>
    <w:p w14:paraId="52DF455C" w14:textId="77777777" w:rsidR="00234B28" w:rsidRPr="00FD40C3" w:rsidRDefault="00234B28" w:rsidP="00234B28">
      <w:pPr>
        <w:pStyle w:val="Bibliography"/>
      </w:pPr>
      <w:r w:rsidRPr="00FD40C3">
        <w:t>[33]</w:t>
      </w:r>
      <w:r w:rsidRPr="00FD40C3">
        <w:tab/>
        <w:t>S. Hamza, M. Sarosa, and P. B. Santoso, “Sistem Koreksi Soal Essay Otomatis Dengan Menggunakan Metode Rabin Karp,” vol. 7, no. 2, 2013.</w:t>
      </w:r>
    </w:p>
    <w:p w14:paraId="5A74BE73" w14:textId="77777777" w:rsidR="00234B28" w:rsidRPr="00FD40C3" w:rsidRDefault="00234B28" w:rsidP="00234B28">
      <w:pPr>
        <w:pStyle w:val="Bibliography"/>
      </w:pPr>
      <w:r w:rsidRPr="00FD40C3">
        <w:t>[34]</w:t>
      </w:r>
      <w:r w:rsidRPr="00FD40C3">
        <w:tab/>
        <w:t xml:space="preserve">S. Burrows, I. Gurevych, and B. Stein, “The Eras and Trends of Automatic Short Answer Grading,” </w:t>
      </w:r>
      <w:r w:rsidRPr="00FD40C3">
        <w:rPr>
          <w:i/>
          <w:iCs/>
        </w:rPr>
        <w:t>Int. J. Artif. Intell. Educ.</w:t>
      </w:r>
      <w:r w:rsidRPr="00FD40C3">
        <w:t>, vol. 25, no. 1, pp. 60–117, Mar. 2015, doi: 10.1007/s40593-014-0026-8.</w:t>
      </w:r>
    </w:p>
    <w:p w14:paraId="4BBB2E6C" w14:textId="77777777" w:rsidR="00234B28" w:rsidRPr="00FD40C3" w:rsidRDefault="00234B28" w:rsidP="00234B28">
      <w:pPr>
        <w:pStyle w:val="Bibliography"/>
      </w:pPr>
      <w:r w:rsidRPr="00FD40C3">
        <w:t>[35]</w:t>
      </w:r>
      <w:r w:rsidRPr="00FD40C3">
        <w:tab/>
        <w:t xml:space="preserve">J. Hao and T. K. Ho, “Machine Learning Made Easy: A Review of </w:t>
      </w:r>
      <w:r w:rsidRPr="00FD40C3">
        <w:rPr>
          <w:i/>
          <w:iCs/>
        </w:rPr>
        <w:t>Scikit-learn</w:t>
      </w:r>
      <w:r w:rsidRPr="00FD40C3">
        <w:t xml:space="preserve"> Package in Python Programming Language,” </w:t>
      </w:r>
      <w:r w:rsidRPr="00FD40C3">
        <w:rPr>
          <w:i/>
          <w:iCs/>
        </w:rPr>
        <w:t>J. Educ. Behav. Stat.</w:t>
      </w:r>
      <w:r w:rsidRPr="00FD40C3">
        <w:t>, vol. 44, no. 3, pp. 348–361, Jun. 2019, doi: 10.3102/1076998619832248.</w:t>
      </w:r>
    </w:p>
    <w:p w14:paraId="66F0CD9C" w14:textId="77777777" w:rsidR="00234B28" w:rsidRPr="00FD40C3" w:rsidRDefault="00234B28" w:rsidP="00234B28">
      <w:pPr>
        <w:pStyle w:val="Bibliography"/>
      </w:pPr>
      <w:r w:rsidRPr="00FD40C3">
        <w:t>[36]</w:t>
      </w:r>
      <w:r w:rsidRPr="00FD40C3">
        <w:tab/>
        <w:t>P. Qi, Y. Zhang, Y. Zhang, J. Bolton, and C. D. Manning, “Stanza: A Python Natural Language Processing Toolkit for Many Human Languages.” arXiv, Apr. 23, 2020. Accessed: Jan. 09, 2023. [Online]. Available: http://arxiv.org/abs/2003.07082</w:t>
      </w:r>
    </w:p>
    <w:p w14:paraId="3F0CB47C" w14:textId="77777777" w:rsidR="00234B28" w:rsidRPr="00FD40C3" w:rsidRDefault="00234B28" w:rsidP="00234B28">
      <w:pPr>
        <w:pStyle w:val="Bibliography"/>
      </w:pPr>
      <w:r w:rsidRPr="00FD40C3">
        <w:t>[37]</w:t>
      </w:r>
      <w:r w:rsidRPr="00FD40C3">
        <w:tab/>
        <w:t xml:space="preserve">A. Bangor, P. T. Kortum, and J. T. Miller, “An Empirical Evaluation of the System Usability Scale,” </w:t>
      </w:r>
      <w:r w:rsidRPr="00FD40C3">
        <w:rPr>
          <w:i/>
          <w:iCs/>
        </w:rPr>
        <w:t>Int. J. Hum.-Comput. Interact.</w:t>
      </w:r>
      <w:r w:rsidRPr="00FD40C3">
        <w:t>, vol. 24, no. 6, pp. 574–594, Jul. 2008, doi: 10.1080/10447310802205776.</w:t>
      </w:r>
    </w:p>
    <w:p w14:paraId="6574D894" w14:textId="77777777" w:rsidR="00234B28" w:rsidRPr="00FD40C3" w:rsidRDefault="00234B28" w:rsidP="00234B28">
      <w:pPr>
        <w:pStyle w:val="Bibliography"/>
      </w:pPr>
      <w:r w:rsidRPr="00FD40C3">
        <w:t>[38]</w:t>
      </w:r>
      <w:r w:rsidRPr="00FD40C3">
        <w:tab/>
        <w:t xml:space="preserve">M. E. Delamaro, J. C. Maidonado, and A. P. Mathur, “Interface Mutation: an approach for integration testing,” </w:t>
      </w:r>
      <w:r w:rsidRPr="00FD40C3">
        <w:rPr>
          <w:i/>
          <w:iCs/>
        </w:rPr>
        <w:t>IEEE Trans. Softw. Eng.</w:t>
      </w:r>
      <w:r w:rsidRPr="00FD40C3">
        <w:t>, vol. 27, no. 3, pp. 228–247, Mar. 2001, doi: 10.1109/32.910859.</w:t>
      </w:r>
    </w:p>
    <w:p w14:paraId="4EA5964F" w14:textId="77777777" w:rsidR="00234B28" w:rsidRPr="00FD40C3" w:rsidRDefault="00234B28" w:rsidP="00234B28">
      <w:pPr>
        <w:pStyle w:val="Bibliography"/>
      </w:pPr>
      <w:r w:rsidRPr="00FD40C3">
        <w:t>[39]</w:t>
      </w:r>
      <w:r w:rsidRPr="00FD40C3">
        <w:tab/>
        <w:t xml:space="preserve">A. Popov, J. Bilokin, T. Solianyk, and K. Vasylchenko, “Development of the system to provide cross-browser compatibility of web application,” in </w:t>
      </w:r>
      <w:r w:rsidRPr="00FD40C3">
        <w:rPr>
          <w:i/>
          <w:iCs/>
        </w:rPr>
        <w:t>2018 IEEE 9th International Conference on Dependable Systems, Services and Technologies (DESSERT)</w:t>
      </w:r>
      <w:r w:rsidRPr="00FD40C3">
        <w:t>, Kyiv, Ukraine: IEEE, May 2018, pp. 117–122. doi: 10.1109/DESSERT.2018.8409111.</w:t>
      </w:r>
    </w:p>
    <w:p w14:paraId="418427CC" w14:textId="77777777" w:rsidR="00234B28" w:rsidRPr="00FD40C3" w:rsidRDefault="00234B28" w:rsidP="00234B28">
      <w:pPr>
        <w:pStyle w:val="Bibliography"/>
      </w:pPr>
      <w:r w:rsidRPr="00FD40C3">
        <w:t>[40]</w:t>
      </w:r>
      <w:r w:rsidRPr="00FD40C3">
        <w:tab/>
        <w:t xml:space="preserve">K. Paltoglou, V. E. Zafeiris, N. A. Diamantidis, and E. A. Giakoumakis, “Automated refactoring of legacy JavaScript code to ES6 modules,” </w:t>
      </w:r>
      <w:r w:rsidRPr="00FD40C3">
        <w:rPr>
          <w:i/>
          <w:iCs/>
        </w:rPr>
        <w:t>J. Syst. Softw.</w:t>
      </w:r>
      <w:r w:rsidRPr="00FD40C3">
        <w:t>, vol. 181, p. 111049, Nov. 2021, doi: 10.1016/j.jss.2021.111049.</w:t>
      </w:r>
    </w:p>
    <w:p w14:paraId="05F78173" w14:textId="77777777" w:rsidR="00234B28" w:rsidRPr="00FD40C3" w:rsidRDefault="00234B28" w:rsidP="00234B28">
      <w:pPr>
        <w:pStyle w:val="Bibliography"/>
      </w:pPr>
      <w:r w:rsidRPr="00FD40C3">
        <w:t>[41]</w:t>
      </w:r>
      <w:r w:rsidRPr="00FD40C3">
        <w:tab/>
        <w:t xml:space="preserve">A. Dearle, “Software Deployment, Past, Present and Future,” in </w:t>
      </w:r>
      <w:r w:rsidRPr="00FD40C3">
        <w:rPr>
          <w:i/>
          <w:iCs/>
        </w:rPr>
        <w:t>Future of Software Engineering (FOSE ’07)</w:t>
      </w:r>
      <w:r w:rsidRPr="00FD40C3">
        <w:t>, Minneapolis, MN: IEEE, May 2007, pp. 269–284. doi: 10.1109/FOSE.2007.20.</w:t>
      </w:r>
    </w:p>
    <w:p w14:paraId="032DBF12" w14:textId="77777777" w:rsidR="00234B28" w:rsidRPr="00FD40C3" w:rsidRDefault="00234B28" w:rsidP="00234B28">
      <w:pPr>
        <w:pStyle w:val="Bibliography"/>
      </w:pPr>
      <w:r w:rsidRPr="00FD40C3">
        <w:t>[42]</w:t>
      </w:r>
      <w:r w:rsidRPr="00FD40C3">
        <w:tab/>
        <w:t>R. S. Hall, D. Heimbigner, and A. L. Wolf, “A Cooperative Approach to Support Software Deployment Using the Software Dock”.</w:t>
      </w:r>
    </w:p>
    <w:p w14:paraId="2C0F537D" w14:textId="4EC0F42D" w:rsidR="00F52D40" w:rsidRPr="00FD40C3" w:rsidRDefault="00524D40" w:rsidP="00524D40">
      <w:pPr>
        <w:ind w:firstLine="0"/>
      </w:pPr>
      <w:r w:rsidRPr="00FD40C3">
        <w:fldChar w:fldCharType="end"/>
      </w:r>
    </w:p>
    <w:p w14:paraId="7A199F23" w14:textId="77777777" w:rsidR="00F52D40" w:rsidRPr="00FD40C3" w:rsidRDefault="00F52D40">
      <w:pPr>
        <w:ind w:firstLine="0"/>
        <w:sectPr w:rsidR="00F52D40" w:rsidRPr="00FD40C3" w:rsidSect="00FD40C3">
          <w:pgSz w:w="11909" w:h="16834"/>
          <w:pgMar w:top="1701" w:right="1701" w:bottom="1701" w:left="1985" w:header="720" w:footer="720" w:gutter="0"/>
          <w:cols w:space="720"/>
          <w:docGrid w:linePitch="326"/>
        </w:sectPr>
      </w:pPr>
    </w:p>
    <w:p w14:paraId="6690EBED" w14:textId="3903857F" w:rsidR="00565639" w:rsidRPr="00FD40C3" w:rsidRDefault="006724C1" w:rsidP="005E33DE">
      <w:pPr>
        <w:pStyle w:val="Heading1"/>
      </w:pPr>
      <w:bookmarkStart w:id="401" w:name="_46r0co2" w:colFirst="0" w:colLast="0"/>
      <w:bookmarkStart w:id="402" w:name="_Toc156587104"/>
      <w:bookmarkStart w:id="403" w:name="_Toc156593649"/>
      <w:bookmarkStart w:id="404" w:name="_Toc156594663"/>
      <w:bookmarkEnd w:id="401"/>
      <w:r w:rsidRPr="00FD40C3">
        <w:lastRenderedPageBreak/>
        <w:t>LAMPIRAN</w:t>
      </w:r>
      <w:bookmarkStart w:id="405" w:name="_2lwamvv" w:colFirst="0" w:colLast="0"/>
      <w:bookmarkEnd w:id="402"/>
      <w:bookmarkEnd w:id="403"/>
      <w:bookmarkEnd w:id="404"/>
      <w:bookmarkEnd w:id="405"/>
    </w:p>
    <w:p w14:paraId="57253526" w14:textId="3FA63DAB" w:rsidR="00565639" w:rsidRPr="00FD40C3" w:rsidRDefault="00565639" w:rsidP="003F4C4C">
      <w:pPr>
        <w:pStyle w:val="Lampiran"/>
        <w:rPr>
          <w:lang w:val="id-ID"/>
        </w:rPr>
      </w:pPr>
      <w:bookmarkStart w:id="406" w:name="_Toc156335726"/>
      <w:bookmarkStart w:id="407" w:name="_Toc156587105"/>
      <w:bookmarkStart w:id="408" w:name="_Toc156593650"/>
      <w:bookmarkStart w:id="409" w:name="_Toc156594664"/>
      <w:r w:rsidRPr="00FD40C3">
        <w:rPr>
          <w:lang w:val="id-ID"/>
        </w:rPr>
        <w:t>Lampiran I Kode Program</w:t>
      </w:r>
      <w:bookmarkEnd w:id="406"/>
      <w:bookmarkEnd w:id="407"/>
      <w:bookmarkEnd w:id="408"/>
      <w:bookmarkEnd w:id="409"/>
    </w:p>
    <w:p w14:paraId="58776B20" w14:textId="035D3FB1" w:rsidR="00565639" w:rsidRPr="00FD40C3" w:rsidRDefault="00565639"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1. views/header.ejs</w:t>
      </w:r>
    </w:p>
    <w:tbl>
      <w:tblPr>
        <w:tblStyle w:val="TableGrid"/>
        <w:tblW w:w="0" w:type="auto"/>
        <w:tblLook w:val="04A0" w:firstRow="1" w:lastRow="0" w:firstColumn="1" w:lastColumn="0" w:noHBand="0" w:noVBand="1"/>
      </w:tblPr>
      <w:tblGrid>
        <w:gridCol w:w="8439"/>
      </w:tblGrid>
      <w:tr w:rsidR="00565639" w:rsidRPr="00FD40C3" w14:paraId="14F1B8D4" w14:textId="77777777" w:rsidTr="00565639">
        <w:tc>
          <w:tcPr>
            <w:tcW w:w="8439" w:type="dxa"/>
          </w:tcPr>
          <w:p w14:paraId="5DA5D251" w14:textId="77777777" w:rsidR="00565639" w:rsidRPr="00FD40C3" w:rsidRDefault="00565639" w:rsidP="00565639">
            <w:pPr>
              <w:pStyle w:val="Code"/>
              <w:rPr>
                <w:lang w:val="id-ID"/>
              </w:rPr>
            </w:pPr>
            <w:r w:rsidRPr="00FD40C3">
              <w:rPr>
                <w:lang w:val="id-ID"/>
              </w:rPr>
              <w:t>&lt;!DOCTYPE html&gt;</w:t>
            </w:r>
          </w:p>
          <w:p w14:paraId="3D824C66" w14:textId="77777777" w:rsidR="00565639" w:rsidRPr="00FD40C3" w:rsidRDefault="00565639" w:rsidP="00565639">
            <w:pPr>
              <w:pStyle w:val="Code"/>
              <w:rPr>
                <w:lang w:val="id-ID"/>
              </w:rPr>
            </w:pPr>
            <w:r w:rsidRPr="00FD40C3">
              <w:rPr>
                <w:lang w:val="id-ID"/>
              </w:rPr>
              <w:t>&lt;html lang="en"&gt;</w:t>
            </w:r>
          </w:p>
          <w:p w14:paraId="4AB9B47A" w14:textId="77777777" w:rsidR="00565639" w:rsidRPr="00FD40C3" w:rsidRDefault="00565639" w:rsidP="00565639">
            <w:pPr>
              <w:pStyle w:val="Code"/>
              <w:rPr>
                <w:lang w:val="id-ID"/>
              </w:rPr>
            </w:pPr>
            <w:r w:rsidRPr="00FD40C3">
              <w:rPr>
                <w:lang w:val="id-ID"/>
              </w:rPr>
              <w:t xml:space="preserve">  &lt;head&gt;</w:t>
            </w:r>
          </w:p>
          <w:p w14:paraId="514D9AD7" w14:textId="77777777" w:rsidR="00565639" w:rsidRPr="00FD40C3" w:rsidRDefault="00565639" w:rsidP="00565639">
            <w:pPr>
              <w:pStyle w:val="Code"/>
              <w:rPr>
                <w:lang w:val="id-ID"/>
              </w:rPr>
            </w:pPr>
            <w:r w:rsidRPr="00FD40C3">
              <w:rPr>
                <w:lang w:val="id-ID"/>
              </w:rPr>
              <w:t xml:space="preserve">    &lt;meta charset="UTF-8" /&gt;</w:t>
            </w:r>
          </w:p>
          <w:p w14:paraId="293A00E0" w14:textId="77777777" w:rsidR="00565639" w:rsidRPr="00FD40C3" w:rsidRDefault="00565639" w:rsidP="00565639">
            <w:pPr>
              <w:pStyle w:val="Code"/>
              <w:rPr>
                <w:lang w:val="id-ID"/>
              </w:rPr>
            </w:pPr>
            <w:r w:rsidRPr="00FD40C3">
              <w:rPr>
                <w:lang w:val="id-ID"/>
              </w:rPr>
              <w:t xml:space="preserve">    &lt;meta name="viewport" content="width=device-width, initial-scale=1.0"&gt;</w:t>
            </w:r>
          </w:p>
          <w:p w14:paraId="314051E4" w14:textId="77777777" w:rsidR="00565639" w:rsidRPr="00FD40C3" w:rsidRDefault="00565639" w:rsidP="00565639">
            <w:pPr>
              <w:pStyle w:val="Code"/>
              <w:rPr>
                <w:lang w:val="id-ID"/>
              </w:rPr>
            </w:pPr>
            <w:r w:rsidRPr="00FD40C3">
              <w:rPr>
                <w:lang w:val="id-ID"/>
              </w:rPr>
              <w:t xml:space="preserve">    &lt;title&gt;Easysay&lt;/title&gt;</w:t>
            </w:r>
          </w:p>
          <w:p w14:paraId="0B925A5E" w14:textId="77777777" w:rsidR="00565639" w:rsidRPr="00FD40C3" w:rsidRDefault="00565639" w:rsidP="00565639">
            <w:pPr>
              <w:pStyle w:val="Code"/>
              <w:rPr>
                <w:lang w:val="id-ID"/>
              </w:rPr>
            </w:pPr>
          </w:p>
          <w:p w14:paraId="08A18704" w14:textId="77777777" w:rsidR="00565639" w:rsidRPr="00FD40C3" w:rsidRDefault="00565639" w:rsidP="00565639">
            <w:pPr>
              <w:pStyle w:val="Code"/>
              <w:rPr>
                <w:lang w:val="id-ID"/>
              </w:rPr>
            </w:pPr>
            <w:r w:rsidRPr="00FD40C3">
              <w:rPr>
                <w:lang w:val="id-ID"/>
              </w:rPr>
              <w:t xml:space="preserve">    &lt;link</w:t>
            </w:r>
          </w:p>
          <w:p w14:paraId="37C56724" w14:textId="77777777" w:rsidR="00565639" w:rsidRPr="00FD40C3" w:rsidRDefault="00565639" w:rsidP="00565639">
            <w:pPr>
              <w:pStyle w:val="Code"/>
              <w:rPr>
                <w:lang w:val="id-ID"/>
              </w:rPr>
            </w:pPr>
            <w:r w:rsidRPr="00FD40C3">
              <w:rPr>
                <w:lang w:val="id-ID"/>
              </w:rPr>
              <w:t xml:space="preserve">      rel="icon"</w:t>
            </w:r>
          </w:p>
          <w:p w14:paraId="2B129CE2" w14:textId="77777777" w:rsidR="00565639" w:rsidRPr="00FD40C3" w:rsidRDefault="00565639" w:rsidP="00565639">
            <w:pPr>
              <w:pStyle w:val="Code"/>
              <w:rPr>
                <w:lang w:val="id-ID"/>
              </w:rPr>
            </w:pPr>
            <w:r w:rsidRPr="00FD40C3">
              <w:rPr>
                <w:lang w:val="id-ID"/>
              </w:rPr>
              <w:t xml:space="preserve">      href="/images/easysay-icon.png"</w:t>
            </w:r>
          </w:p>
          <w:p w14:paraId="0419448D" w14:textId="77777777" w:rsidR="00565639" w:rsidRPr="00FD40C3" w:rsidRDefault="00565639" w:rsidP="00565639">
            <w:pPr>
              <w:pStyle w:val="Code"/>
              <w:rPr>
                <w:lang w:val="id-ID"/>
              </w:rPr>
            </w:pPr>
            <w:r w:rsidRPr="00FD40C3">
              <w:rPr>
                <w:lang w:val="id-ID"/>
              </w:rPr>
              <w:t xml:space="preserve">      type="image"</w:t>
            </w:r>
          </w:p>
          <w:p w14:paraId="58677C69" w14:textId="77777777" w:rsidR="00565639" w:rsidRPr="00FD40C3" w:rsidRDefault="00565639" w:rsidP="00565639">
            <w:pPr>
              <w:pStyle w:val="Code"/>
              <w:rPr>
                <w:lang w:val="id-ID"/>
              </w:rPr>
            </w:pPr>
            <w:r w:rsidRPr="00FD40C3">
              <w:rPr>
                <w:lang w:val="id-ID"/>
              </w:rPr>
              <w:t xml:space="preserve">    /&gt;</w:t>
            </w:r>
          </w:p>
          <w:p w14:paraId="151CA1E9" w14:textId="77777777" w:rsidR="00565639" w:rsidRPr="00FD40C3" w:rsidRDefault="00565639" w:rsidP="00565639">
            <w:pPr>
              <w:pStyle w:val="Code"/>
              <w:rPr>
                <w:lang w:val="id-ID"/>
              </w:rPr>
            </w:pPr>
          </w:p>
          <w:p w14:paraId="067C325A" w14:textId="77777777" w:rsidR="00565639" w:rsidRPr="00FD40C3" w:rsidRDefault="00565639" w:rsidP="00565639">
            <w:pPr>
              <w:pStyle w:val="Code"/>
              <w:rPr>
                <w:lang w:val="id-ID"/>
              </w:rPr>
            </w:pPr>
            <w:r w:rsidRPr="00FD40C3">
              <w:rPr>
                <w:lang w:val="id-ID"/>
              </w:rPr>
              <w:t xml:space="preserve">    &lt;!-- Bootstrap CSS --&gt;</w:t>
            </w:r>
          </w:p>
          <w:p w14:paraId="65A45DD7" w14:textId="77777777" w:rsidR="00565639" w:rsidRPr="00FD40C3" w:rsidRDefault="00565639" w:rsidP="00565639">
            <w:pPr>
              <w:pStyle w:val="Code"/>
              <w:rPr>
                <w:lang w:val="id-ID"/>
              </w:rPr>
            </w:pPr>
            <w:r w:rsidRPr="00FD40C3">
              <w:rPr>
                <w:lang w:val="id-ID"/>
              </w:rPr>
              <w:t xml:space="preserve">    &lt;link</w:t>
            </w:r>
          </w:p>
          <w:p w14:paraId="6DB0F551" w14:textId="77777777" w:rsidR="00565639" w:rsidRPr="00FD40C3" w:rsidRDefault="00565639" w:rsidP="00565639">
            <w:pPr>
              <w:pStyle w:val="Code"/>
              <w:rPr>
                <w:lang w:val="id-ID"/>
              </w:rPr>
            </w:pPr>
            <w:r w:rsidRPr="00FD40C3">
              <w:rPr>
                <w:lang w:val="id-ID"/>
              </w:rPr>
              <w:t xml:space="preserve">      href="https://cdn.jsdelivr.net/npm/bootstrap@5.3.0-alpha3/dist/css/bootstrap.min.css"</w:t>
            </w:r>
          </w:p>
          <w:p w14:paraId="38C01A10" w14:textId="77777777" w:rsidR="00565639" w:rsidRPr="00FD40C3" w:rsidRDefault="00565639" w:rsidP="00565639">
            <w:pPr>
              <w:pStyle w:val="Code"/>
              <w:rPr>
                <w:lang w:val="id-ID"/>
              </w:rPr>
            </w:pPr>
            <w:r w:rsidRPr="00FD40C3">
              <w:rPr>
                <w:lang w:val="id-ID"/>
              </w:rPr>
              <w:t xml:space="preserve">      rel="stylesheet"</w:t>
            </w:r>
          </w:p>
          <w:p w14:paraId="3CB4B88C" w14:textId="77777777" w:rsidR="00565639" w:rsidRPr="00FD40C3" w:rsidRDefault="00565639" w:rsidP="00565639">
            <w:pPr>
              <w:pStyle w:val="Code"/>
              <w:rPr>
                <w:lang w:val="id-ID"/>
              </w:rPr>
            </w:pPr>
            <w:r w:rsidRPr="00FD40C3">
              <w:rPr>
                <w:lang w:val="id-ID"/>
              </w:rPr>
              <w:t xml:space="preserve">      integrity="sha384-KK94CHFLLe+nY2dmCWGMq91rCGa5gtU4mk92HdvYe+M/SXH301p5ILy+dN9+nJOZ"</w:t>
            </w:r>
          </w:p>
          <w:p w14:paraId="7C189970" w14:textId="77777777" w:rsidR="00565639" w:rsidRPr="00FD40C3" w:rsidRDefault="00565639" w:rsidP="00565639">
            <w:pPr>
              <w:pStyle w:val="Code"/>
              <w:rPr>
                <w:lang w:val="id-ID"/>
              </w:rPr>
            </w:pPr>
            <w:r w:rsidRPr="00FD40C3">
              <w:rPr>
                <w:lang w:val="id-ID"/>
              </w:rPr>
              <w:t xml:space="preserve">      crossorigin="anonymous"</w:t>
            </w:r>
          </w:p>
          <w:p w14:paraId="56C361EF" w14:textId="77777777" w:rsidR="00565639" w:rsidRPr="00FD40C3" w:rsidRDefault="00565639" w:rsidP="00565639">
            <w:pPr>
              <w:pStyle w:val="Code"/>
              <w:rPr>
                <w:lang w:val="id-ID"/>
              </w:rPr>
            </w:pPr>
            <w:r w:rsidRPr="00FD40C3">
              <w:rPr>
                <w:lang w:val="id-ID"/>
              </w:rPr>
              <w:t xml:space="preserve">    /&gt;</w:t>
            </w:r>
          </w:p>
          <w:p w14:paraId="2090FE98" w14:textId="77777777" w:rsidR="00565639" w:rsidRPr="00FD40C3" w:rsidRDefault="00565639" w:rsidP="00565639">
            <w:pPr>
              <w:pStyle w:val="Code"/>
              <w:rPr>
                <w:lang w:val="id-ID"/>
              </w:rPr>
            </w:pPr>
          </w:p>
          <w:p w14:paraId="7583CEDA" w14:textId="77777777" w:rsidR="00565639" w:rsidRPr="00FD40C3" w:rsidRDefault="00565639" w:rsidP="00565639">
            <w:pPr>
              <w:pStyle w:val="Code"/>
              <w:rPr>
                <w:lang w:val="id-ID"/>
              </w:rPr>
            </w:pPr>
            <w:r w:rsidRPr="00FD40C3">
              <w:rPr>
                <w:lang w:val="id-ID"/>
              </w:rPr>
              <w:t xml:space="preserve">    &lt;!-- our CSS --&gt;</w:t>
            </w:r>
          </w:p>
          <w:p w14:paraId="5CA385E4" w14:textId="77777777" w:rsidR="00565639" w:rsidRPr="00FD40C3" w:rsidRDefault="00565639" w:rsidP="00565639">
            <w:pPr>
              <w:pStyle w:val="Code"/>
              <w:rPr>
                <w:lang w:val="id-ID"/>
              </w:rPr>
            </w:pPr>
            <w:r w:rsidRPr="00FD40C3">
              <w:rPr>
                <w:lang w:val="id-ID"/>
              </w:rPr>
              <w:t xml:space="preserve">    &lt;link rel="stylesheet" href="/css/master.css" /&gt;</w:t>
            </w:r>
          </w:p>
          <w:p w14:paraId="0854700C" w14:textId="77777777" w:rsidR="00565639" w:rsidRPr="00FD40C3" w:rsidRDefault="00565639" w:rsidP="00565639">
            <w:pPr>
              <w:pStyle w:val="Code"/>
              <w:rPr>
                <w:lang w:val="id-ID"/>
              </w:rPr>
            </w:pPr>
          </w:p>
          <w:p w14:paraId="2A5B2546" w14:textId="77777777" w:rsidR="00565639" w:rsidRPr="00FD40C3" w:rsidRDefault="00565639" w:rsidP="00565639">
            <w:pPr>
              <w:pStyle w:val="Code"/>
              <w:rPr>
                <w:lang w:val="id-ID"/>
              </w:rPr>
            </w:pPr>
            <w:r w:rsidRPr="00FD40C3">
              <w:rPr>
                <w:lang w:val="id-ID"/>
              </w:rPr>
              <w:t xml:space="preserve">    &lt;!-- FontAwesome JS --&gt;</w:t>
            </w:r>
          </w:p>
          <w:p w14:paraId="05B1A8A7" w14:textId="77777777" w:rsidR="00565639" w:rsidRPr="00FD40C3" w:rsidRDefault="00565639" w:rsidP="00565639">
            <w:pPr>
              <w:pStyle w:val="Code"/>
              <w:rPr>
                <w:lang w:val="id-ID"/>
              </w:rPr>
            </w:pPr>
            <w:r w:rsidRPr="00FD40C3">
              <w:rPr>
                <w:lang w:val="id-ID"/>
              </w:rPr>
              <w:t xml:space="preserve">    &lt;script</w:t>
            </w:r>
          </w:p>
          <w:p w14:paraId="0B9FC751" w14:textId="77777777" w:rsidR="00565639" w:rsidRPr="00FD40C3" w:rsidRDefault="00565639" w:rsidP="00565639">
            <w:pPr>
              <w:pStyle w:val="Code"/>
              <w:rPr>
                <w:lang w:val="id-ID"/>
              </w:rPr>
            </w:pPr>
            <w:r w:rsidRPr="00FD40C3">
              <w:rPr>
                <w:lang w:val="id-ID"/>
              </w:rPr>
              <w:t xml:space="preserve">      src="https://kit.fontawesome.com/6b522f63d7.js"</w:t>
            </w:r>
          </w:p>
          <w:p w14:paraId="0BAE2E31" w14:textId="77777777" w:rsidR="00565639" w:rsidRPr="00FD40C3" w:rsidRDefault="00565639" w:rsidP="00565639">
            <w:pPr>
              <w:pStyle w:val="Code"/>
              <w:rPr>
                <w:lang w:val="id-ID"/>
              </w:rPr>
            </w:pPr>
            <w:r w:rsidRPr="00FD40C3">
              <w:rPr>
                <w:lang w:val="id-ID"/>
              </w:rPr>
              <w:t xml:space="preserve">      crossorigin="anonymous"</w:t>
            </w:r>
          </w:p>
          <w:p w14:paraId="342ED762" w14:textId="77777777" w:rsidR="00565639" w:rsidRPr="00FD40C3" w:rsidRDefault="00565639" w:rsidP="00565639">
            <w:pPr>
              <w:pStyle w:val="Code"/>
              <w:rPr>
                <w:lang w:val="id-ID"/>
              </w:rPr>
            </w:pPr>
            <w:r w:rsidRPr="00FD40C3">
              <w:rPr>
                <w:lang w:val="id-ID"/>
              </w:rPr>
              <w:t xml:space="preserve">    &gt;&lt;/script&gt;</w:t>
            </w:r>
          </w:p>
          <w:p w14:paraId="04098C51" w14:textId="77777777" w:rsidR="00565639" w:rsidRPr="00FD40C3" w:rsidRDefault="00565639" w:rsidP="00565639">
            <w:pPr>
              <w:pStyle w:val="Code"/>
              <w:rPr>
                <w:lang w:val="id-ID"/>
              </w:rPr>
            </w:pPr>
          </w:p>
          <w:p w14:paraId="7D58BE5D" w14:textId="77777777" w:rsidR="00565639" w:rsidRPr="00FD40C3" w:rsidRDefault="00565639" w:rsidP="00565639">
            <w:pPr>
              <w:pStyle w:val="Code"/>
              <w:rPr>
                <w:lang w:val="id-ID"/>
              </w:rPr>
            </w:pPr>
            <w:r w:rsidRPr="00FD40C3">
              <w:rPr>
                <w:lang w:val="id-ID"/>
              </w:rPr>
              <w:t xml:space="preserve">    &lt;!-- XLS to JSON --&gt;</w:t>
            </w:r>
          </w:p>
          <w:p w14:paraId="508BE5CD" w14:textId="77777777" w:rsidR="00565639" w:rsidRPr="00FD40C3" w:rsidRDefault="00565639" w:rsidP="00565639">
            <w:pPr>
              <w:pStyle w:val="Code"/>
              <w:rPr>
                <w:lang w:val="id-ID"/>
              </w:rPr>
            </w:pPr>
            <w:r w:rsidRPr="00FD40C3">
              <w:rPr>
                <w:lang w:val="id-ID"/>
              </w:rPr>
              <w:t xml:space="preserve">    &lt;script src="https://cdnjs.cloudflare.com/ajax/libs/xlsx/0.16.2/xlsx.full.min.js"&gt;&lt;/script&gt;</w:t>
            </w:r>
          </w:p>
          <w:p w14:paraId="21FBD898" w14:textId="77777777" w:rsidR="00565639" w:rsidRPr="00FD40C3" w:rsidRDefault="00565639" w:rsidP="00565639">
            <w:pPr>
              <w:pStyle w:val="Code"/>
              <w:rPr>
                <w:lang w:val="id-ID"/>
              </w:rPr>
            </w:pPr>
            <w:r w:rsidRPr="00FD40C3">
              <w:rPr>
                <w:lang w:val="id-ID"/>
              </w:rPr>
              <w:t xml:space="preserve">  &lt;/head&gt;</w:t>
            </w:r>
          </w:p>
          <w:p w14:paraId="55B10101" w14:textId="77777777" w:rsidR="00565639" w:rsidRPr="00FD40C3" w:rsidRDefault="00565639" w:rsidP="00565639">
            <w:pPr>
              <w:pStyle w:val="Code"/>
              <w:rPr>
                <w:lang w:val="id-ID"/>
              </w:rPr>
            </w:pPr>
          </w:p>
          <w:p w14:paraId="02806FA4" w14:textId="77777777" w:rsidR="00565639" w:rsidRPr="00FD40C3" w:rsidRDefault="00565639" w:rsidP="00565639">
            <w:pPr>
              <w:pStyle w:val="Code"/>
              <w:rPr>
                <w:lang w:val="id-ID"/>
              </w:rPr>
            </w:pPr>
            <w:r w:rsidRPr="00FD40C3">
              <w:rPr>
                <w:lang w:val="id-ID"/>
              </w:rPr>
              <w:t xml:space="preserve">  &lt;body&gt;</w:t>
            </w:r>
          </w:p>
          <w:p w14:paraId="144785C0" w14:textId="77777777" w:rsidR="00565639" w:rsidRPr="00FD40C3" w:rsidRDefault="00565639" w:rsidP="00565639">
            <w:pPr>
              <w:pStyle w:val="Code"/>
              <w:rPr>
                <w:lang w:val="id-ID"/>
              </w:rPr>
            </w:pPr>
            <w:r w:rsidRPr="00FD40C3">
              <w:rPr>
                <w:lang w:val="id-ID"/>
              </w:rPr>
              <w:t xml:space="preserve">    &lt;!-- &lt;h2&gt;Header&lt;/h2&gt; --&gt;</w:t>
            </w:r>
          </w:p>
          <w:p w14:paraId="6D19E1A0" w14:textId="77777777" w:rsidR="00565639" w:rsidRPr="00FD40C3" w:rsidRDefault="00565639" w:rsidP="00565639">
            <w:pPr>
              <w:pStyle w:val="Code"/>
              <w:rPr>
                <w:lang w:val="id-ID"/>
              </w:rPr>
            </w:pPr>
          </w:p>
        </w:tc>
      </w:tr>
    </w:tbl>
    <w:p w14:paraId="2B611B6E" w14:textId="57991FD9" w:rsidR="00565639" w:rsidRPr="00FD40C3" w:rsidRDefault="00565639" w:rsidP="00565639">
      <w:pPr>
        <w:keepNext/>
        <w:keepLines/>
        <w:pBdr>
          <w:top w:val="nil"/>
          <w:left w:val="nil"/>
          <w:bottom w:val="nil"/>
          <w:right w:val="nil"/>
          <w:between w:val="nil"/>
        </w:pBdr>
        <w:ind w:firstLine="0"/>
        <w:rPr>
          <w:bCs/>
          <w:color w:val="000000"/>
          <w:sz w:val="28"/>
          <w:szCs w:val="28"/>
        </w:rPr>
      </w:pPr>
    </w:p>
    <w:p w14:paraId="2867A26C" w14:textId="21F39C38"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 views/footer.ejs</w:t>
      </w:r>
    </w:p>
    <w:tbl>
      <w:tblPr>
        <w:tblStyle w:val="TableGrid"/>
        <w:tblW w:w="0" w:type="auto"/>
        <w:tblLook w:val="04A0" w:firstRow="1" w:lastRow="0" w:firstColumn="1" w:lastColumn="0" w:noHBand="0" w:noVBand="1"/>
      </w:tblPr>
      <w:tblGrid>
        <w:gridCol w:w="8439"/>
      </w:tblGrid>
      <w:tr w:rsidR="002150B1" w:rsidRPr="00FD40C3" w14:paraId="7F4A1FF2" w14:textId="77777777" w:rsidTr="002150B1">
        <w:tc>
          <w:tcPr>
            <w:tcW w:w="8439" w:type="dxa"/>
          </w:tcPr>
          <w:p w14:paraId="00DFFAF7" w14:textId="77777777" w:rsidR="002150B1" w:rsidRPr="00FD40C3" w:rsidRDefault="002150B1" w:rsidP="002150B1">
            <w:pPr>
              <w:pStyle w:val="Code"/>
              <w:rPr>
                <w:lang w:val="id-ID"/>
              </w:rPr>
            </w:pPr>
            <w:r w:rsidRPr="00FD40C3">
              <w:rPr>
                <w:lang w:val="id-ID"/>
              </w:rPr>
              <w:t>&lt;!-- &lt;h3&gt;Footer&lt;/h3&gt; --&gt;</w:t>
            </w:r>
          </w:p>
          <w:p w14:paraId="2BAB75BA" w14:textId="77777777" w:rsidR="002150B1" w:rsidRPr="00FD40C3" w:rsidRDefault="002150B1" w:rsidP="002150B1">
            <w:pPr>
              <w:pStyle w:val="Code"/>
              <w:rPr>
                <w:lang w:val="id-ID"/>
              </w:rPr>
            </w:pPr>
            <w:r w:rsidRPr="00FD40C3">
              <w:rPr>
                <w:lang w:val="id-ID"/>
              </w:rPr>
              <w:t>&lt;!-- Bootstrap JS --&gt;</w:t>
            </w:r>
          </w:p>
          <w:p w14:paraId="6BD0298D" w14:textId="77777777" w:rsidR="002150B1" w:rsidRPr="00FD40C3" w:rsidRDefault="002150B1" w:rsidP="002150B1">
            <w:pPr>
              <w:pStyle w:val="Code"/>
              <w:rPr>
                <w:lang w:val="id-ID"/>
              </w:rPr>
            </w:pPr>
            <w:r w:rsidRPr="00FD40C3">
              <w:rPr>
                <w:lang w:val="id-ID"/>
              </w:rPr>
              <w:t xml:space="preserve">    &lt;script</w:t>
            </w:r>
          </w:p>
          <w:p w14:paraId="2BD6E86B" w14:textId="77777777" w:rsidR="002150B1" w:rsidRPr="00FD40C3" w:rsidRDefault="002150B1" w:rsidP="002150B1">
            <w:pPr>
              <w:pStyle w:val="Code"/>
              <w:rPr>
                <w:lang w:val="id-ID"/>
              </w:rPr>
            </w:pPr>
            <w:r w:rsidRPr="00FD40C3">
              <w:rPr>
                <w:lang w:val="id-ID"/>
              </w:rPr>
              <w:t xml:space="preserve">      src="https://cdn.jsdelivr.net/npm/bootstrap@5.3.0-alpha3/dist/js/bootstrap.bundle.min.js"</w:t>
            </w:r>
          </w:p>
          <w:p w14:paraId="6E9F192D" w14:textId="77777777" w:rsidR="002150B1" w:rsidRPr="00FD40C3" w:rsidRDefault="002150B1" w:rsidP="002150B1">
            <w:pPr>
              <w:pStyle w:val="Code"/>
              <w:rPr>
                <w:lang w:val="id-ID"/>
              </w:rPr>
            </w:pPr>
            <w:r w:rsidRPr="00FD40C3">
              <w:rPr>
                <w:lang w:val="id-ID"/>
              </w:rPr>
              <w:t xml:space="preserve">      integrity="sha384-</w:t>
            </w:r>
            <w:r w:rsidRPr="00FD40C3">
              <w:rPr>
                <w:lang w:val="id-ID"/>
              </w:rPr>
              <w:lastRenderedPageBreak/>
              <w:t>ENjdO4Dr2bkBIFxQpeoTz1HIcje39Wm4jDKdf19U8gI4ddQ3GYNS7NTKfAdVQSZe"</w:t>
            </w:r>
          </w:p>
          <w:p w14:paraId="6895B80D" w14:textId="77777777" w:rsidR="002150B1" w:rsidRPr="00FD40C3" w:rsidRDefault="002150B1" w:rsidP="002150B1">
            <w:pPr>
              <w:pStyle w:val="Code"/>
              <w:rPr>
                <w:lang w:val="id-ID"/>
              </w:rPr>
            </w:pPr>
            <w:r w:rsidRPr="00FD40C3">
              <w:rPr>
                <w:lang w:val="id-ID"/>
              </w:rPr>
              <w:t xml:space="preserve">      crossorigin="anonymous"</w:t>
            </w:r>
          </w:p>
          <w:p w14:paraId="52C2A95B" w14:textId="77777777" w:rsidR="002150B1" w:rsidRPr="00FD40C3" w:rsidRDefault="002150B1" w:rsidP="002150B1">
            <w:pPr>
              <w:pStyle w:val="Code"/>
              <w:rPr>
                <w:lang w:val="id-ID"/>
              </w:rPr>
            </w:pPr>
            <w:r w:rsidRPr="00FD40C3">
              <w:rPr>
                <w:lang w:val="id-ID"/>
              </w:rPr>
              <w:t xml:space="preserve">    &gt;&lt;/script&gt;</w:t>
            </w:r>
          </w:p>
          <w:p w14:paraId="10E7F1B6" w14:textId="77777777" w:rsidR="002150B1" w:rsidRPr="00FD40C3" w:rsidRDefault="002150B1" w:rsidP="002150B1">
            <w:pPr>
              <w:pStyle w:val="Code"/>
              <w:rPr>
                <w:lang w:val="id-ID"/>
              </w:rPr>
            </w:pPr>
            <w:r w:rsidRPr="00FD40C3">
              <w:rPr>
                <w:lang w:val="id-ID"/>
              </w:rPr>
              <w:t>&lt;/body&gt;</w:t>
            </w:r>
          </w:p>
          <w:p w14:paraId="2D308AF1" w14:textId="77777777" w:rsidR="002150B1" w:rsidRPr="00FD40C3" w:rsidRDefault="002150B1" w:rsidP="002150B1">
            <w:pPr>
              <w:pStyle w:val="Code"/>
              <w:rPr>
                <w:lang w:val="id-ID"/>
              </w:rPr>
            </w:pPr>
          </w:p>
          <w:p w14:paraId="7E2F7FE3" w14:textId="3A4EFF64" w:rsidR="002150B1" w:rsidRPr="00FD40C3" w:rsidRDefault="002150B1" w:rsidP="002150B1">
            <w:pPr>
              <w:pStyle w:val="Code"/>
              <w:rPr>
                <w:lang w:val="id-ID"/>
              </w:rPr>
            </w:pPr>
            <w:r w:rsidRPr="00FD40C3">
              <w:rPr>
                <w:lang w:val="id-ID"/>
              </w:rPr>
              <w:t>&lt;/html&gt;</w:t>
            </w:r>
          </w:p>
        </w:tc>
      </w:tr>
    </w:tbl>
    <w:p w14:paraId="19BCCE89" w14:textId="03A86FE1" w:rsidR="002150B1" w:rsidRPr="00FD40C3" w:rsidRDefault="002150B1" w:rsidP="00565639">
      <w:pPr>
        <w:keepNext/>
        <w:keepLines/>
        <w:pBdr>
          <w:top w:val="nil"/>
          <w:left w:val="nil"/>
          <w:bottom w:val="nil"/>
          <w:right w:val="nil"/>
          <w:between w:val="nil"/>
        </w:pBdr>
        <w:ind w:firstLine="0"/>
        <w:rPr>
          <w:bCs/>
          <w:color w:val="000000"/>
          <w:sz w:val="28"/>
          <w:szCs w:val="28"/>
        </w:rPr>
      </w:pPr>
    </w:p>
    <w:p w14:paraId="6FD8C854" w14:textId="1AB9AA57"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3. views/title.ejs</w:t>
      </w:r>
    </w:p>
    <w:tbl>
      <w:tblPr>
        <w:tblStyle w:val="TableGrid"/>
        <w:tblW w:w="0" w:type="auto"/>
        <w:tblLook w:val="04A0" w:firstRow="1" w:lastRow="0" w:firstColumn="1" w:lastColumn="0" w:noHBand="0" w:noVBand="1"/>
      </w:tblPr>
      <w:tblGrid>
        <w:gridCol w:w="8439"/>
      </w:tblGrid>
      <w:tr w:rsidR="002150B1" w:rsidRPr="00FD40C3" w14:paraId="05886789" w14:textId="77777777" w:rsidTr="002150B1">
        <w:tc>
          <w:tcPr>
            <w:tcW w:w="8439" w:type="dxa"/>
          </w:tcPr>
          <w:p w14:paraId="46E96C4F" w14:textId="77777777" w:rsidR="002150B1" w:rsidRPr="00FD40C3" w:rsidRDefault="002150B1" w:rsidP="002150B1">
            <w:pPr>
              <w:pStyle w:val="Code"/>
              <w:rPr>
                <w:lang w:val="id-ID"/>
              </w:rPr>
            </w:pPr>
            <w:r w:rsidRPr="00FD40C3">
              <w:rPr>
                <w:lang w:val="id-ID"/>
              </w:rPr>
              <w:t>&lt;div&gt;</w:t>
            </w:r>
          </w:p>
          <w:p w14:paraId="03ECF648" w14:textId="77777777" w:rsidR="002150B1" w:rsidRPr="00FD40C3" w:rsidRDefault="002150B1" w:rsidP="002150B1">
            <w:pPr>
              <w:pStyle w:val="Code"/>
              <w:rPr>
                <w:lang w:val="id-ID"/>
              </w:rPr>
            </w:pPr>
            <w:r w:rsidRPr="00FD40C3">
              <w:rPr>
                <w:lang w:val="id-ID"/>
              </w:rPr>
              <w:t xml:space="preserve">  &lt;a href="/"&gt;</w:t>
            </w:r>
          </w:p>
          <w:p w14:paraId="34B0EAFE" w14:textId="77777777" w:rsidR="002150B1" w:rsidRPr="00FD40C3" w:rsidRDefault="002150B1" w:rsidP="002150B1">
            <w:pPr>
              <w:pStyle w:val="Code"/>
              <w:rPr>
                <w:lang w:val="id-ID"/>
              </w:rPr>
            </w:pPr>
            <w:r w:rsidRPr="00FD40C3">
              <w:rPr>
                <w:lang w:val="id-ID"/>
              </w:rPr>
              <w:t xml:space="preserve">    &lt;h1&gt;&lt;i class="fa-solid fa-file-circle-check"&gt;&lt;/i&gt;Easysay&lt;/h1&gt;</w:t>
            </w:r>
          </w:p>
          <w:p w14:paraId="0233ED04" w14:textId="77777777" w:rsidR="002150B1" w:rsidRPr="00FD40C3" w:rsidRDefault="002150B1" w:rsidP="002150B1">
            <w:pPr>
              <w:pStyle w:val="Code"/>
              <w:rPr>
                <w:lang w:val="id-ID"/>
              </w:rPr>
            </w:pPr>
            <w:r w:rsidRPr="00FD40C3">
              <w:rPr>
                <w:lang w:val="id-ID"/>
              </w:rPr>
              <w:t xml:space="preserve">  &lt;/a&gt;</w:t>
            </w:r>
          </w:p>
          <w:p w14:paraId="2CAD0AE9" w14:textId="1D1864A8" w:rsidR="002150B1" w:rsidRPr="00FD40C3" w:rsidRDefault="002150B1" w:rsidP="002150B1">
            <w:pPr>
              <w:pStyle w:val="Code"/>
              <w:rPr>
                <w:lang w:val="id-ID"/>
              </w:rPr>
            </w:pPr>
            <w:r w:rsidRPr="00FD40C3">
              <w:rPr>
                <w:lang w:val="id-ID"/>
              </w:rPr>
              <w:t>&lt;/div&gt;</w:t>
            </w:r>
          </w:p>
        </w:tc>
      </w:tr>
    </w:tbl>
    <w:p w14:paraId="5FC89E07" w14:textId="4BDA4F55" w:rsidR="002150B1" w:rsidRPr="00FD40C3" w:rsidRDefault="002150B1" w:rsidP="00565639">
      <w:pPr>
        <w:keepNext/>
        <w:keepLines/>
        <w:pBdr>
          <w:top w:val="nil"/>
          <w:left w:val="nil"/>
          <w:bottom w:val="nil"/>
          <w:right w:val="nil"/>
          <w:between w:val="nil"/>
        </w:pBdr>
        <w:ind w:firstLine="0"/>
        <w:rPr>
          <w:bCs/>
          <w:color w:val="000000"/>
          <w:sz w:val="28"/>
          <w:szCs w:val="28"/>
        </w:rPr>
      </w:pPr>
    </w:p>
    <w:p w14:paraId="1122599B" w14:textId="208036FB"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4. views/titleSubtitle.ejs</w:t>
      </w:r>
    </w:p>
    <w:tbl>
      <w:tblPr>
        <w:tblStyle w:val="TableGrid"/>
        <w:tblW w:w="0" w:type="auto"/>
        <w:tblLook w:val="04A0" w:firstRow="1" w:lastRow="0" w:firstColumn="1" w:lastColumn="0" w:noHBand="0" w:noVBand="1"/>
      </w:tblPr>
      <w:tblGrid>
        <w:gridCol w:w="8439"/>
      </w:tblGrid>
      <w:tr w:rsidR="002150B1" w:rsidRPr="00FD40C3" w14:paraId="3B94BD05" w14:textId="77777777" w:rsidTr="002150B1">
        <w:tc>
          <w:tcPr>
            <w:tcW w:w="8439" w:type="dxa"/>
          </w:tcPr>
          <w:p w14:paraId="25C84480" w14:textId="77777777" w:rsidR="002150B1" w:rsidRPr="00FD40C3" w:rsidRDefault="002150B1" w:rsidP="002150B1">
            <w:pPr>
              <w:pStyle w:val="Code"/>
              <w:rPr>
                <w:lang w:val="id-ID"/>
              </w:rPr>
            </w:pPr>
            <w:r w:rsidRPr="00FD40C3">
              <w:rPr>
                <w:lang w:val="id-ID"/>
              </w:rPr>
              <w:t>&lt;div&gt;</w:t>
            </w:r>
          </w:p>
          <w:p w14:paraId="0EF8B872" w14:textId="77777777" w:rsidR="002150B1" w:rsidRPr="00FD40C3" w:rsidRDefault="002150B1" w:rsidP="002150B1">
            <w:pPr>
              <w:pStyle w:val="Code"/>
              <w:rPr>
                <w:lang w:val="id-ID"/>
              </w:rPr>
            </w:pPr>
            <w:r w:rsidRPr="00FD40C3">
              <w:rPr>
                <w:lang w:val="id-ID"/>
              </w:rPr>
              <w:t xml:space="preserve">  &lt;a href="/"&gt;</w:t>
            </w:r>
          </w:p>
          <w:p w14:paraId="76C8AE00" w14:textId="77777777" w:rsidR="002150B1" w:rsidRPr="00FD40C3" w:rsidRDefault="002150B1" w:rsidP="002150B1">
            <w:pPr>
              <w:pStyle w:val="Code"/>
              <w:rPr>
                <w:lang w:val="id-ID"/>
              </w:rPr>
            </w:pPr>
            <w:r w:rsidRPr="00FD40C3">
              <w:rPr>
                <w:lang w:val="id-ID"/>
              </w:rPr>
              <w:t xml:space="preserve">    &lt;h1&gt;&lt;i class="fa-solid fa-file-circle-check"&gt;&lt;/i&gt;Easysay&lt;/h1&gt;</w:t>
            </w:r>
          </w:p>
          <w:p w14:paraId="0BC825DF" w14:textId="77777777" w:rsidR="002150B1" w:rsidRPr="00FD40C3" w:rsidRDefault="002150B1" w:rsidP="002150B1">
            <w:pPr>
              <w:pStyle w:val="Code"/>
              <w:rPr>
                <w:lang w:val="id-ID"/>
              </w:rPr>
            </w:pPr>
            <w:r w:rsidRPr="00FD40C3">
              <w:rPr>
                <w:lang w:val="id-ID"/>
              </w:rPr>
              <w:t xml:space="preserve">    &lt;p&gt;Cek esai cepat!&lt;/p&gt;</w:t>
            </w:r>
          </w:p>
          <w:p w14:paraId="186196D5" w14:textId="77777777" w:rsidR="002150B1" w:rsidRPr="00FD40C3" w:rsidRDefault="002150B1" w:rsidP="002150B1">
            <w:pPr>
              <w:pStyle w:val="Code"/>
              <w:rPr>
                <w:lang w:val="id-ID"/>
              </w:rPr>
            </w:pPr>
            <w:r w:rsidRPr="00FD40C3">
              <w:rPr>
                <w:lang w:val="id-ID"/>
              </w:rPr>
              <w:t xml:space="preserve">  &lt;/a&gt;</w:t>
            </w:r>
          </w:p>
          <w:p w14:paraId="6D784FA7" w14:textId="72E43368" w:rsidR="002150B1" w:rsidRPr="00FD40C3" w:rsidRDefault="002150B1" w:rsidP="002150B1">
            <w:pPr>
              <w:pStyle w:val="Code"/>
              <w:rPr>
                <w:lang w:val="id-ID"/>
              </w:rPr>
            </w:pPr>
            <w:r w:rsidRPr="00FD40C3">
              <w:rPr>
                <w:lang w:val="id-ID"/>
              </w:rPr>
              <w:t>&lt;/div&gt;</w:t>
            </w:r>
          </w:p>
        </w:tc>
      </w:tr>
    </w:tbl>
    <w:p w14:paraId="71CA0E5A" w14:textId="3795084E" w:rsidR="002150B1" w:rsidRPr="00FD40C3" w:rsidRDefault="002150B1" w:rsidP="00565639">
      <w:pPr>
        <w:keepNext/>
        <w:keepLines/>
        <w:pBdr>
          <w:top w:val="nil"/>
          <w:left w:val="nil"/>
          <w:bottom w:val="nil"/>
          <w:right w:val="nil"/>
          <w:between w:val="nil"/>
        </w:pBdr>
        <w:ind w:firstLine="0"/>
        <w:rPr>
          <w:bCs/>
          <w:color w:val="000000"/>
          <w:sz w:val="28"/>
          <w:szCs w:val="28"/>
        </w:rPr>
      </w:pPr>
    </w:p>
    <w:p w14:paraId="6B6C64FC" w14:textId="5CB8E82A"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5. views/help/help.ejs</w:t>
      </w:r>
    </w:p>
    <w:tbl>
      <w:tblPr>
        <w:tblStyle w:val="TableGrid"/>
        <w:tblW w:w="0" w:type="auto"/>
        <w:tblLook w:val="04A0" w:firstRow="1" w:lastRow="0" w:firstColumn="1" w:lastColumn="0" w:noHBand="0" w:noVBand="1"/>
      </w:tblPr>
      <w:tblGrid>
        <w:gridCol w:w="8439"/>
      </w:tblGrid>
      <w:tr w:rsidR="002150B1" w:rsidRPr="00FD40C3" w14:paraId="59A42C63" w14:textId="77777777" w:rsidTr="002150B1">
        <w:tc>
          <w:tcPr>
            <w:tcW w:w="8439" w:type="dxa"/>
          </w:tcPr>
          <w:p w14:paraId="22820EF3" w14:textId="77777777" w:rsidR="002150B1" w:rsidRPr="00FD40C3" w:rsidRDefault="002150B1" w:rsidP="002150B1">
            <w:pPr>
              <w:pStyle w:val="Code"/>
              <w:rPr>
                <w:lang w:val="id-ID"/>
              </w:rPr>
            </w:pPr>
            <w:r w:rsidRPr="00FD40C3">
              <w:rPr>
                <w:lang w:val="id-ID"/>
              </w:rPr>
              <w:t>&lt;%-include('header')%&gt;</w:t>
            </w:r>
          </w:p>
          <w:p w14:paraId="72844DC0" w14:textId="77777777" w:rsidR="002150B1" w:rsidRPr="00FD40C3" w:rsidRDefault="002150B1" w:rsidP="002150B1">
            <w:pPr>
              <w:pStyle w:val="Code"/>
              <w:rPr>
                <w:lang w:val="id-ID"/>
              </w:rPr>
            </w:pPr>
          </w:p>
          <w:p w14:paraId="58A7B7E8" w14:textId="77777777" w:rsidR="002150B1" w:rsidRPr="00FD40C3" w:rsidRDefault="002150B1" w:rsidP="002150B1">
            <w:pPr>
              <w:pStyle w:val="Code"/>
              <w:rPr>
                <w:lang w:val="id-ID"/>
              </w:rPr>
            </w:pPr>
            <w:r w:rsidRPr="00FD40C3">
              <w:rPr>
                <w:lang w:val="id-ID"/>
              </w:rPr>
              <w:t>&lt;div class="container-fluid"&gt;</w:t>
            </w:r>
          </w:p>
          <w:p w14:paraId="3547348C" w14:textId="77777777" w:rsidR="002150B1" w:rsidRPr="00FD40C3" w:rsidRDefault="002150B1" w:rsidP="002150B1">
            <w:pPr>
              <w:pStyle w:val="Code"/>
              <w:rPr>
                <w:lang w:val="id-ID"/>
              </w:rPr>
            </w:pPr>
            <w:r w:rsidRPr="00FD40C3">
              <w:rPr>
                <w:lang w:val="id-ID"/>
              </w:rPr>
              <w:t xml:space="preserve">  &lt;%-include('titleSubtitle')%&gt;</w:t>
            </w:r>
          </w:p>
          <w:p w14:paraId="07B79C9B" w14:textId="77777777" w:rsidR="002150B1" w:rsidRPr="00FD40C3" w:rsidRDefault="002150B1" w:rsidP="002150B1">
            <w:pPr>
              <w:pStyle w:val="Code"/>
              <w:rPr>
                <w:lang w:val="id-ID"/>
              </w:rPr>
            </w:pPr>
          </w:p>
          <w:p w14:paraId="29FF8D33" w14:textId="77777777" w:rsidR="002150B1" w:rsidRPr="00FD40C3" w:rsidRDefault="002150B1" w:rsidP="002150B1">
            <w:pPr>
              <w:pStyle w:val="Code"/>
              <w:rPr>
                <w:lang w:val="id-ID"/>
              </w:rPr>
            </w:pPr>
            <w:r w:rsidRPr="00FD40C3">
              <w:rPr>
                <w:lang w:val="id-ID"/>
              </w:rPr>
              <w:t xml:space="preserve">  &lt;div class="accordion accordion-flush" id="accordionFlushExample"&gt;</w:t>
            </w:r>
          </w:p>
          <w:p w14:paraId="4BD89B6B" w14:textId="77777777" w:rsidR="002150B1" w:rsidRPr="00FD40C3" w:rsidRDefault="002150B1" w:rsidP="002150B1">
            <w:pPr>
              <w:pStyle w:val="Code"/>
              <w:rPr>
                <w:lang w:val="id-ID"/>
              </w:rPr>
            </w:pPr>
            <w:r w:rsidRPr="00FD40C3">
              <w:rPr>
                <w:lang w:val="id-ID"/>
              </w:rPr>
              <w:t xml:space="preserve">    &lt;div class="accordion-item"&gt;</w:t>
            </w:r>
          </w:p>
          <w:p w14:paraId="4FCF330F" w14:textId="77777777" w:rsidR="002150B1" w:rsidRPr="00FD40C3" w:rsidRDefault="002150B1" w:rsidP="002150B1">
            <w:pPr>
              <w:pStyle w:val="Code"/>
              <w:rPr>
                <w:lang w:val="id-ID"/>
              </w:rPr>
            </w:pPr>
            <w:r w:rsidRPr="00FD40C3">
              <w:rPr>
                <w:lang w:val="id-ID"/>
              </w:rPr>
              <w:t xml:space="preserve">      &lt;h2 class="accordion-header" id="flush-headingOne"&gt;</w:t>
            </w:r>
          </w:p>
          <w:p w14:paraId="5AE6A276" w14:textId="77777777" w:rsidR="002150B1" w:rsidRPr="00FD40C3" w:rsidRDefault="002150B1" w:rsidP="002150B1">
            <w:pPr>
              <w:pStyle w:val="Code"/>
              <w:rPr>
                <w:lang w:val="id-ID"/>
              </w:rPr>
            </w:pPr>
            <w:r w:rsidRPr="00FD40C3">
              <w:rPr>
                <w:lang w:val="id-ID"/>
              </w:rPr>
              <w:t xml:space="preserve">        &lt;button</w:t>
            </w:r>
          </w:p>
          <w:p w14:paraId="5CF364CE" w14:textId="77777777" w:rsidR="002150B1" w:rsidRPr="00FD40C3" w:rsidRDefault="002150B1" w:rsidP="002150B1">
            <w:pPr>
              <w:pStyle w:val="Code"/>
              <w:rPr>
                <w:lang w:val="id-ID"/>
              </w:rPr>
            </w:pPr>
            <w:r w:rsidRPr="00FD40C3">
              <w:rPr>
                <w:lang w:val="id-ID"/>
              </w:rPr>
              <w:t xml:space="preserve">          class="accordion-button collapsed"</w:t>
            </w:r>
          </w:p>
          <w:p w14:paraId="006F07CF" w14:textId="77777777" w:rsidR="002150B1" w:rsidRPr="00FD40C3" w:rsidRDefault="002150B1" w:rsidP="002150B1">
            <w:pPr>
              <w:pStyle w:val="Code"/>
              <w:rPr>
                <w:lang w:val="id-ID"/>
              </w:rPr>
            </w:pPr>
            <w:r w:rsidRPr="00FD40C3">
              <w:rPr>
                <w:lang w:val="id-ID"/>
              </w:rPr>
              <w:t xml:space="preserve">          type="button"</w:t>
            </w:r>
          </w:p>
          <w:p w14:paraId="3E8B42ED" w14:textId="77777777" w:rsidR="002150B1" w:rsidRPr="00FD40C3" w:rsidRDefault="002150B1" w:rsidP="002150B1">
            <w:pPr>
              <w:pStyle w:val="Code"/>
              <w:rPr>
                <w:lang w:val="id-ID"/>
              </w:rPr>
            </w:pPr>
            <w:r w:rsidRPr="00FD40C3">
              <w:rPr>
                <w:lang w:val="id-ID"/>
              </w:rPr>
              <w:t xml:space="preserve">          data-bs-toggle="collapse"</w:t>
            </w:r>
          </w:p>
          <w:p w14:paraId="7F9356CF" w14:textId="77777777" w:rsidR="002150B1" w:rsidRPr="00FD40C3" w:rsidRDefault="002150B1" w:rsidP="002150B1">
            <w:pPr>
              <w:pStyle w:val="Code"/>
              <w:rPr>
                <w:lang w:val="id-ID"/>
              </w:rPr>
            </w:pPr>
            <w:r w:rsidRPr="00FD40C3">
              <w:rPr>
                <w:lang w:val="id-ID"/>
              </w:rPr>
              <w:t xml:space="preserve">          data-bs-target="#flush-collapseOne"</w:t>
            </w:r>
          </w:p>
          <w:p w14:paraId="52765143" w14:textId="77777777" w:rsidR="002150B1" w:rsidRPr="00FD40C3" w:rsidRDefault="002150B1" w:rsidP="002150B1">
            <w:pPr>
              <w:pStyle w:val="Code"/>
              <w:rPr>
                <w:lang w:val="id-ID"/>
              </w:rPr>
            </w:pPr>
            <w:r w:rsidRPr="00FD40C3">
              <w:rPr>
                <w:lang w:val="id-ID"/>
              </w:rPr>
              <w:t xml:space="preserve">          aria-expanded="false"</w:t>
            </w:r>
          </w:p>
          <w:p w14:paraId="2018602B" w14:textId="77777777" w:rsidR="002150B1" w:rsidRPr="00FD40C3" w:rsidRDefault="002150B1" w:rsidP="002150B1">
            <w:pPr>
              <w:pStyle w:val="Code"/>
              <w:rPr>
                <w:lang w:val="id-ID"/>
              </w:rPr>
            </w:pPr>
            <w:r w:rsidRPr="00FD40C3">
              <w:rPr>
                <w:lang w:val="id-ID"/>
              </w:rPr>
              <w:t xml:space="preserve">          aria-controls="flush-collapseOne"</w:t>
            </w:r>
          </w:p>
          <w:p w14:paraId="622E0984" w14:textId="77777777" w:rsidR="002150B1" w:rsidRPr="00FD40C3" w:rsidRDefault="002150B1" w:rsidP="002150B1">
            <w:pPr>
              <w:pStyle w:val="Code"/>
              <w:rPr>
                <w:lang w:val="id-ID"/>
              </w:rPr>
            </w:pPr>
            <w:r w:rsidRPr="00FD40C3">
              <w:rPr>
                <w:lang w:val="id-ID"/>
              </w:rPr>
              <w:t xml:space="preserve">        &gt;</w:t>
            </w:r>
          </w:p>
          <w:p w14:paraId="1B2FFA20" w14:textId="77777777" w:rsidR="002150B1" w:rsidRPr="00FD40C3" w:rsidRDefault="002150B1" w:rsidP="002150B1">
            <w:pPr>
              <w:pStyle w:val="Code"/>
              <w:rPr>
                <w:lang w:val="id-ID"/>
              </w:rPr>
            </w:pPr>
            <w:r w:rsidRPr="00FD40C3">
              <w:rPr>
                <w:lang w:val="id-ID"/>
              </w:rPr>
              <w:t xml:space="preserve">          Bagaimana cara kerja Easysay?</w:t>
            </w:r>
          </w:p>
          <w:p w14:paraId="1A9B6A0E" w14:textId="77777777" w:rsidR="002150B1" w:rsidRPr="00FD40C3" w:rsidRDefault="002150B1" w:rsidP="002150B1">
            <w:pPr>
              <w:pStyle w:val="Code"/>
              <w:rPr>
                <w:lang w:val="id-ID"/>
              </w:rPr>
            </w:pPr>
            <w:r w:rsidRPr="00FD40C3">
              <w:rPr>
                <w:lang w:val="id-ID"/>
              </w:rPr>
              <w:t xml:space="preserve">        &lt;/button&gt;</w:t>
            </w:r>
          </w:p>
          <w:p w14:paraId="5740590D" w14:textId="77777777" w:rsidR="002150B1" w:rsidRPr="00FD40C3" w:rsidRDefault="002150B1" w:rsidP="002150B1">
            <w:pPr>
              <w:pStyle w:val="Code"/>
              <w:rPr>
                <w:lang w:val="id-ID"/>
              </w:rPr>
            </w:pPr>
            <w:r w:rsidRPr="00FD40C3">
              <w:rPr>
                <w:lang w:val="id-ID"/>
              </w:rPr>
              <w:t xml:space="preserve">      &lt;/h2&gt;</w:t>
            </w:r>
          </w:p>
          <w:p w14:paraId="5AA529E1" w14:textId="77777777" w:rsidR="002150B1" w:rsidRPr="00FD40C3" w:rsidRDefault="002150B1" w:rsidP="002150B1">
            <w:pPr>
              <w:pStyle w:val="Code"/>
              <w:rPr>
                <w:lang w:val="id-ID"/>
              </w:rPr>
            </w:pPr>
            <w:r w:rsidRPr="00FD40C3">
              <w:rPr>
                <w:lang w:val="id-ID"/>
              </w:rPr>
              <w:t xml:space="preserve">      &lt;div</w:t>
            </w:r>
          </w:p>
          <w:p w14:paraId="0D4474A2" w14:textId="77777777" w:rsidR="002150B1" w:rsidRPr="00FD40C3" w:rsidRDefault="002150B1" w:rsidP="002150B1">
            <w:pPr>
              <w:pStyle w:val="Code"/>
              <w:rPr>
                <w:lang w:val="id-ID"/>
              </w:rPr>
            </w:pPr>
            <w:r w:rsidRPr="00FD40C3">
              <w:rPr>
                <w:lang w:val="id-ID"/>
              </w:rPr>
              <w:t xml:space="preserve">        id="flush-collapseOne"</w:t>
            </w:r>
          </w:p>
          <w:p w14:paraId="163B20CE" w14:textId="77777777" w:rsidR="002150B1" w:rsidRPr="00FD40C3" w:rsidRDefault="002150B1" w:rsidP="002150B1">
            <w:pPr>
              <w:pStyle w:val="Code"/>
              <w:rPr>
                <w:lang w:val="id-ID"/>
              </w:rPr>
            </w:pPr>
            <w:r w:rsidRPr="00FD40C3">
              <w:rPr>
                <w:lang w:val="id-ID"/>
              </w:rPr>
              <w:t xml:space="preserve">        class="accordion-collapse collapse"</w:t>
            </w:r>
          </w:p>
          <w:p w14:paraId="756629EB" w14:textId="77777777" w:rsidR="002150B1" w:rsidRPr="00FD40C3" w:rsidRDefault="002150B1" w:rsidP="002150B1">
            <w:pPr>
              <w:pStyle w:val="Code"/>
              <w:rPr>
                <w:lang w:val="id-ID"/>
              </w:rPr>
            </w:pPr>
            <w:r w:rsidRPr="00FD40C3">
              <w:rPr>
                <w:lang w:val="id-ID"/>
              </w:rPr>
              <w:t xml:space="preserve">        aria-labelledby="flush-headingOne"</w:t>
            </w:r>
          </w:p>
          <w:p w14:paraId="6B630737" w14:textId="77777777" w:rsidR="002150B1" w:rsidRPr="00FD40C3" w:rsidRDefault="002150B1" w:rsidP="002150B1">
            <w:pPr>
              <w:pStyle w:val="Code"/>
              <w:rPr>
                <w:lang w:val="id-ID"/>
              </w:rPr>
            </w:pPr>
            <w:r w:rsidRPr="00FD40C3">
              <w:rPr>
                <w:lang w:val="id-ID"/>
              </w:rPr>
              <w:t xml:space="preserve">        data-bs-parent="#accordionFlushExample"</w:t>
            </w:r>
          </w:p>
          <w:p w14:paraId="5118CA15" w14:textId="77777777" w:rsidR="002150B1" w:rsidRPr="00FD40C3" w:rsidRDefault="002150B1" w:rsidP="002150B1">
            <w:pPr>
              <w:pStyle w:val="Code"/>
              <w:rPr>
                <w:lang w:val="id-ID"/>
              </w:rPr>
            </w:pPr>
            <w:r w:rsidRPr="00FD40C3">
              <w:rPr>
                <w:lang w:val="id-ID"/>
              </w:rPr>
              <w:t xml:space="preserve">      &gt;</w:t>
            </w:r>
          </w:p>
          <w:p w14:paraId="3F0D6045" w14:textId="77777777" w:rsidR="002150B1" w:rsidRPr="00FD40C3" w:rsidRDefault="002150B1" w:rsidP="002150B1">
            <w:pPr>
              <w:pStyle w:val="Code"/>
              <w:rPr>
                <w:lang w:val="id-ID"/>
              </w:rPr>
            </w:pPr>
            <w:r w:rsidRPr="00FD40C3">
              <w:rPr>
                <w:lang w:val="id-ID"/>
              </w:rPr>
              <w:t xml:space="preserve">        &lt;div class="accordion-body"&gt;</w:t>
            </w:r>
          </w:p>
          <w:p w14:paraId="7F330C55" w14:textId="77777777" w:rsidR="002150B1" w:rsidRPr="00FD40C3" w:rsidRDefault="002150B1" w:rsidP="002150B1">
            <w:pPr>
              <w:pStyle w:val="Code"/>
              <w:rPr>
                <w:lang w:val="id-ID"/>
              </w:rPr>
            </w:pPr>
            <w:r w:rsidRPr="00FD40C3">
              <w:rPr>
                <w:lang w:val="id-ID"/>
              </w:rPr>
              <w:t xml:space="preserve">          Easysay bekerja dengan cara membandingkan jawaban</w:t>
            </w:r>
          </w:p>
          <w:p w14:paraId="646D0DD7" w14:textId="77777777" w:rsidR="002150B1" w:rsidRPr="00FD40C3" w:rsidRDefault="002150B1" w:rsidP="002150B1">
            <w:pPr>
              <w:pStyle w:val="Code"/>
              <w:rPr>
                <w:lang w:val="id-ID"/>
              </w:rPr>
            </w:pPr>
            <w:r w:rsidRPr="00FD40C3">
              <w:rPr>
                <w:lang w:val="id-ID"/>
              </w:rPr>
              <w:t xml:space="preserve">          pelajar(siswa/mahasiswa) yang ingin diperiksa dengan jawaban yang</w:t>
            </w:r>
          </w:p>
          <w:p w14:paraId="46B8DFC6" w14:textId="77777777" w:rsidR="002150B1" w:rsidRPr="00FD40C3" w:rsidRDefault="002150B1" w:rsidP="002150B1">
            <w:pPr>
              <w:pStyle w:val="Code"/>
              <w:rPr>
                <w:lang w:val="id-ID"/>
              </w:rPr>
            </w:pPr>
            <w:r w:rsidRPr="00FD40C3">
              <w:rPr>
                <w:lang w:val="id-ID"/>
              </w:rPr>
              <w:lastRenderedPageBreak/>
              <w:t xml:space="preserve">          menurut pengajar(guru/dosen) benar. Maka dari itu aplikasi ini hanya</w:t>
            </w:r>
          </w:p>
          <w:p w14:paraId="3D6D93A2" w14:textId="77777777" w:rsidR="002150B1" w:rsidRPr="00FD40C3" w:rsidRDefault="002150B1" w:rsidP="002150B1">
            <w:pPr>
              <w:pStyle w:val="Code"/>
              <w:rPr>
                <w:lang w:val="id-ID"/>
              </w:rPr>
            </w:pPr>
            <w:r w:rsidRPr="00FD40C3">
              <w:rPr>
                <w:lang w:val="id-ID"/>
              </w:rPr>
              <w:t xml:space="preserve">          dapat digunakan untuk memeriksa esai yang memiliki jawaban benar /</w:t>
            </w:r>
          </w:p>
          <w:p w14:paraId="2FC58C7D" w14:textId="77777777" w:rsidR="002150B1" w:rsidRPr="00FD40C3" w:rsidRDefault="002150B1" w:rsidP="002150B1">
            <w:pPr>
              <w:pStyle w:val="Code"/>
              <w:rPr>
                <w:lang w:val="id-ID"/>
              </w:rPr>
            </w:pPr>
            <w:r w:rsidRPr="00FD40C3">
              <w:rPr>
                <w:lang w:val="id-ID"/>
              </w:rPr>
              <w:t xml:space="preserve">          teoritis.</w:t>
            </w:r>
          </w:p>
          <w:p w14:paraId="48AB5AB2" w14:textId="77777777" w:rsidR="002150B1" w:rsidRPr="00FD40C3" w:rsidRDefault="002150B1" w:rsidP="002150B1">
            <w:pPr>
              <w:pStyle w:val="Code"/>
              <w:rPr>
                <w:lang w:val="id-ID"/>
              </w:rPr>
            </w:pPr>
            <w:r w:rsidRPr="00FD40C3">
              <w:rPr>
                <w:lang w:val="id-ID"/>
              </w:rPr>
              <w:t xml:space="preserve">          &lt;br /&gt;</w:t>
            </w:r>
          </w:p>
          <w:p w14:paraId="70C33CD9" w14:textId="77777777" w:rsidR="002150B1" w:rsidRPr="00FD40C3" w:rsidRDefault="002150B1" w:rsidP="002150B1">
            <w:pPr>
              <w:pStyle w:val="Code"/>
              <w:rPr>
                <w:lang w:val="id-ID"/>
              </w:rPr>
            </w:pPr>
            <w:r w:rsidRPr="00FD40C3">
              <w:rPr>
                <w:lang w:val="id-ID"/>
              </w:rPr>
              <w:t xml:space="preserve">          &lt;img</w:t>
            </w:r>
          </w:p>
          <w:p w14:paraId="0D02370A" w14:textId="77777777" w:rsidR="002150B1" w:rsidRPr="00FD40C3" w:rsidRDefault="002150B1" w:rsidP="002150B1">
            <w:pPr>
              <w:pStyle w:val="Code"/>
              <w:rPr>
                <w:lang w:val="id-ID"/>
              </w:rPr>
            </w:pPr>
            <w:r w:rsidRPr="00FD40C3">
              <w:rPr>
                <w:lang w:val="id-ID"/>
              </w:rPr>
              <w:t xml:space="preserve">            src="https://i.ibb.co/xFbWHXn/Help-1-1.jpg"</w:t>
            </w:r>
          </w:p>
          <w:p w14:paraId="290624D2" w14:textId="77777777" w:rsidR="002150B1" w:rsidRPr="00FD40C3" w:rsidRDefault="002150B1" w:rsidP="002150B1">
            <w:pPr>
              <w:pStyle w:val="Code"/>
              <w:rPr>
                <w:lang w:val="id-ID"/>
              </w:rPr>
            </w:pPr>
            <w:r w:rsidRPr="00FD40C3">
              <w:rPr>
                <w:lang w:val="id-ID"/>
              </w:rPr>
              <w:t xml:space="preserve">            class="rounded img-fluid shadow-lg"</w:t>
            </w:r>
          </w:p>
          <w:p w14:paraId="6BBF49E1" w14:textId="77777777" w:rsidR="002150B1" w:rsidRPr="00FD40C3" w:rsidRDefault="002150B1" w:rsidP="002150B1">
            <w:pPr>
              <w:pStyle w:val="Code"/>
              <w:rPr>
                <w:lang w:val="id-ID"/>
              </w:rPr>
            </w:pPr>
            <w:r w:rsidRPr="00FD40C3">
              <w:rPr>
                <w:lang w:val="id-ID"/>
              </w:rPr>
              <w:t xml:space="preserve">            alt="Help 1.1"</w:t>
            </w:r>
          </w:p>
          <w:p w14:paraId="2482226B" w14:textId="77777777" w:rsidR="002150B1" w:rsidRPr="00FD40C3" w:rsidRDefault="002150B1" w:rsidP="002150B1">
            <w:pPr>
              <w:pStyle w:val="Code"/>
              <w:rPr>
                <w:lang w:val="id-ID"/>
              </w:rPr>
            </w:pPr>
            <w:r w:rsidRPr="00FD40C3">
              <w:rPr>
                <w:lang w:val="id-ID"/>
              </w:rPr>
              <w:t xml:space="preserve">          /&gt;</w:t>
            </w:r>
          </w:p>
          <w:p w14:paraId="2F6F2915" w14:textId="77777777" w:rsidR="002150B1" w:rsidRPr="00FD40C3" w:rsidRDefault="002150B1" w:rsidP="002150B1">
            <w:pPr>
              <w:pStyle w:val="Code"/>
              <w:rPr>
                <w:lang w:val="id-ID"/>
              </w:rPr>
            </w:pPr>
            <w:r w:rsidRPr="00FD40C3">
              <w:rPr>
                <w:lang w:val="id-ID"/>
              </w:rPr>
              <w:t xml:space="preserve">          &lt;br /&gt;</w:t>
            </w:r>
          </w:p>
          <w:p w14:paraId="5687C5AC" w14:textId="77777777" w:rsidR="002150B1" w:rsidRPr="00FD40C3" w:rsidRDefault="002150B1" w:rsidP="002150B1">
            <w:pPr>
              <w:pStyle w:val="Code"/>
              <w:rPr>
                <w:lang w:val="id-ID"/>
              </w:rPr>
            </w:pPr>
            <w:r w:rsidRPr="00FD40C3">
              <w:rPr>
                <w:lang w:val="id-ID"/>
              </w:rPr>
              <w:t xml:space="preserve">          Bagian &lt;strong&gt;Kunci Jawaban&lt;/strong&gt; diisi oleh jawaban pengajar,</w:t>
            </w:r>
          </w:p>
          <w:p w14:paraId="31B7366B" w14:textId="77777777" w:rsidR="002150B1" w:rsidRPr="00FD40C3" w:rsidRDefault="002150B1" w:rsidP="002150B1">
            <w:pPr>
              <w:pStyle w:val="Code"/>
              <w:rPr>
                <w:lang w:val="id-ID"/>
              </w:rPr>
            </w:pPr>
            <w:r w:rsidRPr="00FD40C3">
              <w:rPr>
                <w:lang w:val="id-ID"/>
              </w:rPr>
              <w:t xml:space="preserve">          sedangkan bagian &lt;strong&gt;Jawaban&lt;/strong&gt; diisi oleh jawaban pelajar</w:t>
            </w:r>
          </w:p>
          <w:p w14:paraId="5CAF8607" w14:textId="77777777" w:rsidR="002150B1" w:rsidRPr="00FD40C3" w:rsidRDefault="002150B1" w:rsidP="002150B1">
            <w:pPr>
              <w:pStyle w:val="Code"/>
              <w:rPr>
                <w:lang w:val="id-ID"/>
              </w:rPr>
            </w:pPr>
            <w:r w:rsidRPr="00FD40C3">
              <w:rPr>
                <w:lang w:val="id-ID"/>
              </w:rPr>
              <w:t xml:space="preserve">          yang ingin diperiksa. Kedua kolom diisi oleh pemeriksa jawaban.</w:t>
            </w:r>
          </w:p>
          <w:p w14:paraId="54B5AE9B" w14:textId="77777777" w:rsidR="002150B1" w:rsidRPr="00FD40C3" w:rsidRDefault="002150B1" w:rsidP="002150B1">
            <w:pPr>
              <w:pStyle w:val="Code"/>
              <w:rPr>
                <w:lang w:val="id-ID"/>
              </w:rPr>
            </w:pPr>
            <w:r w:rsidRPr="00FD40C3">
              <w:rPr>
                <w:lang w:val="id-ID"/>
              </w:rPr>
              <w:t xml:space="preserve">          &lt;br /&gt;</w:t>
            </w:r>
          </w:p>
          <w:p w14:paraId="58F85802" w14:textId="77777777" w:rsidR="002150B1" w:rsidRPr="00FD40C3" w:rsidRDefault="002150B1" w:rsidP="002150B1">
            <w:pPr>
              <w:pStyle w:val="Code"/>
              <w:rPr>
                <w:lang w:val="id-ID"/>
              </w:rPr>
            </w:pPr>
            <w:r w:rsidRPr="00FD40C3">
              <w:rPr>
                <w:lang w:val="id-ID"/>
              </w:rPr>
              <w:t xml:space="preserve">          Easysay &lt;em&gt;bukan&lt;/em&gt; aplikasi E-Learning dimana siswa dapat menjawab</w:t>
            </w:r>
          </w:p>
          <w:p w14:paraId="4A552D8D" w14:textId="77777777" w:rsidR="002150B1" w:rsidRPr="00FD40C3" w:rsidRDefault="002150B1" w:rsidP="002150B1">
            <w:pPr>
              <w:pStyle w:val="Code"/>
              <w:rPr>
                <w:lang w:val="id-ID"/>
              </w:rPr>
            </w:pPr>
            <w:r w:rsidRPr="00FD40C3">
              <w:rPr>
                <w:lang w:val="id-ID"/>
              </w:rPr>
              <w:t xml:space="preserve">          soal dan langsung diperiksa.</w:t>
            </w:r>
          </w:p>
          <w:p w14:paraId="40C1587C" w14:textId="77777777" w:rsidR="002150B1" w:rsidRPr="00FD40C3" w:rsidRDefault="002150B1" w:rsidP="002150B1">
            <w:pPr>
              <w:pStyle w:val="Code"/>
              <w:rPr>
                <w:lang w:val="id-ID"/>
              </w:rPr>
            </w:pPr>
            <w:r w:rsidRPr="00FD40C3">
              <w:rPr>
                <w:lang w:val="id-ID"/>
              </w:rPr>
              <w:t xml:space="preserve">          &lt;br /&gt;</w:t>
            </w:r>
          </w:p>
          <w:p w14:paraId="546C53DA" w14:textId="77777777" w:rsidR="002150B1" w:rsidRPr="00FD40C3" w:rsidRDefault="002150B1" w:rsidP="002150B1">
            <w:pPr>
              <w:pStyle w:val="Code"/>
              <w:rPr>
                <w:lang w:val="id-ID"/>
              </w:rPr>
            </w:pPr>
            <w:r w:rsidRPr="00FD40C3">
              <w:rPr>
                <w:lang w:val="id-ID"/>
              </w:rPr>
              <w:t xml:space="preserve">          Pada gambar diatas, 58.64 merupakan nilai hasil pemeriksaan esai.</w:t>
            </w:r>
          </w:p>
          <w:p w14:paraId="5AD9C4FC" w14:textId="77777777" w:rsidR="002150B1" w:rsidRPr="00FD40C3" w:rsidRDefault="002150B1" w:rsidP="002150B1">
            <w:pPr>
              <w:pStyle w:val="Code"/>
              <w:rPr>
                <w:lang w:val="id-ID"/>
              </w:rPr>
            </w:pPr>
            <w:r w:rsidRPr="00FD40C3">
              <w:rPr>
                <w:lang w:val="id-ID"/>
              </w:rPr>
              <w:t xml:space="preserve">        &lt;/div&gt;</w:t>
            </w:r>
          </w:p>
          <w:p w14:paraId="6F66DBE0" w14:textId="77777777" w:rsidR="002150B1" w:rsidRPr="00FD40C3" w:rsidRDefault="002150B1" w:rsidP="002150B1">
            <w:pPr>
              <w:pStyle w:val="Code"/>
              <w:rPr>
                <w:lang w:val="id-ID"/>
              </w:rPr>
            </w:pPr>
            <w:r w:rsidRPr="00FD40C3">
              <w:rPr>
                <w:lang w:val="id-ID"/>
              </w:rPr>
              <w:t xml:space="preserve">      &lt;/div&gt;</w:t>
            </w:r>
          </w:p>
          <w:p w14:paraId="580E0288" w14:textId="77777777" w:rsidR="002150B1" w:rsidRPr="00FD40C3" w:rsidRDefault="002150B1" w:rsidP="002150B1">
            <w:pPr>
              <w:pStyle w:val="Code"/>
              <w:rPr>
                <w:lang w:val="id-ID"/>
              </w:rPr>
            </w:pPr>
            <w:r w:rsidRPr="00FD40C3">
              <w:rPr>
                <w:lang w:val="id-ID"/>
              </w:rPr>
              <w:t xml:space="preserve">    &lt;/div&gt;</w:t>
            </w:r>
          </w:p>
          <w:p w14:paraId="2C83F373" w14:textId="77777777" w:rsidR="002150B1" w:rsidRPr="00FD40C3" w:rsidRDefault="002150B1" w:rsidP="002150B1">
            <w:pPr>
              <w:pStyle w:val="Code"/>
              <w:rPr>
                <w:lang w:val="id-ID"/>
              </w:rPr>
            </w:pPr>
            <w:r w:rsidRPr="00FD40C3">
              <w:rPr>
                <w:lang w:val="id-ID"/>
              </w:rPr>
              <w:t xml:space="preserve">    &lt;div class="accordion-item"&gt;</w:t>
            </w:r>
          </w:p>
          <w:p w14:paraId="5D1F46A9" w14:textId="77777777" w:rsidR="002150B1" w:rsidRPr="00FD40C3" w:rsidRDefault="002150B1" w:rsidP="002150B1">
            <w:pPr>
              <w:pStyle w:val="Code"/>
              <w:rPr>
                <w:lang w:val="id-ID"/>
              </w:rPr>
            </w:pPr>
            <w:r w:rsidRPr="00FD40C3">
              <w:rPr>
                <w:lang w:val="id-ID"/>
              </w:rPr>
              <w:t xml:space="preserve">      &lt;h2 class="accordion-header" id="flush-headingTwo"&gt;</w:t>
            </w:r>
          </w:p>
          <w:p w14:paraId="13E6B0F7" w14:textId="77777777" w:rsidR="002150B1" w:rsidRPr="00FD40C3" w:rsidRDefault="002150B1" w:rsidP="002150B1">
            <w:pPr>
              <w:pStyle w:val="Code"/>
              <w:rPr>
                <w:lang w:val="id-ID"/>
              </w:rPr>
            </w:pPr>
            <w:r w:rsidRPr="00FD40C3">
              <w:rPr>
                <w:lang w:val="id-ID"/>
              </w:rPr>
              <w:t xml:space="preserve">        &lt;button</w:t>
            </w:r>
          </w:p>
          <w:p w14:paraId="141FB8F8" w14:textId="77777777" w:rsidR="002150B1" w:rsidRPr="00FD40C3" w:rsidRDefault="002150B1" w:rsidP="002150B1">
            <w:pPr>
              <w:pStyle w:val="Code"/>
              <w:rPr>
                <w:lang w:val="id-ID"/>
              </w:rPr>
            </w:pPr>
            <w:r w:rsidRPr="00FD40C3">
              <w:rPr>
                <w:lang w:val="id-ID"/>
              </w:rPr>
              <w:t xml:space="preserve">          class="accordion-button collapsed"</w:t>
            </w:r>
          </w:p>
          <w:p w14:paraId="2007AF47" w14:textId="77777777" w:rsidR="002150B1" w:rsidRPr="00FD40C3" w:rsidRDefault="002150B1" w:rsidP="002150B1">
            <w:pPr>
              <w:pStyle w:val="Code"/>
              <w:rPr>
                <w:lang w:val="id-ID"/>
              </w:rPr>
            </w:pPr>
            <w:r w:rsidRPr="00FD40C3">
              <w:rPr>
                <w:lang w:val="id-ID"/>
              </w:rPr>
              <w:t xml:space="preserve">          type="button"</w:t>
            </w:r>
          </w:p>
          <w:p w14:paraId="61DBFE93" w14:textId="77777777" w:rsidR="002150B1" w:rsidRPr="00FD40C3" w:rsidRDefault="002150B1" w:rsidP="002150B1">
            <w:pPr>
              <w:pStyle w:val="Code"/>
              <w:rPr>
                <w:lang w:val="id-ID"/>
              </w:rPr>
            </w:pPr>
            <w:r w:rsidRPr="00FD40C3">
              <w:rPr>
                <w:lang w:val="id-ID"/>
              </w:rPr>
              <w:t xml:space="preserve">          data-bs-toggle="collapse"</w:t>
            </w:r>
          </w:p>
          <w:p w14:paraId="4FC227B1" w14:textId="77777777" w:rsidR="002150B1" w:rsidRPr="00FD40C3" w:rsidRDefault="002150B1" w:rsidP="002150B1">
            <w:pPr>
              <w:pStyle w:val="Code"/>
              <w:rPr>
                <w:lang w:val="id-ID"/>
              </w:rPr>
            </w:pPr>
            <w:r w:rsidRPr="00FD40C3">
              <w:rPr>
                <w:lang w:val="id-ID"/>
              </w:rPr>
              <w:t xml:space="preserve">          data-bs-target="#flush-collapseTwo"</w:t>
            </w:r>
          </w:p>
          <w:p w14:paraId="6679866B" w14:textId="77777777" w:rsidR="002150B1" w:rsidRPr="00FD40C3" w:rsidRDefault="002150B1" w:rsidP="002150B1">
            <w:pPr>
              <w:pStyle w:val="Code"/>
              <w:rPr>
                <w:lang w:val="id-ID"/>
              </w:rPr>
            </w:pPr>
            <w:r w:rsidRPr="00FD40C3">
              <w:rPr>
                <w:lang w:val="id-ID"/>
              </w:rPr>
              <w:t xml:space="preserve">          aria-expanded="false"</w:t>
            </w:r>
          </w:p>
          <w:p w14:paraId="5F269DE5" w14:textId="77777777" w:rsidR="002150B1" w:rsidRPr="00FD40C3" w:rsidRDefault="002150B1" w:rsidP="002150B1">
            <w:pPr>
              <w:pStyle w:val="Code"/>
              <w:rPr>
                <w:lang w:val="id-ID"/>
              </w:rPr>
            </w:pPr>
            <w:r w:rsidRPr="00FD40C3">
              <w:rPr>
                <w:lang w:val="id-ID"/>
              </w:rPr>
              <w:t xml:space="preserve">          aria-controls="flush-collapseTwo"</w:t>
            </w:r>
          </w:p>
          <w:p w14:paraId="67845107" w14:textId="77777777" w:rsidR="002150B1" w:rsidRPr="00FD40C3" w:rsidRDefault="002150B1" w:rsidP="002150B1">
            <w:pPr>
              <w:pStyle w:val="Code"/>
              <w:rPr>
                <w:lang w:val="id-ID"/>
              </w:rPr>
            </w:pPr>
            <w:r w:rsidRPr="00FD40C3">
              <w:rPr>
                <w:lang w:val="id-ID"/>
              </w:rPr>
              <w:t xml:space="preserve">        &gt;</w:t>
            </w:r>
          </w:p>
          <w:p w14:paraId="5A255687" w14:textId="77777777" w:rsidR="002150B1" w:rsidRPr="00FD40C3" w:rsidRDefault="002150B1" w:rsidP="002150B1">
            <w:pPr>
              <w:pStyle w:val="Code"/>
              <w:rPr>
                <w:lang w:val="id-ID"/>
              </w:rPr>
            </w:pPr>
            <w:r w:rsidRPr="00FD40C3">
              <w:rPr>
                <w:lang w:val="id-ID"/>
              </w:rPr>
              <w:t xml:space="preserve">          Apa bahasa yang dapat digunakan pada Easysay?</w:t>
            </w:r>
          </w:p>
          <w:p w14:paraId="657562D7" w14:textId="77777777" w:rsidR="002150B1" w:rsidRPr="00FD40C3" w:rsidRDefault="002150B1" w:rsidP="002150B1">
            <w:pPr>
              <w:pStyle w:val="Code"/>
              <w:rPr>
                <w:lang w:val="id-ID"/>
              </w:rPr>
            </w:pPr>
            <w:r w:rsidRPr="00FD40C3">
              <w:rPr>
                <w:lang w:val="id-ID"/>
              </w:rPr>
              <w:t xml:space="preserve">        &lt;/button&gt;</w:t>
            </w:r>
          </w:p>
          <w:p w14:paraId="635DBE3A" w14:textId="77777777" w:rsidR="002150B1" w:rsidRPr="00FD40C3" w:rsidRDefault="002150B1" w:rsidP="002150B1">
            <w:pPr>
              <w:pStyle w:val="Code"/>
              <w:rPr>
                <w:lang w:val="id-ID"/>
              </w:rPr>
            </w:pPr>
            <w:r w:rsidRPr="00FD40C3">
              <w:rPr>
                <w:lang w:val="id-ID"/>
              </w:rPr>
              <w:t xml:space="preserve">      &lt;/h2&gt;</w:t>
            </w:r>
          </w:p>
          <w:p w14:paraId="1E579508" w14:textId="77777777" w:rsidR="002150B1" w:rsidRPr="00FD40C3" w:rsidRDefault="002150B1" w:rsidP="002150B1">
            <w:pPr>
              <w:pStyle w:val="Code"/>
              <w:rPr>
                <w:lang w:val="id-ID"/>
              </w:rPr>
            </w:pPr>
            <w:r w:rsidRPr="00FD40C3">
              <w:rPr>
                <w:lang w:val="id-ID"/>
              </w:rPr>
              <w:t xml:space="preserve">      &lt;div</w:t>
            </w:r>
          </w:p>
          <w:p w14:paraId="20FD2535" w14:textId="77777777" w:rsidR="002150B1" w:rsidRPr="00FD40C3" w:rsidRDefault="002150B1" w:rsidP="002150B1">
            <w:pPr>
              <w:pStyle w:val="Code"/>
              <w:rPr>
                <w:lang w:val="id-ID"/>
              </w:rPr>
            </w:pPr>
            <w:r w:rsidRPr="00FD40C3">
              <w:rPr>
                <w:lang w:val="id-ID"/>
              </w:rPr>
              <w:t xml:space="preserve">        id="flush-collapseTwo"</w:t>
            </w:r>
          </w:p>
          <w:p w14:paraId="2A8918CE" w14:textId="77777777" w:rsidR="002150B1" w:rsidRPr="00FD40C3" w:rsidRDefault="002150B1" w:rsidP="002150B1">
            <w:pPr>
              <w:pStyle w:val="Code"/>
              <w:rPr>
                <w:lang w:val="id-ID"/>
              </w:rPr>
            </w:pPr>
            <w:r w:rsidRPr="00FD40C3">
              <w:rPr>
                <w:lang w:val="id-ID"/>
              </w:rPr>
              <w:t xml:space="preserve">        class="accordion-collapse collapse"</w:t>
            </w:r>
          </w:p>
          <w:p w14:paraId="6889534D" w14:textId="77777777" w:rsidR="002150B1" w:rsidRPr="00FD40C3" w:rsidRDefault="002150B1" w:rsidP="002150B1">
            <w:pPr>
              <w:pStyle w:val="Code"/>
              <w:rPr>
                <w:lang w:val="id-ID"/>
              </w:rPr>
            </w:pPr>
            <w:r w:rsidRPr="00FD40C3">
              <w:rPr>
                <w:lang w:val="id-ID"/>
              </w:rPr>
              <w:t xml:space="preserve">        aria-labelledby="flush-headingTwo"</w:t>
            </w:r>
          </w:p>
          <w:p w14:paraId="774DA136" w14:textId="77777777" w:rsidR="002150B1" w:rsidRPr="00FD40C3" w:rsidRDefault="002150B1" w:rsidP="002150B1">
            <w:pPr>
              <w:pStyle w:val="Code"/>
              <w:rPr>
                <w:lang w:val="id-ID"/>
              </w:rPr>
            </w:pPr>
            <w:r w:rsidRPr="00FD40C3">
              <w:rPr>
                <w:lang w:val="id-ID"/>
              </w:rPr>
              <w:t xml:space="preserve">        data-bs-parent="#accordionFlushExample"</w:t>
            </w:r>
          </w:p>
          <w:p w14:paraId="782E9890" w14:textId="77777777" w:rsidR="002150B1" w:rsidRPr="00FD40C3" w:rsidRDefault="002150B1" w:rsidP="002150B1">
            <w:pPr>
              <w:pStyle w:val="Code"/>
              <w:rPr>
                <w:lang w:val="id-ID"/>
              </w:rPr>
            </w:pPr>
            <w:r w:rsidRPr="00FD40C3">
              <w:rPr>
                <w:lang w:val="id-ID"/>
              </w:rPr>
              <w:t xml:space="preserve">      &gt;</w:t>
            </w:r>
          </w:p>
          <w:p w14:paraId="2E9FC792" w14:textId="77777777" w:rsidR="002150B1" w:rsidRPr="00FD40C3" w:rsidRDefault="002150B1" w:rsidP="002150B1">
            <w:pPr>
              <w:pStyle w:val="Code"/>
              <w:rPr>
                <w:lang w:val="id-ID"/>
              </w:rPr>
            </w:pPr>
            <w:r w:rsidRPr="00FD40C3">
              <w:rPr>
                <w:lang w:val="id-ID"/>
              </w:rPr>
              <w:t xml:space="preserve">        &lt;div class="accordion-body"&gt;</w:t>
            </w:r>
          </w:p>
          <w:p w14:paraId="42B7FE3C" w14:textId="77777777" w:rsidR="002150B1" w:rsidRPr="00FD40C3" w:rsidRDefault="002150B1" w:rsidP="002150B1">
            <w:pPr>
              <w:pStyle w:val="Code"/>
              <w:rPr>
                <w:lang w:val="id-ID"/>
              </w:rPr>
            </w:pPr>
            <w:r w:rsidRPr="00FD40C3">
              <w:rPr>
                <w:lang w:val="id-ID"/>
              </w:rPr>
              <w:t xml:space="preserve">          Easysay dapat memeriksa esai dengan jawaban berbahasa</w:t>
            </w:r>
          </w:p>
          <w:p w14:paraId="27A1279A" w14:textId="77777777" w:rsidR="002150B1" w:rsidRPr="00FD40C3" w:rsidRDefault="002150B1" w:rsidP="002150B1">
            <w:pPr>
              <w:pStyle w:val="Code"/>
              <w:rPr>
                <w:lang w:val="id-ID"/>
              </w:rPr>
            </w:pPr>
            <w:r w:rsidRPr="00FD40C3">
              <w:rPr>
                <w:lang w:val="id-ID"/>
              </w:rPr>
              <w:t xml:space="preserve">          &lt;strong&gt;Indonesia&lt;/strong&gt; atau &lt;strong&gt;Inggris&lt;/strong&gt;.</w:t>
            </w:r>
          </w:p>
          <w:p w14:paraId="6C7916AF" w14:textId="77777777" w:rsidR="002150B1" w:rsidRPr="00FD40C3" w:rsidRDefault="002150B1" w:rsidP="002150B1">
            <w:pPr>
              <w:pStyle w:val="Code"/>
              <w:rPr>
                <w:lang w:val="id-ID"/>
              </w:rPr>
            </w:pPr>
            <w:r w:rsidRPr="00FD40C3">
              <w:rPr>
                <w:lang w:val="id-ID"/>
              </w:rPr>
              <w:t xml:space="preserve">          &lt;em&gt;"Atau"&lt;/em&gt; berarti esai yang diperiksa sebaiknya tidak berisi</w:t>
            </w:r>
          </w:p>
          <w:p w14:paraId="7C682C4F" w14:textId="77777777" w:rsidR="002150B1" w:rsidRPr="00FD40C3" w:rsidRDefault="002150B1" w:rsidP="002150B1">
            <w:pPr>
              <w:pStyle w:val="Code"/>
              <w:rPr>
                <w:lang w:val="id-ID"/>
              </w:rPr>
            </w:pPr>
            <w:r w:rsidRPr="00FD40C3">
              <w:rPr>
                <w:lang w:val="id-ID"/>
              </w:rPr>
              <w:t xml:space="preserve">          campuran dari kedua bahasa tersebut.</w:t>
            </w:r>
          </w:p>
          <w:p w14:paraId="4378D2E7" w14:textId="77777777" w:rsidR="002150B1" w:rsidRPr="00FD40C3" w:rsidRDefault="002150B1" w:rsidP="002150B1">
            <w:pPr>
              <w:pStyle w:val="Code"/>
              <w:rPr>
                <w:lang w:val="id-ID"/>
              </w:rPr>
            </w:pPr>
            <w:r w:rsidRPr="00FD40C3">
              <w:rPr>
                <w:lang w:val="id-ID"/>
              </w:rPr>
              <w:t xml:space="preserve">          &lt;br /&gt;</w:t>
            </w:r>
          </w:p>
          <w:p w14:paraId="0D3FB9AB" w14:textId="77777777" w:rsidR="002150B1" w:rsidRPr="00FD40C3" w:rsidRDefault="002150B1" w:rsidP="002150B1">
            <w:pPr>
              <w:pStyle w:val="Code"/>
              <w:rPr>
                <w:lang w:val="id-ID"/>
              </w:rPr>
            </w:pPr>
            <w:r w:rsidRPr="00FD40C3">
              <w:rPr>
                <w:lang w:val="id-ID"/>
              </w:rPr>
              <w:t xml:space="preserve">          &lt;img</w:t>
            </w:r>
          </w:p>
          <w:p w14:paraId="60C28F1D" w14:textId="77777777" w:rsidR="002150B1" w:rsidRPr="00FD40C3" w:rsidRDefault="002150B1" w:rsidP="002150B1">
            <w:pPr>
              <w:pStyle w:val="Code"/>
              <w:rPr>
                <w:lang w:val="id-ID"/>
              </w:rPr>
            </w:pPr>
            <w:r w:rsidRPr="00FD40C3">
              <w:rPr>
                <w:lang w:val="id-ID"/>
              </w:rPr>
              <w:t xml:space="preserve">            src="https://i.ibb.co/rvpY3m0/Help-2-1-JPG.png"</w:t>
            </w:r>
          </w:p>
          <w:p w14:paraId="22F93C01" w14:textId="77777777" w:rsidR="002150B1" w:rsidRPr="00FD40C3" w:rsidRDefault="002150B1" w:rsidP="002150B1">
            <w:pPr>
              <w:pStyle w:val="Code"/>
              <w:rPr>
                <w:lang w:val="id-ID"/>
              </w:rPr>
            </w:pPr>
            <w:r w:rsidRPr="00FD40C3">
              <w:rPr>
                <w:lang w:val="id-ID"/>
              </w:rPr>
              <w:t xml:space="preserve">            class="rounded img-fluid shadow-lg"</w:t>
            </w:r>
          </w:p>
          <w:p w14:paraId="4E7FBE7D" w14:textId="77777777" w:rsidR="002150B1" w:rsidRPr="00FD40C3" w:rsidRDefault="002150B1" w:rsidP="002150B1">
            <w:pPr>
              <w:pStyle w:val="Code"/>
              <w:rPr>
                <w:lang w:val="id-ID"/>
              </w:rPr>
            </w:pPr>
            <w:r w:rsidRPr="00FD40C3">
              <w:rPr>
                <w:lang w:val="id-ID"/>
              </w:rPr>
              <w:t xml:space="preserve">            alt="Help 2.1"</w:t>
            </w:r>
          </w:p>
          <w:p w14:paraId="15BBB03B" w14:textId="77777777" w:rsidR="002150B1" w:rsidRPr="00FD40C3" w:rsidRDefault="002150B1" w:rsidP="002150B1">
            <w:pPr>
              <w:pStyle w:val="Code"/>
              <w:rPr>
                <w:lang w:val="id-ID"/>
              </w:rPr>
            </w:pPr>
            <w:r w:rsidRPr="00FD40C3">
              <w:rPr>
                <w:lang w:val="id-ID"/>
              </w:rPr>
              <w:t xml:space="preserve">          /&gt;</w:t>
            </w:r>
          </w:p>
          <w:p w14:paraId="5C6493B6" w14:textId="77777777" w:rsidR="002150B1" w:rsidRPr="00FD40C3" w:rsidRDefault="002150B1" w:rsidP="002150B1">
            <w:pPr>
              <w:pStyle w:val="Code"/>
              <w:rPr>
                <w:lang w:val="id-ID"/>
              </w:rPr>
            </w:pPr>
            <w:r w:rsidRPr="00FD40C3">
              <w:rPr>
                <w:lang w:val="id-ID"/>
              </w:rPr>
              <w:lastRenderedPageBreak/>
              <w:t xml:space="preserve">          &lt;br /&gt;</w:t>
            </w:r>
          </w:p>
          <w:p w14:paraId="19838383" w14:textId="77777777" w:rsidR="002150B1" w:rsidRPr="00FD40C3" w:rsidRDefault="002150B1" w:rsidP="002150B1">
            <w:pPr>
              <w:pStyle w:val="Code"/>
              <w:rPr>
                <w:lang w:val="id-ID"/>
              </w:rPr>
            </w:pPr>
            <w:r w:rsidRPr="00FD40C3">
              <w:rPr>
                <w:lang w:val="id-ID"/>
              </w:rPr>
              <w:t xml:space="preserve">          Bahasa yang ingin digunakan untuk memeriksa esai dapat dipilih pada</w:t>
            </w:r>
          </w:p>
          <w:p w14:paraId="6558FC9F" w14:textId="77777777" w:rsidR="002150B1" w:rsidRPr="00FD40C3" w:rsidRDefault="002150B1" w:rsidP="002150B1">
            <w:pPr>
              <w:pStyle w:val="Code"/>
              <w:rPr>
                <w:lang w:val="id-ID"/>
              </w:rPr>
            </w:pPr>
            <w:r w:rsidRPr="00FD40C3">
              <w:rPr>
                <w:lang w:val="id-ID"/>
              </w:rPr>
              <w:t xml:space="preserve">          halaman utama aplikasi.</w:t>
            </w:r>
          </w:p>
          <w:p w14:paraId="21E05D45" w14:textId="77777777" w:rsidR="002150B1" w:rsidRPr="00FD40C3" w:rsidRDefault="002150B1" w:rsidP="002150B1">
            <w:pPr>
              <w:pStyle w:val="Code"/>
              <w:rPr>
                <w:lang w:val="id-ID"/>
              </w:rPr>
            </w:pPr>
            <w:r w:rsidRPr="00FD40C3">
              <w:rPr>
                <w:lang w:val="id-ID"/>
              </w:rPr>
              <w:t xml:space="preserve">        &lt;/div&gt;</w:t>
            </w:r>
          </w:p>
          <w:p w14:paraId="3766DD0F" w14:textId="77777777" w:rsidR="002150B1" w:rsidRPr="00FD40C3" w:rsidRDefault="002150B1" w:rsidP="002150B1">
            <w:pPr>
              <w:pStyle w:val="Code"/>
              <w:rPr>
                <w:lang w:val="id-ID"/>
              </w:rPr>
            </w:pPr>
            <w:r w:rsidRPr="00FD40C3">
              <w:rPr>
                <w:lang w:val="id-ID"/>
              </w:rPr>
              <w:t xml:space="preserve">      &lt;/div&gt;</w:t>
            </w:r>
          </w:p>
          <w:p w14:paraId="003B5CBF" w14:textId="77777777" w:rsidR="002150B1" w:rsidRPr="00FD40C3" w:rsidRDefault="002150B1" w:rsidP="002150B1">
            <w:pPr>
              <w:pStyle w:val="Code"/>
              <w:rPr>
                <w:lang w:val="id-ID"/>
              </w:rPr>
            </w:pPr>
            <w:r w:rsidRPr="00FD40C3">
              <w:rPr>
                <w:lang w:val="id-ID"/>
              </w:rPr>
              <w:t xml:space="preserve">    &lt;/div&gt;</w:t>
            </w:r>
          </w:p>
          <w:p w14:paraId="0061CC21" w14:textId="77777777" w:rsidR="002150B1" w:rsidRPr="00FD40C3" w:rsidRDefault="002150B1" w:rsidP="002150B1">
            <w:pPr>
              <w:pStyle w:val="Code"/>
              <w:rPr>
                <w:lang w:val="id-ID"/>
              </w:rPr>
            </w:pPr>
            <w:r w:rsidRPr="00FD40C3">
              <w:rPr>
                <w:lang w:val="id-ID"/>
              </w:rPr>
              <w:t xml:space="preserve">    &lt;div class="accordion-item"&gt;</w:t>
            </w:r>
          </w:p>
          <w:p w14:paraId="42E0BF11" w14:textId="77777777" w:rsidR="002150B1" w:rsidRPr="00FD40C3" w:rsidRDefault="002150B1" w:rsidP="002150B1">
            <w:pPr>
              <w:pStyle w:val="Code"/>
              <w:rPr>
                <w:lang w:val="id-ID"/>
              </w:rPr>
            </w:pPr>
            <w:r w:rsidRPr="00FD40C3">
              <w:rPr>
                <w:lang w:val="id-ID"/>
              </w:rPr>
              <w:t xml:space="preserve">      &lt;h2 class="accordion-header" id="flush-headingThree"&gt;</w:t>
            </w:r>
          </w:p>
          <w:p w14:paraId="430ED66A" w14:textId="77777777" w:rsidR="002150B1" w:rsidRPr="00FD40C3" w:rsidRDefault="002150B1" w:rsidP="002150B1">
            <w:pPr>
              <w:pStyle w:val="Code"/>
              <w:rPr>
                <w:lang w:val="id-ID"/>
              </w:rPr>
            </w:pPr>
            <w:r w:rsidRPr="00FD40C3">
              <w:rPr>
                <w:lang w:val="id-ID"/>
              </w:rPr>
              <w:t xml:space="preserve">        &lt;button</w:t>
            </w:r>
          </w:p>
          <w:p w14:paraId="2B448045" w14:textId="77777777" w:rsidR="002150B1" w:rsidRPr="00FD40C3" w:rsidRDefault="002150B1" w:rsidP="002150B1">
            <w:pPr>
              <w:pStyle w:val="Code"/>
              <w:rPr>
                <w:lang w:val="id-ID"/>
              </w:rPr>
            </w:pPr>
            <w:r w:rsidRPr="00FD40C3">
              <w:rPr>
                <w:lang w:val="id-ID"/>
              </w:rPr>
              <w:t xml:space="preserve">          class="accordion-button collapsed"</w:t>
            </w:r>
          </w:p>
          <w:p w14:paraId="7DF98FC9" w14:textId="77777777" w:rsidR="002150B1" w:rsidRPr="00FD40C3" w:rsidRDefault="002150B1" w:rsidP="002150B1">
            <w:pPr>
              <w:pStyle w:val="Code"/>
              <w:rPr>
                <w:lang w:val="id-ID"/>
              </w:rPr>
            </w:pPr>
            <w:r w:rsidRPr="00FD40C3">
              <w:rPr>
                <w:lang w:val="id-ID"/>
              </w:rPr>
              <w:t xml:space="preserve">          type="button"</w:t>
            </w:r>
          </w:p>
          <w:p w14:paraId="6A0DFF1D" w14:textId="77777777" w:rsidR="002150B1" w:rsidRPr="00FD40C3" w:rsidRDefault="002150B1" w:rsidP="002150B1">
            <w:pPr>
              <w:pStyle w:val="Code"/>
              <w:rPr>
                <w:lang w:val="id-ID"/>
              </w:rPr>
            </w:pPr>
            <w:r w:rsidRPr="00FD40C3">
              <w:rPr>
                <w:lang w:val="id-ID"/>
              </w:rPr>
              <w:t xml:space="preserve">          data-bs-toggle="collapse"</w:t>
            </w:r>
          </w:p>
          <w:p w14:paraId="3600E75C" w14:textId="77777777" w:rsidR="002150B1" w:rsidRPr="00FD40C3" w:rsidRDefault="002150B1" w:rsidP="002150B1">
            <w:pPr>
              <w:pStyle w:val="Code"/>
              <w:rPr>
                <w:lang w:val="id-ID"/>
              </w:rPr>
            </w:pPr>
            <w:r w:rsidRPr="00FD40C3">
              <w:rPr>
                <w:lang w:val="id-ID"/>
              </w:rPr>
              <w:t xml:space="preserve">          data-bs-target="#flush-collapseThree"</w:t>
            </w:r>
          </w:p>
          <w:p w14:paraId="5BB87682" w14:textId="77777777" w:rsidR="002150B1" w:rsidRPr="00FD40C3" w:rsidRDefault="002150B1" w:rsidP="002150B1">
            <w:pPr>
              <w:pStyle w:val="Code"/>
              <w:rPr>
                <w:lang w:val="id-ID"/>
              </w:rPr>
            </w:pPr>
            <w:r w:rsidRPr="00FD40C3">
              <w:rPr>
                <w:lang w:val="id-ID"/>
              </w:rPr>
              <w:t xml:space="preserve">          aria-expanded="false"</w:t>
            </w:r>
          </w:p>
          <w:p w14:paraId="4EA73B02" w14:textId="77777777" w:rsidR="002150B1" w:rsidRPr="00FD40C3" w:rsidRDefault="002150B1" w:rsidP="002150B1">
            <w:pPr>
              <w:pStyle w:val="Code"/>
              <w:rPr>
                <w:lang w:val="id-ID"/>
              </w:rPr>
            </w:pPr>
            <w:r w:rsidRPr="00FD40C3">
              <w:rPr>
                <w:lang w:val="id-ID"/>
              </w:rPr>
              <w:t xml:space="preserve">          aria-controls="flush-collapseThree"</w:t>
            </w:r>
          </w:p>
          <w:p w14:paraId="008F9725" w14:textId="77777777" w:rsidR="002150B1" w:rsidRPr="00FD40C3" w:rsidRDefault="002150B1" w:rsidP="002150B1">
            <w:pPr>
              <w:pStyle w:val="Code"/>
              <w:rPr>
                <w:lang w:val="id-ID"/>
              </w:rPr>
            </w:pPr>
            <w:r w:rsidRPr="00FD40C3">
              <w:rPr>
                <w:lang w:val="id-ID"/>
              </w:rPr>
              <w:t xml:space="preserve">        &gt;</w:t>
            </w:r>
          </w:p>
          <w:p w14:paraId="1FA60AA2" w14:textId="77777777" w:rsidR="002150B1" w:rsidRPr="00FD40C3" w:rsidRDefault="002150B1" w:rsidP="002150B1">
            <w:pPr>
              <w:pStyle w:val="Code"/>
              <w:rPr>
                <w:lang w:val="id-ID"/>
              </w:rPr>
            </w:pPr>
            <w:r w:rsidRPr="00FD40C3">
              <w:rPr>
                <w:lang w:val="id-ID"/>
              </w:rPr>
              <w:t xml:space="preserve">          Bagaimana cara cek satu jawaban?</w:t>
            </w:r>
          </w:p>
          <w:p w14:paraId="3FF2B86D" w14:textId="77777777" w:rsidR="002150B1" w:rsidRPr="00FD40C3" w:rsidRDefault="002150B1" w:rsidP="002150B1">
            <w:pPr>
              <w:pStyle w:val="Code"/>
              <w:rPr>
                <w:lang w:val="id-ID"/>
              </w:rPr>
            </w:pPr>
            <w:r w:rsidRPr="00FD40C3">
              <w:rPr>
                <w:lang w:val="id-ID"/>
              </w:rPr>
              <w:t xml:space="preserve">        &lt;/button&gt;</w:t>
            </w:r>
          </w:p>
          <w:p w14:paraId="5D9A0F31" w14:textId="77777777" w:rsidR="002150B1" w:rsidRPr="00FD40C3" w:rsidRDefault="002150B1" w:rsidP="002150B1">
            <w:pPr>
              <w:pStyle w:val="Code"/>
              <w:rPr>
                <w:lang w:val="id-ID"/>
              </w:rPr>
            </w:pPr>
            <w:r w:rsidRPr="00FD40C3">
              <w:rPr>
                <w:lang w:val="id-ID"/>
              </w:rPr>
              <w:t xml:space="preserve">      &lt;/h2&gt;</w:t>
            </w:r>
          </w:p>
          <w:p w14:paraId="7A45A802" w14:textId="77777777" w:rsidR="002150B1" w:rsidRPr="00FD40C3" w:rsidRDefault="002150B1" w:rsidP="002150B1">
            <w:pPr>
              <w:pStyle w:val="Code"/>
              <w:rPr>
                <w:lang w:val="id-ID"/>
              </w:rPr>
            </w:pPr>
            <w:r w:rsidRPr="00FD40C3">
              <w:rPr>
                <w:lang w:val="id-ID"/>
              </w:rPr>
              <w:t xml:space="preserve">      &lt;div</w:t>
            </w:r>
          </w:p>
          <w:p w14:paraId="5D4B536E" w14:textId="77777777" w:rsidR="002150B1" w:rsidRPr="00FD40C3" w:rsidRDefault="002150B1" w:rsidP="002150B1">
            <w:pPr>
              <w:pStyle w:val="Code"/>
              <w:rPr>
                <w:lang w:val="id-ID"/>
              </w:rPr>
            </w:pPr>
            <w:r w:rsidRPr="00FD40C3">
              <w:rPr>
                <w:lang w:val="id-ID"/>
              </w:rPr>
              <w:t xml:space="preserve">        id="flush-collapseThree"</w:t>
            </w:r>
          </w:p>
          <w:p w14:paraId="2DCC82CC" w14:textId="77777777" w:rsidR="002150B1" w:rsidRPr="00FD40C3" w:rsidRDefault="002150B1" w:rsidP="002150B1">
            <w:pPr>
              <w:pStyle w:val="Code"/>
              <w:rPr>
                <w:lang w:val="id-ID"/>
              </w:rPr>
            </w:pPr>
            <w:r w:rsidRPr="00FD40C3">
              <w:rPr>
                <w:lang w:val="id-ID"/>
              </w:rPr>
              <w:t xml:space="preserve">        class="accordion-collapse collapse"</w:t>
            </w:r>
          </w:p>
          <w:p w14:paraId="19C28BCD" w14:textId="77777777" w:rsidR="002150B1" w:rsidRPr="00FD40C3" w:rsidRDefault="002150B1" w:rsidP="002150B1">
            <w:pPr>
              <w:pStyle w:val="Code"/>
              <w:rPr>
                <w:lang w:val="id-ID"/>
              </w:rPr>
            </w:pPr>
            <w:r w:rsidRPr="00FD40C3">
              <w:rPr>
                <w:lang w:val="id-ID"/>
              </w:rPr>
              <w:t xml:space="preserve">        aria-labelledby="flush-headingThree"</w:t>
            </w:r>
          </w:p>
          <w:p w14:paraId="5779FA15" w14:textId="77777777" w:rsidR="002150B1" w:rsidRPr="00FD40C3" w:rsidRDefault="002150B1" w:rsidP="002150B1">
            <w:pPr>
              <w:pStyle w:val="Code"/>
              <w:rPr>
                <w:lang w:val="id-ID"/>
              </w:rPr>
            </w:pPr>
            <w:r w:rsidRPr="00FD40C3">
              <w:rPr>
                <w:lang w:val="id-ID"/>
              </w:rPr>
              <w:t xml:space="preserve">        data-bs-parent="#accordionFlushExample"</w:t>
            </w:r>
          </w:p>
          <w:p w14:paraId="7D7BE3D2" w14:textId="77777777" w:rsidR="002150B1" w:rsidRPr="00FD40C3" w:rsidRDefault="002150B1" w:rsidP="002150B1">
            <w:pPr>
              <w:pStyle w:val="Code"/>
              <w:rPr>
                <w:lang w:val="id-ID"/>
              </w:rPr>
            </w:pPr>
            <w:r w:rsidRPr="00FD40C3">
              <w:rPr>
                <w:lang w:val="id-ID"/>
              </w:rPr>
              <w:t xml:space="preserve">      &gt;</w:t>
            </w:r>
          </w:p>
          <w:p w14:paraId="14DFFA95" w14:textId="77777777" w:rsidR="002150B1" w:rsidRPr="00FD40C3" w:rsidRDefault="002150B1" w:rsidP="002150B1">
            <w:pPr>
              <w:pStyle w:val="Code"/>
              <w:rPr>
                <w:lang w:val="id-ID"/>
              </w:rPr>
            </w:pPr>
            <w:r w:rsidRPr="00FD40C3">
              <w:rPr>
                <w:lang w:val="id-ID"/>
              </w:rPr>
              <w:t xml:space="preserve">        &lt;div class="accordion-body"&gt;</w:t>
            </w:r>
          </w:p>
          <w:p w14:paraId="6F9CF361" w14:textId="77777777" w:rsidR="002150B1" w:rsidRPr="00FD40C3" w:rsidRDefault="002150B1" w:rsidP="002150B1">
            <w:pPr>
              <w:pStyle w:val="Code"/>
              <w:rPr>
                <w:lang w:val="id-ID"/>
              </w:rPr>
            </w:pPr>
            <w:r w:rsidRPr="00FD40C3">
              <w:rPr>
                <w:lang w:val="id-ID"/>
              </w:rPr>
              <w:t xml:space="preserve">          Untuk memeriksa satu jawaban, anda harus memilih terlebih dahulu</w:t>
            </w:r>
          </w:p>
          <w:p w14:paraId="7331B47D" w14:textId="77777777" w:rsidR="002150B1" w:rsidRPr="00FD40C3" w:rsidRDefault="002150B1" w:rsidP="002150B1">
            <w:pPr>
              <w:pStyle w:val="Code"/>
              <w:rPr>
                <w:lang w:val="id-ID"/>
              </w:rPr>
            </w:pPr>
            <w:r w:rsidRPr="00FD40C3">
              <w:rPr>
                <w:lang w:val="id-ID"/>
              </w:rPr>
              <w:t xml:space="preserve">          bahasa yang akan digunakan. Kemudian anda dapat menekan tombol</w:t>
            </w:r>
          </w:p>
          <w:p w14:paraId="54E6211C" w14:textId="77777777" w:rsidR="002150B1" w:rsidRPr="00FD40C3" w:rsidRDefault="002150B1" w:rsidP="002150B1">
            <w:pPr>
              <w:pStyle w:val="Code"/>
              <w:rPr>
                <w:lang w:val="id-ID"/>
              </w:rPr>
            </w:pPr>
            <w:r w:rsidRPr="00FD40C3">
              <w:rPr>
                <w:lang w:val="id-ID"/>
              </w:rPr>
              <w:t xml:space="preserve">          &lt;strong&gt;Cek satu jawaban&lt;/strong&gt; seperti pada gambar.</w:t>
            </w:r>
          </w:p>
          <w:p w14:paraId="1B911933" w14:textId="77777777" w:rsidR="002150B1" w:rsidRPr="00FD40C3" w:rsidRDefault="002150B1" w:rsidP="002150B1">
            <w:pPr>
              <w:pStyle w:val="Code"/>
              <w:rPr>
                <w:lang w:val="id-ID"/>
              </w:rPr>
            </w:pPr>
            <w:r w:rsidRPr="00FD40C3">
              <w:rPr>
                <w:lang w:val="id-ID"/>
              </w:rPr>
              <w:t xml:space="preserve">          &lt;br /&gt;</w:t>
            </w:r>
          </w:p>
          <w:p w14:paraId="28806DD4" w14:textId="77777777" w:rsidR="002150B1" w:rsidRPr="00FD40C3" w:rsidRDefault="002150B1" w:rsidP="002150B1">
            <w:pPr>
              <w:pStyle w:val="Code"/>
              <w:rPr>
                <w:lang w:val="id-ID"/>
              </w:rPr>
            </w:pPr>
            <w:r w:rsidRPr="00FD40C3">
              <w:rPr>
                <w:lang w:val="id-ID"/>
              </w:rPr>
              <w:t xml:space="preserve">          &lt;img</w:t>
            </w:r>
          </w:p>
          <w:p w14:paraId="62022F9C" w14:textId="77777777" w:rsidR="002150B1" w:rsidRPr="00FD40C3" w:rsidRDefault="002150B1" w:rsidP="002150B1">
            <w:pPr>
              <w:pStyle w:val="Code"/>
              <w:rPr>
                <w:lang w:val="id-ID"/>
              </w:rPr>
            </w:pPr>
            <w:r w:rsidRPr="00FD40C3">
              <w:rPr>
                <w:lang w:val="id-ID"/>
              </w:rPr>
              <w:t xml:space="preserve">            src="https://i.ibb.co/h1kNXhj/Help-3-1.jpg"</w:t>
            </w:r>
          </w:p>
          <w:p w14:paraId="08E96C76" w14:textId="77777777" w:rsidR="002150B1" w:rsidRPr="00FD40C3" w:rsidRDefault="002150B1" w:rsidP="002150B1">
            <w:pPr>
              <w:pStyle w:val="Code"/>
              <w:rPr>
                <w:lang w:val="id-ID"/>
              </w:rPr>
            </w:pPr>
            <w:r w:rsidRPr="00FD40C3">
              <w:rPr>
                <w:lang w:val="id-ID"/>
              </w:rPr>
              <w:t xml:space="preserve">            class="rounded img-fluid shadow-lg"</w:t>
            </w:r>
          </w:p>
          <w:p w14:paraId="7DF296D9" w14:textId="77777777" w:rsidR="002150B1" w:rsidRPr="00FD40C3" w:rsidRDefault="002150B1" w:rsidP="002150B1">
            <w:pPr>
              <w:pStyle w:val="Code"/>
              <w:rPr>
                <w:lang w:val="id-ID"/>
              </w:rPr>
            </w:pPr>
            <w:r w:rsidRPr="00FD40C3">
              <w:rPr>
                <w:lang w:val="id-ID"/>
              </w:rPr>
              <w:t xml:space="preserve">            alt="Help 3.1"</w:t>
            </w:r>
          </w:p>
          <w:p w14:paraId="5E91F492" w14:textId="77777777" w:rsidR="002150B1" w:rsidRPr="00FD40C3" w:rsidRDefault="002150B1" w:rsidP="002150B1">
            <w:pPr>
              <w:pStyle w:val="Code"/>
              <w:rPr>
                <w:lang w:val="id-ID"/>
              </w:rPr>
            </w:pPr>
            <w:r w:rsidRPr="00FD40C3">
              <w:rPr>
                <w:lang w:val="id-ID"/>
              </w:rPr>
              <w:t xml:space="preserve">          /&gt;</w:t>
            </w:r>
          </w:p>
          <w:p w14:paraId="20607B0E" w14:textId="77777777" w:rsidR="002150B1" w:rsidRPr="00FD40C3" w:rsidRDefault="002150B1" w:rsidP="002150B1">
            <w:pPr>
              <w:pStyle w:val="Code"/>
              <w:rPr>
                <w:lang w:val="id-ID"/>
              </w:rPr>
            </w:pPr>
            <w:r w:rsidRPr="00FD40C3">
              <w:rPr>
                <w:lang w:val="id-ID"/>
              </w:rPr>
              <w:t xml:space="preserve">          &lt;br /&gt;</w:t>
            </w:r>
          </w:p>
          <w:p w14:paraId="305D7EC9" w14:textId="77777777" w:rsidR="002150B1" w:rsidRPr="00FD40C3" w:rsidRDefault="002150B1" w:rsidP="002150B1">
            <w:pPr>
              <w:pStyle w:val="Code"/>
              <w:rPr>
                <w:lang w:val="id-ID"/>
              </w:rPr>
            </w:pPr>
            <w:r w:rsidRPr="00FD40C3">
              <w:rPr>
                <w:lang w:val="id-ID"/>
              </w:rPr>
              <w:t xml:space="preserve">          Kemudian anda dapat memasukkan jawaban pengajar dan jawaban pelajar</w:t>
            </w:r>
          </w:p>
          <w:p w14:paraId="0DD5AF6D" w14:textId="77777777" w:rsidR="002150B1" w:rsidRPr="00FD40C3" w:rsidRDefault="002150B1" w:rsidP="002150B1">
            <w:pPr>
              <w:pStyle w:val="Code"/>
              <w:rPr>
                <w:lang w:val="id-ID"/>
              </w:rPr>
            </w:pPr>
            <w:r w:rsidRPr="00FD40C3">
              <w:rPr>
                <w:lang w:val="id-ID"/>
              </w:rPr>
              <w:t xml:space="preserve">          pada kolomnya masing-masing, setelah itu menekan tombol</w:t>
            </w:r>
          </w:p>
          <w:p w14:paraId="59B7AA3C" w14:textId="77777777" w:rsidR="002150B1" w:rsidRPr="00FD40C3" w:rsidRDefault="002150B1" w:rsidP="002150B1">
            <w:pPr>
              <w:pStyle w:val="Code"/>
              <w:rPr>
                <w:lang w:val="id-ID"/>
              </w:rPr>
            </w:pPr>
            <w:r w:rsidRPr="00FD40C3">
              <w:rPr>
                <w:lang w:val="id-ID"/>
              </w:rPr>
              <w:t xml:space="preserve">          &lt;strong&gt;Periksa&lt;/strong&gt;.</w:t>
            </w:r>
          </w:p>
          <w:p w14:paraId="760A9E21" w14:textId="77777777" w:rsidR="002150B1" w:rsidRPr="00FD40C3" w:rsidRDefault="002150B1" w:rsidP="002150B1">
            <w:pPr>
              <w:pStyle w:val="Code"/>
              <w:rPr>
                <w:lang w:val="id-ID"/>
              </w:rPr>
            </w:pPr>
            <w:r w:rsidRPr="00FD40C3">
              <w:rPr>
                <w:lang w:val="id-ID"/>
              </w:rPr>
              <w:t xml:space="preserve">          &lt;br /&gt;</w:t>
            </w:r>
          </w:p>
          <w:p w14:paraId="10614C21" w14:textId="77777777" w:rsidR="002150B1" w:rsidRPr="00FD40C3" w:rsidRDefault="002150B1" w:rsidP="002150B1">
            <w:pPr>
              <w:pStyle w:val="Code"/>
              <w:rPr>
                <w:lang w:val="id-ID"/>
              </w:rPr>
            </w:pPr>
            <w:r w:rsidRPr="00FD40C3">
              <w:rPr>
                <w:lang w:val="id-ID"/>
              </w:rPr>
              <w:t xml:space="preserve">          &lt;img</w:t>
            </w:r>
          </w:p>
          <w:p w14:paraId="7FB25671" w14:textId="77777777" w:rsidR="002150B1" w:rsidRPr="00FD40C3" w:rsidRDefault="002150B1" w:rsidP="002150B1">
            <w:pPr>
              <w:pStyle w:val="Code"/>
              <w:rPr>
                <w:lang w:val="id-ID"/>
              </w:rPr>
            </w:pPr>
            <w:r w:rsidRPr="00FD40C3">
              <w:rPr>
                <w:lang w:val="id-ID"/>
              </w:rPr>
              <w:t xml:space="preserve">            src="https://i.ibb.co/cQgtTZ4/Help-3-2.jpg"</w:t>
            </w:r>
          </w:p>
          <w:p w14:paraId="77AB1FB0" w14:textId="77777777" w:rsidR="002150B1" w:rsidRPr="00FD40C3" w:rsidRDefault="002150B1" w:rsidP="002150B1">
            <w:pPr>
              <w:pStyle w:val="Code"/>
              <w:rPr>
                <w:lang w:val="id-ID"/>
              </w:rPr>
            </w:pPr>
            <w:r w:rsidRPr="00FD40C3">
              <w:rPr>
                <w:lang w:val="id-ID"/>
              </w:rPr>
              <w:t xml:space="preserve">            class="rounded img-fluid shadow-lg"</w:t>
            </w:r>
          </w:p>
          <w:p w14:paraId="7AEB9FD7" w14:textId="77777777" w:rsidR="002150B1" w:rsidRPr="00FD40C3" w:rsidRDefault="002150B1" w:rsidP="002150B1">
            <w:pPr>
              <w:pStyle w:val="Code"/>
              <w:rPr>
                <w:lang w:val="id-ID"/>
              </w:rPr>
            </w:pPr>
            <w:r w:rsidRPr="00FD40C3">
              <w:rPr>
                <w:lang w:val="id-ID"/>
              </w:rPr>
              <w:t xml:space="preserve">            alt="Help 3.2"</w:t>
            </w:r>
          </w:p>
          <w:p w14:paraId="3C5FF384" w14:textId="77777777" w:rsidR="002150B1" w:rsidRPr="00FD40C3" w:rsidRDefault="002150B1" w:rsidP="002150B1">
            <w:pPr>
              <w:pStyle w:val="Code"/>
              <w:rPr>
                <w:lang w:val="id-ID"/>
              </w:rPr>
            </w:pPr>
            <w:r w:rsidRPr="00FD40C3">
              <w:rPr>
                <w:lang w:val="id-ID"/>
              </w:rPr>
              <w:t xml:space="preserve">          /&gt;</w:t>
            </w:r>
          </w:p>
          <w:p w14:paraId="480DE4E5" w14:textId="77777777" w:rsidR="002150B1" w:rsidRPr="00FD40C3" w:rsidRDefault="002150B1" w:rsidP="002150B1">
            <w:pPr>
              <w:pStyle w:val="Code"/>
              <w:rPr>
                <w:lang w:val="id-ID"/>
              </w:rPr>
            </w:pPr>
            <w:r w:rsidRPr="00FD40C3">
              <w:rPr>
                <w:lang w:val="id-ID"/>
              </w:rPr>
              <w:t xml:space="preserve">          &lt;br /&gt;</w:t>
            </w:r>
          </w:p>
          <w:p w14:paraId="58130C24" w14:textId="77777777" w:rsidR="002150B1" w:rsidRPr="00FD40C3" w:rsidRDefault="002150B1" w:rsidP="002150B1">
            <w:pPr>
              <w:pStyle w:val="Code"/>
              <w:rPr>
                <w:lang w:val="id-ID"/>
              </w:rPr>
            </w:pPr>
            <w:r w:rsidRPr="00FD40C3">
              <w:rPr>
                <w:lang w:val="id-ID"/>
              </w:rPr>
              <w:t xml:space="preserve">          Setelah itu, anda akan dialihkan ke halaman hasil penilaian.</w:t>
            </w:r>
          </w:p>
          <w:p w14:paraId="6DC5B0F2" w14:textId="77777777" w:rsidR="002150B1" w:rsidRPr="00FD40C3" w:rsidRDefault="002150B1" w:rsidP="002150B1">
            <w:pPr>
              <w:pStyle w:val="Code"/>
              <w:rPr>
                <w:lang w:val="id-ID"/>
              </w:rPr>
            </w:pPr>
            <w:r w:rsidRPr="00FD40C3">
              <w:rPr>
                <w:lang w:val="id-ID"/>
              </w:rPr>
              <w:t xml:space="preserve">          &lt;br /&gt;</w:t>
            </w:r>
          </w:p>
          <w:p w14:paraId="54221505" w14:textId="77777777" w:rsidR="002150B1" w:rsidRPr="00FD40C3" w:rsidRDefault="002150B1" w:rsidP="002150B1">
            <w:pPr>
              <w:pStyle w:val="Code"/>
              <w:rPr>
                <w:lang w:val="id-ID"/>
              </w:rPr>
            </w:pPr>
            <w:r w:rsidRPr="00FD40C3">
              <w:rPr>
                <w:lang w:val="id-ID"/>
              </w:rPr>
              <w:t xml:space="preserve">          &lt;img</w:t>
            </w:r>
          </w:p>
          <w:p w14:paraId="3A8D4A3E" w14:textId="77777777" w:rsidR="002150B1" w:rsidRPr="00FD40C3" w:rsidRDefault="002150B1" w:rsidP="002150B1">
            <w:pPr>
              <w:pStyle w:val="Code"/>
              <w:rPr>
                <w:lang w:val="id-ID"/>
              </w:rPr>
            </w:pPr>
            <w:r w:rsidRPr="00FD40C3">
              <w:rPr>
                <w:lang w:val="id-ID"/>
              </w:rPr>
              <w:t xml:space="preserve">            src="https://i.ibb.co/j6ymQJg/Help-3-3.jpg"</w:t>
            </w:r>
          </w:p>
          <w:p w14:paraId="5965F5CD" w14:textId="77777777" w:rsidR="002150B1" w:rsidRPr="00FD40C3" w:rsidRDefault="002150B1" w:rsidP="002150B1">
            <w:pPr>
              <w:pStyle w:val="Code"/>
              <w:rPr>
                <w:lang w:val="id-ID"/>
              </w:rPr>
            </w:pPr>
            <w:r w:rsidRPr="00FD40C3">
              <w:rPr>
                <w:lang w:val="id-ID"/>
              </w:rPr>
              <w:t xml:space="preserve">            class="rounded img-fluid shadow-lg"</w:t>
            </w:r>
          </w:p>
          <w:p w14:paraId="3793AC0A" w14:textId="77777777" w:rsidR="002150B1" w:rsidRPr="00FD40C3" w:rsidRDefault="002150B1" w:rsidP="002150B1">
            <w:pPr>
              <w:pStyle w:val="Code"/>
              <w:rPr>
                <w:lang w:val="id-ID"/>
              </w:rPr>
            </w:pPr>
            <w:r w:rsidRPr="00FD40C3">
              <w:rPr>
                <w:lang w:val="id-ID"/>
              </w:rPr>
              <w:t xml:space="preserve">            alt="Help 3.3"</w:t>
            </w:r>
          </w:p>
          <w:p w14:paraId="373BCB0F" w14:textId="77777777" w:rsidR="002150B1" w:rsidRPr="00FD40C3" w:rsidRDefault="002150B1" w:rsidP="002150B1">
            <w:pPr>
              <w:pStyle w:val="Code"/>
              <w:rPr>
                <w:lang w:val="id-ID"/>
              </w:rPr>
            </w:pPr>
            <w:r w:rsidRPr="00FD40C3">
              <w:rPr>
                <w:lang w:val="id-ID"/>
              </w:rPr>
              <w:t xml:space="preserve">          /&gt;</w:t>
            </w:r>
          </w:p>
          <w:p w14:paraId="0BE9C69C" w14:textId="77777777" w:rsidR="002150B1" w:rsidRPr="00FD40C3" w:rsidRDefault="002150B1" w:rsidP="002150B1">
            <w:pPr>
              <w:pStyle w:val="Code"/>
              <w:rPr>
                <w:lang w:val="id-ID"/>
              </w:rPr>
            </w:pPr>
            <w:r w:rsidRPr="00FD40C3">
              <w:rPr>
                <w:lang w:val="id-ID"/>
              </w:rPr>
              <w:t xml:space="preserve">          &lt;br /&gt;</w:t>
            </w:r>
          </w:p>
          <w:p w14:paraId="2274FF14" w14:textId="77777777" w:rsidR="002150B1" w:rsidRPr="00FD40C3" w:rsidRDefault="002150B1" w:rsidP="002150B1">
            <w:pPr>
              <w:pStyle w:val="Code"/>
              <w:rPr>
                <w:lang w:val="id-ID"/>
              </w:rPr>
            </w:pPr>
            <w:r w:rsidRPr="00FD40C3">
              <w:rPr>
                <w:lang w:val="id-ID"/>
              </w:rPr>
              <w:lastRenderedPageBreak/>
              <w:t xml:space="preserve">        &lt;/div&gt;</w:t>
            </w:r>
          </w:p>
          <w:p w14:paraId="7D6A62C7" w14:textId="77777777" w:rsidR="002150B1" w:rsidRPr="00FD40C3" w:rsidRDefault="002150B1" w:rsidP="002150B1">
            <w:pPr>
              <w:pStyle w:val="Code"/>
              <w:rPr>
                <w:lang w:val="id-ID"/>
              </w:rPr>
            </w:pPr>
            <w:r w:rsidRPr="00FD40C3">
              <w:rPr>
                <w:lang w:val="id-ID"/>
              </w:rPr>
              <w:t xml:space="preserve">      &lt;/div&gt;</w:t>
            </w:r>
          </w:p>
          <w:p w14:paraId="755C5531" w14:textId="77777777" w:rsidR="002150B1" w:rsidRPr="00FD40C3" w:rsidRDefault="002150B1" w:rsidP="002150B1">
            <w:pPr>
              <w:pStyle w:val="Code"/>
              <w:rPr>
                <w:lang w:val="id-ID"/>
              </w:rPr>
            </w:pPr>
            <w:r w:rsidRPr="00FD40C3">
              <w:rPr>
                <w:lang w:val="id-ID"/>
              </w:rPr>
              <w:t xml:space="preserve">    &lt;/div&gt;</w:t>
            </w:r>
          </w:p>
          <w:p w14:paraId="723D1E07" w14:textId="77777777" w:rsidR="002150B1" w:rsidRPr="00FD40C3" w:rsidRDefault="002150B1" w:rsidP="002150B1">
            <w:pPr>
              <w:pStyle w:val="Code"/>
              <w:rPr>
                <w:lang w:val="id-ID"/>
              </w:rPr>
            </w:pPr>
            <w:r w:rsidRPr="00FD40C3">
              <w:rPr>
                <w:lang w:val="id-ID"/>
              </w:rPr>
              <w:t xml:space="preserve">    &lt;div class="accordion-item"&gt;</w:t>
            </w:r>
          </w:p>
          <w:p w14:paraId="2DB5DBAB" w14:textId="77777777" w:rsidR="002150B1" w:rsidRPr="00FD40C3" w:rsidRDefault="002150B1" w:rsidP="002150B1">
            <w:pPr>
              <w:pStyle w:val="Code"/>
              <w:rPr>
                <w:lang w:val="id-ID"/>
              </w:rPr>
            </w:pPr>
            <w:r w:rsidRPr="00FD40C3">
              <w:rPr>
                <w:lang w:val="id-ID"/>
              </w:rPr>
              <w:t xml:space="preserve">      &lt;h2 class="accordion-header" id="flush-headingFour"&gt;</w:t>
            </w:r>
          </w:p>
          <w:p w14:paraId="34B902F8" w14:textId="77777777" w:rsidR="002150B1" w:rsidRPr="00FD40C3" w:rsidRDefault="002150B1" w:rsidP="002150B1">
            <w:pPr>
              <w:pStyle w:val="Code"/>
              <w:rPr>
                <w:lang w:val="id-ID"/>
              </w:rPr>
            </w:pPr>
            <w:r w:rsidRPr="00FD40C3">
              <w:rPr>
                <w:lang w:val="id-ID"/>
              </w:rPr>
              <w:t xml:space="preserve">        &lt;button</w:t>
            </w:r>
          </w:p>
          <w:p w14:paraId="38B3A163" w14:textId="77777777" w:rsidR="002150B1" w:rsidRPr="00FD40C3" w:rsidRDefault="002150B1" w:rsidP="002150B1">
            <w:pPr>
              <w:pStyle w:val="Code"/>
              <w:rPr>
                <w:lang w:val="id-ID"/>
              </w:rPr>
            </w:pPr>
            <w:r w:rsidRPr="00FD40C3">
              <w:rPr>
                <w:lang w:val="id-ID"/>
              </w:rPr>
              <w:t xml:space="preserve">          class="accordion-button collapsed"</w:t>
            </w:r>
          </w:p>
          <w:p w14:paraId="5E431CC5" w14:textId="77777777" w:rsidR="002150B1" w:rsidRPr="00FD40C3" w:rsidRDefault="002150B1" w:rsidP="002150B1">
            <w:pPr>
              <w:pStyle w:val="Code"/>
              <w:rPr>
                <w:lang w:val="id-ID"/>
              </w:rPr>
            </w:pPr>
            <w:r w:rsidRPr="00FD40C3">
              <w:rPr>
                <w:lang w:val="id-ID"/>
              </w:rPr>
              <w:t xml:space="preserve">          type="button"</w:t>
            </w:r>
          </w:p>
          <w:p w14:paraId="4FB3882F" w14:textId="77777777" w:rsidR="002150B1" w:rsidRPr="00FD40C3" w:rsidRDefault="002150B1" w:rsidP="002150B1">
            <w:pPr>
              <w:pStyle w:val="Code"/>
              <w:rPr>
                <w:lang w:val="id-ID"/>
              </w:rPr>
            </w:pPr>
            <w:r w:rsidRPr="00FD40C3">
              <w:rPr>
                <w:lang w:val="id-ID"/>
              </w:rPr>
              <w:t xml:space="preserve">          data-bs-toggle="collapse"</w:t>
            </w:r>
          </w:p>
          <w:p w14:paraId="357C4C04" w14:textId="77777777" w:rsidR="002150B1" w:rsidRPr="00FD40C3" w:rsidRDefault="002150B1" w:rsidP="002150B1">
            <w:pPr>
              <w:pStyle w:val="Code"/>
              <w:rPr>
                <w:lang w:val="id-ID"/>
              </w:rPr>
            </w:pPr>
            <w:r w:rsidRPr="00FD40C3">
              <w:rPr>
                <w:lang w:val="id-ID"/>
              </w:rPr>
              <w:t xml:space="preserve">          data-bs-target="#flush-collapseFour"</w:t>
            </w:r>
          </w:p>
          <w:p w14:paraId="7C7D003A" w14:textId="77777777" w:rsidR="002150B1" w:rsidRPr="00FD40C3" w:rsidRDefault="002150B1" w:rsidP="002150B1">
            <w:pPr>
              <w:pStyle w:val="Code"/>
              <w:rPr>
                <w:lang w:val="id-ID"/>
              </w:rPr>
            </w:pPr>
            <w:r w:rsidRPr="00FD40C3">
              <w:rPr>
                <w:lang w:val="id-ID"/>
              </w:rPr>
              <w:t xml:space="preserve">          aria-expanded="false"</w:t>
            </w:r>
          </w:p>
          <w:p w14:paraId="627EBBE9" w14:textId="77777777" w:rsidR="002150B1" w:rsidRPr="00FD40C3" w:rsidRDefault="002150B1" w:rsidP="002150B1">
            <w:pPr>
              <w:pStyle w:val="Code"/>
              <w:rPr>
                <w:lang w:val="id-ID"/>
              </w:rPr>
            </w:pPr>
            <w:r w:rsidRPr="00FD40C3">
              <w:rPr>
                <w:lang w:val="id-ID"/>
              </w:rPr>
              <w:t xml:space="preserve">          aria-controls="flush-collapseFour"</w:t>
            </w:r>
          </w:p>
          <w:p w14:paraId="32FBC9D0" w14:textId="77777777" w:rsidR="002150B1" w:rsidRPr="00FD40C3" w:rsidRDefault="002150B1" w:rsidP="002150B1">
            <w:pPr>
              <w:pStyle w:val="Code"/>
              <w:rPr>
                <w:lang w:val="id-ID"/>
              </w:rPr>
            </w:pPr>
            <w:r w:rsidRPr="00FD40C3">
              <w:rPr>
                <w:lang w:val="id-ID"/>
              </w:rPr>
              <w:t xml:space="preserve">        &gt;</w:t>
            </w:r>
          </w:p>
          <w:p w14:paraId="007A072F" w14:textId="77777777" w:rsidR="002150B1" w:rsidRPr="00FD40C3" w:rsidRDefault="002150B1" w:rsidP="002150B1">
            <w:pPr>
              <w:pStyle w:val="Code"/>
              <w:rPr>
                <w:lang w:val="id-ID"/>
              </w:rPr>
            </w:pPr>
            <w:r w:rsidRPr="00FD40C3">
              <w:rPr>
                <w:lang w:val="id-ID"/>
              </w:rPr>
              <w:t xml:space="preserve">          Bagaimana cara cek banyak jawaban sekaligus?</w:t>
            </w:r>
          </w:p>
          <w:p w14:paraId="647248A6" w14:textId="77777777" w:rsidR="002150B1" w:rsidRPr="00FD40C3" w:rsidRDefault="002150B1" w:rsidP="002150B1">
            <w:pPr>
              <w:pStyle w:val="Code"/>
              <w:rPr>
                <w:lang w:val="id-ID"/>
              </w:rPr>
            </w:pPr>
            <w:r w:rsidRPr="00FD40C3">
              <w:rPr>
                <w:lang w:val="id-ID"/>
              </w:rPr>
              <w:t xml:space="preserve">        &lt;/button&gt;</w:t>
            </w:r>
          </w:p>
          <w:p w14:paraId="0F59F973" w14:textId="77777777" w:rsidR="002150B1" w:rsidRPr="00FD40C3" w:rsidRDefault="002150B1" w:rsidP="002150B1">
            <w:pPr>
              <w:pStyle w:val="Code"/>
              <w:rPr>
                <w:lang w:val="id-ID"/>
              </w:rPr>
            </w:pPr>
            <w:r w:rsidRPr="00FD40C3">
              <w:rPr>
                <w:lang w:val="id-ID"/>
              </w:rPr>
              <w:t xml:space="preserve">      &lt;/h2&gt;</w:t>
            </w:r>
          </w:p>
          <w:p w14:paraId="09C37A5C" w14:textId="77777777" w:rsidR="002150B1" w:rsidRPr="00FD40C3" w:rsidRDefault="002150B1" w:rsidP="002150B1">
            <w:pPr>
              <w:pStyle w:val="Code"/>
              <w:rPr>
                <w:lang w:val="id-ID"/>
              </w:rPr>
            </w:pPr>
            <w:r w:rsidRPr="00FD40C3">
              <w:rPr>
                <w:lang w:val="id-ID"/>
              </w:rPr>
              <w:t xml:space="preserve">      &lt;div</w:t>
            </w:r>
          </w:p>
          <w:p w14:paraId="2B39DD23" w14:textId="77777777" w:rsidR="002150B1" w:rsidRPr="00FD40C3" w:rsidRDefault="002150B1" w:rsidP="002150B1">
            <w:pPr>
              <w:pStyle w:val="Code"/>
              <w:rPr>
                <w:lang w:val="id-ID"/>
              </w:rPr>
            </w:pPr>
            <w:r w:rsidRPr="00FD40C3">
              <w:rPr>
                <w:lang w:val="id-ID"/>
              </w:rPr>
              <w:t xml:space="preserve">        id="flush-collapseFour"</w:t>
            </w:r>
          </w:p>
          <w:p w14:paraId="65E546A7" w14:textId="77777777" w:rsidR="002150B1" w:rsidRPr="00FD40C3" w:rsidRDefault="002150B1" w:rsidP="002150B1">
            <w:pPr>
              <w:pStyle w:val="Code"/>
              <w:rPr>
                <w:lang w:val="id-ID"/>
              </w:rPr>
            </w:pPr>
            <w:r w:rsidRPr="00FD40C3">
              <w:rPr>
                <w:lang w:val="id-ID"/>
              </w:rPr>
              <w:t xml:space="preserve">        class="accordion-collapse collapse"</w:t>
            </w:r>
          </w:p>
          <w:p w14:paraId="27D464B0" w14:textId="77777777" w:rsidR="002150B1" w:rsidRPr="00FD40C3" w:rsidRDefault="002150B1" w:rsidP="002150B1">
            <w:pPr>
              <w:pStyle w:val="Code"/>
              <w:rPr>
                <w:lang w:val="id-ID"/>
              </w:rPr>
            </w:pPr>
            <w:r w:rsidRPr="00FD40C3">
              <w:rPr>
                <w:lang w:val="id-ID"/>
              </w:rPr>
              <w:t xml:space="preserve">        aria-labelledby="flush-headingFour"</w:t>
            </w:r>
          </w:p>
          <w:p w14:paraId="1A277C9F" w14:textId="77777777" w:rsidR="002150B1" w:rsidRPr="00FD40C3" w:rsidRDefault="002150B1" w:rsidP="002150B1">
            <w:pPr>
              <w:pStyle w:val="Code"/>
              <w:rPr>
                <w:lang w:val="id-ID"/>
              </w:rPr>
            </w:pPr>
            <w:r w:rsidRPr="00FD40C3">
              <w:rPr>
                <w:lang w:val="id-ID"/>
              </w:rPr>
              <w:t xml:space="preserve">        data-bs-parent="#accordionFlushExample"</w:t>
            </w:r>
          </w:p>
          <w:p w14:paraId="77E49A94" w14:textId="77777777" w:rsidR="002150B1" w:rsidRPr="00FD40C3" w:rsidRDefault="002150B1" w:rsidP="002150B1">
            <w:pPr>
              <w:pStyle w:val="Code"/>
              <w:rPr>
                <w:lang w:val="id-ID"/>
              </w:rPr>
            </w:pPr>
            <w:r w:rsidRPr="00FD40C3">
              <w:rPr>
                <w:lang w:val="id-ID"/>
              </w:rPr>
              <w:t xml:space="preserve">      &gt;</w:t>
            </w:r>
          </w:p>
          <w:p w14:paraId="180B1029" w14:textId="77777777" w:rsidR="002150B1" w:rsidRPr="00FD40C3" w:rsidRDefault="002150B1" w:rsidP="002150B1">
            <w:pPr>
              <w:pStyle w:val="Code"/>
              <w:rPr>
                <w:lang w:val="id-ID"/>
              </w:rPr>
            </w:pPr>
            <w:r w:rsidRPr="00FD40C3">
              <w:rPr>
                <w:lang w:val="id-ID"/>
              </w:rPr>
              <w:t xml:space="preserve">        &lt;div class="accordion-body"&gt;</w:t>
            </w:r>
          </w:p>
          <w:p w14:paraId="7B77BA0D" w14:textId="77777777" w:rsidR="002150B1" w:rsidRPr="00FD40C3" w:rsidRDefault="002150B1" w:rsidP="002150B1">
            <w:pPr>
              <w:pStyle w:val="Code"/>
              <w:rPr>
                <w:lang w:val="id-ID"/>
              </w:rPr>
            </w:pPr>
            <w:r w:rsidRPr="00FD40C3">
              <w:rPr>
                <w:lang w:val="id-ID"/>
              </w:rPr>
              <w:t xml:space="preserve">          Anda dapat melakukan pengecekan banyak jawaban pelajar dengan satu</w:t>
            </w:r>
          </w:p>
          <w:p w14:paraId="3B2977AA" w14:textId="77777777" w:rsidR="002150B1" w:rsidRPr="00FD40C3" w:rsidRDefault="002150B1" w:rsidP="002150B1">
            <w:pPr>
              <w:pStyle w:val="Code"/>
              <w:rPr>
                <w:lang w:val="id-ID"/>
              </w:rPr>
            </w:pPr>
            <w:r w:rsidRPr="00FD40C3">
              <w:rPr>
                <w:lang w:val="id-ID"/>
              </w:rPr>
              <w:t xml:space="preserve">          jawaban pengajar untuk dijadikan landasan perbandingan esai.</w:t>
            </w:r>
          </w:p>
          <w:p w14:paraId="40E080CF" w14:textId="77777777" w:rsidR="002150B1" w:rsidRPr="00FD40C3" w:rsidRDefault="002150B1" w:rsidP="002150B1">
            <w:pPr>
              <w:pStyle w:val="Code"/>
              <w:rPr>
                <w:lang w:val="id-ID"/>
              </w:rPr>
            </w:pPr>
            <w:r w:rsidRPr="00FD40C3">
              <w:rPr>
                <w:lang w:val="id-ID"/>
              </w:rPr>
              <w:t xml:space="preserve">          &lt;br /&gt;</w:t>
            </w:r>
          </w:p>
          <w:p w14:paraId="7FBA6D0C" w14:textId="77777777" w:rsidR="002150B1" w:rsidRPr="00FD40C3" w:rsidRDefault="002150B1" w:rsidP="002150B1">
            <w:pPr>
              <w:pStyle w:val="Code"/>
              <w:rPr>
                <w:lang w:val="id-ID"/>
              </w:rPr>
            </w:pPr>
            <w:r w:rsidRPr="00FD40C3">
              <w:rPr>
                <w:lang w:val="id-ID"/>
              </w:rPr>
              <w:t xml:space="preserve">          Anda harus memilih bahasa yang ingin digunakan terlebih dahulu,</w:t>
            </w:r>
          </w:p>
          <w:p w14:paraId="2DF65C1F" w14:textId="77777777" w:rsidR="002150B1" w:rsidRPr="00FD40C3" w:rsidRDefault="002150B1" w:rsidP="002150B1">
            <w:pPr>
              <w:pStyle w:val="Code"/>
              <w:rPr>
                <w:lang w:val="id-ID"/>
              </w:rPr>
            </w:pPr>
            <w:r w:rsidRPr="00FD40C3">
              <w:rPr>
                <w:lang w:val="id-ID"/>
              </w:rPr>
              <w:t xml:space="preserve">          kemudian meenekan tombol &lt;strong&gt;Cek banyak jawaban&lt;/strong&gt; seperti</w:t>
            </w:r>
          </w:p>
          <w:p w14:paraId="5F38E75A" w14:textId="77777777" w:rsidR="002150B1" w:rsidRPr="00FD40C3" w:rsidRDefault="002150B1" w:rsidP="002150B1">
            <w:pPr>
              <w:pStyle w:val="Code"/>
              <w:rPr>
                <w:lang w:val="id-ID"/>
              </w:rPr>
            </w:pPr>
            <w:r w:rsidRPr="00FD40C3">
              <w:rPr>
                <w:lang w:val="id-ID"/>
              </w:rPr>
              <w:t xml:space="preserve">          pada gambar.</w:t>
            </w:r>
          </w:p>
          <w:p w14:paraId="25105C96" w14:textId="77777777" w:rsidR="002150B1" w:rsidRPr="00FD40C3" w:rsidRDefault="002150B1" w:rsidP="002150B1">
            <w:pPr>
              <w:pStyle w:val="Code"/>
              <w:rPr>
                <w:lang w:val="id-ID"/>
              </w:rPr>
            </w:pPr>
            <w:r w:rsidRPr="00FD40C3">
              <w:rPr>
                <w:lang w:val="id-ID"/>
              </w:rPr>
              <w:t xml:space="preserve">          &lt;br /&gt;</w:t>
            </w:r>
          </w:p>
          <w:p w14:paraId="7FBCA7C0" w14:textId="77777777" w:rsidR="002150B1" w:rsidRPr="00FD40C3" w:rsidRDefault="002150B1" w:rsidP="002150B1">
            <w:pPr>
              <w:pStyle w:val="Code"/>
              <w:rPr>
                <w:lang w:val="id-ID"/>
              </w:rPr>
            </w:pPr>
            <w:r w:rsidRPr="00FD40C3">
              <w:rPr>
                <w:lang w:val="id-ID"/>
              </w:rPr>
              <w:t xml:space="preserve">          &lt;img</w:t>
            </w:r>
          </w:p>
          <w:p w14:paraId="037C78F9" w14:textId="77777777" w:rsidR="002150B1" w:rsidRPr="00FD40C3" w:rsidRDefault="002150B1" w:rsidP="002150B1">
            <w:pPr>
              <w:pStyle w:val="Code"/>
              <w:rPr>
                <w:lang w:val="id-ID"/>
              </w:rPr>
            </w:pPr>
            <w:r w:rsidRPr="00FD40C3">
              <w:rPr>
                <w:lang w:val="id-ID"/>
              </w:rPr>
              <w:t xml:space="preserve">            src="https://i.ibb.co/g9KQNq1/Help-4-1.jpg"</w:t>
            </w:r>
          </w:p>
          <w:p w14:paraId="5939A4A0" w14:textId="77777777" w:rsidR="002150B1" w:rsidRPr="00FD40C3" w:rsidRDefault="002150B1" w:rsidP="002150B1">
            <w:pPr>
              <w:pStyle w:val="Code"/>
              <w:rPr>
                <w:lang w:val="id-ID"/>
              </w:rPr>
            </w:pPr>
            <w:r w:rsidRPr="00FD40C3">
              <w:rPr>
                <w:lang w:val="id-ID"/>
              </w:rPr>
              <w:t xml:space="preserve">            class="rounded img-fluid shadow-lg"</w:t>
            </w:r>
          </w:p>
          <w:p w14:paraId="136D627F" w14:textId="77777777" w:rsidR="002150B1" w:rsidRPr="00FD40C3" w:rsidRDefault="002150B1" w:rsidP="002150B1">
            <w:pPr>
              <w:pStyle w:val="Code"/>
              <w:rPr>
                <w:lang w:val="id-ID"/>
              </w:rPr>
            </w:pPr>
            <w:r w:rsidRPr="00FD40C3">
              <w:rPr>
                <w:lang w:val="id-ID"/>
              </w:rPr>
              <w:t xml:space="preserve">            alt="Help 4.1"</w:t>
            </w:r>
          </w:p>
          <w:p w14:paraId="666869D7" w14:textId="77777777" w:rsidR="002150B1" w:rsidRPr="00FD40C3" w:rsidRDefault="002150B1" w:rsidP="002150B1">
            <w:pPr>
              <w:pStyle w:val="Code"/>
              <w:rPr>
                <w:lang w:val="id-ID"/>
              </w:rPr>
            </w:pPr>
            <w:r w:rsidRPr="00FD40C3">
              <w:rPr>
                <w:lang w:val="id-ID"/>
              </w:rPr>
              <w:t xml:space="preserve">          /&gt;</w:t>
            </w:r>
          </w:p>
          <w:p w14:paraId="4EB156CA" w14:textId="77777777" w:rsidR="002150B1" w:rsidRPr="00FD40C3" w:rsidRDefault="002150B1" w:rsidP="002150B1">
            <w:pPr>
              <w:pStyle w:val="Code"/>
              <w:rPr>
                <w:lang w:val="id-ID"/>
              </w:rPr>
            </w:pPr>
            <w:r w:rsidRPr="00FD40C3">
              <w:rPr>
                <w:lang w:val="id-ID"/>
              </w:rPr>
              <w:t xml:space="preserve">          &lt;br /&gt;</w:t>
            </w:r>
          </w:p>
          <w:p w14:paraId="045B5CA0" w14:textId="77777777" w:rsidR="002150B1" w:rsidRPr="00FD40C3" w:rsidRDefault="002150B1" w:rsidP="002150B1">
            <w:pPr>
              <w:pStyle w:val="Code"/>
              <w:rPr>
                <w:lang w:val="id-ID"/>
              </w:rPr>
            </w:pPr>
            <w:r w:rsidRPr="00FD40C3">
              <w:rPr>
                <w:lang w:val="id-ID"/>
              </w:rPr>
              <w:t xml:space="preserve">          Kemudian anda dapat memasukkan jawaban pengajar pada kolom yang sudah</w:t>
            </w:r>
          </w:p>
          <w:p w14:paraId="3FFD266A" w14:textId="77777777" w:rsidR="002150B1" w:rsidRPr="00FD40C3" w:rsidRDefault="002150B1" w:rsidP="002150B1">
            <w:pPr>
              <w:pStyle w:val="Code"/>
              <w:rPr>
                <w:lang w:val="id-ID"/>
              </w:rPr>
            </w:pPr>
            <w:r w:rsidRPr="00FD40C3">
              <w:rPr>
                <w:lang w:val="id-ID"/>
              </w:rPr>
              <w:t xml:space="preserve">          disediakan. &lt;br /&gt;</w:t>
            </w:r>
          </w:p>
          <w:p w14:paraId="6DB78480" w14:textId="77777777" w:rsidR="002150B1" w:rsidRPr="00FD40C3" w:rsidRDefault="002150B1" w:rsidP="002150B1">
            <w:pPr>
              <w:pStyle w:val="Code"/>
              <w:rPr>
                <w:lang w:val="id-ID"/>
              </w:rPr>
            </w:pPr>
            <w:r w:rsidRPr="00FD40C3">
              <w:rPr>
                <w:lang w:val="id-ID"/>
              </w:rPr>
              <w:t xml:space="preserve">          Setelah itu, anda perlu mengunggah &lt;strong&gt;file&lt;/strong&gt; yang berisi</w:t>
            </w:r>
          </w:p>
          <w:p w14:paraId="34631418" w14:textId="77777777" w:rsidR="002150B1" w:rsidRPr="00FD40C3" w:rsidRDefault="002150B1" w:rsidP="002150B1">
            <w:pPr>
              <w:pStyle w:val="Code"/>
              <w:rPr>
                <w:lang w:val="id-ID"/>
              </w:rPr>
            </w:pPr>
            <w:r w:rsidRPr="00FD40C3">
              <w:rPr>
                <w:lang w:val="id-ID"/>
              </w:rPr>
              <w:t xml:space="preserve">          nama dan jawaban pelajar untuk diperiksa masing-masing terhadap</w:t>
            </w:r>
          </w:p>
          <w:p w14:paraId="58069E48" w14:textId="77777777" w:rsidR="002150B1" w:rsidRPr="00FD40C3" w:rsidRDefault="002150B1" w:rsidP="002150B1">
            <w:pPr>
              <w:pStyle w:val="Code"/>
              <w:rPr>
                <w:lang w:val="id-ID"/>
              </w:rPr>
            </w:pPr>
            <w:r w:rsidRPr="00FD40C3">
              <w:rPr>
                <w:lang w:val="id-ID"/>
              </w:rPr>
              <w:t xml:space="preserve">          jawaban pengajar.</w:t>
            </w:r>
          </w:p>
          <w:p w14:paraId="10F30787" w14:textId="77777777" w:rsidR="002150B1" w:rsidRPr="00FD40C3" w:rsidRDefault="002150B1" w:rsidP="002150B1">
            <w:pPr>
              <w:pStyle w:val="Code"/>
              <w:rPr>
                <w:lang w:val="id-ID"/>
              </w:rPr>
            </w:pPr>
            <w:r w:rsidRPr="00FD40C3">
              <w:rPr>
                <w:lang w:val="id-ID"/>
              </w:rPr>
              <w:t xml:space="preserve">          &lt;br /&gt;</w:t>
            </w:r>
          </w:p>
          <w:p w14:paraId="56747193" w14:textId="77777777" w:rsidR="002150B1" w:rsidRPr="00FD40C3" w:rsidRDefault="002150B1" w:rsidP="002150B1">
            <w:pPr>
              <w:pStyle w:val="Code"/>
              <w:rPr>
                <w:lang w:val="id-ID"/>
              </w:rPr>
            </w:pPr>
            <w:r w:rsidRPr="00FD40C3">
              <w:rPr>
                <w:lang w:val="id-ID"/>
              </w:rPr>
              <w:t xml:space="preserve">          Jangan lupa untuk menspesifikasikan kolom yang berisi</w:t>
            </w:r>
          </w:p>
          <w:p w14:paraId="4C3602B2" w14:textId="77777777" w:rsidR="002150B1" w:rsidRPr="00FD40C3" w:rsidRDefault="002150B1" w:rsidP="002150B1">
            <w:pPr>
              <w:pStyle w:val="Code"/>
              <w:rPr>
                <w:lang w:val="id-ID"/>
              </w:rPr>
            </w:pPr>
            <w:r w:rsidRPr="00FD40C3">
              <w:rPr>
                <w:lang w:val="id-ID"/>
              </w:rPr>
              <w:t xml:space="preserve">          &lt;strong&gt;nama pelajar&lt;/strong&gt; pada &lt;em&gt;Kolom Nama Pelajar&lt;/em&gt;, dan</w:t>
            </w:r>
          </w:p>
          <w:p w14:paraId="4F124EE4" w14:textId="77777777" w:rsidR="002150B1" w:rsidRPr="00FD40C3" w:rsidRDefault="002150B1" w:rsidP="002150B1">
            <w:pPr>
              <w:pStyle w:val="Code"/>
              <w:rPr>
                <w:lang w:val="id-ID"/>
              </w:rPr>
            </w:pPr>
            <w:r w:rsidRPr="00FD40C3">
              <w:rPr>
                <w:lang w:val="id-ID"/>
              </w:rPr>
              <w:t xml:space="preserve">          kolom yang berisi &lt;strong&gt;jawaban pelajar&lt;/strong&gt; pada</w:t>
            </w:r>
          </w:p>
          <w:p w14:paraId="0C694DB5" w14:textId="77777777" w:rsidR="002150B1" w:rsidRPr="00FD40C3" w:rsidRDefault="002150B1" w:rsidP="002150B1">
            <w:pPr>
              <w:pStyle w:val="Code"/>
              <w:rPr>
                <w:lang w:val="id-ID"/>
              </w:rPr>
            </w:pPr>
            <w:r w:rsidRPr="00FD40C3">
              <w:rPr>
                <w:lang w:val="id-ID"/>
              </w:rPr>
              <w:t xml:space="preserve">          &lt;em&gt;Kolom Jawaban Pelajar&lt;/em&gt;.</w:t>
            </w:r>
          </w:p>
          <w:p w14:paraId="3ED6DA2B" w14:textId="77777777" w:rsidR="002150B1" w:rsidRPr="00FD40C3" w:rsidRDefault="002150B1" w:rsidP="002150B1">
            <w:pPr>
              <w:pStyle w:val="Code"/>
              <w:rPr>
                <w:lang w:val="id-ID"/>
              </w:rPr>
            </w:pPr>
            <w:r w:rsidRPr="00FD40C3">
              <w:rPr>
                <w:lang w:val="id-ID"/>
              </w:rPr>
              <w:t xml:space="preserve">          &lt;br /&gt;</w:t>
            </w:r>
          </w:p>
          <w:p w14:paraId="537C6D0D" w14:textId="77777777" w:rsidR="002150B1" w:rsidRPr="00FD40C3" w:rsidRDefault="002150B1" w:rsidP="002150B1">
            <w:pPr>
              <w:pStyle w:val="Code"/>
              <w:rPr>
                <w:lang w:val="id-ID"/>
              </w:rPr>
            </w:pPr>
            <w:r w:rsidRPr="00FD40C3">
              <w:rPr>
                <w:lang w:val="id-ID"/>
              </w:rPr>
              <w:t xml:space="preserve">          &lt;img</w:t>
            </w:r>
          </w:p>
          <w:p w14:paraId="677065DC" w14:textId="77777777" w:rsidR="002150B1" w:rsidRPr="00FD40C3" w:rsidRDefault="002150B1" w:rsidP="002150B1">
            <w:pPr>
              <w:pStyle w:val="Code"/>
              <w:rPr>
                <w:lang w:val="id-ID"/>
              </w:rPr>
            </w:pPr>
            <w:r w:rsidRPr="00FD40C3">
              <w:rPr>
                <w:lang w:val="id-ID"/>
              </w:rPr>
              <w:t xml:space="preserve">            src="https://i.ibb.co/n03MSss/Help-4-2.jpg"</w:t>
            </w:r>
          </w:p>
          <w:p w14:paraId="5E009677" w14:textId="77777777" w:rsidR="002150B1" w:rsidRPr="00FD40C3" w:rsidRDefault="002150B1" w:rsidP="002150B1">
            <w:pPr>
              <w:pStyle w:val="Code"/>
              <w:rPr>
                <w:lang w:val="id-ID"/>
              </w:rPr>
            </w:pPr>
            <w:r w:rsidRPr="00FD40C3">
              <w:rPr>
                <w:lang w:val="id-ID"/>
              </w:rPr>
              <w:t xml:space="preserve">            class="rounded img-fluid shadow-lg"</w:t>
            </w:r>
          </w:p>
          <w:p w14:paraId="5799427F" w14:textId="77777777" w:rsidR="002150B1" w:rsidRPr="00FD40C3" w:rsidRDefault="002150B1" w:rsidP="002150B1">
            <w:pPr>
              <w:pStyle w:val="Code"/>
              <w:rPr>
                <w:lang w:val="id-ID"/>
              </w:rPr>
            </w:pPr>
            <w:r w:rsidRPr="00FD40C3">
              <w:rPr>
                <w:lang w:val="id-ID"/>
              </w:rPr>
              <w:t xml:space="preserve">            alt="Help 4.2"</w:t>
            </w:r>
          </w:p>
          <w:p w14:paraId="2D98F83A" w14:textId="77777777" w:rsidR="002150B1" w:rsidRPr="00FD40C3" w:rsidRDefault="002150B1" w:rsidP="002150B1">
            <w:pPr>
              <w:pStyle w:val="Code"/>
              <w:rPr>
                <w:lang w:val="id-ID"/>
              </w:rPr>
            </w:pPr>
            <w:r w:rsidRPr="00FD40C3">
              <w:rPr>
                <w:lang w:val="id-ID"/>
              </w:rPr>
              <w:lastRenderedPageBreak/>
              <w:t xml:space="preserve">          /&gt;</w:t>
            </w:r>
          </w:p>
          <w:p w14:paraId="607786BC" w14:textId="77777777" w:rsidR="002150B1" w:rsidRPr="00FD40C3" w:rsidRDefault="002150B1" w:rsidP="002150B1">
            <w:pPr>
              <w:pStyle w:val="Code"/>
              <w:rPr>
                <w:lang w:val="id-ID"/>
              </w:rPr>
            </w:pPr>
            <w:r w:rsidRPr="00FD40C3">
              <w:rPr>
                <w:lang w:val="id-ID"/>
              </w:rPr>
              <w:t xml:space="preserve">          &lt;br /&gt;</w:t>
            </w:r>
          </w:p>
          <w:p w14:paraId="6478C6F1" w14:textId="77777777" w:rsidR="002150B1" w:rsidRPr="00FD40C3" w:rsidRDefault="002150B1" w:rsidP="002150B1">
            <w:pPr>
              <w:pStyle w:val="Code"/>
              <w:rPr>
                <w:lang w:val="id-ID"/>
              </w:rPr>
            </w:pPr>
            <w:r w:rsidRPr="00FD40C3">
              <w:rPr>
                <w:lang w:val="id-ID"/>
              </w:rPr>
              <w:t xml:space="preserve">          Setelah itu, anda dapat menekan tombol &lt;strong&gt;Periksa&lt;/strong&gt; dan</w:t>
            </w:r>
          </w:p>
          <w:p w14:paraId="0874F3EE" w14:textId="77777777" w:rsidR="002150B1" w:rsidRPr="00FD40C3" w:rsidRDefault="002150B1" w:rsidP="002150B1">
            <w:pPr>
              <w:pStyle w:val="Code"/>
              <w:rPr>
                <w:lang w:val="id-ID"/>
              </w:rPr>
            </w:pPr>
            <w:r w:rsidRPr="00FD40C3">
              <w:rPr>
                <w:lang w:val="id-ID"/>
              </w:rPr>
              <w:t xml:space="preserve">          anda akan dialihkan ke halaman hasil penilaian esai.</w:t>
            </w:r>
          </w:p>
          <w:p w14:paraId="09BEA5EA" w14:textId="77777777" w:rsidR="002150B1" w:rsidRPr="00FD40C3" w:rsidRDefault="002150B1" w:rsidP="002150B1">
            <w:pPr>
              <w:pStyle w:val="Code"/>
              <w:rPr>
                <w:lang w:val="id-ID"/>
              </w:rPr>
            </w:pPr>
            <w:r w:rsidRPr="00FD40C3">
              <w:rPr>
                <w:lang w:val="id-ID"/>
              </w:rPr>
              <w:t xml:space="preserve">          &lt;br /&gt;</w:t>
            </w:r>
          </w:p>
          <w:p w14:paraId="71EFBB2D" w14:textId="77777777" w:rsidR="002150B1" w:rsidRPr="00FD40C3" w:rsidRDefault="002150B1" w:rsidP="002150B1">
            <w:pPr>
              <w:pStyle w:val="Code"/>
              <w:rPr>
                <w:lang w:val="id-ID"/>
              </w:rPr>
            </w:pPr>
            <w:r w:rsidRPr="00FD40C3">
              <w:rPr>
                <w:lang w:val="id-ID"/>
              </w:rPr>
              <w:t xml:space="preserve">          &lt;img</w:t>
            </w:r>
          </w:p>
          <w:p w14:paraId="14EC9DE5" w14:textId="77777777" w:rsidR="002150B1" w:rsidRPr="00FD40C3" w:rsidRDefault="002150B1" w:rsidP="002150B1">
            <w:pPr>
              <w:pStyle w:val="Code"/>
              <w:rPr>
                <w:lang w:val="id-ID"/>
              </w:rPr>
            </w:pPr>
            <w:r w:rsidRPr="00FD40C3">
              <w:rPr>
                <w:lang w:val="id-ID"/>
              </w:rPr>
              <w:t xml:space="preserve">            src="https://i.ibb.co/WVW5WJQ/Help-4-3.jpg"</w:t>
            </w:r>
          </w:p>
          <w:p w14:paraId="54720713" w14:textId="77777777" w:rsidR="002150B1" w:rsidRPr="00FD40C3" w:rsidRDefault="002150B1" w:rsidP="002150B1">
            <w:pPr>
              <w:pStyle w:val="Code"/>
              <w:rPr>
                <w:lang w:val="id-ID"/>
              </w:rPr>
            </w:pPr>
            <w:r w:rsidRPr="00FD40C3">
              <w:rPr>
                <w:lang w:val="id-ID"/>
              </w:rPr>
              <w:t xml:space="preserve">            class="rounded img-fluid shadow-lg"</w:t>
            </w:r>
          </w:p>
          <w:p w14:paraId="3586362D" w14:textId="77777777" w:rsidR="002150B1" w:rsidRPr="00FD40C3" w:rsidRDefault="002150B1" w:rsidP="002150B1">
            <w:pPr>
              <w:pStyle w:val="Code"/>
              <w:rPr>
                <w:lang w:val="id-ID"/>
              </w:rPr>
            </w:pPr>
            <w:r w:rsidRPr="00FD40C3">
              <w:rPr>
                <w:lang w:val="id-ID"/>
              </w:rPr>
              <w:t xml:space="preserve">            alt="Help 4.3"</w:t>
            </w:r>
          </w:p>
          <w:p w14:paraId="78D920C1" w14:textId="77777777" w:rsidR="002150B1" w:rsidRPr="00FD40C3" w:rsidRDefault="002150B1" w:rsidP="002150B1">
            <w:pPr>
              <w:pStyle w:val="Code"/>
              <w:rPr>
                <w:lang w:val="id-ID"/>
              </w:rPr>
            </w:pPr>
            <w:r w:rsidRPr="00FD40C3">
              <w:rPr>
                <w:lang w:val="id-ID"/>
              </w:rPr>
              <w:t xml:space="preserve">          /&gt;</w:t>
            </w:r>
          </w:p>
          <w:p w14:paraId="3CCA8619" w14:textId="77777777" w:rsidR="002150B1" w:rsidRPr="00FD40C3" w:rsidRDefault="002150B1" w:rsidP="002150B1">
            <w:pPr>
              <w:pStyle w:val="Code"/>
              <w:rPr>
                <w:lang w:val="id-ID"/>
              </w:rPr>
            </w:pPr>
            <w:r w:rsidRPr="00FD40C3">
              <w:rPr>
                <w:lang w:val="id-ID"/>
              </w:rPr>
              <w:t xml:space="preserve">          &lt;br /&gt;</w:t>
            </w:r>
          </w:p>
          <w:p w14:paraId="40873BD5" w14:textId="77777777" w:rsidR="002150B1" w:rsidRPr="00FD40C3" w:rsidRDefault="002150B1" w:rsidP="002150B1">
            <w:pPr>
              <w:pStyle w:val="Code"/>
              <w:rPr>
                <w:lang w:val="id-ID"/>
              </w:rPr>
            </w:pPr>
            <w:r w:rsidRPr="00FD40C3">
              <w:rPr>
                <w:lang w:val="id-ID"/>
              </w:rPr>
              <w:t xml:space="preserve">          Kemudian apabila anda dapat mengunduh hasil penilaian dengan menekan</w:t>
            </w:r>
          </w:p>
          <w:p w14:paraId="1F0F308C" w14:textId="77777777" w:rsidR="002150B1" w:rsidRPr="00FD40C3" w:rsidRDefault="002150B1" w:rsidP="002150B1">
            <w:pPr>
              <w:pStyle w:val="Code"/>
              <w:rPr>
                <w:lang w:val="id-ID"/>
              </w:rPr>
            </w:pPr>
            <w:r w:rsidRPr="00FD40C3">
              <w:rPr>
                <w:lang w:val="id-ID"/>
              </w:rPr>
              <w:t xml:space="preserve">          tombol &lt;strong&gt;Export to PDF&lt;/strong&gt;</w:t>
            </w:r>
          </w:p>
          <w:p w14:paraId="24C6405B" w14:textId="77777777" w:rsidR="002150B1" w:rsidRPr="00FD40C3" w:rsidRDefault="002150B1" w:rsidP="002150B1">
            <w:pPr>
              <w:pStyle w:val="Code"/>
              <w:rPr>
                <w:lang w:val="id-ID"/>
              </w:rPr>
            </w:pPr>
            <w:r w:rsidRPr="00FD40C3">
              <w:rPr>
                <w:lang w:val="id-ID"/>
              </w:rPr>
              <w:t xml:space="preserve">        &lt;/div&gt;</w:t>
            </w:r>
          </w:p>
          <w:p w14:paraId="649FA033" w14:textId="77777777" w:rsidR="002150B1" w:rsidRPr="00FD40C3" w:rsidRDefault="002150B1" w:rsidP="002150B1">
            <w:pPr>
              <w:pStyle w:val="Code"/>
              <w:rPr>
                <w:lang w:val="id-ID"/>
              </w:rPr>
            </w:pPr>
            <w:r w:rsidRPr="00FD40C3">
              <w:rPr>
                <w:lang w:val="id-ID"/>
              </w:rPr>
              <w:t xml:space="preserve">      &lt;/div&gt;</w:t>
            </w:r>
          </w:p>
          <w:p w14:paraId="5AD1A6C2" w14:textId="77777777" w:rsidR="002150B1" w:rsidRPr="00FD40C3" w:rsidRDefault="002150B1" w:rsidP="002150B1">
            <w:pPr>
              <w:pStyle w:val="Code"/>
              <w:rPr>
                <w:lang w:val="id-ID"/>
              </w:rPr>
            </w:pPr>
            <w:r w:rsidRPr="00FD40C3">
              <w:rPr>
                <w:lang w:val="id-ID"/>
              </w:rPr>
              <w:t xml:space="preserve">    &lt;/div&gt;</w:t>
            </w:r>
          </w:p>
          <w:p w14:paraId="37F73F56" w14:textId="77777777" w:rsidR="002150B1" w:rsidRPr="00FD40C3" w:rsidRDefault="002150B1" w:rsidP="002150B1">
            <w:pPr>
              <w:pStyle w:val="Code"/>
              <w:rPr>
                <w:lang w:val="id-ID"/>
              </w:rPr>
            </w:pPr>
            <w:r w:rsidRPr="00FD40C3">
              <w:rPr>
                <w:lang w:val="id-ID"/>
              </w:rPr>
              <w:t xml:space="preserve">    &lt;div class="accordion-item"&gt;</w:t>
            </w:r>
          </w:p>
          <w:p w14:paraId="23459E6F" w14:textId="77777777" w:rsidR="002150B1" w:rsidRPr="00FD40C3" w:rsidRDefault="002150B1" w:rsidP="002150B1">
            <w:pPr>
              <w:pStyle w:val="Code"/>
              <w:rPr>
                <w:lang w:val="id-ID"/>
              </w:rPr>
            </w:pPr>
            <w:r w:rsidRPr="00FD40C3">
              <w:rPr>
                <w:lang w:val="id-ID"/>
              </w:rPr>
              <w:t xml:space="preserve">      &lt;h2 class="accordion-header" id="flush-headingFive"&gt;</w:t>
            </w:r>
          </w:p>
          <w:p w14:paraId="40DBDA25" w14:textId="77777777" w:rsidR="002150B1" w:rsidRPr="00FD40C3" w:rsidRDefault="002150B1" w:rsidP="002150B1">
            <w:pPr>
              <w:pStyle w:val="Code"/>
              <w:rPr>
                <w:lang w:val="id-ID"/>
              </w:rPr>
            </w:pPr>
            <w:r w:rsidRPr="00FD40C3">
              <w:rPr>
                <w:lang w:val="id-ID"/>
              </w:rPr>
              <w:t xml:space="preserve">        &lt;button</w:t>
            </w:r>
          </w:p>
          <w:p w14:paraId="4D4CA4C4" w14:textId="77777777" w:rsidR="002150B1" w:rsidRPr="00FD40C3" w:rsidRDefault="002150B1" w:rsidP="002150B1">
            <w:pPr>
              <w:pStyle w:val="Code"/>
              <w:rPr>
                <w:lang w:val="id-ID"/>
              </w:rPr>
            </w:pPr>
            <w:r w:rsidRPr="00FD40C3">
              <w:rPr>
                <w:lang w:val="id-ID"/>
              </w:rPr>
              <w:t xml:space="preserve">          class="accordion-button collapsed"</w:t>
            </w:r>
          </w:p>
          <w:p w14:paraId="1059DF8D" w14:textId="77777777" w:rsidR="002150B1" w:rsidRPr="00FD40C3" w:rsidRDefault="002150B1" w:rsidP="002150B1">
            <w:pPr>
              <w:pStyle w:val="Code"/>
              <w:rPr>
                <w:lang w:val="id-ID"/>
              </w:rPr>
            </w:pPr>
            <w:r w:rsidRPr="00FD40C3">
              <w:rPr>
                <w:lang w:val="id-ID"/>
              </w:rPr>
              <w:t xml:space="preserve">          type="button"</w:t>
            </w:r>
          </w:p>
          <w:p w14:paraId="62E1F0B9" w14:textId="77777777" w:rsidR="002150B1" w:rsidRPr="00FD40C3" w:rsidRDefault="002150B1" w:rsidP="002150B1">
            <w:pPr>
              <w:pStyle w:val="Code"/>
              <w:rPr>
                <w:lang w:val="id-ID"/>
              </w:rPr>
            </w:pPr>
            <w:r w:rsidRPr="00FD40C3">
              <w:rPr>
                <w:lang w:val="id-ID"/>
              </w:rPr>
              <w:t xml:space="preserve">          data-bs-toggle="collapse"</w:t>
            </w:r>
          </w:p>
          <w:p w14:paraId="10DCD482" w14:textId="77777777" w:rsidR="002150B1" w:rsidRPr="00FD40C3" w:rsidRDefault="002150B1" w:rsidP="002150B1">
            <w:pPr>
              <w:pStyle w:val="Code"/>
              <w:rPr>
                <w:lang w:val="id-ID"/>
              </w:rPr>
            </w:pPr>
            <w:r w:rsidRPr="00FD40C3">
              <w:rPr>
                <w:lang w:val="id-ID"/>
              </w:rPr>
              <w:t xml:space="preserve">          data-bs-target="#flush-collapseFive"</w:t>
            </w:r>
          </w:p>
          <w:p w14:paraId="02D136E7" w14:textId="77777777" w:rsidR="002150B1" w:rsidRPr="00FD40C3" w:rsidRDefault="002150B1" w:rsidP="002150B1">
            <w:pPr>
              <w:pStyle w:val="Code"/>
              <w:rPr>
                <w:lang w:val="id-ID"/>
              </w:rPr>
            </w:pPr>
            <w:r w:rsidRPr="00FD40C3">
              <w:rPr>
                <w:lang w:val="id-ID"/>
              </w:rPr>
              <w:t xml:space="preserve">          aria-expanded="false"</w:t>
            </w:r>
          </w:p>
          <w:p w14:paraId="2F33EDD2" w14:textId="77777777" w:rsidR="002150B1" w:rsidRPr="00FD40C3" w:rsidRDefault="002150B1" w:rsidP="002150B1">
            <w:pPr>
              <w:pStyle w:val="Code"/>
              <w:rPr>
                <w:lang w:val="id-ID"/>
              </w:rPr>
            </w:pPr>
            <w:r w:rsidRPr="00FD40C3">
              <w:rPr>
                <w:lang w:val="id-ID"/>
              </w:rPr>
              <w:t xml:space="preserve">          aria-controls="flush-collapseFive"</w:t>
            </w:r>
          </w:p>
          <w:p w14:paraId="76376A14" w14:textId="77777777" w:rsidR="002150B1" w:rsidRPr="00FD40C3" w:rsidRDefault="002150B1" w:rsidP="002150B1">
            <w:pPr>
              <w:pStyle w:val="Code"/>
              <w:rPr>
                <w:lang w:val="id-ID"/>
              </w:rPr>
            </w:pPr>
            <w:r w:rsidRPr="00FD40C3">
              <w:rPr>
                <w:lang w:val="id-ID"/>
              </w:rPr>
              <w:t xml:space="preserve">        &gt;</w:t>
            </w:r>
          </w:p>
          <w:p w14:paraId="46ED7B79" w14:textId="77777777" w:rsidR="002150B1" w:rsidRPr="00FD40C3" w:rsidRDefault="002150B1" w:rsidP="002150B1">
            <w:pPr>
              <w:pStyle w:val="Code"/>
              <w:rPr>
                <w:lang w:val="id-ID"/>
              </w:rPr>
            </w:pPr>
            <w:r w:rsidRPr="00FD40C3">
              <w:rPr>
                <w:lang w:val="id-ID"/>
              </w:rPr>
              <w:t xml:space="preserve">          Apa itu file dengan format CSV?</w:t>
            </w:r>
          </w:p>
          <w:p w14:paraId="1FA6B4B0" w14:textId="77777777" w:rsidR="002150B1" w:rsidRPr="00FD40C3" w:rsidRDefault="002150B1" w:rsidP="002150B1">
            <w:pPr>
              <w:pStyle w:val="Code"/>
              <w:rPr>
                <w:lang w:val="id-ID"/>
              </w:rPr>
            </w:pPr>
            <w:r w:rsidRPr="00FD40C3">
              <w:rPr>
                <w:lang w:val="id-ID"/>
              </w:rPr>
              <w:t xml:space="preserve">        &lt;/button&gt;</w:t>
            </w:r>
          </w:p>
          <w:p w14:paraId="596E94B5" w14:textId="77777777" w:rsidR="002150B1" w:rsidRPr="00FD40C3" w:rsidRDefault="002150B1" w:rsidP="002150B1">
            <w:pPr>
              <w:pStyle w:val="Code"/>
              <w:rPr>
                <w:lang w:val="id-ID"/>
              </w:rPr>
            </w:pPr>
            <w:r w:rsidRPr="00FD40C3">
              <w:rPr>
                <w:lang w:val="id-ID"/>
              </w:rPr>
              <w:t xml:space="preserve">      &lt;/h2&gt;</w:t>
            </w:r>
          </w:p>
          <w:p w14:paraId="024BDC9E" w14:textId="77777777" w:rsidR="002150B1" w:rsidRPr="00FD40C3" w:rsidRDefault="002150B1" w:rsidP="002150B1">
            <w:pPr>
              <w:pStyle w:val="Code"/>
              <w:rPr>
                <w:lang w:val="id-ID"/>
              </w:rPr>
            </w:pPr>
            <w:r w:rsidRPr="00FD40C3">
              <w:rPr>
                <w:lang w:val="id-ID"/>
              </w:rPr>
              <w:t xml:space="preserve">      &lt;div</w:t>
            </w:r>
          </w:p>
          <w:p w14:paraId="335B4C5A" w14:textId="77777777" w:rsidR="002150B1" w:rsidRPr="00FD40C3" w:rsidRDefault="002150B1" w:rsidP="002150B1">
            <w:pPr>
              <w:pStyle w:val="Code"/>
              <w:rPr>
                <w:lang w:val="id-ID"/>
              </w:rPr>
            </w:pPr>
            <w:r w:rsidRPr="00FD40C3">
              <w:rPr>
                <w:lang w:val="id-ID"/>
              </w:rPr>
              <w:t xml:space="preserve">        id="flush-collapseFive"</w:t>
            </w:r>
          </w:p>
          <w:p w14:paraId="508CDFF4" w14:textId="77777777" w:rsidR="002150B1" w:rsidRPr="00FD40C3" w:rsidRDefault="002150B1" w:rsidP="002150B1">
            <w:pPr>
              <w:pStyle w:val="Code"/>
              <w:rPr>
                <w:lang w:val="id-ID"/>
              </w:rPr>
            </w:pPr>
            <w:r w:rsidRPr="00FD40C3">
              <w:rPr>
                <w:lang w:val="id-ID"/>
              </w:rPr>
              <w:t xml:space="preserve">        class="accordion-collapse collapse"</w:t>
            </w:r>
          </w:p>
          <w:p w14:paraId="47787A84" w14:textId="77777777" w:rsidR="002150B1" w:rsidRPr="00FD40C3" w:rsidRDefault="002150B1" w:rsidP="002150B1">
            <w:pPr>
              <w:pStyle w:val="Code"/>
              <w:rPr>
                <w:lang w:val="id-ID"/>
              </w:rPr>
            </w:pPr>
            <w:r w:rsidRPr="00FD40C3">
              <w:rPr>
                <w:lang w:val="id-ID"/>
              </w:rPr>
              <w:t xml:space="preserve">        aria-labelledby="flush-headingFive"</w:t>
            </w:r>
          </w:p>
          <w:p w14:paraId="740102DA" w14:textId="77777777" w:rsidR="002150B1" w:rsidRPr="00FD40C3" w:rsidRDefault="002150B1" w:rsidP="002150B1">
            <w:pPr>
              <w:pStyle w:val="Code"/>
              <w:rPr>
                <w:lang w:val="id-ID"/>
              </w:rPr>
            </w:pPr>
            <w:r w:rsidRPr="00FD40C3">
              <w:rPr>
                <w:lang w:val="id-ID"/>
              </w:rPr>
              <w:t xml:space="preserve">        data-bs-parent="#accordionFlushExample"</w:t>
            </w:r>
          </w:p>
          <w:p w14:paraId="65D74A6C" w14:textId="77777777" w:rsidR="002150B1" w:rsidRPr="00FD40C3" w:rsidRDefault="002150B1" w:rsidP="002150B1">
            <w:pPr>
              <w:pStyle w:val="Code"/>
              <w:rPr>
                <w:lang w:val="id-ID"/>
              </w:rPr>
            </w:pPr>
            <w:r w:rsidRPr="00FD40C3">
              <w:rPr>
                <w:lang w:val="id-ID"/>
              </w:rPr>
              <w:t xml:space="preserve">      &gt;</w:t>
            </w:r>
          </w:p>
          <w:p w14:paraId="0F4EFA5D" w14:textId="77777777" w:rsidR="002150B1" w:rsidRPr="00FD40C3" w:rsidRDefault="002150B1" w:rsidP="002150B1">
            <w:pPr>
              <w:pStyle w:val="Code"/>
              <w:rPr>
                <w:lang w:val="id-ID"/>
              </w:rPr>
            </w:pPr>
            <w:r w:rsidRPr="00FD40C3">
              <w:rPr>
                <w:lang w:val="id-ID"/>
              </w:rPr>
              <w:t xml:space="preserve">        &lt;div class="accordion-body"&gt;</w:t>
            </w:r>
          </w:p>
          <w:p w14:paraId="63E76F31" w14:textId="77777777" w:rsidR="002150B1" w:rsidRPr="00FD40C3" w:rsidRDefault="002150B1" w:rsidP="002150B1">
            <w:pPr>
              <w:pStyle w:val="Code"/>
              <w:rPr>
                <w:lang w:val="id-ID"/>
              </w:rPr>
            </w:pPr>
            <w:r w:rsidRPr="00FD40C3">
              <w:rPr>
                <w:lang w:val="id-ID"/>
              </w:rPr>
              <w:t xml:space="preserve">          File CSV adalah salah satu file Excel yang berisi tabel dan kolom.</w:t>
            </w:r>
          </w:p>
          <w:p w14:paraId="40A1877D" w14:textId="77777777" w:rsidR="002150B1" w:rsidRPr="00FD40C3" w:rsidRDefault="002150B1" w:rsidP="002150B1">
            <w:pPr>
              <w:pStyle w:val="Code"/>
              <w:rPr>
                <w:lang w:val="id-ID"/>
              </w:rPr>
            </w:pPr>
            <w:r w:rsidRPr="00FD40C3">
              <w:rPr>
                <w:lang w:val="id-ID"/>
              </w:rPr>
              <w:t xml:space="preserve">          File ini dapat dibaca oleh Easysay untuk diperiksa setiap tabel dan</w:t>
            </w:r>
          </w:p>
          <w:p w14:paraId="0FD79457" w14:textId="77777777" w:rsidR="002150B1" w:rsidRPr="00FD40C3" w:rsidRDefault="002150B1" w:rsidP="002150B1">
            <w:pPr>
              <w:pStyle w:val="Code"/>
              <w:rPr>
                <w:lang w:val="id-ID"/>
              </w:rPr>
            </w:pPr>
            <w:r w:rsidRPr="00FD40C3">
              <w:rPr>
                <w:lang w:val="id-ID"/>
              </w:rPr>
              <w:t xml:space="preserve">          kolomnya untuk pasangan nama dan jawaban yang telah dispesifikasikan</w:t>
            </w:r>
          </w:p>
          <w:p w14:paraId="5C627D7C" w14:textId="77777777" w:rsidR="002150B1" w:rsidRPr="00FD40C3" w:rsidRDefault="002150B1" w:rsidP="002150B1">
            <w:pPr>
              <w:pStyle w:val="Code"/>
              <w:rPr>
                <w:lang w:val="id-ID"/>
              </w:rPr>
            </w:pPr>
            <w:r w:rsidRPr="00FD40C3">
              <w:rPr>
                <w:lang w:val="id-ID"/>
              </w:rPr>
              <w:t xml:space="preserve">          saat anda hendak melakukan pemeriksaan banyak esai sekaligus.</w:t>
            </w:r>
          </w:p>
          <w:p w14:paraId="4974DA82" w14:textId="77777777" w:rsidR="002150B1" w:rsidRPr="00FD40C3" w:rsidRDefault="002150B1" w:rsidP="002150B1">
            <w:pPr>
              <w:pStyle w:val="Code"/>
              <w:rPr>
                <w:lang w:val="id-ID"/>
              </w:rPr>
            </w:pPr>
            <w:r w:rsidRPr="00FD40C3">
              <w:rPr>
                <w:lang w:val="id-ID"/>
              </w:rPr>
              <w:t xml:space="preserve">          &lt;br /&gt;</w:t>
            </w:r>
          </w:p>
          <w:p w14:paraId="22EF8C9D" w14:textId="77777777" w:rsidR="002150B1" w:rsidRPr="00FD40C3" w:rsidRDefault="002150B1" w:rsidP="002150B1">
            <w:pPr>
              <w:pStyle w:val="Code"/>
              <w:rPr>
                <w:lang w:val="id-ID"/>
              </w:rPr>
            </w:pPr>
            <w:r w:rsidRPr="00FD40C3">
              <w:rPr>
                <w:lang w:val="id-ID"/>
              </w:rPr>
              <w:t xml:space="preserve">          &lt;img</w:t>
            </w:r>
          </w:p>
          <w:p w14:paraId="5AF21F47" w14:textId="77777777" w:rsidR="002150B1" w:rsidRPr="00FD40C3" w:rsidRDefault="002150B1" w:rsidP="002150B1">
            <w:pPr>
              <w:pStyle w:val="Code"/>
              <w:rPr>
                <w:lang w:val="id-ID"/>
              </w:rPr>
            </w:pPr>
            <w:r w:rsidRPr="00FD40C3">
              <w:rPr>
                <w:lang w:val="id-ID"/>
              </w:rPr>
              <w:t xml:space="preserve">            src="https://i.ibb.co/z4fw16g/Help-5-1.jpg"</w:t>
            </w:r>
          </w:p>
          <w:p w14:paraId="15A6C222" w14:textId="77777777" w:rsidR="002150B1" w:rsidRPr="00FD40C3" w:rsidRDefault="002150B1" w:rsidP="002150B1">
            <w:pPr>
              <w:pStyle w:val="Code"/>
              <w:rPr>
                <w:lang w:val="id-ID"/>
              </w:rPr>
            </w:pPr>
            <w:r w:rsidRPr="00FD40C3">
              <w:rPr>
                <w:lang w:val="id-ID"/>
              </w:rPr>
              <w:t xml:space="preserve">            class="rounded img-fluid shadow-lg"</w:t>
            </w:r>
          </w:p>
          <w:p w14:paraId="397255F0" w14:textId="77777777" w:rsidR="002150B1" w:rsidRPr="00FD40C3" w:rsidRDefault="002150B1" w:rsidP="002150B1">
            <w:pPr>
              <w:pStyle w:val="Code"/>
              <w:rPr>
                <w:lang w:val="id-ID"/>
              </w:rPr>
            </w:pPr>
            <w:r w:rsidRPr="00FD40C3">
              <w:rPr>
                <w:lang w:val="id-ID"/>
              </w:rPr>
              <w:t xml:space="preserve">            alt="Help 5.1"</w:t>
            </w:r>
          </w:p>
          <w:p w14:paraId="7257ABE1" w14:textId="77777777" w:rsidR="002150B1" w:rsidRPr="00FD40C3" w:rsidRDefault="002150B1" w:rsidP="002150B1">
            <w:pPr>
              <w:pStyle w:val="Code"/>
              <w:rPr>
                <w:lang w:val="id-ID"/>
              </w:rPr>
            </w:pPr>
            <w:r w:rsidRPr="00FD40C3">
              <w:rPr>
                <w:lang w:val="id-ID"/>
              </w:rPr>
              <w:t xml:space="preserve">          /&gt;</w:t>
            </w:r>
          </w:p>
          <w:p w14:paraId="2869D2D2" w14:textId="77777777" w:rsidR="002150B1" w:rsidRPr="00FD40C3" w:rsidRDefault="002150B1" w:rsidP="002150B1">
            <w:pPr>
              <w:pStyle w:val="Code"/>
              <w:rPr>
                <w:lang w:val="id-ID"/>
              </w:rPr>
            </w:pPr>
            <w:r w:rsidRPr="00FD40C3">
              <w:rPr>
                <w:lang w:val="id-ID"/>
              </w:rPr>
              <w:t xml:space="preserve">          &lt;br /&gt;</w:t>
            </w:r>
          </w:p>
          <w:p w14:paraId="7EC99455" w14:textId="77777777" w:rsidR="002150B1" w:rsidRPr="00FD40C3" w:rsidRDefault="002150B1" w:rsidP="002150B1">
            <w:pPr>
              <w:pStyle w:val="Code"/>
              <w:rPr>
                <w:lang w:val="id-ID"/>
              </w:rPr>
            </w:pPr>
            <w:r w:rsidRPr="00FD40C3">
              <w:rPr>
                <w:lang w:val="id-ID"/>
              </w:rPr>
              <w:t xml:space="preserve">          Pengembang menggunakan file CSV karena Google Form merupakan salah</w:t>
            </w:r>
          </w:p>
          <w:p w14:paraId="164C7D1D" w14:textId="77777777" w:rsidR="002150B1" w:rsidRPr="00FD40C3" w:rsidRDefault="002150B1" w:rsidP="002150B1">
            <w:pPr>
              <w:pStyle w:val="Code"/>
              <w:rPr>
                <w:lang w:val="id-ID"/>
              </w:rPr>
            </w:pPr>
            <w:r w:rsidRPr="00FD40C3">
              <w:rPr>
                <w:lang w:val="id-ID"/>
              </w:rPr>
              <w:t xml:space="preserve">          satu teknologi yang sering digunakan untuk Ujian Online di semua</w:t>
            </w:r>
          </w:p>
          <w:p w14:paraId="0F687B4F" w14:textId="77777777" w:rsidR="002150B1" w:rsidRPr="00FD40C3" w:rsidRDefault="002150B1" w:rsidP="002150B1">
            <w:pPr>
              <w:pStyle w:val="Code"/>
              <w:rPr>
                <w:lang w:val="id-ID"/>
              </w:rPr>
            </w:pPr>
            <w:r w:rsidRPr="00FD40C3">
              <w:rPr>
                <w:lang w:val="id-ID"/>
              </w:rPr>
              <w:t xml:space="preserve">          kalangan.</w:t>
            </w:r>
          </w:p>
          <w:p w14:paraId="364F3AE6" w14:textId="77777777" w:rsidR="002150B1" w:rsidRPr="00FD40C3" w:rsidRDefault="002150B1" w:rsidP="002150B1">
            <w:pPr>
              <w:pStyle w:val="Code"/>
              <w:rPr>
                <w:lang w:val="id-ID"/>
              </w:rPr>
            </w:pPr>
            <w:r w:rsidRPr="00FD40C3">
              <w:rPr>
                <w:lang w:val="id-ID"/>
              </w:rPr>
              <w:t xml:space="preserve">        &lt;/div&gt;</w:t>
            </w:r>
          </w:p>
          <w:p w14:paraId="1893620C" w14:textId="77777777" w:rsidR="002150B1" w:rsidRPr="00FD40C3" w:rsidRDefault="002150B1" w:rsidP="002150B1">
            <w:pPr>
              <w:pStyle w:val="Code"/>
              <w:rPr>
                <w:lang w:val="id-ID"/>
              </w:rPr>
            </w:pPr>
            <w:r w:rsidRPr="00FD40C3">
              <w:rPr>
                <w:lang w:val="id-ID"/>
              </w:rPr>
              <w:lastRenderedPageBreak/>
              <w:t xml:space="preserve">      &lt;/div&gt;</w:t>
            </w:r>
          </w:p>
          <w:p w14:paraId="69252DB0" w14:textId="77777777" w:rsidR="002150B1" w:rsidRPr="00FD40C3" w:rsidRDefault="002150B1" w:rsidP="002150B1">
            <w:pPr>
              <w:pStyle w:val="Code"/>
              <w:rPr>
                <w:lang w:val="id-ID"/>
              </w:rPr>
            </w:pPr>
            <w:r w:rsidRPr="00FD40C3">
              <w:rPr>
                <w:lang w:val="id-ID"/>
              </w:rPr>
              <w:t xml:space="preserve">    &lt;/div&gt;</w:t>
            </w:r>
          </w:p>
          <w:p w14:paraId="5256B624" w14:textId="77777777" w:rsidR="002150B1" w:rsidRPr="00FD40C3" w:rsidRDefault="002150B1" w:rsidP="002150B1">
            <w:pPr>
              <w:pStyle w:val="Code"/>
              <w:rPr>
                <w:lang w:val="id-ID"/>
              </w:rPr>
            </w:pPr>
            <w:r w:rsidRPr="00FD40C3">
              <w:rPr>
                <w:lang w:val="id-ID"/>
              </w:rPr>
              <w:t xml:space="preserve">    &lt;div class="accordion-item"&gt;</w:t>
            </w:r>
          </w:p>
          <w:p w14:paraId="639670EC" w14:textId="77777777" w:rsidR="002150B1" w:rsidRPr="00FD40C3" w:rsidRDefault="002150B1" w:rsidP="002150B1">
            <w:pPr>
              <w:pStyle w:val="Code"/>
              <w:rPr>
                <w:lang w:val="id-ID"/>
              </w:rPr>
            </w:pPr>
            <w:r w:rsidRPr="00FD40C3">
              <w:rPr>
                <w:lang w:val="id-ID"/>
              </w:rPr>
              <w:t xml:space="preserve">      &lt;h2 class="accordion-header" id="flush-headingSix"&gt;</w:t>
            </w:r>
          </w:p>
          <w:p w14:paraId="1D76F284" w14:textId="77777777" w:rsidR="002150B1" w:rsidRPr="00FD40C3" w:rsidRDefault="002150B1" w:rsidP="002150B1">
            <w:pPr>
              <w:pStyle w:val="Code"/>
              <w:rPr>
                <w:lang w:val="id-ID"/>
              </w:rPr>
            </w:pPr>
            <w:r w:rsidRPr="00FD40C3">
              <w:rPr>
                <w:lang w:val="id-ID"/>
              </w:rPr>
              <w:t xml:space="preserve">        &lt;button</w:t>
            </w:r>
          </w:p>
          <w:p w14:paraId="77427131" w14:textId="77777777" w:rsidR="002150B1" w:rsidRPr="00FD40C3" w:rsidRDefault="002150B1" w:rsidP="002150B1">
            <w:pPr>
              <w:pStyle w:val="Code"/>
              <w:rPr>
                <w:lang w:val="id-ID"/>
              </w:rPr>
            </w:pPr>
            <w:r w:rsidRPr="00FD40C3">
              <w:rPr>
                <w:lang w:val="id-ID"/>
              </w:rPr>
              <w:t xml:space="preserve">          class="accordion-button collapsed"</w:t>
            </w:r>
          </w:p>
          <w:p w14:paraId="4AFD4A54" w14:textId="77777777" w:rsidR="002150B1" w:rsidRPr="00FD40C3" w:rsidRDefault="002150B1" w:rsidP="002150B1">
            <w:pPr>
              <w:pStyle w:val="Code"/>
              <w:rPr>
                <w:lang w:val="id-ID"/>
              </w:rPr>
            </w:pPr>
            <w:r w:rsidRPr="00FD40C3">
              <w:rPr>
                <w:lang w:val="id-ID"/>
              </w:rPr>
              <w:t xml:space="preserve">          type="button"</w:t>
            </w:r>
          </w:p>
          <w:p w14:paraId="72195726" w14:textId="77777777" w:rsidR="002150B1" w:rsidRPr="00FD40C3" w:rsidRDefault="002150B1" w:rsidP="002150B1">
            <w:pPr>
              <w:pStyle w:val="Code"/>
              <w:rPr>
                <w:lang w:val="id-ID"/>
              </w:rPr>
            </w:pPr>
            <w:r w:rsidRPr="00FD40C3">
              <w:rPr>
                <w:lang w:val="id-ID"/>
              </w:rPr>
              <w:t xml:space="preserve">          data-bs-toggle="collapse"</w:t>
            </w:r>
          </w:p>
          <w:p w14:paraId="51313674" w14:textId="77777777" w:rsidR="002150B1" w:rsidRPr="00FD40C3" w:rsidRDefault="002150B1" w:rsidP="002150B1">
            <w:pPr>
              <w:pStyle w:val="Code"/>
              <w:rPr>
                <w:lang w:val="id-ID"/>
              </w:rPr>
            </w:pPr>
            <w:r w:rsidRPr="00FD40C3">
              <w:rPr>
                <w:lang w:val="id-ID"/>
              </w:rPr>
              <w:t xml:space="preserve">          data-bs-target="#flush-collapseSix"</w:t>
            </w:r>
          </w:p>
          <w:p w14:paraId="6802DE79" w14:textId="77777777" w:rsidR="002150B1" w:rsidRPr="00FD40C3" w:rsidRDefault="002150B1" w:rsidP="002150B1">
            <w:pPr>
              <w:pStyle w:val="Code"/>
              <w:rPr>
                <w:lang w:val="id-ID"/>
              </w:rPr>
            </w:pPr>
            <w:r w:rsidRPr="00FD40C3">
              <w:rPr>
                <w:lang w:val="id-ID"/>
              </w:rPr>
              <w:t xml:space="preserve">          aria-expanded="false"</w:t>
            </w:r>
          </w:p>
          <w:p w14:paraId="511DBC18" w14:textId="77777777" w:rsidR="002150B1" w:rsidRPr="00FD40C3" w:rsidRDefault="002150B1" w:rsidP="002150B1">
            <w:pPr>
              <w:pStyle w:val="Code"/>
              <w:rPr>
                <w:lang w:val="id-ID"/>
              </w:rPr>
            </w:pPr>
            <w:r w:rsidRPr="00FD40C3">
              <w:rPr>
                <w:lang w:val="id-ID"/>
              </w:rPr>
              <w:t xml:space="preserve">          aria-controls="flush-collapseSix"</w:t>
            </w:r>
          </w:p>
          <w:p w14:paraId="7CC5D362" w14:textId="77777777" w:rsidR="002150B1" w:rsidRPr="00FD40C3" w:rsidRDefault="002150B1" w:rsidP="002150B1">
            <w:pPr>
              <w:pStyle w:val="Code"/>
              <w:rPr>
                <w:lang w:val="id-ID"/>
              </w:rPr>
            </w:pPr>
            <w:r w:rsidRPr="00FD40C3">
              <w:rPr>
                <w:lang w:val="id-ID"/>
              </w:rPr>
              <w:t xml:space="preserve">        &gt;</w:t>
            </w:r>
          </w:p>
          <w:p w14:paraId="4C4B61AB" w14:textId="77777777" w:rsidR="002150B1" w:rsidRPr="00FD40C3" w:rsidRDefault="002150B1" w:rsidP="002150B1">
            <w:pPr>
              <w:pStyle w:val="Code"/>
              <w:rPr>
                <w:lang w:val="id-ID"/>
              </w:rPr>
            </w:pPr>
            <w:r w:rsidRPr="00FD40C3">
              <w:rPr>
                <w:lang w:val="id-ID"/>
              </w:rPr>
              <w:t xml:space="preserve">          Bagaimana mendapatkan file CSV dari Google Form?</w:t>
            </w:r>
          </w:p>
          <w:p w14:paraId="02EEBBC2" w14:textId="77777777" w:rsidR="002150B1" w:rsidRPr="00FD40C3" w:rsidRDefault="002150B1" w:rsidP="002150B1">
            <w:pPr>
              <w:pStyle w:val="Code"/>
              <w:rPr>
                <w:lang w:val="id-ID"/>
              </w:rPr>
            </w:pPr>
            <w:r w:rsidRPr="00FD40C3">
              <w:rPr>
                <w:lang w:val="id-ID"/>
              </w:rPr>
              <w:t xml:space="preserve">        &lt;/button&gt;</w:t>
            </w:r>
          </w:p>
          <w:p w14:paraId="1BA5C4C4" w14:textId="77777777" w:rsidR="002150B1" w:rsidRPr="00FD40C3" w:rsidRDefault="002150B1" w:rsidP="002150B1">
            <w:pPr>
              <w:pStyle w:val="Code"/>
              <w:rPr>
                <w:lang w:val="id-ID"/>
              </w:rPr>
            </w:pPr>
            <w:r w:rsidRPr="00FD40C3">
              <w:rPr>
                <w:lang w:val="id-ID"/>
              </w:rPr>
              <w:t xml:space="preserve">      &lt;/h2&gt;</w:t>
            </w:r>
          </w:p>
          <w:p w14:paraId="417A4B07" w14:textId="77777777" w:rsidR="002150B1" w:rsidRPr="00FD40C3" w:rsidRDefault="002150B1" w:rsidP="002150B1">
            <w:pPr>
              <w:pStyle w:val="Code"/>
              <w:rPr>
                <w:lang w:val="id-ID"/>
              </w:rPr>
            </w:pPr>
            <w:r w:rsidRPr="00FD40C3">
              <w:rPr>
                <w:lang w:val="id-ID"/>
              </w:rPr>
              <w:t xml:space="preserve">      &lt;div</w:t>
            </w:r>
          </w:p>
          <w:p w14:paraId="0B9D2263" w14:textId="77777777" w:rsidR="002150B1" w:rsidRPr="00FD40C3" w:rsidRDefault="002150B1" w:rsidP="002150B1">
            <w:pPr>
              <w:pStyle w:val="Code"/>
              <w:rPr>
                <w:lang w:val="id-ID"/>
              </w:rPr>
            </w:pPr>
            <w:r w:rsidRPr="00FD40C3">
              <w:rPr>
                <w:lang w:val="id-ID"/>
              </w:rPr>
              <w:t xml:space="preserve">        id="flush-collapseSix"</w:t>
            </w:r>
          </w:p>
          <w:p w14:paraId="263CF773" w14:textId="77777777" w:rsidR="002150B1" w:rsidRPr="00FD40C3" w:rsidRDefault="002150B1" w:rsidP="002150B1">
            <w:pPr>
              <w:pStyle w:val="Code"/>
              <w:rPr>
                <w:lang w:val="id-ID"/>
              </w:rPr>
            </w:pPr>
            <w:r w:rsidRPr="00FD40C3">
              <w:rPr>
                <w:lang w:val="id-ID"/>
              </w:rPr>
              <w:t xml:space="preserve">        class="accordion-collapse collapse"</w:t>
            </w:r>
          </w:p>
          <w:p w14:paraId="0BEDB532" w14:textId="77777777" w:rsidR="002150B1" w:rsidRPr="00FD40C3" w:rsidRDefault="002150B1" w:rsidP="002150B1">
            <w:pPr>
              <w:pStyle w:val="Code"/>
              <w:rPr>
                <w:lang w:val="id-ID"/>
              </w:rPr>
            </w:pPr>
            <w:r w:rsidRPr="00FD40C3">
              <w:rPr>
                <w:lang w:val="id-ID"/>
              </w:rPr>
              <w:t xml:space="preserve">        aria-labelledby="flush-headingSix"</w:t>
            </w:r>
          </w:p>
          <w:p w14:paraId="394CFE67" w14:textId="77777777" w:rsidR="002150B1" w:rsidRPr="00FD40C3" w:rsidRDefault="002150B1" w:rsidP="002150B1">
            <w:pPr>
              <w:pStyle w:val="Code"/>
              <w:rPr>
                <w:lang w:val="id-ID"/>
              </w:rPr>
            </w:pPr>
            <w:r w:rsidRPr="00FD40C3">
              <w:rPr>
                <w:lang w:val="id-ID"/>
              </w:rPr>
              <w:t xml:space="preserve">        data-bs-parent="#accordionFlushExample"</w:t>
            </w:r>
          </w:p>
          <w:p w14:paraId="59C89AF2" w14:textId="77777777" w:rsidR="002150B1" w:rsidRPr="00FD40C3" w:rsidRDefault="002150B1" w:rsidP="002150B1">
            <w:pPr>
              <w:pStyle w:val="Code"/>
              <w:rPr>
                <w:lang w:val="id-ID"/>
              </w:rPr>
            </w:pPr>
            <w:r w:rsidRPr="00FD40C3">
              <w:rPr>
                <w:lang w:val="id-ID"/>
              </w:rPr>
              <w:t xml:space="preserve">      &gt;</w:t>
            </w:r>
          </w:p>
          <w:p w14:paraId="7FED1478" w14:textId="77777777" w:rsidR="002150B1" w:rsidRPr="00FD40C3" w:rsidRDefault="002150B1" w:rsidP="002150B1">
            <w:pPr>
              <w:pStyle w:val="Code"/>
              <w:rPr>
                <w:lang w:val="id-ID"/>
              </w:rPr>
            </w:pPr>
            <w:r w:rsidRPr="00FD40C3">
              <w:rPr>
                <w:lang w:val="id-ID"/>
              </w:rPr>
              <w:t xml:space="preserve">        &lt;div class="accordion-body"&gt;</w:t>
            </w:r>
          </w:p>
          <w:p w14:paraId="453748A3" w14:textId="77777777" w:rsidR="002150B1" w:rsidRPr="00FD40C3" w:rsidRDefault="002150B1" w:rsidP="002150B1">
            <w:pPr>
              <w:pStyle w:val="Code"/>
              <w:rPr>
                <w:lang w:val="id-ID"/>
              </w:rPr>
            </w:pPr>
            <w:r w:rsidRPr="00FD40C3">
              <w:rPr>
                <w:lang w:val="id-ID"/>
              </w:rPr>
              <w:t xml:space="preserve">          Anda dapat membuka Google Form anda dan mengunduh jawaban dengan</w:t>
            </w:r>
          </w:p>
          <w:p w14:paraId="74EA7798" w14:textId="77777777" w:rsidR="002150B1" w:rsidRPr="00FD40C3" w:rsidRDefault="002150B1" w:rsidP="002150B1">
            <w:pPr>
              <w:pStyle w:val="Code"/>
              <w:rPr>
                <w:lang w:val="id-ID"/>
              </w:rPr>
            </w:pPr>
            <w:r w:rsidRPr="00FD40C3">
              <w:rPr>
                <w:lang w:val="id-ID"/>
              </w:rPr>
              <w:t xml:space="preserve">          bentuk CSV seperti tertera pada gambar berikut ini.</w:t>
            </w:r>
          </w:p>
          <w:p w14:paraId="61FAEF03" w14:textId="77777777" w:rsidR="002150B1" w:rsidRPr="00FD40C3" w:rsidRDefault="002150B1" w:rsidP="002150B1">
            <w:pPr>
              <w:pStyle w:val="Code"/>
              <w:rPr>
                <w:lang w:val="id-ID"/>
              </w:rPr>
            </w:pPr>
            <w:r w:rsidRPr="00FD40C3">
              <w:rPr>
                <w:lang w:val="id-ID"/>
              </w:rPr>
              <w:t xml:space="preserve">          &lt;br /&gt;</w:t>
            </w:r>
          </w:p>
          <w:p w14:paraId="72B03C66" w14:textId="77777777" w:rsidR="002150B1" w:rsidRPr="00FD40C3" w:rsidRDefault="002150B1" w:rsidP="002150B1">
            <w:pPr>
              <w:pStyle w:val="Code"/>
              <w:rPr>
                <w:lang w:val="id-ID"/>
              </w:rPr>
            </w:pPr>
            <w:r w:rsidRPr="00FD40C3">
              <w:rPr>
                <w:lang w:val="id-ID"/>
              </w:rPr>
              <w:t xml:space="preserve">          &lt;img</w:t>
            </w:r>
          </w:p>
          <w:p w14:paraId="6E0A0DFD" w14:textId="77777777" w:rsidR="002150B1" w:rsidRPr="00FD40C3" w:rsidRDefault="002150B1" w:rsidP="002150B1">
            <w:pPr>
              <w:pStyle w:val="Code"/>
              <w:rPr>
                <w:lang w:val="id-ID"/>
              </w:rPr>
            </w:pPr>
            <w:r w:rsidRPr="00FD40C3">
              <w:rPr>
                <w:lang w:val="id-ID"/>
              </w:rPr>
              <w:t xml:space="preserve">            src="https://i.ibb.co/LdTd1bt/Help-5-2.jpg"</w:t>
            </w:r>
          </w:p>
          <w:p w14:paraId="12C78359" w14:textId="77777777" w:rsidR="002150B1" w:rsidRPr="00FD40C3" w:rsidRDefault="002150B1" w:rsidP="002150B1">
            <w:pPr>
              <w:pStyle w:val="Code"/>
              <w:rPr>
                <w:lang w:val="id-ID"/>
              </w:rPr>
            </w:pPr>
            <w:r w:rsidRPr="00FD40C3">
              <w:rPr>
                <w:lang w:val="id-ID"/>
              </w:rPr>
              <w:t xml:space="preserve">            class="rounded img-fluid shadow-lg"</w:t>
            </w:r>
          </w:p>
          <w:p w14:paraId="0B06981F" w14:textId="77777777" w:rsidR="002150B1" w:rsidRPr="00FD40C3" w:rsidRDefault="002150B1" w:rsidP="002150B1">
            <w:pPr>
              <w:pStyle w:val="Code"/>
              <w:rPr>
                <w:lang w:val="id-ID"/>
              </w:rPr>
            </w:pPr>
            <w:r w:rsidRPr="00FD40C3">
              <w:rPr>
                <w:lang w:val="id-ID"/>
              </w:rPr>
              <w:t xml:space="preserve">            alt="Help 5.2"</w:t>
            </w:r>
          </w:p>
          <w:p w14:paraId="170685E0" w14:textId="77777777" w:rsidR="002150B1" w:rsidRPr="00FD40C3" w:rsidRDefault="002150B1" w:rsidP="002150B1">
            <w:pPr>
              <w:pStyle w:val="Code"/>
              <w:rPr>
                <w:lang w:val="id-ID"/>
              </w:rPr>
            </w:pPr>
            <w:r w:rsidRPr="00FD40C3">
              <w:rPr>
                <w:lang w:val="id-ID"/>
              </w:rPr>
              <w:t xml:space="preserve">          /&gt;</w:t>
            </w:r>
          </w:p>
          <w:p w14:paraId="704AA715" w14:textId="77777777" w:rsidR="002150B1" w:rsidRPr="00FD40C3" w:rsidRDefault="002150B1" w:rsidP="002150B1">
            <w:pPr>
              <w:pStyle w:val="Code"/>
              <w:rPr>
                <w:lang w:val="id-ID"/>
              </w:rPr>
            </w:pPr>
            <w:r w:rsidRPr="00FD40C3">
              <w:rPr>
                <w:lang w:val="id-ID"/>
              </w:rPr>
              <w:t xml:space="preserve">          &lt;br /&gt;</w:t>
            </w:r>
          </w:p>
          <w:p w14:paraId="7AF8C01E" w14:textId="77777777" w:rsidR="002150B1" w:rsidRPr="00FD40C3" w:rsidRDefault="002150B1" w:rsidP="002150B1">
            <w:pPr>
              <w:pStyle w:val="Code"/>
              <w:rPr>
                <w:lang w:val="id-ID"/>
              </w:rPr>
            </w:pPr>
            <w:r w:rsidRPr="00FD40C3">
              <w:rPr>
                <w:lang w:val="id-ID"/>
              </w:rPr>
              <w:t xml:space="preserve">        &lt;/div&gt;</w:t>
            </w:r>
          </w:p>
          <w:p w14:paraId="33EF49E4" w14:textId="77777777" w:rsidR="002150B1" w:rsidRPr="00FD40C3" w:rsidRDefault="002150B1" w:rsidP="002150B1">
            <w:pPr>
              <w:pStyle w:val="Code"/>
              <w:rPr>
                <w:lang w:val="id-ID"/>
              </w:rPr>
            </w:pPr>
            <w:r w:rsidRPr="00FD40C3">
              <w:rPr>
                <w:lang w:val="id-ID"/>
              </w:rPr>
              <w:t xml:space="preserve">      &lt;/div&gt;</w:t>
            </w:r>
          </w:p>
          <w:p w14:paraId="7DF28791" w14:textId="77777777" w:rsidR="002150B1" w:rsidRPr="00FD40C3" w:rsidRDefault="002150B1" w:rsidP="002150B1">
            <w:pPr>
              <w:pStyle w:val="Code"/>
              <w:rPr>
                <w:lang w:val="id-ID"/>
              </w:rPr>
            </w:pPr>
            <w:r w:rsidRPr="00FD40C3">
              <w:rPr>
                <w:lang w:val="id-ID"/>
              </w:rPr>
              <w:t xml:space="preserve">    &lt;/div&gt;</w:t>
            </w:r>
          </w:p>
          <w:p w14:paraId="5C47BA6A" w14:textId="77777777" w:rsidR="002150B1" w:rsidRPr="00FD40C3" w:rsidRDefault="002150B1" w:rsidP="002150B1">
            <w:pPr>
              <w:pStyle w:val="Code"/>
              <w:rPr>
                <w:lang w:val="id-ID"/>
              </w:rPr>
            </w:pPr>
            <w:r w:rsidRPr="00FD40C3">
              <w:rPr>
                <w:lang w:val="id-ID"/>
              </w:rPr>
              <w:t xml:space="preserve">    &lt;div class="accordion-item"&gt;</w:t>
            </w:r>
          </w:p>
          <w:p w14:paraId="46C74E59" w14:textId="77777777" w:rsidR="002150B1" w:rsidRPr="00FD40C3" w:rsidRDefault="002150B1" w:rsidP="002150B1">
            <w:pPr>
              <w:pStyle w:val="Code"/>
              <w:rPr>
                <w:lang w:val="id-ID"/>
              </w:rPr>
            </w:pPr>
            <w:r w:rsidRPr="00FD40C3">
              <w:rPr>
                <w:lang w:val="id-ID"/>
              </w:rPr>
              <w:t xml:space="preserve">      &lt;h2 class="accordion-header" id="flush-headingSeven"&gt;</w:t>
            </w:r>
          </w:p>
          <w:p w14:paraId="67157E00" w14:textId="77777777" w:rsidR="002150B1" w:rsidRPr="00FD40C3" w:rsidRDefault="002150B1" w:rsidP="002150B1">
            <w:pPr>
              <w:pStyle w:val="Code"/>
              <w:rPr>
                <w:lang w:val="id-ID"/>
              </w:rPr>
            </w:pPr>
            <w:r w:rsidRPr="00FD40C3">
              <w:rPr>
                <w:lang w:val="id-ID"/>
              </w:rPr>
              <w:t xml:space="preserve">        &lt;button</w:t>
            </w:r>
          </w:p>
          <w:p w14:paraId="3E8FC5C1" w14:textId="77777777" w:rsidR="002150B1" w:rsidRPr="00FD40C3" w:rsidRDefault="002150B1" w:rsidP="002150B1">
            <w:pPr>
              <w:pStyle w:val="Code"/>
              <w:rPr>
                <w:lang w:val="id-ID"/>
              </w:rPr>
            </w:pPr>
            <w:r w:rsidRPr="00FD40C3">
              <w:rPr>
                <w:lang w:val="id-ID"/>
              </w:rPr>
              <w:t xml:space="preserve">          class="accordion-button collapsed"</w:t>
            </w:r>
          </w:p>
          <w:p w14:paraId="2CA24B57" w14:textId="77777777" w:rsidR="002150B1" w:rsidRPr="00FD40C3" w:rsidRDefault="002150B1" w:rsidP="002150B1">
            <w:pPr>
              <w:pStyle w:val="Code"/>
              <w:rPr>
                <w:lang w:val="id-ID"/>
              </w:rPr>
            </w:pPr>
            <w:r w:rsidRPr="00FD40C3">
              <w:rPr>
                <w:lang w:val="id-ID"/>
              </w:rPr>
              <w:t xml:space="preserve">          type="button"</w:t>
            </w:r>
          </w:p>
          <w:p w14:paraId="6931145B" w14:textId="77777777" w:rsidR="002150B1" w:rsidRPr="00FD40C3" w:rsidRDefault="002150B1" w:rsidP="002150B1">
            <w:pPr>
              <w:pStyle w:val="Code"/>
              <w:rPr>
                <w:lang w:val="id-ID"/>
              </w:rPr>
            </w:pPr>
            <w:r w:rsidRPr="00FD40C3">
              <w:rPr>
                <w:lang w:val="id-ID"/>
              </w:rPr>
              <w:t xml:space="preserve">          data-bs-toggle="collapse"</w:t>
            </w:r>
          </w:p>
          <w:p w14:paraId="1AE6D967" w14:textId="77777777" w:rsidR="002150B1" w:rsidRPr="00FD40C3" w:rsidRDefault="002150B1" w:rsidP="002150B1">
            <w:pPr>
              <w:pStyle w:val="Code"/>
              <w:rPr>
                <w:lang w:val="id-ID"/>
              </w:rPr>
            </w:pPr>
            <w:r w:rsidRPr="00FD40C3">
              <w:rPr>
                <w:lang w:val="id-ID"/>
              </w:rPr>
              <w:t xml:space="preserve">          data-bs-target="#flush-collapseSeven"</w:t>
            </w:r>
          </w:p>
          <w:p w14:paraId="252EFEF0" w14:textId="77777777" w:rsidR="002150B1" w:rsidRPr="00FD40C3" w:rsidRDefault="002150B1" w:rsidP="002150B1">
            <w:pPr>
              <w:pStyle w:val="Code"/>
              <w:rPr>
                <w:lang w:val="id-ID"/>
              </w:rPr>
            </w:pPr>
            <w:r w:rsidRPr="00FD40C3">
              <w:rPr>
                <w:lang w:val="id-ID"/>
              </w:rPr>
              <w:t xml:space="preserve">          aria-expanded="false"</w:t>
            </w:r>
          </w:p>
          <w:p w14:paraId="16F711B6" w14:textId="77777777" w:rsidR="002150B1" w:rsidRPr="00FD40C3" w:rsidRDefault="002150B1" w:rsidP="002150B1">
            <w:pPr>
              <w:pStyle w:val="Code"/>
              <w:rPr>
                <w:lang w:val="id-ID"/>
              </w:rPr>
            </w:pPr>
            <w:r w:rsidRPr="00FD40C3">
              <w:rPr>
                <w:lang w:val="id-ID"/>
              </w:rPr>
              <w:t xml:space="preserve">          aria-controls="flush-collapseSeven"</w:t>
            </w:r>
          </w:p>
          <w:p w14:paraId="1F6F2266" w14:textId="77777777" w:rsidR="002150B1" w:rsidRPr="00FD40C3" w:rsidRDefault="002150B1" w:rsidP="002150B1">
            <w:pPr>
              <w:pStyle w:val="Code"/>
              <w:rPr>
                <w:lang w:val="id-ID"/>
              </w:rPr>
            </w:pPr>
            <w:r w:rsidRPr="00FD40C3">
              <w:rPr>
                <w:lang w:val="id-ID"/>
              </w:rPr>
              <w:t xml:space="preserve">        &gt;</w:t>
            </w:r>
          </w:p>
          <w:p w14:paraId="05876E23" w14:textId="77777777" w:rsidR="002150B1" w:rsidRPr="00FD40C3" w:rsidRDefault="002150B1" w:rsidP="002150B1">
            <w:pPr>
              <w:pStyle w:val="Code"/>
              <w:rPr>
                <w:lang w:val="id-ID"/>
              </w:rPr>
            </w:pPr>
            <w:r w:rsidRPr="00FD40C3">
              <w:rPr>
                <w:lang w:val="id-ID"/>
              </w:rPr>
              <w:t xml:space="preserve">          Bagaimana menentukan Nama dan Jawaban pelajar pada file CSV?</w:t>
            </w:r>
          </w:p>
          <w:p w14:paraId="3798E857" w14:textId="77777777" w:rsidR="002150B1" w:rsidRPr="00FD40C3" w:rsidRDefault="002150B1" w:rsidP="002150B1">
            <w:pPr>
              <w:pStyle w:val="Code"/>
              <w:rPr>
                <w:lang w:val="id-ID"/>
              </w:rPr>
            </w:pPr>
            <w:r w:rsidRPr="00FD40C3">
              <w:rPr>
                <w:lang w:val="id-ID"/>
              </w:rPr>
              <w:t xml:space="preserve">        &lt;/button&gt;</w:t>
            </w:r>
          </w:p>
          <w:p w14:paraId="00163138" w14:textId="77777777" w:rsidR="002150B1" w:rsidRPr="00FD40C3" w:rsidRDefault="002150B1" w:rsidP="002150B1">
            <w:pPr>
              <w:pStyle w:val="Code"/>
              <w:rPr>
                <w:lang w:val="id-ID"/>
              </w:rPr>
            </w:pPr>
            <w:r w:rsidRPr="00FD40C3">
              <w:rPr>
                <w:lang w:val="id-ID"/>
              </w:rPr>
              <w:t xml:space="preserve">      &lt;/h2&gt;</w:t>
            </w:r>
          </w:p>
          <w:p w14:paraId="6E6ADC20" w14:textId="77777777" w:rsidR="002150B1" w:rsidRPr="00FD40C3" w:rsidRDefault="002150B1" w:rsidP="002150B1">
            <w:pPr>
              <w:pStyle w:val="Code"/>
              <w:rPr>
                <w:lang w:val="id-ID"/>
              </w:rPr>
            </w:pPr>
            <w:r w:rsidRPr="00FD40C3">
              <w:rPr>
                <w:lang w:val="id-ID"/>
              </w:rPr>
              <w:t xml:space="preserve">      &lt;div</w:t>
            </w:r>
          </w:p>
          <w:p w14:paraId="148BACF8" w14:textId="77777777" w:rsidR="002150B1" w:rsidRPr="00FD40C3" w:rsidRDefault="002150B1" w:rsidP="002150B1">
            <w:pPr>
              <w:pStyle w:val="Code"/>
              <w:rPr>
                <w:lang w:val="id-ID"/>
              </w:rPr>
            </w:pPr>
            <w:r w:rsidRPr="00FD40C3">
              <w:rPr>
                <w:lang w:val="id-ID"/>
              </w:rPr>
              <w:t xml:space="preserve">        id="flush-collapseSeven"</w:t>
            </w:r>
          </w:p>
          <w:p w14:paraId="4D77523A" w14:textId="77777777" w:rsidR="002150B1" w:rsidRPr="00FD40C3" w:rsidRDefault="002150B1" w:rsidP="002150B1">
            <w:pPr>
              <w:pStyle w:val="Code"/>
              <w:rPr>
                <w:lang w:val="id-ID"/>
              </w:rPr>
            </w:pPr>
            <w:r w:rsidRPr="00FD40C3">
              <w:rPr>
                <w:lang w:val="id-ID"/>
              </w:rPr>
              <w:t xml:space="preserve">        class="accordion-collapse collapse"</w:t>
            </w:r>
          </w:p>
          <w:p w14:paraId="759A5462" w14:textId="77777777" w:rsidR="002150B1" w:rsidRPr="00FD40C3" w:rsidRDefault="002150B1" w:rsidP="002150B1">
            <w:pPr>
              <w:pStyle w:val="Code"/>
              <w:rPr>
                <w:lang w:val="id-ID"/>
              </w:rPr>
            </w:pPr>
            <w:r w:rsidRPr="00FD40C3">
              <w:rPr>
                <w:lang w:val="id-ID"/>
              </w:rPr>
              <w:t xml:space="preserve">        aria-labelledby="flush-headingSeven"</w:t>
            </w:r>
          </w:p>
          <w:p w14:paraId="3CA42139" w14:textId="77777777" w:rsidR="002150B1" w:rsidRPr="00FD40C3" w:rsidRDefault="002150B1" w:rsidP="002150B1">
            <w:pPr>
              <w:pStyle w:val="Code"/>
              <w:rPr>
                <w:lang w:val="id-ID"/>
              </w:rPr>
            </w:pPr>
            <w:r w:rsidRPr="00FD40C3">
              <w:rPr>
                <w:lang w:val="id-ID"/>
              </w:rPr>
              <w:t xml:space="preserve">        data-bs-parent="#accordionFlushExample"</w:t>
            </w:r>
          </w:p>
          <w:p w14:paraId="7F9B57A7" w14:textId="77777777" w:rsidR="002150B1" w:rsidRPr="00FD40C3" w:rsidRDefault="002150B1" w:rsidP="002150B1">
            <w:pPr>
              <w:pStyle w:val="Code"/>
              <w:rPr>
                <w:lang w:val="id-ID"/>
              </w:rPr>
            </w:pPr>
            <w:r w:rsidRPr="00FD40C3">
              <w:rPr>
                <w:lang w:val="id-ID"/>
              </w:rPr>
              <w:t xml:space="preserve">      &gt;</w:t>
            </w:r>
          </w:p>
          <w:p w14:paraId="057E9A9B" w14:textId="77777777" w:rsidR="002150B1" w:rsidRPr="00FD40C3" w:rsidRDefault="002150B1" w:rsidP="002150B1">
            <w:pPr>
              <w:pStyle w:val="Code"/>
              <w:rPr>
                <w:lang w:val="id-ID"/>
              </w:rPr>
            </w:pPr>
            <w:r w:rsidRPr="00FD40C3">
              <w:rPr>
                <w:lang w:val="id-ID"/>
              </w:rPr>
              <w:t xml:space="preserve">        &lt;div class="accordion-body"&gt;</w:t>
            </w:r>
          </w:p>
          <w:p w14:paraId="64FDE660" w14:textId="77777777" w:rsidR="002150B1" w:rsidRPr="00FD40C3" w:rsidRDefault="002150B1" w:rsidP="002150B1">
            <w:pPr>
              <w:pStyle w:val="Code"/>
              <w:rPr>
                <w:lang w:val="id-ID"/>
              </w:rPr>
            </w:pPr>
            <w:r w:rsidRPr="00FD40C3">
              <w:rPr>
                <w:lang w:val="id-ID"/>
              </w:rPr>
              <w:t xml:space="preserve">          Anda dapat memeriksa file CSV yang ingin digunakan.</w:t>
            </w:r>
          </w:p>
          <w:p w14:paraId="7B7BE84F" w14:textId="77777777" w:rsidR="002150B1" w:rsidRPr="00FD40C3" w:rsidRDefault="002150B1" w:rsidP="002150B1">
            <w:pPr>
              <w:pStyle w:val="Code"/>
              <w:rPr>
                <w:lang w:val="id-ID"/>
              </w:rPr>
            </w:pPr>
            <w:r w:rsidRPr="00FD40C3">
              <w:rPr>
                <w:lang w:val="id-ID"/>
              </w:rPr>
              <w:t xml:space="preserve">          &lt;br /&gt;</w:t>
            </w:r>
          </w:p>
          <w:p w14:paraId="5B8C0D11" w14:textId="77777777" w:rsidR="002150B1" w:rsidRPr="00FD40C3" w:rsidRDefault="002150B1" w:rsidP="002150B1">
            <w:pPr>
              <w:pStyle w:val="Code"/>
              <w:rPr>
                <w:lang w:val="id-ID"/>
              </w:rPr>
            </w:pPr>
            <w:r w:rsidRPr="00FD40C3">
              <w:rPr>
                <w:lang w:val="id-ID"/>
              </w:rPr>
              <w:t xml:space="preserve">          &lt;img</w:t>
            </w:r>
          </w:p>
          <w:p w14:paraId="26DE3472" w14:textId="77777777" w:rsidR="002150B1" w:rsidRPr="00FD40C3" w:rsidRDefault="002150B1" w:rsidP="002150B1">
            <w:pPr>
              <w:pStyle w:val="Code"/>
              <w:rPr>
                <w:lang w:val="id-ID"/>
              </w:rPr>
            </w:pPr>
            <w:r w:rsidRPr="00FD40C3">
              <w:rPr>
                <w:lang w:val="id-ID"/>
              </w:rPr>
              <w:lastRenderedPageBreak/>
              <w:t xml:space="preserve">            src="https://i.ibb.co/BC4dchL/Help-6-1.jpg"</w:t>
            </w:r>
          </w:p>
          <w:p w14:paraId="358EC924" w14:textId="77777777" w:rsidR="002150B1" w:rsidRPr="00FD40C3" w:rsidRDefault="002150B1" w:rsidP="002150B1">
            <w:pPr>
              <w:pStyle w:val="Code"/>
              <w:rPr>
                <w:lang w:val="id-ID"/>
              </w:rPr>
            </w:pPr>
            <w:r w:rsidRPr="00FD40C3">
              <w:rPr>
                <w:lang w:val="id-ID"/>
              </w:rPr>
              <w:t xml:space="preserve">            class="rounded img-fluid shadow-lg"</w:t>
            </w:r>
          </w:p>
          <w:p w14:paraId="41C727BF" w14:textId="77777777" w:rsidR="002150B1" w:rsidRPr="00FD40C3" w:rsidRDefault="002150B1" w:rsidP="002150B1">
            <w:pPr>
              <w:pStyle w:val="Code"/>
              <w:rPr>
                <w:lang w:val="id-ID"/>
              </w:rPr>
            </w:pPr>
            <w:r w:rsidRPr="00FD40C3">
              <w:rPr>
                <w:lang w:val="id-ID"/>
              </w:rPr>
              <w:t xml:space="preserve">            alt="Help 6.1"</w:t>
            </w:r>
          </w:p>
          <w:p w14:paraId="104C90AC" w14:textId="77777777" w:rsidR="002150B1" w:rsidRPr="00FD40C3" w:rsidRDefault="002150B1" w:rsidP="002150B1">
            <w:pPr>
              <w:pStyle w:val="Code"/>
              <w:rPr>
                <w:lang w:val="id-ID"/>
              </w:rPr>
            </w:pPr>
            <w:r w:rsidRPr="00FD40C3">
              <w:rPr>
                <w:lang w:val="id-ID"/>
              </w:rPr>
              <w:t xml:space="preserve">          /&gt;</w:t>
            </w:r>
          </w:p>
          <w:p w14:paraId="6456D87F" w14:textId="77777777" w:rsidR="002150B1" w:rsidRPr="00FD40C3" w:rsidRDefault="002150B1" w:rsidP="002150B1">
            <w:pPr>
              <w:pStyle w:val="Code"/>
              <w:rPr>
                <w:lang w:val="id-ID"/>
              </w:rPr>
            </w:pPr>
            <w:r w:rsidRPr="00FD40C3">
              <w:rPr>
                <w:lang w:val="id-ID"/>
              </w:rPr>
              <w:t xml:space="preserve">          &lt;br /&gt;</w:t>
            </w:r>
          </w:p>
          <w:p w14:paraId="72BC5AF2" w14:textId="77777777" w:rsidR="002150B1" w:rsidRPr="00FD40C3" w:rsidRDefault="002150B1" w:rsidP="002150B1">
            <w:pPr>
              <w:pStyle w:val="Code"/>
              <w:rPr>
                <w:lang w:val="id-ID"/>
              </w:rPr>
            </w:pPr>
            <w:r w:rsidRPr="00FD40C3">
              <w:rPr>
                <w:lang w:val="id-ID"/>
              </w:rPr>
              <w:t xml:space="preserve">          &lt;br /&gt;</w:t>
            </w:r>
          </w:p>
          <w:p w14:paraId="3EF9FBD0" w14:textId="77777777" w:rsidR="002150B1" w:rsidRPr="00FD40C3" w:rsidRDefault="002150B1" w:rsidP="002150B1">
            <w:pPr>
              <w:pStyle w:val="Code"/>
              <w:rPr>
                <w:lang w:val="id-ID"/>
              </w:rPr>
            </w:pPr>
            <w:r w:rsidRPr="00FD40C3">
              <w:rPr>
                <w:lang w:val="id-ID"/>
              </w:rPr>
              <w:t xml:space="preserve">          Pada contoh, kolom nama adalah "Name" karena pada kolom dibawahnya</w:t>
            </w:r>
          </w:p>
          <w:p w14:paraId="173E24D2" w14:textId="77777777" w:rsidR="002150B1" w:rsidRPr="00FD40C3" w:rsidRDefault="002150B1" w:rsidP="002150B1">
            <w:pPr>
              <w:pStyle w:val="Code"/>
              <w:rPr>
                <w:lang w:val="id-ID"/>
              </w:rPr>
            </w:pPr>
            <w:r w:rsidRPr="00FD40C3">
              <w:rPr>
                <w:lang w:val="id-ID"/>
              </w:rPr>
              <w:t xml:space="preserve">          terdapat nama pelajar yang ingin diperiksa.</w:t>
            </w:r>
          </w:p>
          <w:p w14:paraId="46173FFD" w14:textId="77777777" w:rsidR="002150B1" w:rsidRPr="00FD40C3" w:rsidRDefault="002150B1" w:rsidP="002150B1">
            <w:pPr>
              <w:pStyle w:val="Code"/>
              <w:rPr>
                <w:lang w:val="id-ID"/>
              </w:rPr>
            </w:pPr>
            <w:r w:rsidRPr="00FD40C3">
              <w:rPr>
                <w:lang w:val="id-ID"/>
              </w:rPr>
              <w:t xml:space="preserve">          &lt;br /&gt;</w:t>
            </w:r>
          </w:p>
          <w:p w14:paraId="04FEB37E" w14:textId="77777777" w:rsidR="002150B1" w:rsidRPr="00FD40C3" w:rsidRDefault="002150B1" w:rsidP="002150B1">
            <w:pPr>
              <w:pStyle w:val="Code"/>
              <w:rPr>
                <w:lang w:val="id-ID"/>
              </w:rPr>
            </w:pPr>
            <w:r w:rsidRPr="00FD40C3">
              <w:rPr>
                <w:lang w:val="id-ID"/>
              </w:rPr>
              <w:t xml:space="preserve">          Kemudian kolom jawaban pelajar adalah "I would like (come) to the</w:t>
            </w:r>
          </w:p>
          <w:p w14:paraId="3A388F70" w14:textId="77777777" w:rsidR="002150B1" w:rsidRPr="00FD40C3" w:rsidRDefault="002150B1" w:rsidP="002150B1">
            <w:pPr>
              <w:pStyle w:val="Code"/>
              <w:rPr>
                <w:lang w:val="id-ID"/>
              </w:rPr>
            </w:pPr>
            <w:r w:rsidRPr="00FD40C3">
              <w:rPr>
                <w:lang w:val="id-ID"/>
              </w:rPr>
              <w:t xml:space="preserve">          party with you." karena pada kolom dibawahnya terdapat jawaban pelajar</w:t>
            </w:r>
          </w:p>
          <w:p w14:paraId="26E38B0A" w14:textId="77777777" w:rsidR="002150B1" w:rsidRPr="00FD40C3" w:rsidRDefault="002150B1" w:rsidP="002150B1">
            <w:pPr>
              <w:pStyle w:val="Code"/>
              <w:rPr>
                <w:lang w:val="id-ID"/>
              </w:rPr>
            </w:pPr>
            <w:r w:rsidRPr="00FD40C3">
              <w:rPr>
                <w:lang w:val="id-ID"/>
              </w:rPr>
              <w:t xml:space="preserve">          yang ingin diperiksa.</w:t>
            </w:r>
          </w:p>
          <w:p w14:paraId="0259BFD3" w14:textId="77777777" w:rsidR="002150B1" w:rsidRPr="00FD40C3" w:rsidRDefault="002150B1" w:rsidP="002150B1">
            <w:pPr>
              <w:pStyle w:val="Code"/>
              <w:rPr>
                <w:lang w:val="id-ID"/>
              </w:rPr>
            </w:pPr>
            <w:r w:rsidRPr="00FD40C3">
              <w:rPr>
                <w:lang w:val="id-ID"/>
              </w:rPr>
              <w:t xml:space="preserve">          &lt;br /&gt;</w:t>
            </w:r>
          </w:p>
          <w:p w14:paraId="4820B62D" w14:textId="77777777" w:rsidR="002150B1" w:rsidRPr="00FD40C3" w:rsidRDefault="002150B1" w:rsidP="002150B1">
            <w:pPr>
              <w:pStyle w:val="Code"/>
              <w:rPr>
                <w:lang w:val="id-ID"/>
              </w:rPr>
            </w:pPr>
            <w:r w:rsidRPr="00FD40C3">
              <w:rPr>
                <w:lang w:val="id-ID"/>
              </w:rPr>
              <w:t xml:space="preserve">          &lt;img</w:t>
            </w:r>
          </w:p>
          <w:p w14:paraId="29F9C2DB" w14:textId="77777777" w:rsidR="002150B1" w:rsidRPr="00FD40C3" w:rsidRDefault="002150B1" w:rsidP="002150B1">
            <w:pPr>
              <w:pStyle w:val="Code"/>
              <w:rPr>
                <w:lang w:val="id-ID"/>
              </w:rPr>
            </w:pPr>
            <w:r w:rsidRPr="00FD40C3">
              <w:rPr>
                <w:lang w:val="id-ID"/>
              </w:rPr>
              <w:t xml:space="preserve">            src="https://i.ibb.co/vHjKPYh/Help-6-2.jpg"</w:t>
            </w:r>
          </w:p>
          <w:p w14:paraId="6DB50241" w14:textId="77777777" w:rsidR="002150B1" w:rsidRPr="00FD40C3" w:rsidRDefault="002150B1" w:rsidP="002150B1">
            <w:pPr>
              <w:pStyle w:val="Code"/>
              <w:rPr>
                <w:lang w:val="id-ID"/>
              </w:rPr>
            </w:pPr>
            <w:r w:rsidRPr="00FD40C3">
              <w:rPr>
                <w:lang w:val="id-ID"/>
              </w:rPr>
              <w:t xml:space="preserve">            class="rounded img-fluid shadow-lg"</w:t>
            </w:r>
          </w:p>
          <w:p w14:paraId="54246861" w14:textId="77777777" w:rsidR="002150B1" w:rsidRPr="00FD40C3" w:rsidRDefault="002150B1" w:rsidP="002150B1">
            <w:pPr>
              <w:pStyle w:val="Code"/>
              <w:rPr>
                <w:lang w:val="id-ID"/>
              </w:rPr>
            </w:pPr>
            <w:r w:rsidRPr="00FD40C3">
              <w:rPr>
                <w:lang w:val="id-ID"/>
              </w:rPr>
              <w:t xml:space="preserve">            alt="Help 6.2"</w:t>
            </w:r>
          </w:p>
          <w:p w14:paraId="13C53951" w14:textId="77777777" w:rsidR="002150B1" w:rsidRPr="00FD40C3" w:rsidRDefault="002150B1" w:rsidP="002150B1">
            <w:pPr>
              <w:pStyle w:val="Code"/>
              <w:rPr>
                <w:lang w:val="id-ID"/>
              </w:rPr>
            </w:pPr>
            <w:r w:rsidRPr="00FD40C3">
              <w:rPr>
                <w:lang w:val="id-ID"/>
              </w:rPr>
              <w:t xml:space="preserve">          /&gt;</w:t>
            </w:r>
          </w:p>
          <w:p w14:paraId="1034975E" w14:textId="77777777" w:rsidR="002150B1" w:rsidRPr="00FD40C3" w:rsidRDefault="002150B1" w:rsidP="002150B1">
            <w:pPr>
              <w:pStyle w:val="Code"/>
              <w:rPr>
                <w:lang w:val="id-ID"/>
              </w:rPr>
            </w:pPr>
            <w:r w:rsidRPr="00FD40C3">
              <w:rPr>
                <w:lang w:val="id-ID"/>
              </w:rPr>
              <w:t xml:space="preserve">          &lt;br /&gt;</w:t>
            </w:r>
          </w:p>
          <w:p w14:paraId="4C9FBACD" w14:textId="77777777" w:rsidR="002150B1" w:rsidRPr="00FD40C3" w:rsidRDefault="002150B1" w:rsidP="002150B1">
            <w:pPr>
              <w:pStyle w:val="Code"/>
              <w:rPr>
                <w:lang w:val="id-ID"/>
              </w:rPr>
            </w:pPr>
            <w:r w:rsidRPr="00FD40C3">
              <w:rPr>
                <w:lang w:val="id-ID"/>
              </w:rPr>
              <w:t xml:space="preserve">          Nama kolom nama dan nama kolom jawaban pelajar dapat disalin langsung</w:t>
            </w:r>
          </w:p>
          <w:p w14:paraId="26CE3985" w14:textId="77777777" w:rsidR="002150B1" w:rsidRPr="00FD40C3" w:rsidRDefault="002150B1" w:rsidP="002150B1">
            <w:pPr>
              <w:pStyle w:val="Code"/>
              <w:rPr>
                <w:lang w:val="id-ID"/>
              </w:rPr>
            </w:pPr>
            <w:r w:rsidRPr="00FD40C3">
              <w:rPr>
                <w:lang w:val="id-ID"/>
              </w:rPr>
              <w:t xml:space="preserve">          dari excel saat membuka file CSV dan ditempel langsung pada aplikasi</w:t>
            </w:r>
          </w:p>
          <w:p w14:paraId="50815E22" w14:textId="77777777" w:rsidR="002150B1" w:rsidRPr="00FD40C3" w:rsidRDefault="002150B1" w:rsidP="002150B1">
            <w:pPr>
              <w:pStyle w:val="Code"/>
              <w:rPr>
                <w:lang w:val="id-ID"/>
              </w:rPr>
            </w:pPr>
            <w:r w:rsidRPr="00FD40C3">
              <w:rPr>
                <w:lang w:val="id-ID"/>
              </w:rPr>
              <w:t xml:space="preserve">          Easysay.</w:t>
            </w:r>
          </w:p>
          <w:p w14:paraId="0E052EBF" w14:textId="77777777" w:rsidR="002150B1" w:rsidRPr="00FD40C3" w:rsidRDefault="002150B1" w:rsidP="002150B1">
            <w:pPr>
              <w:pStyle w:val="Code"/>
              <w:rPr>
                <w:lang w:val="id-ID"/>
              </w:rPr>
            </w:pPr>
            <w:r w:rsidRPr="00FD40C3">
              <w:rPr>
                <w:lang w:val="id-ID"/>
              </w:rPr>
              <w:t xml:space="preserve">          &lt;br /&gt;</w:t>
            </w:r>
          </w:p>
          <w:p w14:paraId="77DF1A8B" w14:textId="77777777" w:rsidR="002150B1" w:rsidRPr="00FD40C3" w:rsidRDefault="002150B1" w:rsidP="002150B1">
            <w:pPr>
              <w:pStyle w:val="Code"/>
              <w:rPr>
                <w:lang w:val="id-ID"/>
              </w:rPr>
            </w:pPr>
            <w:r w:rsidRPr="00FD40C3">
              <w:rPr>
                <w:lang w:val="id-ID"/>
              </w:rPr>
              <w:t xml:space="preserve">        &lt;/div&gt;</w:t>
            </w:r>
          </w:p>
          <w:p w14:paraId="450A3970" w14:textId="77777777" w:rsidR="002150B1" w:rsidRPr="00FD40C3" w:rsidRDefault="002150B1" w:rsidP="002150B1">
            <w:pPr>
              <w:pStyle w:val="Code"/>
              <w:rPr>
                <w:lang w:val="id-ID"/>
              </w:rPr>
            </w:pPr>
            <w:r w:rsidRPr="00FD40C3">
              <w:rPr>
                <w:lang w:val="id-ID"/>
              </w:rPr>
              <w:t xml:space="preserve">      &lt;/div&gt;</w:t>
            </w:r>
          </w:p>
          <w:p w14:paraId="344A49BE" w14:textId="77777777" w:rsidR="002150B1" w:rsidRPr="00FD40C3" w:rsidRDefault="002150B1" w:rsidP="002150B1">
            <w:pPr>
              <w:pStyle w:val="Code"/>
              <w:rPr>
                <w:lang w:val="id-ID"/>
              </w:rPr>
            </w:pPr>
            <w:r w:rsidRPr="00FD40C3">
              <w:rPr>
                <w:lang w:val="id-ID"/>
              </w:rPr>
              <w:t xml:space="preserve">    &lt;/div&gt;</w:t>
            </w:r>
          </w:p>
          <w:p w14:paraId="20FBBF83" w14:textId="77777777" w:rsidR="002150B1" w:rsidRPr="00FD40C3" w:rsidRDefault="002150B1" w:rsidP="002150B1">
            <w:pPr>
              <w:pStyle w:val="Code"/>
              <w:rPr>
                <w:lang w:val="id-ID"/>
              </w:rPr>
            </w:pPr>
            <w:r w:rsidRPr="00FD40C3">
              <w:rPr>
                <w:lang w:val="id-ID"/>
              </w:rPr>
              <w:t xml:space="preserve">  &lt;/div&gt;</w:t>
            </w:r>
          </w:p>
          <w:p w14:paraId="74EED4FC" w14:textId="77777777" w:rsidR="002150B1" w:rsidRPr="00FD40C3" w:rsidRDefault="002150B1" w:rsidP="002150B1">
            <w:pPr>
              <w:pStyle w:val="Code"/>
              <w:rPr>
                <w:lang w:val="id-ID"/>
              </w:rPr>
            </w:pPr>
            <w:r w:rsidRPr="00FD40C3">
              <w:rPr>
                <w:lang w:val="id-ID"/>
              </w:rPr>
              <w:t>&lt;/div&gt;</w:t>
            </w:r>
          </w:p>
          <w:p w14:paraId="096DC3EE" w14:textId="77777777" w:rsidR="002150B1" w:rsidRPr="00FD40C3" w:rsidRDefault="002150B1" w:rsidP="002150B1">
            <w:pPr>
              <w:pStyle w:val="Code"/>
              <w:rPr>
                <w:lang w:val="id-ID"/>
              </w:rPr>
            </w:pPr>
          </w:p>
          <w:p w14:paraId="7839BA12" w14:textId="53024904" w:rsidR="002150B1" w:rsidRPr="00FD40C3" w:rsidRDefault="002150B1" w:rsidP="002150B1">
            <w:pPr>
              <w:pStyle w:val="Code"/>
              <w:rPr>
                <w:lang w:val="id-ID"/>
              </w:rPr>
            </w:pPr>
            <w:r w:rsidRPr="00FD40C3">
              <w:rPr>
                <w:lang w:val="id-ID"/>
              </w:rPr>
              <w:t>&lt;%-include('footer')%&gt;</w:t>
            </w:r>
          </w:p>
        </w:tc>
      </w:tr>
    </w:tbl>
    <w:p w14:paraId="3CAF896C" w14:textId="25C09627" w:rsidR="002150B1" w:rsidRPr="00FD40C3" w:rsidRDefault="002150B1" w:rsidP="00565639">
      <w:pPr>
        <w:keepNext/>
        <w:keepLines/>
        <w:pBdr>
          <w:top w:val="nil"/>
          <w:left w:val="nil"/>
          <w:bottom w:val="nil"/>
          <w:right w:val="nil"/>
          <w:between w:val="nil"/>
        </w:pBdr>
        <w:ind w:firstLine="0"/>
        <w:rPr>
          <w:bCs/>
          <w:color w:val="000000"/>
          <w:sz w:val="28"/>
          <w:szCs w:val="28"/>
        </w:rPr>
      </w:pPr>
    </w:p>
    <w:p w14:paraId="684D236B" w14:textId="3E8C3AA5"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6. views/home/home.ejs</w:t>
      </w:r>
    </w:p>
    <w:tbl>
      <w:tblPr>
        <w:tblStyle w:val="TableGrid"/>
        <w:tblW w:w="0" w:type="auto"/>
        <w:tblLook w:val="04A0" w:firstRow="1" w:lastRow="0" w:firstColumn="1" w:lastColumn="0" w:noHBand="0" w:noVBand="1"/>
      </w:tblPr>
      <w:tblGrid>
        <w:gridCol w:w="8439"/>
      </w:tblGrid>
      <w:tr w:rsidR="002150B1" w:rsidRPr="00FD40C3" w14:paraId="22F3C724" w14:textId="77777777" w:rsidTr="002150B1">
        <w:tc>
          <w:tcPr>
            <w:tcW w:w="8439" w:type="dxa"/>
          </w:tcPr>
          <w:p w14:paraId="0CDF8C55" w14:textId="77777777" w:rsidR="002150B1" w:rsidRPr="00FD40C3" w:rsidRDefault="002150B1" w:rsidP="002150B1">
            <w:pPr>
              <w:pStyle w:val="Code"/>
              <w:rPr>
                <w:lang w:val="id-ID"/>
              </w:rPr>
            </w:pPr>
            <w:r w:rsidRPr="00FD40C3">
              <w:rPr>
                <w:lang w:val="id-ID"/>
              </w:rPr>
              <w:t>&lt;%-include('header')%&gt;</w:t>
            </w:r>
          </w:p>
          <w:p w14:paraId="7717526C" w14:textId="77777777" w:rsidR="002150B1" w:rsidRPr="00FD40C3" w:rsidRDefault="002150B1" w:rsidP="002150B1">
            <w:pPr>
              <w:pStyle w:val="Code"/>
              <w:rPr>
                <w:lang w:val="id-ID"/>
              </w:rPr>
            </w:pPr>
            <w:r w:rsidRPr="00FD40C3">
              <w:rPr>
                <w:lang w:val="id-ID"/>
              </w:rPr>
              <w:t>&lt;div class="container-fluid"&gt;</w:t>
            </w:r>
          </w:p>
          <w:p w14:paraId="54C1E641" w14:textId="77777777" w:rsidR="002150B1" w:rsidRPr="00FD40C3" w:rsidRDefault="002150B1" w:rsidP="002150B1">
            <w:pPr>
              <w:pStyle w:val="Code"/>
              <w:rPr>
                <w:lang w:val="id-ID"/>
              </w:rPr>
            </w:pPr>
            <w:r w:rsidRPr="00FD40C3">
              <w:rPr>
                <w:lang w:val="id-ID"/>
              </w:rPr>
              <w:t xml:space="preserve">  &lt;div class="help_icon"&gt;</w:t>
            </w:r>
          </w:p>
          <w:p w14:paraId="2DAB308B" w14:textId="77777777" w:rsidR="002150B1" w:rsidRPr="00FD40C3" w:rsidRDefault="002150B1" w:rsidP="002150B1">
            <w:pPr>
              <w:pStyle w:val="Code"/>
              <w:rPr>
                <w:lang w:val="id-ID"/>
              </w:rPr>
            </w:pPr>
            <w:r w:rsidRPr="00FD40C3">
              <w:rPr>
                <w:lang w:val="id-ID"/>
              </w:rPr>
              <w:t xml:space="preserve">    &lt;a href="/help" class="fs-3"&gt;</w:t>
            </w:r>
          </w:p>
          <w:p w14:paraId="1B7211AD" w14:textId="77777777" w:rsidR="002150B1" w:rsidRPr="00FD40C3" w:rsidRDefault="002150B1" w:rsidP="002150B1">
            <w:pPr>
              <w:pStyle w:val="Code"/>
              <w:rPr>
                <w:lang w:val="id-ID"/>
              </w:rPr>
            </w:pPr>
            <w:r w:rsidRPr="00FD40C3">
              <w:rPr>
                <w:lang w:val="id-ID"/>
              </w:rPr>
              <w:t xml:space="preserve">      &lt;abbr title="Help"&gt;&lt;i class="fa-solid fa-circle-question"&gt;&lt;/i&gt;&lt;/abbr</w:t>
            </w:r>
          </w:p>
          <w:p w14:paraId="021CD0C6" w14:textId="77777777" w:rsidR="002150B1" w:rsidRPr="00FD40C3" w:rsidRDefault="002150B1" w:rsidP="002150B1">
            <w:pPr>
              <w:pStyle w:val="Code"/>
              <w:rPr>
                <w:lang w:val="id-ID"/>
              </w:rPr>
            </w:pPr>
            <w:r w:rsidRPr="00FD40C3">
              <w:rPr>
                <w:lang w:val="id-ID"/>
              </w:rPr>
              <w:t xml:space="preserve">    &gt;&lt;/a&gt;</w:t>
            </w:r>
          </w:p>
          <w:p w14:paraId="2681F4E1" w14:textId="77777777" w:rsidR="002150B1" w:rsidRPr="00FD40C3" w:rsidRDefault="002150B1" w:rsidP="002150B1">
            <w:pPr>
              <w:pStyle w:val="Code"/>
              <w:rPr>
                <w:lang w:val="id-ID"/>
              </w:rPr>
            </w:pPr>
            <w:r w:rsidRPr="00FD40C3">
              <w:rPr>
                <w:lang w:val="id-ID"/>
              </w:rPr>
              <w:t xml:space="preserve">  &lt;/div&gt;</w:t>
            </w:r>
          </w:p>
          <w:p w14:paraId="629C1103" w14:textId="77777777" w:rsidR="002150B1" w:rsidRPr="00FD40C3" w:rsidRDefault="002150B1" w:rsidP="002150B1">
            <w:pPr>
              <w:pStyle w:val="Code"/>
              <w:rPr>
                <w:lang w:val="id-ID"/>
              </w:rPr>
            </w:pPr>
            <w:r w:rsidRPr="00FD40C3">
              <w:rPr>
                <w:lang w:val="id-ID"/>
              </w:rPr>
              <w:t xml:space="preserve">  &lt;div class="text-center"&gt;</w:t>
            </w:r>
          </w:p>
          <w:p w14:paraId="1845968E" w14:textId="77777777" w:rsidR="002150B1" w:rsidRPr="00FD40C3" w:rsidRDefault="002150B1" w:rsidP="002150B1">
            <w:pPr>
              <w:pStyle w:val="Code"/>
              <w:rPr>
                <w:lang w:val="id-ID"/>
              </w:rPr>
            </w:pPr>
            <w:r w:rsidRPr="00FD40C3">
              <w:rPr>
                <w:lang w:val="id-ID"/>
              </w:rPr>
              <w:t xml:space="preserve">    &lt;%-include('titleSubtitle')%&gt;</w:t>
            </w:r>
          </w:p>
          <w:p w14:paraId="40AD7FBB" w14:textId="77777777" w:rsidR="002150B1" w:rsidRPr="00FD40C3" w:rsidRDefault="002150B1" w:rsidP="002150B1">
            <w:pPr>
              <w:pStyle w:val="Code"/>
              <w:rPr>
                <w:lang w:val="id-ID"/>
              </w:rPr>
            </w:pPr>
            <w:r w:rsidRPr="00FD40C3">
              <w:rPr>
                <w:lang w:val="id-ID"/>
              </w:rPr>
              <w:t xml:space="preserve">    &lt;form action="/option" method="post"&gt;</w:t>
            </w:r>
          </w:p>
          <w:p w14:paraId="5B0A00F9" w14:textId="77777777" w:rsidR="002150B1" w:rsidRPr="00FD40C3" w:rsidRDefault="002150B1" w:rsidP="002150B1">
            <w:pPr>
              <w:pStyle w:val="Code"/>
              <w:rPr>
                <w:lang w:val="id-ID"/>
              </w:rPr>
            </w:pPr>
            <w:r w:rsidRPr="00FD40C3">
              <w:rPr>
                <w:lang w:val="id-ID"/>
              </w:rPr>
              <w:t xml:space="preserve">      &lt;select class="form_language select_local" name="language" id="language"&gt;</w:t>
            </w:r>
          </w:p>
          <w:p w14:paraId="29D43AB5" w14:textId="77777777" w:rsidR="002150B1" w:rsidRPr="00FD40C3" w:rsidRDefault="002150B1" w:rsidP="002150B1">
            <w:pPr>
              <w:pStyle w:val="Code"/>
              <w:rPr>
                <w:lang w:val="id-ID"/>
              </w:rPr>
            </w:pPr>
            <w:r w:rsidRPr="00FD40C3">
              <w:rPr>
                <w:lang w:val="id-ID"/>
              </w:rPr>
              <w:t xml:space="preserve">        &lt;option selected disabled&gt;Pilih Bahasa Esai&lt;/option&gt;</w:t>
            </w:r>
          </w:p>
          <w:p w14:paraId="4DDCFAF5" w14:textId="77777777" w:rsidR="002150B1" w:rsidRPr="00FD40C3" w:rsidRDefault="002150B1" w:rsidP="002150B1">
            <w:pPr>
              <w:pStyle w:val="Code"/>
              <w:rPr>
                <w:lang w:val="id-ID"/>
              </w:rPr>
            </w:pPr>
            <w:r w:rsidRPr="00FD40C3">
              <w:rPr>
                <w:lang w:val="id-ID"/>
              </w:rPr>
              <w:t xml:space="preserve">        &lt;option value="Indonesia"&gt;Indonesia&lt;/option&gt;</w:t>
            </w:r>
          </w:p>
          <w:p w14:paraId="3194749A" w14:textId="77777777" w:rsidR="002150B1" w:rsidRPr="00FD40C3" w:rsidRDefault="002150B1" w:rsidP="002150B1">
            <w:pPr>
              <w:pStyle w:val="Code"/>
              <w:rPr>
                <w:lang w:val="id-ID"/>
              </w:rPr>
            </w:pPr>
            <w:r w:rsidRPr="00FD40C3">
              <w:rPr>
                <w:lang w:val="id-ID"/>
              </w:rPr>
              <w:t xml:space="preserve">        &lt;option value="Inggris"&gt;Inggris&lt;/option&gt;</w:t>
            </w:r>
          </w:p>
          <w:p w14:paraId="274A0B7E" w14:textId="77777777" w:rsidR="002150B1" w:rsidRPr="00FD40C3" w:rsidRDefault="002150B1" w:rsidP="002150B1">
            <w:pPr>
              <w:pStyle w:val="Code"/>
              <w:rPr>
                <w:lang w:val="id-ID"/>
              </w:rPr>
            </w:pPr>
            <w:r w:rsidRPr="00FD40C3">
              <w:rPr>
                <w:lang w:val="id-ID"/>
              </w:rPr>
              <w:t xml:space="preserve">      &lt;/select&gt;</w:t>
            </w:r>
          </w:p>
          <w:p w14:paraId="5EA7A88E" w14:textId="77777777" w:rsidR="002150B1" w:rsidRPr="00FD40C3" w:rsidRDefault="002150B1" w:rsidP="002150B1">
            <w:pPr>
              <w:pStyle w:val="Code"/>
              <w:rPr>
                <w:lang w:val="id-ID"/>
              </w:rPr>
            </w:pPr>
            <w:r w:rsidRPr="00FD40C3">
              <w:rPr>
                <w:lang w:val="id-ID"/>
              </w:rPr>
              <w:t xml:space="preserve">      &lt;br /&gt;</w:t>
            </w:r>
          </w:p>
          <w:p w14:paraId="60FA29DF" w14:textId="77777777" w:rsidR="002150B1" w:rsidRPr="00FD40C3" w:rsidRDefault="002150B1" w:rsidP="002150B1">
            <w:pPr>
              <w:pStyle w:val="Code"/>
              <w:rPr>
                <w:lang w:val="id-ID"/>
              </w:rPr>
            </w:pPr>
            <w:r w:rsidRPr="00FD40C3">
              <w:rPr>
                <w:lang w:val="id-ID"/>
              </w:rPr>
              <w:t xml:space="preserve">      &lt;br /&gt;</w:t>
            </w:r>
          </w:p>
          <w:p w14:paraId="78254B7E" w14:textId="77777777" w:rsidR="002150B1" w:rsidRPr="00FD40C3" w:rsidRDefault="002150B1" w:rsidP="002150B1">
            <w:pPr>
              <w:pStyle w:val="Code"/>
              <w:rPr>
                <w:lang w:val="id-ID"/>
              </w:rPr>
            </w:pPr>
          </w:p>
          <w:p w14:paraId="49CE07CD" w14:textId="77777777" w:rsidR="002150B1" w:rsidRPr="00FD40C3" w:rsidRDefault="002150B1" w:rsidP="002150B1">
            <w:pPr>
              <w:pStyle w:val="Code"/>
              <w:rPr>
                <w:lang w:val="id-ID"/>
              </w:rPr>
            </w:pPr>
            <w:r w:rsidRPr="00FD40C3">
              <w:rPr>
                <w:lang w:val="id-ID"/>
              </w:rPr>
              <w:t xml:space="preserve">      &lt;div class="container text-center"&gt;</w:t>
            </w:r>
          </w:p>
          <w:p w14:paraId="000E1406" w14:textId="77777777" w:rsidR="002150B1" w:rsidRPr="00FD40C3" w:rsidRDefault="002150B1" w:rsidP="002150B1">
            <w:pPr>
              <w:pStyle w:val="Code"/>
              <w:rPr>
                <w:lang w:val="id-ID"/>
              </w:rPr>
            </w:pPr>
            <w:r w:rsidRPr="00FD40C3">
              <w:rPr>
                <w:lang w:val="id-ID"/>
              </w:rPr>
              <w:t xml:space="preserve">        &lt;div class="row"&gt;</w:t>
            </w:r>
          </w:p>
          <w:p w14:paraId="3722E7C6" w14:textId="77777777" w:rsidR="002150B1" w:rsidRPr="00FD40C3" w:rsidRDefault="002150B1" w:rsidP="002150B1">
            <w:pPr>
              <w:pStyle w:val="Code"/>
              <w:rPr>
                <w:lang w:val="id-ID"/>
              </w:rPr>
            </w:pPr>
            <w:r w:rsidRPr="00FD40C3">
              <w:rPr>
                <w:lang w:val="id-ID"/>
              </w:rPr>
              <w:t xml:space="preserve">          &lt;div class="col col-12 col-lg-5"&gt;</w:t>
            </w:r>
          </w:p>
          <w:p w14:paraId="5122563F" w14:textId="77777777" w:rsidR="002150B1" w:rsidRPr="00FD40C3" w:rsidRDefault="002150B1" w:rsidP="002150B1">
            <w:pPr>
              <w:pStyle w:val="Code"/>
              <w:rPr>
                <w:lang w:val="id-ID"/>
              </w:rPr>
            </w:pPr>
            <w:r w:rsidRPr="00FD40C3">
              <w:rPr>
                <w:lang w:val="id-ID"/>
              </w:rPr>
              <w:t xml:space="preserve">            &lt;!-- &lt;h2&gt;Cek satu jawaban&lt;/h2&gt; --&gt;</w:t>
            </w:r>
          </w:p>
          <w:p w14:paraId="2D5382A8" w14:textId="77777777" w:rsidR="002150B1" w:rsidRPr="00FD40C3" w:rsidRDefault="002150B1" w:rsidP="002150B1">
            <w:pPr>
              <w:pStyle w:val="Code"/>
              <w:rPr>
                <w:lang w:val="id-ID"/>
              </w:rPr>
            </w:pPr>
            <w:r w:rsidRPr="00FD40C3">
              <w:rPr>
                <w:lang w:val="id-ID"/>
              </w:rPr>
              <w:t xml:space="preserve">            &lt;button</w:t>
            </w:r>
          </w:p>
          <w:p w14:paraId="77C843B7" w14:textId="77777777" w:rsidR="002150B1" w:rsidRPr="00FD40C3" w:rsidRDefault="002150B1" w:rsidP="002150B1">
            <w:pPr>
              <w:pStyle w:val="Code"/>
              <w:rPr>
                <w:lang w:val="id-ID"/>
              </w:rPr>
            </w:pPr>
            <w:r w:rsidRPr="00FD40C3">
              <w:rPr>
                <w:lang w:val="id-ID"/>
              </w:rPr>
              <w:t xml:space="preserve">              id="single"</w:t>
            </w:r>
          </w:p>
          <w:p w14:paraId="58DAB7C5" w14:textId="77777777" w:rsidR="002150B1" w:rsidRPr="00FD40C3" w:rsidRDefault="002150B1" w:rsidP="002150B1">
            <w:pPr>
              <w:pStyle w:val="Code"/>
              <w:rPr>
                <w:lang w:val="id-ID"/>
              </w:rPr>
            </w:pPr>
            <w:r w:rsidRPr="00FD40C3">
              <w:rPr>
                <w:lang w:val="id-ID"/>
              </w:rPr>
              <w:t xml:space="preserve">              type="submit"</w:t>
            </w:r>
          </w:p>
          <w:p w14:paraId="59C8D6CF" w14:textId="77777777" w:rsidR="002150B1" w:rsidRPr="00FD40C3" w:rsidRDefault="002150B1" w:rsidP="002150B1">
            <w:pPr>
              <w:pStyle w:val="Code"/>
              <w:rPr>
                <w:lang w:val="id-ID"/>
              </w:rPr>
            </w:pPr>
            <w:r w:rsidRPr="00FD40C3">
              <w:rPr>
                <w:lang w:val="id-ID"/>
              </w:rPr>
              <w:t xml:space="preserve">              name="select"</w:t>
            </w:r>
          </w:p>
          <w:p w14:paraId="08E59FAA" w14:textId="77777777" w:rsidR="002150B1" w:rsidRPr="00FD40C3" w:rsidRDefault="002150B1" w:rsidP="002150B1">
            <w:pPr>
              <w:pStyle w:val="Code"/>
              <w:rPr>
                <w:lang w:val="id-ID"/>
              </w:rPr>
            </w:pPr>
            <w:r w:rsidRPr="00FD40C3">
              <w:rPr>
                <w:lang w:val="id-ID"/>
              </w:rPr>
              <w:t xml:space="preserve">              value="single"</w:t>
            </w:r>
          </w:p>
          <w:p w14:paraId="6C2AF5C7" w14:textId="77777777" w:rsidR="002150B1" w:rsidRPr="00FD40C3" w:rsidRDefault="002150B1" w:rsidP="002150B1">
            <w:pPr>
              <w:pStyle w:val="Code"/>
              <w:rPr>
                <w:lang w:val="id-ID"/>
              </w:rPr>
            </w:pPr>
            <w:r w:rsidRPr="00FD40C3">
              <w:rPr>
                <w:lang w:val="id-ID"/>
              </w:rPr>
              <w:t xml:space="preserve">              class="btn btn-primary btn-lg"</w:t>
            </w:r>
          </w:p>
          <w:p w14:paraId="4723B5E6" w14:textId="77777777" w:rsidR="002150B1" w:rsidRPr="00FD40C3" w:rsidRDefault="002150B1" w:rsidP="002150B1">
            <w:pPr>
              <w:pStyle w:val="Code"/>
              <w:rPr>
                <w:lang w:val="id-ID"/>
              </w:rPr>
            </w:pPr>
            <w:r w:rsidRPr="00FD40C3">
              <w:rPr>
                <w:lang w:val="id-ID"/>
              </w:rPr>
              <w:t xml:space="preserve">            &gt;</w:t>
            </w:r>
          </w:p>
          <w:p w14:paraId="400613E5" w14:textId="77777777" w:rsidR="002150B1" w:rsidRPr="00FD40C3" w:rsidRDefault="002150B1" w:rsidP="002150B1">
            <w:pPr>
              <w:pStyle w:val="Code"/>
              <w:rPr>
                <w:lang w:val="id-ID"/>
              </w:rPr>
            </w:pPr>
            <w:r w:rsidRPr="00FD40C3">
              <w:rPr>
                <w:lang w:val="id-ID"/>
              </w:rPr>
              <w:t xml:space="preserve">              Cek satu jawaban</w:t>
            </w:r>
          </w:p>
          <w:p w14:paraId="4435FBC7" w14:textId="77777777" w:rsidR="002150B1" w:rsidRPr="00FD40C3" w:rsidRDefault="002150B1" w:rsidP="002150B1">
            <w:pPr>
              <w:pStyle w:val="Code"/>
              <w:rPr>
                <w:lang w:val="id-ID"/>
              </w:rPr>
            </w:pPr>
            <w:r w:rsidRPr="00FD40C3">
              <w:rPr>
                <w:lang w:val="id-ID"/>
              </w:rPr>
              <w:t xml:space="preserve">            &lt;/button&gt;</w:t>
            </w:r>
          </w:p>
          <w:p w14:paraId="6608D4FC" w14:textId="77777777" w:rsidR="002150B1" w:rsidRPr="00FD40C3" w:rsidRDefault="002150B1" w:rsidP="002150B1">
            <w:pPr>
              <w:pStyle w:val="Code"/>
              <w:rPr>
                <w:lang w:val="id-ID"/>
              </w:rPr>
            </w:pPr>
            <w:r w:rsidRPr="00FD40C3">
              <w:rPr>
                <w:lang w:val="id-ID"/>
              </w:rPr>
              <w:t xml:space="preserve">            &lt;br /&gt;</w:t>
            </w:r>
          </w:p>
          <w:p w14:paraId="7BDFC3A0" w14:textId="77777777" w:rsidR="002150B1" w:rsidRPr="00FD40C3" w:rsidRDefault="002150B1" w:rsidP="002150B1">
            <w:pPr>
              <w:pStyle w:val="Code"/>
              <w:rPr>
                <w:lang w:val="id-ID"/>
              </w:rPr>
            </w:pPr>
            <w:r w:rsidRPr="00FD40C3">
              <w:rPr>
                <w:lang w:val="id-ID"/>
              </w:rPr>
              <w:t xml:space="preserve">            &lt;p class="service_explanation"&gt;</w:t>
            </w:r>
          </w:p>
          <w:p w14:paraId="5260C989" w14:textId="77777777" w:rsidR="002150B1" w:rsidRPr="00FD40C3" w:rsidRDefault="002150B1" w:rsidP="002150B1">
            <w:pPr>
              <w:pStyle w:val="Code"/>
              <w:rPr>
                <w:lang w:val="id-ID"/>
              </w:rPr>
            </w:pPr>
            <w:r w:rsidRPr="00FD40C3">
              <w:rPr>
                <w:lang w:val="id-ID"/>
              </w:rPr>
              <w:t xml:space="preserve">              Cek satu jawaban esai pelajar berdasarkan jawaban yang anda anggap</w:t>
            </w:r>
          </w:p>
          <w:p w14:paraId="662062B6" w14:textId="77777777" w:rsidR="002150B1" w:rsidRPr="00FD40C3" w:rsidRDefault="002150B1" w:rsidP="002150B1">
            <w:pPr>
              <w:pStyle w:val="Code"/>
              <w:rPr>
                <w:lang w:val="id-ID"/>
              </w:rPr>
            </w:pPr>
            <w:r w:rsidRPr="00FD40C3">
              <w:rPr>
                <w:lang w:val="id-ID"/>
              </w:rPr>
              <w:t xml:space="preserve">              benar dengan mengetikkan jawabannya.</w:t>
            </w:r>
          </w:p>
          <w:p w14:paraId="0377C713" w14:textId="77777777" w:rsidR="002150B1" w:rsidRPr="00FD40C3" w:rsidRDefault="002150B1" w:rsidP="002150B1">
            <w:pPr>
              <w:pStyle w:val="Code"/>
              <w:rPr>
                <w:lang w:val="id-ID"/>
              </w:rPr>
            </w:pPr>
            <w:r w:rsidRPr="00FD40C3">
              <w:rPr>
                <w:lang w:val="id-ID"/>
              </w:rPr>
              <w:t xml:space="preserve">            &lt;/p&gt;</w:t>
            </w:r>
          </w:p>
          <w:p w14:paraId="251CC70C" w14:textId="77777777" w:rsidR="002150B1" w:rsidRPr="00FD40C3" w:rsidRDefault="002150B1" w:rsidP="002150B1">
            <w:pPr>
              <w:pStyle w:val="Code"/>
              <w:rPr>
                <w:lang w:val="id-ID"/>
              </w:rPr>
            </w:pPr>
            <w:r w:rsidRPr="00FD40C3">
              <w:rPr>
                <w:lang w:val="id-ID"/>
              </w:rPr>
              <w:t xml:space="preserve">          &lt;/div&gt;</w:t>
            </w:r>
          </w:p>
          <w:p w14:paraId="5C0CD21A" w14:textId="77777777" w:rsidR="002150B1" w:rsidRPr="00FD40C3" w:rsidRDefault="002150B1" w:rsidP="002150B1">
            <w:pPr>
              <w:pStyle w:val="Code"/>
              <w:rPr>
                <w:lang w:val="id-ID"/>
              </w:rPr>
            </w:pPr>
            <w:r w:rsidRPr="00FD40C3">
              <w:rPr>
                <w:lang w:val="id-ID"/>
              </w:rPr>
              <w:t xml:space="preserve">          &lt;div class="col col-md-2 d-none d-lg-block"&gt;</w:t>
            </w:r>
          </w:p>
          <w:p w14:paraId="72E518DE" w14:textId="77777777" w:rsidR="002150B1" w:rsidRPr="00FD40C3" w:rsidRDefault="002150B1" w:rsidP="002150B1">
            <w:pPr>
              <w:pStyle w:val="Code"/>
              <w:rPr>
                <w:lang w:val="id-ID"/>
              </w:rPr>
            </w:pPr>
            <w:r w:rsidRPr="00FD40C3">
              <w:rPr>
                <w:lang w:val="id-ID"/>
              </w:rPr>
              <w:t xml:space="preserve">            &lt;div class="vr h-100"&gt;&lt;/div&gt;</w:t>
            </w:r>
          </w:p>
          <w:p w14:paraId="59F7EC4A" w14:textId="77777777" w:rsidR="002150B1" w:rsidRPr="00FD40C3" w:rsidRDefault="002150B1" w:rsidP="002150B1">
            <w:pPr>
              <w:pStyle w:val="Code"/>
              <w:rPr>
                <w:lang w:val="id-ID"/>
              </w:rPr>
            </w:pPr>
            <w:r w:rsidRPr="00FD40C3">
              <w:rPr>
                <w:lang w:val="id-ID"/>
              </w:rPr>
              <w:t xml:space="preserve">          &lt;/div&gt;</w:t>
            </w:r>
          </w:p>
          <w:p w14:paraId="1730C59A" w14:textId="77777777" w:rsidR="002150B1" w:rsidRPr="00FD40C3" w:rsidRDefault="002150B1" w:rsidP="002150B1">
            <w:pPr>
              <w:pStyle w:val="Code"/>
              <w:rPr>
                <w:lang w:val="id-ID"/>
              </w:rPr>
            </w:pPr>
            <w:r w:rsidRPr="00FD40C3">
              <w:rPr>
                <w:lang w:val="id-ID"/>
              </w:rPr>
              <w:t xml:space="preserve">          &lt;div class="col d-lg-none"&gt;</w:t>
            </w:r>
          </w:p>
          <w:p w14:paraId="45195BF1" w14:textId="77777777" w:rsidR="002150B1" w:rsidRPr="00FD40C3" w:rsidRDefault="002150B1" w:rsidP="002150B1">
            <w:pPr>
              <w:pStyle w:val="Code"/>
              <w:rPr>
                <w:lang w:val="id-ID"/>
              </w:rPr>
            </w:pPr>
            <w:r w:rsidRPr="00FD40C3">
              <w:rPr>
                <w:lang w:val="id-ID"/>
              </w:rPr>
              <w:t xml:space="preserve">            &lt;hr /&gt;</w:t>
            </w:r>
          </w:p>
          <w:p w14:paraId="78E912D3" w14:textId="77777777" w:rsidR="002150B1" w:rsidRPr="00FD40C3" w:rsidRDefault="002150B1" w:rsidP="002150B1">
            <w:pPr>
              <w:pStyle w:val="Code"/>
              <w:rPr>
                <w:lang w:val="id-ID"/>
              </w:rPr>
            </w:pPr>
            <w:r w:rsidRPr="00FD40C3">
              <w:rPr>
                <w:lang w:val="id-ID"/>
              </w:rPr>
              <w:t xml:space="preserve">          &lt;/div&gt;</w:t>
            </w:r>
          </w:p>
          <w:p w14:paraId="20842689" w14:textId="77777777" w:rsidR="002150B1" w:rsidRPr="00FD40C3" w:rsidRDefault="002150B1" w:rsidP="002150B1">
            <w:pPr>
              <w:pStyle w:val="Code"/>
              <w:rPr>
                <w:lang w:val="id-ID"/>
              </w:rPr>
            </w:pPr>
            <w:r w:rsidRPr="00FD40C3">
              <w:rPr>
                <w:lang w:val="id-ID"/>
              </w:rPr>
              <w:t xml:space="preserve">          &lt;div class="col col-12 col-lg-5"&gt;</w:t>
            </w:r>
          </w:p>
          <w:p w14:paraId="08C70F3E" w14:textId="77777777" w:rsidR="002150B1" w:rsidRPr="00FD40C3" w:rsidRDefault="002150B1" w:rsidP="002150B1">
            <w:pPr>
              <w:pStyle w:val="Code"/>
              <w:rPr>
                <w:lang w:val="id-ID"/>
              </w:rPr>
            </w:pPr>
            <w:r w:rsidRPr="00FD40C3">
              <w:rPr>
                <w:lang w:val="id-ID"/>
              </w:rPr>
              <w:t xml:space="preserve">            &lt;!-- &lt;h2&gt;Cek banyak jawaban&lt;/h2&gt; --&gt;</w:t>
            </w:r>
          </w:p>
          <w:p w14:paraId="57A07D36" w14:textId="77777777" w:rsidR="002150B1" w:rsidRPr="00FD40C3" w:rsidRDefault="002150B1" w:rsidP="002150B1">
            <w:pPr>
              <w:pStyle w:val="Code"/>
              <w:rPr>
                <w:lang w:val="id-ID"/>
              </w:rPr>
            </w:pPr>
            <w:r w:rsidRPr="00FD40C3">
              <w:rPr>
                <w:lang w:val="id-ID"/>
              </w:rPr>
              <w:t xml:space="preserve">            &lt;button</w:t>
            </w:r>
          </w:p>
          <w:p w14:paraId="42F06998" w14:textId="77777777" w:rsidR="002150B1" w:rsidRPr="00FD40C3" w:rsidRDefault="002150B1" w:rsidP="002150B1">
            <w:pPr>
              <w:pStyle w:val="Code"/>
              <w:rPr>
                <w:lang w:val="id-ID"/>
              </w:rPr>
            </w:pPr>
            <w:r w:rsidRPr="00FD40C3">
              <w:rPr>
                <w:lang w:val="id-ID"/>
              </w:rPr>
              <w:t xml:space="preserve">              id="bulk"</w:t>
            </w:r>
          </w:p>
          <w:p w14:paraId="1C0FB20E" w14:textId="77777777" w:rsidR="002150B1" w:rsidRPr="00FD40C3" w:rsidRDefault="002150B1" w:rsidP="002150B1">
            <w:pPr>
              <w:pStyle w:val="Code"/>
              <w:rPr>
                <w:lang w:val="id-ID"/>
              </w:rPr>
            </w:pPr>
            <w:r w:rsidRPr="00FD40C3">
              <w:rPr>
                <w:lang w:val="id-ID"/>
              </w:rPr>
              <w:t xml:space="preserve">              type="submit"</w:t>
            </w:r>
          </w:p>
          <w:p w14:paraId="212E81A7" w14:textId="77777777" w:rsidR="002150B1" w:rsidRPr="00FD40C3" w:rsidRDefault="002150B1" w:rsidP="002150B1">
            <w:pPr>
              <w:pStyle w:val="Code"/>
              <w:rPr>
                <w:lang w:val="id-ID"/>
              </w:rPr>
            </w:pPr>
            <w:r w:rsidRPr="00FD40C3">
              <w:rPr>
                <w:lang w:val="id-ID"/>
              </w:rPr>
              <w:t xml:space="preserve">              name="select"</w:t>
            </w:r>
          </w:p>
          <w:p w14:paraId="1030B0D9" w14:textId="77777777" w:rsidR="002150B1" w:rsidRPr="00FD40C3" w:rsidRDefault="002150B1" w:rsidP="002150B1">
            <w:pPr>
              <w:pStyle w:val="Code"/>
              <w:rPr>
                <w:lang w:val="id-ID"/>
              </w:rPr>
            </w:pPr>
            <w:r w:rsidRPr="00FD40C3">
              <w:rPr>
                <w:lang w:val="id-ID"/>
              </w:rPr>
              <w:t xml:space="preserve">              value="bulk"</w:t>
            </w:r>
          </w:p>
          <w:p w14:paraId="36FD2BC1" w14:textId="77777777" w:rsidR="002150B1" w:rsidRPr="00FD40C3" w:rsidRDefault="002150B1" w:rsidP="002150B1">
            <w:pPr>
              <w:pStyle w:val="Code"/>
              <w:rPr>
                <w:lang w:val="id-ID"/>
              </w:rPr>
            </w:pPr>
            <w:r w:rsidRPr="00FD40C3">
              <w:rPr>
                <w:lang w:val="id-ID"/>
              </w:rPr>
              <w:t xml:space="preserve">              class="btn btn-outline-primary btn-lg"</w:t>
            </w:r>
          </w:p>
          <w:p w14:paraId="29846A6C" w14:textId="77777777" w:rsidR="002150B1" w:rsidRPr="00FD40C3" w:rsidRDefault="002150B1" w:rsidP="002150B1">
            <w:pPr>
              <w:pStyle w:val="Code"/>
              <w:rPr>
                <w:lang w:val="id-ID"/>
              </w:rPr>
            </w:pPr>
            <w:r w:rsidRPr="00FD40C3">
              <w:rPr>
                <w:lang w:val="id-ID"/>
              </w:rPr>
              <w:t xml:space="preserve">            &gt;</w:t>
            </w:r>
          </w:p>
          <w:p w14:paraId="57F38CDF" w14:textId="77777777" w:rsidR="002150B1" w:rsidRPr="00FD40C3" w:rsidRDefault="002150B1" w:rsidP="002150B1">
            <w:pPr>
              <w:pStyle w:val="Code"/>
              <w:rPr>
                <w:lang w:val="id-ID"/>
              </w:rPr>
            </w:pPr>
            <w:r w:rsidRPr="00FD40C3">
              <w:rPr>
                <w:lang w:val="id-ID"/>
              </w:rPr>
              <w:t xml:space="preserve">              Cek banyak jawaban</w:t>
            </w:r>
          </w:p>
          <w:p w14:paraId="35702679" w14:textId="77777777" w:rsidR="002150B1" w:rsidRPr="00FD40C3" w:rsidRDefault="002150B1" w:rsidP="002150B1">
            <w:pPr>
              <w:pStyle w:val="Code"/>
              <w:rPr>
                <w:lang w:val="id-ID"/>
              </w:rPr>
            </w:pPr>
            <w:r w:rsidRPr="00FD40C3">
              <w:rPr>
                <w:lang w:val="id-ID"/>
              </w:rPr>
              <w:t xml:space="preserve">            &lt;/button&gt;</w:t>
            </w:r>
          </w:p>
          <w:p w14:paraId="2A80B32B" w14:textId="77777777" w:rsidR="002150B1" w:rsidRPr="00FD40C3" w:rsidRDefault="002150B1" w:rsidP="002150B1">
            <w:pPr>
              <w:pStyle w:val="Code"/>
              <w:rPr>
                <w:lang w:val="id-ID"/>
              </w:rPr>
            </w:pPr>
            <w:r w:rsidRPr="00FD40C3">
              <w:rPr>
                <w:lang w:val="id-ID"/>
              </w:rPr>
              <w:t xml:space="preserve">            &lt;br /&gt;</w:t>
            </w:r>
          </w:p>
          <w:p w14:paraId="26664FD7" w14:textId="77777777" w:rsidR="002150B1" w:rsidRPr="00FD40C3" w:rsidRDefault="002150B1" w:rsidP="002150B1">
            <w:pPr>
              <w:pStyle w:val="Code"/>
              <w:rPr>
                <w:lang w:val="id-ID"/>
              </w:rPr>
            </w:pPr>
            <w:r w:rsidRPr="00FD40C3">
              <w:rPr>
                <w:lang w:val="id-ID"/>
              </w:rPr>
              <w:t xml:space="preserve">            &lt;p class="service_explanation"&gt;</w:t>
            </w:r>
          </w:p>
          <w:p w14:paraId="3E11AF11" w14:textId="77777777" w:rsidR="002150B1" w:rsidRPr="00FD40C3" w:rsidRDefault="002150B1" w:rsidP="002150B1">
            <w:pPr>
              <w:pStyle w:val="Code"/>
              <w:rPr>
                <w:lang w:val="id-ID"/>
              </w:rPr>
            </w:pPr>
            <w:r w:rsidRPr="00FD40C3">
              <w:rPr>
                <w:lang w:val="id-ID"/>
              </w:rPr>
              <w:t xml:space="preserve">              Cek banyak jawaban esai pelajar berdasarkan satu jawaban yang anda</w:t>
            </w:r>
          </w:p>
          <w:p w14:paraId="4775EF59" w14:textId="77777777" w:rsidR="002150B1" w:rsidRPr="00FD40C3" w:rsidRDefault="002150B1" w:rsidP="002150B1">
            <w:pPr>
              <w:pStyle w:val="Code"/>
              <w:rPr>
                <w:lang w:val="id-ID"/>
              </w:rPr>
            </w:pPr>
            <w:r w:rsidRPr="00FD40C3">
              <w:rPr>
                <w:lang w:val="id-ID"/>
              </w:rPr>
              <w:t xml:space="preserve">              anggap benar dengan mengunggah dokumen berisi jawaban esai para</w:t>
            </w:r>
          </w:p>
          <w:p w14:paraId="126C10D0" w14:textId="77777777" w:rsidR="002150B1" w:rsidRPr="00FD40C3" w:rsidRDefault="002150B1" w:rsidP="002150B1">
            <w:pPr>
              <w:pStyle w:val="Code"/>
              <w:rPr>
                <w:lang w:val="id-ID"/>
              </w:rPr>
            </w:pPr>
            <w:r w:rsidRPr="00FD40C3">
              <w:rPr>
                <w:lang w:val="id-ID"/>
              </w:rPr>
              <w:t xml:space="preserve">              pelajar.</w:t>
            </w:r>
          </w:p>
          <w:p w14:paraId="56CDA91E" w14:textId="77777777" w:rsidR="002150B1" w:rsidRPr="00FD40C3" w:rsidRDefault="002150B1" w:rsidP="002150B1">
            <w:pPr>
              <w:pStyle w:val="Code"/>
              <w:rPr>
                <w:lang w:val="id-ID"/>
              </w:rPr>
            </w:pPr>
            <w:r w:rsidRPr="00FD40C3">
              <w:rPr>
                <w:lang w:val="id-ID"/>
              </w:rPr>
              <w:t xml:space="preserve">            &lt;/p&gt;</w:t>
            </w:r>
          </w:p>
          <w:p w14:paraId="2ADDCE86" w14:textId="77777777" w:rsidR="002150B1" w:rsidRPr="00FD40C3" w:rsidRDefault="002150B1" w:rsidP="002150B1">
            <w:pPr>
              <w:pStyle w:val="Code"/>
              <w:rPr>
                <w:lang w:val="id-ID"/>
              </w:rPr>
            </w:pPr>
            <w:r w:rsidRPr="00FD40C3">
              <w:rPr>
                <w:lang w:val="id-ID"/>
              </w:rPr>
              <w:t xml:space="preserve">          &lt;/div&gt;</w:t>
            </w:r>
          </w:p>
          <w:p w14:paraId="1A48B05E" w14:textId="77777777" w:rsidR="002150B1" w:rsidRPr="00FD40C3" w:rsidRDefault="002150B1" w:rsidP="002150B1">
            <w:pPr>
              <w:pStyle w:val="Code"/>
              <w:rPr>
                <w:lang w:val="id-ID"/>
              </w:rPr>
            </w:pPr>
            <w:r w:rsidRPr="00FD40C3">
              <w:rPr>
                <w:lang w:val="id-ID"/>
              </w:rPr>
              <w:t xml:space="preserve">        &lt;/div&gt;</w:t>
            </w:r>
          </w:p>
          <w:p w14:paraId="71A2B6C6" w14:textId="77777777" w:rsidR="002150B1" w:rsidRPr="00FD40C3" w:rsidRDefault="002150B1" w:rsidP="002150B1">
            <w:pPr>
              <w:pStyle w:val="Code"/>
              <w:rPr>
                <w:lang w:val="id-ID"/>
              </w:rPr>
            </w:pPr>
            <w:r w:rsidRPr="00FD40C3">
              <w:rPr>
                <w:lang w:val="id-ID"/>
              </w:rPr>
              <w:t xml:space="preserve">      &lt;/div&gt;</w:t>
            </w:r>
          </w:p>
          <w:p w14:paraId="0A4AC5B7" w14:textId="77777777" w:rsidR="002150B1" w:rsidRPr="00FD40C3" w:rsidRDefault="002150B1" w:rsidP="002150B1">
            <w:pPr>
              <w:pStyle w:val="Code"/>
              <w:rPr>
                <w:lang w:val="id-ID"/>
              </w:rPr>
            </w:pPr>
            <w:r w:rsidRPr="00FD40C3">
              <w:rPr>
                <w:lang w:val="id-ID"/>
              </w:rPr>
              <w:t xml:space="preserve">    &lt;/form&gt;</w:t>
            </w:r>
          </w:p>
          <w:p w14:paraId="718FB3A7" w14:textId="77777777" w:rsidR="002150B1" w:rsidRPr="00FD40C3" w:rsidRDefault="002150B1" w:rsidP="002150B1">
            <w:pPr>
              <w:pStyle w:val="Code"/>
              <w:rPr>
                <w:lang w:val="id-ID"/>
              </w:rPr>
            </w:pPr>
            <w:r w:rsidRPr="00FD40C3">
              <w:rPr>
                <w:lang w:val="id-ID"/>
              </w:rPr>
              <w:t xml:space="preserve">  &lt;/div&gt;</w:t>
            </w:r>
          </w:p>
          <w:p w14:paraId="30EBF405" w14:textId="77777777" w:rsidR="002150B1" w:rsidRPr="00FD40C3" w:rsidRDefault="002150B1" w:rsidP="002150B1">
            <w:pPr>
              <w:pStyle w:val="Code"/>
              <w:rPr>
                <w:lang w:val="id-ID"/>
              </w:rPr>
            </w:pPr>
            <w:r w:rsidRPr="00FD40C3">
              <w:rPr>
                <w:lang w:val="id-ID"/>
              </w:rPr>
              <w:t>&lt;/div&gt;</w:t>
            </w:r>
          </w:p>
          <w:p w14:paraId="66FD4273" w14:textId="77777777" w:rsidR="002150B1" w:rsidRPr="00FD40C3" w:rsidRDefault="002150B1" w:rsidP="002150B1">
            <w:pPr>
              <w:pStyle w:val="Code"/>
              <w:rPr>
                <w:lang w:val="id-ID"/>
              </w:rPr>
            </w:pPr>
          </w:p>
          <w:p w14:paraId="6B7C847E" w14:textId="1CEB1F6E" w:rsidR="002150B1" w:rsidRPr="00FD40C3" w:rsidRDefault="002150B1" w:rsidP="002150B1">
            <w:pPr>
              <w:pStyle w:val="Code"/>
              <w:rPr>
                <w:lang w:val="id-ID"/>
              </w:rPr>
            </w:pPr>
            <w:r w:rsidRPr="00FD40C3">
              <w:rPr>
                <w:lang w:val="id-ID"/>
              </w:rPr>
              <w:t>&lt;%-include('footer')%&gt;</w:t>
            </w:r>
          </w:p>
        </w:tc>
      </w:tr>
    </w:tbl>
    <w:p w14:paraId="24B299CB" w14:textId="032176C9" w:rsidR="002150B1" w:rsidRPr="00FD40C3" w:rsidRDefault="002150B1" w:rsidP="00565639">
      <w:pPr>
        <w:keepNext/>
        <w:keepLines/>
        <w:pBdr>
          <w:top w:val="nil"/>
          <w:left w:val="nil"/>
          <w:bottom w:val="nil"/>
          <w:right w:val="nil"/>
          <w:between w:val="nil"/>
        </w:pBdr>
        <w:ind w:firstLine="0"/>
        <w:rPr>
          <w:bCs/>
          <w:color w:val="000000"/>
          <w:sz w:val="28"/>
          <w:szCs w:val="28"/>
        </w:rPr>
      </w:pPr>
    </w:p>
    <w:p w14:paraId="35D6BCDC" w14:textId="3BEEE755"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7. views/indonesia/bulkJQuery.ejs</w:t>
      </w:r>
    </w:p>
    <w:tbl>
      <w:tblPr>
        <w:tblStyle w:val="TableGrid"/>
        <w:tblW w:w="0" w:type="auto"/>
        <w:tblLook w:val="04A0" w:firstRow="1" w:lastRow="0" w:firstColumn="1" w:lastColumn="0" w:noHBand="0" w:noVBand="1"/>
      </w:tblPr>
      <w:tblGrid>
        <w:gridCol w:w="8439"/>
      </w:tblGrid>
      <w:tr w:rsidR="002150B1" w:rsidRPr="00FD40C3" w14:paraId="29FCAFBB" w14:textId="77777777" w:rsidTr="002150B1">
        <w:tc>
          <w:tcPr>
            <w:tcW w:w="8439" w:type="dxa"/>
          </w:tcPr>
          <w:p w14:paraId="5771D938" w14:textId="77777777" w:rsidR="002150B1" w:rsidRPr="00FD40C3" w:rsidRDefault="002150B1" w:rsidP="002150B1">
            <w:pPr>
              <w:pStyle w:val="Code"/>
              <w:rPr>
                <w:lang w:val="id-ID"/>
              </w:rPr>
            </w:pPr>
            <w:r w:rsidRPr="00FD40C3">
              <w:rPr>
                <w:lang w:val="id-ID"/>
              </w:rPr>
              <w:t>&lt;%-include('header')%&gt;</w:t>
            </w:r>
          </w:p>
          <w:p w14:paraId="45A71761" w14:textId="77777777" w:rsidR="002150B1" w:rsidRPr="00FD40C3" w:rsidRDefault="002150B1" w:rsidP="002150B1">
            <w:pPr>
              <w:pStyle w:val="Code"/>
              <w:rPr>
                <w:lang w:val="id-ID"/>
              </w:rPr>
            </w:pPr>
          </w:p>
          <w:p w14:paraId="3638BC81" w14:textId="77777777" w:rsidR="002150B1" w:rsidRPr="00FD40C3" w:rsidRDefault="002150B1" w:rsidP="002150B1">
            <w:pPr>
              <w:pStyle w:val="Code"/>
              <w:rPr>
                <w:lang w:val="id-ID"/>
              </w:rPr>
            </w:pPr>
            <w:r w:rsidRPr="00FD40C3">
              <w:rPr>
                <w:lang w:val="id-ID"/>
              </w:rPr>
              <w:t>&lt;div class="container-fluid"&gt;</w:t>
            </w:r>
          </w:p>
          <w:p w14:paraId="39A479A7" w14:textId="77777777" w:rsidR="002150B1" w:rsidRPr="00FD40C3" w:rsidRDefault="002150B1" w:rsidP="002150B1">
            <w:pPr>
              <w:pStyle w:val="Code"/>
              <w:rPr>
                <w:lang w:val="id-ID"/>
              </w:rPr>
            </w:pPr>
            <w:r w:rsidRPr="00FD40C3">
              <w:rPr>
                <w:lang w:val="id-ID"/>
              </w:rPr>
              <w:t xml:space="preserve">  &lt;div class="row"&gt;</w:t>
            </w:r>
          </w:p>
          <w:p w14:paraId="75DBDEDF" w14:textId="77777777" w:rsidR="002150B1" w:rsidRPr="00FD40C3" w:rsidRDefault="002150B1" w:rsidP="002150B1">
            <w:pPr>
              <w:pStyle w:val="Code"/>
              <w:rPr>
                <w:lang w:val="id-ID"/>
              </w:rPr>
            </w:pPr>
            <w:r w:rsidRPr="00FD40C3">
              <w:rPr>
                <w:lang w:val="id-ID"/>
              </w:rPr>
              <w:t xml:space="preserve">    &lt;div class="col col-6"&gt;&lt;%-include('title')%&gt;&lt;/div&gt;</w:t>
            </w:r>
          </w:p>
          <w:p w14:paraId="0F01FDBC" w14:textId="77777777" w:rsidR="002150B1" w:rsidRPr="00FD40C3" w:rsidRDefault="002150B1" w:rsidP="002150B1">
            <w:pPr>
              <w:pStyle w:val="Code"/>
              <w:rPr>
                <w:lang w:val="id-ID"/>
              </w:rPr>
            </w:pPr>
            <w:r w:rsidRPr="00FD40C3">
              <w:rPr>
                <w:lang w:val="id-ID"/>
              </w:rPr>
              <w:t xml:space="preserve">    &lt;div class="col col-6 d-flex justify-content-end mb-5"&gt;</w:t>
            </w:r>
          </w:p>
          <w:p w14:paraId="5A6FDE5A" w14:textId="77777777" w:rsidR="002150B1" w:rsidRPr="00FD40C3" w:rsidRDefault="002150B1" w:rsidP="002150B1">
            <w:pPr>
              <w:pStyle w:val="Code"/>
              <w:rPr>
                <w:lang w:val="id-ID"/>
              </w:rPr>
            </w:pPr>
            <w:r w:rsidRPr="00FD40C3">
              <w:rPr>
                <w:lang w:val="id-ID"/>
              </w:rPr>
              <w:t xml:space="preserve">      &lt;h1&gt;&lt;i class="fa-solid fa-file-csv"&gt;&lt;/i&gt;Indonesia&lt;/h1&gt;</w:t>
            </w:r>
          </w:p>
          <w:p w14:paraId="10B2005C" w14:textId="77777777" w:rsidR="002150B1" w:rsidRPr="00FD40C3" w:rsidRDefault="002150B1" w:rsidP="002150B1">
            <w:pPr>
              <w:pStyle w:val="Code"/>
              <w:rPr>
                <w:lang w:val="id-ID"/>
              </w:rPr>
            </w:pPr>
            <w:r w:rsidRPr="00FD40C3">
              <w:rPr>
                <w:lang w:val="id-ID"/>
              </w:rPr>
              <w:t xml:space="preserve">    &lt;/div&gt;</w:t>
            </w:r>
          </w:p>
          <w:p w14:paraId="17C47ED9" w14:textId="77777777" w:rsidR="002150B1" w:rsidRPr="00FD40C3" w:rsidRDefault="002150B1" w:rsidP="002150B1">
            <w:pPr>
              <w:pStyle w:val="Code"/>
              <w:rPr>
                <w:lang w:val="id-ID"/>
              </w:rPr>
            </w:pPr>
            <w:r w:rsidRPr="00FD40C3">
              <w:rPr>
                <w:lang w:val="id-ID"/>
              </w:rPr>
              <w:t xml:space="preserve">  &lt;/div&gt;</w:t>
            </w:r>
          </w:p>
          <w:p w14:paraId="684311DD" w14:textId="77777777" w:rsidR="002150B1" w:rsidRPr="00FD40C3" w:rsidRDefault="002150B1" w:rsidP="002150B1">
            <w:pPr>
              <w:pStyle w:val="Code"/>
              <w:rPr>
                <w:lang w:val="id-ID"/>
              </w:rPr>
            </w:pPr>
            <w:r w:rsidRPr="00FD40C3">
              <w:rPr>
                <w:lang w:val="id-ID"/>
              </w:rPr>
              <w:t xml:space="preserve">  &lt;form</w:t>
            </w:r>
          </w:p>
          <w:p w14:paraId="70112C9D" w14:textId="77777777" w:rsidR="002150B1" w:rsidRPr="00FD40C3" w:rsidRDefault="002150B1" w:rsidP="002150B1">
            <w:pPr>
              <w:pStyle w:val="Code"/>
              <w:rPr>
                <w:lang w:val="id-ID"/>
              </w:rPr>
            </w:pPr>
            <w:r w:rsidRPr="00FD40C3">
              <w:rPr>
                <w:lang w:val="id-ID"/>
              </w:rPr>
              <w:t xml:space="preserve">    action="/idbulk"</w:t>
            </w:r>
          </w:p>
          <w:p w14:paraId="5DE9815D" w14:textId="77777777" w:rsidR="002150B1" w:rsidRPr="00FD40C3" w:rsidRDefault="002150B1" w:rsidP="002150B1">
            <w:pPr>
              <w:pStyle w:val="Code"/>
              <w:rPr>
                <w:lang w:val="id-ID"/>
              </w:rPr>
            </w:pPr>
            <w:r w:rsidRPr="00FD40C3">
              <w:rPr>
                <w:lang w:val="id-ID"/>
              </w:rPr>
              <w:t xml:space="preserve">    id="idbulk"</w:t>
            </w:r>
          </w:p>
          <w:p w14:paraId="6214B037" w14:textId="77777777" w:rsidR="002150B1" w:rsidRPr="00FD40C3" w:rsidRDefault="002150B1" w:rsidP="002150B1">
            <w:pPr>
              <w:pStyle w:val="Code"/>
              <w:rPr>
                <w:lang w:val="id-ID"/>
              </w:rPr>
            </w:pPr>
            <w:r w:rsidRPr="00FD40C3">
              <w:rPr>
                <w:lang w:val="id-ID"/>
              </w:rPr>
              <w:t xml:space="preserve">    enctype="multipart/form-data"</w:t>
            </w:r>
          </w:p>
          <w:p w14:paraId="4EB9093E" w14:textId="77777777" w:rsidR="002150B1" w:rsidRPr="00FD40C3" w:rsidRDefault="002150B1" w:rsidP="002150B1">
            <w:pPr>
              <w:pStyle w:val="Code"/>
              <w:rPr>
                <w:lang w:val="id-ID"/>
              </w:rPr>
            </w:pPr>
            <w:r w:rsidRPr="00FD40C3">
              <w:rPr>
                <w:lang w:val="id-ID"/>
              </w:rPr>
              <w:t xml:space="preserve">    method="post"</w:t>
            </w:r>
          </w:p>
          <w:p w14:paraId="2BA47281" w14:textId="77777777" w:rsidR="002150B1" w:rsidRPr="00FD40C3" w:rsidRDefault="002150B1" w:rsidP="002150B1">
            <w:pPr>
              <w:pStyle w:val="Code"/>
              <w:rPr>
                <w:lang w:val="id-ID"/>
              </w:rPr>
            </w:pPr>
            <w:r w:rsidRPr="00FD40C3">
              <w:rPr>
                <w:lang w:val="id-ID"/>
              </w:rPr>
              <w:t xml:space="preserve">    class=""</w:t>
            </w:r>
          </w:p>
          <w:p w14:paraId="5EC996AD" w14:textId="77777777" w:rsidR="002150B1" w:rsidRPr="00FD40C3" w:rsidRDefault="002150B1" w:rsidP="002150B1">
            <w:pPr>
              <w:pStyle w:val="Code"/>
              <w:rPr>
                <w:lang w:val="id-ID"/>
              </w:rPr>
            </w:pPr>
            <w:r w:rsidRPr="00FD40C3">
              <w:rPr>
                <w:lang w:val="id-ID"/>
              </w:rPr>
              <w:t xml:space="preserve">  &gt;</w:t>
            </w:r>
          </w:p>
          <w:p w14:paraId="76A6668D" w14:textId="77777777" w:rsidR="002150B1" w:rsidRPr="00FD40C3" w:rsidRDefault="002150B1" w:rsidP="002150B1">
            <w:pPr>
              <w:pStyle w:val="Code"/>
              <w:rPr>
                <w:lang w:val="id-ID"/>
              </w:rPr>
            </w:pPr>
            <w:r w:rsidRPr="00FD40C3">
              <w:rPr>
                <w:lang w:val="id-ID"/>
              </w:rPr>
              <w:t xml:space="preserve">    &lt;input type="hidden" name="language" value="Indonesia" /&gt;</w:t>
            </w:r>
          </w:p>
          <w:p w14:paraId="68B92B27" w14:textId="77777777" w:rsidR="002150B1" w:rsidRPr="00FD40C3" w:rsidRDefault="002150B1" w:rsidP="002150B1">
            <w:pPr>
              <w:pStyle w:val="Code"/>
              <w:rPr>
                <w:lang w:val="id-ID"/>
              </w:rPr>
            </w:pPr>
            <w:r w:rsidRPr="00FD40C3">
              <w:rPr>
                <w:lang w:val="id-ID"/>
              </w:rPr>
              <w:t xml:space="preserve">    &lt;div class="row"&gt;</w:t>
            </w:r>
          </w:p>
          <w:p w14:paraId="22B961CB" w14:textId="77777777" w:rsidR="002150B1" w:rsidRPr="00FD40C3" w:rsidRDefault="002150B1" w:rsidP="002150B1">
            <w:pPr>
              <w:pStyle w:val="Code"/>
              <w:rPr>
                <w:lang w:val="id-ID"/>
              </w:rPr>
            </w:pPr>
            <w:r w:rsidRPr="00FD40C3">
              <w:rPr>
                <w:lang w:val="id-ID"/>
              </w:rPr>
              <w:t xml:space="preserve">      &lt;div class="col col-12 col-lg-6 mb-5"&gt;</w:t>
            </w:r>
          </w:p>
          <w:p w14:paraId="3CE96E6E" w14:textId="77777777" w:rsidR="002150B1" w:rsidRPr="00FD40C3" w:rsidRDefault="002150B1" w:rsidP="002150B1">
            <w:pPr>
              <w:pStyle w:val="Code"/>
              <w:rPr>
                <w:lang w:val="id-ID"/>
              </w:rPr>
            </w:pPr>
            <w:r w:rsidRPr="00FD40C3">
              <w:rPr>
                <w:lang w:val="id-ID"/>
              </w:rPr>
              <w:t xml:space="preserve">        &lt;label class="form-label" for="teacherAnswer"&gt;Jawaban Pengajar&lt;/label&gt;</w:t>
            </w:r>
          </w:p>
          <w:p w14:paraId="623E48F3" w14:textId="77777777" w:rsidR="002150B1" w:rsidRPr="00FD40C3" w:rsidRDefault="002150B1" w:rsidP="002150B1">
            <w:pPr>
              <w:pStyle w:val="Code"/>
              <w:rPr>
                <w:lang w:val="id-ID"/>
              </w:rPr>
            </w:pPr>
            <w:r w:rsidRPr="00FD40C3">
              <w:rPr>
                <w:lang w:val="id-ID"/>
              </w:rPr>
              <w:t xml:space="preserve">        &lt;textarea</w:t>
            </w:r>
          </w:p>
          <w:p w14:paraId="0A818E10" w14:textId="77777777" w:rsidR="002150B1" w:rsidRPr="00FD40C3" w:rsidRDefault="002150B1" w:rsidP="002150B1">
            <w:pPr>
              <w:pStyle w:val="Code"/>
              <w:rPr>
                <w:lang w:val="id-ID"/>
              </w:rPr>
            </w:pPr>
            <w:r w:rsidRPr="00FD40C3">
              <w:rPr>
                <w:lang w:val="id-ID"/>
              </w:rPr>
              <w:t xml:space="preserve">          class="form-control"</w:t>
            </w:r>
          </w:p>
          <w:p w14:paraId="2733B1FD" w14:textId="77777777" w:rsidR="002150B1" w:rsidRPr="00FD40C3" w:rsidRDefault="002150B1" w:rsidP="002150B1">
            <w:pPr>
              <w:pStyle w:val="Code"/>
              <w:rPr>
                <w:lang w:val="id-ID"/>
              </w:rPr>
            </w:pPr>
            <w:r w:rsidRPr="00FD40C3">
              <w:rPr>
                <w:lang w:val="id-ID"/>
              </w:rPr>
              <w:t xml:space="preserve">          name="teacherAnswer"</w:t>
            </w:r>
          </w:p>
          <w:p w14:paraId="053FF6E7" w14:textId="77777777" w:rsidR="002150B1" w:rsidRPr="00FD40C3" w:rsidRDefault="002150B1" w:rsidP="002150B1">
            <w:pPr>
              <w:pStyle w:val="Code"/>
              <w:rPr>
                <w:lang w:val="id-ID"/>
              </w:rPr>
            </w:pPr>
            <w:r w:rsidRPr="00FD40C3">
              <w:rPr>
                <w:lang w:val="id-ID"/>
              </w:rPr>
              <w:t xml:space="preserve">          id="teacherAnswer"</w:t>
            </w:r>
          </w:p>
          <w:p w14:paraId="01EFB40B" w14:textId="77777777" w:rsidR="002150B1" w:rsidRPr="00FD40C3" w:rsidRDefault="002150B1" w:rsidP="002150B1">
            <w:pPr>
              <w:pStyle w:val="Code"/>
              <w:rPr>
                <w:lang w:val="id-ID"/>
              </w:rPr>
            </w:pPr>
            <w:r w:rsidRPr="00FD40C3">
              <w:rPr>
                <w:lang w:val="id-ID"/>
              </w:rPr>
              <w:t xml:space="preserve">        &gt;&lt;/textarea&gt;</w:t>
            </w:r>
          </w:p>
          <w:p w14:paraId="63DABF58" w14:textId="77777777" w:rsidR="002150B1" w:rsidRPr="00FD40C3" w:rsidRDefault="002150B1" w:rsidP="002150B1">
            <w:pPr>
              <w:pStyle w:val="Code"/>
              <w:rPr>
                <w:lang w:val="id-ID"/>
              </w:rPr>
            </w:pPr>
            <w:r w:rsidRPr="00FD40C3">
              <w:rPr>
                <w:lang w:val="id-ID"/>
              </w:rPr>
              <w:t xml:space="preserve">      &lt;/div&gt;</w:t>
            </w:r>
          </w:p>
          <w:p w14:paraId="59EB7966" w14:textId="77777777" w:rsidR="002150B1" w:rsidRPr="00FD40C3" w:rsidRDefault="002150B1" w:rsidP="002150B1">
            <w:pPr>
              <w:pStyle w:val="Code"/>
              <w:rPr>
                <w:lang w:val="id-ID"/>
              </w:rPr>
            </w:pPr>
            <w:r w:rsidRPr="00FD40C3">
              <w:rPr>
                <w:lang w:val="id-ID"/>
              </w:rPr>
              <w:t xml:space="preserve">      &lt;div class="col col-12 col-lg-6 mb-5"&gt;</w:t>
            </w:r>
          </w:p>
          <w:p w14:paraId="399D1426" w14:textId="77777777" w:rsidR="002150B1" w:rsidRPr="00FD40C3" w:rsidRDefault="002150B1" w:rsidP="002150B1">
            <w:pPr>
              <w:pStyle w:val="Code"/>
              <w:rPr>
                <w:lang w:val="id-ID"/>
              </w:rPr>
            </w:pPr>
            <w:r w:rsidRPr="00FD40C3">
              <w:rPr>
                <w:lang w:val="id-ID"/>
              </w:rPr>
              <w:t xml:space="preserve">        &lt;div&gt;</w:t>
            </w:r>
          </w:p>
          <w:p w14:paraId="5A1AC454" w14:textId="77777777" w:rsidR="002150B1" w:rsidRPr="00FD40C3" w:rsidRDefault="002150B1" w:rsidP="002150B1">
            <w:pPr>
              <w:pStyle w:val="Code"/>
              <w:rPr>
                <w:lang w:val="id-ID"/>
              </w:rPr>
            </w:pPr>
            <w:r w:rsidRPr="00FD40C3">
              <w:rPr>
                <w:lang w:val="id-ID"/>
              </w:rPr>
              <w:t xml:space="preserve">          &lt;label class="form-label" for="studentAnswer"</w:t>
            </w:r>
          </w:p>
          <w:p w14:paraId="4FEAB224" w14:textId="77777777" w:rsidR="002150B1" w:rsidRPr="00FD40C3" w:rsidRDefault="002150B1" w:rsidP="002150B1">
            <w:pPr>
              <w:pStyle w:val="Code"/>
              <w:rPr>
                <w:lang w:val="id-ID"/>
              </w:rPr>
            </w:pPr>
            <w:r w:rsidRPr="00FD40C3">
              <w:rPr>
                <w:lang w:val="id-ID"/>
              </w:rPr>
              <w:t xml:space="preserve">            &gt;Excel Jawaban Pelajar&lt;/label</w:t>
            </w:r>
          </w:p>
          <w:p w14:paraId="79C0F0EE" w14:textId="77777777" w:rsidR="002150B1" w:rsidRPr="00FD40C3" w:rsidRDefault="002150B1" w:rsidP="002150B1">
            <w:pPr>
              <w:pStyle w:val="Code"/>
              <w:rPr>
                <w:lang w:val="id-ID"/>
              </w:rPr>
            </w:pPr>
            <w:r w:rsidRPr="00FD40C3">
              <w:rPr>
                <w:lang w:val="id-ID"/>
              </w:rPr>
              <w:t xml:space="preserve">          &gt;</w:t>
            </w:r>
          </w:p>
          <w:p w14:paraId="79E7E334" w14:textId="77777777" w:rsidR="002150B1" w:rsidRPr="00FD40C3" w:rsidRDefault="002150B1" w:rsidP="002150B1">
            <w:pPr>
              <w:pStyle w:val="Code"/>
              <w:rPr>
                <w:lang w:val="id-ID"/>
              </w:rPr>
            </w:pPr>
            <w:r w:rsidRPr="00FD40C3">
              <w:rPr>
                <w:lang w:val="id-ID"/>
              </w:rPr>
              <w:t xml:space="preserve">          &lt;input</w:t>
            </w:r>
          </w:p>
          <w:p w14:paraId="50042EC3" w14:textId="77777777" w:rsidR="002150B1" w:rsidRPr="00FD40C3" w:rsidRDefault="002150B1" w:rsidP="002150B1">
            <w:pPr>
              <w:pStyle w:val="Code"/>
              <w:rPr>
                <w:lang w:val="id-ID"/>
              </w:rPr>
            </w:pPr>
            <w:r w:rsidRPr="00FD40C3">
              <w:rPr>
                <w:lang w:val="id-ID"/>
              </w:rPr>
              <w:t xml:space="preserve">            class="form-control mb-3"</w:t>
            </w:r>
          </w:p>
          <w:p w14:paraId="4B82C5D5" w14:textId="77777777" w:rsidR="002150B1" w:rsidRPr="00FD40C3" w:rsidRDefault="002150B1" w:rsidP="002150B1">
            <w:pPr>
              <w:pStyle w:val="Code"/>
              <w:rPr>
                <w:lang w:val="id-ID"/>
              </w:rPr>
            </w:pPr>
            <w:r w:rsidRPr="00FD40C3">
              <w:rPr>
                <w:lang w:val="id-ID"/>
              </w:rPr>
              <w:t xml:space="preserve">            type="file"</w:t>
            </w:r>
          </w:p>
          <w:p w14:paraId="72EC51CB" w14:textId="77777777" w:rsidR="002150B1" w:rsidRPr="00FD40C3" w:rsidRDefault="002150B1" w:rsidP="002150B1">
            <w:pPr>
              <w:pStyle w:val="Code"/>
              <w:rPr>
                <w:lang w:val="id-ID"/>
              </w:rPr>
            </w:pPr>
            <w:r w:rsidRPr="00FD40C3">
              <w:rPr>
                <w:lang w:val="id-ID"/>
              </w:rPr>
              <w:t xml:space="preserve">            accept=".csv"</w:t>
            </w:r>
          </w:p>
          <w:p w14:paraId="6F0ADBA5" w14:textId="77777777" w:rsidR="002150B1" w:rsidRPr="00FD40C3" w:rsidRDefault="002150B1" w:rsidP="002150B1">
            <w:pPr>
              <w:pStyle w:val="Code"/>
              <w:rPr>
                <w:lang w:val="id-ID"/>
              </w:rPr>
            </w:pPr>
            <w:r w:rsidRPr="00FD40C3">
              <w:rPr>
                <w:lang w:val="id-ID"/>
              </w:rPr>
              <w:t xml:space="preserve">            multiple="multiple"</w:t>
            </w:r>
          </w:p>
          <w:p w14:paraId="0E992F5F" w14:textId="77777777" w:rsidR="002150B1" w:rsidRPr="00FD40C3" w:rsidRDefault="002150B1" w:rsidP="002150B1">
            <w:pPr>
              <w:pStyle w:val="Code"/>
              <w:rPr>
                <w:lang w:val="id-ID"/>
              </w:rPr>
            </w:pPr>
            <w:r w:rsidRPr="00FD40C3">
              <w:rPr>
                <w:lang w:val="id-ID"/>
              </w:rPr>
              <w:t xml:space="preserve">            name="studentAnswers"</w:t>
            </w:r>
          </w:p>
          <w:p w14:paraId="25BB0EAE" w14:textId="77777777" w:rsidR="002150B1" w:rsidRPr="00FD40C3" w:rsidRDefault="002150B1" w:rsidP="002150B1">
            <w:pPr>
              <w:pStyle w:val="Code"/>
              <w:rPr>
                <w:lang w:val="id-ID"/>
              </w:rPr>
            </w:pPr>
            <w:r w:rsidRPr="00FD40C3">
              <w:rPr>
                <w:lang w:val="id-ID"/>
              </w:rPr>
              <w:t xml:space="preserve">            id="studentAnswer"</w:t>
            </w:r>
          </w:p>
          <w:p w14:paraId="142EE169" w14:textId="77777777" w:rsidR="002150B1" w:rsidRPr="00FD40C3" w:rsidRDefault="002150B1" w:rsidP="002150B1">
            <w:pPr>
              <w:pStyle w:val="Code"/>
              <w:rPr>
                <w:lang w:val="id-ID"/>
              </w:rPr>
            </w:pPr>
            <w:r w:rsidRPr="00FD40C3">
              <w:rPr>
                <w:lang w:val="id-ID"/>
              </w:rPr>
              <w:t xml:space="preserve">          /&gt;</w:t>
            </w:r>
          </w:p>
          <w:p w14:paraId="658A3576" w14:textId="77777777" w:rsidR="002150B1" w:rsidRPr="00FD40C3" w:rsidRDefault="002150B1" w:rsidP="002150B1">
            <w:pPr>
              <w:pStyle w:val="Code"/>
              <w:rPr>
                <w:lang w:val="id-ID"/>
              </w:rPr>
            </w:pPr>
            <w:r w:rsidRPr="00FD40C3">
              <w:rPr>
                <w:lang w:val="id-ID"/>
              </w:rPr>
              <w:t xml:space="preserve">          &lt;label class="form-label" for="nameColumns"&gt;Kolom Nama Pelajar&lt;/label&gt;</w:t>
            </w:r>
          </w:p>
          <w:p w14:paraId="0231D22D" w14:textId="77777777" w:rsidR="002150B1" w:rsidRPr="00FD40C3" w:rsidRDefault="002150B1" w:rsidP="002150B1">
            <w:pPr>
              <w:pStyle w:val="Code"/>
              <w:rPr>
                <w:lang w:val="id-ID"/>
              </w:rPr>
            </w:pPr>
            <w:r w:rsidRPr="00FD40C3">
              <w:rPr>
                <w:lang w:val="id-ID"/>
              </w:rPr>
              <w:t xml:space="preserve">          &lt;input</w:t>
            </w:r>
          </w:p>
          <w:p w14:paraId="4C58C7D0" w14:textId="77777777" w:rsidR="002150B1" w:rsidRPr="00FD40C3" w:rsidRDefault="002150B1" w:rsidP="002150B1">
            <w:pPr>
              <w:pStyle w:val="Code"/>
              <w:rPr>
                <w:lang w:val="id-ID"/>
              </w:rPr>
            </w:pPr>
            <w:r w:rsidRPr="00FD40C3">
              <w:rPr>
                <w:lang w:val="id-ID"/>
              </w:rPr>
              <w:t xml:space="preserve">            class="form-control mb-3"</w:t>
            </w:r>
          </w:p>
          <w:p w14:paraId="04F64AA3" w14:textId="77777777" w:rsidR="002150B1" w:rsidRPr="00FD40C3" w:rsidRDefault="002150B1" w:rsidP="002150B1">
            <w:pPr>
              <w:pStyle w:val="Code"/>
              <w:rPr>
                <w:lang w:val="id-ID"/>
              </w:rPr>
            </w:pPr>
            <w:r w:rsidRPr="00FD40C3">
              <w:rPr>
                <w:lang w:val="id-ID"/>
              </w:rPr>
              <w:t xml:space="preserve">            type="text"</w:t>
            </w:r>
          </w:p>
          <w:p w14:paraId="779A120C" w14:textId="77777777" w:rsidR="002150B1" w:rsidRPr="00FD40C3" w:rsidRDefault="002150B1" w:rsidP="002150B1">
            <w:pPr>
              <w:pStyle w:val="Code"/>
              <w:rPr>
                <w:lang w:val="id-ID"/>
              </w:rPr>
            </w:pPr>
            <w:r w:rsidRPr="00FD40C3">
              <w:rPr>
                <w:lang w:val="id-ID"/>
              </w:rPr>
              <w:t xml:space="preserve">            name="nameColumns"</w:t>
            </w:r>
          </w:p>
          <w:p w14:paraId="6CB35775" w14:textId="77777777" w:rsidR="002150B1" w:rsidRPr="00FD40C3" w:rsidRDefault="002150B1" w:rsidP="002150B1">
            <w:pPr>
              <w:pStyle w:val="Code"/>
              <w:rPr>
                <w:lang w:val="id-ID"/>
              </w:rPr>
            </w:pPr>
            <w:r w:rsidRPr="00FD40C3">
              <w:rPr>
                <w:lang w:val="id-ID"/>
              </w:rPr>
              <w:t xml:space="preserve">            id="nameColumns"</w:t>
            </w:r>
          </w:p>
          <w:p w14:paraId="372F2282" w14:textId="77777777" w:rsidR="002150B1" w:rsidRPr="00FD40C3" w:rsidRDefault="002150B1" w:rsidP="002150B1">
            <w:pPr>
              <w:pStyle w:val="Code"/>
              <w:rPr>
                <w:lang w:val="id-ID"/>
              </w:rPr>
            </w:pPr>
            <w:r w:rsidRPr="00FD40C3">
              <w:rPr>
                <w:lang w:val="id-ID"/>
              </w:rPr>
              <w:t xml:space="preserve">          /&gt;</w:t>
            </w:r>
          </w:p>
          <w:p w14:paraId="264BAA92" w14:textId="77777777" w:rsidR="002150B1" w:rsidRPr="00FD40C3" w:rsidRDefault="002150B1" w:rsidP="002150B1">
            <w:pPr>
              <w:pStyle w:val="Code"/>
              <w:rPr>
                <w:lang w:val="id-ID"/>
              </w:rPr>
            </w:pPr>
            <w:r w:rsidRPr="00FD40C3">
              <w:rPr>
                <w:lang w:val="id-ID"/>
              </w:rPr>
              <w:t xml:space="preserve">          &lt;label class="form-label" for="answerColumns"</w:t>
            </w:r>
          </w:p>
          <w:p w14:paraId="3FDB789C" w14:textId="77777777" w:rsidR="002150B1" w:rsidRPr="00FD40C3" w:rsidRDefault="002150B1" w:rsidP="002150B1">
            <w:pPr>
              <w:pStyle w:val="Code"/>
              <w:rPr>
                <w:lang w:val="id-ID"/>
              </w:rPr>
            </w:pPr>
            <w:r w:rsidRPr="00FD40C3">
              <w:rPr>
                <w:lang w:val="id-ID"/>
              </w:rPr>
              <w:t xml:space="preserve">            &gt;Kolom Jawaban Pelajar&lt;/label</w:t>
            </w:r>
          </w:p>
          <w:p w14:paraId="61AEBCC8" w14:textId="77777777" w:rsidR="002150B1" w:rsidRPr="00FD40C3" w:rsidRDefault="002150B1" w:rsidP="002150B1">
            <w:pPr>
              <w:pStyle w:val="Code"/>
              <w:rPr>
                <w:lang w:val="id-ID"/>
              </w:rPr>
            </w:pPr>
            <w:r w:rsidRPr="00FD40C3">
              <w:rPr>
                <w:lang w:val="id-ID"/>
              </w:rPr>
              <w:t xml:space="preserve">          &gt;</w:t>
            </w:r>
          </w:p>
          <w:p w14:paraId="078D22C5" w14:textId="77777777" w:rsidR="002150B1" w:rsidRPr="00FD40C3" w:rsidRDefault="002150B1" w:rsidP="002150B1">
            <w:pPr>
              <w:pStyle w:val="Code"/>
              <w:rPr>
                <w:lang w:val="id-ID"/>
              </w:rPr>
            </w:pPr>
            <w:r w:rsidRPr="00FD40C3">
              <w:rPr>
                <w:lang w:val="id-ID"/>
              </w:rPr>
              <w:t xml:space="preserve">          &lt;input</w:t>
            </w:r>
          </w:p>
          <w:p w14:paraId="4C7B9870" w14:textId="77777777" w:rsidR="002150B1" w:rsidRPr="00FD40C3" w:rsidRDefault="002150B1" w:rsidP="002150B1">
            <w:pPr>
              <w:pStyle w:val="Code"/>
              <w:rPr>
                <w:lang w:val="id-ID"/>
              </w:rPr>
            </w:pPr>
            <w:r w:rsidRPr="00FD40C3">
              <w:rPr>
                <w:lang w:val="id-ID"/>
              </w:rPr>
              <w:t xml:space="preserve">            class="form-control mb-3"</w:t>
            </w:r>
          </w:p>
          <w:p w14:paraId="3C93D55B" w14:textId="77777777" w:rsidR="002150B1" w:rsidRPr="00FD40C3" w:rsidRDefault="002150B1" w:rsidP="002150B1">
            <w:pPr>
              <w:pStyle w:val="Code"/>
              <w:rPr>
                <w:lang w:val="id-ID"/>
              </w:rPr>
            </w:pPr>
            <w:r w:rsidRPr="00FD40C3">
              <w:rPr>
                <w:lang w:val="id-ID"/>
              </w:rPr>
              <w:t xml:space="preserve">            type="text"</w:t>
            </w:r>
          </w:p>
          <w:p w14:paraId="0E6CE7A4" w14:textId="77777777" w:rsidR="002150B1" w:rsidRPr="00FD40C3" w:rsidRDefault="002150B1" w:rsidP="002150B1">
            <w:pPr>
              <w:pStyle w:val="Code"/>
              <w:rPr>
                <w:lang w:val="id-ID"/>
              </w:rPr>
            </w:pPr>
            <w:r w:rsidRPr="00FD40C3">
              <w:rPr>
                <w:lang w:val="id-ID"/>
              </w:rPr>
              <w:lastRenderedPageBreak/>
              <w:t xml:space="preserve">            name="answerColumns"</w:t>
            </w:r>
          </w:p>
          <w:p w14:paraId="02FF416B" w14:textId="77777777" w:rsidR="002150B1" w:rsidRPr="00FD40C3" w:rsidRDefault="002150B1" w:rsidP="002150B1">
            <w:pPr>
              <w:pStyle w:val="Code"/>
              <w:rPr>
                <w:lang w:val="id-ID"/>
              </w:rPr>
            </w:pPr>
            <w:r w:rsidRPr="00FD40C3">
              <w:rPr>
                <w:lang w:val="id-ID"/>
              </w:rPr>
              <w:t xml:space="preserve">            id="answerColumns"</w:t>
            </w:r>
          </w:p>
          <w:p w14:paraId="157D5A40" w14:textId="77777777" w:rsidR="002150B1" w:rsidRPr="00FD40C3" w:rsidRDefault="002150B1" w:rsidP="002150B1">
            <w:pPr>
              <w:pStyle w:val="Code"/>
              <w:rPr>
                <w:lang w:val="id-ID"/>
              </w:rPr>
            </w:pPr>
            <w:r w:rsidRPr="00FD40C3">
              <w:rPr>
                <w:lang w:val="id-ID"/>
              </w:rPr>
              <w:t xml:space="preserve">          /&gt;</w:t>
            </w:r>
          </w:p>
          <w:p w14:paraId="04FBFB75" w14:textId="77777777" w:rsidR="002150B1" w:rsidRPr="00FD40C3" w:rsidRDefault="002150B1" w:rsidP="002150B1">
            <w:pPr>
              <w:pStyle w:val="Code"/>
              <w:rPr>
                <w:lang w:val="id-ID"/>
              </w:rPr>
            </w:pPr>
            <w:r w:rsidRPr="00FD40C3">
              <w:rPr>
                <w:lang w:val="id-ID"/>
              </w:rPr>
              <w:t xml:space="preserve">        &lt;/div&gt;</w:t>
            </w:r>
          </w:p>
          <w:p w14:paraId="51EA7671" w14:textId="77777777" w:rsidR="002150B1" w:rsidRPr="00FD40C3" w:rsidRDefault="002150B1" w:rsidP="002150B1">
            <w:pPr>
              <w:pStyle w:val="Code"/>
              <w:rPr>
                <w:lang w:val="id-ID"/>
              </w:rPr>
            </w:pPr>
            <w:r w:rsidRPr="00FD40C3">
              <w:rPr>
                <w:lang w:val="id-ID"/>
              </w:rPr>
              <w:t xml:space="preserve">      &lt;/div&gt;</w:t>
            </w:r>
          </w:p>
          <w:p w14:paraId="2ACEBD12" w14:textId="77777777" w:rsidR="002150B1" w:rsidRPr="00FD40C3" w:rsidRDefault="002150B1" w:rsidP="002150B1">
            <w:pPr>
              <w:pStyle w:val="Code"/>
              <w:rPr>
                <w:lang w:val="id-ID"/>
              </w:rPr>
            </w:pPr>
            <w:r w:rsidRPr="00FD40C3">
              <w:rPr>
                <w:lang w:val="id-ID"/>
              </w:rPr>
              <w:t xml:space="preserve">    &lt;/div&gt;</w:t>
            </w:r>
          </w:p>
          <w:p w14:paraId="58382438" w14:textId="77777777" w:rsidR="002150B1" w:rsidRPr="00FD40C3" w:rsidRDefault="002150B1" w:rsidP="002150B1">
            <w:pPr>
              <w:pStyle w:val="Code"/>
              <w:rPr>
                <w:lang w:val="id-ID"/>
              </w:rPr>
            </w:pPr>
            <w:r w:rsidRPr="00FD40C3">
              <w:rPr>
                <w:lang w:val="id-ID"/>
              </w:rPr>
              <w:t xml:space="preserve">    &lt;div class="text-center"&gt;</w:t>
            </w:r>
          </w:p>
          <w:p w14:paraId="7CD25986" w14:textId="77777777" w:rsidR="002150B1" w:rsidRPr="00FD40C3" w:rsidRDefault="002150B1" w:rsidP="002150B1">
            <w:pPr>
              <w:pStyle w:val="Code"/>
              <w:rPr>
                <w:lang w:val="id-ID"/>
              </w:rPr>
            </w:pPr>
            <w:r w:rsidRPr="00FD40C3">
              <w:rPr>
                <w:lang w:val="id-ID"/>
              </w:rPr>
              <w:t xml:space="preserve">      &lt;button class="btn btn-lg btn-danger mb-5" type="submit"&gt;Periksa&lt;/button&gt;</w:t>
            </w:r>
          </w:p>
          <w:p w14:paraId="2CC15A13" w14:textId="77777777" w:rsidR="002150B1" w:rsidRPr="00FD40C3" w:rsidRDefault="002150B1" w:rsidP="002150B1">
            <w:pPr>
              <w:pStyle w:val="Code"/>
              <w:rPr>
                <w:lang w:val="id-ID"/>
              </w:rPr>
            </w:pPr>
            <w:r w:rsidRPr="00FD40C3">
              <w:rPr>
                <w:lang w:val="id-ID"/>
              </w:rPr>
              <w:t xml:space="preserve">    &lt;/div&gt;</w:t>
            </w:r>
          </w:p>
          <w:p w14:paraId="10A95010" w14:textId="77777777" w:rsidR="002150B1" w:rsidRPr="00FD40C3" w:rsidRDefault="002150B1" w:rsidP="002150B1">
            <w:pPr>
              <w:pStyle w:val="Code"/>
              <w:rPr>
                <w:lang w:val="id-ID"/>
              </w:rPr>
            </w:pPr>
            <w:r w:rsidRPr="00FD40C3">
              <w:rPr>
                <w:lang w:val="id-ID"/>
              </w:rPr>
              <w:t xml:space="preserve">  &lt;/form&gt;</w:t>
            </w:r>
          </w:p>
          <w:p w14:paraId="4A714264" w14:textId="77777777" w:rsidR="002150B1" w:rsidRPr="00FD40C3" w:rsidRDefault="002150B1" w:rsidP="002150B1">
            <w:pPr>
              <w:pStyle w:val="Code"/>
              <w:rPr>
                <w:lang w:val="id-ID"/>
              </w:rPr>
            </w:pPr>
            <w:r w:rsidRPr="00FD40C3">
              <w:rPr>
                <w:lang w:val="id-ID"/>
              </w:rPr>
              <w:t>&lt;/div&gt;</w:t>
            </w:r>
          </w:p>
          <w:p w14:paraId="760CC23A" w14:textId="77777777" w:rsidR="002150B1" w:rsidRPr="00FD40C3" w:rsidRDefault="002150B1" w:rsidP="002150B1">
            <w:pPr>
              <w:pStyle w:val="Code"/>
              <w:rPr>
                <w:lang w:val="id-ID"/>
              </w:rPr>
            </w:pPr>
          </w:p>
          <w:p w14:paraId="36FD2EE4" w14:textId="62842B59" w:rsidR="002150B1" w:rsidRPr="00FD40C3" w:rsidRDefault="002150B1" w:rsidP="002150B1">
            <w:pPr>
              <w:pStyle w:val="Code"/>
              <w:rPr>
                <w:lang w:val="id-ID"/>
              </w:rPr>
            </w:pPr>
            <w:r w:rsidRPr="00FD40C3">
              <w:rPr>
                <w:lang w:val="id-ID"/>
              </w:rPr>
              <w:t>&lt;%-include('footer')%&gt;</w:t>
            </w:r>
          </w:p>
        </w:tc>
      </w:tr>
    </w:tbl>
    <w:p w14:paraId="572D7F9E" w14:textId="037FCDFA" w:rsidR="002150B1" w:rsidRPr="00FD40C3" w:rsidRDefault="002150B1" w:rsidP="00565639">
      <w:pPr>
        <w:keepNext/>
        <w:keepLines/>
        <w:pBdr>
          <w:top w:val="nil"/>
          <w:left w:val="nil"/>
          <w:bottom w:val="nil"/>
          <w:right w:val="nil"/>
          <w:between w:val="nil"/>
        </w:pBdr>
        <w:ind w:firstLine="0"/>
        <w:rPr>
          <w:bCs/>
          <w:color w:val="000000"/>
          <w:sz w:val="28"/>
          <w:szCs w:val="28"/>
        </w:rPr>
      </w:pPr>
    </w:p>
    <w:p w14:paraId="590D9EB9" w14:textId="6A29DBB2"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8. views/indonesia/single.ejs</w:t>
      </w:r>
    </w:p>
    <w:tbl>
      <w:tblPr>
        <w:tblStyle w:val="TableGrid"/>
        <w:tblW w:w="0" w:type="auto"/>
        <w:tblLook w:val="04A0" w:firstRow="1" w:lastRow="0" w:firstColumn="1" w:lastColumn="0" w:noHBand="0" w:noVBand="1"/>
      </w:tblPr>
      <w:tblGrid>
        <w:gridCol w:w="8439"/>
      </w:tblGrid>
      <w:tr w:rsidR="002150B1" w:rsidRPr="00FD40C3" w14:paraId="57BE8950" w14:textId="77777777" w:rsidTr="002150B1">
        <w:tc>
          <w:tcPr>
            <w:tcW w:w="8439" w:type="dxa"/>
          </w:tcPr>
          <w:p w14:paraId="4C589D66" w14:textId="77777777" w:rsidR="002150B1" w:rsidRPr="00FD40C3" w:rsidRDefault="002150B1" w:rsidP="002150B1">
            <w:pPr>
              <w:pStyle w:val="Code"/>
              <w:rPr>
                <w:lang w:val="id-ID"/>
              </w:rPr>
            </w:pPr>
            <w:r w:rsidRPr="00FD40C3">
              <w:rPr>
                <w:lang w:val="id-ID"/>
              </w:rPr>
              <w:t>&lt;%-include('header')%&gt;</w:t>
            </w:r>
          </w:p>
          <w:p w14:paraId="7E9B3CAD" w14:textId="77777777" w:rsidR="002150B1" w:rsidRPr="00FD40C3" w:rsidRDefault="002150B1" w:rsidP="002150B1">
            <w:pPr>
              <w:pStyle w:val="Code"/>
              <w:rPr>
                <w:lang w:val="id-ID"/>
              </w:rPr>
            </w:pPr>
          </w:p>
          <w:p w14:paraId="2473A4E5" w14:textId="77777777" w:rsidR="002150B1" w:rsidRPr="00FD40C3" w:rsidRDefault="002150B1" w:rsidP="002150B1">
            <w:pPr>
              <w:pStyle w:val="Code"/>
              <w:rPr>
                <w:lang w:val="id-ID"/>
              </w:rPr>
            </w:pPr>
            <w:r w:rsidRPr="00FD40C3">
              <w:rPr>
                <w:lang w:val="id-ID"/>
              </w:rPr>
              <w:t>&lt;div class="container-fluid"&gt;</w:t>
            </w:r>
          </w:p>
          <w:p w14:paraId="0389BC56" w14:textId="77777777" w:rsidR="002150B1" w:rsidRPr="00FD40C3" w:rsidRDefault="002150B1" w:rsidP="002150B1">
            <w:pPr>
              <w:pStyle w:val="Code"/>
              <w:rPr>
                <w:lang w:val="id-ID"/>
              </w:rPr>
            </w:pPr>
            <w:r w:rsidRPr="00FD40C3">
              <w:rPr>
                <w:lang w:val="id-ID"/>
              </w:rPr>
              <w:t xml:space="preserve">  &lt;div class="row"&gt;</w:t>
            </w:r>
          </w:p>
          <w:p w14:paraId="560AEC3C" w14:textId="77777777" w:rsidR="002150B1" w:rsidRPr="00FD40C3" w:rsidRDefault="002150B1" w:rsidP="002150B1">
            <w:pPr>
              <w:pStyle w:val="Code"/>
              <w:rPr>
                <w:lang w:val="id-ID"/>
              </w:rPr>
            </w:pPr>
            <w:r w:rsidRPr="00FD40C3">
              <w:rPr>
                <w:lang w:val="id-ID"/>
              </w:rPr>
              <w:t xml:space="preserve">    &lt;div class="col col-6"&gt;&lt;%-include('title')%&gt;&lt;/div&gt;</w:t>
            </w:r>
          </w:p>
          <w:p w14:paraId="7C158E16" w14:textId="77777777" w:rsidR="002150B1" w:rsidRPr="00FD40C3" w:rsidRDefault="002150B1" w:rsidP="002150B1">
            <w:pPr>
              <w:pStyle w:val="Code"/>
              <w:rPr>
                <w:lang w:val="id-ID"/>
              </w:rPr>
            </w:pPr>
            <w:r w:rsidRPr="00FD40C3">
              <w:rPr>
                <w:lang w:val="id-ID"/>
              </w:rPr>
              <w:t xml:space="preserve">    &lt;div class="col col-6 d-flex justify-content-end mb-5"&gt;</w:t>
            </w:r>
          </w:p>
          <w:p w14:paraId="61F8EF74" w14:textId="77777777" w:rsidR="002150B1" w:rsidRPr="00FD40C3" w:rsidRDefault="002150B1" w:rsidP="002150B1">
            <w:pPr>
              <w:pStyle w:val="Code"/>
              <w:rPr>
                <w:lang w:val="id-ID"/>
              </w:rPr>
            </w:pPr>
            <w:r w:rsidRPr="00FD40C3">
              <w:rPr>
                <w:lang w:val="id-ID"/>
              </w:rPr>
              <w:t xml:space="preserve">      &lt;h1&gt;&lt;i class="fa-regular fa-pen-to-square"&gt;&lt;/i&gt;Indonesia&lt;/h1&gt;</w:t>
            </w:r>
          </w:p>
          <w:p w14:paraId="260732F2" w14:textId="77777777" w:rsidR="002150B1" w:rsidRPr="00FD40C3" w:rsidRDefault="002150B1" w:rsidP="002150B1">
            <w:pPr>
              <w:pStyle w:val="Code"/>
              <w:rPr>
                <w:lang w:val="id-ID"/>
              </w:rPr>
            </w:pPr>
            <w:r w:rsidRPr="00FD40C3">
              <w:rPr>
                <w:lang w:val="id-ID"/>
              </w:rPr>
              <w:t xml:space="preserve">    &lt;/div&gt;</w:t>
            </w:r>
          </w:p>
          <w:p w14:paraId="7D3A46C7" w14:textId="77777777" w:rsidR="002150B1" w:rsidRPr="00FD40C3" w:rsidRDefault="002150B1" w:rsidP="002150B1">
            <w:pPr>
              <w:pStyle w:val="Code"/>
              <w:rPr>
                <w:lang w:val="id-ID"/>
              </w:rPr>
            </w:pPr>
            <w:r w:rsidRPr="00FD40C3">
              <w:rPr>
                <w:lang w:val="id-ID"/>
              </w:rPr>
              <w:t xml:space="preserve">  &lt;/div&gt;</w:t>
            </w:r>
          </w:p>
          <w:p w14:paraId="3FBA2A77" w14:textId="77777777" w:rsidR="002150B1" w:rsidRPr="00FD40C3" w:rsidRDefault="002150B1" w:rsidP="002150B1">
            <w:pPr>
              <w:pStyle w:val="Code"/>
              <w:rPr>
                <w:lang w:val="id-ID"/>
              </w:rPr>
            </w:pPr>
            <w:r w:rsidRPr="00FD40C3">
              <w:rPr>
                <w:lang w:val="id-ID"/>
              </w:rPr>
              <w:t xml:space="preserve">  &lt;form action="/ids" method="post" class=""&gt;</w:t>
            </w:r>
          </w:p>
          <w:p w14:paraId="63FBFFE7" w14:textId="77777777" w:rsidR="002150B1" w:rsidRPr="00FD40C3" w:rsidRDefault="002150B1" w:rsidP="002150B1">
            <w:pPr>
              <w:pStyle w:val="Code"/>
              <w:rPr>
                <w:lang w:val="id-ID"/>
              </w:rPr>
            </w:pPr>
            <w:r w:rsidRPr="00FD40C3">
              <w:rPr>
                <w:lang w:val="id-ID"/>
              </w:rPr>
              <w:t xml:space="preserve">    &lt;input type="hidden" name="language" value="Indonesia" /&gt;</w:t>
            </w:r>
          </w:p>
          <w:p w14:paraId="5595379A" w14:textId="77777777" w:rsidR="002150B1" w:rsidRPr="00FD40C3" w:rsidRDefault="002150B1" w:rsidP="002150B1">
            <w:pPr>
              <w:pStyle w:val="Code"/>
              <w:rPr>
                <w:lang w:val="id-ID"/>
              </w:rPr>
            </w:pPr>
            <w:r w:rsidRPr="00FD40C3">
              <w:rPr>
                <w:lang w:val="id-ID"/>
              </w:rPr>
              <w:t xml:space="preserve">    &lt;input type="hidden" name="docid" id="docid" /&gt;</w:t>
            </w:r>
          </w:p>
          <w:p w14:paraId="5883045B" w14:textId="77777777" w:rsidR="002150B1" w:rsidRPr="00FD40C3" w:rsidRDefault="002150B1" w:rsidP="002150B1">
            <w:pPr>
              <w:pStyle w:val="Code"/>
              <w:rPr>
                <w:lang w:val="id-ID"/>
              </w:rPr>
            </w:pPr>
            <w:r w:rsidRPr="00FD40C3">
              <w:rPr>
                <w:lang w:val="id-ID"/>
              </w:rPr>
              <w:t xml:space="preserve">    &lt;div class="row"&gt;</w:t>
            </w:r>
          </w:p>
          <w:p w14:paraId="354B091A" w14:textId="77777777" w:rsidR="002150B1" w:rsidRPr="00FD40C3" w:rsidRDefault="002150B1" w:rsidP="002150B1">
            <w:pPr>
              <w:pStyle w:val="Code"/>
              <w:rPr>
                <w:lang w:val="id-ID"/>
              </w:rPr>
            </w:pPr>
            <w:r w:rsidRPr="00FD40C3">
              <w:rPr>
                <w:lang w:val="id-ID"/>
              </w:rPr>
              <w:t xml:space="preserve">      &lt;div class="col col-12 col-lg-6 mb-5"&gt;</w:t>
            </w:r>
          </w:p>
          <w:p w14:paraId="1AA8EF75" w14:textId="77777777" w:rsidR="002150B1" w:rsidRPr="00FD40C3" w:rsidRDefault="002150B1" w:rsidP="002150B1">
            <w:pPr>
              <w:pStyle w:val="Code"/>
              <w:rPr>
                <w:lang w:val="id-ID"/>
              </w:rPr>
            </w:pPr>
            <w:r w:rsidRPr="00FD40C3">
              <w:rPr>
                <w:lang w:val="id-ID"/>
              </w:rPr>
              <w:t xml:space="preserve">        &lt;label class="form-label" for="teacherAnswer"&gt;Jawaban Pengajar&lt;/label&gt;</w:t>
            </w:r>
          </w:p>
          <w:p w14:paraId="5DF71A24" w14:textId="77777777" w:rsidR="002150B1" w:rsidRPr="00FD40C3" w:rsidRDefault="002150B1" w:rsidP="002150B1">
            <w:pPr>
              <w:pStyle w:val="Code"/>
              <w:rPr>
                <w:lang w:val="id-ID"/>
              </w:rPr>
            </w:pPr>
            <w:r w:rsidRPr="00FD40C3">
              <w:rPr>
                <w:lang w:val="id-ID"/>
              </w:rPr>
              <w:t xml:space="preserve">        &lt;textarea</w:t>
            </w:r>
          </w:p>
          <w:p w14:paraId="6BB2D195" w14:textId="77777777" w:rsidR="002150B1" w:rsidRPr="00FD40C3" w:rsidRDefault="002150B1" w:rsidP="002150B1">
            <w:pPr>
              <w:pStyle w:val="Code"/>
              <w:rPr>
                <w:lang w:val="id-ID"/>
              </w:rPr>
            </w:pPr>
            <w:r w:rsidRPr="00FD40C3">
              <w:rPr>
                <w:lang w:val="id-ID"/>
              </w:rPr>
              <w:t xml:space="preserve">          class="form-control"</w:t>
            </w:r>
          </w:p>
          <w:p w14:paraId="461F40A8" w14:textId="77777777" w:rsidR="002150B1" w:rsidRPr="00FD40C3" w:rsidRDefault="002150B1" w:rsidP="002150B1">
            <w:pPr>
              <w:pStyle w:val="Code"/>
              <w:rPr>
                <w:lang w:val="id-ID"/>
              </w:rPr>
            </w:pPr>
            <w:r w:rsidRPr="00FD40C3">
              <w:rPr>
                <w:lang w:val="id-ID"/>
              </w:rPr>
              <w:t xml:space="preserve">          name="teacherAnswer"</w:t>
            </w:r>
          </w:p>
          <w:p w14:paraId="38004CDE" w14:textId="77777777" w:rsidR="002150B1" w:rsidRPr="00FD40C3" w:rsidRDefault="002150B1" w:rsidP="002150B1">
            <w:pPr>
              <w:pStyle w:val="Code"/>
              <w:rPr>
                <w:lang w:val="id-ID"/>
              </w:rPr>
            </w:pPr>
            <w:r w:rsidRPr="00FD40C3">
              <w:rPr>
                <w:lang w:val="id-ID"/>
              </w:rPr>
              <w:t xml:space="preserve">          id="teacherAnswer"</w:t>
            </w:r>
          </w:p>
          <w:p w14:paraId="7E91A056" w14:textId="77777777" w:rsidR="002150B1" w:rsidRPr="00FD40C3" w:rsidRDefault="002150B1" w:rsidP="002150B1">
            <w:pPr>
              <w:pStyle w:val="Code"/>
              <w:rPr>
                <w:lang w:val="id-ID"/>
              </w:rPr>
            </w:pPr>
            <w:r w:rsidRPr="00FD40C3">
              <w:rPr>
                <w:lang w:val="id-ID"/>
              </w:rPr>
              <w:t xml:space="preserve">        &gt;&lt;/textarea&gt;</w:t>
            </w:r>
          </w:p>
          <w:p w14:paraId="33C0EC38" w14:textId="77777777" w:rsidR="002150B1" w:rsidRPr="00FD40C3" w:rsidRDefault="002150B1" w:rsidP="002150B1">
            <w:pPr>
              <w:pStyle w:val="Code"/>
              <w:rPr>
                <w:lang w:val="id-ID"/>
              </w:rPr>
            </w:pPr>
            <w:r w:rsidRPr="00FD40C3">
              <w:rPr>
                <w:lang w:val="id-ID"/>
              </w:rPr>
              <w:t xml:space="preserve">      &lt;/div&gt;</w:t>
            </w:r>
          </w:p>
          <w:p w14:paraId="0B32E641" w14:textId="77777777" w:rsidR="002150B1" w:rsidRPr="00FD40C3" w:rsidRDefault="002150B1" w:rsidP="002150B1">
            <w:pPr>
              <w:pStyle w:val="Code"/>
              <w:rPr>
                <w:lang w:val="id-ID"/>
              </w:rPr>
            </w:pPr>
            <w:r w:rsidRPr="00FD40C3">
              <w:rPr>
                <w:lang w:val="id-ID"/>
              </w:rPr>
              <w:t xml:space="preserve">      &lt;div class="col col-12 col-lg-6 mb-5"&gt;</w:t>
            </w:r>
          </w:p>
          <w:p w14:paraId="3AB81126" w14:textId="77777777" w:rsidR="002150B1" w:rsidRPr="00FD40C3" w:rsidRDefault="002150B1" w:rsidP="002150B1">
            <w:pPr>
              <w:pStyle w:val="Code"/>
              <w:rPr>
                <w:lang w:val="id-ID"/>
              </w:rPr>
            </w:pPr>
            <w:r w:rsidRPr="00FD40C3">
              <w:rPr>
                <w:lang w:val="id-ID"/>
              </w:rPr>
              <w:t xml:space="preserve">        &lt;label class="form-label" for="studentAnswer"&gt;Jawaban Pelajar&lt;/label&gt;</w:t>
            </w:r>
          </w:p>
          <w:p w14:paraId="4276A7DC" w14:textId="77777777" w:rsidR="002150B1" w:rsidRPr="00FD40C3" w:rsidRDefault="002150B1" w:rsidP="002150B1">
            <w:pPr>
              <w:pStyle w:val="Code"/>
              <w:rPr>
                <w:lang w:val="id-ID"/>
              </w:rPr>
            </w:pPr>
            <w:r w:rsidRPr="00FD40C3">
              <w:rPr>
                <w:lang w:val="id-ID"/>
              </w:rPr>
              <w:t xml:space="preserve">        &lt;textarea</w:t>
            </w:r>
          </w:p>
          <w:p w14:paraId="5D128095" w14:textId="77777777" w:rsidR="002150B1" w:rsidRPr="00FD40C3" w:rsidRDefault="002150B1" w:rsidP="002150B1">
            <w:pPr>
              <w:pStyle w:val="Code"/>
              <w:rPr>
                <w:lang w:val="id-ID"/>
              </w:rPr>
            </w:pPr>
            <w:r w:rsidRPr="00FD40C3">
              <w:rPr>
                <w:lang w:val="id-ID"/>
              </w:rPr>
              <w:t xml:space="preserve">          class="form-control"</w:t>
            </w:r>
          </w:p>
          <w:p w14:paraId="29DBAFEB" w14:textId="77777777" w:rsidR="002150B1" w:rsidRPr="00FD40C3" w:rsidRDefault="002150B1" w:rsidP="002150B1">
            <w:pPr>
              <w:pStyle w:val="Code"/>
              <w:rPr>
                <w:lang w:val="id-ID"/>
              </w:rPr>
            </w:pPr>
            <w:r w:rsidRPr="00FD40C3">
              <w:rPr>
                <w:lang w:val="id-ID"/>
              </w:rPr>
              <w:t xml:space="preserve">          name="studentAnswer"</w:t>
            </w:r>
          </w:p>
          <w:p w14:paraId="6BF89167" w14:textId="77777777" w:rsidR="002150B1" w:rsidRPr="00FD40C3" w:rsidRDefault="002150B1" w:rsidP="002150B1">
            <w:pPr>
              <w:pStyle w:val="Code"/>
              <w:rPr>
                <w:lang w:val="id-ID"/>
              </w:rPr>
            </w:pPr>
            <w:r w:rsidRPr="00FD40C3">
              <w:rPr>
                <w:lang w:val="id-ID"/>
              </w:rPr>
              <w:t xml:space="preserve">          id="studentAnswer"</w:t>
            </w:r>
          </w:p>
          <w:p w14:paraId="39EEFDC0" w14:textId="77777777" w:rsidR="002150B1" w:rsidRPr="00FD40C3" w:rsidRDefault="002150B1" w:rsidP="002150B1">
            <w:pPr>
              <w:pStyle w:val="Code"/>
              <w:rPr>
                <w:lang w:val="id-ID"/>
              </w:rPr>
            </w:pPr>
            <w:r w:rsidRPr="00FD40C3">
              <w:rPr>
                <w:lang w:val="id-ID"/>
              </w:rPr>
              <w:t xml:space="preserve">        &gt;&lt;/textarea&gt;</w:t>
            </w:r>
          </w:p>
          <w:p w14:paraId="208986CB" w14:textId="77777777" w:rsidR="002150B1" w:rsidRPr="00FD40C3" w:rsidRDefault="002150B1" w:rsidP="002150B1">
            <w:pPr>
              <w:pStyle w:val="Code"/>
              <w:rPr>
                <w:lang w:val="id-ID"/>
              </w:rPr>
            </w:pPr>
            <w:r w:rsidRPr="00FD40C3">
              <w:rPr>
                <w:lang w:val="id-ID"/>
              </w:rPr>
              <w:t xml:space="preserve">      &lt;/div&gt;</w:t>
            </w:r>
          </w:p>
          <w:p w14:paraId="5704DDA1" w14:textId="77777777" w:rsidR="002150B1" w:rsidRPr="00FD40C3" w:rsidRDefault="002150B1" w:rsidP="002150B1">
            <w:pPr>
              <w:pStyle w:val="Code"/>
              <w:rPr>
                <w:lang w:val="id-ID"/>
              </w:rPr>
            </w:pPr>
            <w:r w:rsidRPr="00FD40C3">
              <w:rPr>
                <w:lang w:val="id-ID"/>
              </w:rPr>
              <w:t xml:space="preserve">    &lt;/div&gt;</w:t>
            </w:r>
          </w:p>
          <w:p w14:paraId="70B7590E" w14:textId="77777777" w:rsidR="002150B1" w:rsidRPr="00FD40C3" w:rsidRDefault="002150B1" w:rsidP="002150B1">
            <w:pPr>
              <w:pStyle w:val="Code"/>
              <w:rPr>
                <w:lang w:val="id-ID"/>
              </w:rPr>
            </w:pPr>
            <w:r w:rsidRPr="00FD40C3">
              <w:rPr>
                <w:lang w:val="id-ID"/>
              </w:rPr>
              <w:t xml:space="preserve">    &lt;div class="text-center"&gt;</w:t>
            </w:r>
          </w:p>
          <w:p w14:paraId="44E059AF" w14:textId="77777777" w:rsidR="002150B1" w:rsidRPr="00FD40C3" w:rsidRDefault="002150B1" w:rsidP="002150B1">
            <w:pPr>
              <w:pStyle w:val="Code"/>
              <w:rPr>
                <w:lang w:val="id-ID"/>
              </w:rPr>
            </w:pPr>
            <w:r w:rsidRPr="00FD40C3">
              <w:rPr>
                <w:lang w:val="id-ID"/>
              </w:rPr>
              <w:t xml:space="preserve">      &lt;button class="btn btn-lg btn-warning mb-5" type="submit"&gt;Periksa&lt;/button&gt;</w:t>
            </w:r>
          </w:p>
          <w:p w14:paraId="6DDD621E" w14:textId="77777777" w:rsidR="002150B1" w:rsidRPr="00FD40C3" w:rsidRDefault="002150B1" w:rsidP="002150B1">
            <w:pPr>
              <w:pStyle w:val="Code"/>
              <w:rPr>
                <w:lang w:val="id-ID"/>
              </w:rPr>
            </w:pPr>
            <w:r w:rsidRPr="00FD40C3">
              <w:rPr>
                <w:lang w:val="id-ID"/>
              </w:rPr>
              <w:t xml:space="preserve">    &lt;/div&gt;</w:t>
            </w:r>
          </w:p>
          <w:p w14:paraId="610A070B" w14:textId="77777777" w:rsidR="002150B1" w:rsidRPr="00FD40C3" w:rsidRDefault="002150B1" w:rsidP="002150B1">
            <w:pPr>
              <w:pStyle w:val="Code"/>
              <w:rPr>
                <w:lang w:val="id-ID"/>
              </w:rPr>
            </w:pPr>
            <w:r w:rsidRPr="00FD40C3">
              <w:rPr>
                <w:lang w:val="id-ID"/>
              </w:rPr>
              <w:t xml:space="preserve">  &lt;/form&gt;</w:t>
            </w:r>
          </w:p>
          <w:p w14:paraId="58BD0B6F" w14:textId="77777777" w:rsidR="002150B1" w:rsidRPr="00FD40C3" w:rsidRDefault="002150B1" w:rsidP="002150B1">
            <w:pPr>
              <w:pStyle w:val="Code"/>
              <w:rPr>
                <w:lang w:val="id-ID"/>
              </w:rPr>
            </w:pPr>
            <w:r w:rsidRPr="00FD40C3">
              <w:rPr>
                <w:lang w:val="id-ID"/>
              </w:rPr>
              <w:t>&lt;/div&gt;</w:t>
            </w:r>
          </w:p>
          <w:p w14:paraId="676C8461" w14:textId="77777777" w:rsidR="002150B1" w:rsidRPr="00FD40C3" w:rsidRDefault="002150B1" w:rsidP="002150B1">
            <w:pPr>
              <w:pStyle w:val="Code"/>
              <w:rPr>
                <w:lang w:val="id-ID"/>
              </w:rPr>
            </w:pPr>
          </w:p>
          <w:p w14:paraId="491F5C06" w14:textId="77777777" w:rsidR="002150B1" w:rsidRPr="00FD40C3" w:rsidRDefault="002150B1" w:rsidP="002150B1">
            <w:pPr>
              <w:pStyle w:val="Code"/>
              <w:rPr>
                <w:lang w:val="id-ID"/>
              </w:rPr>
            </w:pPr>
            <w:r w:rsidRPr="00FD40C3">
              <w:rPr>
                <w:lang w:val="id-ID"/>
              </w:rPr>
              <w:t>&lt;script src="./js/milisecondDate.js"&gt;&lt;/script&gt;</w:t>
            </w:r>
          </w:p>
          <w:p w14:paraId="531A2367" w14:textId="77777777" w:rsidR="002150B1" w:rsidRPr="00FD40C3" w:rsidRDefault="002150B1" w:rsidP="002150B1">
            <w:pPr>
              <w:pStyle w:val="Code"/>
              <w:rPr>
                <w:lang w:val="id-ID"/>
              </w:rPr>
            </w:pPr>
          </w:p>
          <w:p w14:paraId="67BCF98D" w14:textId="2CCCFC5D" w:rsidR="002150B1" w:rsidRPr="00FD40C3" w:rsidRDefault="002150B1" w:rsidP="002150B1">
            <w:pPr>
              <w:pStyle w:val="Code"/>
              <w:rPr>
                <w:lang w:val="id-ID"/>
              </w:rPr>
            </w:pPr>
            <w:r w:rsidRPr="00FD40C3">
              <w:rPr>
                <w:lang w:val="id-ID"/>
              </w:rPr>
              <w:t>&lt;%-include('footer')%&gt;</w:t>
            </w:r>
          </w:p>
        </w:tc>
      </w:tr>
    </w:tbl>
    <w:p w14:paraId="62DE27A2" w14:textId="4EFA3C5F" w:rsidR="002150B1" w:rsidRPr="00FD40C3" w:rsidRDefault="002150B1" w:rsidP="00565639">
      <w:pPr>
        <w:keepNext/>
        <w:keepLines/>
        <w:pBdr>
          <w:top w:val="nil"/>
          <w:left w:val="nil"/>
          <w:bottom w:val="nil"/>
          <w:right w:val="nil"/>
          <w:between w:val="nil"/>
        </w:pBdr>
        <w:ind w:firstLine="0"/>
        <w:rPr>
          <w:bCs/>
          <w:color w:val="000000"/>
          <w:sz w:val="28"/>
          <w:szCs w:val="28"/>
        </w:rPr>
      </w:pPr>
    </w:p>
    <w:p w14:paraId="70EAF861" w14:textId="7BE5D7E8"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9. views/inggris/bulk.ejs</w:t>
      </w:r>
    </w:p>
    <w:tbl>
      <w:tblPr>
        <w:tblStyle w:val="TableGrid"/>
        <w:tblW w:w="0" w:type="auto"/>
        <w:tblLook w:val="04A0" w:firstRow="1" w:lastRow="0" w:firstColumn="1" w:lastColumn="0" w:noHBand="0" w:noVBand="1"/>
      </w:tblPr>
      <w:tblGrid>
        <w:gridCol w:w="8439"/>
      </w:tblGrid>
      <w:tr w:rsidR="002150B1" w:rsidRPr="00FD40C3" w14:paraId="11AD7577" w14:textId="77777777" w:rsidTr="002150B1">
        <w:tc>
          <w:tcPr>
            <w:tcW w:w="8439" w:type="dxa"/>
          </w:tcPr>
          <w:p w14:paraId="629070CD" w14:textId="77777777" w:rsidR="002150B1" w:rsidRPr="00FD40C3" w:rsidRDefault="002150B1" w:rsidP="002150B1">
            <w:pPr>
              <w:pStyle w:val="Code"/>
              <w:rPr>
                <w:lang w:val="id-ID"/>
              </w:rPr>
            </w:pPr>
            <w:r w:rsidRPr="00FD40C3">
              <w:rPr>
                <w:lang w:val="id-ID"/>
              </w:rPr>
              <w:t>&lt;%-include('header')%&gt;</w:t>
            </w:r>
          </w:p>
          <w:p w14:paraId="5A44544B" w14:textId="77777777" w:rsidR="002150B1" w:rsidRPr="00FD40C3" w:rsidRDefault="002150B1" w:rsidP="002150B1">
            <w:pPr>
              <w:pStyle w:val="Code"/>
              <w:rPr>
                <w:lang w:val="id-ID"/>
              </w:rPr>
            </w:pPr>
          </w:p>
          <w:p w14:paraId="0A62A9B3" w14:textId="77777777" w:rsidR="002150B1" w:rsidRPr="00FD40C3" w:rsidRDefault="002150B1" w:rsidP="002150B1">
            <w:pPr>
              <w:pStyle w:val="Code"/>
              <w:rPr>
                <w:lang w:val="id-ID"/>
              </w:rPr>
            </w:pPr>
            <w:r w:rsidRPr="00FD40C3">
              <w:rPr>
                <w:lang w:val="id-ID"/>
              </w:rPr>
              <w:t>&lt;div class="container-fluid"&gt;</w:t>
            </w:r>
          </w:p>
          <w:p w14:paraId="0614F373" w14:textId="77777777" w:rsidR="002150B1" w:rsidRPr="00FD40C3" w:rsidRDefault="002150B1" w:rsidP="002150B1">
            <w:pPr>
              <w:pStyle w:val="Code"/>
              <w:rPr>
                <w:lang w:val="id-ID"/>
              </w:rPr>
            </w:pPr>
            <w:r w:rsidRPr="00FD40C3">
              <w:rPr>
                <w:lang w:val="id-ID"/>
              </w:rPr>
              <w:t xml:space="preserve">  &lt;div class="row"&gt;</w:t>
            </w:r>
          </w:p>
          <w:p w14:paraId="6CCC37D3" w14:textId="77777777" w:rsidR="002150B1" w:rsidRPr="00FD40C3" w:rsidRDefault="002150B1" w:rsidP="002150B1">
            <w:pPr>
              <w:pStyle w:val="Code"/>
              <w:rPr>
                <w:lang w:val="id-ID"/>
              </w:rPr>
            </w:pPr>
            <w:r w:rsidRPr="00FD40C3">
              <w:rPr>
                <w:lang w:val="id-ID"/>
              </w:rPr>
              <w:t xml:space="preserve">    &lt;div class="col col-6"&gt;&lt;%-include('title')%&gt;&lt;/div&gt;</w:t>
            </w:r>
          </w:p>
          <w:p w14:paraId="71868A91" w14:textId="77777777" w:rsidR="002150B1" w:rsidRPr="00FD40C3" w:rsidRDefault="002150B1" w:rsidP="002150B1">
            <w:pPr>
              <w:pStyle w:val="Code"/>
              <w:rPr>
                <w:lang w:val="id-ID"/>
              </w:rPr>
            </w:pPr>
            <w:r w:rsidRPr="00FD40C3">
              <w:rPr>
                <w:lang w:val="id-ID"/>
              </w:rPr>
              <w:t xml:space="preserve">    &lt;div class="col col-6 d-flex justify-content-end mb-5"&gt;</w:t>
            </w:r>
          </w:p>
          <w:p w14:paraId="517ED2B0" w14:textId="77777777" w:rsidR="002150B1" w:rsidRPr="00FD40C3" w:rsidRDefault="002150B1" w:rsidP="002150B1">
            <w:pPr>
              <w:pStyle w:val="Code"/>
              <w:rPr>
                <w:lang w:val="id-ID"/>
              </w:rPr>
            </w:pPr>
            <w:r w:rsidRPr="00FD40C3">
              <w:rPr>
                <w:lang w:val="id-ID"/>
              </w:rPr>
              <w:t xml:space="preserve">      &lt;h1&gt;&lt;i class="fa-solid fa-file-csv"&gt;&lt;/i&gt;Inggris&lt;/h1&gt;</w:t>
            </w:r>
          </w:p>
          <w:p w14:paraId="09658714" w14:textId="77777777" w:rsidR="002150B1" w:rsidRPr="00FD40C3" w:rsidRDefault="002150B1" w:rsidP="002150B1">
            <w:pPr>
              <w:pStyle w:val="Code"/>
              <w:rPr>
                <w:lang w:val="id-ID"/>
              </w:rPr>
            </w:pPr>
            <w:r w:rsidRPr="00FD40C3">
              <w:rPr>
                <w:lang w:val="id-ID"/>
              </w:rPr>
              <w:t xml:space="preserve">    &lt;/div&gt;</w:t>
            </w:r>
          </w:p>
          <w:p w14:paraId="16FBB547" w14:textId="77777777" w:rsidR="002150B1" w:rsidRPr="00FD40C3" w:rsidRDefault="002150B1" w:rsidP="002150B1">
            <w:pPr>
              <w:pStyle w:val="Code"/>
              <w:rPr>
                <w:lang w:val="id-ID"/>
              </w:rPr>
            </w:pPr>
            <w:r w:rsidRPr="00FD40C3">
              <w:rPr>
                <w:lang w:val="id-ID"/>
              </w:rPr>
              <w:t xml:space="preserve">  &lt;/div&gt;</w:t>
            </w:r>
          </w:p>
          <w:p w14:paraId="5166224F" w14:textId="77777777" w:rsidR="002150B1" w:rsidRPr="00FD40C3" w:rsidRDefault="002150B1" w:rsidP="002150B1">
            <w:pPr>
              <w:pStyle w:val="Code"/>
              <w:rPr>
                <w:lang w:val="id-ID"/>
              </w:rPr>
            </w:pPr>
            <w:r w:rsidRPr="00FD40C3">
              <w:rPr>
                <w:lang w:val="id-ID"/>
              </w:rPr>
              <w:t xml:space="preserve">  &lt;form</w:t>
            </w:r>
          </w:p>
          <w:p w14:paraId="563F0F68" w14:textId="77777777" w:rsidR="002150B1" w:rsidRPr="00FD40C3" w:rsidRDefault="002150B1" w:rsidP="002150B1">
            <w:pPr>
              <w:pStyle w:val="Code"/>
              <w:rPr>
                <w:lang w:val="id-ID"/>
              </w:rPr>
            </w:pPr>
            <w:r w:rsidRPr="00FD40C3">
              <w:rPr>
                <w:lang w:val="id-ID"/>
              </w:rPr>
              <w:t xml:space="preserve">    action="/enb"</w:t>
            </w:r>
          </w:p>
          <w:p w14:paraId="4C3EF966" w14:textId="77777777" w:rsidR="002150B1" w:rsidRPr="00FD40C3" w:rsidRDefault="002150B1" w:rsidP="002150B1">
            <w:pPr>
              <w:pStyle w:val="Code"/>
              <w:rPr>
                <w:lang w:val="id-ID"/>
              </w:rPr>
            </w:pPr>
            <w:r w:rsidRPr="00FD40C3">
              <w:rPr>
                <w:lang w:val="id-ID"/>
              </w:rPr>
              <w:t xml:space="preserve">    id="enbulk"</w:t>
            </w:r>
          </w:p>
          <w:p w14:paraId="26F2981F" w14:textId="77777777" w:rsidR="002150B1" w:rsidRPr="00FD40C3" w:rsidRDefault="002150B1" w:rsidP="002150B1">
            <w:pPr>
              <w:pStyle w:val="Code"/>
              <w:rPr>
                <w:lang w:val="id-ID"/>
              </w:rPr>
            </w:pPr>
            <w:r w:rsidRPr="00FD40C3">
              <w:rPr>
                <w:lang w:val="id-ID"/>
              </w:rPr>
              <w:t xml:space="preserve">    enctype="multipart/form-data"</w:t>
            </w:r>
          </w:p>
          <w:p w14:paraId="43C29D7A" w14:textId="77777777" w:rsidR="002150B1" w:rsidRPr="00FD40C3" w:rsidRDefault="002150B1" w:rsidP="002150B1">
            <w:pPr>
              <w:pStyle w:val="Code"/>
              <w:rPr>
                <w:lang w:val="id-ID"/>
              </w:rPr>
            </w:pPr>
            <w:r w:rsidRPr="00FD40C3">
              <w:rPr>
                <w:lang w:val="id-ID"/>
              </w:rPr>
              <w:t xml:space="preserve">    method="post"</w:t>
            </w:r>
          </w:p>
          <w:p w14:paraId="1C201E59" w14:textId="77777777" w:rsidR="002150B1" w:rsidRPr="00FD40C3" w:rsidRDefault="002150B1" w:rsidP="002150B1">
            <w:pPr>
              <w:pStyle w:val="Code"/>
              <w:rPr>
                <w:lang w:val="id-ID"/>
              </w:rPr>
            </w:pPr>
            <w:r w:rsidRPr="00FD40C3">
              <w:rPr>
                <w:lang w:val="id-ID"/>
              </w:rPr>
              <w:t xml:space="preserve">    class=""</w:t>
            </w:r>
          </w:p>
          <w:p w14:paraId="17390BAF" w14:textId="77777777" w:rsidR="002150B1" w:rsidRPr="00FD40C3" w:rsidRDefault="002150B1" w:rsidP="002150B1">
            <w:pPr>
              <w:pStyle w:val="Code"/>
              <w:rPr>
                <w:lang w:val="id-ID"/>
              </w:rPr>
            </w:pPr>
            <w:r w:rsidRPr="00FD40C3">
              <w:rPr>
                <w:lang w:val="id-ID"/>
              </w:rPr>
              <w:t xml:space="preserve">  &gt;</w:t>
            </w:r>
          </w:p>
          <w:p w14:paraId="0281F9C4" w14:textId="77777777" w:rsidR="002150B1" w:rsidRPr="00FD40C3" w:rsidRDefault="002150B1" w:rsidP="002150B1">
            <w:pPr>
              <w:pStyle w:val="Code"/>
              <w:rPr>
                <w:lang w:val="id-ID"/>
              </w:rPr>
            </w:pPr>
            <w:r w:rsidRPr="00FD40C3">
              <w:rPr>
                <w:lang w:val="id-ID"/>
              </w:rPr>
              <w:t xml:space="preserve">    &lt;input type="hidden" name="language" value="Inggris" /&gt;</w:t>
            </w:r>
          </w:p>
          <w:p w14:paraId="4F5788BA" w14:textId="77777777" w:rsidR="002150B1" w:rsidRPr="00FD40C3" w:rsidRDefault="002150B1" w:rsidP="002150B1">
            <w:pPr>
              <w:pStyle w:val="Code"/>
              <w:rPr>
                <w:lang w:val="id-ID"/>
              </w:rPr>
            </w:pPr>
            <w:r w:rsidRPr="00FD40C3">
              <w:rPr>
                <w:lang w:val="id-ID"/>
              </w:rPr>
              <w:t xml:space="preserve">    &lt;div class="row"&gt;</w:t>
            </w:r>
          </w:p>
          <w:p w14:paraId="6C252E12" w14:textId="77777777" w:rsidR="002150B1" w:rsidRPr="00FD40C3" w:rsidRDefault="002150B1" w:rsidP="002150B1">
            <w:pPr>
              <w:pStyle w:val="Code"/>
              <w:rPr>
                <w:lang w:val="id-ID"/>
              </w:rPr>
            </w:pPr>
            <w:r w:rsidRPr="00FD40C3">
              <w:rPr>
                <w:lang w:val="id-ID"/>
              </w:rPr>
              <w:t xml:space="preserve">      &lt;div class="col col-12 col-lg-6 mb-5"&gt;</w:t>
            </w:r>
          </w:p>
          <w:p w14:paraId="69656BF6" w14:textId="77777777" w:rsidR="002150B1" w:rsidRPr="00FD40C3" w:rsidRDefault="002150B1" w:rsidP="002150B1">
            <w:pPr>
              <w:pStyle w:val="Code"/>
              <w:rPr>
                <w:lang w:val="id-ID"/>
              </w:rPr>
            </w:pPr>
            <w:r w:rsidRPr="00FD40C3">
              <w:rPr>
                <w:lang w:val="id-ID"/>
              </w:rPr>
              <w:t xml:space="preserve">        &lt;label class="form-label" for="teacherAnswer"&gt;Jawaban Pengajar&lt;/label&gt;</w:t>
            </w:r>
          </w:p>
          <w:p w14:paraId="72EBAD48" w14:textId="77777777" w:rsidR="002150B1" w:rsidRPr="00FD40C3" w:rsidRDefault="002150B1" w:rsidP="002150B1">
            <w:pPr>
              <w:pStyle w:val="Code"/>
              <w:rPr>
                <w:lang w:val="id-ID"/>
              </w:rPr>
            </w:pPr>
            <w:r w:rsidRPr="00FD40C3">
              <w:rPr>
                <w:lang w:val="id-ID"/>
              </w:rPr>
              <w:t xml:space="preserve">        &lt;textarea</w:t>
            </w:r>
          </w:p>
          <w:p w14:paraId="56639918" w14:textId="77777777" w:rsidR="002150B1" w:rsidRPr="00FD40C3" w:rsidRDefault="002150B1" w:rsidP="002150B1">
            <w:pPr>
              <w:pStyle w:val="Code"/>
              <w:rPr>
                <w:lang w:val="id-ID"/>
              </w:rPr>
            </w:pPr>
            <w:r w:rsidRPr="00FD40C3">
              <w:rPr>
                <w:lang w:val="id-ID"/>
              </w:rPr>
              <w:t xml:space="preserve">          class="form-control"</w:t>
            </w:r>
          </w:p>
          <w:p w14:paraId="45F503F6" w14:textId="77777777" w:rsidR="002150B1" w:rsidRPr="00FD40C3" w:rsidRDefault="002150B1" w:rsidP="002150B1">
            <w:pPr>
              <w:pStyle w:val="Code"/>
              <w:rPr>
                <w:lang w:val="id-ID"/>
              </w:rPr>
            </w:pPr>
            <w:r w:rsidRPr="00FD40C3">
              <w:rPr>
                <w:lang w:val="id-ID"/>
              </w:rPr>
              <w:t xml:space="preserve">          name="teacherAnswer"</w:t>
            </w:r>
          </w:p>
          <w:p w14:paraId="63A5D0D4" w14:textId="77777777" w:rsidR="002150B1" w:rsidRPr="00FD40C3" w:rsidRDefault="002150B1" w:rsidP="002150B1">
            <w:pPr>
              <w:pStyle w:val="Code"/>
              <w:rPr>
                <w:lang w:val="id-ID"/>
              </w:rPr>
            </w:pPr>
            <w:r w:rsidRPr="00FD40C3">
              <w:rPr>
                <w:lang w:val="id-ID"/>
              </w:rPr>
              <w:t xml:space="preserve">          id="teacherAnswer"</w:t>
            </w:r>
          </w:p>
          <w:p w14:paraId="6B493466" w14:textId="77777777" w:rsidR="002150B1" w:rsidRPr="00FD40C3" w:rsidRDefault="002150B1" w:rsidP="002150B1">
            <w:pPr>
              <w:pStyle w:val="Code"/>
              <w:rPr>
                <w:lang w:val="id-ID"/>
              </w:rPr>
            </w:pPr>
            <w:r w:rsidRPr="00FD40C3">
              <w:rPr>
                <w:lang w:val="id-ID"/>
              </w:rPr>
              <w:t xml:space="preserve">        &gt;&lt;/textarea&gt;</w:t>
            </w:r>
          </w:p>
          <w:p w14:paraId="726C0FA8" w14:textId="77777777" w:rsidR="002150B1" w:rsidRPr="00FD40C3" w:rsidRDefault="002150B1" w:rsidP="002150B1">
            <w:pPr>
              <w:pStyle w:val="Code"/>
              <w:rPr>
                <w:lang w:val="id-ID"/>
              </w:rPr>
            </w:pPr>
            <w:r w:rsidRPr="00FD40C3">
              <w:rPr>
                <w:lang w:val="id-ID"/>
              </w:rPr>
              <w:t xml:space="preserve">      &lt;/div&gt;</w:t>
            </w:r>
          </w:p>
          <w:p w14:paraId="36A1A1BC" w14:textId="77777777" w:rsidR="002150B1" w:rsidRPr="00FD40C3" w:rsidRDefault="002150B1" w:rsidP="002150B1">
            <w:pPr>
              <w:pStyle w:val="Code"/>
              <w:rPr>
                <w:lang w:val="id-ID"/>
              </w:rPr>
            </w:pPr>
            <w:r w:rsidRPr="00FD40C3">
              <w:rPr>
                <w:lang w:val="id-ID"/>
              </w:rPr>
              <w:t xml:space="preserve">      &lt;div class="col col-12 col-lg-6 mb-5"&gt;</w:t>
            </w:r>
          </w:p>
          <w:p w14:paraId="71C66CF4" w14:textId="77777777" w:rsidR="002150B1" w:rsidRPr="00FD40C3" w:rsidRDefault="002150B1" w:rsidP="002150B1">
            <w:pPr>
              <w:pStyle w:val="Code"/>
              <w:rPr>
                <w:lang w:val="id-ID"/>
              </w:rPr>
            </w:pPr>
            <w:r w:rsidRPr="00FD40C3">
              <w:rPr>
                <w:lang w:val="id-ID"/>
              </w:rPr>
              <w:t xml:space="preserve">        &lt;div&gt;</w:t>
            </w:r>
          </w:p>
          <w:p w14:paraId="644ECDAA" w14:textId="77777777" w:rsidR="002150B1" w:rsidRPr="00FD40C3" w:rsidRDefault="002150B1" w:rsidP="002150B1">
            <w:pPr>
              <w:pStyle w:val="Code"/>
              <w:rPr>
                <w:lang w:val="id-ID"/>
              </w:rPr>
            </w:pPr>
            <w:r w:rsidRPr="00FD40C3">
              <w:rPr>
                <w:lang w:val="id-ID"/>
              </w:rPr>
              <w:t xml:space="preserve">          &lt;label class="form-label" for="studentAnswer"</w:t>
            </w:r>
          </w:p>
          <w:p w14:paraId="3E34EADE" w14:textId="77777777" w:rsidR="002150B1" w:rsidRPr="00FD40C3" w:rsidRDefault="002150B1" w:rsidP="002150B1">
            <w:pPr>
              <w:pStyle w:val="Code"/>
              <w:rPr>
                <w:lang w:val="id-ID"/>
              </w:rPr>
            </w:pPr>
            <w:r w:rsidRPr="00FD40C3">
              <w:rPr>
                <w:lang w:val="id-ID"/>
              </w:rPr>
              <w:t xml:space="preserve">            &gt;Excel Jawaban Pelajar&lt;/label</w:t>
            </w:r>
          </w:p>
          <w:p w14:paraId="0F232702" w14:textId="77777777" w:rsidR="002150B1" w:rsidRPr="00FD40C3" w:rsidRDefault="002150B1" w:rsidP="002150B1">
            <w:pPr>
              <w:pStyle w:val="Code"/>
              <w:rPr>
                <w:lang w:val="id-ID"/>
              </w:rPr>
            </w:pPr>
            <w:r w:rsidRPr="00FD40C3">
              <w:rPr>
                <w:lang w:val="id-ID"/>
              </w:rPr>
              <w:t xml:space="preserve">          &gt;</w:t>
            </w:r>
          </w:p>
          <w:p w14:paraId="529C41D4" w14:textId="77777777" w:rsidR="002150B1" w:rsidRPr="00FD40C3" w:rsidRDefault="002150B1" w:rsidP="002150B1">
            <w:pPr>
              <w:pStyle w:val="Code"/>
              <w:rPr>
                <w:lang w:val="id-ID"/>
              </w:rPr>
            </w:pPr>
          </w:p>
          <w:p w14:paraId="4F965481" w14:textId="77777777" w:rsidR="002150B1" w:rsidRPr="00FD40C3" w:rsidRDefault="002150B1" w:rsidP="002150B1">
            <w:pPr>
              <w:pStyle w:val="Code"/>
              <w:rPr>
                <w:lang w:val="id-ID"/>
              </w:rPr>
            </w:pPr>
            <w:r w:rsidRPr="00FD40C3">
              <w:rPr>
                <w:lang w:val="id-ID"/>
              </w:rPr>
              <w:t xml:space="preserve">          &lt;input</w:t>
            </w:r>
          </w:p>
          <w:p w14:paraId="5534C7AE" w14:textId="77777777" w:rsidR="002150B1" w:rsidRPr="00FD40C3" w:rsidRDefault="002150B1" w:rsidP="002150B1">
            <w:pPr>
              <w:pStyle w:val="Code"/>
              <w:rPr>
                <w:lang w:val="id-ID"/>
              </w:rPr>
            </w:pPr>
            <w:r w:rsidRPr="00FD40C3">
              <w:rPr>
                <w:lang w:val="id-ID"/>
              </w:rPr>
              <w:t xml:space="preserve">            class="form-control mb-3"</w:t>
            </w:r>
          </w:p>
          <w:p w14:paraId="64DD50D9" w14:textId="77777777" w:rsidR="002150B1" w:rsidRPr="00FD40C3" w:rsidRDefault="002150B1" w:rsidP="002150B1">
            <w:pPr>
              <w:pStyle w:val="Code"/>
              <w:rPr>
                <w:lang w:val="id-ID"/>
              </w:rPr>
            </w:pPr>
            <w:r w:rsidRPr="00FD40C3">
              <w:rPr>
                <w:lang w:val="id-ID"/>
              </w:rPr>
              <w:t xml:space="preserve">            type="file"</w:t>
            </w:r>
          </w:p>
          <w:p w14:paraId="19739197" w14:textId="77777777" w:rsidR="002150B1" w:rsidRPr="00FD40C3" w:rsidRDefault="002150B1" w:rsidP="002150B1">
            <w:pPr>
              <w:pStyle w:val="Code"/>
              <w:rPr>
                <w:lang w:val="id-ID"/>
              </w:rPr>
            </w:pPr>
            <w:r w:rsidRPr="00FD40C3">
              <w:rPr>
                <w:lang w:val="id-ID"/>
              </w:rPr>
              <w:t xml:space="preserve">            accept=".csv"</w:t>
            </w:r>
          </w:p>
          <w:p w14:paraId="01A511E5" w14:textId="77777777" w:rsidR="002150B1" w:rsidRPr="00FD40C3" w:rsidRDefault="002150B1" w:rsidP="002150B1">
            <w:pPr>
              <w:pStyle w:val="Code"/>
              <w:rPr>
                <w:lang w:val="id-ID"/>
              </w:rPr>
            </w:pPr>
            <w:r w:rsidRPr="00FD40C3">
              <w:rPr>
                <w:lang w:val="id-ID"/>
              </w:rPr>
              <w:t xml:space="preserve">            multiple="multiple"</w:t>
            </w:r>
          </w:p>
          <w:p w14:paraId="34AC2EF9" w14:textId="77777777" w:rsidR="002150B1" w:rsidRPr="00FD40C3" w:rsidRDefault="002150B1" w:rsidP="002150B1">
            <w:pPr>
              <w:pStyle w:val="Code"/>
              <w:rPr>
                <w:lang w:val="id-ID"/>
              </w:rPr>
            </w:pPr>
            <w:r w:rsidRPr="00FD40C3">
              <w:rPr>
                <w:lang w:val="id-ID"/>
              </w:rPr>
              <w:t xml:space="preserve">            name="studentAnswers"</w:t>
            </w:r>
          </w:p>
          <w:p w14:paraId="4C92C373" w14:textId="77777777" w:rsidR="002150B1" w:rsidRPr="00FD40C3" w:rsidRDefault="002150B1" w:rsidP="002150B1">
            <w:pPr>
              <w:pStyle w:val="Code"/>
              <w:rPr>
                <w:lang w:val="id-ID"/>
              </w:rPr>
            </w:pPr>
            <w:r w:rsidRPr="00FD40C3">
              <w:rPr>
                <w:lang w:val="id-ID"/>
              </w:rPr>
              <w:t xml:space="preserve">            id="studentAnswer"</w:t>
            </w:r>
          </w:p>
          <w:p w14:paraId="3560F293" w14:textId="77777777" w:rsidR="002150B1" w:rsidRPr="00FD40C3" w:rsidRDefault="002150B1" w:rsidP="002150B1">
            <w:pPr>
              <w:pStyle w:val="Code"/>
              <w:rPr>
                <w:lang w:val="id-ID"/>
              </w:rPr>
            </w:pPr>
            <w:r w:rsidRPr="00FD40C3">
              <w:rPr>
                <w:lang w:val="id-ID"/>
              </w:rPr>
              <w:t xml:space="preserve">          /&gt;</w:t>
            </w:r>
          </w:p>
          <w:p w14:paraId="6346C0D3" w14:textId="77777777" w:rsidR="002150B1" w:rsidRPr="00FD40C3" w:rsidRDefault="002150B1" w:rsidP="002150B1">
            <w:pPr>
              <w:pStyle w:val="Code"/>
              <w:rPr>
                <w:lang w:val="id-ID"/>
              </w:rPr>
            </w:pPr>
            <w:r w:rsidRPr="00FD40C3">
              <w:rPr>
                <w:lang w:val="id-ID"/>
              </w:rPr>
              <w:t xml:space="preserve">          &lt;label class="form-label" for="nameColumns"&gt;Kolom Nama Pelajar&lt;/label&gt;</w:t>
            </w:r>
          </w:p>
          <w:p w14:paraId="2C604D2C" w14:textId="77777777" w:rsidR="002150B1" w:rsidRPr="00FD40C3" w:rsidRDefault="002150B1" w:rsidP="002150B1">
            <w:pPr>
              <w:pStyle w:val="Code"/>
              <w:rPr>
                <w:lang w:val="id-ID"/>
              </w:rPr>
            </w:pPr>
            <w:r w:rsidRPr="00FD40C3">
              <w:rPr>
                <w:lang w:val="id-ID"/>
              </w:rPr>
              <w:t xml:space="preserve">          &lt;input</w:t>
            </w:r>
          </w:p>
          <w:p w14:paraId="057D67C1" w14:textId="77777777" w:rsidR="002150B1" w:rsidRPr="00FD40C3" w:rsidRDefault="002150B1" w:rsidP="002150B1">
            <w:pPr>
              <w:pStyle w:val="Code"/>
              <w:rPr>
                <w:lang w:val="id-ID"/>
              </w:rPr>
            </w:pPr>
            <w:r w:rsidRPr="00FD40C3">
              <w:rPr>
                <w:lang w:val="id-ID"/>
              </w:rPr>
              <w:t xml:space="preserve">            class="form-control mb-3"</w:t>
            </w:r>
          </w:p>
          <w:p w14:paraId="370217A1" w14:textId="77777777" w:rsidR="002150B1" w:rsidRPr="00FD40C3" w:rsidRDefault="002150B1" w:rsidP="002150B1">
            <w:pPr>
              <w:pStyle w:val="Code"/>
              <w:rPr>
                <w:lang w:val="id-ID"/>
              </w:rPr>
            </w:pPr>
            <w:r w:rsidRPr="00FD40C3">
              <w:rPr>
                <w:lang w:val="id-ID"/>
              </w:rPr>
              <w:t xml:space="preserve">            type="text"</w:t>
            </w:r>
          </w:p>
          <w:p w14:paraId="66513E06" w14:textId="77777777" w:rsidR="002150B1" w:rsidRPr="00FD40C3" w:rsidRDefault="002150B1" w:rsidP="002150B1">
            <w:pPr>
              <w:pStyle w:val="Code"/>
              <w:rPr>
                <w:lang w:val="id-ID"/>
              </w:rPr>
            </w:pPr>
            <w:r w:rsidRPr="00FD40C3">
              <w:rPr>
                <w:lang w:val="id-ID"/>
              </w:rPr>
              <w:t xml:space="preserve">            name="nameColumns"</w:t>
            </w:r>
          </w:p>
          <w:p w14:paraId="55C55168" w14:textId="77777777" w:rsidR="002150B1" w:rsidRPr="00FD40C3" w:rsidRDefault="002150B1" w:rsidP="002150B1">
            <w:pPr>
              <w:pStyle w:val="Code"/>
              <w:rPr>
                <w:lang w:val="id-ID"/>
              </w:rPr>
            </w:pPr>
            <w:r w:rsidRPr="00FD40C3">
              <w:rPr>
                <w:lang w:val="id-ID"/>
              </w:rPr>
              <w:t xml:space="preserve">            id="nameColumns"</w:t>
            </w:r>
          </w:p>
          <w:p w14:paraId="0DD0EBD6" w14:textId="77777777" w:rsidR="002150B1" w:rsidRPr="00FD40C3" w:rsidRDefault="002150B1" w:rsidP="002150B1">
            <w:pPr>
              <w:pStyle w:val="Code"/>
              <w:rPr>
                <w:lang w:val="id-ID"/>
              </w:rPr>
            </w:pPr>
            <w:r w:rsidRPr="00FD40C3">
              <w:rPr>
                <w:lang w:val="id-ID"/>
              </w:rPr>
              <w:t xml:space="preserve">          /&gt;</w:t>
            </w:r>
          </w:p>
          <w:p w14:paraId="22F4172F" w14:textId="77777777" w:rsidR="002150B1" w:rsidRPr="00FD40C3" w:rsidRDefault="002150B1" w:rsidP="002150B1">
            <w:pPr>
              <w:pStyle w:val="Code"/>
              <w:rPr>
                <w:lang w:val="id-ID"/>
              </w:rPr>
            </w:pPr>
            <w:r w:rsidRPr="00FD40C3">
              <w:rPr>
                <w:lang w:val="id-ID"/>
              </w:rPr>
              <w:t xml:space="preserve">          &lt;label class="form-label" for="answerColumns"</w:t>
            </w:r>
          </w:p>
          <w:p w14:paraId="092A2086" w14:textId="77777777" w:rsidR="002150B1" w:rsidRPr="00FD40C3" w:rsidRDefault="002150B1" w:rsidP="002150B1">
            <w:pPr>
              <w:pStyle w:val="Code"/>
              <w:rPr>
                <w:lang w:val="id-ID"/>
              </w:rPr>
            </w:pPr>
            <w:r w:rsidRPr="00FD40C3">
              <w:rPr>
                <w:lang w:val="id-ID"/>
              </w:rPr>
              <w:t xml:space="preserve">            &gt;Kolom Jawaban Pelajar&lt;/label</w:t>
            </w:r>
          </w:p>
          <w:p w14:paraId="302E5BDE" w14:textId="77777777" w:rsidR="002150B1" w:rsidRPr="00FD40C3" w:rsidRDefault="002150B1" w:rsidP="002150B1">
            <w:pPr>
              <w:pStyle w:val="Code"/>
              <w:rPr>
                <w:lang w:val="id-ID"/>
              </w:rPr>
            </w:pPr>
            <w:r w:rsidRPr="00FD40C3">
              <w:rPr>
                <w:lang w:val="id-ID"/>
              </w:rPr>
              <w:t xml:space="preserve">          &gt;</w:t>
            </w:r>
          </w:p>
          <w:p w14:paraId="7D872D69" w14:textId="77777777" w:rsidR="002150B1" w:rsidRPr="00FD40C3" w:rsidRDefault="002150B1" w:rsidP="002150B1">
            <w:pPr>
              <w:pStyle w:val="Code"/>
              <w:rPr>
                <w:lang w:val="id-ID"/>
              </w:rPr>
            </w:pPr>
            <w:r w:rsidRPr="00FD40C3">
              <w:rPr>
                <w:lang w:val="id-ID"/>
              </w:rPr>
              <w:lastRenderedPageBreak/>
              <w:t xml:space="preserve">          &lt;input</w:t>
            </w:r>
          </w:p>
          <w:p w14:paraId="45E60636" w14:textId="77777777" w:rsidR="002150B1" w:rsidRPr="00FD40C3" w:rsidRDefault="002150B1" w:rsidP="002150B1">
            <w:pPr>
              <w:pStyle w:val="Code"/>
              <w:rPr>
                <w:lang w:val="id-ID"/>
              </w:rPr>
            </w:pPr>
            <w:r w:rsidRPr="00FD40C3">
              <w:rPr>
                <w:lang w:val="id-ID"/>
              </w:rPr>
              <w:t xml:space="preserve">            class="form-control mb-3"</w:t>
            </w:r>
          </w:p>
          <w:p w14:paraId="24892334" w14:textId="77777777" w:rsidR="002150B1" w:rsidRPr="00FD40C3" w:rsidRDefault="002150B1" w:rsidP="002150B1">
            <w:pPr>
              <w:pStyle w:val="Code"/>
              <w:rPr>
                <w:lang w:val="id-ID"/>
              </w:rPr>
            </w:pPr>
            <w:r w:rsidRPr="00FD40C3">
              <w:rPr>
                <w:lang w:val="id-ID"/>
              </w:rPr>
              <w:t xml:space="preserve">            type="text"</w:t>
            </w:r>
          </w:p>
          <w:p w14:paraId="3C1856B6" w14:textId="77777777" w:rsidR="002150B1" w:rsidRPr="00FD40C3" w:rsidRDefault="002150B1" w:rsidP="002150B1">
            <w:pPr>
              <w:pStyle w:val="Code"/>
              <w:rPr>
                <w:lang w:val="id-ID"/>
              </w:rPr>
            </w:pPr>
            <w:r w:rsidRPr="00FD40C3">
              <w:rPr>
                <w:lang w:val="id-ID"/>
              </w:rPr>
              <w:t xml:space="preserve">            name="answerColumns"</w:t>
            </w:r>
          </w:p>
          <w:p w14:paraId="0CC34F46" w14:textId="77777777" w:rsidR="002150B1" w:rsidRPr="00FD40C3" w:rsidRDefault="002150B1" w:rsidP="002150B1">
            <w:pPr>
              <w:pStyle w:val="Code"/>
              <w:rPr>
                <w:lang w:val="id-ID"/>
              </w:rPr>
            </w:pPr>
            <w:r w:rsidRPr="00FD40C3">
              <w:rPr>
                <w:lang w:val="id-ID"/>
              </w:rPr>
              <w:t xml:space="preserve">            id="answerColumns"</w:t>
            </w:r>
          </w:p>
          <w:p w14:paraId="3BC4EB06" w14:textId="77777777" w:rsidR="002150B1" w:rsidRPr="00FD40C3" w:rsidRDefault="002150B1" w:rsidP="002150B1">
            <w:pPr>
              <w:pStyle w:val="Code"/>
              <w:rPr>
                <w:lang w:val="id-ID"/>
              </w:rPr>
            </w:pPr>
            <w:r w:rsidRPr="00FD40C3">
              <w:rPr>
                <w:lang w:val="id-ID"/>
              </w:rPr>
              <w:t xml:space="preserve">          /&gt;</w:t>
            </w:r>
          </w:p>
          <w:p w14:paraId="0C7920AC" w14:textId="77777777" w:rsidR="002150B1" w:rsidRPr="00FD40C3" w:rsidRDefault="002150B1" w:rsidP="002150B1">
            <w:pPr>
              <w:pStyle w:val="Code"/>
              <w:rPr>
                <w:lang w:val="id-ID"/>
              </w:rPr>
            </w:pPr>
            <w:r w:rsidRPr="00FD40C3">
              <w:rPr>
                <w:lang w:val="id-ID"/>
              </w:rPr>
              <w:t xml:space="preserve">        &lt;/div&gt;</w:t>
            </w:r>
          </w:p>
          <w:p w14:paraId="1DE711A5" w14:textId="77777777" w:rsidR="002150B1" w:rsidRPr="00FD40C3" w:rsidRDefault="002150B1" w:rsidP="002150B1">
            <w:pPr>
              <w:pStyle w:val="Code"/>
              <w:rPr>
                <w:lang w:val="id-ID"/>
              </w:rPr>
            </w:pPr>
            <w:r w:rsidRPr="00FD40C3">
              <w:rPr>
                <w:lang w:val="id-ID"/>
              </w:rPr>
              <w:t xml:space="preserve">      &lt;/div&gt;</w:t>
            </w:r>
          </w:p>
          <w:p w14:paraId="449CB265" w14:textId="77777777" w:rsidR="002150B1" w:rsidRPr="00FD40C3" w:rsidRDefault="002150B1" w:rsidP="002150B1">
            <w:pPr>
              <w:pStyle w:val="Code"/>
              <w:rPr>
                <w:lang w:val="id-ID"/>
              </w:rPr>
            </w:pPr>
            <w:r w:rsidRPr="00FD40C3">
              <w:rPr>
                <w:lang w:val="id-ID"/>
              </w:rPr>
              <w:t xml:space="preserve">    &lt;/div&gt;</w:t>
            </w:r>
          </w:p>
          <w:p w14:paraId="4A74A329" w14:textId="77777777" w:rsidR="002150B1" w:rsidRPr="00FD40C3" w:rsidRDefault="002150B1" w:rsidP="002150B1">
            <w:pPr>
              <w:pStyle w:val="Code"/>
              <w:rPr>
                <w:lang w:val="id-ID"/>
              </w:rPr>
            </w:pPr>
            <w:r w:rsidRPr="00FD40C3">
              <w:rPr>
                <w:lang w:val="id-ID"/>
              </w:rPr>
              <w:t xml:space="preserve">    &lt;div class="text-center"&gt;</w:t>
            </w:r>
          </w:p>
          <w:p w14:paraId="77A426E5" w14:textId="77777777" w:rsidR="002150B1" w:rsidRPr="00FD40C3" w:rsidRDefault="002150B1" w:rsidP="002150B1">
            <w:pPr>
              <w:pStyle w:val="Code"/>
              <w:rPr>
                <w:lang w:val="id-ID"/>
              </w:rPr>
            </w:pPr>
            <w:r w:rsidRPr="00FD40C3">
              <w:rPr>
                <w:lang w:val="id-ID"/>
              </w:rPr>
              <w:t xml:space="preserve">      &lt;button</w:t>
            </w:r>
          </w:p>
          <w:p w14:paraId="6F751893" w14:textId="77777777" w:rsidR="002150B1" w:rsidRPr="00FD40C3" w:rsidRDefault="002150B1" w:rsidP="002150B1">
            <w:pPr>
              <w:pStyle w:val="Code"/>
              <w:rPr>
                <w:lang w:val="id-ID"/>
              </w:rPr>
            </w:pPr>
            <w:r w:rsidRPr="00FD40C3">
              <w:rPr>
                <w:lang w:val="id-ID"/>
              </w:rPr>
              <w:t xml:space="preserve">        class="btn btn-lg btn-outline-danger mb-5"</w:t>
            </w:r>
          </w:p>
          <w:p w14:paraId="7A3CA321" w14:textId="77777777" w:rsidR="002150B1" w:rsidRPr="00FD40C3" w:rsidRDefault="002150B1" w:rsidP="002150B1">
            <w:pPr>
              <w:pStyle w:val="Code"/>
              <w:rPr>
                <w:lang w:val="id-ID"/>
              </w:rPr>
            </w:pPr>
            <w:r w:rsidRPr="00FD40C3">
              <w:rPr>
                <w:lang w:val="id-ID"/>
              </w:rPr>
              <w:t xml:space="preserve">        id="button"</w:t>
            </w:r>
          </w:p>
          <w:p w14:paraId="034B2034" w14:textId="77777777" w:rsidR="002150B1" w:rsidRPr="00FD40C3" w:rsidRDefault="002150B1" w:rsidP="002150B1">
            <w:pPr>
              <w:pStyle w:val="Code"/>
              <w:rPr>
                <w:lang w:val="id-ID"/>
              </w:rPr>
            </w:pPr>
            <w:r w:rsidRPr="00FD40C3">
              <w:rPr>
                <w:lang w:val="id-ID"/>
              </w:rPr>
              <w:t xml:space="preserve">        type="submit"</w:t>
            </w:r>
          </w:p>
          <w:p w14:paraId="741F1E10" w14:textId="77777777" w:rsidR="002150B1" w:rsidRPr="00FD40C3" w:rsidRDefault="002150B1" w:rsidP="002150B1">
            <w:pPr>
              <w:pStyle w:val="Code"/>
              <w:rPr>
                <w:lang w:val="id-ID"/>
              </w:rPr>
            </w:pPr>
            <w:r w:rsidRPr="00FD40C3">
              <w:rPr>
                <w:lang w:val="id-ID"/>
              </w:rPr>
              <w:t xml:space="preserve">      &gt;</w:t>
            </w:r>
          </w:p>
          <w:p w14:paraId="68D14E56" w14:textId="77777777" w:rsidR="002150B1" w:rsidRPr="00FD40C3" w:rsidRDefault="002150B1" w:rsidP="002150B1">
            <w:pPr>
              <w:pStyle w:val="Code"/>
              <w:rPr>
                <w:lang w:val="id-ID"/>
              </w:rPr>
            </w:pPr>
            <w:r w:rsidRPr="00FD40C3">
              <w:rPr>
                <w:lang w:val="id-ID"/>
              </w:rPr>
              <w:t xml:space="preserve">        Periksa</w:t>
            </w:r>
          </w:p>
          <w:p w14:paraId="40B73A32" w14:textId="77777777" w:rsidR="002150B1" w:rsidRPr="00FD40C3" w:rsidRDefault="002150B1" w:rsidP="002150B1">
            <w:pPr>
              <w:pStyle w:val="Code"/>
              <w:rPr>
                <w:lang w:val="id-ID"/>
              </w:rPr>
            </w:pPr>
            <w:r w:rsidRPr="00FD40C3">
              <w:rPr>
                <w:lang w:val="id-ID"/>
              </w:rPr>
              <w:t xml:space="preserve">      &lt;/button&gt;</w:t>
            </w:r>
          </w:p>
          <w:p w14:paraId="50405ACB" w14:textId="77777777" w:rsidR="002150B1" w:rsidRPr="00FD40C3" w:rsidRDefault="002150B1" w:rsidP="002150B1">
            <w:pPr>
              <w:pStyle w:val="Code"/>
              <w:rPr>
                <w:lang w:val="id-ID"/>
              </w:rPr>
            </w:pPr>
            <w:r w:rsidRPr="00FD40C3">
              <w:rPr>
                <w:lang w:val="id-ID"/>
              </w:rPr>
              <w:t xml:space="preserve">    &lt;/div&gt;</w:t>
            </w:r>
          </w:p>
          <w:p w14:paraId="4FE7F44A" w14:textId="77777777" w:rsidR="002150B1" w:rsidRPr="00FD40C3" w:rsidRDefault="002150B1" w:rsidP="002150B1">
            <w:pPr>
              <w:pStyle w:val="Code"/>
              <w:rPr>
                <w:lang w:val="id-ID"/>
              </w:rPr>
            </w:pPr>
            <w:r w:rsidRPr="00FD40C3">
              <w:rPr>
                <w:lang w:val="id-ID"/>
              </w:rPr>
              <w:t xml:space="preserve">  &lt;/form&gt;</w:t>
            </w:r>
          </w:p>
          <w:p w14:paraId="10938CDC" w14:textId="77777777" w:rsidR="002150B1" w:rsidRPr="00FD40C3" w:rsidRDefault="002150B1" w:rsidP="002150B1">
            <w:pPr>
              <w:pStyle w:val="Code"/>
              <w:rPr>
                <w:lang w:val="id-ID"/>
              </w:rPr>
            </w:pPr>
            <w:r w:rsidRPr="00FD40C3">
              <w:rPr>
                <w:lang w:val="id-ID"/>
              </w:rPr>
              <w:t>&lt;/div&gt;</w:t>
            </w:r>
          </w:p>
          <w:p w14:paraId="078F7C76" w14:textId="77777777" w:rsidR="002150B1" w:rsidRPr="00FD40C3" w:rsidRDefault="002150B1" w:rsidP="002150B1">
            <w:pPr>
              <w:pStyle w:val="Code"/>
              <w:rPr>
                <w:lang w:val="id-ID"/>
              </w:rPr>
            </w:pPr>
          </w:p>
          <w:p w14:paraId="6C764E79" w14:textId="26A6789C" w:rsidR="002150B1" w:rsidRPr="00FD40C3" w:rsidRDefault="002150B1" w:rsidP="002150B1">
            <w:pPr>
              <w:pStyle w:val="Code"/>
              <w:rPr>
                <w:lang w:val="id-ID"/>
              </w:rPr>
            </w:pPr>
            <w:r w:rsidRPr="00FD40C3">
              <w:rPr>
                <w:lang w:val="id-ID"/>
              </w:rPr>
              <w:t>&lt;%-include('footer')%&gt;</w:t>
            </w:r>
          </w:p>
        </w:tc>
      </w:tr>
    </w:tbl>
    <w:p w14:paraId="3B98C81B" w14:textId="5B6DC5EC" w:rsidR="002150B1" w:rsidRPr="00FD40C3" w:rsidRDefault="002150B1" w:rsidP="00565639">
      <w:pPr>
        <w:keepNext/>
        <w:keepLines/>
        <w:pBdr>
          <w:top w:val="nil"/>
          <w:left w:val="nil"/>
          <w:bottom w:val="nil"/>
          <w:right w:val="nil"/>
          <w:between w:val="nil"/>
        </w:pBdr>
        <w:ind w:firstLine="0"/>
        <w:rPr>
          <w:bCs/>
          <w:color w:val="000000"/>
          <w:sz w:val="28"/>
          <w:szCs w:val="28"/>
        </w:rPr>
      </w:pPr>
    </w:p>
    <w:p w14:paraId="1D4ED2FE" w14:textId="2705A0DC"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10. views/inggris/single.ejs</w:t>
      </w:r>
    </w:p>
    <w:tbl>
      <w:tblPr>
        <w:tblStyle w:val="TableGrid"/>
        <w:tblW w:w="0" w:type="auto"/>
        <w:tblLook w:val="04A0" w:firstRow="1" w:lastRow="0" w:firstColumn="1" w:lastColumn="0" w:noHBand="0" w:noVBand="1"/>
      </w:tblPr>
      <w:tblGrid>
        <w:gridCol w:w="8439"/>
      </w:tblGrid>
      <w:tr w:rsidR="002150B1" w:rsidRPr="00FD40C3" w14:paraId="0C721651" w14:textId="77777777" w:rsidTr="002150B1">
        <w:tc>
          <w:tcPr>
            <w:tcW w:w="8439" w:type="dxa"/>
          </w:tcPr>
          <w:p w14:paraId="06E58EED" w14:textId="77777777" w:rsidR="002150B1" w:rsidRPr="00FD40C3" w:rsidRDefault="002150B1" w:rsidP="002150B1">
            <w:pPr>
              <w:pStyle w:val="Code"/>
              <w:rPr>
                <w:lang w:val="id-ID"/>
              </w:rPr>
            </w:pPr>
            <w:r w:rsidRPr="00FD40C3">
              <w:rPr>
                <w:lang w:val="id-ID"/>
              </w:rPr>
              <w:t>&lt;%-include('header')%&gt;</w:t>
            </w:r>
          </w:p>
          <w:p w14:paraId="2FA8BC91" w14:textId="77777777" w:rsidR="002150B1" w:rsidRPr="00FD40C3" w:rsidRDefault="002150B1" w:rsidP="002150B1">
            <w:pPr>
              <w:pStyle w:val="Code"/>
              <w:rPr>
                <w:lang w:val="id-ID"/>
              </w:rPr>
            </w:pPr>
          </w:p>
          <w:p w14:paraId="7756CF6E" w14:textId="77777777" w:rsidR="002150B1" w:rsidRPr="00FD40C3" w:rsidRDefault="002150B1" w:rsidP="002150B1">
            <w:pPr>
              <w:pStyle w:val="Code"/>
              <w:rPr>
                <w:lang w:val="id-ID"/>
              </w:rPr>
            </w:pPr>
            <w:r w:rsidRPr="00FD40C3">
              <w:rPr>
                <w:lang w:val="id-ID"/>
              </w:rPr>
              <w:t>&lt;div class="container-fluid"&gt;</w:t>
            </w:r>
          </w:p>
          <w:p w14:paraId="5860971C" w14:textId="77777777" w:rsidR="002150B1" w:rsidRPr="00FD40C3" w:rsidRDefault="002150B1" w:rsidP="002150B1">
            <w:pPr>
              <w:pStyle w:val="Code"/>
              <w:rPr>
                <w:lang w:val="id-ID"/>
              </w:rPr>
            </w:pPr>
            <w:r w:rsidRPr="00FD40C3">
              <w:rPr>
                <w:lang w:val="id-ID"/>
              </w:rPr>
              <w:t xml:space="preserve">  &lt;div class="row"&gt;</w:t>
            </w:r>
          </w:p>
          <w:p w14:paraId="0C91F999" w14:textId="77777777" w:rsidR="002150B1" w:rsidRPr="00FD40C3" w:rsidRDefault="002150B1" w:rsidP="002150B1">
            <w:pPr>
              <w:pStyle w:val="Code"/>
              <w:rPr>
                <w:lang w:val="id-ID"/>
              </w:rPr>
            </w:pPr>
            <w:r w:rsidRPr="00FD40C3">
              <w:rPr>
                <w:lang w:val="id-ID"/>
              </w:rPr>
              <w:t xml:space="preserve">    &lt;div class="col col-6"&gt;&lt;%-include('title')%&gt;&lt;/div&gt;</w:t>
            </w:r>
          </w:p>
          <w:p w14:paraId="57210FB0" w14:textId="77777777" w:rsidR="002150B1" w:rsidRPr="00FD40C3" w:rsidRDefault="002150B1" w:rsidP="002150B1">
            <w:pPr>
              <w:pStyle w:val="Code"/>
              <w:rPr>
                <w:lang w:val="id-ID"/>
              </w:rPr>
            </w:pPr>
            <w:r w:rsidRPr="00FD40C3">
              <w:rPr>
                <w:lang w:val="id-ID"/>
              </w:rPr>
              <w:t xml:space="preserve">    &lt;div class="col col-6 d-flex justify-content-end mb-5"&gt;</w:t>
            </w:r>
          </w:p>
          <w:p w14:paraId="2A63BA1E" w14:textId="77777777" w:rsidR="002150B1" w:rsidRPr="00FD40C3" w:rsidRDefault="002150B1" w:rsidP="002150B1">
            <w:pPr>
              <w:pStyle w:val="Code"/>
              <w:rPr>
                <w:lang w:val="id-ID"/>
              </w:rPr>
            </w:pPr>
            <w:r w:rsidRPr="00FD40C3">
              <w:rPr>
                <w:lang w:val="id-ID"/>
              </w:rPr>
              <w:t xml:space="preserve">      &lt;h1&gt;&lt;i class="fa-regular fa-pen-to-square"&gt;&lt;/i&gt;Inggris&lt;/h1&gt;</w:t>
            </w:r>
          </w:p>
          <w:p w14:paraId="4EE7C8F2" w14:textId="77777777" w:rsidR="002150B1" w:rsidRPr="00FD40C3" w:rsidRDefault="002150B1" w:rsidP="002150B1">
            <w:pPr>
              <w:pStyle w:val="Code"/>
              <w:rPr>
                <w:lang w:val="id-ID"/>
              </w:rPr>
            </w:pPr>
            <w:r w:rsidRPr="00FD40C3">
              <w:rPr>
                <w:lang w:val="id-ID"/>
              </w:rPr>
              <w:t xml:space="preserve">    &lt;/div&gt;</w:t>
            </w:r>
          </w:p>
          <w:p w14:paraId="2D14C0A9" w14:textId="77777777" w:rsidR="002150B1" w:rsidRPr="00FD40C3" w:rsidRDefault="002150B1" w:rsidP="002150B1">
            <w:pPr>
              <w:pStyle w:val="Code"/>
              <w:rPr>
                <w:lang w:val="id-ID"/>
              </w:rPr>
            </w:pPr>
            <w:r w:rsidRPr="00FD40C3">
              <w:rPr>
                <w:lang w:val="id-ID"/>
              </w:rPr>
              <w:t xml:space="preserve">  &lt;/div&gt;</w:t>
            </w:r>
          </w:p>
          <w:p w14:paraId="102FD795" w14:textId="77777777" w:rsidR="002150B1" w:rsidRPr="00FD40C3" w:rsidRDefault="002150B1" w:rsidP="002150B1">
            <w:pPr>
              <w:pStyle w:val="Code"/>
              <w:rPr>
                <w:lang w:val="id-ID"/>
              </w:rPr>
            </w:pPr>
            <w:r w:rsidRPr="00FD40C3">
              <w:rPr>
                <w:lang w:val="id-ID"/>
              </w:rPr>
              <w:t xml:space="preserve">  &lt;form action="/ens" method="post" class=""&gt;</w:t>
            </w:r>
          </w:p>
          <w:p w14:paraId="166E2DD9" w14:textId="77777777" w:rsidR="002150B1" w:rsidRPr="00FD40C3" w:rsidRDefault="002150B1" w:rsidP="002150B1">
            <w:pPr>
              <w:pStyle w:val="Code"/>
              <w:rPr>
                <w:lang w:val="id-ID"/>
              </w:rPr>
            </w:pPr>
            <w:r w:rsidRPr="00FD40C3">
              <w:rPr>
                <w:lang w:val="id-ID"/>
              </w:rPr>
              <w:t xml:space="preserve">    &lt;input type="hidden" name="language" value="Inggris" /&gt;</w:t>
            </w:r>
          </w:p>
          <w:p w14:paraId="1BE19296" w14:textId="77777777" w:rsidR="002150B1" w:rsidRPr="00FD40C3" w:rsidRDefault="002150B1" w:rsidP="002150B1">
            <w:pPr>
              <w:pStyle w:val="Code"/>
              <w:rPr>
                <w:lang w:val="id-ID"/>
              </w:rPr>
            </w:pPr>
            <w:r w:rsidRPr="00FD40C3">
              <w:rPr>
                <w:lang w:val="id-ID"/>
              </w:rPr>
              <w:t xml:space="preserve">    &lt;input type="hidden" name="docid" id="docid" /&gt;</w:t>
            </w:r>
          </w:p>
          <w:p w14:paraId="37C1332C" w14:textId="77777777" w:rsidR="002150B1" w:rsidRPr="00FD40C3" w:rsidRDefault="002150B1" w:rsidP="002150B1">
            <w:pPr>
              <w:pStyle w:val="Code"/>
              <w:rPr>
                <w:lang w:val="id-ID"/>
              </w:rPr>
            </w:pPr>
            <w:r w:rsidRPr="00FD40C3">
              <w:rPr>
                <w:lang w:val="id-ID"/>
              </w:rPr>
              <w:t xml:space="preserve">    &lt;div class="row"&gt;</w:t>
            </w:r>
          </w:p>
          <w:p w14:paraId="09D4FF0C" w14:textId="77777777" w:rsidR="002150B1" w:rsidRPr="00FD40C3" w:rsidRDefault="002150B1" w:rsidP="002150B1">
            <w:pPr>
              <w:pStyle w:val="Code"/>
              <w:rPr>
                <w:lang w:val="id-ID"/>
              </w:rPr>
            </w:pPr>
            <w:r w:rsidRPr="00FD40C3">
              <w:rPr>
                <w:lang w:val="id-ID"/>
              </w:rPr>
              <w:t xml:space="preserve">      &lt;div class="col col-12 col-lg-6 mb-5"&gt;</w:t>
            </w:r>
          </w:p>
          <w:p w14:paraId="4B491D97" w14:textId="77777777" w:rsidR="002150B1" w:rsidRPr="00FD40C3" w:rsidRDefault="002150B1" w:rsidP="002150B1">
            <w:pPr>
              <w:pStyle w:val="Code"/>
              <w:rPr>
                <w:lang w:val="id-ID"/>
              </w:rPr>
            </w:pPr>
            <w:r w:rsidRPr="00FD40C3">
              <w:rPr>
                <w:lang w:val="id-ID"/>
              </w:rPr>
              <w:t xml:space="preserve">        &lt;label class="form-label" for="teacherAnswer"&gt;Jawaban Pengajar&lt;/label&gt;</w:t>
            </w:r>
          </w:p>
          <w:p w14:paraId="4F010677" w14:textId="77777777" w:rsidR="002150B1" w:rsidRPr="00FD40C3" w:rsidRDefault="002150B1" w:rsidP="002150B1">
            <w:pPr>
              <w:pStyle w:val="Code"/>
              <w:rPr>
                <w:lang w:val="id-ID"/>
              </w:rPr>
            </w:pPr>
            <w:r w:rsidRPr="00FD40C3">
              <w:rPr>
                <w:lang w:val="id-ID"/>
              </w:rPr>
              <w:t xml:space="preserve">        &lt;textarea</w:t>
            </w:r>
          </w:p>
          <w:p w14:paraId="7561F08C" w14:textId="77777777" w:rsidR="002150B1" w:rsidRPr="00FD40C3" w:rsidRDefault="002150B1" w:rsidP="002150B1">
            <w:pPr>
              <w:pStyle w:val="Code"/>
              <w:rPr>
                <w:lang w:val="id-ID"/>
              </w:rPr>
            </w:pPr>
            <w:r w:rsidRPr="00FD40C3">
              <w:rPr>
                <w:lang w:val="id-ID"/>
              </w:rPr>
              <w:t xml:space="preserve">          class="form-control"</w:t>
            </w:r>
          </w:p>
          <w:p w14:paraId="49562B96" w14:textId="77777777" w:rsidR="002150B1" w:rsidRPr="00FD40C3" w:rsidRDefault="002150B1" w:rsidP="002150B1">
            <w:pPr>
              <w:pStyle w:val="Code"/>
              <w:rPr>
                <w:lang w:val="id-ID"/>
              </w:rPr>
            </w:pPr>
            <w:r w:rsidRPr="00FD40C3">
              <w:rPr>
                <w:lang w:val="id-ID"/>
              </w:rPr>
              <w:t xml:space="preserve">          name="teacherAnswer"</w:t>
            </w:r>
          </w:p>
          <w:p w14:paraId="09D2F5BC" w14:textId="77777777" w:rsidR="002150B1" w:rsidRPr="00FD40C3" w:rsidRDefault="002150B1" w:rsidP="002150B1">
            <w:pPr>
              <w:pStyle w:val="Code"/>
              <w:rPr>
                <w:lang w:val="id-ID"/>
              </w:rPr>
            </w:pPr>
            <w:r w:rsidRPr="00FD40C3">
              <w:rPr>
                <w:lang w:val="id-ID"/>
              </w:rPr>
              <w:t xml:space="preserve">          id="teacherAnswer"</w:t>
            </w:r>
          </w:p>
          <w:p w14:paraId="7D29D169" w14:textId="77777777" w:rsidR="002150B1" w:rsidRPr="00FD40C3" w:rsidRDefault="002150B1" w:rsidP="002150B1">
            <w:pPr>
              <w:pStyle w:val="Code"/>
              <w:rPr>
                <w:lang w:val="id-ID"/>
              </w:rPr>
            </w:pPr>
            <w:r w:rsidRPr="00FD40C3">
              <w:rPr>
                <w:lang w:val="id-ID"/>
              </w:rPr>
              <w:t xml:space="preserve">        &gt;&lt;/textarea&gt;</w:t>
            </w:r>
          </w:p>
          <w:p w14:paraId="4853981D" w14:textId="77777777" w:rsidR="002150B1" w:rsidRPr="00FD40C3" w:rsidRDefault="002150B1" w:rsidP="002150B1">
            <w:pPr>
              <w:pStyle w:val="Code"/>
              <w:rPr>
                <w:lang w:val="id-ID"/>
              </w:rPr>
            </w:pPr>
            <w:r w:rsidRPr="00FD40C3">
              <w:rPr>
                <w:lang w:val="id-ID"/>
              </w:rPr>
              <w:t xml:space="preserve">      &lt;/div&gt;</w:t>
            </w:r>
          </w:p>
          <w:p w14:paraId="49FF6AD3" w14:textId="77777777" w:rsidR="002150B1" w:rsidRPr="00FD40C3" w:rsidRDefault="002150B1" w:rsidP="002150B1">
            <w:pPr>
              <w:pStyle w:val="Code"/>
              <w:rPr>
                <w:lang w:val="id-ID"/>
              </w:rPr>
            </w:pPr>
            <w:r w:rsidRPr="00FD40C3">
              <w:rPr>
                <w:lang w:val="id-ID"/>
              </w:rPr>
              <w:t xml:space="preserve">      &lt;div class="col col-12 col-lg-6 mb-5"&gt;</w:t>
            </w:r>
          </w:p>
          <w:p w14:paraId="66B1F5C5" w14:textId="77777777" w:rsidR="002150B1" w:rsidRPr="00FD40C3" w:rsidRDefault="002150B1" w:rsidP="002150B1">
            <w:pPr>
              <w:pStyle w:val="Code"/>
              <w:rPr>
                <w:lang w:val="id-ID"/>
              </w:rPr>
            </w:pPr>
            <w:r w:rsidRPr="00FD40C3">
              <w:rPr>
                <w:lang w:val="id-ID"/>
              </w:rPr>
              <w:t xml:space="preserve">        &lt;label class="form-label" for="studentAnswer"&gt;Jawaban Pelajar&lt;/label&gt;</w:t>
            </w:r>
          </w:p>
          <w:p w14:paraId="542E6D98" w14:textId="77777777" w:rsidR="002150B1" w:rsidRPr="00FD40C3" w:rsidRDefault="002150B1" w:rsidP="002150B1">
            <w:pPr>
              <w:pStyle w:val="Code"/>
              <w:rPr>
                <w:lang w:val="id-ID"/>
              </w:rPr>
            </w:pPr>
            <w:r w:rsidRPr="00FD40C3">
              <w:rPr>
                <w:lang w:val="id-ID"/>
              </w:rPr>
              <w:t xml:space="preserve">        &lt;textarea</w:t>
            </w:r>
          </w:p>
          <w:p w14:paraId="142F30B2" w14:textId="77777777" w:rsidR="002150B1" w:rsidRPr="00FD40C3" w:rsidRDefault="002150B1" w:rsidP="002150B1">
            <w:pPr>
              <w:pStyle w:val="Code"/>
              <w:rPr>
                <w:lang w:val="id-ID"/>
              </w:rPr>
            </w:pPr>
            <w:r w:rsidRPr="00FD40C3">
              <w:rPr>
                <w:lang w:val="id-ID"/>
              </w:rPr>
              <w:t xml:space="preserve">          class="form-control"</w:t>
            </w:r>
          </w:p>
          <w:p w14:paraId="716BD349" w14:textId="77777777" w:rsidR="002150B1" w:rsidRPr="00FD40C3" w:rsidRDefault="002150B1" w:rsidP="002150B1">
            <w:pPr>
              <w:pStyle w:val="Code"/>
              <w:rPr>
                <w:lang w:val="id-ID"/>
              </w:rPr>
            </w:pPr>
            <w:r w:rsidRPr="00FD40C3">
              <w:rPr>
                <w:lang w:val="id-ID"/>
              </w:rPr>
              <w:t xml:space="preserve">          name="studentAnswer"</w:t>
            </w:r>
          </w:p>
          <w:p w14:paraId="50958151" w14:textId="77777777" w:rsidR="002150B1" w:rsidRPr="00FD40C3" w:rsidRDefault="002150B1" w:rsidP="002150B1">
            <w:pPr>
              <w:pStyle w:val="Code"/>
              <w:rPr>
                <w:lang w:val="id-ID"/>
              </w:rPr>
            </w:pPr>
            <w:r w:rsidRPr="00FD40C3">
              <w:rPr>
                <w:lang w:val="id-ID"/>
              </w:rPr>
              <w:t xml:space="preserve">          id="studentAnswer"</w:t>
            </w:r>
          </w:p>
          <w:p w14:paraId="128EEC8D" w14:textId="77777777" w:rsidR="002150B1" w:rsidRPr="00FD40C3" w:rsidRDefault="002150B1" w:rsidP="002150B1">
            <w:pPr>
              <w:pStyle w:val="Code"/>
              <w:rPr>
                <w:lang w:val="id-ID"/>
              </w:rPr>
            </w:pPr>
            <w:r w:rsidRPr="00FD40C3">
              <w:rPr>
                <w:lang w:val="id-ID"/>
              </w:rPr>
              <w:t xml:space="preserve">        &gt;&lt;/textarea&gt;</w:t>
            </w:r>
          </w:p>
          <w:p w14:paraId="101594D3" w14:textId="77777777" w:rsidR="002150B1" w:rsidRPr="00FD40C3" w:rsidRDefault="002150B1" w:rsidP="002150B1">
            <w:pPr>
              <w:pStyle w:val="Code"/>
              <w:rPr>
                <w:lang w:val="id-ID"/>
              </w:rPr>
            </w:pPr>
            <w:r w:rsidRPr="00FD40C3">
              <w:rPr>
                <w:lang w:val="id-ID"/>
              </w:rPr>
              <w:t xml:space="preserve">      &lt;/div&gt;</w:t>
            </w:r>
          </w:p>
          <w:p w14:paraId="26FB0D97" w14:textId="77777777" w:rsidR="002150B1" w:rsidRPr="00FD40C3" w:rsidRDefault="002150B1" w:rsidP="002150B1">
            <w:pPr>
              <w:pStyle w:val="Code"/>
              <w:rPr>
                <w:lang w:val="id-ID"/>
              </w:rPr>
            </w:pPr>
            <w:r w:rsidRPr="00FD40C3">
              <w:rPr>
                <w:lang w:val="id-ID"/>
              </w:rPr>
              <w:t xml:space="preserve">    &lt;/div&gt;</w:t>
            </w:r>
          </w:p>
          <w:p w14:paraId="08451068" w14:textId="77777777" w:rsidR="002150B1" w:rsidRPr="00FD40C3" w:rsidRDefault="002150B1" w:rsidP="002150B1">
            <w:pPr>
              <w:pStyle w:val="Code"/>
              <w:rPr>
                <w:lang w:val="id-ID"/>
              </w:rPr>
            </w:pPr>
            <w:r w:rsidRPr="00FD40C3">
              <w:rPr>
                <w:lang w:val="id-ID"/>
              </w:rPr>
              <w:lastRenderedPageBreak/>
              <w:t xml:space="preserve">    &lt;div class="text-center"&gt;</w:t>
            </w:r>
          </w:p>
          <w:p w14:paraId="5C93223F" w14:textId="77777777" w:rsidR="002150B1" w:rsidRPr="00FD40C3" w:rsidRDefault="002150B1" w:rsidP="002150B1">
            <w:pPr>
              <w:pStyle w:val="Code"/>
              <w:rPr>
                <w:lang w:val="id-ID"/>
              </w:rPr>
            </w:pPr>
            <w:r w:rsidRPr="00FD40C3">
              <w:rPr>
                <w:lang w:val="id-ID"/>
              </w:rPr>
              <w:t xml:space="preserve">      &lt;button class="btn btn-lg btn-outline-warning mb-5" type="submit"&gt;</w:t>
            </w:r>
          </w:p>
          <w:p w14:paraId="1395BB22" w14:textId="77777777" w:rsidR="002150B1" w:rsidRPr="00FD40C3" w:rsidRDefault="002150B1" w:rsidP="002150B1">
            <w:pPr>
              <w:pStyle w:val="Code"/>
              <w:rPr>
                <w:lang w:val="id-ID"/>
              </w:rPr>
            </w:pPr>
            <w:r w:rsidRPr="00FD40C3">
              <w:rPr>
                <w:lang w:val="id-ID"/>
              </w:rPr>
              <w:t xml:space="preserve">        Periksa</w:t>
            </w:r>
          </w:p>
          <w:p w14:paraId="7238BE92" w14:textId="77777777" w:rsidR="002150B1" w:rsidRPr="00FD40C3" w:rsidRDefault="002150B1" w:rsidP="002150B1">
            <w:pPr>
              <w:pStyle w:val="Code"/>
              <w:rPr>
                <w:lang w:val="id-ID"/>
              </w:rPr>
            </w:pPr>
            <w:r w:rsidRPr="00FD40C3">
              <w:rPr>
                <w:lang w:val="id-ID"/>
              </w:rPr>
              <w:t xml:space="preserve">      &lt;/button&gt;</w:t>
            </w:r>
          </w:p>
          <w:p w14:paraId="05F3E23A" w14:textId="77777777" w:rsidR="002150B1" w:rsidRPr="00FD40C3" w:rsidRDefault="002150B1" w:rsidP="002150B1">
            <w:pPr>
              <w:pStyle w:val="Code"/>
              <w:rPr>
                <w:lang w:val="id-ID"/>
              </w:rPr>
            </w:pPr>
            <w:r w:rsidRPr="00FD40C3">
              <w:rPr>
                <w:lang w:val="id-ID"/>
              </w:rPr>
              <w:t xml:space="preserve">    &lt;/div&gt;</w:t>
            </w:r>
          </w:p>
          <w:p w14:paraId="783A6FDB" w14:textId="77777777" w:rsidR="002150B1" w:rsidRPr="00FD40C3" w:rsidRDefault="002150B1" w:rsidP="002150B1">
            <w:pPr>
              <w:pStyle w:val="Code"/>
              <w:rPr>
                <w:lang w:val="id-ID"/>
              </w:rPr>
            </w:pPr>
            <w:r w:rsidRPr="00FD40C3">
              <w:rPr>
                <w:lang w:val="id-ID"/>
              </w:rPr>
              <w:t xml:space="preserve">  &lt;/form&gt;</w:t>
            </w:r>
          </w:p>
          <w:p w14:paraId="74E22BE0" w14:textId="77777777" w:rsidR="002150B1" w:rsidRPr="00FD40C3" w:rsidRDefault="002150B1" w:rsidP="002150B1">
            <w:pPr>
              <w:pStyle w:val="Code"/>
              <w:rPr>
                <w:lang w:val="id-ID"/>
              </w:rPr>
            </w:pPr>
            <w:r w:rsidRPr="00FD40C3">
              <w:rPr>
                <w:lang w:val="id-ID"/>
              </w:rPr>
              <w:t>&lt;/div&gt;</w:t>
            </w:r>
          </w:p>
          <w:p w14:paraId="23BA3261" w14:textId="77777777" w:rsidR="002150B1" w:rsidRPr="00FD40C3" w:rsidRDefault="002150B1" w:rsidP="002150B1">
            <w:pPr>
              <w:pStyle w:val="Code"/>
              <w:rPr>
                <w:lang w:val="id-ID"/>
              </w:rPr>
            </w:pPr>
          </w:p>
          <w:p w14:paraId="392B6C69" w14:textId="77777777" w:rsidR="002150B1" w:rsidRPr="00FD40C3" w:rsidRDefault="002150B1" w:rsidP="002150B1">
            <w:pPr>
              <w:pStyle w:val="Code"/>
              <w:rPr>
                <w:lang w:val="id-ID"/>
              </w:rPr>
            </w:pPr>
            <w:r w:rsidRPr="00FD40C3">
              <w:rPr>
                <w:lang w:val="id-ID"/>
              </w:rPr>
              <w:t>&lt;script src="./js/milisecondDate.js"&gt;&lt;/script&gt;</w:t>
            </w:r>
          </w:p>
          <w:p w14:paraId="51EAC253" w14:textId="77777777" w:rsidR="002150B1" w:rsidRPr="00FD40C3" w:rsidRDefault="002150B1" w:rsidP="002150B1">
            <w:pPr>
              <w:pStyle w:val="Code"/>
              <w:rPr>
                <w:lang w:val="id-ID"/>
              </w:rPr>
            </w:pPr>
          </w:p>
          <w:p w14:paraId="670380D3" w14:textId="362DBD40" w:rsidR="002150B1" w:rsidRPr="00FD40C3" w:rsidRDefault="002150B1" w:rsidP="002150B1">
            <w:pPr>
              <w:pStyle w:val="Code"/>
              <w:rPr>
                <w:lang w:val="id-ID"/>
              </w:rPr>
            </w:pPr>
            <w:r w:rsidRPr="00FD40C3">
              <w:rPr>
                <w:lang w:val="id-ID"/>
              </w:rPr>
              <w:t>&lt;%-include('footer')%&gt;</w:t>
            </w:r>
          </w:p>
        </w:tc>
      </w:tr>
    </w:tbl>
    <w:p w14:paraId="1DF8DCB5" w14:textId="13C20496" w:rsidR="002150B1" w:rsidRPr="00FD40C3" w:rsidRDefault="002150B1" w:rsidP="00565639">
      <w:pPr>
        <w:keepNext/>
        <w:keepLines/>
        <w:pBdr>
          <w:top w:val="nil"/>
          <w:left w:val="nil"/>
          <w:bottom w:val="nil"/>
          <w:right w:val="nil"/>
          <w:between w:val="nil"/>
        </w:pBdr>
        <w:ind w:firstLine="0"/>
        <w:rPr>
          <w:bCs/>
          <w:color w:val="000000"/>
          <w:sz w:val="28"/>
          <w:szCs w:val="28"/>
        </w:rPr>
      </w:pPr>
    </w:p>
    <w:p w14:paraId="1536BB26" w14:textId="7FCE8425"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11. views/result/bulkResult.ejs</w:t>
      </w:r>
    </w:p>
    <w:tbl>
      <w:tblPr>
        <w:tblStyle w:val="TableGrid"/>
        <w:tblW w:w="0" w:type="auto"/>
        <w:tblLook w:val="04A0" w:firstRow="1" w:lastRow="0" w:firstColumn="1" w:lastColumn="0" w:noHBand="0" w:noVBand="1"/>
      </w:tblPr>
      <w:tblGrid>
        <w:gridCol w:w="8439"/>
      </w:tblGrid>
      <w:tr w:rsidR="002150B1" w:rsidRPr="00FD40C3" w14:paraId="69C48C24" w14:textId="77777777" w:rsidTr="002150B1">
        <w:tc>
          <w:tcPr>
            <w:tcW w:w="8439" w:type="dxa"/>
          </w:tcPr>
          <w:p w14:paraId="6F38518E" w14:textId="77777777" w:rsidR="002150B1" w:rsidRPr="00FD40C3" w:rsidRDefault="002150B1" w:rsidP="002150B1">
            <w:pPr>
              <w:pStyle w:val="Code"/>
              <w:rPr>
                <w:lang w:val="id-ID"/>
              </w:rPr>
            </w:pPr>
            <w:r w:rsidRPr="00FD40C3">
              <w:rPr>
                <w:lang w:val="id-ID"/>
              </w:rPr>
              <w:t>&lt;%- include("header") %&gt;</w:t>
            </w:r>
          </w:p>
          <w:p w14:paraId="5E9DA1D4" w14:textId="77777777" w:rsidR="002150B1" w:rsidRPr="00FD40C3" w:rsidRDefault="002150B1" w:rsidP="002150B1">
            <w:pPr>
              <w:pStyle w:val="Code"/>
              <w:rPr>
                <w:lang w:val="id-ID"/>
              </w:rPr>
            </w:pPr>
          </w:p>
          <w:p w14:paraId="60563BEC" w14:textId="77777777" w:rsidR="002150B1" w:rsidRPr="00FD40C3" w:rsidRDefault="002150B1" w:rsidP="002150B1">
            <w:pPr>
              <w:pStyle w:val="Code"/>
              <w:rPr>
                <w:lang w:val="id-ID"/>
              </w:rPr>
            </w:pPr>
            <w:r w:rsidRPr="00FD40C3">
              <w:rPr>
                <w:lang w:val="id-ID"/>
              </w:rPr>
              <w:t>&lt;div class="container-fluid"&gt;</w:t>
            </w:r>
          </w:p>
          <w:p w14:paraId="6745BAE0" w14:textId="77777777" w:rsidR="002150B1" w:rsidRPr="00FD40C3" w:rsidRDefault="002150B1" w:rsidP="002150B1">
            <w:pPr>
              <w:pStyle w:val="Code"/>
              <w:rPr>
                <w:lang w:val="id-ID"/>
              </w:rPr>
            </w:pPr>
            <w:r w:rsidRPr="00FD40C3">
              <w:rPr>
                <w:lang w:val="id-ID"/>
              </w:rPr>
              <w:t xml:space="preserve">  &lt;div class="row"&gt;</w:t>
            </w:r>
          </w:p>
          <w:p w14:paraId="791F2406" w14:textId="77777777" w:rsidR="002150B1" w:rsidRPr="00FD40C3" w:rsidRDefault="002150B1" w:rsidP="002150B1">
            <w:pPr>
              <w:pStyle w:val="Code"/>
              <w:rPr>
                <w:lang w:val="id-ID"/>
              </w:rPr>
            </w:pPr>
            <w:r w:rsidRPr="00FD40C3">
              <w:rPr>
                <w:lang w:val="id-ID"/>
              </w:rPr>
              <w:t xml:space="preserve">    &lt;div class="col col-6"&gt;&lt;%- include("title") %&gt;&lt;/div&gt;</w:t>
            </w:r>
          </w:p>
          <w:p w14:paraId="3AB5F5AA" w14:textId="77777777" w:rsidR="002150B1" w:rsidRPr="00FD40C3" w:rsidRDefault="002150B1" w:rsidP="002150B1">
            <w:pPr>
              <w:pStyle w:val="Code"/>
              <w:rPr>
                <w:lang w:val="id-ID"/>
              </w:rPr>
            </w:pPr>
            <w:r w:rsidRPr="00FD40C3">
              <w:rPr>
                <w:lang w:val="id-ID"/>
              </w:rPr>
              <w:t xml:space="preserve">    &lt;div class="col col-6 d-flex justify-content-end mb-5"&gt;</w:t>
            </w:r>
          </w:p>
          <w:p w14:paraId="719E3B6B" w14:textId="77777777" w:rsidR="002150B1" w:rsidRPr="00FD40C3" w:rsidRDefault="002150B1" w:rsidP="002150B1">
            <w:pPr>
              <w:pStyle w:val="Code"/>
              <w:rPr>
                <w:lang w:val="id-ID"/>
              </w:rPr>
            </w:pPr>
            <w:r w:rsidRPr="00FD40C3">
              <w:rPr>
                <w:lang w:val="id-ID"/>
              </w:rPr>
              <w:t xml:space="preserve">      &lt;h1&gt;&lt;i class="fa-solid fa-file-csv"&gt;&lt;/i&gt;&lt;%= language %&gt;&lt;/h1&gt;</w:t>
            </w:r>
          </w:p>
          <w:p w14:paraId="5E5A6EB5" w14:textId="77777777" w:rsidR="002150B1" w:rsidRPr="00FD40C3" w:rsidRDefault="002150B1" w:rsidP="002150B1">
            <w:pPr>
              <w:pStyle w:val="Code"/>
              <w:rPr>
                <w:lang w:val="id-ID"/>
              </w:rPr>
            </w:pPr>
            <w:r w:rsidRPr="00FD40C3">
              <w:rPr>
                <w:lang w:val="id-ID"/>
              </w:rPr>
              <w:t xml:space="preserve">    &lt;/div&gt;</w:t>
            </w:r>
          </w:p>
          <w:p w14:paraId="4E55F2E4" w14:textId="77777777" w:rsidR="002150B1" w:rsidRPr="00FD40C3" w:rsidRDefault="002150B1" w:rsidP="002150B1">
            <w:pPr>
              <w:pStyle w:val="Code"/>
              <w:rPr>
                <w:lang w:val="id-ID"/>
              </w:rPr>
            </w:pPr>
            <w:r w:rsidRPr="00FD40C3">
              <w:rPr>
                <w:lang w:val="id-ID"/>
              </w:rPr>
              <w:t xml:space="preserve">  &lt;/div&gt;</w:t>
            </w:r>
          </w:p>
          <w:p w14:paraId="5253E633" w14:textId="77777777" w:rsidR="002150B1" w:rsidRPr="00FD40C3" w:rsidRDefault="002150B1" w:rsidP="002150B1">
            <w:pPr>
              <w:pStyle w:val="Code"/>
              <w:rPr>
                <w:lang w:val="id-ID"/>
              </w:rPr>
            </w:pPr>
            <w:r w:rsidRPr="00FD40C3">
              <w:rPr>
                <w:lang w:val="id-ID"/>
              </w:rPr>
              <w:t xml:space="preserve">  &lt;div&gt;</w:t>
            </w:r>
          </w:p>
          <w:p w14:paraId="77B31667" w14:textId="77777777" w:rsidR="002150B1" w:rsidRPr="00FD40C3" w:rsidRDefault="002150B1" w:rsidP="002150B1">
            <w:pPr>
              <w:pStyle w:val="Code"/>
              <w:rPr>
                <w:lang w:val="id-ID"/>
              </w:rPr>
            </w:pPr>
            <w:r w:rsidRPr="00FD40C3">
              <w:rPr>
                <w:lang w:val="id-ID"/>
              </w:rPr>
              <w:t xml:space="preserve">    &lt;p class="form-label"&gt;Kunci Jawaban&lt;/p&gt;</w:t>
            </w:r>
          </w:p>
          <w:p w14:paraId="2C6F727E" w14:textId="77777777" w:rsidR="002150B1" w:rsidRPr="00FD40C3" w:rsidRDefault="002150B1" w:rsidP="002150B1">
            <w:pPr>
              <w:pStyle w:val="Code"/>
              <w:rPr>
                <w:lang w:val="id-ID"/>
              </w:rPr>
            </w:pPr>
            <w:r w:rsidRPr="00FD40C3">
              <w:rPr>
                <w:lang w:val="id-ID"/>
              </w:rPr>
              <w:t xml:space="preserve">    &lt;div class="form-control"&gt;</w:t>
            </w:r>
          </w:p>
          <w:p w14:paraId="4A881607" w14:textId="77777777" w:rsidR="002150B1" w:rsidRPr="00FD40C3" w:rsidRDefault="002150B1" w:rsidP="002150B1">
            <w:pPr>
              <w:pStyle w:val="Code"/>
              <w:rPr>
                <w:lang w:val="id-ID"/>
              </w:rPr>
            </w:pPr>
            <w:r w:rsidRPr="00FD40C3">
              <w:rPr>
                <w:lang w:val="id-ID"/>
              </w:rPr>
              <w:t xml:space="preserve">      &lt;p&gt;&lt;%= keyAnswer %&gt;&lt;/p&gt;</w:t>
            </w:r>
          </w:p>
          <w:p w14:paraId="61C1E49B" w14:textId="77777777" w:rsidR="002150B1" w:rsidRPr="00FD40C3" w:rsidRDefault="002150B1" w:rsidP="002150B1">
            <w:pPr>
              <w:pStyle w:val="Code"/>
              <w:rPr>
                <w:lang w:val="id-ID"/>
              </w:rPr>
            </w:pPr>
            <w:r w:rsidRPr="00FD40C3">
              <w:rPr>
                <w:lang w:val="id-ID"/>
              </w:rPr>
              <w:t xml:space="preserve">    &lt;/div&gt;</w:t>
            </w:r>
          </w:p>
          <w:p w14:paraId="666BF4E2" w14:textId="77777777" w:rsidR="002150B1" w:rsidRPr="00FD40C3" w:rsidRDefault="002150B1" w:rsidP="002150B1">
            <w:pPr>
              <w:pStyle w:val="Code"/>
              <w:rPr>
                <w:lang w:val="id-ID"/>
              </w:rPr>
            </w:pPr>
            <w:r w:rsidRPr="00FD40C3">
              <w:rPr>
                <w:lang w:val="id-ID"/>
              </w:rPr>
              <w:t xml:space="preserve">  &lt;/div&gt;</w:t>
            </w:r>
          </w:p>
          <w:p w14:paraId="569E757D" w14:textId="77777777" w:rsidR="002150B1" w:rsidRPr="00FD40C3" w:rsidRDefault="002150B1" w:rsidP="002150B1">
            <w:pPr>
              <w:pStyle w:val="Code"/>
              <w:rPr>
                <w:lang w:val="id-ID"/>
              </w:rPr>
            </w:pPr>
            <w:r w:rsidRPr="00FD40C3">
              <w:rPr>
                <w:lang w:val="id-ID"/>
              </w:rPr>
              <w:t xml:space="preserve">  &lt;!-- &lt;div class="text-center container-fluid"&gt;</w:t>
            </w:r>
          </w:p>
          <w:p w14:paraId="180E3220" w14:textId="77777777" w:rsidR="002150B1" w:rsidRPr="00FD40C3" w:rsidRDefault="002150B1" w:rsidP="002150B1">
            <w:pPr>
              <w:pStyle w:val="Code"/>
              <w:rPr>
                <w:lang w:val="id-ID"/>
              </w:rPr>
            </w:pPr>
            <w:r w:rsidRPr="00FD40C3">
              <w:rPr>
                <w:lang w:val="id-ID"/>
              </w:rPr>
              <w:t xml:space="preserve">    &lt;p&gt;Mohon mengisi survey kepuasan anda terhadap Easysay&lt;/p&gt;</w:t>
            </w:r>
          </w:p>
          <w:p w14:paraId="73A5B6CF" w14:textId="77777777" w:rsidR="002150B1" w:rsidRPr="00FD40C3" w:rsidRDefault="002150B1" w:rsidP="002150B1">
            <w:pPr>
              <w:pStyle w:val="Code"/>
              <w:rPr>
                <w:lang w:val="id-ID"/>
              </w:rPr>
            </w:pPr>
            <w:r w:rsidRPr="00FD40C3">
              <w:rPr>
                <w:lang w:val="id-ID"/>
              </w:rPr>
              <w:t xml:space="preserve">    &lt;button type="button" class="btn btn-info"&gt;</w:t>
            </w:r>
          </w:p>
          <w:p w14:paraId="37632474" w14:textId="77777777" w:rsidR="002150B1" w:rsidRPr="00FD40C3" w:rsidRDefault="002150B1" w:rsidP="002150B1">
            <w:pPr>
              <w:pStyle w:val="Code"/>
              <w:rPr>
                <w:lang w:val="id-ID"/>
              </w:rPr>
            </w:pPr>
            <w:r w:rsidRPr="00FD40C3">
              <w:rPr>
                <w:lang w:val="id-ID"/>
              </w:rPr>
              <w:t xml:space="preserve">      &lt;a</w:t>
            </w:r>
          </w:p>
          <w:p w14:paraId="717A365A" w14:textId="77777777" w:rsidR="002150B1" w:rsidRPr="00FD40C3" w:rsidRDefault="002150B1" w:rsidP="002150B1">
            <w:pPr>
              <w:pStyle w:val="Code"/>
              <w:rPr>
                <w:lang w:val="id-ID"/>
              </w:rPr>
            </w:pPr>
            <w:r w:rsidRPr="00FD40C3">
              <w:rPr>
                <w:lang w:val="id-ID"/>
              </w:rPr>
              <w:t xml:space="preserve">        href="https://forms.gle/FApH5uzhVbRB4NtY9"</w:t>
            </w:r>
          </w:p>
          <w:p w14:paraId="78840E15" w14:textId="77777777" w:rsidR="002150B1" w:rsidRPr="00FD40C3" w:rsidRDefault="002150B1" w:rsidP="002150B1">
            <w:pPr>
              <w:pStyle w:val="Code"/>
              <w:rPr>
                <w:lang w:val="id-ID"/>
              </w:rPr>
            </w:pPr>
            <w:r w:rsidRPr="00FD40C3">
              <w:rPr>
                <w:lang w:val="id-ID"/>
              </w:rPr>
              <w:t xml:space="preserve">        target="_blank"</w:t>
            </w:r>
          </w:p>
          <w:p w14:paraId="7D1D3156" w14:textId="77777777" w:rsidR="002150B1" w:rsidRPr="00FD40C3" w:rsidRDefault="002150B1" w:rsidP="002150B1">
            <w:pPr>
              <w:pStyle w:val="Code"/>
              <w:rPr>
                <w:lang w:val="id-ID"/>
              </w:rPr>
            </w:pPr>
            <w:r w:rsidRPr="00FD40C3">
              <w:rPr>
                <w:lang w:val="id-ID"/>
              </w:rPr>
              <w:t xml:space="preserve">        class="link-body-emphasis"</w:t>
            </w:r>
          </w:p>
          <w:p w14:paraId="63FABE3B" w14:textId="77777777" w:rsidR="002150B1" w:rsidRPr="00FD40C3" w:rsidRDefault="002150B1" w:rsidP="002150B1">
            <w:pPr>
              <w:pStyle w:val="Code"/>
              <w:rPr>
                <w:lang w:val="id-ID"/>
              </w:rPr>
            </w:pPr>
            <w:r w:rsidRPr="00FD40C3">
              <w:rPr>
                <w:lang w:val="id-ID"/>
              </w:rPr>
              <w:t xml:space="preserve">        &gt;Survey 3 menit&lt;/a</w:t>
            </w:r>
          </w:p>
          <w:p w14:paraId="2560BF5E" w14:textId="77777777" w:rsidR="002150B1" w:rsidRPr="00FD40C3" w:rsidRDefault="002150B1" w:rsidP="002150B1">
            <w:pPr>
              <w:pStyle w:val="Code"/>
              <w:rPr>
                <w:lang w:val="id-ID"/>
              </w:rPr>
            </w:pPr>
            <w:r w:rsidRPr="00FD40C3">
              <w:rPr>
                <w:lang w:val="id-ID"/>
              </w:rPr>
              <w:t xml:space="preserve">      &gt;</w:t>
            </w:r>
          </w:p>
          <w:p w14:paraId="0B9A3C23" w14:textId="77777777" w:rsidR="002150B1" w:rsidRPr="00FD40C3" w:rsidRDefault="002150B1" w:rsidP="002150B1">
            <w:pPr>
              <w:pStyle w:val="Code"/>
              <w:rPr>
                <w:lang w:val="id-ID"/>
              </w:rPr>
            </w:pPr>
            <w:r w:rsidRPr="00FD40C3">
              <w:rPr>
                <w:lang w:val="id-ID"/>
              </w:rPr>
              <w:t xml:space="preserve">    &lt;/button&gt;</w:t>
            </w:r>
          </w:p>
          <w:p w14:paraId="3701CD07" w14:textId="77777777" w:rsidR="002150B1" w:rsidRPr="00FD40C3" w:rsidRDefault="002150B1" w:rsidP="002150B1">
            <w:pPr>
              <w:pStyle w:val="Code"/>
              <w:rPr>
                <w:lang w:val="id-ID"/>
              </w:rPr>
            </w:pPr>
            <w:r w:rsidRPr="00FD40C3">
              <w:rPr>
                <w:lang w:val="id-ID"/>
              </w:rPr>
              <w:t xml:space="preserve">  &lt;/div&gt; --&gt;</w:t>
            </w:r>
          </w:p>
          <w:p w14:paraId="5B2355DD" w14:textId="77777777" w:rsidR="002150B1" w:rsidRPr="00FD40C3" w:rsidRDefault="002150B1" w:rsidP="002150B1">
            <w:pPr>
              <w:pStyle w:val="Code"/>
              <w:rPr>
                <w:lang w:val="id-ID"/>
              </w:rPr>
            </w:pPr>
            <w:r w:rsidRPr="00FD40C3">
              <w:rPr>
                <w:lang w:val="id-ID"/>
              </w:rPr>
              <w:t xml:space="preserve">  &lt;div&gt;</w:t>
            </w:r>
          </w:p>
          <w:p w14:paraId="75A1F4B2" w14:textId="77777777" w:rsidR="002150B1" w:rsidRPr="00FD40C3" w:rsidRDefault="002150B1" w:rsidP="002150B1">
            <w:pPr>
              <w:pStyle w:val="Code"/>
              <w:rPr>
                <w:lang w:val="id-ID"/>
              </w:rPr>
            </w:pPr>
            <w:r w:rsidRPr="00FD40C3">
              <w:rPr>
                <w:lang w:val="id-ID"/>
              </w:rPr>
              <w:t xml:space="preserve">    &lt;p class="form-label"&gt;Hasil Penilaian&lt;/p&gt;</w:t>
            </w:r>
          </w:p>
          <w:p w14:paraId="613542B4" w14:textId="77777777" w:rsidR="002150B1" w:rsidRPr="00FD40C3" w:rsidRDefault="002150B1" w:rsidP="002150B1">
            <w:pPr>
              <w:pStyle w:val="Code"/>
              <w:rPr>
                <w:lang w:val="id-ID"/>
              </w:rPr>
            </w:pPr>
            <w:r w:rsidRPr="00FD40C3">
              <w:rPr>
                <w:lang w:val="id-ID"/>
              </w:rPr>
              <w:t xml:space="preserve">    &lt;div class="row"&gt;</w:t>
            </w:r>
          </w:p>
          <w:p w14:paraId="534CDEE9" w14:textId="77777777" w:rsidR="002150B1" w:rsidRPr="00FD40C3" w:rsidRDefault="002150B1" w:rsidP="002150B1">
            <w:pPr>
              <w:pStyle w:val="Code"/>
              <w:rPr>
                <w:lang w:val="id-ID"/>
              </w:rPr>
            </w:pPr>
            <w:r w:rsidRPr="00FD40C3">
              <w:rPr>
                <w:lang w:val="id-ID"/>
              </w:rPr>
              <w:t xml:space="preserve">      &lt;table class="table"&gt;</w:t>
            </w:r>
          </w:p>
          <w:p w14:paraId="47108396" w14:textId="77777777" w:rsidR="002150B1" w:rsidRPr="00FD40C3" w:rsidRDefault="002150B1" w:rsidP="002150B1">
            <w:pPr>
              <w:pStyle w:val="Code"/>
              <w:rPr>
                <w:lang w:val="id-ID"/>
              </w:rPr>
            </w:pPr>
            <w:r w:rsidRPr="00FD40C3">
              <w:rPr>
                <w:lang w:val="id-ID"/>
              </w:rPr>
              <w:t xml:space="preserve">        &lt;thead&gt;</w:t>
            </w:r>
          </w:p>
          <w:p w14:paraId="5F94DD65" w14:textId="77777777" w:rsidR="002150B1" w:rsidRPr="00FD40C3" w:rsidRDefault="002150B1" w:rsidP="002150B1">
            <w:pPr>
              <w:pStyle w:val="Code"/>
              <w:rPr>
                <w:lang w:val="id-ID"/>
              </w:rPr>
            </w:pPr>
            <w:r w:rsidRPr="00FD40C3">
              <w:rPr>
                <w:lang w:val="id-ID"/>
              </w:rPr>
              <w:t xml:space="preserve">          &lt;tr&gt;</w:t>
            </w:r>
          </w:p>
          <w:p w14:paraId="6CFE459A" w14:textId="77777777" w:rsidR="002150B1" w:rsidRPr="00FD40C3" w:rsidRDefault="002150B1" w:rsidP="002150B1">
            <w:pPr>
              <w:pStyle w:val="Code"/>
              <w:rPr>
                <w:lang w:val="id-ID"/>
              </w:rPr>
            </w:pPr>
            <w:r w:rsidRPr="00FD40C3">
              <w:rPr>
                <w:lang w:val="id-ID"/>
              </w:rPr>
              <w:t xml:space="preserve">            &lt;th scope="col"&gt;Nama&lt;/th&gt;</w:t>
            </w:r>
          </w:p>
          <w:p w14:paraId="71C123F2" w14:textId="77777777" w:rsidR="002150B1" w:rsidRPr="00FD40C3" w:rsidRDefault="002150B1" w:rsidP="002150B1">
            <w:pPr>
              <w:pStyle w:val="Code"/>
              <w:rPr>
                <w:lang w:val="id-ID"/>
              </w:rPr>
            </w:pPr>
            <w:r w:rsidRPr="00FD40C3">
              <w:rPr>
                <w:lang w:val="id-ID"/>
              </w:rPr>
              <w:t xml:space="preserve">            &lt;th scope="col"&gt;Jawaban&lt;/th&gt;</w:t>
            </w:r>
          </w:p>
          <w:p w14:paraId="198CF6A0" w14:textId="77777777" w:rsidR="002150B1" w:rsidRPr="00FD40C3" w:rsidRDefault="002150B1" w:rsidP="002150B1">
            <w:pPr>
              <w:pStyle w:val="Code"/>
              <w:rPr>
                <w:lang w:val="id-ID"/>
              </w:rPr>
            </w:pPr>
            <w:r w:rsidRPr="00FD40C3">
              <w:rPr>
                <w:lang w:val="id-ID"/>
              </w:rPr>
              <w:t xml:space="preserve">            &lt;th scope="col"&gt;Nilai&lt;/th&gt;</w:t>
            </w:r>
          </w:p>
          <w:p w14:paraId="4FDE0767" w14:textId="77777777" w:rsidR="002150B1" w:rsidRPr="00FD40C3" w:rsidRDefault="002150B1" w:rsidP="002150B1">
            <w:pPr>
              <w:pStyle w:val="Code"/>
              <w:rPr>
                <w:lang w:val="id-ID"/>
              </w:rPr>
            </w:pPr>
            <w:r w:rsidRPr="00FD40C3">
              <w:rPr>
                <w:lang w:val="id-ID"/>
              </w:rPr>
              <w:t xml:space="preserve">          &lt;/tr&gt;</w:t>
            </w:r>
          </w:p>
          <w:p w14:paraId="13CEEBDD" w14:textId="77777777" w:rsidR="002150B1" w:rsidRPr="00FD40C3" w:rsidRDefault="002150B1" w:rsidP="002150B1">
            <w:pPr>
              <w:pStyle w:val="Code"/>
              <w:rPr>
                <w:lang w:val="id-ID"/>
              </w:rPr>
            </w:pPr>
            <w:r w:rsidRPr="00FD40C3">
              <w:rPr>
                <w:lang w:val="id-ID"/>
              </w:rPr>
              <w:t xml:space="preserve">        &lt;/thead&gt;</w:t>
            </w:r>
          </w:p>
          <w:p w14:paraId="043B30EA" w14:textId="77777777" w:rsidR="002150B1" w:rsidRPr="00FD40C3" w:rsidRDefault="002150B1" w:rsidP="002150B1">
            <w:pPr>
              <w:pStyle w:val="Code"/>
              <w:rPr>
                <w:lang w:val="id-ID"/>
              </w:rPr>
            </w:pPr>
            <w:r w:rsidRPr="00FD40C3">
              <w:rPr>
                <w:lang w:val="id-ID"/>
              </w:rPr>
              <w:t xml:space="preserve">        &lt;tbody&gt;</w:t>
            </w:r>
          </w:p>
          <w:p w14:paraId="6DD03A40" w14:textId="77777777" w:rsidR="002150B1" w:rsidRPr="00FD40C3" w:rsidRDefault="002150B1" w:rsidP="002150B1">
            <w:pPr>
              <w:pStyle w:val="Code"/>
              <w:rPr>
                <w:lang w:val="id-ID"/>
              </w:rPr>
            </w:pPr>
            <w:r w:rsidRPr="00FD40C3">
              <w:rPr>
                <w:lang w:val="id-ID"/>
              </w:rPr>
              <w:t xml:space="preserve">          &lt;% for( let i = 0; i &lt; givenObjectKeyLength; i++ ) { %&gt;</w:t>
            </w:r>
          </w:p>
          <w:p w14:paraId="6857A0C2" w14:textId="77777777" w:rsidR="002150B1" w:rsidRPr="00FD40C3" w:rsidRDefault="002150B1" w:rsidP="002150B1">
            <w:pPr>
              <w:pStyle w:val="Code"/>
              <w:rPr>
                <w:lang w:val="id-ID"/>
              </w:rPr>
            </w:pPr>
            <w:r w:rsidRPr="00FD40C3">
              <w:rPr>
                <w:lang w:val="id-ID"/>
              </w:rPr>
              <w:t xml:space="preserve">          &lt;tr&gt;</w:t>
            </w:r>
          </w:p>
          <w:p w14:paraId="04BF27E5" w14:textId="77777777" w:rsidR="002150B1" w:rsidRPr="00FD40C3" w:rsidRDefault="002150B1" w:rsidP="002150B1">
            <w:pPr>
              <w:pStyle w:val="Code"/>
              <w:rPr>
                <w:lang w:val="id-ID"/>
              </w:rPr>
            </w:pPr>
            <w:r w:rsidRPr="00FD40C3">
              <w:rPr>
                <w:lang w:val="id-ID"/>
              </w:rPr>
              <w:t xml:space="preserve">            &lt;td&gt;&lt;%= objectName[i] %&gt;&lt;/td&gt;</w:t>
            </w:r>
          </w:p>
          <w:p w14:paraId="346A2182" w14:textId="77777777" w:rsidR="002150B1" w:rsidRPr="00FD40C3" w:rsidRDefault="002150B1" w:rsidP="002150B1">
            <w:pPr>
              <w:pStyle w:val="Code"/>
              <w:rPr>
                <w:lang w:val="id-ID"/>
              </w:rPr>
            </w:pPr>
            <w:r w:rsidRPr="00FD40C3">
              <w:rPr>
                <w:lang w:val="id-ID"/>
              </w:rPr>
              <w:t xml:space="preserve">            &lt;td&gt;&lt;%= objectAnswer[i] %&gt;&lt;/td&gt;</w:t>
            </w:r>
          </w:p>
          <w:p w14:paraId="66943D3C" w14:textId="77777777" w:rsidR="002150B1" w:rsidRPr="00FD40C3" w:rsidRDefault="002150B1" w:rsidP="002150B1">
            <w:pPr>
              <w:pStyle w:val="Code"/>
              <w:rPr>
                <w:lang w:val="id-ID"/>
              </w:rPr>
            </w:pPr>
            <w:r w:rsidRPr="00FD40C3">
              <w:rPr>
                <w:lang w:val="id-ID"/>
              </w:rPr>
              <w:lastRenderedPageBreak/>
              <w:t xml:space="preserve">            &lt;td&gt;&lt;%= ((objectScore[i]/5)*100).toFixed(2) %&gt;%&lt;/td&gt;</w:t>
            </w:r>
          </w:p>
          <w:p w14:paraId="5FFE0BCC" w14:textId="77777777" w:rsidR="002150B1" w:rsidRPr="00FD40C3" w:rsidRDefault="002150B1" w:rsidP="002150B1">
            <w:pPr>
              <w:pStyle w:val="Code"/>
              <w:rPr>
                <w:lang w:val="id-ID"/>
              </w:rPr>
            </w:pPr>
            <w:r w:rsidRPr="00FD40C3">
              <w:rPr>
                <w:lang w:val="id-ID"/>
              </w:rPr>
              <w:t xml:space="preserve">          &lt;/tr&gt;</w:t>
            </w:r>
          </w:p>
          <w:p w14:paraId="30178B9E" w14:textId="77777777" w:rsidR="002150B1" w:rsidRPr="00FD40C3" w:rsidRDefault="002150B1" w:rsidP="002150B1">
            <w:pPr>
              <w:pStyle w:val="Code"/>
              <w:rPr>
                <w:lang w:val="id-ID"/>
              </w:rPr>
            </w:pPr>
            <w:r w:rsidRPr="00FD40C3">
              <w:rPr>
                <w:lang w:val="id-ID"/>
              </w:rPr>
              <w:t xml:space="preserve">          &lt;br /&gt;</w:t>
            </w:r>
          </w:p>
          <w:p w14:paraId="12540591" w14:textId="77777777" w:rsidR="002150B1" w:rsidRPr="00FD40C3" w:rsidRDefault="002150B1" w:rsidP="002150B1">
            <w:pPr>
              <w:pStyle w:val="Code"/>
              <w:rPr>
                <w:lang w:val="id-ID"/>
              </w:rPr>
            </w:pPr>
            <w:r w:rsidRPr="00FD40C3">
              <w:rPr>
                <w:lang w:val="id-ID"/>
              </w:rPr>
              <w:t xml:space="preserve">          &lt;% } %&gt;</w:t>
            </w:r>
          </w:p>
          <w:p w14:paraId="3C6644FF" w14:textId="77777777" w:rsidR="002150B1" w:rsidRPr="00FD40C3" w:rsidRDefault="002150B1" w:rsidP="002150B1">
            <w:pPr>
              <w:pStyle w:val="Code"/>
              <w:rPr>
                <w:lang w:val="id-ID"/>
              </w:rPr>
            </w:pPr>
            <w:r w:rsidRPr="00FD40C3">
              <w:rPr>
                <w:lang w:val="id-ID"/>
              </w:rPr>
              <w:t xml:space="preserve">        &lt;/tbody&gt;</w:t>
            </w:r>
          </w:p>
          <w:p w14:paraId="3A71C2C1" w14:textId="77777777" w:rsidR="002150B1" w:rsidRPr="00FD40C3" w:rsidRDefault="002150B1" w:rsidP="002150B1">
            <w:pPr>
              <w:pStyle w:val="Code"/>
              <w:rPr>
                <w:lang w:val="id-ID"/>
              </w:rPr>
            </w:pPr>
            <w:r w:rsidRPr="00FD40C3">
              <w:rPr>
                <w:lang w:val="id-ID"/>
              </w:rPr>
              <w:t xml:space="preserve">      &lt;/table&gt;</w:t>
            </w:r>
          </w:p>
          <w:p w14:paraId="394930F8" w14:textId="77777777" w:rsidR="002150B1" w:rsidRPr="00FD40C3" w:rsidRDefault="002150B1" w:rsidP="002150B1">
            <w:pPr>
              <w:pStyle w:val="Code"/>
              <w:rPr>
                <w:lang w:val="id-ID"/>
              </w:rPr>
            </w:pPr>
            <w:r w:rsidRPr="00FD40C3">
              <w:rPr>
                <w:lang w:val="id-ID"/>
              </w:rPr>
              <w:t xml:space="preserve">    &lt;/div&gt;</w:t>
            </w:r>
          </w:p>
          <w:p w14:paraId="47E85F2D" w14:textId="77777777" w:rsidR="002150B1" w:rsidRPr="00FD40C3" w:rsidRDefault="002150B1" w:rsidP="002150B1">
            <w:pPr>
              <w:pStyle w:val="Code"/>
              <w:rPr>
                <w:lang w:val="id-ID"/>
              </w:rPr>
            </w:pPr>
            <w:r w:rsidRPr="00FD40C3">
              <w:rPr>
                <w:lang w:val="id-ID"/>
              </w:rPr>
              <w:t xml:space="preserve">  &lt;/div&gt;</w:t>
            </w:r>
          </w:p>
          <w:p w14:paraId="38982D52" w14:textId="77777777" w:rsidR="002150B1" w:rsidRPr="00FD40C3" w:rsidRDefault="002150B1" w:rsidP="002150B1">
            <w:pPr>
              <w:pStyle w:val="Code"/>
              <w:rPr>
                <w:lang w:val="id-ID"/>
              </w:rPr>
            </w:pPr>
            <w:r w:rsidRPr="00FD40C3">
              <w:rPr>
                <w:lang w:val="id-ID"/>
              </w:rPr>
              <w:t>&lt;/div&gt;</w:t>
            </w:r>
          </w:p>
          <w:p w14:paraId="410F72D0" w14:textId="77777777" w:rsidR="002150B1" w:rsidRPr="00FD40C3" w:rsidRDefault="002150B1" w:rsidP="002150B1">
            <w:pPr>
              <w:pStyle w:val="Code"/>
              <w:rPr>
                <w:lang w:val="id-ID"/>
              </w:rPr>
            </w:pPr>
            <w:r w:rsidRPr="00FD40C3">
              <w:rPr>
                <w:lang w:val="id-ID"/>
              </w:rPr>
              <w:t>&lt;div class="container-fluid text-center mb-2"&gt;</w:t>
            </w:r>
          </w:p>
          <w:p w14:paraId="08B46F1B" w14:textId="77777777" w:rsidR="002150B1" w:rsidRPr="00FD40C3" w:rsidRDefault="002150B1" w:rsidP="002150B1">
            <w:pPr>
              <w:pStyle w:val="Code"/>
              <w:rPr>
                <w:lang w:val="id-ID"/>
              </w:rPr>
            </w:pPr>
            <w:r w:rsidRPr="00FD40C3">
              <w:rPr>
                <w:lang w:val="id-ID"/>
              </w:rPr>
              <w:t xml:space="preserve">  &lt;button type="button" id="print" class="btn btn-secondary"&gt;</w:t>
            </w:r>
          </w:p>
          <w:p w14:paraId="0D17149C" w14:textId="77777777" w:rsidR="002150B1" w:rsidRPr="00FD40C3" w:rsidRDefault="002150B1" w:rsidP="002150B1">
            <w:pPr>
              <w:pStyle w:val="Code"/>
              <w:rPr>
                <w:lang w:val="id-ID"/>
              </w:rPr>
            </w:pPr>
            <w:r w:rsidRPr="00FD40C3">
              <w:rPr>
                <w:lang w:val="id-ID"/>
              </w:rPr>
              <w:t xml:space="preserve">    Export to PDF</w:t>
            </w:r>
          </w:p>
          <w:p w14:paraId="497E682F" w14:textId="77777777" w:rsidR="002150B1" w:rsidRPr="00FD40C3" w:rsidRDefault="002150B1" w:rsidP="002150B1">
            <w:pPr>
              <w:pStyle w:val="Code"/>
              <w:rPr>
                <w:lang w:val="id-ID"/>
              </w:rPr>
            </w:pPr>
            <w:r w:rsidRPr="00FD40C3">
              <w:rPr>
                <w:lang w:val="id-ID"/>
              </w:rPr>
              <w:t xml:space="preserve">  &lt;/button&gt;</w:t>
            </w:r>
          </w:p>
          <w:p w14:paraId="116F9FCE" w14:textId="77777777" w:rsidR="002150B1" w:rsidRPr="00FD40C3" w:rsidRDefault="002150B1" w:rsidP="002150B1">
            <w:pPr>
              <w:pStyle w:val="Code"/>
              <w:rPr>
                <w:lang w:val="id-ID"/>
              </w:rPr>
            </w:pPr>
            <w:r w:rsidRPr="00FD40C3">
              <w:rPr>
                <w:lang w:val="id-ID"/>
              </w:rPr>
              <w:t>&lt;/div&gt;</w:t>
            </w:r>
          </w:p>
          <w:p w14:paraId="02525551" w14:textId="77777777" w:rsidR="002150B1" w:rsidRPr="00FD40C3" w:rsidRDefault="002150B1" w:rsidP="002150B1">
            <w:pPr>
              <w:pStyle w:val="Code"/>
              <w:rPr>
                <w:lang w:val="id-ID"/>
              </w:rPr>
            </w:pPr>
            <w:r w:rsidRPr="00FD40C3">
              <w:rPr>
                <w:lang w:val="id-ID"/>
              </w:rPr>
              <w:t>&lt;script src="js/printResult.js"&gt;&lt;/script&gt;</w:t>
            </w:r>
          </w:p>
          <w:p w14:paraId="2B9FAFBC" w14:textId="77777777" w:rsidR="002150B1" w:rsidRPr="00FD40C3" w:rsidRDefault="002150B1" w:rsidP="002150B1">
            <w:pPr>
              <w:pStyle w:val="Code"/>
              <w:rPr>
                <w:lang w:val="id-ID"/>
              </w:rPr>
            </w:pPr>
          </w:p>
          <w:p w14:paraId="0498821F" w14:textId="282598B1" w:rsidR="002150B1" w:rsidRPr="00FD40C3" w:rsidRDefault="002150B1" w:rsidP="002150B1">
            <w:pPr>
              <w:pStyle w:val="Code"/>
              <w:rPr>
                <w:lang w:val="id-ID"/>
              </w:rPr>
            </w:pPr>
            <w:r w:rsidRPr="00FD40C3">
              <w:rPr>
                <w:lang w:val="id-ID"/>
              </w:rPr>
              <w:t>&lt;%- include("footer") %&gt;</w:t>
            </w:r>
          </w:p>
        </w:tc>
      </w:tr>
    </w:tbl>
    <w:p w14:paraId="7B519D4E" w14:textId="542956BE" w:rsidR="002150B1" w:rsidRPr="00FD40C3" w:rsidRDefault="002150B1" w:rsidP="00565639">
      <w:pPr>
        <w:keepNext/>
        <w:keepLines/>
        <w:pBdr>
          <w:top w:val="nil"/>
          <w:left w:val="nil"/>
          <w:bottom w:val="nil"/>
          <w:right w:val="nil"/>
          <w:between w:val="nil"/>
        </w:pBdr>
        <w:ind w:firstLine="0"/>
        <w:rPr>
          <w:bCs/>
          <w:color w:val="000000"/>
          <w:sz w:val="28"/>
          <w:szCs w:val="28"/>
        </w:rPr>
      </w:pPr>
    </w:p>
    <w:p w14:paraId="50F19F8C" w14:textId="433B9014"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12. views/result/singleResult.ejs</w:t>
      </w:r>
    </w:p>
    <w:tbl>
      <w:tblPr>
        <w:tblStyle w:val="TableGrid"/>
        <w:tblW w:w="0" w:type="auto"/>
        <w:tblLook w:val="04A0" w:firstRow="1" w:lastRow="0" w:firstColumn="1" w:lastColumn="0" w:noHBand="0" w:noVBand="1"/>
      </w:tblPr>
      <w:tblGrid>
        <w:gridCol w:w="8439"/>
      </w:tblGrid>
      <w:tr w:rsidR="002150B1" w:rsidRPr="00FD40C3" w14:paraId="64D2B0EB" w14:textId="77777777" w:rsidTr="002150B1">
        <w:tc>
          <w:tcPr>
            <w:tcW w:w="8439" w:type="dxa"/>
          </w:tcPr>
          <w:p w14:paraId="36617F2F" w14:textId="77777777" w:rsidR="002150B1" w:rsidRPr="00FD40C3" w:rsidRDefault="002150B1" w:rsidP="002150B1">
            <w:pPr>
              <w:pStyle w:val="Code"/>
              <w:rPr>
                <w:lang w:val="id-ID"/>
              </w:rPr>
            </w:pPr>
            <w:r w:rsidRPr="00FD40C3">
              <w:rPr>
                <w:lang w:val="id-ID"/>
              </w:rPr>
              <w:t>&lt;%- include("header") %&gt;</w:t>
            </w:r>
          </w:p>
          <w:p w14:paraId="5558FB53" w14:textId="77777777" w:rsidR="002150B1" w:rsidRPr="00FD40C3" w:rsidRDefault="002150B1" w:rsidP="002150B1">
            <w:pPr>
              <w:pStyle w:val="Code"/>
              <w:rPr>
                <w:lang w:val="id-ID"/>
              </w:rPr>
            </w:pPr>
          </w:p>
          <w:p w14:paraId="51AE8368" w14:textId="77777777" w:rsidR="002150B1" w:rsidRPr="00FD40C3" w:rsidRDefault="002150B1" w:rsidP="002150B1">
            <w:pPr>
              <w:pStyle w:val="Code"/>
              <w:rPr>
                <w:lang w:val="id-ID"/>
              </w:rPr>
            </w:pPr>
            <w:r w:rsidRPr="00FD40C3">
              <w:rPr>
                <w:lang w:val="id-ID"/>
              </w:rPr>
              <w:t>&lt;div class="container-fluid"&gt;</w:t>
            </w:r>
          </w:p>
          <w:p w14:paraId="2EF407F8" w14:textId="77777777" w:rsidR="002150B1" w:rsidRPr="00FD40C3" w:rsidRDefault="002150B1" w:rsidP="002150B1">
            <w:pPr>
              <w:pStyle w:val="Code"/>
              <w:rPr>
                <w:lang w:val="id-ID"/>
              </w:rPr>
            </w:pPr>
            <w:r w:rsidRPr="00FD40C3">
              <w:rPr>
                <w:lang w:val="id-ID"/>
              </w:rPr>
              <w:t xml:space="preserve">  &lt;div class="row"&gt;</w:t>
            </w:r>
          </w:p>
          <w:p w14:paraId="62E2911B" w14:textId="77777777" w:rsidR="002150B1" w:rsidRPr="00FD40C3" w:rsidRDefault="002150B1" w:rsidP="002150B1">
            <w:pPr>
              <w:pStyle w:val="Code"/>
              <w:rPr>
                <w:lang w:val="id-ID"/>
              </w:rPr>
            </w:pPr>
            <w:r w:rsidRPr="00FD40C3">
              <w:rPr>
                <w:lang w:val="id-ID"/>
              </w:rPr>
              <w:t xml:space="preserve">    &lt;div class="col col-6"&gt;&lt;%- include("title") %&gt;&lt;/div&gt;</w:t>
            </w:r>
          </w:p>
          <w:p w14:paraId="28E594BF" w14:textId="77777777" w:rsidR="002150B1" w:rsidRPr="00FD40C3" w:rsidRDefault="002150B1" w:rsidP="002150B1">
            <w:pPr>
              <w:pStyle w:val="Code"/>
              <w:rPr>
                <w:lang w:val="id-ID"/>
              </w:rPr>
            </w:pPr>
            <w:r w:rsidRPr="00FD40C3">
              <w:rPr>
                <w:lang w:val="id-ID"/>
              </w:rPr>
              <w:t xml:space="preserve">    &lt;div class="col col-6 d-flex justify-content-end mb-5"&gt;</w:t>
            </w:r>
          </w:p>
          <w:p w14:paraId="0A88385C" w14:textId="77777777" w:rsidR="002150B1" w:rsidRPr="00FD40C3" w:rsidRDefault="002150B1" w:rsidP="002150B1">
            <w:pPr>
              <w:pStyle w:val="Code"/>
              <w:rPr>
                <w:lang w:val="id-ID"/>
              </w:rPr>
            </w:pPr>
            <w:r w:rsidRPr="00FD40C3">
              <w:rPr>
                <w:lang w:val="id-ID"/>
              </w:rPr>
              <w:t xml:space="preserve">      &lt;h1&gt;&lt;i class="fa-regular fa-pen-to-square"&gt;&lt;/i&gt;&lt;%= language %&gt;&lt;/h1&gt;</w:t>
            </w:r>
          </w:p>
          <w:p w14:paraId="26E6D426" w14:textId="77777777" w:rsidR="002150B1" w:rsidRPr="00FD40C3" w:rsidRDefault="002150B1" w:rsidP="002150B1">
            <w:pPr>
              <w:pStyle w:val="Code"/>
              <w:rPr>
                <w:lang w:val="id-ID"/>
              </w:rPr>
            </w:pPr>
            <w:r w:rsidRPr="00FD40C3">
              <w:rPr>
                <w:lang w:val="id-ID"/>
              </w:rPr>
              <w:t xml:space="preserve">    &lt;/div&gt;</w:t>
            </w:r>
          </w:p>
          <w:p w14:paraId="00658E86" w14:textId="77777777" w:rsidR="002150B1" w:rsidRPr="00FD40C3" w:rsidRDefault="002150B1" w:rsidP="002150B1">
            <w:pPr>
              <w:pStyle w:val="Code"/>
              <w:rPr>
                <w:lang w:val="id-ID"/>
              </w:rPr>
            </w:pPr>
            <w:r w:rsidRPr="00FD40C3">
              <w:rPr>
                <w:lang w:val="id-ID"/>
              </w:rPr>
              <w:t xml:space="preserve">  &lt;/div&gt;</w:t>
            </w:r>
          </w:p>
          <w:p w14:paraId="5319608D" w14:textId="77777777" w:rsidR="002150B1" w:rsidRPr="00FD40C3" w:rsidRDefault="002150B1" w:rsidP="002150B1">
            <w:pPr>
              <w:pStyle w:val="Code"/>
              <w:rPr>
                <w:lang w:val="id-ID"/>
              </w:rPr>
            </w:pPr>
          </w:p>
          <w:p w14:paraId="0F99F212" w14:textId="77777777" w:rsidR="002150B1" w:rsidRPr="00FD40C3" w:rsidRDefault="002150B1" w:rsidP="002150B1">
            <w:pPr>
              <w:pStyle w:val="Code"/>
              <w:rPr>
                <w:lang w:val="id-ID"/>
              </w:rPr>
            </w:pPr>
            <w:r w:rsidRPr="00FD40C3">
              <w:rPr>
                <w:lang w:val="id-ID"/>
              </w:rPr>
              <w:t xml:space="preserve">  &lt;div&gt;</w:t>
            </w:r>
          </w:p>
          <w:p w14:paraId="1FE84D2B" w14:textId="77777777" w:rsidR="002150B1" w:rsidRPr="00FD40C3" w:rsidRDefault="002150B1" w:rsidP="002150B1">
            <w:pPr>
              <w:pStyle w:val="Code"/>
              <w:rPr>
                <w:lang w:val="id-ID"/>
              </w:rPr>
            </w:pPr>
            <w:r w:rsidRPr="00FD40C3">
              <w:rPr>
                <w:lang w:val="id-ID"/>
              </w:rPr>
              <w:t xml:space="preserve">    &lt;p class="form-label"&gt;Kunci Jawaban&lt;/p&gt;</w:t>
            </w:r>
          </w:p>
          <w:p w14:paraId="2DE5400A" w14:textId="77777777" w:rsidR="002150B1" w:rsidRPr="00FD40C3" w:rsidRDefault="002150B1" w:rsidP="002150B1">
            <w:pPr>
              <w:pStyle w:val="Code"/>
              <w:rPr>
                <w:lang w:val="id-ID"/>
              </w:rPr>
            </w:pPr>
            <w:r w:rsidRPr="00FD40C3">
              <w:rPr>
                <w:lang w:val="id-ID"/>
              </w:rPr>
              <w:t xml:space="preserve">    &lt;div class="form-control"&gt;</w:t>
            </w:r>
          </w:p>
          <w:p w14:paraId="4ED69C2B" w14:textId="77777777" w:rsidR="002150B1" w:rsidRPr="00FD40C3" w:rsidRDefault="002150B1" w:rsidP="002150B1">
            <w:pPr>
              <w:pStyle w:val="Code"/>
              <w:rPr>
                <w:lang w:val="id-ID"/>
              </w:rPr>
            </w:pPr>
            <w:r w:rsidRPr="00FD40C3">
              <w:rPr>
                <w:lang w:val="id-ID"/>
              </w:rPr>
              <w:t xml:space="preserve">      &lt;p&gt;&lt;%= keyAnswer %&gt;&lt;/p&gt;</w:t>
            </w:r>
          </w:p>
          <w:p w14:paraId="1A3203FA" w14:textId="77777777" w:rsidR="002150B1" w:rsidRPr="00FD40C3" w:rsidRDefault="002150B1" w:rsidP="002150B1">
            <w:pPr>
              <w:pStyle w:val="Code"/>
              <w:rPr>
                <w:lang w:val="id-ID"/>
              </w:rPr>
            </w:pPr>
            <w:r w:rsidRPr="00FD40C3">
              <w:rPr>
                <w:lang w:val="id-ID"/>
              </w:rPr>
              <w:t xml:space="preserve">    &lt;/div&gt;</w:t>
            </w:r>
          </w:p>
          <w:p w14:paraId="0BCF45F2" w14:textId="77777777" w:rsidR="002150B1" w:rsidRPr="00FD40C3" w:rsidRDefault="002150B1" w:rsidP="002150B1">
            <w:pPr>
              <w:pStyle w:val="Code"/>
              <w:rPr>
                <w:lang w:val="id-ID"/>
              </w:rPr>
            </w:pPr>
            <w:r w:rsidRPr="00FD40C3">
              <w:rPr>
                <w:lang w:val="id-ID"/>
              </w:rPr>
              <w:t xml:space="preserve">  &lt;/div&gt;</w:t>
            </w:r>
          </w:p>
          <w:p w14:paraId="29BB0A44" w14:textId="77777777" w:rsidR="002150B1" w:rsidRPr="00FD40C3" w:rsidRDefault="002150B1" w:rsidP="002150B1">
            <w:pPr>
              <w:pStyle w:val="Code"/>
              <w:rPr>
                <w:lang w:val="id-ID"/>
              </w:rPr>
            </w:pPr>
            <w:r w:rsidRPr="00FD40C3">
              <w:rPr>
                <w:lang w:val="id-ID"/>
              </w:rPr>
              <w:t xml:space="preserve">  &lt;!-- &lt;div class="text-center container-fluid"&gt;</w:t>
            </w:r>
          </w:p>
          <w:p w14:paraId="078592C5" w14:textId="77777777" w:rsidR="002150B1" w:rsidRPr="00FD40C3" w:rsidRDefault="002150B1" w:rsidP="002150B1">
            <w:pPr>
              <w:pStyle w:val="Code"/>
              <w:rPr>
                <w:lang w:val="id-ID"/>
              </w:rPr>
            </w:pPr>
            <w:r w:rsidRPr="00FD40C3">
              <w:rPr>
                <w:lang w:val="id-ID"/>
              </w:rPr>
              <w:t xml:space="preserve">    &lt;p&gt;Mohon mengisi survey kepuasan anda terhadap Easysay&lt;/p&gt;</w:t>
            </w:r>
          </w:p>
          <w:p w14:paraId="2A5C4EA8" w14:textId="77777777" w:rsidR="002150B1" w:rsidRPr="00FD40C3" w:rsidRDefault="002150B1" w:rsidP="002150B1">
            <w:pPr>
              <w:pStyle w:val="Code"/>
              <w:rPr>
                <w:lang w:val="id-ID"/>
              </w:rPr>
            </w:pPr>
            <w:r w:rsidRPr="00FD40C3">
              <w:rPr>
                <w:lang w:val="id-ID"/>
              </w:rPr>
              <w:t xml:space="preserve">    &lt;button type="button" class="btn btn-info"&gt;</w:t>
            </w:r>
          </w:p>
          <w:p w14:paraId="32425AA0" w14:textId="77777777" w:rsidR="002150B1" w:rsidRPr="00FD40C3" w:rsidRDefault="002150B1" w:rsidP="002150B1">
            <w:pPr>
              <w:pStyle w:val="Code"/>
              <w:rPr>
                <w:lang w:val="id-ID"/>
              </w:rPr>
            </w:pPr>
            <w:r w:rsidRPr="00FD40C3">
              <w:rPr>
                <w:lang w:val="id-ID"/>
              </w:rPr>
              <w:t xml:space="preserve">      &lt;a</w:t>
            </w:r>
          </w:p>
          <w:p w14:paraId="369B6C90" w14:textId="77777777" w:rsidR="002150B1" w:rsidRPr="00FD40C3" w:rsidRDefault="002150B1" w:rsidP="002150B1">
            <w:pPr>
              <w:pStyle w:val="Code"/>
              <w:rPr>
                <w:lang w:val="id-ID"/>
              </w:rPr>
            </w:pPr>
            <w:r w:rsidRPr="00FD40C3">
              <w:rPr>
                <w:lang w:val="id-ID"/>
              </w:rPr>
              <w:t xml:space="preserve">        href="https://forms.gle/FApH5uzhVbRB4NtY9"</w:t>
            </w:r>
          </w:p>
          <w:p w14:paraId="03A0B23F" w14:textId="77777777" w:rsidR="002150B1" w:rsidRPr="00FD40C3" w:rsidRDefault="002150B1" w:rsidP="002150B1">
            <w:pPr>
              <w:pStyle w:val="Code"/>
              <w:rPr>
                <w:lang w:val="id-ID"/>
              </w:rPr>
            </w:pPr>
            <w:r w:rsidRPr="00FD40C3">
              <w:rPr>
                <w:lang w:val="id-ID"/>
              </w:rPr>
              <w:t xml:space="preserve">        target="_blank"</w:t>
            </w:r>
          </w:p>
          <w:p w14:paraId="46E2DDDF" w14:textId="77777777" w:rsidR="002150B1" w:rsidRPr="00FD40C3" w:rsidRDefault="002150B1" w:rsidP="002150B1">
            <w:pPr>
              <w:pStyle w:val="Code"/>
              <w:rPr>
                <w:lang w:val="id-ID"/>
              </w:rPr>
            </w:pPr>
            <w:r w:rsidRPr="00FD40C3">
              <w:rPr>
                <w:lang w:val="id-ID"/>
              </w:rPr>
              <w:t xml:space="preserve">        class="link-body-emphasis"</w:t>
            </w:r>
          </w:p>
          <w:p w14:paraId="08669CB1" w14:textId="77777777" w:rsidR="002150B1" w:rsidRPr="00FD40C3" w:rsidRDefault="002150B1" w:rsidP="002150B1">
            <w:pPr>
              <w:pStyle w:val="Code"/>
              <w:rPr>
                <w:lang w:val="id-ID"/>
              </w:rPr>
            </w:pPr>
            <w:r w:rsidRPr="00FD40C3">
              <w:rPr>
                <w:lang w:val="id-ID"/>
              </w:rPr>
              <w:t xml:space="preserve">        &gt;Survey 3 menit&lt;/a</w:t>
            </w:r>
          </w:p>
          <w:p w14:paraId="6395DC42" w14:textId="77777777" w:rsidR="002150B1" w:rsidRPr="00FD40C3" w:rsidRDefault="002150B1" w:rsidP="002150B1">
            <w:pPr>
              <w:pStyle w:val="Code"/>
              <w:rPr>
                <w:lang w:val="id-ID"/>
              </w:rPr>
            </w:pPr>
            <w:r w:rsidRPr="00FD40C3">
              <w:rPr>
                <w:lang w:val="id-ID"/>
              </w:rPr>
              <w:t xml:space="preserve">      &gt;</w:t>
            </w:r>
          </w:p>
          <w:p w14:paraId="072FC565" w14:textId="77777777" w:rsidR="002150B1" w:rsidRPr="00FD40C3" w:rsidRDefault="002150B1" w:rsidP="002150B1">
            <w:pPr>
              <w:pStyle w:val="Code"/>
              <w:rPr>
                <w:lang w:val="id-ID"/>
              </w:rPr>
            </w:pPr>
            <w:r w:rsidRPr="00FD40C3">
              <w:rPr>
                <w:lang w:val="id-ID"/>
              </w:rPr>
              <w:t xml:space="preserve">    &lt;/button&gt;</w:t>
            </w:r>
          </w:p>
          <w:p w14:paraId="4EB45901" w14:textId="77777777" w:rsidR="002150B1" w:rsidRPr="00FD40C3" w:rsidRDefault="002150B1" w:rsidP="002150B1">
            <w:pPr>
              <w:pStyle w:val="Code"/>
              <w:rPr>
                <w:lang w:val="id-ID"/>
              </w:rPr>
            </w:pPr>
            <w:r w:rsidRPr="00FD40C3">
              <w:rPr>
                <w:lang w:val="id-ID"/>
              </w:rPr>
              <w:t xml:space="preserve">  &lt;/div&gt; --&gt;</w:t>
            </w:r>
          </w:p>
          <w:p w14:paraId="77C766BC" w14:textId="77777777" w:rsidR="002150B1" w:rsidRPr="00FD40C3" w:rsidRDefault="002150B1" w:rsidP="002150B1">
            <w:pPr>
              <w:pStyle w:val="Code"/>
              <w:rPr>
                <w:lang w:val="id-ID"/>
              </w:rPr>
            </w:pPr>
            <w:r w:rsidRPr="00FD40C3">
              <w:rPr>
                <w:lang w:val="id-ID"/>
              </w:rPr>
              <w:t xml:space="preserve">  &lt;div&gt;</w:t>
            </w:r>
          </w:p>
          <w:p w14:paraId="37BD1F4D" w14:textId="77777777" w:rsidR="002150B1" w:rsidRPr="00FD40C3" w:rsidRDefault="002150B1" w:rsidP="002150B1">
            <w:pPr>
              <w:pStyle w:val="Code"/>
              <w:rPr>
                <w:lang w:val="id-ID"/>
              </w:rPr>
            </w:pPr>
            <w:r w:rsidRPr="00FD40C3">
              <w:rPr>
                <w:lang w:val="id-ID"/>
              </w:rPr>
              <w:t xml:space="preserve">    &lt;div class="form-label"&gt;</w:t>
            </w:r>
          </w:p>
          <w:p w14:paraId="6D66A11D" w14:textId="77777777" w:rsidR="002150B1" w:rsidRPr="00FD40C3" w:rsidRDefault="002150B1" w:rsidP="002150B1">
            <w:pPr>
              <w:pStyle w:val="Code"/>
              <w:rPr>
                <w:lang w:val="id-ID"/>
              </w:rPr>
            </w:pPr>
            <w:r w:rsidRPr="00FD40C3">
              <w:rPr>
                <w:lang w:val="id-ID"/>
              </w:rPr>
              <w:t xml:space="preserve">      &lt;div class="row mt-3"&gt;</w:t>
            </w:r>
          </w:p>
          <w:p w14:paraId="153FD511" w14:textId="77777777" w:rsidR="002150B1" w:rsidRPr="00FD40C3" w:rsidRDefault="002150B1" w:rsidP="002150B1">
            <w:pPr>
              <w:pStyle w:val="Code"/>
              <w:rPr>
                <w:lang w:val="id-ID"/>
              </w:rPr>
            </w:pPr>
            <w:r w:rsidRPr="00FD40C3">
              <w:rPr>
                <w:lang w:val="id-ID"/>
              </w:rPr>
              <w:t xml:space="preserve">        &lt;div class="w-auto"&gt;Jawaban&lt;/div&gt;</w:t>
            </w:r>
          </w:p>
          <w:p w14:paraId="4CDDA6A5" w14:textId="77777777" w:rsidR="002150B1" w:rsidRPr="00FD40C3" w:rsidRDefault="002150B1" w:rsidP="002150B1">
            <w:pPr>
              <w:pStyle w:val="Code"/>
              <w:rPr>
                <w:lang w:val="id-ID"/>
              </w:rPr>
            </w:pPr>
            <w:r w:rsidRPr="00FD40C3">
              <w:rPr>
                <w:lang w:val="id-ID"/>
              </w:rPr>
              <w:t xml:space="preserve">        &lt;div class="col"&gt;&lt;hr /&gt;&lt;/div&gt;</w:t>
            </w:r>
          </w:p>
          <w:p w14:paraId="6E4EEDFE" w14:textId="77777777" w:rsidR="002150B1" w:rsidRPr="00FD40C3" w:rsidRDefault="002150B1" w:rsidP="002150B1">
            <w:pPr>
              <w:pStyle w:val="Code"/>
              <w:rPr>
                <w:lang w:val="id-ID"/>
              </w:rPr>
            </w:pPr>
            <w:r w:rsidRPr="00FD40C3">
              <w:rPr>
                <w:lang w:val="id-ID"/>
              </w:rPr>
              <w:t xml:space="preserve">        &lt;div class="w-auto"&gt;&lt;%= score %&gt;&lt;/div&gt;</w:t>
            </w:r>
          </w:p>
          <w:p w14:paraId="650D123F" w14:textId="77777777" w:rsidR="002150B1" w:rsidRPr="00FD40C3" w:rsidRDefault="002150B1" w:rsidP="002150B1">
            <w:pPr>
              <w:pStyle w:val="Code"/>
              <w:rPr>
                <w:lang w:val="id-ID"/>
              </w:rPr>
            </w:pPr>
            <w:r w:rsidRPr="00FD40C3">
              <w:rPr>
                <w:lang w:val="id-ID"/>
              </w:rPr>
              <w:t xml:space="preserve">      &lt;/div&gt;</w:t>
            </w:r>
          </w:p>
          <w:p w14:paraId="4181E729" w14:textId="77777777" w:rsidR="002150B1" w:rsidRPr="00FD40C3" w:rsidRDefault="002150B1" w:rsidP="002150B1">
            <w:pPr>
              <w:pStyle w:val="Code"/>
              <w:rPr>
                <w:lang w:val="id-ID"/>
              </w:rPr>
            </w:pPr>
            <w:r w:rsidRPr="00FD40C3">
              <w:rPr>
                <w:lang w:val="id-ID"/>
              </w:rPr>
              <w:t xml:space="preserve">    &lt;/div&gt;</w:t>
            </w:r>
          </w:p>
          <w:p w14:paraId="2F8DD56E" w14:textId="77777777" w:rsidR="002150B1" w:rsidRPr="00FD40C3" w:rsidRDefault="002150B1" w:rsidP="002150B1">
            <w:pPr>
              <w:pStyle w:val="Code"/>
              <w:rPr>
                <w:lang w:val="id-ID"/>
              </w:rPr>
            </w:pPr>
            <w:r w:rsidRPr="00FD40C3">
              <w:rPr>
                <w:lang w:val="id-ID"/>
              </w:rPr>
              <w:t xml:space="preserve">    &lt;div class="form-control"&gt;</w:t>
            </w:r>
          </w:p>
          <w:p w14:paraId="6F41A603" w14:textId="77777777" w:rsidR="002150B1" w:rsidRPr="00FD40C3" w:rsidRDefault="002150B1" w:rsidP="002150B1">
            <w:pPr>
              <w:pStyle w:val="Code"/>
              <w:rPr>
                <w:lang w:val="id-ID"/>
              </w:rPr>
            </w:pPr>
            <w:r w:rsidRPr="00FD40C3">
              <w:rPr>
                <w:lang w:val="id-ID"/>
              </w:rPr>
              <w:lastRenderedPageBreak/>
              <w:t xml:space="preserve">      &lt;p&gt;&lt;%= answer %&gt;&lt;/p&gt;</w:t>
            </w:r>
          </w:p>
          <w:p w14:paraId="448AC51D" w14:textId="77777777" w:rsidR="002150B1" w:rsidRPr="00FD40C3" w:rsidRDefault="002150B1" w:rsidP="002150B1">
            <w:pPr>
              <w:pStyle w:val="Code"/>
              <w:rPr>
                <w:lang w:val="id-ID"/>
              </w:rPr>
            </w:pPr>
            <w:r w:rsidRPr="00FD40C3">
              <w:rPr>
                <w:lang w:val="id-ID"/>
              </w:rPr>
              <w:t xml:space="preserve">    &lt;/div&gt;</w:t>
            </w:r>
          </w:p>
          <w:p w14:paraId="1AB8C57A" w14:textId="77777777" w:rsidR="002150B1" w:rsidRPr="00FD40C3" w:rsidRDefault="002150B1" w:rsidP="002150B1">
            <w:pPr>
              <w:pStyle w:val="Code"/>
              <w:rPr>
                <w:lang w:val="id-ID"/>
              </w:rPr>
            </w:pPr>
            <w:r w:rsidRPr="00FD40C3">
              <w:rPr>
                <w:lang w:val="id-ID"/>
              </w:rPr>
              <w:t xml:space="preserve">  &lt;/div&gt;</w:t>
            </w:r>
          </w:p>
          <w:p w14:paraId="3D7C87ED" w14:textId="77777777" w:rsidR="002150B1" w:rsidRPr="00FD40C3" w:rsidRDefault="002150B1" w:rsidP="002150B1">
            <w:pPr>
              <w:pStyle w:val="Code"/>
              <w:rPr>
                <w:lang w:val="id-ID"/>
              </w:rPr>
            </w:pPr>
            <w:r w:rsidRPr="00FD40C3">
              <w:rPr>
                <w:lang w:val="id-ID"/>
              </w:rPr>
              <w:t>&lt;/div&gt;</w:t>
            </w:r>
          </w:p>
          <w:p w14:paraId="6D77682F" w14:textId="77777777" w:rsidR="002150B1" w:rsidRPr="00FD40C3" w:rsidRDefault="002150B1" w:rsidP="002150B1">
            <w:pPr>
              <w:pStyle w:val="Code"/>
              <w:rPr>
                <w:lang w:val="id-ID"/>
              </w:rPr>
            </w:pPr>
          </w:p>
          <w:p w14:paraId="583ADA39" w14:textId="18E4D228" w:rsidR="002150B1" w:rsidRPr="00FD40C3" w:rsidRDefault="002150B1" w:rsidP="002150B1">
            <w:pPr>
              <w:pStyle w:val="Code"/>
              <w:rPr>
                <w:lang w:val="id-ID"/>
              </w:rPr>
            </w:pPr>
            <w:r w:rsidRPr="00FD40C3">
              <w:rPr>
                <w:lang w:val="id-ID"/>
              </w:rPr>
              <w:t>&lt;%- include("footer") %&gt;</w:t>
            </w:r>
          </w:p>
        </w:tc>
      </w:tr>
    </w:tbl>
    <w:p w14:paraId="5F133A56" w14:textId="1D5EFE68" w:rsidR="002150B1" w:rsidRPr="00FD40C3" w:rsidRDefault="002150B1" w:rsidP="00565639">
      <w:pPr>
        <w:keepNext/>
        <w:keepLines/>
        <w:pBdr>
          <w:top w:val="nil"/>
          <w:left w:val="nil"/>
          <w:bottom w:val="nil"/>
          <w:right w:val="nil"/>
          <w:between w:val="nil"/>
        </w:pBdr>
        <w:ind w:firstLine="0"/>
        <w:rPr>
          <w:bCs/>
          <w:color w:val="000000"/>
          <w:sz w:val="28"/>
          <w:szCs w:val="28"/>
        </w:rPr>
      </w:pPr>
    </w:p>
    <w:p w14:paraId="6052A642" w14:textId="5FBC0537"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13. </w:t>
      </w:r>
      <w:r w:rsidR="00364E7F" w:rsidRPr="00FD40C3">
        <w:rPr>
          <w:bCs/>
          <w:color w:val="000000"/>
          <w:sz w:val="28"/>
          <w:szCs w:val="28"/>
        </w:rPr>
        <w:t>models/english/aprilModel.py</w:t>
      </w:r>
    </w:p>
    <w:tbl>
      <w:tblPr>
        <w:tblStyle w:val="TableGrid"/>
        <w:tblW w:w="0" w:type="auto"/>
        <w:tblLook w:val="04A0" w:firstRow="1" w:lastRow="0" w:firstColumn="1" w:lastColumn="0" w:noHBand="0" w:noVBand="1"/>
      </w:tblPr>
      <w:tblGrid>
        <w:gridCol w:w="8439"/>
      </w:tblGrid>
      <w:tr w:rsidR="00364E7F" w:rsidRPr="00FD40C3" w14:paraId="2FF514A5" w14:textId="77777777" w:rsidTr="00364E7F">
        <w:tc>
          <w:tcPr>
            <w:tcW w:w="8439" w:type="dxa"/>
          </w:tcPr>
          <w:p w14:paraId="70A41031" w14:textId="77777777" w:rsidR="00364E7F" w:rsidRPr="00FD40C3" w:rsidRDefault="00364E7F" w:rsidP="00364E7F">
            <w:pPr>
              <w:pStyle w:val="Code"/>
              <w:rPr>
                <w:lang w:val="id-ID"/>
              </w:rPr>
            </w:pPr>
            <w:r w:rsidRPr="00FD40C3">
              <w:rPr>
                <w:lang w:val="id-ID"/>
              </w:rPr>
              <w:t># %%</w:t>
            </w:r>
          </w:p>
          <w:p w14:paraId="610E0DED" w14:textId="77777777" w:rsidR="00364E7F" w:rsidRPr="00FD40C3" w:rsidRDefault="00364E7F" w:rsidP="00364E7F">
            <w:pPr>
              <w:pStyle w:val="Code"/>
              <w:rPr>
                <w:lang w:val="id-ID"/>
              </w:rPr>
            </w:pPr>
          </w:p>
          <w:p w14:paraId="73392D1D" w14:textId="77777777" w:rsidR="00364E7F" w:rsidRPr="00FD40C3" w:rsidRDefault="00364E7F" w:rsidP="00364E7F">
            <w:pPr>
              <w:pStyle w:val="Code"/>
              <w:rPr>
                <w:lang w:val="id-ID"/>
              </w:rPr>
            </w:pPr>
            <w:r w:rsidRPr="00FD40C3">
              <w:rPr>
                <w:lang w:val="id-ID"/>
              </w:rPr>
              <w:t>import nltk</w:t>
            </w:r>
          </w:p>
          <w:p w14:paraId="7384A093" w14:textId="77777777" w:rsidR="00364E7F" w:rsidRPr="00FD40C3" w:rsidRDefault="00364E7F" w:rsidP="00364E7F">
            <w:pPr>
              <w:pStyle w:val="Code"/>
              <w:rPr>
                <w:lang w:val="id-ID"/>
              </w:rPr>
            </w:pPr>
            <w:r w:rsidRPr="00FD40C3">
              <w:rPr>
                <w:lang w:val="id-ID"/>
              </w:rPr>
              <w:t>from nltk.tokenize import word_tokenize</w:t>
            </w:r>
          </w:p>
          <w:p w14:paraId="42112F19" w14:textId="77777777" w:rsidR="00364E7F" w:rsidRPr="00FD40C3" w:rsidRDefault="00364E7F" w:rsidP="00364E7F">
            <w:pPr>
              <w:pStyle w:val="Code"/>
              <w:rPr>
                <w:lang w:val="id-ID"/>
              </w:rPr>
            </w:pPr>
          </w:p>
          <w:p w14:paraId="2848AA20" w14:textId="77777777" w:rsidR="00364E7F" w:rsidRPr="00FD40C3" w:rsidRDefault="00364E7F" w:rsidP="00364E7F">
            <w:pPr>
              <w:pStyle w:val="Code"/>
              <w:rPr>
                <w:lang w:val="id-ID"/>
              </w:rPr>
            </w:pPr>
            <w:r w:rsidRPr="00FD40C3">
              <w:rPr>
                <w:lang w:val="id-ID"/>
              </w:rPr>
              <w:t># nltk.download("punkt")</w:t>
            </w:r>
          </w:p>
          <w:p w14:paraId="06B35184" w14:textId="77777777" w:rsidR="00364E7F" w:rsidRPr="00FD40C3" w:rsidRDefault="00364E7F" w:rsidP="00364E7F">
            <w:pPr>
              <w:pStyle w:val="Code"/>
              <w:rPr>
                <w:lang w:val="id-ID"/>
              </w:rPr>
            </w:pPr>
            <w:r w:rsidRPr="00FD40C3">
              <w:rPr>
                <w:lang w:val="id-ID"/>
              </w:rPr>
              <w:t># nltk.download("averaged_perceptron_tagger")</w:t>
            </w:r>
          </w:p>
          <w:p w14:paraId="284AD7CC" w14:textId="77777777" w:rsidR="00364E7F" w:rsidRPr="00FD40C3" w:rsidRDefault="00364E7F" w:rsidP="00364E7F">
            <w:pPr>
              <w:pStyle w:val="Code"/>
              <w:rPr>
                <w:lang w:val="id-ID"/>
              </w:rPr>
            </w:pPr>
            <w:r w:rsidRPr="00FD40C3">
              <w:rPr>
                <w:lang w:val="id-ID"/>
              </w:rPr>
              <w:t>from nltk.stem import WordNetLemmatizer</w:t>
            </w:r>
          </w:p>
          <w:p w14:paraId="5A457258" w14:textId="77777777" w:rsidR="00364E7F" w:rsidRPr="00FD40C3" w:rsidRDefault="00364E7F" w:rsidP="00364E7F">
            <w:pPr>
              <w:pStyle w:val="Code"/>
              <w:rPr>
                <w:lang w:val="id-ID"/>
              </w:rPr>
            </w:pPr>
          </w:p>
          <w:p w14:paraId="35406D84" w14:textId="77777777" w:rsidR="00364E7F" w:rsidRPr="00FD40C3" w:rsidRDefault="00364E7F" w:rsidP="00364E7F">
            <w:pPr>
              <w:pStyle w:val="Code"/>
              <w:rPr>
                <w:lang w:val="id-ID"/>
              </w:rPr>
            </w:pPr>
            <w:r w:rsidRPr="00FD40C3">
              <w:rPr>
                <w:lang w:val="id-ID"/>
              </w:rPr>
              <w:t># nltk.download("wordnet")</w:t>
            </w:r>
          </w:p>
          <w:p w14:paraId="03B628BD" w14:textId="77777777" w:rsidR="00364E7F" w:rsidRPr="00FD40C3" w:rsidRDefault="00364E7F" w:rsidP="00364E7F">
            <w:pPr>
              <w:pStyle w:val="Code"/>
              <w:rPr>
                <w:lang w:val="id-ID"/>
              </w:rPr>
            </w:pPr>
            <w:r w:rsidRPr="00FD40C3">
              <w:rPr>
                <w:lang w:val="id-ID"/>
              </w:rPr>
              <w:t># nltk.download("omw-1.4")</w:t>
            </w:r>
          </w:p>
          <w:p w14:paraId="7E458E95" w14:textId="77777777" w:rsidR="00364E7F" w:rsidRPr="00FD40C3" w:rsidRDefault="00364E7F" w:rsidP="00364E7F">
            <w:pPr>
              <w:pStyle w:val="Code"/>
              <w:rPr>
                <w:lang w:val="id-ID"/>
              </w:rPr>
            </w:pPr>
            <w:r w:rsidRPr="00FD40C3">
              <w:rPr>
                <w:lang w:val="id-ID"/>
              </w:rPr>
              <w:t>from nltk.stem import WordNetLemmatizer</w:t>
            </w:r>
          </w:p>
          <w:p w14:paraId="4D7BE59C" w14:textId="77777777" w:rsidR="00364E7F" w:rsidRPr="00FD40C3" w:rsidRDefault="00364E7F" w:rsidP="00364E7F">
            <w:pPr>
              <w:pStyle w:val="Code"/>
              <w:rPr>
                <w:lang w:val="id-ID"/>
              </w:rPr>
            </w:pPr>
            <w:r w:rsidRPr="00FD40C3">
              <w:rPr>
                <w:lang w:val="id-ID"/>
              </w:rPr>
              <w:t>from nltk.corpus import wordnet</w:t>
            </w:r>
          </w:p>
          <w:p w14:paraId="252478B3" w14:textId="77777777" w:rsidR="00364E7F" w:rsidRPr="00FD40C3" w:rsidRDefault="00364E7F" w:rsidP="00364E7F">
            <w:pPr>
              <w:pStyle w:val="Code"/>
              <w:rPr>
                <w:lang w:val="id-ID"/>
              </w:rPr>
            </w:pPr>
            <w:r w:rsidRPr="00FD40C3">
              <w:rPr>
                <w:lang w:val="id-ID"/>
              </w:rPr>
              <w:t>from textblob import TextBlob</w:t>
            </w:r>
          </w:p>
          <w:p w14:paraId="03373B81" w14:textId="77777777" w:rsidR="00364E7F" w:rsidRPr="00FD40C3" w:rsidRDefault="00364E7F" w:rsidP="00364E7F">
            <w:pPr>
              <w:pStyle w:val="Code"/>
              <w:rPr>
                <w:lang w:val="id-ID"/>
              </w:rPr>
            </w:pPr>
            <w:r w:rsidRPr="00FD40C3">
              <w:rPr>
                <w:lang w:val="id-ID"/>
              </w:rPr>
              <w:t>import pandas as pd</w:t>
            </w:r>
          </w:p>
          <w:p w14:paraId="78F27A7C" w14:textId="77777777" w:rsidR="00364E7F" w:rsidRPr="00FD40C3" w:rsidRDefault="00364E7F" w:rsidP="00364E7F">
            <w:pPr>
              <w:pStyle w:val="Code"/>
              <w:rPr>
                <w:lang w:val="id-ID"/>
              </w:rPr>
            </w:pPr>
            <w:r w:rsidRPr="00FD40C3">
              <w:rPr>
                <w:lang w:val="id-ID"/>
              </w:rPr>
              <w:t>import string</w:t>
            </w:r>
          </w:p>
          <w:p w14:paraId="0951D0DA" w14:textId="77777777" w:rsidR="00364E7F" w:rsidRPr="00FD40C3" w:rsidRDefault="00364E7F" w:rsidP="00364E7F">
            <w:pPr>
              <w:pStyle w:val="Code"/>
              <w:rPr>
                <w:lang w:val="id-ID"/>
              </w:rPr>
            </w:pPr>
            <w:r w:rsidRPr="00FD40C3">
              <w:rPr>
                <w:lang w:val="id-ID"/>
              </w:rPr>
              <w:t>import re</w:t>
            </w:r>
          </w:p>
          <w:p w14:paraId="22C5F1AC" w14:textId="77777777" w:rsidR="00364E7F" w:rsidRPr="00FD40C3" w:rsidRDefault="00364E7F" w:rsidP="00364E7F">
            <w:pPr>
              <w:pStyle w:val="Code"/>
              <w:rPr>
                <w:lang w:val="id-ID"/>
              </w:rPr>
            </w:pPr>
            <w:r w:rsidRPr="00FD40C3">
              <w:rPr>
                <w:lang w:val="id-ID"/>
              </w:rPr>
              <w:t>import sys</w:t>
            </w:r>
          </w:p>
          <w:p w14:paraId="1ED508FC" w14:textId="77777777" w:rsidR="00364E7F" w:rsidRPr="00FD40C3" w:rsidRDefault="00364E7F" w:rsidP="00364E7F">
            <w:pPr>
              <w:pStyle w:val="Code"/>
              <w:rPr>
                <w:lang w:val="id-ID"/>
              </w:rPr>
            </w:pPr>
            <w:r w:rsidRPr="00FD40C3">
              <w:rPr>
                <w:lang w:val="id-ID"/>
              </w:rPr>
              <w:t>from nltk.corpus import stopwords</w:t>
            </w:r>
          </w:p>
          <w:p w14:paraId="6DC6798B" w14:textId="77777777" w:rsidR="00364E7F" w:rsidRPr="00FD40C3" w:rsidRDefault="00364E7F" w:rsidP="00364E7F">
            <w:pPr>
              <w:pStyle w:val="Code"/>
              <w:rPr>
                <w:lang w:val="id-ID"/>
              </w:rPr>
            </w:pPr>
          </w:p>
          <w:p w14:paraId="7231CD11" w14:textId="77777777" w:rsidR="00364E7F" w:rsidRPr="00FD40C3" w:rsidRDefault="00364E7F" w:rsidP="00364E7F">
            <w:pPr>
              <w:pStyle w:val="Code"/>
              <w:rPr>
                <w:lang w:val="id-ID"/>
              </w:rPr>
            </w:pPr>
            <w:r w:rsidRPr="00FD40C3">
              <w:rPr>
                <w:lang w:val="id-ID"/>
              </w:rPr>
              <w:t># nltk.download("stopwords")</w:t>
            </w:r>
          </w:p>
          <w:p w14:paraId="7B9503E0" w14:textId="77777777" w:rsidR="00364E7F" w:rsidRPr="00FD40C3" w:rsidRDefault="00364E7F" w:rsidP="00364E7F">
            <w:pPr>
              <w:pStyle w:val="Code"/>
              <w:rPr>
                <w:lang w:val="id-ID"/>
              </w:rPr>
            </w:pPr>
            <w:r w:rsidRPr="00FD40C3">
              <w:rPr>
                <w:lang w:val="id-ID"/>
              </w:rPr>
              <w:t>from nltk.stem import SnowballStemmer</w:t>
            </w:r>
          </w:p>
          <w:p w14:paraId="1EC2AE93" w14:textId="77777777" w:rsidR="00364E7F" w:rsidRPr="00FD40C3" w:rsidRDefault="00364E7F" w:rsidP="00364E7F">
            <w:pPr>
              <w:pStyle w:val="Code"/>
              <w:rPr>
                <w:lang w:val="id-ID"/>
              </w:rPr>
            </w:pPr>
            <w:r w:rsidRPr="00FD40C3">
              <w:rPr>
                <w:lang w:val="id-ID"/>
              </w:rPr>
              <w:t>from textblob import TextBlob</w:t>
            </w:r>
          </w:p>
          <w:p w14:paraId="2DAFFD2B" w14:textId="77777777" w:rsidR="00364E7F" w:rsidRPr="00FD40C3" w:rsidRDefault="00364E7F" w:rsidP="00364E7F">
            <w:pPr>
              <w:pStyle w:val="Code"/>
              <w:rPr>
                <w:lang w:val="id-ID"/>
              </w:rPr>
            </w:pPr>
            <w:r w:rsidRPr="00FD40C3">
              <w:rPr>
                <w:lang w:val="id-ID"/>
              </w:rPr>
              <w:t>import re</w:t>
            </w:r>
          </w:p>
          <w:p w14:paraId="53902433" w14:textId="77777777" w:rsidR="00364E7F" w:rsidRPr="00FD40C3" w:rsidRDefault="00364E7F" w:rsidP="00364E7F">
            <w:pPr>
              <w:pStyle w:val="Code"/>
              <w:rPr>
                <w:lang w:val="id-ID"/>
              </w:rPr>
            </w:pPr>
            <w:r w:rsidRPr="00FD40C3">
              <w:rPr>
                <w:lang w:val="id-ID"/>
              </w:rPr>
              <w:t>from sklearn.feature_extraction.text import TfidfVectorizer</w:t>
            </w:r>
          </w:p>
          <w:p w14:paraId="5BC9A09A" w14:textId="77777777" w:rsidR="00364E7F" w:rsidRPr="00FD40C3" w:rsidRDefault="00364E7F" w:rsidP="00364E7F">
            <w:pPr>
              <w:pStyle w:val="Code"/>
              <w:rPr>
                <w:lang w:val="id-ID"/>
              </w:rPr>
            </w:pPr>
            <w:r w:rsidRPr="00FD40C3">
              <w:rPr>
                <w:lang w:val="id-ID"/>
              </w:rPr>
              <w:t>from sklearn.feature_extraction.text import CountVectorizer</w:t>
            </w:r>
          </w:p>
          <w:p w14:paraId="6123193F" w14:textId="77777777" w:rsidR="00364E7F" w:rsidRPr="00FD40C3" w:rsidRDefault="00364E7F" w:rsidP="00364E7F">
            <w:pPr>
              <w:pStyle w:val="Code"/>
              <w:rPr>
                <w:lang w:val="id-ID"/>
              </w:rPr>
            </w:pPr>
            <w:r w:rsidRPr="00FD40C3">
              <w:rPr>
                <w:lang w:val="id-ID"/>
              </w:rPr>
              <w:t>from sklearn.feature_extraction.text import TfidfTransformer</w:t>
            </w:r>
          </w:p>
          <w:p w14:paraId="1A8C75E8" w14:textId="77777777" w:rsidR="00364E7F" w:rsidRPr="00FD40C3" w:rsidRDefault="00364E7F" w:rsidP="00364E7F">
            <w:pPr>
              <w:pStyle w:val="Code"/>
              <w:rPr>
                <w:lang w:val="id-ID"/>
              </w:rPr>
            </w:pPr>
            <w:r w:rsidRPr="00FD40C3">
              <w:rPr>
                <w:lang w:val="id-ID"/>
              </w:rPr>
              <w:t>from sklearn.metrics.pairwise import cosine_similarity</w:t>
            </w:r>
          </w:p>
          <w:p w14:paraId="19940DF7" w14:textId="77777777" w:rsidR="00364E7F" w:rsidRPr="00FD40C3" w:rsidRDefault="00364E7F" w:rsidP="00364E7F">
            <w:pPr>
              <w:pStyle w:val="Code"/>
              <w:rPr>
                <w:lang w:val="id-ID"/>
              </w:rPr>
            </w:pPr>
          </w:p>
          <w:p w14:paraId="5FE8778C" w14:textId="77777777" w:rsidR="00364E7F" w:rsidRPr="00FD40C3" w:rsidRDefault="00364E7F" w:rsidP="00364E7F">
            <w:pPr>
              <w:pStyle w:val="Code"/>
              <w:rPr>
                <w:lang w:val="id-ID"/>
              </w:rPr>
            </w:pPr>
            <w:r w:rsidRPr="00FD40C3">
              <w:rPr>
                <w:lang w:val="id-ID"/>
              </w:rPr>
              <w:t># %% [markdown]</w:t>
            </w:r>
          </w:p>
          <w:p w14:paraId="743F2640" w14:textId="77777777" w:rsidR="00364E7F" w:rsidRPr="00FD40C3" w:rsidRDefault="00364E7F" w:rsidP="00364E7F">
            <w:pPr>
              <w:pStyle w:val="Code"/>
              <w:rPr>
                <w:lang w:val="id-ID"/>
              </w:rPr>
            </w:pPr>
            <w:r w:rsidRPr="00FD40C3">
              <w:rPr>
                <w:lang w:val="id-ID"/>
              </w:rPr>
              <w:t># **Importing Dataset**</w:t>
            </w:r>
          </w:p>
          <w:p w14:paraId="35AB50C6" w14:textId="77777777" w:rsidR="00364E7F" w:rsidRPr="00FD40C3" w:rsidRDefault="00364E7F" w:rsidP="00364E7F">
            <w:pPr>
              <w:pStyle w:val="Code"/>
              <w:rPr>
                <w:lang w:val="id-ID"/>
              </w:rPr>
            </w:pPr>
          </w:p>
          <w:p w14:paraId="08468896" w14:textId="77777777" w:rsidR="00364E7F" w:rsidRPr="00FD40C3" w:rsidRDefault="00364E7F" w:rsidP="00364E7F">
            <w:pPr>
              <w:pStyle w:val="Code"/>
              <w:rPr>
                <w:lang w:val="id-ID"/>
              </w:rPr>
            </w:pPr>
            <w:r w:rsidRPr="00FD40C3">
              <w:rPr>
                <w:lang w:val="id-ID"/>
              </w:rPr>
              <w:t># %%</w:t>
            </w:r>
          </w:p>
          <w:p w14:paraId="14F28F01" w14:textId="77777777" w:rsidR="00364E7F" w:rsidRPr="00FD40C3" w:rsidRDefault="00364E7F" w:rsidP="00364E7F">
            <w:pPr>
              <w:pStyle w:val="Code"/>
              <w:rPr>
                <w:lang w:val="id-ID"/>
              </w:rPr>
            </w:pPr>
          </w:p>
          <w:p w14:paraId="3864C8CB" w14:textId="77777777" w:rsidR="00364E7F" w:rsidRPr="00FD40C3" w:rsidRDefault="00364E7F" w:rsidP="00364E7F">
            <w:pPr>
              <w:pStyle w:val="Code"/>
              <w:rPr>
                <w:lang w:val="id-ID"/>
              </w:rPr>
            </w:pPr>
            <w:r w:rsidRPr="00FD40C3">
              <w:rPr>
                <w:lang w:val="id-ID"/>
              </w:rPr>
              <w:t>full_df = pd.read_csv(f"{sys.argv[1]}.csv")</w:t>
            </w:r>
          </w:p>
          <w:p w14:paraId="0D77ECC4" w14:textId="77777777" w:rsidR="00364E7F" w:rsidRPr="00FD40C3" w:rsidRDefault="00364E7F" w:rsidP="00364E7F">
            <w:pPr>
              <w:pStyle w:val="Code"/>
              <w:rPr>
                <w:lang w:val="id-ID"/>
              </w:rPr>
            </w:pPr>
            <w:r w:rsidRPr="00FD40C3">
              <w:rPr>
                <w:lang w:val="id-ID"/>
              </w:rPr>
              <w:t>full_df</w:t>
            </w:r>
          </w:p>
          <w:p w14:paraId="4CC2C696" w14:textId="77777777" w:rsidR="00364E7F" w:rsidRPr="00FD40C3" w:rsidRDefault="00364E7F" w:rsidP="00364E7F">
            <w:pPr>
              <w:pStyle w:val="Code"/>
              <w:rPr>
                <w:lang w:val="id-ID"/>
              </w:rPr>
            </w:pPr>
          </w:p>
          <w:p w14:paraId="674948D9" w14:textId="77777777" w:rsidR="00364E7F" w:rsidRPr="00FD40C3" w:rsidRDefault="00364E7F" w:rsidP="00364E7F">
            <w:pPr>
              <w:pStyle w:val="Code"/>
              <w:rPr>
                <w:lang w:val="id-ID"/>
              </w:rPr>
            </w:pPr>
          </w:p>
          <w:p w14:paraId="017C9D4E" w14:textId="77777777" w:rsidR="00364E7F" w:rsidRPr="00FD40C3" w:rsidRDefault="00364E7F" w:rsidP="00364E7F">
            <w:pPr>
              <w:pStyle w:val="Code"/>
              <w:rPr>
                <w:lang w:val="id-ID"/>
              </w:rPr>
            </w:pPr>
            <w:r w:rsidRPr="00FD40C3">
              <w:rPr>
                <w:lang w:val="id-ID"/>
              </w:rPr>
              <w:t># %% [markdown]</w:t>
            </w:r>
          </w:p>
          <w:p w14:paraId="24AB5F1A" w14:textId="77777777" w:rsidR="00364E7F" w:rsidRPr="00FD40C3" w:rsidRDefault="00364E7F" w:rsidP="00364E7F">
            <w:pPr>
              <w:pStyle w:val="Code"/>
              <w:rPr>
                <w:lang w:val="id-ID"/>
              </w:rPr>
            </w:pPr>
            <w:r w:rsidRPr="00FD40C3">
              <w:rPr>
                <w:lang w:val="id-ID"/>
              </w:rPr>
              <w:t># **Text Preprocessing**</w:t>
            </w:r>
          </w:p>
          <w:p w14:paraId="5D6C30E7" w14:textId="77777777" w:rsidR="00364E7F" w:rsidRPr="00FD40C3" w:rsidRDefault="00364E7F" w:rsidP="00364E7F">
            <w:pPr>
              <w:pStyle w:val="Code"/>
              <w:rPr>
                <w:lang w:val="id-ID"/>
              </w:rPr>
            </w:pPr>
          </w:p>
          <w:p w14:paraId="1A9CE5B3" w14:textId="77777777" w:rsidR="00364E7F" w:rsidRPr="00FD40C3" w:rsidRDefault="00364E7F" w:rsidP="00364E7F">
            <w:pPr>
              <w:pStyle w:val="Code"/>
              <w:rPr>
                <w:lang w:val="id-ID"/>
              </w:rPr>
            </w:pPr>
            <w:r w:rsidRPr="00FD40C3">
              <w:rPr>
                <w:lang w:val="id-ID"/>
              </w:rPr>
              <w:t># %% [markdown]</w:t>
            </w:r>
          </w:p>
          <w:p w14:paraId="1024C2AC" w14:textId="77777777" w:rsidR="00364E7F" w:rsidRPr="00FD40C3" w:rsidRDefault="00364E7F" w:rsidP="00364E7F">
            <w:pPr>
              <w:pStyle w:val="Code"/>
              <w:rPr>
                <w:lang w:val="id-ID"/>
              </w:rPr>
            </w:pPr>
            <w:r w:rsidRPr="00FD40C3">
              <w:rPr>
                <w:lang w:val="id-ID"/>
              </w:rPr>
              <w:t># Spelling Correction</w:t>
            </w:r>
          </w:p>
          <w:p w14:paraId="6D4CEE43" w14:textId="77777777" w:rsidR="00364E7F" w:rsidRPr="00FD40C3" w:rsidRDefault="00364E7F" w:rsidP="00364E7F">
            <w:pPr>
              <w:pStyle w:val="Code"/>
              <w:rPr>
                <w:lang w:val="id-ID"/>
              </w:rPr>
            </w:pPr>
          </w:p>
          <w:p w14:paraId="3B5D7FDE" w14:textId="77777777" w:rsidR="00364E7F" w:rsidRPr="00FD40C3" w:rsidRDefault="00364E7F" w:rsidP="00364E7F">
            <w:pPr>
              <w:pStyle w:val="Code"/>
              <w:rPr>
                <w:lang w:val="id-ID"/>
              </w:rPr>
            </w:pPr>
            <w:r w:rsidRPr="00FD40C3">
              <w:rPr>
                <w:lang w:val="id-ID"/>
              </w:rPr>
              <w:t># %%</w:t>
            </w:r>
          </w:p>
          <w:p w14:paraId="0CFF477C" w14:textId="77777777" w:rsidR="00364E7F" w:rsidRPr="00FD40C3" w:rsidRDefault="00364E7F" w:rsidP="00364E7F">
            <w:pPr>
              <w:pStyle w:val="Code"/>
              <w:rPr>
                <w:lang w:val="id-ID"/>
              </w:rPr>
            </w:pPr>
            <w:r w:rsidRPr="00FD40C3">
              <w:rPr>
                <w:lang w:val="id-ID"/>
              </w:rPr>
              <w:t># Spelling Correction</w:t>
            </w:r>
          </w:p>
          <w:p w14:paraId="38661FBD" w14:textId="77777777" w:rsidR="00364E7F" w:rsidRPr="00FD40C3" w:rsidRDefault="00364E7F" w:rsidP="00364E7F">
            <w:pPr>
              <w:pStyle w:val="Code"/>
              <w:rPr>
                <w:lang w:val="id-ID"/>
              </w:rPr>
            </w:pPr>
          </w:p>
          <w:p w14:paraId="40DC5846" w14:textId="77777777" w:rsidR="00364E7F" w:rsidRPr="00FD40C3" w:rsidRDefault="00364E7F" w:rsidP="00364E7F">
            <w:pPr>
              <w:pStyle w:val="Code"/>
              <w:rPr>
                <w:lang w:val="id-ID"/>
              </w:rPr>
            </w:pPr>
            <w:r w:rsidRPr="00FD40C3">
              <w:rPr>
                <w:lang w:val="id-ID"/>
              </w:rPr>
              <w:t>full_df["keyAnswer"] = full_df["keyAnswer"].astype(str)</w:t>
            </w:r>
          </w:p>
          <w:p w14:paraId="60333B43" w14:textId="77777777" w:rsidR="00364E7F" w:rsidRPr="00FD40C3" w:rsidRDefault="00364E7F" w:rsidP="00364E7F">
            <w:pPr>
              <w:pStyle w:val="Code"/>
              <w:rPr>
                <w:lang w:val="id-ID"/>
              </w:rPr>
            </w:pPr>
            <w:r w:rsidRPr="00FD40C3">
              <w:rPr>
                <w:lang w:val="id-ID"/>
              </w:rPr>
              <w:lastRenderedPageBreak/>
              <w:t>full_df["keySpell"] = full_df["keyAnswer"].apply(</w:t>
            </w:r>
          </w:p>
          <w:p w14:paraId="28755E45" w14:textId="77777777" w:rsidR="00364E7F" w:rsidRPr="00FD40C3" w:rsidRDefault="00364E7F" w:rsidP="00364E7F">
            <w:pPr>
              <w:pStyle w:val="Code"/>
              <w:rPr>
                <w:lang w:val="id-ID"/>
              </w:rPr>
            </w:pPr>
            <w:r w:rsidRPr="00FD40C3">
              <w:rPr>
                <w:lang w:val="id-ID"/>
              </w:rPr>
              <w:t xml:space="preserve">    lambda txt: "".join(TextBlob(txt).correct())</w:t>
            </w:r>
          </w:p>
          <w:p w14:paraId="39AE4A3E" w14:textId="77777777" w:rsidR="00364E7F" w:rsidRPr="00FD40C3" w:rsidRDefault="00364E7F" w:rsidP="00364E7F">
            <w:pPr>
              <w:pStyle w:val="Code"/>
              <w:rPr>
                <w:lang w:val="id-ID"/>
              </w:rPr>
            </w:pPr>
            <w:r w:rsidRPr="00FD40C3">
              <w:rPr>
                <w:lang w:val="id-ID"/>
              </w:rPr>
              <w:t>)</w:t>
            </w:r>
          </w:p>
          <w:p w14:paraId="6E6309CF" w14:textId="77777777" w:rsidR="00364E7F" w:rsidRPr="00FD40C3" w:rsidRDefault="00364E7F" w:rsidP="00364E7F">
            <w:pPr>
              <w:pStyle w:val="Code"/>
              <w:rPr>
                <w:lang w:val="id-ID"/>
              </w:rPr>
            </w:pPr>
          </w:p>
          <w:p w14:paraId="687C2982" w14:textId="77777777" w:rsidR="00364E7F" w:rsidRPr="00FD40C3" w:rsidRDefault="00364E7F" w:rsidP="00364E7F">
            <w:pPr>
              <w:pStyle w:val="Code"/>
              <w:rPr>
                <w:lang w:val="id-ID"/>
              </w:rPr>
            </w:pPr>
            <w:r w:rsidRPr="00FD40C3">
              <w:rPr>
                <w:lang w:val="id-ID"/>
              </w:rPr>
              <w:t># %%</w:t>
            </w:r>
          </w:p>
          <w:p w14:paraId="7E513BDC" w14:textId="77777777" w:rsidR="00364E7F" w:rsidRPr="00FD40C3" w:rsidRDefault="00364E7F" w:rsidP="00364E7F">
            <w:pPr>
              <w:pStyle w:val="Code"/>
              <w:rPr>
                <w:lang w:val="id-ID"/>
              </w:rPr>
            </w:pPr>
            <w:r w:rsidRPr="00FD40C3">
              <w:rPr>
                <w:lang w:val="id-ID"/>
              </w:rPr>
              <w:t>full_df["studentAnswer"] = full_df["studentAnswer"].astype(str)</w:t>
            </w:r>
          </w:p>
          <w:p w14:paraId="0D726CBF" w14:textId="77777777" w:rsidR="00364E7F" w:rsidRPr="00FD40C3" w:rsidRDefault="00364E7F" w:rsidP="00364E7F">
            <w:pPr>
              <w:pStyle w:val="Code"/>
              <w:rPr>
                <w:lang w:val="id-ID"/>
              </w:rPr>
            </w:pPr>
            <w:r w:rsidRPr="00FD40C3">
              <w:rPr>
                <w:lang w:val="id-ID"/>
              </w:rPr>
              <w:t>full_df["studentSpell"] = full_df["studentAnswer"].apply(</w:t>
            </w:r>
          </w:p>
          <w:p w14:paraId="79C29EBE" w14:textId="77777777" w:rsidR="00364E7F" w:rsidRPr="00FD40C3" w:rsidRDefault="00364E7F" w:rsidP="00364E7F">
            <w:pPr>
              <w:pStyle w:val="Code"/>
              <w:rPr>
                <w:lang w:val="id-ID"/>
              </w:rPr>
            </w:pPr>
            <w:r w:rsidRPr="00FD40C3">
              <w:rPr>
                <w:lang w:val="id-ID"/>
              </w:rPr>
              <w:t xml:space="preserve">    lambda txt: "".join(TextBlob(txt).correct())</w:t>
            </w:r>
          </w:p>
          <w:p w14:paraId="3A50EA8A" w14:textId="77777777" w:rsidR="00364E7F" w:rsidRPr="00FD40C3" w:rsidRDefault="00364E7F" w:rsidP="00364E7F">
            <w:pPr>
              <w:pStyle w:val="Code"/>
              <w:rPr>
                <w:lang w:val="id-ID"/>
              </w:rPr>
            </w:pPr>
            <w:r w:rsidRPr="00FD40C3">
              <w:rPr>
                <w:lang w:val="id-ID"/>
              </w:rPr>
              <w:t>)</w:t>
            </w:r>
          </w:p>
          <w:p w14:paraId="4D42925D" w14:textId="77777777" w:rsidR="00364E7F" w:rsidRPr="00FD40C3" w:rsidRDefault="00364E7F" w:rsidP="00364E7F">
            <w:pPr>
              <w:pStyle w:val="Code"/>
              <w:rPr>
                <w:lang w:val="id-ID"/>
              </w:rPr>
            </w:pPr>
          </w:p>
          <w:p w14:paraId="0DF5D8A6" w14:textId="77777777" w:rsidR="00364E7F" w:rsidRPr="00FD40C3" w:rsidRDefault="00364E7F" w:rsidP="00364E7F">
            <w:pPr>
              <w:pStyle w:val="Code"/>
              <w:rPr>
                <w:lang w:val="id-ID"/>
              </w:rPr>
            </w:pPr>
            <w:r w:rsidRPr="00FD40C3">
              <w:rPr>
                <w:lang w:val="id-ID"/>
              </w:rPr>
              <w:t># %%</w:t>
            </w:r>
          </w:p>
          <w:p w14:paraId="2B850A22" w14:textId="77777777" w:rsidR="00364E7F" w:rsidRPr="00FD40C3" w:rsidRDefault="00364E7F" w:rsidP="00364E7F">
            <w:pPr>
              <w:pStyle w:val="Code"/>
              <w:rPr>
                <w:lang w:val="id-ID"/>
              </w:rPr>
            </w:pPr>
            <w:r w:rsidRPr="00FD40C3">
              <w:rPr>
                <w:lang w:val="id-ID"/>
              </w:rPr>
              <w:t>full_df[["keyAnswer", "keySpell"]]</w:t>
            </w:r>
          </w:p>
          <w:p w14:paraId="29E28C2D" w14:textId="77777777" w:rsidR="00364E7F" w:rsidRPr="00FD40C3" w:rsidRDefault="00364E7F" w:rsidP="00364E7F">
            <w:pPr>
              <w:pStyle w:val="Code"/>
              <w:rPr>
                <w:lang w:val="id-ID"/>
              </w:rPr>
            </w:pPr>
          </w:p>
          <w:p w14:paraId="73285B4F" w14:textId="77777777" w:rsidR="00364E7F" w:rsidRPr="00FD40C3" w:rsidRDefault="00364E7F" w:rsidP="00364E7F">
            <w:pPr>
              <w:pStyle w:val="Code"/>
              <w:rPr>
                <w:lang w:val="id-ID"/>
              </w:rPr>
            </w:pPr>
            <w:r w:rsidRPr="00FD40C3">
              <w:rPr>
                <w:lang w:val="id-ID"/>
              </w:rPr>
              <w:t># %% [markdown]</w:t>
            </w:r>
          </w:p>
          <w:p w14:paraId="6E43D20B" w14:textId="77777777" w:rsidR="00364E7F" w:rsidRPr="00FD40C3" w:rsidRDefault="00364E7F" w:rsidP="00364E7F">
            <w:pPr>
              <w:pStyle w:val="Code"/>
              <w:rPr>
                <w:lang w:val="id-ID"/>
              </w:rPr>
            </w:pPr>
            <w:r w:rsidRPr="00FD40C3">
              <w:rPr>
                <w:lang w:val="id-ID"/>
              </w:rPr>
              <w:t># Converting Abbreviation</w:t>
            </w:r>
          </w:p>
          <w:p w14:paraId="3ADDE303" w14:textId="77777777" w:rsidR="00364E7F" w:rsidRPr="00FD40C3" w:rsidRDefault="00364E7F" w:rsidP="00364E7F">
            <w:pPr>
              <w:pStyle w:val="Code"/>
              <w:rPr>
                <w:lang w:val="id-ID"/>
              </w:rPr>
            </w:pPr>
          </w:p>
          <w:p w14:paraId="6D5ABD08" w14:textId="77777777" w:rsidR="00364E7F" w:rsidRPr="00FD40C3" w:rsidRDefault="00364E7F" w:rsidP="00364E7F">
            <w:pPr>
              <w:pStyle w:val="Code"/>
              <w:rPr>
                <w:lang w:val="id-ID"/>
              </w:rPr>
            </w:pPr>
            <w:r w:rsidRPr="00FD40C3">
              <w:rPr>
                <w:lang w:val="id-ID"/>
              </w:rPr>
              <w:t># %%</w:t>
            </w:r>
          </w:p>
          <w:p w14:paraId="4D12DF08" w14:textId="77777777" w:rsidR="00364E7F" w:rsidRPr="00FD40C3" w:rsidRDefault="00364E7F" w:rsidP="00364E7F">
            <w:pPr>
              <w:pStyle w:val="Code"/>
              <w:rPr>
                <w:lang w:val="id-ID"/>
              </w:rPr>
            </w:pPr>
            <w:r w:rsidRPr="00FD40C3">
              <w:rPr>
                <w:lang w:val="id-ID"/>
              </w:rPr>
              <w:t>contractions_dict = {</w:t>
            </w:r>
          </w:p>
          <w:p w14:paraId="68030AF3" w14:textId="77777777" w:rsidR="00364E7F" w:rsidRPr="00FD40C3" w:rsidRDefault="00364E7F" w:rsidP="00364E7F">
            <w:pPr>
              <w:pStyle w:val="Code"/>
              <w:rPr>
                <w:lang w:val="id-ID"/>
              </w:rPr>
            </w:pPr>
            <w:r w:rsidRPr="00FD40C3">
              <w:rPr>
                <w:lang w:val="id-ID"/>
              </w:rPr>
              <w:t xml:space="preserve">    "'s": " is",</w:t>
            </w:r>
          </w:p>
          <w:p w14:paraId="57C7EC56" w14:textId="77777777" w:rsidR="00364E7F" w:rsidRPr="00FD40C3" w:rsidRDefault="00364E7F" w:rsidP="00364E7F">
            <w:pPr>
              <w:pStyle w:val="Code"/>
              <w:rPr>
                <w:lang w:val="id-ID"/>
              </w:rPr>
            </w:pPr>
            <w:r w:rsidRPr="00FD40C3">
              <w:rPr>
                <w:lang w:val="id-ID"/>
              </w:rPr>
              <w:t xml:space="preserve">    "ain't": "is not",</w:t>
            </w:r>
          </w:p>
          <w:p w14:paraId="2BC273D6" w14:textId="77777777" w:rsidR="00364E7F" w:rsidRPr="00FD40C3" w:rsidRDefault="00364E7F" w:rsidP="00364E7F">
            <w:pPr>
              <w:pStyle w:val="Code"/>
              <w:rPr>
                <w:lang w:val="id-ID"/>
              </w:rPr>
            </w:pPr>
            <w:r w:rsidRPr="00FD40C3">
              <w:rPr>
                <w:lang w:val="id-ID"/>
              </w:rPr>
              <w:t xml:space="preserve">    "aren't": "are not",</w:t>
            </w:r>
          </w:p>
          <w:p w14:paraId="5DE2B55A" w14:textId="77777777" w:rsidR="00364E7F" w:rsidRPr="00FD40C3" w:rsidRDefault="00364E7F" w:rsidP="00364E7F">
            <w:pPr>
              <w:pStyle w:val="Code"/>
              <w:rPr>
                <w:lang w:val="id-ID"/>
              </w:rPr>
            </w:pPr>
            <w:r w:rsidRPr="00FD40C3">
              <w:rPr>
                <w:lang w:val="id-ID"/>
              </w:rPr>
              <w:t xml:space="preserve">    "can't": "cannot",</w:t>
            </w:r>
          </w:p>
          <w:p w14:paraId="5D542B04" w14:textId="77777777" w:rsidR="00364E7F" w:rsidRPr="00FD40C3" w:rsidRDefault="00364E7F" w:rsidP="00364E7F">
            <w:pPr>
              <w:pStyle w:val="Code"/>
              <w:rPr>
                <w:lang w:val="id-ID"/>
              </w:rPr>
            </w:pPr>
            <w:r w:rsidRPr="00FD40C3">
              <w:rPr>
                <w:lang w:val="id-ID"/>
              </w:rPr>
              <w:t xml:space="preserve">    "can't've": "cannot have",</w:t>
            </w:r>
          </w:p>
          <w:p w14:paraId="010312D2" w14:textId="77777777" w:rsidR="00364E7F" w:rsidRPr="00FD40C3" w:rsidRDefault="00364E7F" w:rsidP="00364E7F">
            <w:pPr>
              <w:pStyle w:val="Code"/>
              <w:rPr>
                <w:lang w:val="id-ID"/>
              </w:rPr>
            </w:pPr>
            <w:r w:rsidRPr="00FD40C3">
              <w:rPr>
                <w:lang w:val="id-ID"/>
              </w:rPr>
              <w:t xml:space="preserve">    "'cause": "because",</w:t>
            </w:r>
          </w:p>
          <w:p w14:paraId="6DF5B803" w14:textId="77777777" w:rsidR="00364E7F" w:rsidRPr="00FD40C3" w:rsidRDefault="00364E7F" w:rsidP="00364E7F">
            <w:pPr>
              <w:pStyle w:val="Code"/>
              <w:rPr>
                <w:lang w:val="id-ID"/>
              </w:rPr>
            </w:pPr>
            <w:r w:rsidRPr="00FD40C3">
              <w:rPr>
                <w:lang w:val="id-ID"/>
              </w:rPr>
              <w:t xml:space="preserve">    "could've": "could have",</w:t>
            </w:r>
          </w:p>
          <w:p w14:paraId="06A12E00" w14:textId="77777777" w:rsidR="00364E7F" w:rsidRPr="00FD40C3" w:rsidRDefault="00364E7F" w:rsidP="00364E7F">
            <w:pPr>
              <w:pStyle w:val="Code"/>
              <w:rPr>
                <w:lang w:val="id-ID"/>
              </w:rPr>
            </w:pPr>
            <w:r w:rsidRPr="00FD40C3">
              <w:rPr>
                <w:lang w:val="id-ID"/>
              </w:rPr>
              <w:t xml:space="preserve">    "couldn't": "could not",</w:t>
            </w:r>
          </w:p>
          <w:p w14:paraId="706E6C05" w14:textId="77777777" w:rsidR="00364E7F" w:rsidRPr="00FD40C3" w:rsidRDefault="00364E7F" w:rsidP="00364E7F">
            <w:pPr>
              <w:pStyle w:val="Code"/>
              <w:rPr>
                <w:lang w:val="id-ID"/>
              </w:rPr>
            </w:pPr>
            <w:r w:rsidRPr="00FD40C3">
              <w:rPr>
                <w:lang w:val="id-ID"/>
              </w:rPr>
              <w:t xml:space="preserve">    "couldn't've": "could not have",</w:t>
            </w:r>
          </w:p>
          <w:p w14:paraId="5732FA98" w14:textId="77777777" w:rsidR="00364E7F" w:rsidRPr="00FD40C3" w:rsidRDefault="00364E7F" w:rsidP="00364E7F">
            <w:pPr>
              <w:pStyle w:val="Code"/>
              <w:rPr>
                <w:lang w:val="id-ID"/>
              </w:rPr>
            </w:pPr>
            <w:r w:rsidRPr="00FD40C3">
              <w:rPr>
                <w:lang w:val="id-ID"/>
              </w:rPr>
              <w:t xml:space="preserve">    "didn't": "did not",</w:t>
            </w:r>
          </w:p>
          <w:p w14:paraId="59C47FF2" w14:textId="77777777" w:rsidR="00364E7F" w:rsidRPr="00FD40C3" w:rsidRDefault="00364E7F" w:rsidP="00364E7F">
            <w:pPr>
              <w:pStyle w:val="Code"/>
              <w:rPr>
                <w:lang w:val="id-ID"/>
              </w:rPr>
            </w:pPr>
            <w:r w:rsidRPr="00FD40C3">
              <w:rPr>
                <w:lang w:val="id-ID"/>
              </w:rPr>
              <w:t xml:space="preserve">    "doesn't": "does not",</w:t>
            </w:r>
          </w:p>
          <w:p w14:paraId="626D41E0" w14:textId="77777777" w:rsidR="00364E7F" w:rsidRPr="00FD40C3" w:rsidRDefault="00364E7F" w:rsidP="00364E7F">
            <w:pPr>
              <w:pStyle w:val="Code"/>
              <w:rPr>
                <w:lang w:val="id-ID"/>
              </w:rPr>
            </w:pPr>
            <w:r w:rsidRPr="00FD40C3">
              <w:rPr>
                <w:lang w:val="id-ID"/>
              </w:rPr>
              <w:t xml:space="preserve">    "don't": "do not",</w:t>
            </w:r>
          </w:p>
          <w:p w14:paraId="14851BD9" w14:textId="77777777" w:rsidR="00364E7F" w:rsidRPr="00FD40C3" w:rsidRDefault="00364E7F" w:rsidP="00364E7F">
            <w:pPr>
              <w:pStyle w:val="Code"/>
              <w:rPr>
                <w:lang w:val="id-ID"/>
              </w:rPr>
            </w:pPr>
            <w:r w:rsidRPr="00FD40C3">
              <w:rPr>
                <w:lang w:val="id-ID"/>
              </w:rPr>
              <w:t xml:space="preserve">    "hadn't": "had not",</w:t>
            </w:r>
          </w:p>
          <w:p w14:paraId="518A15C5" w14:textId="77777777" w:rsidR="00364E7F" w:rsidRPr="00FD40C3" w:rsidRDefault="00364E7F" w:rsidP="00364E7F">
            <w:pPr>
              <w:pStyle w:val="Code"/>
              <w:rPr>
                <w:lang w:val="id-ID"/>
              </w:rPr>
            </w:pPr>
            <w:r w:rsidRPr="00FD40C3">
              <w:rPr>
                <w:lang w:val="id-ID"/>
              </w:rPr>
              <w:t xml:space="preserve">    "hadn't've": "had not have",</w:t>
            </w:r>
          </w:p>
          <w:p w14:paraId="3971FA69" w14:textId="77777777" w:rsidR="00364E7F" w:rsidRPr="00FD40C3" w:rsidRDefault="00364E7F" w:rsidP="00364E7F">
            <w:pPr>
              <w:pStyle w:val="Code"/>
              <w:rPr>
                <w:lang w:val="id-ID"/>
              </w:rPr>
            </w:pPr>
            <w:r w:rsidRPr="00FD40C3">
              <w:rPr>
                <w:lang w:val="id-ID"/>
              </w:rPr>
              <w:t xml:space="preserve">    "hasn't": "has not",</w:t>
            </w:r>
          </w:p>
          <w:p w14:paraId="64A071CC" w14:textId="77777777" w:rsidR="00364E7F" w:rsidRPr="00FD40C3" w:rsidRDefault="00364E7F" w:rsidP="00364E7F">
            <w:pPr>
              <w:pStyle w:val="Code"/>
              <w:rPr>
                <w:lang w:val="id-ID"/>
              </w:rPr>
            </w:pPr>
            <w:r w:rsidRPr="00FD40C3">
              <w:rPr>
                <w:lang w:val="id-ID"/>
              </w:rPr>
              <w:t xml:space="preserve">    "haven't": "have not",</w:t>
            </w:r>
          </w:p>
          <w:p w14:paraId="7A3A8F46" w14:textId="77777777" w:rsidR="00364E7F" w:rsidRPr="00FD40C3" w:rsidRDefault="00364E7F" w:rsidP="00364E7F">
            <w:pPr>
              <w:pStyle w:val="Code"/>
              <w:rPr>
                <w:lang w:val="id-ID"/>
              </w:rPr>
            </w:pPr>
            <w:r w:rsidRPr="00FD40C3">
              <w:rPr>
                <w:lang w:val="id-ID"/>
              </w:rPr>
              <w:t xml:space="preserve">    "he'd": "he would",</w:t>
            </w:r>
          </w:p>
          <w:p w14:paraId="33976D69" w14:textId="77777777" w:rsidR="00364E7F" w:rsidRPr="00FD40C3" w:rsidRDefault="00364E7F" w:rsidP="00364E7F">
            <w:pPr>
              <w:pStyle w:val="Code"/>
              <w:rPr>
                <w:lang w:val="id-ID"/>
              </w:rPr>
            </w:pPr>
            <w:r w:rsidRPr="00FD40C3">
              <w:rPr>
                <w:lang w:val="id-ID"/>
              </w:rPr>
              <w:t xml:space="preserve">    "he'd've": "he would have",</w:t>
            </w:r>
          </w:p>
          <w:p w14:paraId="534D2E15" w14:textId="77777777" w:rsidR="00364E7F" w:rsidRPr="00FD40C3" w:rsidRDefault="00364E7F" w:rsidP="00364E7F">
            <w:pPr>
              <w:pStyle w:val="Code"/>
              <w:rPr>
                <w:lang w:val="id-ID"/>
              </w:rPr>
            </w:pPr>
            <w:r w:rsidRPr="00FD40C3">
              <w:rPr>
                <w:lang w:val="id-ID"/>
              </w:rPr>
              <w:t xml:space="preserve">    "he'll": "he will",</w:t>
            </w:r>
          </w:p>
          <w:p w14:paraId="52EDCCC5" w14:textId="77777777" w:rsidR="00364E7F" w:rsidRPr="00FD40C3" w:rsidRDefault="00364E7F" w:rsidP="00364E7F">
            <w:pPr>
              <w:pStyle w:val="Code"/>
              <w:rPr>
                <w:lang w:val="id-ID"/>
              </w:rPr>
            </w:pPr>
            <w:r w:rsidRPr="00FD40C3">
              <w:rPr>
                <w:lang w:val="id-ID"/>
              </w:rPr>
              <w:t xml:space="preserve">    "he'll've": "he he will have",</w:t>
            </w:r>
          </w:p>
          <w:p w14:paraId="07D5860D" w14:textId="77777777" w:rsidR="00364E7F" w:rsidRPr="00FD40C3" w:rsidRDefault="00364E7F" w:rsidP="00364E7F">
            <w:pPr>
              <w:pStyle w:val="Code"/>
              <w:rPr>
                <w:lang w:val="id-ID"/>
              </w:rPr>
            </w:pPr>
            <w:r w:rsidRPr="00FD40C3">
              <w:rPr>
                <w:lang w:val="id-ID"/>
              </w:rPr>
              <w:t xml:space="preserve">    "he's": "he is",</w:t>
            </w:r>
          </w:p>
          <w:p w14:paraId="25844417" w14:textId="77777777" w:rsidR="00364E7F" w:rsidRPr="00FD40C3" w:rsidRDefault="00364E7F" w:rsidP="00364E7F">
            <w:pPr>
              <w:pStyle w:val="Code"/>
              <w:rPr>
                <w:lang w:val="id-ID"/>
              </w:rPr>
            </w:pPr>
            <w:r w:rsidRPr="00FD40C3">
              <w:rPr>
                <w:lang w:val="id-ID"/>
              </w:rPr>
              <w:t xml:space="preserve">    "how'd": "how did",</w:t>
            </w:r>
          </w:p>
          <w:p w14:paraId="5E34F601" w14:textId="77777777" w:rsidR="00364E7F" w:rsidRPr="00FD40C3" w:rsidRDefault="00364E7F" w:rsidP="00364E7F">
            <w:pPr>
              <w:pStyle w:val="Code"/>
              <w:rPr>
                <w:lang w:val="id-ID"/>
              </w:rPr>
            </w:pPr>
            <w:r w:rsidRPr="00FD40C3">
              <w:rPr>
                <w:lang w:val="id-ID"/>
              </w:rPr>
              <w:t xml:space="preserve">    "how'd'y": "how do you",</w:t>
            </w:r>
          </w:p>
          <w:p w14:paraId="30CE616D" w14:textId="77777777" w:rsidR="00364E7F" w:rsidRPr="00FD40C3" w:rsidRDefault="00364E7F" w:rsidP="00364E7F">
            <w:pPr>
              <w:pStyle w:val="Code"/>
              <w:rPr>
                <w:lang w:val="id-ID"/>
              </w:rPr>
            </w:pPr>
            <w:r w:rsidRPr="00FD40C3">
              <w:rPr>
                <w:lang w:val="id-ID"/>
              </w:rPr>
              <w:t xml:space="preserve">    "how'll": "how will",</w:t>
            </w:r>
          </w:p>
          <w:p w14:paraId="787C5D00" w14:textId="77777777" w:rsidR="00364E7F" w:rsidRPr="00FD40C3" w:rsidRDefault="00364E7F" w:rsidP="00364E7F">
            <w:pPr>
              <w:pStyle w:val="Code"/>
              <w:rPr>
                <w:lang w:val="id-ID"/>
              </w:rPr>
            </w:pPr>
            <w:r w:rsidRPr="00FD40C3">
              <w:rPr>
                <w:lang w:val="id-ID"/>
              </w:rPr>
              <w:t xml:space="preserve">    "how's": "how is",</w:t>
            </w:r>
          </w:p>
          <w:p w14:paraId="5608B100" w14:textId="77777777" w:rsidR="00364E7F" w:rsidRPr="00FD40C3" w:rsidRDefault="00364E7F" w:rsidP="00364E7F">
            <w:pPr>
              <w:pStyle w:val="Code"/>
              <w:rPr>
                <w:lang w:val="id-ID"/>
              </w:rPr>
            </w:pPr>
            <w:r w:rsidRPr="00FD40C3">
              <w:rPr>
                <w:lang w:val="id-ID"/>
              </w:rPr>
              <w:t xml:space="preserve">    "I'd": "I would",</w:t>
            </w:r>
          </w:p>
          <w:p w14:paraId="267B2B56" w14:textId="77777777" w:rsidR="00364E7F" w:rsidRPr="00FD40C3" w:rsidRDefault="00364E7F" w:rsidP="00364E7F">
            <w:pPr>
              <w:pStyle w:val="Code"/>
              <w:rPr>
                <w:lang w:val="id-ID"/>
              </w:rPr>
            </w:pPr>
            <w:r w:rsidRPr="00FD40C3">
              <w:rPr>
                <w:lang w:val="id-ID"/>
              </w:rPr>
              <w:t xml:space="preserve">    "I'd've": "I would have",</w:t>
            </w:r>
          </w:p>
          <w:p w14:paraId="5E3A5004" w14:textId="77777777" w:rsidR="00364E7F" w:rsidRPr="00FD40C3" w:rsidRDefault="00364E7F" w:rsidP="00364E7F">
            <w:pPr>
              <w:pStyle w:val="Code"/>
              <w:rPr>
                <w:lang w:val="id-ID"/>
              </w:rPr>
            </w:pPr>
            <w:r w:rsidRPr="00FD40C3">
              <w:rPr>
                <w:lang w:val="id-ID"/>
              </w:rPr>
              <w:t xml:space="preserve">    "I'll": "I will",</w:t>
            </w:r>
          </w:p>
          <w:p w14:paraId="7E1C981E" w14:textId="77777777" w:rsidR="00364E7F" w:rsidRPr="00FD40C3" w:rsidRDefault="00364E7F" w:rsidP="00364E7F">
            <w:pPr>
              <w:pStyle w:val="Code"/>
              <w:rPr>
                <w:lang w:val="id-ID"/>
              </w:rPr>
            </w:pPr>
            <w:r w:rsidRPr="00FD40C3">
              <w:rPr>
                <w:lang w:val="id-ID"/>
              </w:rPr>
              <w:t xml:space="preserve">    "I'll've": "I will have",</w:t>
            </w:r>
          </w:p>
          <w:p w14:paraId="2A04C1F8" w14:textId="77777777" w:rsidR="00364E7F" w:rsidRPr="00FD40C3" w:rsidRDefault="00364E7F" w:rsidP="00364E7F">
            <w:pPr>
              <w:pStyle w:val="Code"/>
              <w:rPr>
                <w:lang w:val="id-ID"/>
              </w:rPr>
            </w:pPr>
            <w:r w:rsidRPr="00FD40C3">
              <w:rPr>
                <w:lang w:val="id-ID"/>
              </w:rPr>
              <w:t xml:space="preserve">    "I'm": "I am",</w:t>
            </w:r>
          </w:p>
          <w:p w14:paraId="1391FF5E" w14:textId="77777777" w:rsidR="00364E7F" w:rsidRPr="00FD40C3" w:rsidRDefault="00364E7F" w:rsidP="00364E7F">
            <w:pPr>
              <w:pStyle w:val="Code"/>
              <w:rPr>
                <w:lang w:val="id-ID"/>
              </w:rPr>
            </w:pPr>
            <w:r w:rsidRPr="00FD40C3">
              <w:rPr>
                <w:lang w:val="id-ID"/>
              </w:rPr>
              <w:t xml:space="preserve">    "I've": "I have",</w:t>
            </w:r>
          </w:p>
          <w:p w14:paraId="62FE7C6F" w14:textId="77777777" w:rsidR="00364E7F" w:rsidRPr="00FD40C3" w:rsidRDefault="00364E7F" w:rsidP="00364E7F">
            <w:pPr>
              <w:pStyle w:val="Code"/>
              <w:rPr>
                <w:lang w:val="id-ID"/>
              </w:rPr>
            </w:pPr>
            <w:r w:rsidRPr="00FD40C3">
              <w:rPr>
                <w:lang w:val="id-ID"/>
              </w:rPr>
              <w:t xml:space="preserve">    "i'd": "i would",</w:t>
            </w:r>
          </w:p>
          <w:p w14:paraId="57F88C82" w14:textId="77777777" w:rsidR="00364E7F" w:rsidRPr="00FD40C3" w:rsidRDefault="00364E7F" w:rsidP="00364E7F">
            <w:pPr>
              <w:pStyle w:val="Code"/>
              <w:rPr>
                <w:lang w:val="id-ID"/>
              </w:rPr>
            </w:pPr>
            <w:r w:rsidRPr="00FD40C3">
              <w:rPr>
                <w:lang w:val="id-ID"/>
              </w:rPr>
              <w:t xml:space="preserve">    "i'd've": "i would have",</w:t>
            </w:r>
          </w:p>
          <w:p w14:paraId="75333D6D" w14:textId="77777777" w:rsidR="00364E7F" w:rsidRPr="00FD40C3" w:rsidRDefault="00364E7F" w:rsidP="00364E7F">
            <w:pPr>
              <w:pStyle w:val="Code"/>
              <w:rPr>
                <w:lang w:val="id-ID"/>
              </w:rPr>
            </w:pPr>
            <w:r w:rsidRPr="00FD40C3">
              <w:rPr>
                <w:lang w:val="id-ID"/>
              </w:rPr>
              <w:t xml:space="preserve">    "i'll": "i will",</w:t>
            </w:r>
          </w:p>
          <w:p w14:paraId="49C87582" w14:textId="77777777" w:rsidR="00364E7F" w:rsidRPr="00FD40C3" w:rsidRDefault="00364E7F" w:rsidP="00364E7F">
            <w:pPr>
              <w:pStyle w:val="Code"/>
              <w:rPr>
                <w:lang w:val="id-ID"/>
              </w:rPr>
            </w:pPr>
            <w:r w:rsidRPr="00FD40C3">
              <w:rPr>
                <w:lang w:val="id-ID"/>
              </w:rPr>
              <w:t xml:space="preserve">    "i'll've": "i will have",</w:t>
            </w:r>
          </w:p>
          <w:p w14:paraId="2A50E042" w14:textId="77777777" w:rsidR="00364E7F" w:rsidRPr="00FD40C3" w:rsidRDefault="00364E7F" w:rsidP="00364E7F">
            <w:pPr>
              <w:pStyle w:val="Code"/>
              <w:rPr>
                <w:lang w:val="id-ID"/>
              </w:rPr>
            </w:pPr>
            <w:r w:rsidRPr="00FD40C3">
              <w:rPr>
                <w:lang w:val="id-ID"/>
              </w:rPr>
              <w:t xml:space="preserve">    "i'm": "i am",</w:t>
            </w:r>
          </w:p>
          <w:p w14:paraId="7BB80A42" w14:textId="77777777" w:rsidR="00364E7F" w:rsidRPr="00FD40C3" w:rsidRDefault="00364E7F" w:rsidP="00364E7F">
            <w:pPr>
              <w:pStyle w:val="Code"/>
              <w:rPr>
                <w:lang w:val="id-ID"/>
              </w:rPr>
            </w:pPr>
            <w:r w:rsidRPr="00FD40C3">
              <w:rPr>
                <w:lang w:val="id-ID"/>
              </w:rPr>
              <w:t xml:space="preserve">    "i've": "i have",</w:t>
            </w:r>
          </w:p>
          <w:p w14:paraId="5E6E6E5A" w14:textId="77777777" w:rsidR="00364E7F" w:rsidRPr="00FD40C3" w:rsidRDefault="00364E7F" w:rsidP="00364E7F">
            <w:pPr>
              <w:pStyle w:val="Code"/>
              <w:rPr>
                <w:lang w:val="id-ID"/>
              </w:rPr>
            </w:pPr>
            <w:r w:rsidRPr="00FD40C3">
              <w:rPr>
                <w:lang w:val="id-ID"/>
              </w:rPr>
              <w:t xml:space="preserve">    "isn't": "is not",</w:t>
            </w:r>
          </w:p>
          <w:p w14:paraId="4D8C4D95" w14:textId="77777777" w:rsidR="00364E7F" w:rsidRPr="00FD40C3" w:rsidRDefault="00364E7F" w:rsidP="00364E7F">
            <w:pPr>
              <w:pStyle w:val="Code"/>
              <w:rPr>
                <w:lang w:val="id-ID"/>
              </w:rPr>
            </w:pPr>
            <w:r w:rsidRPr="00FD40C3">
              <w:rPr>
                <w:lang w:val="id-ID"/>
              </w:rPr>
              <w:t xml:space="preserve">    "it'd": "it would",</w:t>
            </w:r>
          </w:p>
          <w:p w14:paraId="1A8933A2" w14:textId="77777777" w:rsidR="00364E7F" w:rsidRPr="00FD40C3" w:rsidRDefault="00364E7F" w:rsidP="00364E7F">
            <w:pPr>
              <w:pStyle w:val="Code"/>
              <w:rPr>
                <w:lang w:val="id-ID"/>
              </w:rPr>
            </w:pPr>
            <w:r w:rsidRPr="00FD40C3">
              <w:rPr>
                <w:lang w:val="id-ID"/>
              </w:rPr>
              <w:t xml:space="preserve">    "it'd've": "it would have",</w:t>
            </w:r>
          </w:p>
          <w:p w14:paraId="1C8E93E9" w14:textId="77777777" w:rsidR="00364E7F" w:rsidRPr="00FD40C3" w:rsidRDefault="00364E7F" w:rsidP="00364E7F">
            <w:pPr>
              <w:pStyle w:val="Code"/>
              <w:rPr>
                <w:lang w:val="id-ID"/>
              </w:rPr>
            </w:pPr>
            <w:r w:rsidRPr="00FD40C3">
              <w:rPr>
                <w:lang w:val="id-ID"/>
              </w:rPr>
              <w:t xml:space="preserve">    "it'll": "it will",</w:t>
            </w:r>
          </w:p>
          <w:p w14:paraId="24CD251E" w14:textId="77777777" w:rsidR="00364E7F" w:rsidRPr="00FD40C3" w:rsidRDefault="00364E7F" w:rsidP="00364E7F">
            <w:pPr>
              <w:pStyle w:val="Code"/>
              <w:rPr>
                <w:lang w:val="id-ID"/>
              </w:rPr>
            </w:pPr>
            <w:r w:rsidRPr="00FD40C3">
              <w:rPr>
                <w:lang w:val="id-ID"/>
              </w:rPr>
              <w:lastRenderedPageBreak/>
              <w:t xml:space="preserve">    "it'll've": "it will have",</w:t>
            </w:r>
          </w:p>
          <w:p w14:paraId="6D15B0B6" w14:textId="77777777" w:rsidR="00364E7F" w:rsidRPr="00FD40C3" w:rsidRDefault="00364E7F" w:rsidP="00364E7F">
            <w:pPr>
              <w:pStyle w:val="Code"/>
              <w:rPr>
                <w:lang w:val="id-ID"/>
              </w:rPr>
            </w:pPr>
            <w:r w:rsidRPr="00FD40C3">
              <w:rPr>
                <w:lang w:val="id-ID"/>
              </w:rPr>
              <w:t xml:space="preserve">    "it's": "it is",</w:t>
            </w:r>
          </w:p>
          <w:p w14:paraId="74291486" w14:textId="77777777" w:rsidR="00364E7F" w:rsidRPr="00FD40C3" w:rsidRDefault="00364E7F" w:rsidP="00364E7F">
            <w:pPr>
              <w:pStyle w:val="Code"/>
              <w:rPr>
                <w:lang w:val="id-ID"/>
              </w:rPr>
            </w:pPr>
            <w:r w:rsidRPr="00FD40C3">
              <w:rPr>
                <w:lang w:val="id-ID"/>
              </w:rPr>
              <w:t xml:space="preserve">    "let's": "let us",</w:t>
            </w:r>
          </w:p>
          <w:p w14:paraId="670553C9" w14:textId="77777777" w:rsidR="00364E7F" w:rsidRPr="00FD40C3" w:rsidRDefault="00364E7F" w:rsidP="00364E7F">
            <w:pPr>
              <w:pStyle w:val="Code"/>
              <w:rPr>
                <w:lang w:val="id-ID"/>
              </w:rPr>
            </w:pPr>
            <w:r w:rsidRPr="00FD40C3">
              <w:rPr>
                <w:lang w:val="id-ID"/>
              </w:rPr>
              <w:t xml:space="preserve">    "ma'am": "madam",</w:t>
            </w:r>
          </w:p>
          <w:p w14:paraId="526C30A4" w14:textId="77777777" w:rsidR="00364E7F" w:rsidRPr="00FD40C3" w:rsidRDefault="00364E7F" w:rsidP="00364E7F">
            <w:pPr>
              <w:pStyle w:val="Code"/>
              <w:rPr>
                <w:lang w:val="id-ID"/>
              </w:rPr>
            </w:pPr>
            <w:r w:rsidRPr="00FD40C3">
              <w:rPr>
                <w:lang w:val="id-ID"/>
              </w:rPr>
              <w:t xml:space="preserve">    "mayn't": "may not",</w:t>
            </w:r>
          </w:p>
          <w:p w14:paraId="1B92EFA1" w14:textId="77777777" w:rsidR="00364E7F" w:rsidRPr="00FD40C3" w:rsidRDefault="00364E7F" w:rsidP="00364E7F">
            <w:pPr>
              <w:pStyle w:val="Code"/>
              <w:rPr>
                <w:lang w:val="id-ID"/>
              </w:rPr>
            </w:pPr>
            <w:r w:rsidRPr="00FD40C3">
              <w:rPr>
                <w:lang w:val="id-ID"/>
              </w:rPr>
              <w:t xml:space="preserve">    "might've": "might have",</w:t>
            </w:r>
          </w:p>
          <w:p w14:paraId="6EFFA41D" w14:textId="77777777" w:rsidR="00364E7F" w:rsidRPr="00FD40C3" w:rsidRDefault="00364E7F" w:rsidP="00364E7F">
            <w:pPr>
              <w:pStyle w:val="Code"/>
              <w:rPr>
                <w:lang w:val="id-ID"/>
              </w:rPr>
            </w:pPr>
            <w:r w:rsidRPr="00FD40C3">
              <w:rPr>
                <w:lang w:val="id-ID"/>
              </w:rPr>
              <w:t xml:space="preserve">    "mightn't": "might not",</w:t>
            </w:r>
          </w:p>
          <w:p w14:paraId="6047E851" w14:textId="77777777" w:rsidR="00364E7F" w:rsidRPr="00FD40C3" w:rsidRDefault="00364E7F" w:rsidP="00364E7F">
            <w:pPr>
              <w:pStyle w:val="Code"/>
              <w:rPr>
                <w:lang w:val="id-ID"/>
              </w:rPr>
            </w:pPr>
            <w:r w:rsidRPr="00FD40C3">
              <w:rPr>
                <w:lang w:val="id-ID"/>
              </w:rPr>
              <w:t xml:space="preserve">    "mightn't've": "might not have",</w:t>
            </w:r>
          </w:p>
          <w:p w14:paraId="41A847F6" w14:textId="77777777" w:rsidR="00364E7F" w:rsidRPr="00FD40C3" w:rsidRDefault="00364E7F" w:rsidP="00364E7F">
            <w:pPr>
              <w:pStyle w:val="Code"/>
              <w:rPr>
                <w:lang w:val="id-ID"/>
              </w:rPr>
            </w:pPr>
            <w:r w:rsidRPr="00FD40C3">
              <w:rPr>
                <w:lang w:val="id-ID"/>
              </w:rPr>
              <w:t xml:space="preserve">    "must've": "must have",</w:t>
            </w:r>
          </w:p>
          <w:p w14:paraId="6FDD8EB7" w14:textId="77777777" w:rsidR="00364E7F" w:rsidRPr="00FD40C3" w:rsidRDefault="00364E7F" w:rsidP="00364E7F">
            <w:pPr>
              <w:pStyle w:val="Code"/>
              <w:rPr>
                <w:lang w:val="id-ID"/>
              </w:rPr>
            </w:pPr>
            <w:r w:rsidRPr="00FD40C3">
              <w:rPr>
                <w:lang w:val="id-ID"/>
              </w:rPr>
              <w:t xml:space="preserve">    "mustn't": "must not",</w:t>
            </w:r>
          </w:p>
          <w:p w14:paraId="21B90755" w14:textId="77777777" w:rsidR="00364E7F" w:rsidRPr="00FD40C3" w:rsidRDefault="00364E7F" w:rsidP="00364E7F">
            <w:pPr>
              <w:pStyle w:val="Code"/>
              <w:rPr>
                <w:lang w:val="id-ID"/>
              </w:rPr>
            </w:pPr>
            <w:r w:rsidRPr="00FD40C3">
              <w:rPr>
                <w:lang w:val="id-ID"/>
              </w:rPr>
              <w:t xml:space="preserve">    "mustn't've": "must not have",</w:t>
            </w:r>
          </w:p>
          <w:p w14:paraId="525AFD4D" w14:textId="77777777" w:rsidR="00364E7F" w:rsidRPr="00FD40C3" w:rsidRDefault="00364E7F" w:rsidP="00364E7F">
            <w:pPr>
              <w:pStyle w:val="Code"/>
              <w:rPr>
                <w:lang w:val="id-ID"/>
              </w:rPr>
            </w:pPr>
            <w:r w:rsidRPr="00FD40C3">
              <w:rPr>
                <w:lang w:val="id-ID"/>
              </w:rPr>
              <w:t xml:space="preserve">    "needn't": "need not",</w:t>
            </w:r>
          </w:p>
          <w:p w14:paraId="07B4605F" w14:textId="77777777" w:rsidR="00364E7F" w:rsidRPr="00FD40C3" w:rsidRDefault="00364E7F" w:rsidP="00364E7F">
            <w:pPr>
              <w:pStyle w:val="Code"/>
              <w:rPr>
                <w:lang w:val="id-ID"/>
              </w:rPr>
            </w:pPr>
            <w:r w:rsidRPr="00FD40C3">
              <w:rPr>
                <w:lang w:val="id-ID"/>
              </w:rPr>
              <w:t xml:space="preserve">    "needn't've": "need not have",</w:t>
            </w:r>
          </w:p>
          <w:p w14:paraId="2DE1D77B" w14:textId="77777777" w:rsidR="00364E7F" w:rsidRPr="00FD40C3" w:rsidRDefault="00364E7F" w:rsidP="00364E7F">
            <w:pPr>
              <w:pStyle w:val="Code"/>
              <w:rPr>
                <w:lang w:val="id-ID"/>
              </w:rPr>
            </w:pPr>
            <w:r w:rsidRPr="00FD40C3">
              <w:rPr>
                <w:lang w:val="id-ID"/>
              </w:rPr>
              <w:t xml:space="preserve">    "o'clock": "of the clock",</w:t>
            </w:r>
          </w:p>
          <w:p w14:paraId="4C1461A6" w14:textId="77777777" w:rsidR="00364E7F" w:rsidRPr="00FD40C3" w:rsidRDefault="00364E7F" w:rsidP="00364E7F">
            <w:pPr>
              <w:pStyle w:val="Code"/>
              <w:rPr>
                <w:lang w:val="id-ID"/>
              </w:rPr>
            </w:pPr>
            <w:r w:rsidRPr="00FD40C3">
              <w:rPr>
                <w:lang w:val="id-ID"/>
              </w:rPr>
              <w:t xml:space="preserve">    "oughtn't": "ought not",</w:t>
            </w:r>
          </w:p>
          <w:p w14:paraId="44F30096" w14:textId="77777777" w:rsidR="00364E7F" w:rsidRPr="00FD40C3" w:rsidRDefault="00364E7F" w:rsidP="00364E7F">
            <w:pPr>
              <w:pStyle w:val="Code"/>
              <w:rPr>
                <w:lang w:val="id-ID"/>
              </w:rPr>
            </w:pPr>
            <w:r w:rsidRPr="00FD40C3">
              <w:rPr>
                <w:lang w:val="id-ID"/>
              </w:rPr>
              <w:t xml:space="preserve">    "oughtn't've": "ought not have",</w:t>
            </w:r>
          </w:p>
          <w:p w14:paraId="396A47D2" w14:textId="77777777" w:rsidR="00364E7F" w:rsidRPr="00FD40C3" w:rsidRDefault="00364E7F" w:rsidP="00364E7F">
            <w:pPr>
              <w:pStyle w:val="Code"/>
              <w:rPr>
                <w:lang w:val="id-ID"/>
              </w:rPr>
            </w:pPr>
            <w:r w:rsidRPr="00FD40C3">
              <w:rPr>
                <w:lang w:val="id-ID"/>
              </w:rPr>
              <w:t xml:space="preserve">    "shan't": "shall not",</w:t>
            </w:r>
          </w:p>
          <w:p w14:paraId="3D520826" w14:textId="77777777" w:rsidR="00364E7F" w:rsidRPr="00FD40C3" w:rsidRDefault="00364E7F" w:rsidP="00364E7F">
            <w:pPr>
              <w:pStyle w:val="Code"/>
              <w:rPr>
                <w:lang w:val="id-ID"/>
              </w:rPr>
            </w:pPr>
            <w:r w:rsidRPr="00FD40C3">
              <w:rPr>
                <w:lang w:val="id-ID"/>
              </w:rPr>
              <w:t xml:space="preserve">    "sha'n't": "shall not",</w:t>
            </w:r>
          </w:p>
          <w:p w14:paraId="0F0F70E0" w14:textId="77777777" w:rsidR="00364E7F" w:rsidRPr="00FD40C3" w:rsidRDefault="00364E7F" w:rsidP="00364E7F">
            <w:pPr>
              <w:pStyle w:val="Code"/>
              <w:rPr>
                <w:lang w:val="id-ID"/>
              </w:rPr>
            </w:pPr>
            <w:r w:rsidRPr="00FD40C3">
              <w:rPr>
                <w:lang w:val="id-ID"/>
              </w:rPr>
              <w:t xml:space="preserve">    "shan't've": "shall not have",</w:t>
            </w:r>
          </w:p>
          <w:p w14:paraId="5E69F766" w14:textId="77777777" w:rsidR="00364E7F" w:rsidRPr="00FD40C3" w:rsidRDefault="00364E7F" w:rsidP="00364E7F">
            <w:pPr>
              <w:pStyle w:val="Code"/>
              <w:rPr>
                <w:lang w:val="id-ID"/>
              </w:rPr>
            </w:pPr>
            <w:r w:rsidRPr="00FD40C3">
              <w:rPr>
                <w:lang w:val="id-ID"/>
              </w:rPr>
              <w:t xml:space="preserve">    "she'd": "she would",</w:t>
            </w:r>
          </w:p>
          <w:p w14:paraId="2244DC79" w14:textId="77777777" w:rsidR="00364E7F" w:rsidRPr="00FD40C3" w:rsidRDefault="00364E7F" w:rsidP="00364E7F">
            <w:pPr>
              <w:pStyle w:val="Code"/>
              <w:rPr>
                <w:lang w:val="id-ID"/>
              </w:rPr>
            </w:pPr>
            <w:r w:rsidRPr="00FD40C3">
              <w:rPr>
                <w:lang w:val="id-ID"/>
              </w:rPr>
              <w:t xml:space="preserve">    "she'd've": "she would have",</w:t>
            </w:r>
          </w:p>
          <w:p w14:paraId="46CACE52" w14:textId="77777777" w:rsidR="00364E7F" w:rsidRPr="00FD40C3" w:rsidRDefault="00364E7F" w:rsidP="00364E7F">
            <w:pPr>
              <w:pStyle w:val="Code"/>
              <w:rPr>
                <w:lang w:val="id-ID"/>
              </w:rPr>
            </w:pPr>
            <w:r w:rsidRPr="00FD40C3">
              <w:rPr>
                <w:lang w:val="id-ID"/>
              </w:rPr>
              <w:t xml:space="preserve">    "she'll": "she will",</w:t>
            </w:r>
          </w:p>
          <w:p w14:paraId="6D59FAC0" w14:textId="77777777" w:rsidR="00364E7F" w:rsidRPr="00FD40C3" w:rsidRDefault="00364E7F" w:rsidP="00364E7F">
            <w:pPr>
              <w:pStyle w:val="Code"/>
              <w:rPr>
                <w:lang w:val="id-ID"/>
              </w:rPr>
            </w:pPr>
            <w:r w:rsidRPr="00FD40C3">
              <w:rPr>
                <w:lang w:val="id-ID"/>
              </w:rPr>
              <w:t xml:space="preserve">    "she'll've": "she will have",</w:t>
            </w:r>
          </w:p>
          <w:p w14:paraId="2FF58539" w14:textId="77777777" w:rsidR="00364E7F" w:rsidRPr="00FD40C3" w:rsidRDefault="00364E7F" w:rsidP="00364E7F">
            <w:pPr>
              <w:pStyle w:val="Code"/>
              <w:rPr>
                <w:lang w:val="id-ID"/>
              </w:rPr>
            </w:pPr>
            <w:r w:rsidRPr="00FD40C3">
              <w:rPr>
                <w:lang w:val="id-ID"/>
              </w:rPr>
              <w:t xml:space="preserve">    "she's": "she is",</w:t>
            </w:r>
          </w:p>
          <w:p w14:paraId="79049DB7" w14:textId="77777777" w:rsidR="00364E7F" w:rsidRPr="00FD40C3" w:rsidRDefault="00364E7F" w:rsidP="00364E7F">
            <w:pPr>
              <w:pStyle w:val="Code"/>
              <w:rPr>
                <w:lang w:val="id-ID"/>
              </w:rPr>
            </w:pPr>
            <w:r w:rsidRPr="00FD40C3">
              <w:rPr>
                <w:lang w:val="id-ID"/>
              </w:rPr>
              <w:t xml:space="preserve">    "should've": "should have",</w:t>
            </w:r>
          </w:p>
          <w:p w14:paraId="412376A8" w14:textId="77777777" w:rsidR="00364E7F" w:rsidRPr="00FD40C3" w:rsidRDefault="00364E7F" w:rsidP="00364E7F">
            <w:pPr>
              <w:pStyle w:val="Code"/>
              <w:rPr>
                <w:lang w:val="id-ID"/>
              </w:rPr>
            </w:pPr>
            <w:r w:rsidRPr="00FD40C3">
              <w:rPr>
                <w:lang w:val="id-ID"/>
              </w:rPr>
              <w:t xml:space="preserve">    "shouldn't": "should not",</w:t>
            </w:r>
          </w:p>
          <w:p w14:paraId="088BEA92" w14:textId="77777777" w:rsidR="00364E7F" w:rsidRPr="00FD40C3" w:rsidRDefault="00364E7F" w:rsidP="00364E7F">
            <w:pPr>
              <w:pStyle w:val="Code"/>
              <w:rPr>
                <w:lang w:val="id-ID"/>
              </w:rPr>
            </w:pPr>
            <w:r w:rsidRPr="00FD40C3">
              <w:rPr>
                <w:lang w:val="id-ID"/>
              </w:rPr>
              <w:t xml:space="preserve">    "shouldn't've": "should not have",</w:t>
            </w:r>
          </w:p>
          <w:p w14:paraId="7AB286DA" w14:textId="77777777" w:rsidR="00364E7F" w:rsidRPr="00FD40C3" w:rsidRDefault="00364E7F" w:rsidP="00364E7F">
            <w:pPr>
              <w:pStyle w:val="Code"/>
              <w:rPr>
                <w:lang w:val="id-ID"/>
              </w:rPr>
            </w:pPr>
            <w:r w:rsidRPr="00FD40C3">
              <w:rPr>
                <w:lang w:val="id-ID"/>
              </w:rPr>
              <w:t xml:space="preserve">    "so've": "so have",</w:t>
            </w:r>
          </w:p>
          <w:p w14:paraId="2DEC52A8" w14:textId="77777777" w:rsidR="00364E7F" w:rsidRPr="00FD40C3" w:rsidRDefault="00364E7F" w:rsidP="00364E7F">
            <w:pPr>
              <w:pStyle w:val="Code"/>
              <w:rPr>
                <w:lang w:val="id-ID"/>
              </w:rPr>
            </w:pPr>
            <w:r w:rsidRPr="00FD40C3">
              <w:rPr>
                <w:lang w:val="id-ID"/>
              </w:rPr>
              <w:t xml:space="preserve">    "so's": "so as",</w:t>
            </w:r>
          </w:p>
          <w:p w14:paraId="5E2BBB70" w14:textId="77777777" w:rsidR="00364E7F" w:rsidRPr="00FD40C3" w:rsidRDefault="00364E7F" w:rsidP="00364E7F">
            <w:pPr>
              <w:pStyle w:val="Code"/>
              <w:rPr>
                <w:lang w:val="id-ID"/>
              </w:rPr>
            </w:pPr>
            <w:r w:rsidRPr="00FD40C3">
              <w:rPr>
                <w:lang w:val="id-ID"/>
              </w:rPr>
              <w:t xml:space="preserve">    "that'd": "that would",</w:t>
            </w:r>
          </w:p>
          <w:p w14:paraId="4EC2B1AC" w14:textId="77777777" w:rsidR="00364E7F" w:rsidRPr="00FD40C3" w:rsidRDefault="00364E7F" w:rsidP="00364E7F">
            <w:pPr>
              <w:pStyle w:val="Code"/>
              <w:rPr>
                <w:lang w:val="id-ID"/>
              </w:rPr>
            </w:pPr>
            <w:r w:rsidRPr="00FD40C3">
              <w:rPr>
                <w:lang w:val="id-ID"/>
              </w:rPr>
              <w:t xml:space="preserve">    "that'd've": "that would have",</w:t>
            </w:r>
          </w:p>
          <w:p w14:paraId="1E26E23D" w14:textId="77777777" w:rsidR="00364E7F" w:rsidRPr="00FD40C3" w:rsidRDefault="00364E7F" w:rsidP="00364E7F">
            <w:pPr>
              <w:pStyle w:val="Code"/>
              <w:rPr>
                <w:lang w:val="id-ID"/>
              </w:rPr>
            </w:pPr>
            <w:r w:rsidRPr="00FD40C3">
              <w:rPr>
                <w:lang w:val="id-ID"/>
              </w:rPr>
              <w:t xml:space="preserve">    "that's": "that is",</w:t>
            </w:r>
          </w:p>
          <w:p w14:paraId="54C1EDF7" w14:textId="77777777" w:rsidR="00364E7F" w:rsidRPr="00FD40C3" w:rsidRDefault="00364E7F" w:rsidP="00364E7F">
            <w:pPr>
              <w:pStyle w:val="Code"/>
              <w:rPr>
                <w:lang w:val="id-ID"/>
              </w:rPr>
            </w:pPr>
            <w:r w:rsidRPr="00FD40C3">
              <w:rPr>
                <w:lang w:val="id-ID"/>
              </w:rPr>
              <w:t xml:space="preserve">    "there'd": "there would",</w:t>
            </w:r>
          </w:p>
          <w:p w14:paraId="2ED2F23A" w14:textId="77777777" w:rsidR="00364E7F" w:rsidRPr="00FD40C3" w:rsidRDefault="00364E7F" w:rsidP="00364E7F">
            <w:pPr>
              <w:pStyle w:val="Code"/>
              <w:rPr>
                <w:lang w:val="id-ID"/>
              </w:rPr>
            </w:pPr>
            <w:r w:rsidRPr="00FD40C3">
              <w:rPr>
                <w:lang w:val="id-ID"/>
              </w:rPr>
              <w:t xml:space="preserve">    "there'd've": "there would have",</w:t>
            </w:r>
          </w:p>
          <w:p w14:paraId="6DA35836" w14:textId="77777777" w:rsidR="00364E7F" w:rsidRPr="00FD40C3" w:rsidRDefault="00364E7F" w:rsidP="00364E7F">
            <w:pPr>
              <w:pStyle w:val="Code"/>
              <w:rPr>
                <w:lang w:val="id-ID"/>
              </w:rPr>
            </w:pPr>
            <w:r w:rsidRPr="00FD40C3">
              <w:rPr>
                <w:lang w:val="id-ID"/>
              </w:rPr>
              <w:t xml:space="preserve">    "there's": "there is",</w:t>
            </w:r>
          </w:p>
          <w:p w14:paraId="2E7BF1D9" w14:textId="77777777" w:rsidR="00364E7F" w:rsidRPr="00FD40C3" w:rsidRDefault="00364E7F" w:rsidP="00364E7F">
            <w:pPr>
              <w:pStyle w:val="Code"/>
              <w:rPr>
                <w:lang w:val="id-ID"/>
              </w:rPr>
            </w:pPr>
            <w:r w:rsidRPr="00FD40C3">
              <w:rPr>
                <w:lang w:val="id-ID"/>
              </w:rPr>
              <w:t xml:space="preserve">    "they'd": "they would",</w:t>
            </w:r>
          </w:p>
          <w:p w14:paraId="63F9F0C4" w14:textId="77777777" w:rsidR="00364E7F" w:rsidRPr="00FD40C3" w:rsidRDefault="00364E7F" w:rsidP="00364E7F">
            <w:pPr>
              <w:pStyle w:val="Code"/>
              <w:rPr>
                <w:lang w:val="id-ID"/>
              </w:rPr>
            </w:pPr>
            <w:r w:rsidRPr="00FD40C3">
              <w:rPr>
                <w:lang w:val="id-ID"/>
              </w:rPr>
              <w:t xml:space="preserve">    "they'd've": "they would have",</w:t>
            </w:r>
          </w:p>
          <w:p w14:paraId="06966E5E" w14:textId="77777777" w:rsidR="00364E7F" w:rsidRPr="00FD40C3" w:rsidRDefault="00364E7F" w:rsidP="00364E7F">
            <w:pPr>
              <w:pStyle w:val="Code"/>
              <w:rPr>
                <w:lang w:val="id-ID"/>
              </w:rPr>
            </w:pPr>
            <w:r w:rsidRPr="00FD40C3">
              <w:rPr>
                <w:lang w:val="id-ID"/>
              </w:rPr>
              <w:t xml:space="preserve">    "they'll": "they will",</w:t>
            </w:r>
          </w:p>
          <w:p w14:paraId="5414B37C" w14:textId="77777777" w:rsidR="00364E7F" w:rsidRPr="00FD40C3" w:rsidRDefault="00364E7F" w:rsidP="00364E7F">
            <w:pPr>
              <w:pStyle w:val="Code"/>
              <w:rPr>
                <w:lang w:val="id-ID"/>
              </w:rPr>
            </w:pPr>
            <w:r w:rsidRPr="00FD40C3">
              <w:rPr>
                <w:lang w:val="id-ID"/>
              </w:rPr>
              <w:t xml:space="preserve">    "they'll've": "they will have",</w:t>
            </w:r>
          </w:p>
          <w:p w14:paraId="393683C0" w14:textId="77777777" w:rsidR="00364E7F" w:rsidRPr="00FD40C3" w:rsidRDefault="00364E7F" w:rsidP="00364E7F">
            <w:pPr>
              <w:pStyle w:val="Code"/>
              <w:rPr>
                <w:lang w:val="id-ID"/>
              </w:rPr>
            </w:pPr>
            <w:r w:rsidRPr="00FD40C3">
              <w:rPr>
                <w:lang w:val="id-ID"/>
              </w:rPr>
              <w:t xml:space="preserve">    "they're": "they are",</w:t>
            </w:r>
          </w:p>
          <w:p w14:paraId="7B691F35" w14:textId="77777777" w:rsidR="00364E7F" w:rsidRPr="00FD40C3" w:rsidRDefault="00364E7F" w:rsidP="00364E7F">
            <w:pPr>
              <w:pStyle w:val="Code"/>
              <w:rPr>
                <w:lang w:val="id-ID"/>
              </w:rPr>
            </w:pPr>
            <w:r w:rsidRPr="00FD40C3">
              <w:rPr>
                <w:lang w:val="id-ID"/>
              </w:rPr>
              <w:t xml:space="preserve">    "they've": "they have",</w:t>
            </w:r>
          </w:p>
          <w:p w14:paraId="0ADF38E1" w14:textId="77777777" w:rsidR="00364E7F" w:rsidRPr="00FD40C3" w:rsidRDefault="00364E7F" w:rsidP="00364E7F">
            <w:pPr>
              <w:pStyle w:val="Code"/>
              <w:rPr>
                <w:lang w:val="id-ID"/>
              </w:rPr>
            </w:pPr>
            <w:r w:rsidRPr="00FD40C3">
              <w:rPr>
                <w:lang w:val="id-ID"/>
              </w:rPr>
              <w:t xml:space="preserve">    "to've": "to have",</w:t>
            </w:r>
          </w:p>
          <w:p w14:paraId="3095D6B2" w14:textId="77777777" w:rsidR="00364E7F" w:rsidRPr="00FD40C3" w:rsidRDefault="00364E7F" w:rsidP="00364E7F">
            <w:pPr>
              <w:pStyle w:val="Code"/>
              <w:rPr>
                <w:lang w:val="id-ID"/>
              </w:rPr>
            </w:pPr>
            <w:r w:rsidRPr="00FD40C3">
              <w:rPr>
                <w:lang w:val="id-ID"/>
              </w:rPr>
              <w:t xml:space="preserve">    "wasn't": "was not",</w:t>
            </w:r>
          </w:p>
          <w:p w14:paraId="7F5A4506" w14:textId="77777777" w:rsidR="00364E7F" w:rsidRPr="00FD40C3" w:rsidRDefault="00364E7F" w:rsidP="00364E7F">
            <w:pPr>
              <w:pStyle w:val="Code"/>
              <w:rPr>
                <w:lang w:val="id-ID"/>
              </w:rPr>
            </w:pPr>
            <w:r w:rsidRPr="00FD40C3">
              <w:rPr>
                <w:lang w:val="id-ID"/>
              </w:rPr>
              <w:t xml:space="preserve">    "we'd": "we would",</w:t>
            </w:r>
          </w:p>
          <w:p w14:paraId="4516F9A1" w14:textId="77777777" w:rsidR="00364E7F" w:rsidRPr="00FD40C3" w:rsidRDefault="00364E7F" w:rsidP="00364E7F">
            <w:pPr>
              <w:pStyle w:val="Code"/>
              <w:rPr>
                <w:lang w:val="id-ID"/>
              </w:rPr>
            </w:pPr>
            <w:r w:rsidRPr="00FD40C3">
              <w:rPr>
                <w:lang w:val="id-ID"/>
              </w:rPr>
              <w:t xml:space="preserve">    "we'd've": "we would have",</w:t>
            </w:r>
          </w:p>
          <w:p w14:paraId="1D737879" w14:textId="77777777" w:rsidR="00364E7F" w:rsidRPr="00FD40C3" w:rsidRDefault="00364E7F" w:rsidP="00364E7F">
            <w:pPr>
              <w:pStyle w:val="Code"/>
              <w:rPr>
                <w:lang w:val="id-ID"/>
              </w:rPr>
            </w:pPr>
            <w:r w:rsidRPr="00FD40C3">
              <w:rPr>
                <w:lang w:val="id-ID"/>
              </w:rPr>
              <w:t xml:space="preserve">    "we'll": "we will",</w:t>
            </w:r>
          </w:p>
          <w:p w14:paraId="71E16B68" w14:textId="77777777" w:rsidR="00364E7F" w:rsidRPr="00FD40C3" w:rsidRDefault="00364E7F" w:rsidP="00364E7F">
            <w:pPr>
              <w:pStyle w:val="Code"/>
              <w:rPr>
                <w:lang w:val="id-ID"/>
              </w:rPr>
            </w:pPr>
            <w:r w:rsidRPr="00FD40C3">
              <w:rPr>
                <w:lang w:val="id-ID"/>
              </w:rPr>
              <w:t xml:space="preserve">    "we'll've": "we will have",</w:t>
            </w:r>
          </w:p>
          <w:p w14:paraId="6FE2707C" w14:textId="77777777" w:rsidR="00364E7F" w:rsidRPr="00FD40C3" w:rsidRDefault="00364E7F" w:rsidP="00364E7F">
            <w:pPr>
              <w:pStyle w:val="Code"/>
              <w:rPr>
                <w:lang w:val="id-ID"/>
              </w:rPr>
            </w:pPr>
            <w:r w:rsidRPr="00FD40C3">
              <w:rPr>
                <w:lang w:val="id-ID"/>
              </w:rPr>
              <w:t xml:space="preserve">    "we're": "we are",</w:t>
            </w:r>
          </w:p>
          <w:p w14:paraId="5D02410D" w14:textId="77777777" w:rsidR="00364E7F" w:rsidRPr="00FD40C3" w:rsidRDefault="00364E7F" w:rsidP="00364E7F">
            <w:pPr>
              <w:pStyle w:val="Code"/>
              <w:rPr>
                <w:lang w:val="id-ID"/>
              </w:rPr>
            </w:pPr>
            <w:r w:rsidRPr="00FD40C3">
              <w:rPr>
                <w:lang w:val="id-ID"/>
              </w:rPr>
              <w:t xml:space="preserve">    "we've": "we have",</w:t>
            </w:r>
          </w:p>
          <w:p w14:paraId="3A86813D" w14:textId="77777777" w:rsidR="00364E7F" w:rsidRPr="00FD40C3" w:rsidRDefault="00364E7F" w:rsidP="00364E7F">
            <w:pPr>
              <w:pStyle w:val="Code"/>
              <w:rPr>
                <w:lang w:val="id-ID"/>
              </w:rPr>
            </w:pPr>
            <w:r w:rsidRPr="00FD40C3">
              <w:rPr>
                <w:lang w:val="id-ID"/>
              </w:rPr>
              <w:t xml:space="preserve">    "weren't": "were not",</w:t>
            </w:r>
          </w:p>
          <w:p w14:paraId="5518E21E" w14:textId="77777777" w:rsidR="00364E7F" w:rsidRPr="00FD40C3" w:rsidRDefault="00364E7F" w:rsidP="00364E7F">
            <w:pPr>
              <w:pStyle w:val="Code"/>
              <w:rPr>
                <w:lang w:val="id-ID"/>
              </w:rPr>
            </w:pPr>
            <w:r w:rsidRPr="00FD40C3">
              <w:rPr>
                <w:lang w:val="id-ID"/>
              </w:rPr>
              <w:t xml:space="preserve">    "what'll": "what will",</w:t>
            </w:r>
          </w:p>
          <w:p w14:paraId="36A77463" w14:textId="77777777" w:rsidR="00364E7F" w:rsidRPr="00FD40C3" w:rsidRDefault="00364E7F" w:rsidP="00364E7F">
            <w:pPr>
              <w:pStyle w:val="Code"/>
              <w:rPr>
                <w:lang w:val="id-ID"/>
              </w:rPr>
            </w:pPr>
            <w:r w:rsidRPr="00FD40C3">
              <w:rPr>
                <w:lang w:val="id-ID"/>
              </w:rPr>
              <w:t xml:space="preserve">    "what'll've": "what will have",</w:t>
            </w:r>
          </w:p>
          <w:p w14:paraId="5128CB7C" w14:textId="77777777" w:rsidR="00364E7F" w:rsidRPr="00FD40C3" w:rsidRDefault="00364E7F" w:rsidP="00364E7F">
            <w:pPr>
              <w:pStyle w:val="Code"/>
              <w:rPr>
                <w:lang w:val="id-ID"/>
              </w:rPr>
            </w:pPr>
            <w:r w:rsidRPr="00FD40C3">
              <w:rPr>
                <w:lang w:val="id-ID"/>
              </w:rPr>
              <w:t xml:space="preserve">    "what're": "what are",</w:t>
            </w:r>
          </w:p>
          <w:p w14:paraId="251345DD" w14:textId="77777777" w:rsidR="00364E7F" w:rsidRPr="00FD40C3" w:rsidRDefault="00364E7F" w:rsidP="00364E7F">
            <w:pPr>
              <w:pStyle w:val="Code"/>
              <w:rPr>
                <w:lang w:val="id-ID"/>
              </w:rPr>
            </w:pPr>
            <w:r w:rsidRPr="00FD40C3">
              <w:rPr>
                <w:lang w:val="id-ID"/>
              </w:rPr>
              <w:t xml:space="preserve">    "what's": "what is",</w:t>
            </w:r>
          </w:p>
          <w:p w14:paraId="6F6C05C0" w14:textId="77777777" w:rsidR="00364E7F" w:rsidRPr="00FD40C3" w:rsidRDefault="00364E7F" w:rsidP="00364E7F">
            <w:pPr>
              <w:pStyle w:val="Code"/>
              <w:rPr>
                <w:lang w:val="id-ID"/>
              </w:rPr>
            </w:pPr>
            <w:r w:rsidRPr="00FD40C3">
              <w:rPr>
                <w:lang w:val="id-ID"/>
              </w:rPr>
              <w:t xml:space="preserve">    "what've": "what have",</w:t>
            </w:r>
          </w:p>
          <w:p w14:paraId="1E25881E" w14:textId="77777777" w:rsidR="00364E7F" w:rsidRPr="00FD40C3" w:rsidRDefault="00364E7F" w:rsidP="00364E7F">
            <w:pPr>
              <w:pStyle w:val="Code"/>
              <w:rPr>
                <w:lang w:val="id-ID"/>
              </w:rPr>
            </w:pPr>
            <w:r w:rsidRPr="00FD40C3">
              <w:rPr>
                <w:lang w:val="id-ID"/>
              </w:rPr>
              <w:t xml:space="preserve">    "when's": "when is",</w:t>
            </w:r>
          </w:p>
          <w:p w14:paraId="20E3B9FF" w14:textId="77777777" w:rsidR="00364E7F" w:rsidRPr="00FD40C3" w:rsidRDefault="00364E7F" w:rsidP="00364E7F">
            <w:pPr>
              <w:pStyle w:val="Code"/>
              <w:rPr>
                <w:lang w:val="id-ID"/>
              </w:rPr>
            </w:pPr>
            <w:r w:rsidRPr="00FD40C3">
              <w:rPr>
                <w:lang w:val="id-ID"/>
              </w:rPr>
              <w:t xml:space="preserve">    "when've": "when have",</w:t>
            </w:r>
          </w:p>
          <w:p w14:paraId="5B632FF8" w14:textId="77777777" w:rsidR="00364E7F" w:rsidRPr="00FD40C3" w:rsidRDefault="00364E7F" w:rsidP="00364E7F">
            <w:pPr>
              <w:pStyle w:val="Code"/>
              <w:rPr>
                <w:lang w:val="id-ID"/>
              </w:rPr>
            </w:pPr>
            <w:r w:rsidRPr="00FD40C3">
              <w:rPr>
                <w:lang w:val="id-ID"/>
              </w:rPr>
              <w:t xml:space="preserve">    "where'd": "where did",</w:t>
            </w:r>
          </w:p>
          <w:p w14:paraId="0734301D" w14:textId="77777777" w:rsidR="00364E7F" w:rsidRPr="00FD40C3" w:rsidRDefault="00364E7F" w:rsidP="00364E7F">
            <w:pPr>
              <w:pStyle w:val="Code"/>
              <w:rPr>
                <w:lang w:val="id-ID"/>
              </w:rPr>
            </w:pPr>
            <w:r w:rsidRPr="00FD40C3">
              <w:rPr>
                <w:lang w:val="id-ID"/>
              </w:rPr>
              <w:t xml:space="preserve">    "where's": "where is",</w:t>
            </w:r>
          </w:p>
          <w:p w14:paraId="7826750A" w14:textId="77777777" w:rsidR="00364E7F" w:rsidRPr="00FD40C3" w:rsidRDefault="00364E7F" w:rsidP="00364E7F">
            <w:pPr>
              <w:pStyle w:val="Code"/>
              <w:rPr>
                <w:lang w:val="id-ID"/>
              </w:rPr>
            </w:pPr>
            <w:r w:rsidRPr="00FD40C3">
              <w:rPr>
                <w:lang w:val="id-ID"/>
              </w:rPr>
              <w:lastRenderedPageBreak/>
              <w:t xml:space="preserve">    "where've": "where have",</w:t>
            </w:r>
          </w:p>
          <w:p w14:paraId="7664FCC9" w14:textId="77777777" w:rsidR="00364E7F" w:rsidRPr="00FD40C3" w:rsidRDefault="00364E7F" w:rsidP="00364E7F">
            <w:pPr>
              <w:pStyle w:val="Code"/>
              <w:rPr>
                <w:lang w:val="id-ID"/>
              </w:rPr>
            </w:pPr>
            <w:r w:rsidRPr="00FD40C3">
              <w:rPr>
                <w:lang w:val="id-ID"/>
              </w:rPr>
              <w:t xml:space="preserve">    "who'll": "who will",</w:t>
            </w:r>
          </w:p>
          <w:p w14:paraId="1B42AA7A" w14:textId="77777777" w:rsidR="00364E7F" w:rsidRPr="00FD40C3" w:rsidRDefault="00364E7F" w:rsidP="00364E7F">
            <w:pPr>
              <w:pStyle w:val="Code"/>
              <w:rPr>
                <w:lang w:val="id-ID"/>
              </w:rPr>
            </w:pPr>
            <w:r w:rsidRPr="00FD40C3">
              <w:rPr>
                <w:lang w:val="id-ID"/>
              </w:rPr>
              <w:t xml:space="preserve">    "who'll've": "who will have",</w:t>
            </w:r>
          </w:p>
          <w:p w14:paraId="6792BCBF" w14:textId="77777777" w:rsidR="00364E7F" w:rsidRPr="00FD40C3" w:rsidRDefault="00364E7F" w:rsidP="00364E7F">
            <w:pPr>
              <w:pStyle w:val="Code"/>
              <w:rPr>
                <w:lang w:val="id-ID"/>
              </w:rPr>
            </w:pPr>
            <w:r w:rsidRPr="00FD40C3">
              <w:rPr>
                <w:lang w:val="id-ID"/>
              </w:rPr>
              <w:t xml:space="preserve">    "who's": "who is",</w:t>
            </w:r>
          </w:p>
          <w:p w14:paraId="035FCE99" w14:textId="77777777" w:rsidR="00364E7F" w:rsidRPr="00FD40C3" w:rsidRDefault="00364E7F" w:rsidP="00364E7F">
            <w:pPr>
              <w:pStyle w:val="Code"/>
              <w:rPr>
                <w:lang w:val="id-ID"/>
              </w:rPr>
            </w:pPr>
            <w:r w:rsidRPr="00FD40C3">
              <w:rPr>
                <w:lang w:val="id-ID"/>
              </w:rPr>
              <w:t xml:space="preserve">    "who've": "who have",</w:t>
            </w:r>
          </w:p>
          <w:p w14:paraId="0D856394" w14:textId="77777777" w:rsidR="00364E7F" w:rsidRPr="00FD40C3" w:rsidRDefault="00364E7F" w:rsidP="00364E7F">
            <w:pPr>
              <w:pStyle w:val="Code"/>
              <w:rPr>
                <w:lang w:val="id-ID"/>
              </w:rPr>
            </w:pPr>
            <w:r w:rsidRPr="00FD40C3">
              <w:rPr>
                <w:lang w:val="id-ID"/>
              </w:rPr>
              <w:t xml:space="preserve">    "why's": "why is",</w:t>
            </w:r>
          </w:p>
          <w:p w14:paraId="5149EDBF" w14:textId="77777777" w:rsidR="00364E7F" w:rsidRPr="00FD40C3" w:rsidRDefault="00364E7F" w:rsidP="00364E7F">
            <w:pPr>
              <w:pStyle w:val="Code"/>
              <w:rPr>
                <w:lang w:val="id-ID"/>
              </w:rPr>
            </w:pPr>
            <w:r w:rsidRPr="00FD40C3">
              <w:rPr>
                <w:lang w:val="id-ID"/>
              </w:rPr>
              <w:t xml:space="preserve">    "why've": "why have",</w:t>
            </w:r>
          </w:p>
          <w:p w14:paraId="1C328F15" w14:textId="77777777" w:rsidR="00364E7F" w:rsidRPr="00FD40C3" w:rsidRDefault="00364E7F" w:rsidP="00364E7F">
            <w:pPr>
              <w:pStyle w:val="Code"/>
              <w:rPr>
                <w:lang w:val="id-ID"/>
              </w:rPr>
            </w:pPr>
            <w:r w:rsidRPr="00FD40C3">
              <w:rPr>
                <w:lang w:val="id-ID"/>
              </w:rPr>
              <w:t xml:space="preserve">    "will've": "will have",</w:t>
            </w:r>
          </w:p>
          <w:p w14:paraId="5AA7D22C" w14:textId="77777777" w:rsidR="00364E7F" w:rsidRPr="00FD40C3" w:rsidRDefault="00364E7F" w:rsidP="00364E7F">
            <w:pPr>
              <w:pStyle w:val="Code"/>
              <w:rPr>
                <w:lang w:val="id-ID"/>
              </w:rPr>
            </w:pPr>
            <w:r w:rsidRPr="00FD40C3">
              <w:rPr>
                <w:lang w:val="id-ID"/>
              </w:rPr>
              <w:t xml:space="preserve">    "won't": "will not",</w:t>
            </w:r>
          </w:p>
          <w:p w14:paraId="7336CF01" w14:textId="77777777" w:rsidR="00364E7F" w:rsidRPr="00FD40C3" w:rsidRDefault="00364E7F" w:rsidP="00364E7F">
            <w:pPr>
              <w:pStyle w:val="Code"/>
              <w:rPr>
                <w:lang w:val="id-ID"/>
              </w:rPr>
            </w:pPr>
            <w:r w:rsidRPr="00FD40C3">
              <w:rPr>
                <w:lang w:val="id-ID"/>
              </w:rPr>
              <w:t xml:space="preserve">    "won't've": "will not have",</w:t>
            </w:r>
          </w:p>
          <w:p w14:paraId="18B03E38" w14:textId="77777777" w:rsidR="00364E7F" w:rsidRPr="00FD40C3" w:rsidRDefault="00364E7F" w:rsidP="00364E7F">
            <w:pPr>
              <w:pStyle w:val="Code"/>
              <w:rPr>
                <w:lang w:val="id-ID"/>
              </w:rPr>
            </w:pPr>
            <w:r w:rsidRPr="00FD40C3">
              <w:rPr>
                <w:lang w:val="id-ID"/>
              </w:rPr>
              <w:t xml:space="preserve">    "would've": "would have",</w:t>
            </w:r>
          </w:p>
          <w:p w14:paraId="3C4FB0B4" w14:textId="77777777" w:rsidR="00364E7F" w:rsidRPr="00FD40C3" w:rsidRDefault="00364E7F" w:rsidP="00364E7F">
            <w:pPr>
              <w:pStyle w:val="Code"/>
              <w:rPr>
                <w:lang w:val="id-ID"/>
              </w:rPr>
            </w:pPr>
            <w:r w:rsidRPr="00FD40C3">
              <w:rPr>
                <w:lang w:val="id-ID"/>
              </w:rPr>
              <w:t xml:space="preserve">    "wouldn't": "would not",</w:t>
            </w:r>
          </w:p>
          <w:p w14:paraId="583AB25F" w14:textId="77777777" w:rsidR="00364E7F" w:rsidRPr="00FD40C3" w:rsidRDefault="00364E7F" w:rsidP="00364E7F">
            <w:pPr>
              <w:pStyle w:val="Code"/>
              <w:rPr>
                <w:lang w:val="id-ID"/>
              </w:rPr>
            </w:pPr>
            <w:r w:rsidRPr="00FD40C3">
              <w:rPr>
                <w:lang w:val="id-ID"/>
              </w:rPr>
              <w:t xml:space="preserve">    "wouldn't've": "would not have",</w:t>
            </w:r>
          </w:p>
          <w:p w14:paraId="5ED9BD34" w14:textId="77777777" w:rsidR="00364E7F" w:rsidRPr="00FD40C3" w:rsidRDefault="00364E7F" w:rsidP="00364E7F">
            <w:pPr>
              <w:pStyle w:val="Code"/>
              <w:rPr>
                <w:lang w:val="id-ID"/>
              </w:rPr>
            </w:pPr>
            <w:r w:rsidRPr="00FD40C3">
              <w:rPr>
                <w:lang w:val="id-ID"/>
              </w:rPr>
              <w:t xml:space="preserve">    "y'all": "you all",</w:t>
            </w:r>
          </w:p>
          <w:p w14:paraId="623C53CC" w14:textId="77777777" w:rsidR="00364E7F" w:rsidRPr="00FD40C3" w:rsidRDefault="00364E7F" w:rsidP="00364E7F">
            <w:pPr>
              <w:pStyle w:val="Code"/>
              <w:rPr>
                <w:lang w:val="id-ID"/>
              </w:rPr>
            </w:pPr>
            <w:r w:rsidRPr="00FD40C3">
              <w:rPr>
                <w:lang w:val="id-ID"/>
              </w:rPr>
              <w:t xml:space="preserve">    "y'all'd": "you all would",</w:t>
            </w:r>
          </w:p>
          <w:p w14:paraId="3F67A621" w14:textId="77777777" w:rsidR="00364E7F" w:rsidRPr="00FD40C3" w:rsidRDefault="00364E7F" w:rsidP="00364E7F">
            <w:pPr>
              <w:pStyle w:val="Code"/>
              <w:rPr>
                <w:lang w:val="id-ID"/>
              </w:rPr>
            </w:pPr>
            <w:r w:rsidRPr="00FD40C3">
              <w:rPr>
                <w:lang w:val="id-ID"/>
              </w:rPr>
              <w:t xml:space="preserve">    "y'all'd've": "you all would have",</w:t>
            </w:r>
          </w:p>
          <w:p w14:paraId="065D24D8" w14:textId="77777777" w:rsidR="00364E7F" w:rsidRPr="00FD40C3" w:rsidRDefault="00364E7F" w:rsidP="00364E7F">
            <w:pPr>
              <w:pStyle w:val="Code"/>
              <w:rPr>
                <w:lang w:val="id-ID"/>
              </w:rPr>
            </w:pPr>
            <w:r w:rsidRPr="00FD40C3">
              <w:rPr>
                <w:lang w:val="id-ID"/>
              </w:rPr>
              <w:t xml:space="preserve">    "y'all're": "you all are",</w:t>
            </w:r>
          </w:p>
          <w:p w14:paraId="3E5B38AD" w14:textId="77777777" w:rsidR="00364E7F" w:rsidRPr="00FD40C3" w:rsidRDefault="00364E7F" w:rsidP="00364E7F">
            <w:pPr>
              <w:pStyle w:val="Code"/>
              <w:rPr>
                <w:lang w:val="id-ID"/>
              </w:rPr>
            </w:pPr>
            <w:r w:rsidRPr="00FD40C3">
              <w:rPr>
                <w:lang w:val="id-ID"/>
              </w:rPr>
              <w:t xml:space="preserve">    "y'all've": "you all have",</w:t>
            </w:r>
          </w:p>
          <w:p w14:paraId="4C9A2641" w14:textId="77777777" w:rsidR="00364E7F" w:rsidRPr="00FD40C3" w:rsidRDefault="00364E7F" w:rsidP="00364E7F">
            <w:pPr>
              <w:pStyle w:val="Code"/>
              <w:rPr>
                <w:lang w:val="id-ID"/>
              </w:rPr>
            </w:pPr>
            <w:r w:rsidRPr="00FD40C3">
              <w:rPr>
                <w:lang w:val="id-ID"/>
              </w:rPr>
              <w:t xml:space="preserve">    "you'd": "you would",</w:t>
            </w:r>
          </w:p>
          <w:p w14:paraId="50BA6A8C" w14:textId="77777777" w:rsidR="00364E7F" w:rsidRPr="00FD40C3" w:rsidRDefault="00364E7F" w:rsidP="00364E7F">
            <w:pPr>
              <w:pStyle w:val="Code"/>
              <w:rPr>
                <w:lang w:val="id-ID"/>
              </w:rPr>
            </w:pPr>
            <w:r w:rsidRPr="00FD40C3">
              <w:rPr>
                <w:lang w:val="id-ID"/>
              </w:rPr>
              <w:t xml:space="preserve">    "you'd've": "you would have",</w:t>
            </w:r>
          </w:p>
          <w:p w14:paraId="1A965C05" w14:textId="77777777" w:rsidR="00364E7F" w:rsidRPr="00FD40C3" w:rsidRDefault="00364E7F" w:rsidP="00364E7F">
            <w:pPr>
              <w:pStyle w:val="Code"/>
              <w:rPr>
                <w:lang w:val="id-ID"/>
              </w:rPr>
            </w:pPr>
            <w:r w:rsidRPr="00FD40C3">
              <w:rPr>
                <w:lang w:val="id-ID"/>
              </w:rPr>
              <w:t xml:space="preserve">    "you'll": "you will",</w:t>
            </w:r>
          </w:p>
          <w:p w14:paraId="1554F985" w14:textId="77777777" w:rsidR="00364E7F" w:rsidRPr="00FD40C3" w:rsidRDefault="00364E7F" w:rsidP="00364E7F">
            <w:pPr>
              <w:pStyle w:val="Code"/>
              <w:rPr>
                <w:lang w:val="id-ID"/>
              </w:rPr>
            </w:pPr>
            <w:r w:rsidRPr="00FD40C3">
              <w:rPr>
                <w:lang w:val="id-ID"/>
              </w:rPr>
              <w:t xml:space="preserve">    "you'll've": "you will have",</w:t>
            </w:r>
          </w:p>
          <w:p w14:paraId="77F524A7" w14:textId="77777777" w:rsidR="00364E7F" w:rsidRPr="00FD40C3" w:rsidRDefault="00364E7F" w:rsidP="00364E7F">
            <w:pPr>
              <w:pStyle w:val="Code"/>
              <w:rPr>
                <w:lang w:val="id-ID"/>
              </w:rPr>
            </w:pPr>
            <w:r w:rsidRPr="00FD40C3">
              <w:rPr>
                <w:lang w:val="id-ID"/>
              </w:rPr>
              <w:t xml:space="preserve">    "you're": "you are",</w:t>
            </w:r>
          </w:p>
          <w:p w14:paraId="128C037F" w14:textId="77777777" w:rsidR="00364E7F" w:rsidRPr="00FD40C3" w:rsidRDefault="00364E7F" w:rsidP="00364E7F">
            <w:pPr>
              <w:pStyle w:val="Code"/>
              <w:rPr>
                <w:lang w:val="id-ID"/>
              </w:rPr>
            </w:pPr>
            <w:r w:rsidRPr="00FD40C3">
              <w:rPr>
                <w:lang w:val="id-ID"/>
              </w:rPr>
              <w:t xml:space="preserve">    "you've": "you have",</w:t>
            </w:r>
          </w:p>
          <w:p w14:paraId="206ED71C" w14:textId="77777777" w:rsidR="00364E7F" w:rsidRPr="00FD40C3" w:rsidRDefault="00364E7F" w:rsidP="00364E7F">
            <w:pPr>
              <w:pStyle w:val="Code"/>
              <w:rPr>
                <w:lang w:val="id-ID"/>
              </w:rPr>
            </w:pPr>
            <w:r w:rsidRPr="00FD40C3">
              <w:rPr>
                <w:lang w:val="id-ID"/>
              </w:rPr>
              <w:t>}</w:t>
            </w:r>
          </w:p>
          <w:p w14:paraId="573F1AF2" w14:textId="77777777" w:rsidR="00364E7F" w:rsidRPr="00FD40C3" w:rsidRDefault="00364E7F" w:rsidP="00364E7F">
            <w:pPr>
              <w:pStyle w:val="Code"/>
              <w:rPr>
                <w:lang w:val="id-ID"/>
              </w:rPr>
            </w:pPr>
          </w:p>
          <w:p w14:paraId="2AF9A496" w14:textId="77777777" w:rsidR="00364E7F" w:rsidRPr="00FD40C3" w:rsidRDefault="00364E7F" w:rsidP="00364E7F">
            <w:pPr>
              <w:pStyle w:val="Code"/>
              <w:rPr>
                <w:lang w:val="id-ID"/>
              </w:rPr>
            </w:pPr>
            <w:r w:rsidRPr="00FD40C3">
              <w:rPr>
                <w:lang w:val="id-ID"/>
              </w:rPr>
              <w:t># %%</w:t>
            </w:r>
          </w:p>
          <w:p w14:paraId="462BCCD5" w14:textId="77777777" w:rsidR="00364E7F" w:rsidRPr="00FD40C3" w:rsidRDefault="00364E7F" w:rsidP="00364E7F">
            <w:pPr>
              <w:pStyle w:val="Code"/>
              <w:rPr>
                <w:lang w:val="id-ID"/>
              </w:rPr>
            </w:pPr>
            <w:r w:rsidRPr="00FD40C3">
              <w:rPr>
                <w:lang w:val="id-ID"/>
              </w:rPr>
              <w:t># Converting Abbreviation</w:t>
            </w:r>
          </w:p>
          <w:p w14:paraId="195DE604" w14:textId="77777777" w:rsidR="00364E7F" w:rsidRPr="00FD40C3" w:rsidRDefault="00364E7F" w:rsidP="00364E7F">
            <w:pPr>
              <w:pStyle w:val="Code"/>
              <w:rPr>
                <w:lang w:val="id-ID"/>
              </w:rPr>
            </w:pPr>
          </w:p>
          <w:p w14:paraId="424DEABD" w14:textId="77777777" w:rsidR="00364E7F" w:rsidRPr="00FD40C3" w:rsidRDefault="00364E7F" w:rsidP="00364E7F">
            <w:pPr>
              <w:pStyle w:val="Code"/>
              <w:rPr>
                <w:lang w:val="id-ID"/>
              </w:rPr>
            </w:pPr>
            <w:r w:rsidRPr="00FD40C3">
              <w:rPr>
                <w:lang w:val="id-ID"/>
              </w:rPr>
              <w:t>contractions_re = re.compile("(%s)" % "|".join(contractions_dict.keys()))</w:t>
            </w:r>
          </w:p>
          <w:p w14:paraId="423332D8" w14:textId="77777777" w:rsidR="00364E7F" w:rsidRPr="00FD40C3" w:rsidRDefault="00364E7F" w:rsidP="00364E7F">
            <w:pPr>
              <w:pStyle w:val="Code"/>
              <w:rPr>
                <w:lang w:val="id-ID"/>
              </w:rPr>
            </w:pPr>
          </w:p>
          <w:p w14:paraId="41326EAC" w14:textId="77777777" w:rsidR="00364E7F" w:rsidRPr="00FD40C3" w:rsidRDefault="00364E7F" w:rsidP="00364E7F">
            <w:pPr>
              <w:pStyle w:val="Code"/>
              <w:rPr>
                <w:lang w:val="id-ID"/>
              </w:rPr>
            </w:pPr>
          </w:p>
          <w:p w14:paraId="46CC8D08" w14:textId="77777777" w:rsidR="00364E7F" w:rsidRPr="00FD40C3" w:rsidRDefault="00364E7F" w:rsidP="00364E7F">
            <w:pPr>
              <w:pStyle w:val="Code"/>
              <w:rPr>
                <w:lang w:val="id-ID"/>
              </w:rPr>
            </w:pPr>
            <w:r w:rsidRPr="00FD40C3">
              <w:rPr>
                <w:lang w:val="id-ID"/>
              </w:rPr>
              <w:t>def expand_contractions(text, contractions_dict=contractions_dict):</w:t>
            </w:r>
          </w:p>
          <w:p w14:paraId="304B4FDD" w14:textId="77777777" w:rsidR="00364E7F" w:rsidRPr="00FD40C3" w:rsidRDefault="00364E7F" w:rsidP="00364E7F">
            <w:pPr>
              <w:pStyle w:val="Code"/>
              <w:rPr>
                <w:lang w:val="id-ID"/>
              </w:rPr>
            </w:pPr>
            <w:r w:rsidRPr="00FD40C3">
              <w:rPr>
                <w:lang w:val="id-ID"/>
              </w:rPr>
              <w:t xml:space="preserve">    def replace(match):</w:t>
            </w:r>
          </w:p>
          <w:p w14:paraId="54439099" w14:textId="77777777" w:rsidR="00364E7F" w:rsidRPr="00FD40C3" w:rsidRDefault="00364E7F" w:rsidP="00364E7F">
            <w:pPr>
              <w:pStyle w:val="Code"/>
              <w:rPr>
                <w:lang w:val="id-ID"/>
              </w:rPr>
            </w:pPr>
            <w:r w:rsidRPr="00FD40C3">
              <w:rPr>
                <w:lang w:val="id-ID"/>
              </w:rPr>
              <w:t xml:space="preserve">        return contractions_dict[match.group(0)]</w:t>
            </w:r>
          </w:p>
          <w:p w14:paraId="3F0F2A14" w14:textId="77777777" w:rsidR="00364E7F" w:rsidRPr="00FD40C3" w:rsidRDefault="00364E7F" w:rsidP="00364E7F">
            <w:pPr>
              <w:pStyle w:val="Code"/>
              <w:rPr>
                <w:lang w:val="id-ID"/>
              </w:rPr>
            </w:pPr>
          </w:p>
          <w:p w14:paraId="43CE1BB4" w14:textId="77777777" w:rsidR="00364E7F" w:rsidRPr="00FD40C3" w:rsidRDefault="00364E7F" w:rsidP="00364E7F">
            <w:pPr>
              <w:pStyle w:val="Code"/>
              <w:rPr>
                <w:lang w:val="id-ID"/>
              </w:rPr>
            </w:pPr>
            <w:r w:rsidRPr="00FD40C3">
              <w:rPr>
                <w:lang w:val="id-ID"/>
              </w:rPr>
              <w:t xml:space="preserve">    return contractions_re.sub(replace, text)</w:t>
            </w:r>
          </w:p>
          <w:p w14:paraId="5509AB72" w14:textId="77777777" w:rsidR="00364E7F" w:rsidRPr="00FD40C3" w:rsidRDefault="00364E7F" w:rsidP="00364E7F">
            <w:pPr>
              <w:pStyle w:val="Code"/>
              <w:rPr>
                <w:lang w:val="id-ID"/>
              </w:rPr>
            </w:pPr>
          </w:p>
          <w:p w14:paraId="6F031332" w14:textId="77777777" w:rsidR="00364E7F" w:rsidRPr="00FD40C3" w:rsidRDefault="00364E7F" w:rsidP="00364E7F">
            <w:pPr>
              <w:pStyle w:val="Code"/>
              <w:rPr>
                <w:lang w:val="id-ID"/>
              </w:rPr>
            </w:pPr>
          </w:p>
          <w:p w14:paraId="64045CBF" w14:textId="77777777" w:rsidR="00364E7F" w:rsidRPr="00FD40C3" w:rsidRDefault="00364E7F" w:rsidP="00364E7F">
            <w:pPr>
              <w:pStyle w:val="Code"/>
              <w:rPr>
                <w:lang w:val="id-ID"/>
              </w:rPr>
            </w:pPr>
            <w:r w:rsidRPr="00FD40C3">
              <w:rPr>
                <w:lang w:val="id-ID"/>
              </w:rPr>
              <w:t>full_df["studentSpell"] = full_df["studentSpell"].apply(</w:t>
            </w:r>
          </w:p>
          <w:p w14:paraId="166707B2" w14:textId="77777777" w:rsidR="00364E7F" w:rsidRPr="00FD40C3" w:rsidRDefault="00364E7F" w:rsidP="00364E7F">
            <w:pPr>
              <w:pStyle w:val="Code"/>
              <w:rPr>
                <w:lang w:val="id-ID"/>
              </w:rPr>
            </w:pPr>
            <w:r w:rsidRPr="00FD40C3">
              <w:rPr>
                <w:lang w:val="id-ID"/>
              </w:rPr>
              <w:t xml:space="preserve">    lambda x: expand_contractions(x)</w:t>
            </w:r>
          </w:p>
          <w:p w14:paraId="099EF842" w14:textId="77777777" w:rsidR="00364E7F" w:rsidRPr="00FD40C3" w:rsidRDefault="00364E7F" w:rsidP="00364E7F">
            <w:pPr>
              <w:pStyle w:val="Code"/>
              <w:rPr>
                <w:lang w:val="id-ID"/>
              </w:rPr>
            </w:pPr>
            <w:r w:rsidRPr="00FD40C3">
              <w:rPr>
                <w:lang w:val="id-ID"/>
              </w:rPr>
              <w:t>)</w:t>
            </w:r>
          </w:p>
          <w:p w14:paraId="32A69F1E" w14:textId="77777777" w:rsidR="00364E7F" w:rsidRPr="00FD40C3" w:rsidRDefault="00364E7F" w:rsidP="00364E7F">
            <w:pPr>
              <w:pStyle w:val="Code"/>
              <w:rPr>
                <w:lang w:val="id-ID"/>
              </w:rPr>
            </w:pPr>
            <w:r w:rsidRPr="00FD40C3">
              <w:rPr>
                <w:lang w:val="id-ID"/>
              </w:rPr>
              <w:t>full_df["keySpell"] = full_df["keySpell"].apply(lambda x: expand_contractions(x))</w:t>
            </w:r>
          </w:p>
          <w:p w14:paraId="3D332302" w14:textId="77777777" w:rsidR="00364E7F" w:rsidRPr="00FD40C3" w:rsidRDefault="00364E7F" w:rsidP="00364E7F">
            <w:pPr>
              <w:pStyle w:val="Code"/>
              <w:rPr>
                <w:lang w:val="id-ID"/>
              </w:rPr>
            </w:pPr>
          </w:p>
          <w:p w14:paraId="6DD2C6C9" w14:textId="77777777" w:rsidR="00364E7F" w:rsidRPr="00FD40C3" w:rsidRDefault="00364E7F" w:rsidP="00364E7F">
            <w:pPr>
              <w:pStyle w:val="Code"/>
              <w:rPr>
                <w:lang w:val="id-ID"/>
              </w:rPr>
            </w:pPr>
            <w:r w:rsidRPr="00FD40C3">
              <w:rPr>
                <w:lang w:val="id-ID"/>
              </w:rPr>
              <w:t># %%</w:t>
            </w:r>
          </w:p>
          <w:p w14:paraId="4A20FCAA" w14:textId="77777777" w:rsidR="00364E7F" w:rsidRPr="00FD40C3" w:rsidRDefault="00364E7F" w:rsidP="00364E7F">
            <w:pPr>
              <w:pStyle w:val="Code"/>
              <w:rPr>
                <w:lang w:val="id-ID"/>
              </w:rPr>
            </w:pPr>
            <w:r w:rsidRPr="00FD40C3">
              <w:rPr>
                <w:lang w:val="id-ID"/>
              </w:rPr>
              <w:t>full_df[["studentAnswer", "studentSpell"]]</w:t>
            </w:r>
          </w:p>
          <w:p w14:paraId="6E89D21B" w14:textId="77777777" w:rsidR="00364E7F" w:rsidRPr="00FD40C3" w:rsidRDefault="00364E7F" w:rsidP="00364E7F">
            <w:pPr>
              <w:pStyle w:val="Code"/>
              <w:rPr>
                <w:lang w:val="id-ID"/>
              </w:rPr>
            </w:pPr>
          </w:p>
          <w:p w14:paraId="384E5989" w14:textId="77777777" w:rsidR="00364E7F" w:rsidRPr="00FD40C3" w:rsidRDefault="00364E7F" w:rsidP="00364E7F">
            <w:pPr>
              <w:pStyle w:val="Code"/>
              <w:rPr>
                <w:lang w:val="id-ID"/>
              </w:rPr>
            </w:pPr>
            <w:r w:rsidRPr="00FD40C3">
              <w:rPr>
                <w:lang w:val="id-ID"/>
              </w:rPr>
              <w:t># %% [markdown]</w:t>
            </w:r>
          </w:p>
          <w:p w14:paraId="30CD9CD6" w14:textId="77777777" w:rsidR="00364E7F" w:rsidRPr="00FD40C3" w:rsidRDefault="00364E7F" w:rsidP="00364E7F">
            <w:pPr>
              <w:pStyle w:val="Code"/>
              <w:rPr>
                <w:lang w:val="id-ID"/>
              </w:rPr>
            </w:pPr>
            <w:r w:rsidRPr="00FD40C3">
              <w:rPr>
                <w:lang w:val="id-ID"/>
              </w:rPr>
              <w:t># Case Folding</w:t>
            </w:r>
          </w:p>
          <w:p w14:paraId="5B067CD5" w14:textId="77777777" w:rsidR="00364E7F" w:rsidRPr="00FD40C3" w:rsidRDefault="00364E7F" w:rsidP="00364E7F">
            <w:pPr>
              <w:pStyle w:val="Code"/>
              <w:rPr>
                <w:lang w:val="id-ID"/>
              </w:rPr>
            </w:pPr>
          </w:p>
          <w:p w14:paraId="22EFCEF9" w14:textId="77777777" w:rsidR="00364E7F" w:rsidRPr="00FD40C3" w:rsidRDefault="00364E7F" w:rsidP="00364E7F">
            <w:pPr>
              <w:pStyle w:val="Code"/>
              <w:rPr>
                <w:lang w:val="id-ID"/>
              </w:rPr>
            </w:pPr>
            <w:r w:rsidRPr="00FD40C3">
              <w:rPr>
                <w:lang w:val="id-ID"/>
              </w:rPr>
              <w:t># %%</w:t>
            </w:r>
          </w:p>
          <w:p w14:paraId="64E3E6E5" w14:textId="77777777" w:rsidR="00364E7F" w:rsidRPr="00FD40C3" w:rsidRDefault="00364E7F" w:rsidP="00364E7F">
            <w:pPr>
              <w:pStyle w:val="Code"/>
              <w:rPr>
                <w:lang w:val="id-ID"/>
              </w:rPr>
            </w:pPr>
            <w:r w:rsidRPr="00FD40C3">
              <w:rPr>
                <w:lang w:val="id-ID"/>
              </w:rPr>
              <w:t># Case Folding</w:t>
            </w:r>
          </w:p>
          <w:p w14:paraId="161DC120" w14:textId="77777777" w:rsidR="00364E7F" w:rsidRPr="00FD40C3" w:rsidRDefault="00364E7F" w:rsidP="00364E7F">
            <w:pPr>
              <w:pStyle w:val="Code"/>
              <w:rPr>
                <w:lang w:val="id-ID"/>
              </w:rPr>
            </w:pPr>
          </w:p>
          <w:p w14:paraId="0E86AB9D" w14:textId="77777777" w:rsidR="00364E7F" w:rsidRPr="00FD40C3" w:rsidRDefault="00364E7F" w:rsidP="00364E7F">
            <w:pPr>
              <w:pStyle w:val="Code"/>
              <w:rPr>
                <w:lang w:val="id-ID"/>
              </w:rPr>
            </w:pPr>
            <w:r w:rsidRPr="00FD40C3">
              <w:rPr>
                <w:lang w:val="id-ID"/>
              </w:rPr>
              <w:t>full_df["keyLower"] = full_df["keySpell"].str.lower()</w:t>
            </w:r>
          </w:p>
          <w:p w14:paraId="5F726858" w14:textId="77777777" w:rsidR="00364E7F" w:rsidRPr="00FD40C3" w:rsidRDefault="00364E7F" w:rsidP="00364E7F">
            <w:pPr>
              <w:pStyle w:val="Code"/>
              <w:rPr>
                <w:lang w:val="id-ID"/>
              </w:rPr>
            </w:pPr>
            <w:r w:rsidRPr="00FD40C3">
              <w:rPr>
                <w:lang w:val="id-ID"/>
              </w:rPr>
              <w:t>full_df["studentLower"] = full_df["studentSpell"].str.lower()</w:t>
            </w:r>
          </w:p>
          <w:p w14:paraId="4319EEA8" w14:textId="77777777" w:rsidR="00364E7F" w:rsidRPr="00FD40C3" w:rsidRDefault="00364E7F" w:rsidP="00364E7F">
            <w:pPr>
              <w:pStyle w:val="Code"/>
              <w:rPr>
                <w:lang w:val="id-ID"/>
              </w:rPr>
            </w:pPr>
          </w:p>
          <w:p w14:paraId="54E57214" w14:textId="77777777" w:rsidR="00364E7F" w:rsidRPr="00FD40C3" w:rsidRDefault="00364E7F" w:rsidP="00364E7F">
            <w:pPr>
              <w:pStyle w:val="Code"/>
              <w:rPr>
                <w:lang w:val="id-ID"/>
              </w:rPr>
            </w:pPr>
            <w:r w:rsidRPr="00FD40C3">
              <w:rPr>
                <w:lang w:val="id-ID"/>
              </w:rPr>
              <w:t>full_df[["studentSpell", "studentLower"]]</w:t>
            </w:r>
          </w:p>
          <w:p w14:paraId="01565B50" w14:textId="77777777" w:rsidR="00364E7F" w:rsidRPr="00FD40C3" w:rsidRDefault="00364E7F" w:rsidP="00364E7F">
            <w:pPr>
              <w:pStyle w:val="Code"/>
              <w:rPr>
                <w:lang w:val="id-ID"/>
              </w:rPr>
            </w:pPr>
          </w:p>
          <w:p w14:paraId="68F9AAB5" w14:textId="77777777" w:rsidR="00364E7F" w:rsidRPr="00FD40C3" w:rsidRDefault="00364E7F" w:rsidP="00364E7F">
            <w:pPr>
              <w:pStyle w:val="Code"/>
              <w:rPr>
                <w:lang w:val="id-ID"/>
              </w:rPr>
            </w:pPr>
            <w:r w:rsidRPr="00FD40C3">
              <w:rPr>
                <w:lang w:val="id-ID"/>
              </w:rPr>
              <w:t># %% [markdown]</w:t>
            </w:r>
          </w:p>
          <w:p w14:paraId="4D16C6C2" w14:textId="77777777" w:rsidR="00364E7F" w:rsidRPr="00FD40C3" w:rsidRDefault="00364E7F" w:rsidP="00364E7F">
            <w:pPr>
              <w:pStyle w:val="Code"/>
              <w:rPr>
                <w:lang w:val="id-ID"/>
              </w:rPr>
            </w:pPr>
            <w:r w:rsidRPr="00FD40C3">
              <w:rPr>
                <w:lang w:val="id-ID"/>
              </w:rPr>
              <w:t># Removing Punctuation</w:t>
            </w:r>
          </w:p>
          <w:p w14:paraId="7DD3E015" w14:textId="77777777" w:rsidR="00364E7F" w:rsidRPr="00FD40C3" w:rsidRDefault="00364E7F" w:rsidP="00364E7F">
            <w:pPr>
              <w:pStyle w:val="Code"/>
              <w:rPr>
                <w:lang w:val="id-ID"/>
              </w:rPr>
            </w:pPr>
          </w:p>
          <w:p w14:paraId="44487D24" w14:textId="77777777" w:rsidR="00364E7F" w:rsidRPr="00FD40C3" w:rsidRDefault="00364E7F" w:rsidP="00364E7F">
            <w:pPr>
              <w:pStyle w:val="Code"/>
              <w:rPr>
                <w:lang w:val="id-ID"/>
              </w:rPr>
            </w:pPr>
            <w:r w:rsidRPr="00FD40C3">
              <w:rPr>
                <w:lang w:val="id-ID"/>
              </w:rPr>
              <w:t># %%</w:t>
            </w:r>
          </w:p>
          <w:p w14:paraId="2BF59D21" w14:textId="77777777" w:rsidR="00364E7F" w:rsidRPr="00FD40C3" w:rsidRDefault="00364E7F" w:rsidP="00364E7F">
            <w:pPr>
              <w:pStyle w:val="Code"/>
              <w:rPr>
                <w:lang w:val="id-ID"/>
              </w:rPr>
            </w:pPr>
            <w:r w:rsidRPr="00FD40C3">
              <w:rPr>
                <w:lang w:val="id-ID"/>
              </w:rPr>
              <w:t># Removing Punctuation</w:t>
            </w:r>
          </w:p>
          <w:p w14:paraId="0899C6AB" w14:textId="77777777" w:rsidR="00364E7F" w:rsidRPr="00FD40C3" w:rsidRDefault="00364E7F" w:rsidP="00364E7F">
            <w:pPr>
              <w:pStyle w:val="Code"/>
              <w:rPr>
                <w:lang w:val="id-ID"/>
              </w:rPr>
            </w:pPr>
          </w:p>
          <w:p w14:paraId="0E675322" w14:textId="77777777" w:rsidR="00364E7F" w:rsidRPr="00FD40C3" w:rsidRDefault="00364E7F" w:rsidP="00364E7F">
            <w:pPr>
              <w:pStyle w:val="Code"/>
              <w:rPr>
                <w:lang w:val="id-ID"/>
              </w:rPr>
            </w:pPr>
            <w:r w:rsidRPr="00FD40C3">
              <w:rPr>
                <w:lang w:val="id-ID"/>
              </w:rPr>
              <w:t>PUNCT_TO_REMOVE = string.punctuation</w:t>
            </w:r>
          </w:p>
          <w:p w14:paraId="2CECFDFE" w14:textId="77777777" w:rsidR="00364E7F" w:rsidRPr="00FD40C3" w:rsidRDefault="00364E7F" w:rsidP="00364E7F">
            <w:pPr>
              <w:pStyle w:val="Code"/>
              <w:rPr>
                <w:lang w:val="id-ID"/>
              </w:rPr>
            </w:pPr>
          </w:p>
          <w:p w14:paraId="1AD8CD6C" w14:textId="77777777" w:rsidR="00364E7F" w:rsidRPr="00FD40C3" w:rsidRDefault="00364E7F" w:rsidP="00364E7F">
            <w:pPr>
              <w:pStyle w:val="Code"/>
              <w:rPr>
                <w:lang w:val="id-ID"/>
              </w:rPr>
            </w:pPr>
          </w:p>
          <w:p w14:paraId="0A4D5B0A" w14:textId="77777777" w:rsidR="00364E7F" w:rsidRPr="00FD40C3" w:rsidRDefault="00364E7F" w:rsidP="00364E7F">
            <w:pPr>
              <w:pStyle w:val="Code"/>
              <w:rPr>
                <w:lang w:val="id-ID"/>
              </w:rPr>
            </w:pPr>
            <w:r w:rsidRPr="00FD40C3">
              <w:rPr>
                <w:lang w:val="id-ID"/>
              </w:rPr>
              <w:t>def remove_punctuation(text):</w:t>
            </w:r>
          </w:p>
          <w:p w14:paraId="54AA47F4" w14:textId="77777777" w:rsidR="00364E7F" w:rsidRPr="00FD40C3" w:rsidRDefault="00364E7F" w:rsidP="00364E7F">
            <w:pPr>
              <w:pStyle w:val="Code"/>
              <w:rPr>
                <w:lang w:val="id-ID"/>
              </w:rPr>
            </w:pPr>
            <w:r w:rsidRPr="00FD40C3">
              <w:rPr>
                <w:lang w:val="id-ID"/>
              </w:rPr>
              <w:t xml:space="preserve">    """custom function to remove the punctuation"""</w:t>
            </w:r>
          </w:p>
          <w:p w14:paraId="239733C2" w14:textId="77777777" w:rsidR="00364E7F" w:rsidRPr="00FD40C3" w:rsidRDefault="00364E7F" w:rsidP="00364E7F">
            <w:pPr>
              <w:pStyle w:val="Code"/>
              <w:rPr>
                <w:lang w:val="id-ID"/>
              </w:rPr>
            </w:pPr>
            <w:r w:rsidRPr="00FD40C3">
              <w:rPr>
                <w:lang w:val="id-ID"/>
              </w:rPr>
              <w:t xml:space="preserve">    return text.translate(str.maketrans("", "", PUNCT_TO_REMOVE))</w:t>
            </w:r>
          </w:p>
          <w:p w14:paraId="7AA96454" w14:textId="77777777" w:rsidR="00364E7F" w:rsidRPr="00FD40C3" w:rsidRDefault="00364E7F" w:rsidP="00364E7F">
            <w:pPr>
              <w:pStyle w:val="Code"/>
              <w:rPr>
                <w:lang w:val="id-ID"/>
              </w:rPr>
            </w:pPr>
          </w:p>
          <w:p w14:paraId="4F7AD5F6" w14:textId="77777777" w:rsidR="00364E7F" w:rsidRPr="00FD40C3" w:rsidRDefault="00364E7F" w:rsidP="00364E7F">
            <w:pPr>
              <w:pStyle w:val="Code"/>
              <w:rPr>
                <w:lang w:val="id-ID"/>
              </w:rPr>
            </w:pPr>
          </w:p>
          <w:p w14:paraId="366F2A7D" w14:textId="77777777" w:rsidR="00364E7F" w:rsidRPr="00FD40C3" w:rsidRDefault="00364E7F" w:rsidP="00364E7F">
            <w:pPr>
              <w:pStyle w:val="Code"/>
              <w:rPr>
                <w:lang w:val="id-ID"/>
              </w:rPr>
            </w:pPr>
            <w:r w:rsidRPr="00FD40C3">
              <w:rPr>
                <w:lang w:val="id-ID"/>
              </w:rPr>
              <w:t>full_df["keyPunct"] = full_df["keyLower"].apply(lambda text: remove_punctuation(text))</w:t>
            </w:r>
          </w:p>
          <w:p w14:paraId="61BDDB5E" w14:textId="77777777" w:rsidR="00364E7F" w:rsidRPr="00FD40C3" w:rsidRDefault="00364E7F" w:rsidP="00364E7F">
            <w:pPr>
              <w:pStyle w:val="Code"/>
              <w:rPr>
                <w:lang w:val="id-ID"/>
              </w:rPr>
            </w:pPr>
            <w:r w:rsidRPr="00FD40C3">
              <w:rPr>
                <w:lang w:val="id-ID"/>
              </w:rPr>
              <w:t>full_df["studentPunct"] = full_df["studentLower"].apply(</w:t>
            </w:r>
          </w:p>
          <w:p w14:paraId="4B959CCF" w14:textId="77777777" w:rsidR="00364E7F" w:rsidRPr="00FD40C3" w:rsidRDefault="00364E7F" w:rsidP="00364E7F">
            <w:pPr>
              <w:pStyle w:val="Code"/>
              <w:rPr>
                <w:lang w:val="id-ID"/>
              </w:rPr>
            </w:pPr>
            <w:r w:rsidRPr="00FD40C3">
              <w:rPr>
                <w:lang w:val="id-ID"/>
              </w:rPr>
              <w:t xml:space="preserve">    lambda text: remove_punctuation(text)</w:t>
            </w:r>
          </w:p>
          <w:p w14:paraId="45AD8E1C" w14:textId="77777777" w:rsidR="00364E7F" w:rsidRPr="00FD40C3" w:rsidRDefault="00364E7F" w:rsidP="00364E7F">
            <w:pPr>
              <w:pStyle w:val="Code"/>
              <w:rPr>
                <w:lang w:val="id-ID"/>
              </w:rPr>
            </w:pPr>
            <w:r w:rsidRPr="00FD40C3">
              <w:rPr>
                <w:lang w:val="id-ID"/>
              </w:rPr>
              <w:t>)</w:t>
            </w:r>
          </w:p>
          <w:p w14:paraId="2E31AB01" w14:textId="77777777" w:rsidR="00364E7F" w:rsidRPr="00FD40C3" w:rsidRDefault="00364E7F" w:rsidP="00364E7F">
            <w:pPr>
              <w:pStyle w:val="Code"/>
              <w:rPr>
                <w:lang w:val="id-ID"/>
              </w:rPr>
            </w:pPr>
          </w:p>
          <w:p w14:paraId="427A0F3E" w14:textId="77777777" w:rsidR="00364E7F" w:rsidRPr="00FD40C3" w:rsidRDefault="00364E7F" w:rsidP="00364E7F">
            <w:pPr>
              <w:pStyle w:val="Code"/>
              <w:rPr>
                <w:lang w:val="id-ID"/>
              </w:rPr>
            </w:pPr>
            <w:r w:rsidRPr="00FD40C3">
              <w:rPr>
                <w:lang w:val="id-ID"/>
              </w:rPr>
              <w:t>full_df[["studentLower", "studentPunct"]]</w:t>
            </w:r>
          </w:p>
          <w:p w14:paraId="5FA79B1B" w14:textId="77777777" w:rsidR="00364E7F" w:rsidRPr="00FD40C3" w:rsidRDefault="00364E7F" w:rsidP="00364E7F">
            <w:pPr>
              <w:pStyle w:val="Code"/>
              <w:rPr>
                <w:lang w:val="id-ID"/>
              </w:rPr>
            </w:pPr>
          </w:p>
          <w:p w14:paraId="3BF655FE" w14:textId="77777777" w:rsidR="00364E7F" w:rsidRPr="00FD40C3" w:rsidRDefault="00364E7F" w:rsidP="00364E7F">
            <w:pPr>
              <w:pStyle w:val="Code"/>
              <w:rPr>
                <w:lang w:val="id-ID"/>
              </w:rPr>
            </w:pPr>
            <w:r w:rsidRPr="00FD40C3">
              <w:rPr>
                <w:lang w:val="id-ID"/>
              </w:rPr>
              <w:t># %% [markdown]</w:t>
            </w:r>
          </w:p>
          <w:p w14:paraId="744DBC6C" w14:textId="77777777" w:rsidR="00364E7F" w:rsidRPr="00FD40C3" w:rsidRDefault="00364E7F" w:rsidP="00364E7F">
            <w:pPr>
              <w:pStyle w:val="Code"/>
              <w:rPr>
                <w:lang w:val="id-ID"/>
              </w:rPr>
            </w:pPr>
            <w:r w:rsidRPr="00FD40C3">
              <w:rPr>
                <w:lang w:val="id-ID"/>
              </w:rPr>
              <w:t># Stopword Removal</w:t>
            </w:r>
          </w:p>
          <w:p w14:paraId="6542828E" w14:textId="77777777" w:rsidR="00364E7F" w:rsidRPr="00FD40C3" w:rsidRDefault="00364E7F" w:rsidP="00364E7F">
            <w:pPr>
              <w:pStyle w:val="Code"/>
              <w:rPr>
                <w:lang w:val="id-ID"/>
              </w:rPr>
            </w:pPr>
          </w:p>
          <w:p w14:paraId="43975D39" w14:textId="77777777" w:rsidR="00364E7F" w:rsidRPr="00FD40C3" w:rsidRDefault="00364E7F" w:rsidP="00364E7F">
            <w:pPr>
              <w:pStyle w:val="Code"/>
              <w:rPr>
                <w:lang w:val="id-ID"/>
              </w:rPr>
            </w:pPr>
            <w:r w:rsidRPr="00FD40C3">
              <w:rPr>
                <w:lang w:val="id-ID"/>
              </w:rPr>
              <w:t># %%</w:t>
            </w:r>
          </w:p>
          <w:p w14:paraId="20E0332B" w14:textId="77777777" w:rsidR="00364E7F" w:rsidRPr="00FD40C3" w:rsidRDefault="00364E7F" w:rsidP="00364E7F">
            <w:pPr>
              <w:pStyle w:val="Code"/>
              <w:rPr>
                <w:lang w:val="id-ID"/>
              </w:rPr>
            </w:pPr>
            <w:r w:rsidRPr="00FD40C3">
              <w:rPr>
                <w:lang w:val="id-ID"/>
              </w:rPr>
              <w:t># Stopword Removal</w:t>
            </w:r>
          </w:p>
          <w:p w14:paraId="5417BBD5" w14:textId="77777777" w:rsidR="00364E7F" w:rsidRPr="00FD40C3" w:rsidRDefault="00364E7F" w:rsidP="00364E7F">
            <w:pPr>
              <w:pStyle w:val="Code"/>
              <w:rPr>
                <w:lang w:val="id-ID"/>
              </w:rPr>
            </w:pPr>
          </w:p>
          <w:p w14:paraId="2D8DB199" w14:textId="77777777" w:rsidR="00364E7F" w:rsidRPr="00FD40C3" w:rsidRDefault="00364E7F" w:rsidP="00364E7F">
            <w:pPr>
              <w:pStyle w:val="Code"/>
              <w:rPr>
                <w:lang w:val="id-ID"/>
              </w:rPr>
            </w:pPr>
            <w:r w:rsidRPr="00FD40C3">
              <w:rPr>
                <w:lang w:val="id-ID"/>
              </w:rPr>
              <w:t>STOPWORDS = set(stopwords.words("english"))</w:t>
            </w:r>
          </w:p>
          <w:p w14:paraId="2FE2FE8B" w14:textId="77777777" w:rsidR="00364E7F" w:rsidRPr="00FD40C3" w:rsidRDefault="00364E7F" w:rsidP="00364E7F">
            <w:pPr>
              <w:pStyle w:val="Code"/>
              <w:rPr>
                <w:lang w:val="id-ID"/>
              </w:rPr>
            </w:pPr>
          </w:p>
          <w:p w14:paraId="324BEAAC" w14:textId="77777777" w:rsidR="00364E7F" w:rsidRPr="00FD40C3" w:rsidRDefault="00364E7F" w:rsidP="00364E7F">
            <w:pPr>
              <w:pStyle w:val="Code"/>
              <w:rPr>
                <w:lang w:val="id-ID"/>
              </w:rPr>
            </w:pPr>
          </w:p>
          <w:p w14:paraId="25768999" w14:textId="77777777" w:rsidR="00364E7F" w:rsidRPr="00FD40C3" w:rsidRDefault="00364E7F" w:rsidP="00364E7F">
            <w:pPr>
              <w:pStyle w:val="Code"/>
              <w:rPr>
                <w:lang w:val="id-ID"/>
              </w:rPr>
            </w:pPr>
            <w:r w:rsidRPr="00FD40C3">
              <w:rPr>
                <w:lang w:val="id-ID"/>
              </w:rPr>
              <w:t>def remove_stopwords(text):</w:t>
            </w:r>
          </w:p>
          <w:p w14:paraId="4F898680" w14:textId="77777777" w:rsidR="00364E7F" w:rsidRPr="00FD40C3" w:rsidRDefault="00364E7F" w:rsidP="00364E7F">
            <w:pPr>
              <w:pStyle w:val="Code"/>
              <w:rPr>
                <w:lang w:val="id-ID"/>
              </w:rPr>
            </w:pPr>
            <w:r w:rsidRPr="00FD40C3">
              <w:rPr>
                <w:lang w:val="id-ID"/>
              </w:rPr>
              <w:t xml:space="preserve">    """custom function to remove the stopwords"""</w:t>
            </w:r>
          </w:p>
          <w:p w14:paraId="69F9C71F" w14:textId="77777777" w:rsidR="00364E7F" w:rsidRPr="00FD40C3" w:rsidRDefault="00364E7F" w:rsidP="00364E7F">
            <w:pPr>
              <w:pStyle w:val="Code"/>
              <w:rPr>
                <w:lang w:val="id-ID"/>
              </w:rPr>
            </w:pPr>
            <w:r w:rsidRPr="00FD40C3">
              <w:rPr>
                <w:lang w:val="id-ID"/>
              </w:rPr>
              <w:t xml:space="preserve">    return " ".join([word for word in str(text).split() if word not in STOPWORDS])</w:t>
            </w:r>
          </w:p>
          <w:p w14:paraId="2E58DC4F" w14:textId="77777777" w:rsidR="00364E7F" w:rsidRPr="00FD40C3" w:rsidRDefault="00364E7F" w:rsidP="00364E7F">
            <w:pPr>
              <w:pStyle w:val="Code"/>
              <w:rPr>
                <w:lang w:val="id-ID"/>
              </w:rPr>
            </w:pPr>
          </w:p>
          <w:p w14:paraId="220899B1" w14:textId="77777777" w:rsidR="00364E7F" w:rsidRPr="00FD40C3" w:rsidRDefault="00364E7F" w:rsidP="00364E7F">
            <w:pPr>
              <w:pStyle w:val="Code"/>
              <w:rPr>
                <w:lang w:val="id-ID"/>
              </w:rPr>
            </w:pPr>
          </w:p>
          <w:p w14:paraId="3EFCF0B8" w14:textId="77777777" w:rsidR="00364E7F" w:rsidRPr="00FD40C3" w:rsidRDefault="00364E7F" w:rsidP="00364E7F">
            <w:pPr>
              <w:pStyle w:val="Code"/>
              <w:rPr>
                <w:lang w:val="id-ID"/>
              </w:rPr>
            </w:pPr>
            <w:r w:rsidRPr="00FD40C3">
              <w:rPr>
                <w:lang w:val="id-ID"/>
              </w:rPr>
              <w:t>full_df["keyStopword"] = full_df["keyPunct"].apply(lambda text: remove_stopwords(text))</w:t>
            </w:r>
          </w:p>
          <w:p w14:paraId="08AB9F62" w14:textId="77777777" w:rsidR="00364E7F" w:rsidRPr="00FD40C3" w:rsidRDefault="00364E7F" w:rsidP="00364E7F">
            <w:pPr>
              <w:pStyle w:val="Code"/>
              <w:rPr>
                <w:lang w:val="id-ID"/>
              </w:rPr>
            </w:pPr>
            <w:r w:rsidRPr="00FD40C3">
              <w:rPr>
                <w:lang w:val="id-ID"/>
              </w:rPr>
              <w:t>full_df["studentStopword"] = full_df["studentPunct"].apply(</w:t>
            </w:r>
          </w:p>
          <w:p w14:paraId="3B0E3297" w14:textId="77777777" w:rsidR="00364E7F" w:rsidRPr="00FD40C3" w:rsidRDefault="00364E7F" w:rsidP="00364E7F">
            <w:pPr>
              <w:pStyle w:val="Code"/>
              <w:rPr>
                <w:lang w:val="id-ID"/>
              </w:rPr>
            </w:pPr>
            <w:r w:rsidRPr="00FD40C3">
              <w:rPr>
                <w:lang w:val="id-ID"/>
              </w:rPr>
              <w:t xml:space="preserve">    lambda text: remove_stopwords(text)</w:t>
            </w:r>
          </w:p>
          <w:p w14:paraId="2AB7A957" w14:textId="77777777" w:rsidR="00364E7F" w:rsidRPr="00FD40C3" w:rsidRDefault="00364E7F" w:rsidP="00364E7F">
            <w:pPr>
              <w:pStyle w:val="Code"/>
              <w:rPr>
                <w:lang w:val="id-ID"/>
              </w:rPr>
            </w:pPr>
            <w:r w:rsidRPr="00FD40C3">
              <w:rPr>
                <w:lang w:val="id-ID"/>
              </w:rPr>
              <w:t>)</w:t>
            </w:r>
          </w:p>
          <w:p w14:paraId="62E84A51" w14:textId="77777777" w:rsidR="00364E7F" w:rsidRPr="00FD40C3" w:rsidRDefault="00364E7F" w:rsidP="00364E7F">
            <w:pPr>
              <w:pStyle w:val="Code"/>
              <w:rPr>
                <w:lang w:val="id-ID"/>
              </w:rPr>
            </w:pPr>
          </w:p>
          <w:p w14:paraId="0477EBDB" w14:textId="77777777" w:rsidR="00364E7F" w:rsidRPr="00FD40C3" w:rsidRDefault="00364E7F" w:rsidP="00364E7F">
            <w:pPr>
              <w:pStyle w:val="Code"/>
              <w:rPr>
                <w:lang w:val="id-ID"/>
              </w:rPr>
            </w:pPr>
            <w:r w:rsidRPr="00FD40C3">
              <w:rPr>
                <w:lang w:val="id-ID"/>
              </w:rPr>
              <w:t>full_df[["studentPunct", "studentStopword"]]</w:t>
            </w:r>
          </w:p>
          <w:p w14:paraId="079FEFA7" w14:textId="77777777" w:rsidR="00364E7F" w:rsidRPr="00FD40C3" w:rsidRDefault="00364E7F" w:rsidP="00364E7F">
            <w:pPr>
              <w:pStyle w:val="Code"/>
              <w:rPr>
                <w:lang w:val="id-ID"/>
              </w:rPr>
            </w:pPr>
          </w:p>
          <w:p w14:paraId="1DB98AE6" w14:textId="77777777" w:rsidR="00364E7F" w:rsidRPr="00FD40C3" w:rsidRDefault="00364E7F" w:rsidP="00364E7F">
            <w:pPr>
              <w:pStyle w:val="Code"/>
              <w:rPr>
                <w:lang w:val="id-ID"/>
              </w:rPr>
            </w:pPr>
            <w:r w:rsidRPr="00FD40C3">
              <w:rPr>
                <w:lang w:val="id-ID"/>
              </w:rPr>
              <w:t># %% [markdown]</w:t>
            </w:r>
          </w:p>
          <w:p w14:paraId="721259FE" w14:textId="77777777" w:rsidR="00364E7F" w:rsidRPr="00FD40C3" w:rsidRDefault="00364E7F" w:rsidP="00364E7F">
            <w:pPr>
              <w:pStyle w:val="Code"/>
              <w:rPr>
                <w:lang w:val="id-ID"/>
              </w:rPr>
            </w:pPr>
            <w:r w:rsidRPr="00FD40C3">
              <w:rPr>
                <w:lang w:val="id-ID"/>
              </w:rPr>
              <w:t># Stemming</w:t>
            </w:r>
          </w:p>
          <w:p w14:paraId="45134734" w14:textId="77777777" w:rsidR="00364E7F" w:rsidRPr="00FD40C3" w:rsidRDefault="00364E7F" w:rsidP="00364E7F">
            <w:pPr>
              <w:pStyle w:val="Code"/>
              <w:rPr>
                <w:lang w:val="id-ID"/>
              </w:rPr>
            </w:pPr>
          </w:p>
          <w:p w14:paraId="0F9F7F51" w14:textId="77777777" w:rsidR="00364E7F" w:rsidRPr="00FD40C3" w:rsidRDefault="00364E7F" w:rsidP="00364E7F">
            <w:pPr>
              <w:pStyle w:val="Code"/>
              <w:rPr>
                <w:lang w:val="id-ID"/>
              </w:rPr>
            </w:pPr>
            <w:r w:rsidRPr="00FD40C3">
              <w:rPr>
                <w:lang w:val="id-ID"/>
              </w:rPr>
              <w:t># %%</w:t>
            </w:r>
          </w:p>
          <w:p w14:paraId="74E40FB4" w14:textId="77777777" w:rsidR="00364E7F" w:rsidRPr="00FD40C3" w:rsidRDefault="00364E7F" w:rsidP="00364E7F">
            <w:pPr>
              <w:pStyle w:val="Code"/>
              <w:rPr>
                <w:lang w:val="id-ID"/>
              </w:rPr>
            </w:pPr>
            <w:r w:rsidRPr="00FD40C3">
              <w:rPr>
                <w:lang w:val="id-ID"/>
              </w:rPr>
              <w:t># Stemming</w:t>
            </w:r>
          </w:p>
          <w:p w14:paraId="6C3B5EF4" w14:textId="77777777" w:rsidR="00364E7F" w:rsidRPr="00FD40C3" w:rsidRDefault="00364E7F" w:rsidP="00364E7F">
            <w:pPr>
              <w:pStyle w:val="Code"/>
              <w:rPr>
                <w:lang w:val="id-ID"/>
              </w:rPr>
            </w:pPr>
          </w:p>
          <w:p w14:paraId="3CB6AC81" w14:textId="77777777" w:rsidR="00364E7F" w:rsidRPr="00FD40C3" w:rsidRDefault="00364E7F" w:rsidP="00364E7F">
            <w:pPr>
              <w:pStyle w:val="Code"/>
              <w:rPr>
                <w:lang w:val="id-ID"/>
              </w:rPr>
            </w:pPr>
            <w:r w:rsidRPr="00FD40C3">
              <w:rPr>
                <w:lang w:val="id-ID"/>
              </w:rPr>
              <w:t>stemmer = SnowballStemmer("english")</w:t>
            </w:r>
          </w:p>
          <w:p w14:paraId="4704A010" w14:textId="77777777" w:rsidR="00364E7F" w:rsidRPr="00FD40C3" w:rsidRDefault="00364E7F" w:rsidP="00364E7F">
            <w:pPr>
              <w:pStyle w:val="Code"/>
              <w:rPr>
                <w:lang w:val="id-ID"/>
              </w:rPr>
            </w:pPr>
          </w:p>
          <w:p w14:paraId="177D5F6E" w14:textId="77777777" w:rsidR="00364E7F" w:rsidRPr="00FD40C3" w:rsidRDefault="00364E7F" w:rsidP="00364E7F">
            <w:pPr>
              <w:pStyle w:val="Code"/>
              <w:rPr>
                <w:lang w:val="id-ID"/>
              </w:rPr>
            </w:pPr>
          </w:p>
          <w:p w14:paraId="3FC2BBBA" w14:textId="77777777" w:rsidR="00364E7F" w:rsidRPr="00FD40C3" w:rsidRDefault="00364E7F" w:rsidP="00364E7F">
            <w:pPr>
              <w:pStyle w:val="Code"/>
              <w:rPr>
                <w:lang w:val="id-ID"/>
              </w:rPr>
            </w:pPr>
            <w:r w:rsidRPr="00FD40C3">
              <w:rPr>
                <w:lang w:val="id-ID"/>
              </w:rPr>
              <w:t>def stem_words(text):</w:t>
            </w:r>
          </w:p>
          <w:p w14:paraId="2CA8B453" w14:textId="77777777" w:rsidR="00364E7F" w:rsidRPr="00FD40C3" w:rsidRDefault="00364E7F" w:rsidP="00364E7F">
            <w:pPr>
              <w:pStyle w:val="Code"/>
              <w:rPr>
                <w:lang w:val="id-ID"/>
              </w:rPr>
            </w:pPr>
            <w:r w:rsidRPr="00FD40C3">
              <w:rPr>
                <w:lang w:val="id-ID"/>
              </w:rPr>
              <w:t xml:space="preserve">    return " ".join([stemmer.stem(word) for word in text.split()])</w:t>
            </w:r>
          </w:p>
          <w:p w14:paraId="5F1AA141" w14:textId="77777777" w:rsidR="00364E7F" w:rsidRPr="00FD40C3" w:rsidRDefault="00364E7F" w:rsidP="00364E7F">
            <w:pPr>
              <w:pStyle w:val="Code"/>
              <w:rPr>
                <w:lang w:val="id-ID"/>
              </w:rPr>
            </w:pPr>
          </w:p>
          <w:p w14:paraId="1BA910EF" w14:textId="77777777" w:rsidR="00364E7F" w:rsidRPr="00FD40C3" w:rsidRDefault="00364E7F" w:rsidP="00364E7F">
            <w:pPr>
              <w:pStyle w:val="Code"/>
              <w:rPr>
                <w:lang w:val="id-ID"/>
              </w:rPr>
            </w:pPr>
          </w:p>
          <w:p w14:paraId="3FFB5DE4" w14:textId="77777777" w:rsidR="00364E7F" w:rsidRPr="00FD40C3" w:rsidRDefault="00364E7F" w:rsidP="00364E7F">
            <w:pPr>
              <w:pStyle w:val="Code"/>
              <w:rPr>
                <w:lang w:val="id-ID"/>
              </w:rPr>
            </w:pPr>
            <w:r w:rsidRPr="00FD40C3">
              <w:rPr>
                <w:lang w:val="id-ID"/>
              </w:rPr>
              <w:lastRenderedPageBreak/>
              <w:t>full_df["studentStem"] = full_df["studentStopword"].apply(lambda text: stem_words(text))</w:t>
            </w:r>
          </w:p>
          <w:p w14:paraId="294DCF18" w14:textId="77777777" w:rsidR="00364E7F" w:rsidRPr="00FD40C3" w:rsidRDefault="00364E7F" w:rsidP="00364E7F">
            <w:pPr>
              <w:pStyle w:val="Code"/>
              <w:rPr>
                <w:lang w:val="id-ID"/>
              </w:rPr>
            </w:pPr>
            <w:r w:rsidRPr="00FD40C3">
              <w:rPr>
                <w:lang w:val="id-ID"/>
              </w:rPr>
              <w:t>full_df["keyStem"] = full_df["keyStopword"].apply(lambda text: stem_words(text))</w:t>
            </w:r>
          </w:p>
          <w:p w14:paraId="290E8856" w14:textId="77777777" w:rsidR="00364E7F" w:rsidRPr="00FD40C3" w:rsidRDefault="00364E7F" w:rsidP="00364E7F">
            <w:pPr>
              <w:pStyle w:val="Code"/>
              <w:rPr>
                <w:lang w:val="id-ID"/>
              </w:rPr>
            </w:pPr>
          </w:p>
          <w:p w14:paraId="2D91230F" w14:textId="77777777" w:rsidR="00364E7F" w:rsidRPr="00FD40C3" w:rsidRDefault="00364E7F" w:rsidP="00364E7F">
            <w:pPr>
              <w:pStyle w:val="Code"/>
              <w:rPr>
                <w:lang w:val="id-ID"/>
              </w:rPr>
            </w:pPr>
            <w:r w:rsidRPr="00FD40C3">
              <w:rPr>
                <w:lang w:val="id-ID"/>
              </w:rPr>
              <w:t>full_df[["studentStopword", "studentStem"]]</w:t>
            </w:r>
          </w:p>
          <w:p w14:paraId="33FACBCB" w14:textId="77777777" w:rsidR="00364E7F" w:rsidRPr="00FD40C3" w:rsidRDefault="00364E7F" w:rsidP="00364E7F">
            <w:pPr>
              <w:pStyle w:val="Code"/>
              <w:rPr>
                <w:lang w:val="id-ID"/>
              </w:rPr>
            </w:pPr>
          </w:p>
          <w:p w14:paraId="37690051" w14:textId="77777777" w:rsidR="00364E7F" w:rsidRPr="00FD40C3" w:rsidRDefault="00364E7F" w:rsidP="00364E7F">
            <w:pPr>
              <w:pStyle w:val="Code"/>
              <w:rPr>
                <w:lang w:val="id-ID"/>
              </w:rPr>
            </w:pPr>
            <w:r w:rsidRPr="00FD40C3">
              <w:rPr>
                <w:lang w:val="id-ID"/>
              </w:rPr>
              <w:t># %% [markdown]</w:t>
            </w:r>
          </w:p>
          <w:p w14:paraId="523DE789" w14:textId="77777777" w:rsidR="00364E7F" w:rsidRPr="00FD40C3" w:rsidRDefault="00364E7F" w:rsidP="00364E7F">
            <w:pPr>
              <w:pStyle w:val="Code"/>
              <w:rPr>
                <w:lang w:val="id-ID"/>
              </w:rPr>
            </w:pPr>
            <w:r w:rsidRPr="00FD40C3">
              <w:rPr>
                <w:lang w:val="id-ID"/>
              </w:rPr>
              <w:t># POS Tagging</w:t>
            </w:r>
          </w:p>
          <w:p w14:paraId="2BE850E2" w14:textId="77777777" w:rsidR="00364E7F" w:rsidRPr="00FD40C3" w:rsidRDefault="00364E7F" w:rsidP="00364E7F">
            <w:pPr>
              <w:pStyle w:val="Code"/>
              <w:rPr>
                <w:lang w:val="id-ID"/>
              </w:rPr>
            </w:pPr>
          </w:p>
          <w:p w14:paraId="0A73A6FA" w14:textId="77777777" w:rsidR="00364E7F" w:rsidRPr="00FD40C3" w:rsidRDefault="00364E7F" w:rsidP="00364E7F">
            <w:pPr>
              <w:pStyle w:val="Code"/>
              <w:rPr>
                <w:lang w:val="id-ID"/>
              </w:rPr>
            </w:pPr>
            <w:r w:rsidRPr="00FD40C3">
              <w:rPr>
                <w:lang w:val="id-ID"/>
              </w:rPr>
              <w:t># %%</w:t>
            </w:r>
          </w:p>
          <w:p w14:paraId="11D97321" w14:textId="77777777" w:rsidR="00364E7F" w:rsidRPr="00FD40C3" w:rsidRDefault="00364E7F" w:rsidP="00364E7F">
            <w:pPr>
              <w:pStyle w:val="Code"/>
              <w:rPr>
                <w:lang w:val="id-ID"/>
              </w:rPr>
            </w:pPr>
            <w:r w:rsidRPr="00FD40C3">
              <w:rPr>
                <w:lang w:val="id-ID"/>
              </w:rPr>
              <w:t>studentSplit = full_df["studentStopword"]</w:t>
            </w:r>
          </w:p>
          <w:p w14:paraId="5E227634" w14:textId="77777777" w:rsidR="00364E7F" w:rsidRPr="00FD40C3" w:rsidRDefault="00364E7F" w:rsidP="00364E7F">
            <w:pPr>
              <w:pStyle w:val="Code"/>
              <w:rPr>
                <w:lang w:val="id-ID"/>
              </w:rPr>
            </w:pPr>
            <w:r w:rsidRPr="00FD40C3">
              <w:rPr>
                <w:lang w:val="id-ID"/>
              </w:rPr>
              <w:t>keySplit = full_df["keyStopword"]</w:t>
            </w:r>
          </w:p>
          <w:p w14:paraId="6B1D9216" w14:textId="77777777" w:rsidR="00364E7F" w:rsidRPr="00FD40C3" w:rsidRDefault="00364E7F" w:rsidP="00364E7F">
            <w:pPr>
              <w:pStyle w:val="Code"/>
              <w:rPr>
                <w:lang w:val="id-ID"/>
              </w:rPr>
            </w:pPr>
          </w:p>
          <w:p w14:paraId="687A5717" w14:textId="77777777" w:rsidR="00364E7F" w:rsidRPr="00FD40C3" w:rsidRDefault="00364E7F" w:rsidP="00364E7F">
            <w:pPr>
              <w:pStyle w:val="Code"/>
              <w:rPr>
                <w:lang w:val="id-ID"/>
              </w:rPr>
            </w:pPr>
            <w:r w:rsidRPr="00FD40C3">
              <w:rPr>
                <w:lang w:val="id-ID"/>
              </w:rPr>
              <w:t>studentSplitWords = [nltk.word_tokenize(str(sentence)) for sentence in studentSplit]</w:t>
            </w:r>
          </w:p>
          <w:p w14:paraId="386C0C5C" w14:textId="77777777" w:rsidR="00364E7F" w:rsidRPr="00FD40C3" w:rsidRDefault="00364E7F" w:rsidP="00364E7F">
            <w:pPr>
              <w:pStyle w:val="Code"/>
              <w:rPr>
                <w:lang w:val="id-ID"/>
              </w:rPr>
            </w:pPr>
            <w:r w:rsidRPr="00FD40C3">
              <w:rPr>
                <w:lang w:val="id-ID"/>
              </w:rPr>
              <w:t>keySplitWords = [nltk.word_tokenize(str(sentence)) for sentence in keySplit]</w:t>
            </w:r>
          </w:p>
          <w:p w14:paraId="2422FAB1" w14:textId="77777777" w:rsidR="00364E7F" w:rsidRPr="00FD40C3" w:rsidRDefault="00364E7F" w:rsidP="00364E7F">
            <w:pPr>
              <w:pStyle w:val="Code"/>
              <w:rPr>
                <w:lang w:val="id-ID"/>
              </w:rPr>
            </w:pPr>
            <w:r w:rsidRPr="00FD40C3">
              <w:rPr>
                <w:lang w:val="id-ID"/>
              </w:rPr>
              <w:t>full_df["studentSplit"] = studentSplitWords</w:t>
            </w:r>
          </w:p>
          <w:p w14:paraId="6CF826E6" w14:textId="77777777" w:rsidR="00364E7F" w:rsidRPr="00FD40C3" w:rsidRDefault="00364E7F" w:rsidP="00364E7F">
            <w:pPr>
              <w:pStyle w:val="Code"/>
              <w:rPr>
                <w:lang w:val="id-ID"/>
              </w:rPr>
            </w:pPr>
            <w:r w:rsidRPr="00FD40C3">
              <w:rPr>
                <w:lang w:val="id-ID"/>
              </w:rPr>
              <w:t>full_df["keySplit"] = keySplitWords</w:t>
            </w:r>
          </w:p>
          <w:p w14:paraId="06F93427" w14:textId="77777777" w:rsidR="00364E7F" w:rsidRPr="00FD40C3" w:rsidRDefault="00364E7F" w:rsidP="00364E7F">
            <w:pPr>
              <w:pStyle w:val="Code"/>
              <w:rPr>
                <w:lang w:val="id-ID"/>
              </w:rPr>
            </w:pPr>
          </w:p>
          <w:p w14:paraId="2152738B" w14:textId="77777777" w:rsidR="00364E7F" w:rsidRPr="00FD40C3" w:rsidRDefault="00364E7F" w:rsidP="00364E7F">
            <w:pPr>
              <w:pStyle w:val="Code"/>
              <w:rPr>
                <w:lang w:val="id-ID"/>
              </w:rPr>
            </w:pPr>
            <w:r w:rsidRPr="00FD40C3">
              <w:rPr>
                <w:lang w:val="id-ID"/>
              </w:rPr>
              <w:t># %%</w:t>
            </w:r>
          </w:p>
          <w:p w14:paraId="732757E3" w14:textId="77777777" w:rsidR="00364E7F" w:rsidRPr="00FD40C3" w:rsidRDefault="00364E7F" w:rsidP="00364E7F">
            <w:pPr>
              <w:pStyle w:val="Code"/>
              <w:rPr>
                <w:lang w:val="id-ID"/>
              </w:rPr>
            </w:pPr>
            <w:r w:rsidRPr="00FD40C3">
              <w:rPr>
                <w:lang w:val="id-ID"/>
              </w:rPr>
              <w:t># POS Tagging</w:t>
            </w:r>
          </w:p>
          <w:p w14:paraId="476388BD" w14:textId="77777777" w:rsidR="00364E7F" w:rsidRPr="00FD40C3" w:rsidRDefault="00364E7F" w:rsidP="00364E7F">
            <w:pPr>
              <w:pStyle w:val="Code"/>
              <w:rPr>
                <w:lang w:val="id-ID"/>
              </w:rPr>
            </w:pPr>
          </w:p>
          <w:p w14:paraId="50819C71" w14:textId="77777777" w:rsidR="00364E7F" w:rsidRPr="00FD40C3" w:rsidRDefault="00364E7F" w:rsidP="00364E7F">
            <w:pPr>
              <w:pStyle w:val="Code"/>
              <w:rPr>
                <w:lang w:val="id-ID"/>
              </w:rPr>
            </w:pPr>
            <w:r w:rsidRPr="00FD40C3">
              <w:rPr>
                <w:lang w:val="id-ID"/>
              </w:rPr>
              <w:t>full_df["keyPostag"] = full_df["keySplit"].apply(nltk.pos_tag)</w:t>
            </w:r>
          </w:p>
          <w:p w14:paraId="175B7677" w14:textId="77777777" w:rsidR="00364E7F" w:rsidRPr="00FD40C3" w:rsidRDefault="00364E7F" w:rsidP="00364E7F">
            <w:pPr>
              <w:pStyle w:val="Code"/>
              <w:rPr>
                <w:lang w:val="id-ID"/>
              </w:rPr>
            </w:pPr>
            <w:r w:rsidRPr="00FD40C3">
              <w:rPr>
                <w:lang w:val="id-ID"/>
              </w:rPr>
              <w:t>full_df["studentPostag"] = full_df["studentSplit"].apply(nltk.pos_tag)</w:t>
            </w:r>
          </w:p>
          <w:p w14:paraId="2ADC7DC9" w14:textId="77777777" w:rsidR="00364E7F" w:rsidRPr="00FD40C3" w:rsidRDefault="00364E7F" w:rsidP="00364E7F">
            <w:pPr>
              <w:pStyle w:val="Code"/>
              <w:rPr>
                <w:lang w:val="id-ID"/>
              </w:rPr>
            </w:pPr>
          </w:p>
          <w:p w14:paraId="67D25797" w14:textId="77777777" w:rsidR="00364E7F" w:rsidRPr="00FD40C3" w:rsidRDefault="00364E7F" w:rsidP="00364E7F">
            <w:pPr>
              <w:pStyle w:val="Code"/>
              <w:rPr>
                <w:lang w:val="id-ID"/>
              </w:rPr>
            </w:pPr>
            <w:r w:rsidRPr="00FD40C3">
              <w:rPr>
                <w:lang w:val="id-ID"/>
              </w:rPr>
              <w:t>full_df[["keyPostag", "studentPostag"]]</w:t>
            </w:r>
          </w:p>
          <w:p w14:paraId="0B773851" w14:textId="77777777" w:rsidR="00364E7F" w:rsidRPr="00FD40C3" w:rsidRDefault="00364E7F" w:rsidP="00364E7F">
            <w:pPr>
              <w:pStyle w:val="Code"/>
              <w:rPr>
                <w:lang w:val="id-ID"/>
              </w:rPr>
            </w:pPr>
          </w:p>
          <w:p w14:paraId="77B82396" w14:textId="77777777" w:rsidR="00364E7F" w:rsidRPr="00FD40C3" w:rsidRDefault="00364E7F" w:rsidP="00364E7F">
            <w:pPr>
              <w:pStyle w:val="Code"/>
              <w:rPr>
                <w:lang w:val="id-ID"/>
              </w:rPr>
            </w:pPr>
            <w:r w:rsidRPr="00FD40C3">
              <w:rPr>
                <w:lang w:val="id-ID"/>
              </w:rPr>
              <w:t># %% [markdown]</w:t>
            </w:r>
          </w:p>
          <w:p w14:paraId="6E3A191E" w14:textId="77777777" w:rsidR="00364E7F" w:rsidRPr="00FD40C3" w:rsidRDefault="00364E7F" w:rsidP="00364E7F">
            <w:pPr>
              <w:pStyle w:val="Code"/>
              <w:rPr>
                <w:lang w:val="id-ID"/>
              </w:rPr>
            </w:pPr>
            <w:r w:rsidRPr="00FD40C3">
              <w:rPr>
                <w:lang w:val="id-ID"/>
              </w:rPr>
              <w:t># Lemmatizing</w:t>
            </w:r>
          </w:p>
          <w:p w14:paraId="45E275D4" w14:textId="77777777" w:rsidR="00364E7F" w:rsidRPr="00FD40C3" w:rsidRDefault="00364E7F" w:rsidP="00364E7F">
            <w:pPr>
              <w:pStyle w:val="Code"/>
              <w:rPr>
                <w:lang w:val="id-ID"/>
              </w:rPr>
            </w:pPr>
          </w:p>
          <w:p w14:paraId="1BCF2F71" w14:textId="77777777" w:rsidR="00364E7F" w:rsidRPr="00FD40C3" w:rsidRDefault="00364E7F" w:rsidP="00364E7F">
            <w:pPr>
              <w:pStyle w:val="Code"/>
              <w:rPr>
                <w:lang w:val="id-ID"/>
              </w:rPr>
            </w:pPr>
            <w:r w:rsidRPr="00FD40C3">
              <w:rPr>
                <w:lang w:val="id-ID"/>
              </w:rPr>
              <w:t># %%</w:t>
            </w:r>
          </w:p>
          <w:p w14:paraId="765BCB54" w14:textId="77777777" w:rsidR="00364E7F" w:rsidRPr="00FD40C3" w:rsidRDefault="00364E7F" w:rsidP="00364E7F">
            <w:pPr>
              <w:pStyle w:val="Code"/>
              <w:rPr>
                <w:lang w:val="id-ID"/>
              </w:rPr>
            </w:pPr>
            <w:r w:rsidRPr="00FD40C3">
              <w:rPr>
                <w:lang w:val="id-ID"/>
              </w:rPr>
              <w:t># Lemmatizing</w:t>
            </w:r>
          </w:p>
          <w:p w14:paraId="3A944815" w14:textId="77777777" w:rsidR="00364E7F" w:rsidRPr="00FD40C3" w:rsidRDefault="00364E7F" w:rsidP="00364E7F">
            <w:pPr>
              <w:pStyle w:val="Code"/>
              <w:rPr>
                <w:lang w:val="id-ID"/>
              </w:rPr>
            </w:pPr>
          </w:p>
          <w:p w14:paraId="659E1D20" w14:textId="77777777" w:rsidR="00364E7F" w:rsidRPr="00FD40C3" w:rsidRDefault="00364E7F" w:rsidP="00364E7F">
            <w:pPr>
              <w:pStyle w:val="Code"/>
              <w:rPr>
                <w:lang w:val="id-ID"/>
              </w:rPr>
            </w:pPr>
            <w:r w:rsidRPr="00FD40C3">
              <w:rPr>
                <w:lang w:val="id-ID"/>
              </w:rPr>
              <w:t>lemmatizer = WordNetLemmatizer()</w:t>
            </w:r>
          </w:p>
          <w:p w14:paraId="7DD04A1C" w14:textId="77777777" w:rsidR="00364E7F" w:rsidRPr="00FD40C3" w:rsidRDefault="00364E7F" w:rsidP="00364E7F">
            <w:pPr>
              <w:pStyle w:val="Code"/>
              <w:rPr>
                <w:lang w:val="id-ID"/>
              </w:rPr>
            </w:pPr>
            <w:r w:rsidRPr="00FD40C3">
              <w:rPr>
                <w:lang w:val="id-ID"/>
              </w:rPr>
              <w:t>wordnet_map = {"N": wordnet.NOUN, "V": wordnet.VERB, "J": wordnet.ADJ, "R": wordnet.ADV}</w:t>
            </w:r>
          </w:p>
          <w:p w14:paraId="3AB80D2F" w14:textId="77777777" w:rsidR="00364E7F" w:rsidRPr="00FD40C3" w:rsidRDefault="00364E7F" w:rsidP="00364E7F">
            <w:pPr>
              <w:pStyle w:val="Code"/>
              <w:rPr>
                <w:lang w:val="id-ID"/>
              </w:rPr>
            </w:pPr>
          </w:p>
          <w:p w14:paraId="41DE850A" w14:textId="77777777" w:rsidR="00364E7F" w:rsidRPr="00FD40C3" w:rsidRDefault="00364E7F" w:rsidP="00364E7F">
            <w:pPr>
              <w:pStyle w:val="Code"/>
              <w:rPr>
                <w:lang w:val="id-ID"/>
              </w:rPr>
            </w:pPr>
          </w:p>
          <w:p w14:paraId="10A2969E" w14:textId="77777777" w:rsidR="00364E7F" w:rsidRPr="00FD40C3" w:rsidRDefault="00364E7F" w:rsidP="00364E7F">
            <w:pPr>
              <w:pStyle w:val="Code"/>
              <w:rPr>
                <w:lang w:val="id-ID"/>
              </w:rPr>
            </w:pPr>
            <w:r w:rsidRPr="00FD40C3">
              <w:rPr>
                <w:lang w:val="id-ID"/>
              </w:rPr>
              <w:t>def lemmatize_words(text):</w:t>
            </w:r>
          </w:p>
          <w:p w14:paraId="4878F7E6" w14:textId="77777777" w:rsidR="00364E7F" w:rsidRPr="00FD40C3" w:rsidRDefault="00364E7F" w:rsidP="00364E7F">
            <w:pPr>
              <w:pStyle w:val="Code"/>
              <w:rPr>
                <w:lang w:val="id-ID"/>
              </w:rPr>
            </w:pPr>
            <w:r w:rsidRPr="00FD40C3">
              <w:rPr>
                <w:lang w:val="id-ID"/>
              </w:rPr>
              <w:t xml:space="preserve">    pos_tagged_text = nltk.pos_tag(text.split())</w:t>
            </w:r>
          </w:p>
          <w:p w14:paraId="63CB1DDA" w14:textId="77777777" w:rsidR="00364E7F" w:rsidRPr="00FD40C3" w:rsidRDefault="00364E7F" w:rsidP="00364E7F">
            <w:pPr>
              <w:pStyle w:val="Code"/>
              <w:rPr>
                <w:lang w:val="id-ID"/>
              </w:rPr>
            </w:pPr>
            <w:r w:rsidRPr="00FD40C3">
              <w:rPr>
                <w:lang w:val="id-ID"/>
              </w:rPr>
              <w:t xml:space="preserve">    return " ".join(</w:t>
            </w:r>
          </w:p>
          <w:p w14:paraId="0245123C" w14:textId="77777777" w:rsidR="00364E7F" w:rsidRPr="00FD40C3" w:rsidRDefault="00364E7F" w:rsidP="00364E7F">
            <w:pPr>
              <w:pStyle w:val="Code"/>
              <w:rPr>
                <w:lang w:val="id-ID"/>
              </w:rPr>
            </w:pPr>
            <w:r w:rsidRPr="00FD40C3">
              <w:rPr>
                <w:lang w:val="id-ID"/>
              </w:rPr>
              <w:t xml:space="preserve">        [</w:t>
            </w:r>
          </w:p>
          <w:p w14:paraId="2ED939B3" w14:textId="77777777" w:rsidR="00364E7F" w:rsidRPr="00FD40C3" w:rsidRDefault="00364E7F" w:rsidP="00364E7F">
            <w:pPr>
              <w:pStyle w:val="Code"/>
              <w:rPr>
                <w:lang w:val="id-ID"/>
              </w:rPr>
            </w:pPr>
            <w:r w:rsidRPr="00FD40C3">
              <w:rPr>
                <w:lang w:val="id-ID"/>
              </w:rPr>
              <w:t xml:space="preserve">            lemmatizer.lemmatize(word, wordnet_map.get(pos[0], wordnet.NOUN))</w:t>
            </w:r>
          </w:p>
          <w:p w14:paraId="5E8760D1" w14:textId="77777777" w:rsidR="00364E7F" w:rsidRPr="00FD40C3" w:rsidRDefault="00364E7F" w:rsidP="00364E7F">
            <w:pPr>
              <w:pStyle w:val="Code"/>
              <w:rPr>
                <w:lang w:val="id-ID"/>
              </w:rPr>
            </w:pPr>
            <w:r w:rsidRPr="00FD40C3">
              <w:rPr>
                <w:lang w:val="id-ID"/>
              </w:rPr>
              <w:t xml:space="preserve">            for word, pos in pos_tagged_text</w:t>
            </w:r>
          </w:p>
          <w:p w14:paraId="0A9A2C23" w14:textId="77777777" w:rsidR="00364E7F" w:rsidRPr="00FD40C3" w:rsidRDefault="00364E7F" w:rsidP="00364E7F">
            <w:pPr>
              <w:pStyle w:val="Code"/>
              <w:rPr>
                <w:lang w:val="id-ID"/>
              </w:rPr>
            </w:pPr>
            <w:r w:rsidRPr="00FD40C3">
              <w:rPr>
                <w:lang w:val="id-ID"/>
              </w:rPr>
              <w:t xml:space="preserve">        ]</w:t>
            </w:r>
          </w:p>
          <w:p w14:paraId="579BF801" w14:textId="77777777" w:rsidR="00364E7F" w:rsidRPr="00FD40C3" w:rsidRDefault="00364E7F" w:rsidP="00364E7F">
            <w:pPr>
              <w:pStyle w:val="Code"/>
              <w:rPr>
                <w:lang w:val="id-ID"/>
              </w:rPr>
            </w:pPr>
            <w:r w:rsidRPr="00FD40C3">
              <w:rPr>
                <w:lang w:val="id-ID"/>
              </w:rPr>
              <w:t xml:space="preserve">    )</w:t>
            </w:r>
          </w:p>
          <w:p w14:paraId="15862E89" w14:textId="77777777" w:rsidR="00364E7F" w:rsidRPr="00FD40C3" w:rsidRDefault="00364E7F" w:rsidP="00364E7F">
            <w:pPr>
              <w:pStyle w:val="Code"/>
              <w:rPr>
                <w:lang w:val="id-ID"/>
              </w:rPr>
            </w:pPr>
          </w:p>
          <w:p w14:paraId="57B3EE06" w14:textId="77777777" w:rsidR="00364E7F" w:rsidRPr="00FD40C3" w:rsidRDefault="00364E7F" w:rsidP="00364E7F">
            <w:pPr>
              <w:pStyle w:val="Code"/>
              <w:rPr>
                <w:lang w:val="id-ID"/>
              </w:rPr>
            </w:pPr>
          </w:p>
          <w:p w14:paraId="2CBF351F" w14:textId="77777777" w:rsidR="00364E7F" w:rsidRPr="00FD40C3" w:rsidRDefault="00364E7F" w:rsidP="00364E7F">
            <w:pPr>
              <w:pStyle w:val="Code"/>
              <w:rPr>
                <w:lang w:val="id-ID"/>
              </w:rPr>
            </w:pPr>
            <w:r w:rsidRPr="00FD40C3">
              <w:rPr>
                <w:lang w:val="id-ID"/>
              </w:rPr>
              <w:t>full_df["studentLemmatized"] = full_df["studentStopword"].apply(</w:t>
            </w:r>
          </w:p>
          <w:p w14:paraId="3E65B10A" w14:textId="77777777" w:rsidR="00364E7F" w:rsidRPr="00FD40C3" w:rsidRDefault="00364E7F" w:rsidP="00364E7F">
            <w:pPr>
              <w:pStyle w:val="Code"/>
              <w:rPr>
                <w:lang w:val="id-ID"/>
              </w:rPr>
            </w:pPr>
            <w:r w:rsidRPr="00FD40C3">
              <w:rPr>
                <w:lang w:val="id-ID"/>
              </w:rPr>
              <w:t xml:space="preserve">    lambda text: lemmatize_words(text)</w:t>
            </w:r>
          </w:p>
          <w:p w14:paraId="5E45B11C" w14:textId="77777777" w:rsidR="00364E7F" w:rsidRPr="00FD40C3" w:rsidRDefault="00364E7F" w:rsidP="00364E7F">
            <w:pPr>
              <w:pStyle w:val="Code"/>
              <w:rPr>
                <w:lang w:val="id-ID"/>
              </w:rPr>
            </w:pPr>
            <w:r w:rsidRPr="00FD40C3">
              <w:rPr>
                <w:lang w:val="id-ID"/>
              </w:rPr>
              <w:t>)</w:t>
            </w:r>
          </w:p>
          <w:p w14:paraId="32A86F44" w14:textId="77777777" w:rsidR="00364E7F" w:rsidRPr="00FD40C3" w:rsidRDefault="00364E7F" w:rsidP="00364E7F">
            <w:pPr>
              <w:pStyle w:val="Code"/>
              <w:rPr>
                <w:lang w:val="id-ID"/>
              </w:rPr>
            </w:pPr>
            <w:r w:rsidRPr="00FD40C3">
              <w:rPr>
                <w:lang w:val="id-ID"/>
              </w:rPr>
              <w:t>full_df["keyLemmatized"] = full_df["keyStopword"].apply(</w:t>
            </w:r>
          </w:p>
          <w:p w14:paraId="02C1535B" w14:textId="77777777" w:rsidR="00364E7F" w:rsidRPr="00FD40C3" w:rsidRDefault="00364E7F" w:rsidP="00364E7F">
            <w:pPr>
              <w:pStyle w:val="Code"/>
              <w:rPr>
                <w:lang w:val="id-ID"/>
              </w:rPr>
            </w:pPr>
            <w:r w:rsidRPr="00FD40C3">
              <w:rPr>
                <w:lang w:val="id-ID"/>
              </w:rPr>
              <w:t xml:space="preserve">    lambda text: lemmatize_words(text)</w:t>
            </w:r>
          </w:p>
          <w:p w14:paraId="4DA780C1" w14:textId="77777777" w:rsidR="00364E7F" w:rsidRPr="00FD40C3" w:rsidRDefault="00364E7F" w:rsidP="00364E7F">
            <w:pPr>
              <w:pStyle w:val="Code"/>
              <w:rPr>
                <w:lang w:val="id-ID"/>
              </w:rPr>
            </w:pPr>
            <w:r w:rsidRPr="00FD40C3">
              <w:rPr>
                <w:lang w:val="id-ID"/>
              </w:rPr>
              <w:t>)</w:t>
            </w:r>
          </w:p>
          <w:p w14:paraId="2E035CE2" w14:textId="77777777" w:rsidR="00364E7F" w:rsidRPr="00FD40C3" w:rsidRDefault="00364E7F" w:rsidP="00364E7F">
            <w:pPr>
              <w:pStyle w:val="Code"/>
              <w:rPr>
                <w:lang w:val="id-ID"/>
              </w:rPr>
            </w:pPr>
            <w:r w:rsidRPr="00FD40C3">
              <w:rPr>
                <w:lang w:val="id-ID"/>
              </w:rPr>
              <w:t>full_df[["studentStopword", "studentLemmatized"]]</w:t>
            </w:r>
          </w:p>
          <w:p w14:paraId="520F22BE" w14:textId="77777777" w:rsidR="00364E7F" w:rsidRPr="00FD40C3" w:rsidRDefault="00364E7F" w:rsidP="00364E7F">
            <w:pPr>
              <w:pStyle w:val="Code"/>
              <w:rPr>
                <w:lang w:val="id-ID"/>
              </w:rPr>
            </w:pPr>
          </w:p>
          <w:p w14:paraId="29B4A84B" w14:textId="77777777" w:rsidR="00364E7F" w:rsidRPr="00FD40C3" w:rsidRDefault="00364E7F" w:rsidP="00364E7F">
            <w:pPr>
              <w:pStyle w:val="Code"/>
              <w:rPr>
                <w:lang w:val="id-ID"/>
              </w:rPr>
            </w:pPr>
            <w:r w:rsidRPr="00FD40C3">
              <w:rPr>
                <w:lang w:val="id-ID"/>
              </w:rPr>
              <w:t># %% [markdown]</w:t>
            </w:r>
          </w:p>
          <w:p w14:paraId="12A913D9" w14:textId="77777777" w:rsidR="00364E7F" w:rsidRPr="00FD40C3" w:rsidRDefault="00364E7F" w:rsidP="00364E7F">
            <w:pPr>
              <w:pStyle w:val="Code"/>
              <w:rPr>
                <w:lang w:val="id-ID"/>
              </w:rPr>
            </w:pPr>
            <w:r w:rsidRPr="00FD40C3">
              <w:rPr>
                <w:lang w:val="id-ID"/>
              </w:rPr>
              <w:t># **TF-IDF**</w:t>
            </w:r>
          </w:p>
          <w:p w14:paraId="7B6B340F" w14:textId="77777777" w:rsidR="00364E7F" w:rsidRPr="00FD40C3" w:rsidRDefault="00364E7F" w:rsidP="00364E7F">
            <w:pPr>
              <w:pStyle w:val="Code"/>
              <w:rPr>
                <w:lang w:val="id-ID"/>
              </w:rPr>
            </w:pPr>
          </w:p>
          <w:p w14:paraId="5AB9278C" w14:textId="77777777" w:rsidR="00364E7F" w:rsidRPr="00FD40C3" w:rsidRDefault="00364E7F" w:rsidP="00364E7F">
            <w:pPr>
              <w:pStyle w:val="Code"/>
              <w:rPr>
                <w:lang w:val="id-ID"/>
              </w:rPr>
            </w:pPr>
            <w:r w:rsidRPr="00FD40C3">
              <w:rPr>
                <w:lang w:val="id-ID"/>
              </w:rPr>
              <w:t># %% [markdown]</w:t>
            </w:r>
          </w:p>
          <w:p w14:paraId="0C2F08B1" w14:textId="77777777" w:rsidR="00364E7F" w:rsidRPr="00FD40C3" w:rsidRDefault="00364E7F" w:rsidP="00364E7F">
            <w:pPr>
              <w:pStyle w:val="Code"/>
              <w:rPr>
                <w:lang w:val="id-ID"/>
              </w:rPr>
            </w:pPr>
            <w:r w:rsidRPr="00FD40C3">
              <w:rPr>
                <w:lang w:val="id-ID"/>
              </w:rPr>
              <w:t># TF</w:t>
            </w:r>
          </w:p>
          <w:p w14:paraId="036D382F" w14:textId="77777777" w:rsidR="00364E7F" w:rsidRPr="00FD40C3" w:rsidRDefault="00364E7F" w:rsidP="00364E7F">
            <w:pPr>
              <w:pStyle w:val="Code"/>
              <w:rPr>
                <w:lang w:val="id-ID"/>
              </w:rPr>
            </w:pPr>
          </w:p>
          <w:p w14:paraId="10111A4D" w14:textId="77777777" w:rsidR="00364E7F" w:rsidRPr="00FD40C3" w:rsidRDefault="00364E7F" w:rsidP="00364E7F">
            <w:pPr>
              <w:pStyle w:val="Code"/>
              <w:rPr>
                <w:lang w:val="id-ID"/>
              </w:rPr>
            </w:pPr>
            <w:r w:rsidRPr="00FD40C3">
              <w:rPr>
                <w:lang w:val="id-ID"/>
              </w:rPr>
              <w:t># %%</w:t>
            </w:r>
          </w:p>
          <w:p w14:paraId="7B2AAA6D" w14:textId="77777777" w:rsidR="00364E7F" w:rsidRPr="00FD40C3" w:rsidRDefault="00364E7F" w:rsidP="00364E7F">
            <w:pPr>
              <w:pStyle w:val="Code"/>
              <w:rPr>
                <w:lang w:val="id-ID"/>
              </w:rPr>
            </w:pPr>
            <w:r w:rsidRPr="00FD40C3">
              <w:rPr>
                <w:lang w:val="id-ID"/>
              </w:rPr>
              <w:t># TF for Lemmatized</w:t>
            </w:r>
          </w:p>
          <w:p w14:paraId="2ED9091E" w14:textId="77777777" w:rsidR="00364E7F" w:rsidRPr="00FD40C3" w:rsidRDefault="00364E7F" w:rsidP="00364E7F">
            <w:pPr>
              <w:pStyle w:val="Code"/>
              <w:rPr>
                <w:lang w:val="id-ID"/>
              </w:rPr>
            </w:pPr>
          </w:p>
          <w:p w14:paraId="573F7E91" w14:textId="77777777" w:rsidR="00364E7F" w:rsidRPr="00FD40C3" w:rsidRDefault="00364E7F" w:rsidP="00364E7F">
            <w:pPr>
              <w:pStyle w:val="Code"/>
              <w:rPr>
                <w:lang w:val="id-ID"/>
              </w:rPr>
            </w:pPr>
            <w:r w:rsidRPr="00FD40C3">
              <w:rPr>
                <w:lang w:val="id-ID"/>
              </w:rPr>
              <w:t>full_df["keyLemmatized"] = full_df["keyLemmatized"].astype(str)</w:t>
            </w:r>
          </w:p>
          <w:p w14:paraId="39E76322" w14:textId="77777777" w:rsidR="00364E7F" w:rsidRPr="00FD40C3" w:rsidRDefault="00364E7F" w:rsidP="00364E7F">
            <w:pPr>
              <w:pStyle w:val="Code"/>
              <w:rPr>
                <w:lang w:val="id-ID"/>
              </w:rPr>
            </w:pPr>
            <w:r w:rsidRPr="00FD40C3">
              <w:rPr>
                <w:lang w:val="id-ID"/>
              </w:rPr>
              <w:t>full_df["studentLemmatized"] = full_df["studentLemmatized"].astype(str)</w:t>
            </w:r>
          </w:p>
          <w:p w14:paraId="7CD2DCC0" w14:textId="77777777" w:rsidR="00364E7F" w:rsidRPr="00FD40C3" w:rsidRDefault="00364E7F" w:rsidP="00364E7F">
            <w:pPr>
              <w:pStyle w:val="Code"/>
              <w:rPr>
                <w:lang w:val="id-ID"/>
              </w:rPr>
            </w:pPr>
          </w:p>
          <w:p w14:paraId="406BA3F1" w14:textId="77777777" w:rsidR="00364E7F" w:rsidRPr="00FD40C3" w:rsidRDefault="00364E7F" w:rsidP="00364E7F">
            <w:pPr>
              <w:pStyle w:val="Code"/>
              <w:rPr>
                <w:lang w:val="id-ID"/>
              </w:rPr>
            </w:pPr>
            <w:r w:rsidRPr="00FD40C3">
              <w:rPr>
                <w:lang w:val="id-ID"/>
              </w:rPr>
              <w:t>for i in range(len(full_df)):</w:t>
            </w:r>
          </w:p>
          <w:p w14:paraId="7C7D277E" w14:textId="77777777" w:rsidR="00364E7F" w:rsidRPr="00FD40C3" w:rsidRDefault="00364E7F" w:rsidP="00364E7F">
            <w:pPr>
              <w:pStyle w:val="Code"/>
              <w:rPr>
                <w:lang w:val="id-ID"/>
              </w:rPr>
            </w:pPr>
            <w:r w:rsidRPr="00FD40C3">
              <w:rPr>
                <w:lang w:val="id-ID"/>
              </w:rPr>
              <w:t xml:space="preserve">    doc1 = full_df["keyLemmatized"][i]</w:t>
            </w:r>
          </w:p>
          <w:p w14:paraId="68610FE5" w14:textId="77777777" w:rsidR="00364E7F" w:rsidRPr="00FD40C3" w:rsidRDefault="00364E7F" w:rsidP="00364E7F">
            <w:pPr>
              <w:pStyle w:val="Code"/>
              <w:rPr>
                <w:lang w:val="id-ID"/>
              </w:rPr>
            </w:pPr>
            <w:r w:rsidRPr="00FD40C3">
              <w:rPr>
                <w:lang w:val="id-ID"/>
              </w:rPr>
              <w:t xml:space="preserve">    doc2 = full_df["studentLemmatized"][i]</w:t>
            </w:r>
          </w:p>
          <w:p w14:paraId="6EABBF99" w14:textId="77777777" w:rsidR="00364E7F" w:rsidRPr="00FD40C3" w:rsidRDefault="00364E7F" w:rsidP="00364E7F">
            <w:pPr>
              <w:pStyle w:val="Code"/>
              <w:rPr>
                <w:lang w:val="id-ID"/>
              </w:rPr>
            </w:pPr>
            <w:r w:rsidRPr="00FD40C3">
              <w:rPr>
                <w:lang w:val="id-ID"/>
              </w:rPr>
              <w:t xml:space="preserve">    docs = (doc1, doc2)</w:t>
            </w:r>
          </w:p>
          <w:p w14:paraId="4DE230A4" w14:textId="77777777" w:rsidR="00364E7F" w:rsidRPr="00FD40C3" w:rsidRDefault="00364E7F" w:rsidP="00364E7F">
            <w:pPr>
              <w:pStyle w:val="Code"/>
              <w:rPr>
                <w:lang w:val="id-ID"/>
              </w:rPr>
            </w:pPr>
          </w:p>
          <w:p w14:paraId="7970D852" w14:textId="77777777" w:rsidR="00364E7F" w:rsidRPr="00FD40C3" w:rsidRDefault="00364E7F" w:rsidP="00364E7F">
            <w:pPr>
              <w:pStyle w:val="Code"/>
              <w:rPr>
                <w:lang w:val="id-ID"/>
              </w:rPr>
            </w:pPr>
            <w:r w:rsidRPr="00FD40C3">
              <w:rPr>
                <w:lang w:val="id-ID"/>
              </w:rPr>
              <w:t xml:space="preserve">    countvectorizer = CountVectorizer()</w:t>
            </w:r>
          </w:p>
          <w:p w14:paraId="7927AC55" w14:textId="77777777" w:rsidR="00364E7F" w:rsidRPr="00FD40C3" w:rsidRDefault="00364E7F" w:rsidP="00364E7F">
            <w:pPr>
              <w:pStyle w:val="Code"/>
              <w:rPr>
                <w:lang w:val="id-ID"/>
              </w:rPr>
            </w:pPr>
            <w:r w:rsidRPr="00FD40C3">
              <w:rPr>
                <w:lang w:val="id-ID"/>
              </w:rPr>
              <w:t xml:space="preserve">    terms = countvectorizer.fit_transform(docs)</w:t>
            </w:r>
          </w:p>
          <w:p w14:paraId="020B4479" w14:textId="77777777" w:rsidR="00364E7F" w:rsidRPr="00FD40C3" w:rsidRDefault="00364E7F" w:rsidP="00364E7F">
            <w:pPr>
              <w:pStyle w:val="Code"/>
              <w:rPr>
                <w:lang w:val="id-ID"/>
              </w:rPr>
            </w:pPr>
          </w:p>
          <w:p w14:paraId="054E98B9" w14:textId="77777777" w:rsidR="00364E7F" w:rsidRPr="00FD40C3" w:rsidRDefault="00364E7F" w:rsidP="00364E7F">
            <w:pPr>
              <w:pStyle w:val="Code"/>
              <w:rPr>
                <w:lang w:val="id-ID"/>
              </w:rPr>
            </w:pPr>
            <w:r w:rsidRPr="00FD40C3">
              <w:rPr>
                <w:lang w:val="id-ID"/>
              </w:rPr>
              <w:t xml:space="preserve">    columns = countvectorizer.get_feature_names_out()</w:t>
            </w:r>
          </w:p>
          <w:p w14:paraId="33459E9E" w14:textId="77777777" w:rsidR="00364E7F" w:rsidRPr="00FD40C3" w:rsidRDefault="00364E7F" w:rsidP="00364E7F">
            <w:pPr>
              <w:pStyle w:val="Code"/>
              <w:rPr>
                <w:lang w:val="id-ID"/>
              </w:rPr>
            </w:pPr>
            <w:r w:rsidRPr="00FD40C3">
              <w:rPr>
                <w:lang w:val="id-ID"/>
              </w:rPr>
              <w:t xml:space="preserve">    tf = pd.DataFrame(</w:t>
            </w:r>
          </w:p>
          <w:p w14:paraId="10E2E0B8" w14:textId="77777777" w:rsidR="00364E7F" w:rsidRPr="00FD40C3" w:rsidRDefault="00364E7F" w:rsidP="00364E7F">
            <w:pPr>
              <w:pStyle w:val="Code"/>
              <w:rPr>
                <w:lang w:val="id-ID"/>
              </w:rPr>
            </w:pPr>
            <w:r w:rsidRPr="00FD40C3">
              <w:rPr>
                <w:lang w:val="id-ID"/>
              </w:rPr>
              <w:t xml:space="preserve">        terms.toarray(), index=["keyLemmatized", "studentLemmatized"], columns=columns</w:t>
            </w:r>
          </w:p>
          <w:p w14:paraId="6AD3A874" w14:textId="77777777" w:rsidR="00364E7F" w:rsidRPr="00FD40C3" w:rsidRDefault="00364E7F" w:rsidP="00364E7F">
            <w:pPr>
              <w:pStyle w:val="Code"/>
              <w:rPr>
                <w:lang w:val="id-ID"/>
              </w:rPr>
            </w:pPr>
            <w:r w:rsidRPr="00FD40C3">
              <w:rPr>
                <w:lang w:val="id-ID"/>
              </w:rPr>
              <w:t xml:space="preserve">    )</w:t>
            </w:r>
          </w:p>
          <w:p w14:paraId="54F255C6" w14:textId="77777777" w:rsidR="00364E7F" w:rsidRPr="00FD40C3" w:rsidRDefault="00364E7F" w:rsidP="00364E7F">
            <w:pPr>
              <w:pStyle w:val="Code"/>
              <w:rPr>
                <w:lang w:val="id-ID"/>
              </w:rPr>
            </w:pPr>
          </w:p>
          <w:p w14:paraId="6FD17740" w14:textId="77777777" w:rsidR="00364E7F" w:rsidRPr="00FD40C3" w:rsidRDefault="00364E7F" w:rsidP="00364E7F">
            <w:pPr>
              <w:pStyle w:val="Code"/>
              <w:rPr>
                <w:lang w:val="id-ID"/>
              </w:rPr>
            </w:pPr>
            <w:r w:rsidRPr="00FD40C3">
              <w:rPr>
                <w:lang w:val="id-ID"/>
              </w:rPr>
              <w:t xml:space="preserve">    # print(tf)</w:t>
            </w:r>
          </w:p>
          <w:p w14:paraId="51D8C8C9" w14:textId="77777777" w:rsidR="00364E7F" w:rsidRPr="00FD40C3" w:rsidRDefault="00364E7F" w:rsidP="00364E7F">
            <w:pPr>
              <w:pStyle w:val="Code"/>
              <w:rPr>
                <w:lang w:val="id-ID"/>
              </w:rPr>
            </w:pPr>
          </w:p>
          <w:p w14:paraId="049BAEA6" w14:textId="77777777" w:rsidR="00364E7F" w:rsidRPr="00FD40C3" w:rsidRDefault="00364E7F" w:rsidP="00364E7F">
            <w:pPr>
              <w:pStyle w:val="Code"/>
              <w:rPr>
                <w:lang w:val="id-ID"/>
              </w:rPr>
            </w:pPr>
            <w:r w:rsidRPr="00FD40C3">
              <w:rPr>
                <w:lang w:val="id-ID"/>
              </w:rPr>
              <w:t># %%</w:t>
            </w:r>
          </w:p>
          <w:p w14:paraId="6387D1CC" w14:textId="77777777" w:rsidR="00364E7F" w:rsidRPr="00FD40C3" w:rsidRDefault="00364E7F" w:rsidP="00364E7F">
            <w:pPr>
              <w:pStyle w:val="Code"/>
              <w:rPr>
                <w:lang w:val="id-ID"/>
              </w:rPr>
            </w:pPr>
            <w:r w:rsidRPr="00FD40C3">
              <w:rPr>
                <w:lang w:val="id-ID"/>
              </w:rPr>
              <w:t># TF for Stem</w:t>
            </w:r>
          </w:p>
          <w:p w14:paraId="6C88617D" w14:textId="77777777" w:rsidR="00364E7F" w:rsidRPr="00FD40C3" w:rsidRDefault="00364E7F" w:rsidP="00364E7F">
            <w:pPr>
              <w:pStyle w:val="Code"/>
              <w:rPr>
                <w:lang w:val="id-ID"/>
              </w:rPr>
            </w:pPr>
          </w:p>
          <w:p w14:paraId="4710E535" w14:textId="77777777" w:rsidR="00364E7F" w:rsidRPr="00FD40C3" w:rsidRDefault="00364E7F" w:rsidP="00364E7F">
            <w:pPr>
              <w:pStyle w:val="Code"/>
              <w:rPr>
                <w:lang w:val="id-ID"/>
              </w:rPr>
            </w:pPr>
            <w:r w:rsidRPr="00FD40C3">
              <w:rPr>
                <w:lang w:val="id-ID"/>
              </w:rPr>
              <w:t>full_df["keyStem"] = full_df["keyStem"].astype(str)</w:t>
            </w:r>
          </w:p>
          <w:p w14:paraId="6E35F233" w14:textId="77777777" w:rsidR="00364E7F" w:rsidRPr="00FD40C3" w:rsidRDefault="00364E7F" w:rsidP="00364E7F">
            <w:pPr>
              <w:pStyle w:val="Code"/>
              <w:rPr>
                <w:lang w:val="id-ID"/>
              </w:rPr>
            </w:pPr>
            <w:r w:rsidRPr="00FD40C3">
              <w:rPr>
                <w:lang w:val="id-ID"/>
              </w:rPr>
              <w:t>full_df["studentStem"] = full_df["studentStem"].astype(str)</w:t>
            </w:r>
          </w:p>
          <w:p w14:paraId="26998777" w14:textId="77777777" w:rsidR="00364E7F" w:rsidRPr="00FD40C3" w:rsidRDefault="00364E7F" w:rsidP="00364E7F">
            <w:pPr>
              <w:pStyle w:val="Code"/>
              <w:rPr>
                <w:lang w:val="id-ID"/>
              </w:rPr>
            </w:pPr>
          </w:p>
          <w:p w14:paraId="6AEE9A4C" w14:textId="77777777" w:rsidR="00364E7F" w:rsidRPr="00FD40C3" w:rsidRDefault="00364E7F" w:rsidP="00364E7F">
            <w:pPr>
              <w:pStyle w:val="Code"/>
              <w:rPr>
                <w:lang w:val="id-ID"/>
              </w:rPr>
            </w:pPr>
            <w:r w:rsidRPr="00FD40C3">
              <w:rPr>
                <w:lang w:val="id-ID"/>
              </w:rPr>
              <w:t>for i in range(len(full_df)):</w:t>
            </w:r>
          </w:p>
          <w:p w14:paraId="5EA24D0B" w14:textId="77777777" w:rsidR="00364E7F" w:rsidRPr="00FD40C3" w:rsidRDefault="00364E7F" w:rsidP="00364E7F">
            <w:pPr>
              <w:pStyle w:val="Code"/>
              <w:rPr>
                <w:lang w:val="id-ID"/>
              </w:rPr>
            </w:pPr>
            <w:r w:rsidRPr="00FD40C3">
              <w:rPr>
                <w:lang w:val="id-ID"/>
              </w:rPr>
              <w:t xml:space="preserve">    doc12 = full_df["keyStem"][i]</w:t>
            </w:r>
          </w:p>
          <w:p w14:paraId="13728D85" w14:textId="77777777" w:rsidR="00364E7F" w:rsidRPr="00FD40C3" w:rsidRDefault="00364E7F" w:rsidP="00364E7F">
            <w:pPr>
              <w:pStyle w:val="Code"/>
              <w:rPr>
                <w:lang w:val="id-ID"/>
              </w:rPr>
            </w:pPr>
            <w:r w:rsidRPr="00FD40C3">
              <w:rPr>
                <w:lang w:val="id-ID"/>
              </w:rPr>
              <w:t xml:space="preserve">    doc22 = full_df["studentStem"][i]</w:t>
            </w:r>
          </w:p>
          <w:p w14:paraId="2CABD7B9" w14:textId="77777777" w:rsidR="00364E7F" w:rsidRPr="00FD40C3" w:rsidRDefault="00364E7F" w:rsidP="00364E7F">
            <w:pPr>
              <w:pStyle w:val="Code"/>
              <w:rPr>
                <w:lang w:val="id-ID"/>
              </w:rPr>
            </w:pPr>
            <w:r w:rsidRPr="00FD40C3">
              <w:rPr>
                <w:lang w:val="id-ID"/>
              </w:rPr>
              <w:t xml:space="preserve">    docs2 = (doc12, doc22)</w:t>
            </w:r>
          </w:p>
          <w:p w14:paraId="577F94B8" w14:textId="77777777" w:rsidR="00364E7F" w:rsidRPr="00FD40C3" w:rsidRDefault="00364E7F" w:rsidP="00364E7F">
            <w:pPr>
              <w:pStyle w:val="Code"/>
              <w:rPr>
                <w:lang w:val="id-ID"/>
              </w:rPr>
            </w:pPr>
            <w:r w:rsidRPr="00FD40C3">
              <w:rPr>
                <w:lang w:val="id-ID"/>
              </w:rPr>
              <w:t xml:space="preserve">    countvectorizer2 = CountVectorizer()</w:t>
            </w:r>
          </w:p>
          <w:p w14:paraId="54793FBE" w14:textId="77777777" w:rsidR="00364E7F" w:rsidRPr="00FD40C3" w:rsidRDefault="00364E7F" w:rsidP="00364E7F">
            <w:pPr>
              <w:pStyle w:val="Code"/>
              <w:rPr>
                <w:lang w:val="id-ID"/>
              </w:rPr>
            </w:pPr>
            <w:r w:rsidRPr="00FD40C3">
              <w:rPr>
                <w:lang w:val="id-ID"/>
              </w:rPr>
              <w:t xml:space="preserve">    terms2 = countvectorizer2.fit_transform(docs2)</w:t>
            </w:r>
          </w:p>
          <w:p w14:paraId="4A8F4140" w14:textId="77777777" w:rsidR="00364E7F" w:rsidRPr="00FD40C3" w:rsidRDefault="00364E7F" w:rsidP="00364E7F">
            <w:pPr>
              <w:pStyle w:val="Code"/>
              <w:rPr>
                <w:lang w:val="id-ID"/>
              </w:rPr>
            </w:pPr>
          </w:p>
          <w:p w14:paraId="74C71D4C" w14:textId="77777777" w:rsidR="00364E7F" w:rsidRPr="00FD40C3" w:rsidRDefault="00364E7F" w:rsidP="00364E7F">
            <w:pPr>
              <w:pStyle w:val="Code"/>
              <w:rPr>
                <w:lang w:val="id-ID"/>
              </w:rPr>
            </w:pPr>
            <w:r w:rsidRPr="00FD40C3">
              <w:rPr>
                <w:lang w:val="id-ID"/>
              </w:rPr>
              <w:t xml:space="preserve">    columns2 = countvectorizer2.get_feature_names_out()</w:t>
            </w:r>
          </w:p>
          <w:p w14:paraId="15BBDFC7" w14:textId="77777777" w:rsidR="00364E7F" w:rsidRPr="00FD40C3" w:rsidRDefault="00364E7F" w:rsidP="00364E7F">
            <w:pPr>
              <w:pStyle w:val="Code"/>
              <w:rPr>
                <w:lang w:val="id-ID"/>
              </w:rPr>
            </w:pPr>
            <w:r w:rsidRPr="00FD40C3">
              <w:rPr>
                <w:lang w:val="id-ID"/>
              </w:rPr>
              <w:t xml:space="preserve">    tf2 = pd.DataFrame(</w:t>
            </w:r>
          </w:p>
          <w:p w14:paraId="63848FCF" w14:textId="77777777" w:rsidR="00364E7F" w:rsidRPr="00FD40C3" w:rsidRDefault="00364E7F" w:rsidP="00364E7F">
            <w:pPr>
              <w:pStyle w:val="Code"/>
              <w:rPr>
                <w:lang w:val="id-ID"/>
              </w:rPr>
            </w:pPr>
            <w:r w:rsidRPr="00FD40C3">
              <w:rPr>
                <w:lang w:val="id-ID"/>
              </w:rPr>
              <w:t xml:space="preserve">        terms2.toarray(), index=["keyStem", "studentStem"], columns=columns2</w:t>
            </w:r>
          </w:p>
          <w:p w14:paraId="6F8DF314" w14:textId="77777777" w:rsidR="00364E7F" w:rsidRPr="00FD40C3" w:rsidRDefault="00364E7F" w:rsidP="00364E7F">
            <w:pPr>
              <w:pStyle w:val="Code"/>
              <w:rPr>
                <w:lang w:val="id-ID"/>
              </w:rPr>
            </w:pPr>
            <w:r w:rsidRPr="00FD40C3">
              <w:rPr>
                <w:lang w:val="id-ID"/>
              </w:rPr>
              <w:t xml:space="preserve">    )</w:t>
            </w:r>
          </w:p>
          <w:p w14:paraId="33B34246" w14:textId="77777777" w:rsidR="00364E7F" w:rsidRPr="00FD40C3" w:rsidRDefault="00364E7F" w:rsidP="00364E7F">
            <w:pPr>
              <w:pStyle w:val="Code"/>
              <w:rPr>
                <w:lang w:val="id-ID"/>
              </w:rPr>
            </w:pPr>
          </w:p>
          <w:p w14:paraId="7F024294" w14:textId="77777777" w:rsidR="00364E7F" w:rsidRPr="00FD40C3" w:rsidRDefault="00364E7F" w:rsidP="00364E7F">
            <w:pPr>
              <w:pStyle w:val="Code"/>
              <w:rPr>
                <w:lang w:val="id-ID"/>
              </w:rPr>
            </w:pPr>
            <w:r w:rsidRPr="00FD40C3">
              <w:rPr>
                <w:lang w:val="id-ID"/>
              </w:rPr>
              <w:t xml:space="preserve">    # print(tf2)</w:t>
            </w:r>
          </w:p>
          <w:p w14:paraId="14C12F17" w14:textId="77777777" w:rsidR="00364E7F" w:rsidRPr="00FD40C3" w:rsidRDefault="00364E7F" w:rsidP="00364E7F">
            <w:pPr>
              <w:pStyle w:val="Code"/>
              <w:rPr>
                <w:lang w:val="id-ID"/>
              </w:rPr>
            </w:pPr>
          </w:p>
          <w:p w14:paraId="52383AA1" w14:textId="77777777" w:rsidR="00364E7F" w:rsidRPr="00FD40C3" w:rsidRDefault="00364E7F" w:rsidP="00364E7F">
            <w:pPr>
              <w:pStyle w:val="Code"/>
              <w:rPr>
                <w:lang w:val="id-ID"/>
              </w:rPr>
            </w:pPr>
            <w:r w:rsidRPr="00FD40C3">
              <w:rPr>
                <w:lang w:val="id-ID"/>
              </w:rPr>
              <w:t># %% [markdown]</w:t>
            </w:r>
          </w:p>
          <w:p w14:paraId="522E11F2" w14:textId="77777777" w:rsidR="00364E7F" w:rsidRPr="00FD40C3" w:rsidRDefault="00364E7F" w:rsidP="00364E7F">
            <w:pPr>
              <w:pStyle w:val="Code"/>
              <w:rPr>
                <w:lang w:val="id-ID"/>
              </w:rPr>
            </w:pPr>
            <w:r w:rsidRPr="00FD40C3">
              <w:rPr>
                <w:lang w:val="id-ID"/>
              </w:rPr>
              <w:t># IDF</w:t>
            </w:r>
          </w:p>
          <w:p w14:paraId="4C735A7D" w14:textId="77777777" w:rsidR="00364E7F" w:rsidRPr="00FD40C3" w:rsidRDefault="00364E7F" w:rsidP="00364E7F">
            <w:pPr>
              <w:pStyle w:val="Code"/>
              <w:rPr>
                <w:lang w:val="id-ID"/>
              </w:rPr>
            </w:pPr>
          </w:p>
          <w:p w14:paraId="006344A2" w14:textId="77777777" w:rsidR="00364E7F" w:rsidRPr="00FD40C3" w:rsidRDefault="00364E7F" w:rsidP="00364E7F">
            <w:pPr>
              <w:pStyle w:val="Code"/>
              <w:rPr>
                <w:lang w:val="id-ID"/>
              </w:rPr>
            </w:pPr>
            <w:r w:rsidRPr="00FD40C3">
              <w:rPr>
                <w:lang w:val="id-ID"/>
              </w:rPr>
              <w:t># %%</w:t>
            </w:r>
          </w:p>
          <w:p w14:paraId="7B4C9872" w14:textId="77777777" w:rsidR="00364E7F" w:rsidRPr="00FD40C3" w:rsidRDefault="00364E7F" w:rsidP="00364E7F">
            <w:pPr>
              <w:pStyle w:val="Code"/>
              <w:rPr>
                <w:lang w:val="id-ID"/>
              </w:rPr>
            </w:pPr>
            <w:r w:rsidRPr="00FD40C3">
              <w:rPr>
                <w:lang w:val="id-ID"/>
              </w:rPr>
              <w:t># IDF for Lemmatized</w:t>
            </w:r>
          </w:p>
          <w:p w14:paraId="448143F4" w14:textId="77777777" w:rsidR="00364E7F" w:rsidRPr="00FD40C3" w:rsidRDefault="00364E7F" w:rsidP="00364E7F">
            <w:pPr>
              <w:pStyle w:val="Code"/>
              <w:rPr>
                <w:lang w:val="id-ID"/>
              </w:rPr>
            </w:pPr>
          </w:p>
          <w:p w14:paraId="2E18B724" w14:textId="77777777" w:rsidR="00364E7F" w:rsidRPr="00FD40C3" w:rsidRDefault="00364E7F" w:rsidP="00364E7F">
            <w:pPr>
              <w:pStyle w:val="Code"/>
              <w:rPr>
                <w:lang w:val="id-ID"/>
              </w:rPr>
            </w:pPr>
            <w:r w:rsidRPr="00FD40C3">
              <w:rPr>
                <w:lang w:val="id-ID"/>
              </w:rPr>
              <w:t>for i in range(len(full_df)):</w:t>
            </w:r>
          </w:p>
          <w:p w14:paraId="0536AF35" w14:textId="77777777" w:rsidR="00364E7F" w:rsidRPr="00FD40C3" w:rsidRDefault="00364E7F" w:rsidP="00364E7F">
            <w:pPr>
              <w:pStyle w:val="Code"/>
              <w:rPr>
                <w:lang w:val="id-ID"/>
              </w:rPr>
            </w:pPr>
            <w:r w:rsidRPr="00FD40C3">
              <w:rPr>
                <w:lang w:val="id-ID"/>
              </w:rPr>
              <w:t xml:space="preserve">    doc1 = full_df["keyLemmatized"][i]</w:t>
            </w:r>
          </w:p>
          <w:p w14:paraId="1DEC308A" w14:textId="77777777" w:rsidR="00364E7F" w:rsidRPr="00FD40C3" w:rsidRDefault="00364E7F" w:rsidP="00364E7F">
            <w:pPr>
              <w:pStyle w:val="Code"/>
              <w:rPr>
                <w:lang w:val="id-ID"/>
              </w:rPr>
            </w:pPr>
            <w:r w:rsidRPr="00FD40C3">
              <w:rPr>
                <w:lang w:val="id-ID"/>
              </w:rPr>
              <w:lastRenderedPageBreak/>
              <w:t xml:space="preserve">    doc2 = full_df["studentLemmatized"][i]</w:t>
            </w:r>
          </w:p>
          <w:p w14:paraId="090EDF06" w14:textId="77777777" w:rsidR="00364E7F" w:rsidRPr="00FD40C3" w:rsidRDefault="00364E7F" w:rsidP="00364E7F">
            <w:pPr>
              <w:pStyle w:val="Code"/>
              <w:rPr>
                <w:lang w:val="id-ID"/>
              </w:rPr>
            </w:pPr>
            <w:r w:rsidRPr="00FD40C3">
              <w:rPr>
                <w:lang w:val="id-ID"/>
              </w:rPr>
              <w:t xml:space="preserve">    docs = (doc1, doc2)</w:t>
            </w:r>
          </w:p>
          <w:p w14:paraId="1A8EA832" w14:textId="77777777" w:rsidR="00364E7F" w:rsidRPr="00FD40C3" w:rsidRDefault="00364E7F" w:rsidP="00364E7F">
            <w:pPr>
              <w:pStyle w:val="Code"/>
              <w:rPr>
                <w:lang w:val="id-ID"/>
              </w:rPr>
            </w:pPr>
          </w:p>
          <w:p w14:paraId="6DD756C9" w14:textId="77777777" w:rsidR="00364E7F" w:rsidRPr="00FD40C3" w:rsidRDefault="00364E7F" w:rsidP="00364E7F">
            <w:pPr>
              <w:pStyle w:val="Code"/>
              <w:rPr>
                <w:lang w:val="id-ID"/>
              </w:rPr>
            </w:pPr>
            <w:r w:rsidRPr="00FD40C3">
              <w:rPr>
                <w:lang w:val="id-ID"/>
              </w:rPr>
              <w:t xml:space="preserve">    countvectorizer = CountVectorizer()</w:t>
            </w:r>
          </w:p>
          <w:p w14:paraId="792947F0" w14:textId="77777777" w:rsidR="00364E7F" w:rsidRPr="00FD40C3" w:rsidRDefault="00364E7F" w:rsidP="00364E7F">
            <w:pPr>
              <w:pStyle w:val="Code"/>
              <w:rPr>
                <w:lang w:val="id-ID"/>
              </w:rPr>
            </w:pPr>
            <w:r w:rsidRPr="00FD40C3">
              <w:rPr>
                <w:lang w:val="id-ID"/>
              </w:rPr>
              <w:t xml:space="preserve">    terms = countvectorizer.fit_transform(docs)</w:t>
            </w:r>
          </w:p>
          <w:p w14:paraId="3FB9CA2F" w14:textId="77777777" w:rsidR="00364E7F" w:rsidRPr="00FD40C3" w:rsidRDefault="00364E7F" w:rsidP="00364E7F">
            <w:pPr>
              <w:pStyle w:val="Code"/>
              <w:rPr>
                <w:lang w:val="id-ID"/>
              </w:rPr>
            </w:pPr>
          </w:p>
          <w:p w14:paraId="558E3AA0" w14:textId="77777777" w:rsidR="00364E7F" w:rsidRPr="00FD40C3" w:rsidRDefault="00364E7F" w:rsidP="00364E7F">
            <w:pPr>
              <w:pStyle w:val="Code"/>
              <w:rPr>
                <w:lang w:val="id-ID"/>
              </w:rPr>
            </w:pPr>
            <w:r w:rsidRPr="00FD40C3">
              <w:rPr>
                <w:lang w:val="id-ID"/>
              </w:rPr>
              <w:t xml:space="preserve">    tfidf_transformer = TfidfTransformer(smooth_idf=True, use_idf=True)</w:t>
            </w:r>
          </w:p>
          <w:p w14:paraId="4C6BE5E3" w14:textId="77777777" w:rsidR="00364E7F" w:rsidRPr="00FD40C3" w:rsidRDefault="00364E7F" w:rsidP="00364E7F">
            <w:pPr>
              <w:pStyle w:val="Code"/>
              <w:rPr>
                <w:lang w:val="id-ID"/>
              </w:rPr>
            </w:pPr>
            <w:r w:rsidRPr="00FD40C3">
              <w:rPr>
                <w:lang w:val="id-ID"/>
              </w:rPr>
              <w:t xml:space="preserve">    tfidf_transformer.fit(terms)</w:t>
            </w:r>
          </w:p>
          <w:p w14:paraId="625F2688" w14:textId="77777777" w:rsidR="00364E7F" w:rsidRPr="00FD40C3" w:rsidRDefault="00364E7F" w:rsidP="00364E7F">
            <w:pPr>
              <w:pStyle w:val="Code"/>
              <w:rPr>
                <w:lang w:val="id-ID"/>
              </w:rPr>
            </w:pPr>
          </w:p>
          <w:p w14:paraId="77560CEA" w14:textId="77777777" w:rsidR="00364E7F" w:rsidRPr="00FD40C3" w:rsidRDefault="00364E7F" w:rsidP="00364E7F">
            <w:pPr>
              <w:pStyle w:val="Code"/>
              <w:rPr>
                <w:lang w:val="id-ID"/>
              </w:rPr>
            </w:pPr>
            <w:r w:rsidRPr="00FD40C3">
              <w:rPr>
                <w:lang w:val="id-ID"/>
              </w:rPr>
              <w:t xml:space="preserve">    df_idf = pd.DataFrame(</w:t>
            </w:r>
          </w:p>
          <w:p w14:paraId="3B3A6139" w14:textId="77777777" w:rsidR="00364E7F" w:rsidRPr="00FD40C3" w:rsidRDefault="00364E7F" w:rsidP="00364E7F">
            <w:pPr>
              <w:pStyle w:val="Code"/>
              <w:rPr>
                <w:lang w:val="id-ID"/>
              </w:rPr>
            </w:pPr>
            <w:r w:rsidRPr="00FD40C3">
              <w:rPr>
                <w:lang w:val="id-ID"/>
              </w:rPr>
              <w:t xml:space="preserve">        tfidf_transformer.idf_,</w:t>
            </w:r>
          </w:p>
          <w:p w14:paraId="49B0970E" w14:textId="77777777" w:rsidR="00364E7F" w:rsidRPr="00FD40C3" w:rsidRDefault="00364E7F" w:rsidP="00364E7F">
            <w:pPr>
              <w:pStyle w:val="Code"/>
              <w:rPr>
                <w:lang w:val="id-ID"/>
              </w:rPr>
            </w:pPr>
            <w:r w:rsidRPr="00FD40C3">
              <w:rPr>
                <w:lang w:val="id-ID"/>
              </w:rPr>
              <w:t xml:space="preserve">        index=countvectorizer.get_feature_names_out(),</w:t>
            </w:r>
          </w:p>
          <w:p w14:paraId="169FDBA4" w14:textId="77777777" w:rsidR="00364E7F" w:rsidRPr="00FD40C3" w:rsidRDefault="00364E7F" w:rsidP="00364E7F">
            <w:pPr>
              <w:pStyle w:val="Code"/>
              <w:rPr>
                <w:lang w:val="id-ID"/>
              </w:rPr>
            </w:pPr>
            <w:r w:rsidRPr="00FD40C3">
              <w:rPr>
                <w:lang w:val="id-ID"/>
              </w:rPr>
              <w:t xml:space="preserve">        columns=["idf_weights"],</w:t>
            </w:r>
          </w:p>
          <w:p w14:paraId="0DB9D71B" w14:textId="77777777" w:rsidR="00364E7F" w:rsidRPr="00FD40C3" w:rsidRDefault="00364E7F" w:rsidP="00364E7F">
            <w:pPr>
              <w:pStyle w:val="Code"/>
              <w:rPr>
                <w:lang w:val="id-ID"/>
              </w:rPr>
            </w:pPr>
            <w:r w:rsidRPr="00FD40C3">
              <w:rPr>
                <w:lang w:val="id-ID"/>
              </w:rPr>
              <w:t xml:space="preserve">    )</w:t>
            </w:r>
          </w:p>
          <w:p w14:paraId="2D7DE6F3" w14:textId="77777777" w:rsidR="00364E7F" w:rsidRPr="00FD40C3" w:rsidRDefault="00364E7F" w:rsidP="00364E7F">
            <w:pPr>
              <w:pStyle w:val="Code"/>
              <w:rPr>
                <w:lang w:val="id-ID"/>
              </w:rPr>
            </w:pPr>
          </w:p>
          <w:p w14:paraId="5211BE56" w14:textId="77777777" w:rsidR="00364E7F" w:rsidRPr="00FD40C3" w:rsidRDefault="00364E7F" w:rsidP="00364E7F">
            <w:pPr>
              <w:pStyle w:val="Code"/>
              <w:rPr>
                <w:lang w:val="id-ID"/>
              </w:rPr>
            </w:pPr>
            <w:r w:rsidRPr="00FD40C3">
              <w:rPr>
                <w:lang w:val="id-ID"/>
              </w:rPr>
              <w:t xml:space="preserve">    # print(df_idf)</w:t>
            </w:r>
          </w:p>
          <w:p w14:paraId="0DBFBCB7" w14:textId="77777777" w:rsidR="00364E7F" w:rsidRPr="00FD40C3" w:rsidRDefault="00364E7F" w:rsidP="00364E7F">
            <w:pPr>
              <w:pStyle w:val="Code"/>
              <w:rPr>
                <w:lang w:val="id-ID"/>
              </w:rPr>
            </w:pPr>
          </w:p>
          <w:p w14:paraId="0FB7794C" w14:textId="77777777" w:rsidR="00364E7F" w:rsidRPr="00FD40C3" w:rsidRDefault="00364E7F" w:rsidP="00364E7F">
            <w:pPr>
              <w:pStyle w:val="Code"/>
              <w:rPr>
                <w:lang w:val="id-ID"/>
              </w:rPr>
            </w:pPr>
          </w:p>
          <w:p w14:paraId="0CB510A9" w14:textId="77777777" w:rsidR="00364E7F" w:rsidRPr="00FD40C3" w:rsidRDefault="00364E7F" w:rsidP="00364E7F">
            <w:pPr>
              <w:pStyle w:val="Code"/>
              <w:rPr>
                <w:lang w:val="id-ID"/>
              </w:rPr>
            </w:pPr>
            <w:r w:rsidRPr="00FD40C3">
              <w:rPr>
                <w:lang w:val="id-ID"/>
              </w:rPr>
              <w:t># %%</w:t>
            </w:r>
          </w:p>
          <w:p w14:paraId="194CD1C7" w14:textId="77777777" w:rsidR="00364E7F" w:rsidRPr="00FD40C3" w:rsidRDefault="00364E7F" w:rsidP="00364E7F">
            <w:pPr>
              <w:pStyle w:val="Code"/>
              <w:rPr>
                <w:lang w:val="id-ID"/>
              </w:rPr>
            </w:pPr>
            <w:r w:rsidRPr="00FD40C3">
              <w:rPr>
                <w:lang w:val="id-ID"/>
              </w:rPr>
              <w:t># IDF for Stem</w:t>
            </w:r>
          </w:p>
          <w:p w14:paraId="3318837B" w14:textId="77777777" w:rsidR="00364E7F" w:rsidRPr="00FD40C3" w:rsidRDefault="00364E7F" w:rsidP="00364E7F">
            <w:pPr>
              <w:pStyle w:val="Code"/>
              <w:rPr>
                <w:lang w:val="id-ID"/>
              </w:rPr>
            </w:pPr>
          </w:p>
          <w:p w14:paraId="4E78C466" w14:textId="77777777" w:rsidR="00364E7F" w:rsidRPr="00FD40C3" w:rsidRDefault="00364E7F" w:rsidP="00364E7F">
            <w:pPr>
              <w:pStyle w:val="Code"/>
              <w:rPr>
                <w:lang w:val="id-ID"/>
              </w:rPr>
            </w:pPr>
            <w:r w:rsidRPr="00FD40C3">
              <w:rPr>
                <w:lang w:val="id-ID"/>
              </w:rPr>
              <w:t>for i in range(len(full_df)):</w:t>
            </w:r>
          </w:p>
          <w:p w14:paraId="0A13582C" w14:textId="77777777" w:rsidR="00364E7F" w:rsidRPr="00FD40C3" w:rsidRDefault="00364E7F" w:rsidP="00364E7F">
            <w:pPr>
              <w:pStyle w:val="Code"/>
              <w:rPr>
                <w:lang w:val="id-ID"/>
              </w:rPr>
            </w:pPr>
            <w:r w:rsidRPr="00FD40C3">
              <w:rPr>
                <w:lang w:val="id-ID"/>
              </w:rPr>
              <w:t xml:space="preserve">    doc12 = full_df["keyStem"][i]</w:t>
            </w:r>
          </w:p>
          <w:p w14:paraId="232A3EAB" w14:textId="77777777" w:rsidR="00364E7F" w:rsidRPr="00FD40C3" w:rsidRDefault="00364E7F" w:rsidP="00364E7F">
            <w:pPr>
              <w:pStyle w:val="Code"/>
              <w:rPr>
                <w:lang w:val="id-ID"/>
              </w:rPr>
            </w:pPr>
            <w:r w:rsidRPr="00FD40C3">
              <w:rPr>
                <w:lang w:val="id-ID"/>
              </w:rPr>
              <w:t xml:space="preserve">    doc22 = full_df["studentStem"][i]</w:t>
            </w:r>
          </w:p>
          <w:p w14:paraId="26B2DFD1" w14:textId="77777777" w:rsidR="00364E7F" w:rsidRPr="00FD40C3" w:rsidRDefault="00364E7F" w:rsidP="00364E7F">
            <w:pPr>
              <w:pStyle w:val="Code"/>
              <w:rPr>
                <w:lang w:val="id-ID"/>
              </w:rPr>
            </w:pPr>
            <w:r w:rsidRPr="00FD40C3">
              <w:rPr>
                <w:lang w:val="id-ID"/>
              </w:rPr>
              <w:t xml:space="preserve">    docs2 = (doc12, doc22)</w:t>
            </w:r>
          </w:p>
          <w:p w14:paraId="37412985" w14:textId="77777777" w:rsidR="00364E7F" w:rsidRPr="00FD40C3" w:rsidRDefault="00364E7F" w:rsidP="00364E7F">
            <w:pPr>
              <w:pStyle w:val="Code"/>
              <w:rPr>
                <w:lang w:val="id-ID"/>
              </w:rPr>
            </w:pPr>
            <w:r w:rsidRPr="00FD40C3">
              <w:rPr>
                <w:lang w:val="id-ID"/>
              </w:rPr>
              <w:t xml:space="preserve">    countvectorizer = CountVectorizer()</w:t>
            </w:r>
          </w:p>
          <w:p w14:paraId="59E2AFED" w14:textId="77777777" w:rsidR="00364E7F" w:rsidRPr="00FD40C3" w:rsidRDefault="00364E7F" w:rsidP="00364E7F">
            <w:pPr>
              <w:pStyle w:val="Code"/>
              <w:rPr>
                <w:lang w:val="id-ID"/>
              </w:rPr>
            </w:pPr>
            <w:r w:rsidRPr="00FD40C3">
              <w:rPr>
                <w:lang w:val="id-ID"/>
              </w:rPr>
              <w:t xml:space="preserve">    terms2 = countvectorizer.fit_transform(docs2)</w:t>
            </w:r>
          </w:p>
          <w:p w14:paraId="6884046A" w14:textId="77777777" w:rsidR="00364E7F" w:rsidRPr="00FD40C3" w:rsidRDefault="00364E7F" w:rsidP="00364E7F">
            <w:pPr>
              <w:pStyle w:val="Code"/>
              <w:rPr>
                <w:lang w:val="id-ID"/>
              </w:rPr>
            </w:pPr>
          </w:p>
          <w:p w14:paraId="2BAA573C" w14:textId="77777777" w:rsidR="00364E7F" w:rsidRPr="00FD40C3" w:rsidRDefault="00364E7F" w:rsidP="00364E7F">
            <w:pPr>
              <w:pStyle w:val="Code"/>
              <w:rPr>
                <w:lang w:val="id-ID"/>
              </w:rPr>
            </w:pPr>
            <w:r w:rsidRPr="00FD40C3">
              <w:rPr>
                <w:lang w:val="id-ID"/>
              </w:rPr>
              <w:t xml:space="preserve">    tfidf_transformer = TfidfTransformer(smooth_idf=True, use_idf=True)</w:t>
            </w:r>
          </w:p>
          <w:p w14:paraId="40E174E2" w14:textId="77777777" w:rsidR="00364E7F" w:rsidRPr="00FD40C3" w:rsidRDefault="00364E7F" w:rsidP="00364E7F">
            <w:pPr>
              <w:pStyle w:val="Code"/>
              <w:rPr>
                <w:lang w:val="id-ID"/>
              </w:rPr>
            </w:pPr>
            <w:r w:rsidRPr="00FD40C3">
              <w:rPr>
                <w:lang w:val="id-ID"/>
              </w:rPr>
              <w:t xml:space="preserve">    tfidf_transformer.fit(terms2)</w:t>
            </w:r>
          </w:p>
          <w:p w14:paraId="244DE502" w14:textId="77777777" w:rsidR="00364E7F" w:rsidRPr="00FD40C3" w:rsidRDefault="00364E7F" w:rsidP="00364E7F">
            <w:pPr>
              <w:pStyle w:val="Code"/>
              <w:rPr>
                <w:lang w:val="id-ID"/>
              </w:rPr>
            </w:pPr>
          </w:p>
          <w:p w14:paraId="5B574E93" w14:textId="77777777" w:rsidR="00364E7F" w:rsidRPr="00FD40C3" w:rsidRDefault="00364E7F" w:rsidP="00364E7F">
            <w:pPr>
              <w:pStyle w:val="Code"/>
              <w:rPr>
                <w:lang w:val="id-ID"/>
              </w:rPr>
            </w:pPr>
            <w:r w:rsidRPr="00FD40C3">
              <w:rPr>
                <w:lang w:val="id-ID"/>
              </w:rPr>
              <w:t xml:space="preserve">    df_idf2 = pd.DataFrame(</w:t>
            </w:r>
          </w:p>
          <w:p w14:paraId="3F6E36DE" w14:textId="77777777" w:rsidR="00364E7F" w:rsidRPr="00FD40C3" w:rsidRDefault="00364E7F" w:rsidP="00364E7F">
            <w:pPr>
              <w:pStyle w:val="Code"/>
              <w:rPr>
                <w:lang w:val="id-ID"/>
              </w:rPr>
            </w:pPr>
            <w:r w:rsidRPr="00FD40C3">
              <w:rPr>
                <w:lang w:val="id-ID"/>
              </w:rPr>
              <w:t xml:space="preserve">        tfidf_transformer.idf_,</w:t>
            </w:r>
          </w:p>
          <w:p w14:paraId="023BB7D9" w14:textId="77777777" w:rsidR="00364E7F" w:rsidRPr="00FD40C3" w:rsidRDefault="00364E7F" w:rsidP="00364E7F">
            <w:pPr>
              <w:pStyle w:val="Code"/>
              <w:rPr>
                <w:lang w:val="id-ID"/>
              </w:rPr>
            </w:pPr>
            <w:r w:rsidRPr="00FD40C3">
              <w:rPr>
                <w:lang w:val="id-ID"/>
              </w:rPr>
              <w:t xml:space="preserve">        index=countvectorizer.get_feature_names_out(),</w:t>
            </w:r>
          </w:p>
          <w:p w14:paraId="4808A11A" w14:textId="77777777" w:rsidR="00364E7F" w:rsidRPr="00FD40C3" w:rsidRDefault="00364E7F" w:rsidP="00364E7F">
            <w:pPr>
              <w:pStyle w:val="Code"/>
              <w:rPr>
                <w:lang w:val="id-ID"/>
              </w:rPr>
            </w:pPr>
            <w:r w:rsidRPr="00FD40C3">
              <w:rPr>
                <w:lang w:val="id-ID"/>
              </w:rPr>
              <w:t xml:space="preserve">        columns=["idf_weights"],</w:t>
            </w:r>
          </w:p>
          <w:p w14:paraId="0E192ECE" w14:textId="77777777" w:rsidR="00364E7F" w:rsidRPr="00FD40C3" w:rsidRDefault="00364E7F" w:rsidP="00364E7F">
            <w:pPr>
              <w:pStyle w:val="Code"/>
              <w:rPr>
                <w:lang w:val="id-ID"/>
              </w:rPr>
            </w:pPr>
            <w:r w:rsidRPr="00FD40C3">
              <w:rPr>
                <w:lang w:val="id-ID"/>
              </w:rPr>
              <w:t xml:space="preserve">    )</w:t>
            </w:r>
          </w:p>
          <w:p w14:paraId="77253C78" w14:textId="77777777" w:rsidR="00364E7F" w:rsidRPr="00FD40C3" w:rsidRDefault="00364E7F" w:rsidP="00364E7F">
            <w:pPr>
              <w:pStyle w:val="Code"/>
              <w:rPr>
                <w:lang w:val="id-ID"/>
              </w:rPr>
            </w:pPr>
          </w:p>
          <w:p w14:paraId="6A8DCB2A" w14:textId="77777777" w:rsidR="00364E7F" w:rsidRPr="00FD40C3" w:rsidRDefault="00364E7F" w:rsidP="00364E7F">
            <w:pPr>
              <w:pStyle w:val="Code"/>
              <w:rPr>
                <w:lang w:val="id-ID"/>
              </w:rPr>
            </w:pPr>
            <w:r w:rsidRPr="00FD40C3">
              <w:rPr>
                <w:lang w:val="id-ID"/>
              </w:rPr>
              <w:t xml:space="preserve">    # print(df_idf2)</w:t>
            </w:r>
          </w:p>
          <w:p w14:paraId="5CB808F6" w14:textId="77777777" w:rsidR="00364E7F" w:rsidRPr="00FD40C3" w:rsidRDefault="00364E7F" w:rsidP="00364E7F">
            <w:pPr>
              <w:pStyle w:val="Code"/>
              <w:rPr>
                <w:lang w:val="id-ID"/>
              </w:rPr>
            </w:pPr>
          </w:p>
          <w:p w14:paraId="1B3CA521" w14:textId="77777777" w:rsidR="00364E7F" w:rsidRPr="00FD40C3" w:rsidRDefault="00364E7F" w:rsidP="00364E7F">
            <w:pPr>
              <w:pStyle w:val="Code"/>
              <w:rPr>
                <w:lang w:val="id-ID"/>
              </w:rPr>
            </w:pPr>
            <w:r w:rsidRPr="00FD40C3">
              <w:rPr>
                <w:lang w:val="id-ID"/>
              </w:rPr>
              <w:t># %% [markdown]</w:t>
            </w:r>
          </w:p>
          <w:p w14:paraId="00979BB7" w14:textId="77777777" w:rsidR="00364E7F" w:rsidRPr="00FD40C3" w:rsidRDefault="00364E7F" w:rsidP="00364E7F">
            <w:pPr>
              <w:pStyle w:val="Code"/>
              <w:rPr>
                <w:lang w:val="id-ID"/>
              </w:rPr>
            </w:pPr>
            <w:r w:rsidRPr="00FD40C3">
              <w:rPr>
                <w:lang w:val="id-ID"/>
              </w:rPr>
              <w:t># TF-IDF</w:t>
            </w:r>
          </w:p>
          <w:p w14:paraId="533D5BD9" w14:textId="77777777" w:rsidR="00364E7F" w:rsidRPr="00FD40C3" w:rsidRDefault="00364E7F" w:rsidP="00364E7F">
            <w:pPr>
              <w:pStyle w:val="Code"/>
              <w:rPr>
                <w:lang w:val="id-ID"/>
              </w:rPr>
            </w:pPr>
          </w:p>
          <w:p w14:paraId="73F97FA7" w14:textId="77777777" w:rsidR="00364E7F" w:rsidRPr="00FD40C3" w:rsidRDefault="00364E7F" w:rsidP="00364E7F">
            <w:pPr>
              <w:pStyle w:val="Code"/>
              <w:rPr>
                <w:lang w:val="id-ID"/>
              </w:rPr>
            </w:pPr>
            <w:r w:rsidRPr="00FD40C3">
              <w:rPr>
                <w:lang w:val="id-ID"/>
              </w:rPr>
              <w:t># %%</w:t>
            </w:r>
          </w:p>
          <w:p w14:paraId="45A31D95" w14:textId="77777777" w:rsidR="00364E7F" w:rsidRPr="00FD40C3" w:rsidRDefault="00364E7F" w:rsidP="00364E7F">
            <w:pPr>
              <w:pStyle w:val="Code"/>
              <w:rPr>
                <w:lang w:val="id-ID"/>
              </w:rPr>
            </w:pPr>
            <w:r w:rsidRPr="00FD40C3">
              <w:rPr>
                <w:lang w:val="id-ID"/>
              </w:rPr>
              <w:t># TF-IDF for Lemmatized</w:t>
            </w:r>
          </w:p>
          <w:p w14:paraId="1DB2B6F8" w14:textId="77777777" w:rsidR="00364E7F" w:rsidRPr="00FD40C3" w:rsidRDefault="00364E7F" w:rsidP="00364E7F">
            <w:pPr>
              <w:pStyle w:val="Code"/>
              <w:rPr>
                <w:lang w:val="id-ID"/>
              </w:rPr>
            </w:pPr>
          </w:p>
          <w:p w14:paraId="6C2219C3" w14:textId="77777777" w:rsidR="00364E7F" w:rsidRPr="00FD40C3" w:rsidRDefault="00364E7F" w:rsidP="00364E7F">
            <w:pPr>
              <w:pStyle w:val="Code"/>
              <w:rPr>
                <w:lang w:val="id-ID"/>
              </w:rPr>
            </w:pPr>
            <w:r w:rsidRPr="00FD40C3">
              <w:rPr>
                <w:lang w:val="id-ID"/>
              </w:rPr>
              <w:t>for i in range(len(full_df)):</w:t>
            </w:r>
          </w:p>
          <w:p w14:paraId="73434D97" w14:textId="77777777" w:rsidR="00364E7F" w:rsidRPr="00FD40C3" w:rsidRDefault="00364E7F" w:rsidP="00364E7F">
            <w:pPr>
              <w:pStyle w:val="Code"/>
              <w:rPr>
                <w:lang w:val="id-ID"/>
              </w:rPr>
            </w:pPr>
            <w:r w:rsidRPr="00FD40C3">
              <w:rPr>
                <w:lang w:val="id-ID"/>
              </w:rPr>
              <w:t xml:space="preserve">    doc1 = full_df["keyLemmatized"][i]</w:t>
            </w:r>
          </w:p>
          <w:p w14:paraId="78048E84" w14:textId="77777777" w:rsidR="00364E7F" w:rsidRPr="00FD40C3" w:rsidRDefault="00364E7F" w:rsidP="00364E7F">
            <w:pPr>
              <w:pStyle w:val="Code"/>
              <w:rPr>
                <w:lang w:val="id-ID"/>
              </w:rPr>
            </w:pPr>
            <w:r w:rsidRPr="00FD40C3">
              <w:rPr>
                <w:lang w:val="id-ID"/>
              </w:rPr>
              <w:t xml:space="preserve">    doc2 = full_df["studentLemmatized"][i]</w:t>
            </w:r>
          </w:p>
          <w:p w14:paraId="61DC571C" w14:textId="77777777" w:rsidR="00364E7F" w:rsidRPr="00FD40C3" w:rsidRDefault="00364E7F" w:rsidP="00364E7F">
            <w:pPr>
              <w:pStyle w:val="Code"/>
              <w:rPr>
                <w:lang w:val="id-ID"/>
              </w:rPr>
            </w:pPr>
            <w:r w:rsidRPr="00FD40C3">
              <w:rPr>
                <w:lang w:val="id-ID"/>
              </w:rPr>
              <w:t xml:space="preserve">    docs = (doc1, doc2)</w:t>
            </w:r>
          </w:p>
          <w:p w14:paraId="5D06C26F" w14:textId="77777777" w:rsidR="00364E7F" w:rsidRPr="00FD40C3" w:rsidRDefault="00364E7F" w:rsidP="00364E7F">
            <w:pPr>
              <w:pStyle w:val="Code"/>
              <w:rPr>
                <w:lang w:val="id-ID"/>
              </w:rPr>
            </w:pPr>
            <w:r w:rsidRPr="00FD40C3">
              <w:rPr>
                <w:lang w:val="id-ID"/>
              </w:rPr>
              <w:t xml:space="preserve">    countvectorizer = CountVectorizer()</w:t>
            </w:r>
          </w:p>
          <w:p w14:paraId="675E006D" w14:textId="77777777" w:rsidR="00364E7F" w:rsidRPr="00FD40C3" w:rsidRDefault="00364E7F" w:rsidP="00364E7F">
            <w:pPr>
              <w:pStyle w:val="Code"/>
              <w:rPr>
                <w:lang w:val="id-ID"/>
              </w:rPr>
            </w:pPr>
            <w:r w:rsidRPr="00FD40C3">
              <w:rPr>
                <w:lang w:val="id-ID"/>
              </w:rPr>
              <w:t xml:space="preserve">    terms = countvectorizer.fit_transform(docs)</w:t>
            </w:r>
          </w:p>
          <w:p w14:paraId="1C434937" w14:textId="77777777" w:rsidR="00364E7F" w:rsidRPr="00FD40C3" w:rsidRDefault="00364E7F" w:rsidP="00364E7F">
            <w:pPr>
              <w:pStyle w:val="Code"/>
              <w:rPr>
                <w:lang w:val="id-ID"/>
              </w:rPr>
            </w:pPr>
            <w:r w:rsidRPr="00FD40C3">
              <w:rPr>
                <w:lang w:val="id-ID"/>
              </w:rPr>
              <w:t xml:space="preserve">    X = tfidf_transformer.fit_transform(terms)</w:t>
            </w:r>
          </w:p>
          <w:p w14:paraId="5C5C80DF" w14:textId="77777777" w:rsidR="00364E7F" w:rsidRPr="00FD40C3" w:rsidRDefault="00364E7F" w:rsidP="00364E7F">
            <w:pPr>
              <w:pStyle w:val="Code"/>
              <w:rPr>
                <w:lang w:val="id-ID"/>
              </w:rPr>
            </w:pPr>
            <w:r w:rsidRPr="00FD40C3">
              <w:rPr>
                <w:lang w:val="id-ID"/>
              </w:rPr>
              <w:t xml:space="preserve">    tf_idf = pd.DataFrame(X.toarray(), columns=countvectorizer.get_feature_names_out())</w:t>
            </w:r>
          </w:p>
          <w:p w14:paraId="63C8C633" w14:textId="77777777" w:rsidR="00364E7F" w:rsidRPr="00FD40C3" w:rsidRDefault="00364E7F" w:rsidP="00364E7F">
            <w:pPr>
              <w:pStyle w:val="Code"/>
              <w:rPr>
                <w:lang w:val="id-ID"/>
              </w:rPr>
            </w:pPr>
            <w:r w:rsidRPr="00FD40C3">
              <w:rPr>
                <w:lang w:val="id-ID"/>
              </w:rPr>
              <w:t xml:space="preserve">    # print(tf_idf)</w:t>
            </w:r>
          </w:p>
          <w:p w14:paraId="28686E8B" w14:textId="77777777" w:rsidR="00364E7F" w:rsidRPr="00FD40C3" w:rsidRDefault="00364E7F" w:rsidP="00364E7F">
            <w:pPr>
              <w:pStyle w:val="Code"/>
              <w:rPr>
                <w:lang w:val="id-ID"/>
              </w:rPr>
            </w:pPr>
          </w:p>
          <w:p w14:paraId="49658012" w14:textId="77777777" w:rsidR="00364E7F" w:rsidRPr="00FD40C3" w:rsidRDefault="00364E7F" w:rsidP="00364E7F">
            <w:pPr>
              <w:pStyle w:val="Code"/>
              <w:rPr>
                <w:lang w:val="id-ID"/>
              </w:rPr>
            </w:pPr>
            <w:r w:rsidRPr="00FD40C3">
              <w:rPr>
                <w:lang w:val="id-ID"/>
              </w:rPr>
              <w:t># %%</w:t>
            </w:r>
          </w:p>
          <w:p w14:paraId="55EF0782" w14:textId="77777777" w:rsidR="00364E7F" w:rsidRPr="00FD40C3" w:rsidRDefault="00364E7F" w:rsidP="00364E7F">
            <w:pPr>
              <w:pStyle w:val="Code"/>
              <w:rPr>
                <w:lang w:val="id-ID"/>
              </w:rPr>
            </w:pPr>
            <w:r w:rsidRPr="00FD40C3">
              <w:rPr>
                <w:lang w:val="id-ID"/>
              </w:rPr>
              <w:lastRenderedPageBreak/>
              <w:t># TF-IDF for Stem</w:t>
            </w:r>
          </w:p>
          <w:p w14:paraId="4DFFDF51" w14:textId="77777777" w:rsidR="00364E7F" w:rsidRPr="00FD40C3" w:rsidRDefault="00364E7F" w:rsidP="00364E7F">
            <w:pPr>
              <w:pStyle w:val="Code"/>
              <w:rPr>
                <w:lang w:val="id-ID"/>
              </w:rPr>
            </w:pPr>
          </w:p>
          <w:p w14:paraId="6C26FF23" w14:textId="77777777" w:rsidR="00364E7F" w:rsidRPr="00FD40C3" w:rsidRDefault="00364E7F" w:rsidP="00364E7F">
            <w:pPr>
              <w:pStyle w:val="Code"/>
              <w:rPr>
                <w:lang w:val="id-ID"/>
              </w:rPr>
            </w:pPr>
            <w:r w:rsidRPr="00FD40C3">
              <w:rPr>
                <w:lang w:val="id-ID"/>
              </w:rPr>
              <w:t>for i in range(len(full_df)):</w:t>
            </w:r>
          </w:p>
          <w:p w14:paraId="2F16E451" w14:textId="77777777" w:rsidR="00364E7F" w:rsidRPr="00FD40C3" w:rsidRDefault="00364E7F" w:rsidP="00364E7F">
            <w:pPr>
              <w:pStyle w:val="Code"/>
              <w:rPr>
                <w:lang w:val="id-ID"/>
              </w:rPr>
            </w:pPr>
            <w:r w:rsidRPr="00FD40C3">
              <w:rPr>
                <w:lang w:val="id-ID"/>
              </w:rPr>
              <w:t xml:space="preserve">    doc12 = full_df["keyStem"][i]</w:t>
            </w:r>
          </w:p>
          <w:p w14:paraId="1C41C1FB" w14:textId="77777777" w:rsidR="00364E7F" w:rsidRPr="00FD40C3" w:rsidRDefault="00364E7F" w:rsidP="00364E7F">
            <w:pPr>
              <w:pStyle w:val="Code"/>
              <w:rPr>
                <w:lang w:val="id-ID"/>
              </w:rPr>
            </w:pPr>
            <w:r w:rsidRPr="00FD40C3">
              <w:rPr>
                <w:lang w:val="id-ID"/>
              </w:rPr>
              <w:t xml:space="preserve">    doc22 = full_df["studentStem"][i]</w:t>
            </w:r>
          </w:p>
          <w:p w14:paraId="21BB89C2" w14:textId="77777777" w:rsidR="00364E7F" w:rsidRPr="00FD40C3" w:rsidRDefault="00364E7F" w:rsidP="00364E7F">
            <w:pPr>
              <w:pStyle w:val="Code"/>
              <w:rPr>
                <w:lang w:val="id-ID"/>
              </w:rPr>
            </w:pPr>
            <w:r w:rsidRPr="00FD40C3">
              <w:rPr>
                <w:lang w:val="id-ID"/>
              </w:rPr>
              <w:t xml:space="preserve">    docs2 = (doc12, doc22)</w:t>
            </w:r>
          </w:p>
          <w:p w14:paraId="32A0AD92" w14:textId="77777777" w:rsidR="00364E7F" w:rsidRPr="00FD40C3" w:rsidRDefault="00364E7F" w:rsidP="00364E7F">
            <w:pPr>
              <w:pStyle w:val="Code"/>
              <w:rPr>
                <w:lang w:val="id-ID"/>
              </w:rPr>
            </w:pPr>
            <w:r w:rsidRPr="00FD40C3">
              <w:rPr>
                <w:lang w:val="id-ID"/>
              </w:rPr>
              <w:t xml:space="preserve">    countvectorizer = CountVectorizer()</w:t>
            </w:r>
          </w:p>
          <w:p w14:paraId="592F8890" w14:textId="77777777" w:rsidR="00364E7F" w:rsidRPr="00FD40C3" w:rsidRDefault="00364E7F" w:rsidP="00364E7F">
            <w:pPr>
              <w:pStyle w:val="Code"/>
              <w:rPr>
                <w:lang w:val="id-ID"/>
              </w:rPr>
            </w:pPr>
            <w:r w:rsidRPr="00FD40C3">
              <w:rPr>
                <w:lang w:val="id-ID"/>
              </w:rPr>
              <w:t xml:space="preserve">    terms2 = countvectorizer.fit_transform(docs2)</w:t>
            </w:r>
          </w:p>
          <w:p w14:paraId="0F96E3F1" w14:textId="77777777" w:rsidR="00364E7F" w:rsidRPr="00FD40C3" w:rsidRDefault="00364E7F" w:rsidP="00364E7F">
            <w:pPr>
              <w:pStyle w:val="Code"/>
              <w:rPr>
                <w:lang w:val="id-ID"/>
              </w:rPr>
            </w:pPr>
          </w:p>
          <w:p w14:paraId="2AB3500C" w14:textId="77777777" w:rsidR="00364E7F" w:rsidRPr="00FD40C3" w:rsidRDefault="00364E7F" w:rsidP="00364E7F">
            <w:pPr>
              <w:pStyle w:val="Code"/>
              <w:rPr>
                <w:lang w:val="id-ID"/>
              </w:rPr>
            </w:pPr>
            <w:r w:rsidRPr="00FD40C3">
              <w:rPr>
                <w:lang w:val="id-ID"/>
              </w:rPr>
              <w:t xml:space="preserve">    X2 = tfidf_transformer.fit_transform(terms2)</w:t>
            </w:r>
          </w:p>
          <w:p w14:paraId="3C129861" w14:textId="77777777" w:rsidR="00364E7F" w:rsidRPr="00FD40C3" w:rsidRDefault="00364E7F" w:rsidP="00364E7F">
            <w:pPr>
              <w:pStyle w:val="Code"/>
              <w:rPr>
                <w:lang w:val="id-ID"/>
              </w:rPr>
            </w:pPr>
            <w:r w:rsidRPr="00FD40C3">
              <w:rPr>
                <w:lang w:val="id-ID"/>
              </w:rPr>
              <w:t xml:space="preserve">    tf_idf2 = pd.DataFrame(</w:t>
            </w:r>
          </w:p>
          <w:p w14:paraId="306C87AC" w14:textId="77777777" w:rsidR="00364E7F" w:rsidRPr="00FD40C3" w:rsidRDefault="00364E7F" w:rsidP="00364E7F">
            <w:pPr>
              <w:pStyle w:val="Code"/>
              <w:rPr>
                <w:lang w:val="id-ID"/>
              </w:rPr>
            </w:pPr>
            <w:r w:rsidRPr="00FD40C3">
              <w:rPr>
                <w:lang w:val="id-ID"/>
              </w:rPr>
              <w:t xml:space="preserve">        X2.toarray(), columns=countvectorizer.get_feature_names_out()</w:t>
            </w:r>
          </w:p>
          <w:p w14:paraId="4E9DA16F" w14:textId="77777777" w:rsidR="00364E7F" w:rsidRPr="00FD40C3" w:rsidRDefault="00364E7F" w:rsidP="00364E7F">
            <w:pPr>
              <w:pStyle w:val="Code"/>
              <w:rPr>
                <w:lang w:val="id-ID"/>
              </w:rPr>
            </w:pPr>
            <w:r w:rsidRPr="00FD40C3">
              <w:rPr>
                <w:lang w:val="id-ID"/>
              </w:rPr>
              <w:t xml:space="preserve">    )</w:t>
            </w:r>
          </w:p>
          <w:p w14:paraId="1046F1E6" w14:textId="77777777" w:rsidR="00364E7F" w:rsidRPr="00FD40C3" w:rsidRDefault="00364E7F" w:rsidP="00364E7F">
            <w:pPr>
              <w:pStyle w:val="Code"/>
              <w:rPr>
                <w:lang w:val="id-ID"/>
              </w:rPr>
            </w:pPr>
            <w:r w:rsidRPr="00FD40C3">
              <w:rPr>
                <w:lang w:val="id-ID"/>
              </w:rPr>
              <w:t xml:space="preserve">    # print(tf_idf2)</w:t>
            </w:r>
          </w:p>
          <w:p w14:paraId="0CBABE7A" w14:textId="77777777" w:rsidR="00364E7F" w:rsidRPr="00FD40C3" w:rsidRDefault="00364E7F" w:rsidP="00364E7F">
            <w:pPr>
              <w:pStyle w:val="Code"/>
              <w:rPr>
                <w:lang w:val="id-ID"/>
              </w:rPr>
            </w:pPr>
          </w:p>
          <w:p w14:paraId="732A1174" w14:textId="77777777" w:rsidR="00364E7F" w:rsidRPr="00FD40C3" w:rsidRDefault="00364E7F" w:rsidP="00364E7F">
            <w:pPr>
              <w:pStyle w:val="Code"/>
              <w:rPr>
                <w:lang w:val="id-ID"/>
              </w:rPr>
            </w:pPr>
            <w:r w:rsidRPr="00FD40C3">
              <w:rPr>
                <w:lang w:val="id-ID"/>
              </w:rPr>
              <w:t># %% [markdown]</w:t>
            </w:r>
          </w:p>
          <w:p w14:paraId="2FEC85C1" w14:textId="77777777" w:rsidR="00364E7F" w:rsidRPr="00FD40C3" w:rsidRDefault="00364E7F" w:rsidP="00364E7F">
            <w:pPr>
              <w:pStyle w:val="Code"/>
              <w:rPr>
                <w:lang w:val="id-ID"/>
              </w:rPr>
            </w:pPr>
            <w:r w:rsidRPr="00FD40C3">
              <w:rPr>
                <w:lang w:val="id-ID"/>
              </w:rPr>
              <w:t># **Cosine Similarity**</w:t>
            </w:r>
          </w:p>
          <w:p w14:paraId="1FD40546" w14:textId="77777777" w:rsidR="00364E7F" w:rsidRPr="00FD40C3" w:rsidRDefault="00364E7F" w:rsidP="00364E7F">
            <w:pPr>
              <w:pStyle w:val="Code"/>
              <w:rPr>
                <w:lang w:val="id-ID"/>
              </w:rPr>
            </w:pPr>
          </w:p>
          <w:p w14:paraId="23DAFED6" w14:textId="77777777" w:rsidR="00364E7F" w:rsidRPr="00FD40C3" w:rsidRDefault="00364E7F" w:rsidP="00364E7F">
            <w:pPr>
              <w:pStyle w:val="Code"/>
              <w:rPr>
                <w:lang w:val="id-ID"/>
              </w:rPr>
            </w:pPr>
            <w:r w:rsidRPr="00FD40C3">
              <w:rPr>
                <w:lang w:val="id-ID"/>
              </w:rPr>
              <w:t># %%</w:t>
            </w:r>
          </w:p>
          <w:p w14:paraId="236F1842" w14:textId="77777777" w:rsidR="00364E7F" w:rsidRPr="00FD40C3" w:rsidRDefault="00364E7F" w:rsidP="00364E7F">
            <w:pPr>
              <w:pStyle w:val="Code"/>
              <w:rPr>
                <w:lang w:val="id-ID"/>
              </w:rPr>
            </w:pPr>
            <w:r w:rsidRPr="00FD40C3">
              <w:rPr>
                <w:lang w:val="id-ID"/>
              </w:rPr>
              <w:t># Cosine Similarity for Lemmatized</w:t>
            </w:r>
          </w:p>
          <w:p w14:paraId="78025E83" w14:textId="77777777" w:rsidR="00364E7F" w:rsidRPr="00FD40C3" w:rsidRDefault="00364E7F" w:rsidP="00364E7F">
            <w:pPr>
              <w:pStyle w:val="Code"/>
              <w:rPr>
                <w:lang w:val="id-ID"/>
              </w:rPr>
            </w:pPr>
          </w:p>
          <w:p w14:paraId="0DF0ACD2" w14:textId="77777777" w:rsidR="00364E7F" w:rsidRPr="00FD40C3" w:rsidRDefault="00364E7F" w:rsidP="00364E7F">
            <w:pPr>
              <w:pStyle w:val="Code"/>
              <w:rPr>
                <w:lang w:val="id-ID"/>
              </w:rPr>
            </w:pPr>
            <w:r w:rsidRPr="00FD40C3">
              <w:rPr>
                <w:lang w:val="id-ID"/>
              </w:rPr>
              <w:t>tfidf_vectorizer = TfidfVectorizer()</w:t>
            </w:r>
          </w:p>
          <w:p w14:paraId="6522B70C" w14:textId="77777777" w:rsidR="00364E7F" w:rsidRPr="00FD40C3" w:rsidRDefault="00364E7F" w:rsidP="00364E7F">
            <w:pPr>
              <w:pStyle w:val="Code"/>
              <w:rPr>
                <w:lang w:val="id-ID"/>
              </w:rPr>
            </w:pPr>
            <w:r w:rsidRPr="00FD40C3">
              <w:rPr>
                <w:lang w:val="id-ID"/>
              </w:rPr>
              <w:t>similarity = []</w:t>
            </w:r>
          </w:p>
          <w:p w14:paraId="7FD5417D" w14:textId="77777777" w:rsidR="00364E7F" w:rsidRPr="00FD40C3" w:rsidRDefault="00364E7F" w:rsidP="00364E7F">
            <w:pPr>
              <w:pStyle w:val="Code"/>
              <w:rPr>
                <w:lang w:val="id-ID"/>
              </w:rPr>
            </w:pPr>
          </w:p>
          <w:p w14:paraId="333E5B76" w14:textId="77777777" w:rsidR="00364E7F" w:rsidRPr="00FD40C3" w:rsidRDefault="00364E7F" w:rsidP="00364E7F">
            <w:pPr>
              <w:pStyle w:val="Code"/>
              <w:rPr>
                <w:lang w:val="id-ID"/>
              </w:rPr>
            </w:pPr>
            <w:r w:rsidRPr="00FD40C3">
              <w:rPr>
                <w:lang w:val="id-ID"/>
              </w:rPr>
              <w:t>full_df["keyLemmatized"] = full_df["keyLemmatized"].astype(str)</w:t>
            </w:r>
          </w:p>
          <w:p w14:paraId="7A478BDD" w14:textId="77777777" w:rsidR="00364E7F" w:rsidRPr="00FD40C3" w:rsidRDefault="00364E7F" w:rsidP="00364E7F">
            <w:pPr>
              <w:pStyle w:val="Code"/>
              <w:rPr>
                <w:lang w:val="id-ID"/>
              </w:rPr>
            </w:pPr>
            <w:r w:rsidRPr="00FD40C3">
              <w:rPr>
                <w:lang w:val="id-ID"/>
              </w:rPr>
              <w:t>full_df["studentLemmatized"] = full_df["studentLemmatized"].astype(str)</w:t>
            </w:r>
          </w:p>
          <w:p w14:paraId="25CDA0DC" w14:textId="77777777" w:rsidR="00364E7F" w:rsidRPr="00FD40C3" w:rsidRDefault="00364E7F" w:rsidP="00364E7F">
            <w:pPr>
              <w:pStyle w:val="Code"/>
              <w:rPr>
                <w:lang w:val="id-ID"/>
              </w:rPr>
            </w:pPr>
          </w:p>
          <w:p w14:paraId="5CA0F043" w14:textId="77777777" w:rsidR="00364E7F" w:rsidRPr="00FD40C3" w:rsidRDefault="00364E7F" w:rsidP="00364E7F">
            <w:pPr>
              <w:pStyle w:val="Code"/>
              <w:rPr>
                <w:lang w:val="id-ID"/>
              </w:rPr>
            </w:pPr>
            <w:r w:rsidRPr="00FD40C3">
              <w:rPr>
                <w:lang w:val="id-ID"/>
              </w:rPr>
              <w:t>for i in range(len(full_df)):</w:t>
            </w:r>
          </w:p>
          <w:p w14:paraId="252E1A1A" w14:textId="77777777" w:rsidR="00364E7F" w:rsidRPr="00FD40C3" w:rsidRDefault="00364E7F" w:rsidP="00364E7F">
            <w:pPr>
              <w:pStyle w:val="Code"/>
              <w:rPr>
                <w:lang w:val="id-ID"/>
              </w:rPr>
            </w:pPr>
            <w:r w:rsidRPr="00FD40C3">
              <w:rPr>
                <w:lang w:val="id-ID"/>
              </w:rPr>
              <w:t xml:space="preserve">    doc1 = full_df["keyLemmatized"][i]</w:t>
            </w:r>
          </w:p>
          <w:p w14:paraId="74AC102A" w14:textId="77777777" w:rsidR="00364E7F" w:rsidRPr="00FD40C3" w:rsidRDefault="00364E7F" w:rsidP="00364E7F">
            <w:pPr>
              <w:pStyle w:val="Code"/>
              <w:rPr>
                <w:lang w:val="id-ID"/>
              </w:rPr>
            </w:pPr>
            <w:r w:rsidRPr="00FD40C3">
              <w:rPr>
                <w:lang w:val="id-ID"/>
              </w:rPr>
              <w:t xml:space="preserve">    doc2 = full_df["studentLemmatized"][i]</w:t>
            </w:r>
          </w:p>
          <w:p w14:paraId="07F5085B" w14:textId="77777777" w:rsidR="00364E7F" w:rsidRPr="00FD40C3" w:rsidRDefault="00364E7F" w:rsidP="00364E7F">
            <w:pPr>
              <w:pStyle w:val="Code"/>
              <w:rPr>
                <w:lang w:val="id-ID"/>
              </w:rPr>
            </w:pPr>
            <w:r w:rsidRPr="00FD40C3">
              <w:rPr>
                <w:lang w:val="id-ID"/>
              </w:rPr>
              <w:t xml:space="preserve">    docs = (doc1, doc2)</w:t>
            </w:r>
          </w:p>
          <w:p w14:paraId="5E4E5084" w14:textId="77777777" w:rsidR="00364E7F" w:rsidRPr="00FD40C3" w:rsidRDefault="00364E7F" w:rsidP="00364E7F">
            <w:pPr>
              <w:pStyle w:val="Code"/>
              <w:rPr>
                <w:lang w:val="id-ID"/>
              </w:rPr>
            </w:pPr>
            <w:r w:rsidRPr="00FD40C3">
              <w:rPr>
                <w:lang w:val="id-ID"/>
              </w:rPr>
              <w:t xml:space="preserve">    tfidf_matrix = tfidf_vectorizer.fit_transform(docs)</w:t>
            </w:r>
          </w:p>
          <w:p w14:paraId="7D73C066" w14:textId="77777777" w:rsidR="00364E7F" w:rsidRPr="00FD40C3" w:rsidRDefault="00364E7F" w:rsidP="00364E7F">
            <w:pPr>
              <w:pStyle w:val="Code"/>
              <w:rPr>
                <w:lang w:val="id-ID"/>
              </w:rPr>
            </w:pPr>
            <w:r w:rsidRPr="00FD40C3">
              <w:rPr>
                <w:lang w:val="id-ID"/>
              </w:rPr>
              <w:t xml:space="preserve">    tfidf_tokens = tfidf_vectorizer.get_feature_names_out()</w:t>
            </w:r>
          </w:p>
          <w:p w14:paraId="5CA91133" w14:textId="77777777" w:rsidR="00364E7F" w:rsidRPr="00FD40C3" w:rsidRDefault="00364E7F" w:rsidP="00364E7F">
            <w:pPr>
              <w:pStyle w:val="Code"/>
              <w:rPr>
                <w:lang w:val="id-ID"/>
              </w:rPr>
            </w:pPr>
            <w:r w:rsidRPr="00FD40C3">
              <w:rPr>
                <w:lang w:val="id-ID"/>
              </w:rPr>
              <w:t xml:space="preserve">    df_tfidfvect = pd.DataFrame(</w:t>
            </w:r>
          </w:p>
          <w:p w14:paraId="5D05AD03" w14:textId="77777777" w:rsidR="00364E7F" w:rsidRPr="00FD40C3" w:rsidRDefault="00364E7F" w:rsidP="00364E7F">
            <w:pPr>
              <w:pStyle w:val="Code"/>
              <w:rPr>
                <w:lang w:val="id-ID"/>
              </w:rPr>
            </w:pPr>
            <w:r w:rsidRPr="00FD40C3">
              <w:rPr>
                <w:lang w:val="id-ID"/>
              </w:rPr>
              <w:t xml:space="preserve">        data=tfidf_matrix.toarray(),</w:t>
            </w:r>
          </w:p>
          <w:p w14:paraId="3DCB43FA" w14:textId="77777777" w:rsidR="00364E7F" w:rsidRPr="00FD40C3" w:rsidRDefault="00364E7F" w:rsidP="00364E7F">
            <w:pPr>
              <w:pStyle w:val="Code"/>
              <w:rPr>
                <w:lang w:val="id-ID"/>
              </w:rPr>
            </w:pPr>
            <w:r w:rsidRPr="00FD40C3">
              <w:rPr>
                <w:lang w:val="id-ID"/>
              </w:rPr>
              <w:t xml:space="preserve">        index=["keyLemmatized", "studentLemmatized"],</w:t>
            </w:r>
          </w:p>
          <w:p w14:paraId="39FB9946" w14:textId="77777777" w:rsidR="00364E7F" w:rsidRPr="00FD40C3" w:rsidRDefault="00364E7F" w:rsidP="00364E7F">
            <w:pPr>
              <w:pStyle w:val="Code"/>
              <w:rPr>
                <w:lang w:val="id-ID"/>
              </w:rPr>
            </w:pPr>
            <w:r w:rsidRPr="00FD40C3">
              <w:rPr>
                <w:lang w:val="id-ID"/>
              </w:rPr>
              <w:t xml:space="preserve">        columns=tfidf_tokens,</w:t>
            </w:r>
          </w:p>
          <w:p w14:paraId="0433E8E7" w14:textId="77777777" w:rsidR="00364E7F" w:rsidRPr="00FD40C3" w:rsidRDefault="00364E7F" w:rsidP="00364E7F">
            <w:pPr>
              <w:pStyle w:val="Code"/>
              <w:rPr>
                <w:lang w:val="id-ID"/>
              </w:rPr>
            </w:pPr>
            <w:r w:rsidRPr="00FD40C3">
              <w:rPr>
                <w:lang w:val="id-ID"/>
              </w:rPr>
              <w:t xml:space="preserve">    )</w:t>
            </w:r>
          </w:p>
          <w:p w14:paraId="567A8A8F" w14:textId="77777777" w:rsidR="00364E7F" w:rsidRPr="00FD40C3" w:rsidRDefault="00364E7F" w:rsidP="00364E7F">
            <w:pPr>
              <w:pStyle w:val="Code"/>
              <w:rPr>
                <w:lang w:val="id-ID"/>
              </w:rPr>
            </w:pPr>
            <w:r w:rsidRPr="00FD40C3">
              <w:rPr>
                <w:lang w:val="id-ID"/>
              </w:rPr>
              <w:t xml:space="preserve">    # print(df_tfidfvect)</w:t>
            </w:r>
          </w:p>
          <w:p w14:paraId="362262F8" w14:textId="77777777" w:rsidR="00364E7F" w:rsidRPr="00FD40C3" w:rsidRDefault="00364E7F" w:rsidP="00364E7F">
            <w:pPr>
              <w:pStyle w:val="Code"/>
              <w:rPr>
                <w:lang w:val="id-ID"/>
              </w:rPr>
            </w:pPr>
          </w:p>
          <w:p w14:paraId="603BA7D2" w14:textId="77777777" w:rsidR="00364E7F" w:rsidRPr="00FD40C3" w:rsidRDefault="00364E7F" w:rsidP="00364E7F">
            <w:pPr>
              <w:pStyle w:val="Code"/>
              <w:rPr>
                <w:lang w:val="id-ID"/>
              </w:rPr>
            </w:pPr>
            <w:r w:rsidRPr="00FD40C3">
              <w:rPr>
                <w:lang w:val="id-ID"/>
              </w:rPr>
              <w:t xml:space="preserve">    cosine_sim = cosine_similarity(tfidf_matrix[0], tfidf_matrix[1])</w:t>
            </w:r>
          </w:p>
          <w:p w14:paraId="6BA21A6C" w14:textId="77777777" w:rsidR="00364E7F" w:rsidRPr="00FD40C3" w:rsidRDefault="00364E7F" w:rsidP="00364E7F">
            <w:pPr>
              <w:pStyle w:val="Code"/>
              <w:rPr>
                <w:lang w:val="id-ID"/>
              </w:rPr>
            </w:pPr>
            <w:r w:rsidRPr="00FD40C3">
              <w:rPr>
                <w:lang w:val="id-ID"/>
              </w:rPr>
              <w:t xml:space="preserve">    # print("Cosine Similarity =", cosine_sim[0][0])</w:t>
            </w:r>
          </w:p>
          <w:p w14:paraId="44DC9A18" w14:textId="77777777" w:rsidR="00364E7F" w:rsidRPr="00FD40C3" w:rsidRDefault="00364E7F" w:rsidP="00364E7F">
            <w:pPr>
              <w:pStyle w:val="Code"/>
              <w:rPr>
                <w:lang w:val="id-ID"/>
              </w:rPr>
            </w:pPr>
            <w:r w:rsidRPr="00FD40C3">
              <w:rPr>
                <w:lang w:val="id-ID"/>
              </w:rPr>
              <w:t xml:space="preserve">    # print("\n")</w:t>
            </w:r>
          </w:p>
          <w:p w14:paraId="5E10641B" w14:textId="77777777" w:rsidR="00364E7F" w:rsidRPr="00FD40C3" w:rsidRDefault="00364E7F" w:rsidP="00364E7F">
            <w:pPr>
              <w:pStyle w:val="Code"/>
              <w:rPr>
                <w:lang w:val="id-ID"/>
              </w:rPr>
            </w:pPr>
            <w:r w:rsidRPr="00FD40C3">
              <w:rPr>
                <w:lang w:val="id-ID"/>
              </w:rPr>
              <w:t xml:space="preserve">    similarity.append(cosine_sim[0][0])</w:t>
            </w:r>
          </w:p>
          <w:p w14:paraId="35DD5466" w14:textId="77777777" w:rsidR="00364E7F" w:rsidRPr="00FD40C3" w:rsidRDefault="00364E7F" w:rsidP="00364E7F">
            <w:pPr>
              <w:pStyle w:val="Code"/>
              <w:rPr>
                <w:lang w:val="id-ID"/>
              </w:rPr>
            </w:pPr>
          </w:p>
          <w:p w14:paraId="06FB98D0" w14:textId="77777777" w:rsidR="00364E7F" w:rsidRPr="00FD40C3" w:rsidRDefault="00364E7F" w:rsidP="00364E7F">
            <w:pPr>
              <w:pStyle w:val="Code"/>
              <w:rPr>
                <w:lang w:val="id-ID"/>
              </w:rPr>
            </w:pPr>
            <w:r w:rsidRPr="00FD40C3">
              <w:rPr>
                <w:lang w:val="id-ID"/>
              </w:rPr>
              <w:t>full_df["cosineSimilarityLemma"] = similarity</w:t>
            </w:r>
          </w:p>
          <w:p w14:paraId="7D22092C" w14:textId="77777777" w:rsidR="00364E7F" w:rsidRPr="00FD40C3" w:rsidRDefault="00364E7F" w:rsidP="00364E7F">
            <w:pPr>
              <w:pStyle w:val="Code"/>
              <w:rPr>
                <w:lang w:val="id-ID"/>
              </w:rPr>
            </w:pPr>
          </w:p>
          <w:p w14:paraId="1DC6E43B" w14:textId="77777777" w:rsidR="00364E7F" w:rsidRPr="00FD40C3" w:rsidRDefault="00364E7F" w:rsidP="00364E7F">
            <w:pPr>
              <w:pStyle w:val="Code"/>
              <w:rPr>
                <w:lang w:val="id-ID"/>
              </w:rPr>
            </w:pPr>
            <w:r w:rsidRPr="00FD40C3">
              <w:rPr>
                <w:lang w:val="id-ID"/>
              </w:rPr>
              <w:t># cosinelemma = full_df['cosineSimilarityLemma']</w:t>
            </w:r>
          </w:p>
          <w:p w14:paraId="722E8006" w14:textId="77777777" w:rsidR="00364E7F" w:rsidRPr="00FD40C3" w:rsidRDefault="00364E7F" w:rsidP="00364E7F">
            <w:pPr>
              <w:pStyle w:val="Code"/>
              <w:rPr>
                <w:lang w:val="id-ID"/>
              </w:rPr>
            </w:pPr>
            <w:r w:rsidRPr="00FD40C3">
              <w:rPr>
                <w:lang w:val="id-ID"/>
              </w:rPr>
              <w:t># cosinelemma.to_csv('cosinelemma.csv')</w:t>
            </w:r>
          </w:p>
          <w:p w14:paraId="7CF26927" w14:textId="77777777" w:rsidR="00364E7F" w:rsidRPr="00FD40C3" w:rsidRDefault="00364E7F" w:rsidP="00364E7F">
            <w:pPr>
              <w:pStyle w:val="Code"/>
              <w:rPr>
                <w:lang w:val="id-ID"/>
              </w:rPr>
            </w:pPr>
          </w:p>
          <w:p w14:paraId="7AB8EA7C" w14:textId="77777777" w:rsidR="00364E7F" w:rsidRPr="00FD40C3" w:rsidRDefault="00364E7F" w:rsidP="00364E7F">
            <w:pPr>
              <w:pStyle w:val="Code"/>
              <w:rPr>
                <w:lang w:val="id-ID"/>
              </w:rPr>
            </w:pPr>
            <w:r w:rsidRPr="00FD40C3">
              <w:rPr>
                <w:lang w:val="id-ID"/>
              </w:rPr>
              <w:t># %%</w:t>
            </w:r>
          </w:p>
          <w:p w14:paraId="230897DA" w14:textId="77777777" w:rsidR="00364E7F" w:rsidRPr="00FD40C3" w:rsidRDefault="00364E7F" w:rsidP="00364E7F">
            <w:pPr>
              <w:pStyle w:val="Code"/>
              <w:rPr>
                <w:lang w:val="id-ID"/>
              </w:rPr>
            </w:pPr>
            <w:r w:rsidRPr="00FD40C3">
              <w:rPr>
                <w:lang w:val="id-ID"/>
              </w:rPr>
              <w:t># Cosine Similarity for Stem</w:t>
            </w:r>
          </w:p>
          <w:p w14:paraId="1BB642F7" w14:textId="77777777" w:rsidR="00364E7F" w:rsidRPr="00FD40C3" w:rsidRDefault="00364E7F" w:rsidP="00364E7F">
            <w:pPr>
              <w:pStyle w:val="Code"/>
              <w:rPr>
                <w:lang w:val="id-ID"/>
              </w:rPr>
            </w:pPr>
          </w:p>
          <w:p w14:paraId="3A33BD1F" w14:textId="77777777" w:rsidR="00364E7F" w:rsidRPr="00FD40C3" w:rsidRDefault="00364E7F" w:rsidP="00364E7F">
            <w:pPr>
              <w:pStyle w:val="Code"/>
              <w:rPr>
                <w:lang w:val="id-ID"/>
              </w:rPr>
            </w:pPr>
            <w:r w:rsidRPr="00FD40C3">
              <w:rPr>
                <w:lang w:val="id-ID"/>
              </w:rPr>
              <w:t>tfidf_vectorizer2 = TfidfVectorizer()</w:t>
            </w:r>
          </w:p>
          <w:p w14:paraId="6DEB1B5C" w14:textId="77777777" w:rsidR="00364E7F" w:rsidRPr="00FD40C3" w:rsidRDefault="00364E7F" w:rsidP="00364E7F">
            <w:pPr>
              <w:pStyle w:val="Code"/>
              <w:rPr>
                <w:lang w:val="id-ID"/>
              </w:rPr>
            </w:pPr>
            <w:r w:rsidRPr="00FD40C3">
              <w:rPr>
                <w:lang w:val="id-ID"/>
              </w:rPr>
              <w:t>similarity2 = []</w:t>
            </w:r>
          </w:p>
          <w:p w14:paraId="6F85951A" w14:textId="77777777" w:rsidR="00364E7F" w:rsidRPr="00FD40C3" w:rsidRDefault="00364E7F" w:rsidP="00364E7F">
            <w:pPr>
              <w:pStyle w:val="Code"/>
              <w:rPr>
                <w:lang w:val="id-ID"/>
              </w:rPr>
            </w:pPr>
          </w:p>
          <w:p w14:paraId="72B5E9DF" w14:textId="77777777" w:rsidR="00364E7F" w:rsidRPr="00FD40C3" w:rsidRDefault="00364E7F" w:rsidP="00364E7F">
            <w:pPr>
              <w:pStyle w:val="Code"/>
              <w:rPr>
                <w:lang w:val="id-ID"/>
              </w:rPr>
            </w:pPr>
            <w:r w:rsidRPr="00FD40C3">
              <w:rPr>
                <w:lang w:val="id-ID"/>
              </w:rPr>
              <w:t>full_df["keyStem"] = full_df["keyStem"].astype(str)</w:t>
            </w:r>
          </w:p>
          <w:p w14:paraId="47DA11B6" w14:textId="77777777" w:rsidR="00364E7F" w:rsidRPr="00FD40C3" w:rsidRDefault="00364E7F" w:rsidP="00364E7F">
            <w:pPr>
              <w:pStyle w:val="Code"/>
              <w:rPr>
                <w:lang w:val="id-ID"/>
              </w:rPr>
            </w:pPr>
            <w:r w:rsidRPr="00FD40C3">
              <w:rPr>
                <w:lang w:val="id-ID"/>
              </w:rPr>
              <w:lastRenderedPageBreak/>
              <w:t>full_df["studentStem"] = full_df["studentStem"].astype(str)</w:t>
            </w:r>
          </w:p>
          <w:p w14:paraId="13E65D25" w14:textId="77777777" w:rsidR="00364E7F" w:rsidRPr="00FD40C3" w:rsidRDefault="00364E7F" w:rsidP="00364E7F">
            <w:pPr>
              <w:pStyle w:val="Code"/>
              <w:rPr>
                <w:lang w:val="id-ID"/>
              </w:rPr>
            </w:pPr>
          </w:p>
          <w:p w14:paraId="079008BF" w14:textId="77777777" w:rsidR="00364E7F" w:rsidRPr="00FD40C3" w:rsidRDefault="00364E7F" w:rsidP="00364E7F">
            <w:pPr>
              <w:pStyle w:val="Code"/>
              <w:rPr>
                <w:lang w:val="id-ID"/>
              </w:rPr>
            </w:pPr>
            <w:r w:rsidRPr="00FD40C3">
              <w:rPr>
                <w:lang w:val="id-ID"/>
              </w:rPr>
              <w:t>for i in range(len(full_df)):</w:t>
            </w:r>
          </w:p>
          <w:p w14:paraId="3BAC329F" w14:textId="77777777" w:rsidR="00364E7F" w:rsidRPr="00FD40C3" w:rsidRDefault="00364E7F" w:rsidP="00364E7F">
            <w:pPr>
              <w:pStyle w:val="Code"/>
              <w:rPr>
                <w:lang w:val="id-ID"/>
              </w:rPr>
            </w:pPr>
            <w:r w:rsidRPr="00FD40C3">
              <w:rPr>
                <w:lang w:val="id-ID"/>
              </w:rPr>
              <w:t xml:space="preserve">    doc12 = full_df["keyStem"][i]</w:t>
            </w:r>
          </w:p>
          <w:p w14:paraId="581ED02F" w14:textId="77777777" w:rsidR="00364E7F" w:rsidRPr="00FD40C3" w:rsidRDefault="00364E7F" w:rsidP="00364E7F">
            <w:pPr>
              <w:pStyle w:val="Code"/>
              <w:rPr>
                <w:lang w:val="id-ID"/>
              </w:rPr>
            </w:pPr>
            <w:r w:rsidRPr="00FD40C3">
              <w:rPr>
                <w:lang w:val="id-ID"/>
              </w:rPr>
              <w:t xml:space="preserve">    doc22 = full_df["studentStem"][i]</w:t>
            </w:r>
          </w:p>
          <w:p w14:paraId="31256D6C" w14:textId="77777777" w:rsidR="00364E7F" w:rsidRPr="00FD40C3" w:rsidRDefault="00364E7F" w:rsidP="00364E7F">
            <w:pPr>
              <w:pStyle w:val="Code"/>
              <w:rPr>
                <w:lang w:val="id-ID"/>
              </w:rPr>
            </w:pPr>
            <w:r w:rsidRPr="00FD40C3">
              <w:rPr>
                <w:lang w:val="id-ID"/>
              </w:rPr>
              <w:t xml:space="preserve">    docs2 = (doc12, doc22)</w:t>
            </w:r>
          </w:p>
          <w:p w14:paraId="03E3939E" w14:textId="77777777" w:rsidR="00364E7F" w:rsidRPr="00FD40C3" w:rsidRDefault="00364E7F" w:rsidP="00364E7F">
            <w:pPr>
              <w:pStyle w:val="Code"/>
              <w:rPr>
                <w:lang w:val="id-ID"/>
              </w:rPr>
            </w:pPr>
            <w:r w:rsidRPr="00FD40C3">
              <w:rPr>
                <w:lang w:val="id-ID"/>
              </w:rPr>
              <w:t xml:space="preserve">    tfidf_matrix2 = tfidf_vectorizer2.fit_transform(docs2)</w:t>
            </w:r>
          </w:p>
          <w:p w14:paraId="4CA2BD89" w14:textId="77777777" w:rsidR="00364E7F" w:rsidRPr="00FD40C3" w:rsidRDefault="00364E7F" w:rsidP="00364E7F">
            <w:pPr>
              <w:pStyle w:val="Code"/>
              <w:rPr>
                <w:lang w:val="id-ID"/>
              </w:rPr>
            </w:pPr>
            <w:r w:rsidRPr="00FD40C3">
              <w:rPr>
                <w:lang w:val="id-ID"/>
              </w:rPr>
              <w:t xml:space="preserve">    tfidf_tokens2 = tfidf_vectorizer2.get_feature_names_out()</w:t>
            </w:r>
          </w:p>
          <w:p w14:paraId="1A4DFFE5" w14:textId="77777777" w:rsidR="00364E7F" w:rsidRPr="00FD40C3" w:rsidRDefault="00364E7F" w:rsidP="00364E7F">
            <w:pPr>
              <w:pStyle w:val="Code"/>
              <w:rPr>
                <w:lang w:val="id-ID"/>
              </w:rPr>
            </w:pPr>
            <w:r w:rsidRPr="00FD40C3">
              <w:rPr>
                <w:lang w:val="id-ID"/>
              </w:rPr>
              <w:t xml:space="preserve">    df_tfidfvect2 = pd.DataFrame(</w:t>
            </w:r>
          </w:p>
          <w:p w14:paraId="3D5EC6D6" w14:textId="77777777" w:rsidR="00364E7F" w:rsidRPr="00FD40C3" w:rsidRDefault="00364E7F" w:rsidP="00364E7F">
            <w:pPr>
              <w:pStyle w:val="Code"/>
              <w:rPr>
                <w:lang w:val="id-ID"/>
              </w:rPr>
            </w:pPr>
            <w:r w:rsidRPr="00FD40C3">
              <w:rPr>
                <w:lang w:val="id-ID"/>
              </w:rPr>
              <w:t xml:space="preserve">        data=tfidf_matrix2.toarray(),</w:t>
            </w:r>
          </w:p>
          <w:p w14:paraId="77FEE6FE" w14:textId="77777777" w:rsidR="00364E7F" w:rsidRPr="00FD40C3" w:rsidRDefault="00364E7F" w:rsidP="00364E7F">
            <w:pPr>
              <w:pStyle w:val="Code"/>
              <w:rPr>
                <w:lang w:val="id-ID"/>
              </w:rPr>
            </w:pPr>
            <w:r w:rsidRPr="00FD40C3">
              <w:rPr>
                <w:lang w:val="id-ID"/>
              </w:rPr>
              <w:t xml:space="preserve">        index=["keyStem", "studentStem"],</w:t>
            </w:r>
          </w:p>
          <w:p w14:paraId="08F083A8" w14:textId="77777777" w:rsidR="00364E7F" w:rsidRPr="00FD40C3" w:rsidRDefault="00364E7F" w:rsidP="00364E7F">
            <w:pPr>
              <w:pStyle w:val="Code"/>
              <w:rPr>
                <w:lang w:val="id-ID"/>
              </w:rPr>
            </w:pPr>
            <w:r w:rsidRPr="00FD40C3">
              <w:rPr>
                <w:lang w:val="id-ID"/>
              </w:rPr>
              <w:t xml:space="preserve">        columns=tfidf_tokens2,</w:t>
            </w:r>
          </w:p>
          <w:p w14:paraId="0DF76E5E" w14:textId="77777777" w:rsidR="00364E7F" w:rsidRPr="00FD40C3" w:rsidRDefault="00364E7F" w:rsidP="00364E7F">
            <w:pPr>
              <w:pStyle w:val="Code"/>
              <w:rPr>
                <w:lang w:val="id-ID"/>
              </w:rPr>
            </w:pPr>
            <w:r w:rsidRPr="00FD40C3">
              <w:rPr>
                <w:lang w:val="id-ID"/>
              </w:rPr>
              <w:t xml:space="preserve">    )</w:t>
            </w:r>
          </w:p>
          <w:p w14:paraId="6851D7AD" w14:textId="77777777" w:rsidR="00364E7F" w:rsidRPr="00FD40C3" w:rsidRDefault="00364E7F" w:rsidP="00364E7F">
            <w:pPr>
              <w:pStyle w:val="Code"/>
              <w:rPr>
                <w:lang w:val="id-ID"/>
              </w:rPr>
            </w:pPr>
            <w:r w:rsidRPr="00FD40C3">
              <w:rPr>
                <w:lang w:val="id-ID"/>
              </w:rPr>
              <w:t xml:space="preserve">    # print(df_tfidfvect2)</w:t>
            </w:r>
          </w:p>
          <w:p w14:paraId="26CBE549" w14:textId="77777777" w:rsidR="00364E7F" w:rsidRPr="00FD40C3" w:rsidRDefault="00364E7F" w:rsidP="00364E7F">
            <w:pPr>
              <w:pStyle w:val="Code"/>
              <w:rPr>
                <w:lang w:val="id-ID"/>
              </w:rPr>
            </w:pPr>
          </w:p>
          <w:p w14:paraId="7727E866" w14:textId="77777777" w:rsidR="00364E7F" w:rsidRPr="00FD40C3" w:rsidRDefault="00364E7F" w:rsidP="00364E7F">
            <w:pPr>
              <w:pStyle w:val="Code"/>
              <w:rPr>
                <w:lang w:val="id-ID"/>
              </w:rPr>
            </w:pPr>
            <w:r w:rsidRPr="00FD40C3">
              <w:rPr>
                <w:lang w:val="id-ID"/>
              </w:rPr>
              <w:t xml:space="preserve">    cosine_sim2 = cosine_similarity(tfidf_matrix2[0], tfidf_matrix2[1])</w:t>
            </w:r>
          </w:p>
          <w:p w14:paraId="510B8AD0" w14:textId="77777777" w:rsidR="00364E7F" w:rsidRPr="00FD40C3" w:rsidRDefault="00364E7F" w:rsidP="00364E7F">
            <w:pPr>
              <w:pStyle w:val="Code"/>
              <w:rPr>
                <w:lang w:val="id-ID"/>
              </w:rPr>
            </w:pPr>
            <w:r w:rsidRPr="00FD40C3">
              <w:rPr>
                <w:lang w:val="id-ID"/>
              </w:rPr>
              <w:t xml:space="preserve">    # print("Cosine Similarity =", cosine_sim2[0][0])</w:t>
            </w:r>
          </w:p>
          <w:p w14:paraId="42D92DD8" w14:textId="77777777" w:rsidR="00364E7F" w:rsidRPr="00FD40C3" w:rsidRDefault="00364E7F" w:rsidP="00364E7F">
            <w:pPr>
              <w:pStyle w:val="Code"/>
              <w:rPr>
                <w:lang w:val="id-ID"/>
              </w:rPr>
            </w:pPr>
            <w:r w:rsidRPr="00FD40C3">
              <w:rPr>
                <w:lang w:val="id-ID"/>
              </w:rPr>
              <w:t xml:space="preserve">    # print("\n")</w:t>
            </w:r>
          </w:p>
          <w:p w14:paraId="20C0A0F8" w14:textId="77777777" w:rsidR="00364E7F" w:rsidRPr="00FD40C3" w:rsidRDefault="00364E7F" w:rsidP="00364E7F">
            <w:pPr>
              <w:pStyle w:val="Code"/>
              <w:rPr>
                <w:lang w:val="id-ID"/>
              </w:rPr>
            </w:pPr>
            <w:r w:rsidRPr="00FD40C3">
              <w:rPr>
                <w:lang w:val="id-ID"/>
              </w:rPr>
              <w:t xml:space="preserve">    similarity2.append(cosine_sim2[0][0])</w:t>
            </w:r>
          </w:p>
          <w:p w14:paraId="18EC1A58" w14:textId="77777777" w:rsidR="00364E7F" w:rsidRPr="00FD40C3" w:rsidRDefault="00364E7F" w:rsidP="00364E7F">
            <w:pPr>
              <w:pStyle w:val="Code"/>
              <w:rPr>
                <w:lang w:val="id-ID"/>
              </w:rPr>
            </w:pPr>
          </w:p>
          <w:p w14:paraId="34BB6A0D" w14:textId="77777777" w:rsidR="00364E7F" w:rsidRPr="00FD40C3" w:rsidRDefault="00364E7F" w:rsidP="00364E7F">
            <w:pPr>
              <w:pStyle w:val="Code"/>
              <w:rPr>
                <w:lang w:val="id-ID"/>
              </w:rPr>
            </w:pPr>
            <w:r w:rsidRPr="00FD40C3">
              <w:rPr>
                <w:lang w:val="id-ID"/>
              </w:rPr>
              <w:t>full_df["cosineSimilarityStem"] = similarity2</w:t>
            </w:r>
          </w:p>
          <w:p w14:paraId="14E04486" w14:textId="77777777" w:rsidR="00364E7F" w:rsidRPr="00FD40C3" w:rsidRDefault="00364E7F" w:rsidP="00364E7F">
            <w:pPr>
              <w:pStyle w:val="Code"/>
              <w:rPr>
                <w:lang w:val="id-ID"/>
              </w:rPr>
            </w:pPr>
          </w:p>
          <w:p w14:paraId="7AB18D50" w14:textId="77777777" w:rsidR="00364E7F" w:rsidRPr="00FD40C3" w:rsidRDefault="00364E7F" w:rsidP="00364E7F">
            <w:pPr>
              <w:pStyle w:val="Code"/>
              <w:rPr>
                <w:lang w:val="id-ID"/>
              </w:rPr>
            </w:pPr>
            <w:r w:rsidRPr="00FD40C3">
              <w:rPr>
                <w:lang w:val="id-ID"/>
              </w:rPr>
              <w:t># %% [markdown]</w:t>
            </w:r>
          </w:p>
          <w:p w14:paraId="08871E97" w14:textId="77777777" w:rsidR="00364E7F" w:rsidRPr="00FD40C3" w:rsidRDefault="00364E7F" w:rsidP="00364E7F">
            <w:pPr>
              <w:pStyle w:val="Code"/>
              <w:rPr>
                <w:lang w:val="id-ID"/>
              </w:rPr>
            </w:pPr>
            <w:r w:rsidRPr="00FD40C3">
              <w:rPr>
                <w:lang w:val="id-ID"/>
              </w:rPr>
              <w:t># **Scoring**</w:t>
            </w:r>
          </w:p>
          <w:p w14:paraId="42AD4951" w14:textId="77777777" w:rsidR="00364E7F" w:rsidRPr="00FD40C3" w:rsidRDefault="00364E7F" w:rsidP="00364E7F">
            <w:pPr>
              <w:pStyle w:val="Code"/>
              <w:rPr>
                <w:lang w:val="id-ID"/>
              </w:rPr>
            </w:pPr>
          </w:p>
          <w:p w14:paraId="0CE286B0" w14:textId="77777777" w:rsidR="00364E7F" w:rsidRPr="00FD40C3" w:rsidRDefault="00364E7F" w:rsidP="00364E7F">
            <w:pPr>
              <w:pStyle w:val="Code"/>
              <w:rPr>
                <w:lang w:val="id-ID"/>
              </w:rPr>
            </w:pPr>
            <w:r w:rsidRPr="00FD40C3">
              <w:rPr>
                <w:lang w:val="id-ID"/>
              </w:rPr>
              <w:t># %%</w:t>
            </w:r>
          </w:p>
          <w:p w14:paraId="6955D4BE" w14:textId="77777777" w:rsidR="00364E7F" w:rsidRPr="00FD40C3" w:rsidRDefault="00364E7F" w:rsidP="00364E7F">
            <w:pPr>
              <w:pStyle w:val="Code"/>
              <w:rPr>
                <w:lang w:val="id-ID"/>
              </w:rPr>
            </w:pPr>
            <w:r w:rsidRPr="00FD40C3">
              <w:rPr>
                <w:lang w:val="id-ID"/>
              </w:rPr>
              <w:t># Scoring for Lemmatized</w:t>
            </w:r>
          </w:p>
          <w:p w14:paraId="1CCF6FD1" w14:textId="77777777" w:rsidR="00364E7F" w:rsidRPr="00FD40C3" w:rsidRDefault="00364E7F" w:rsidP="00364E7F">
            <w:pPr>
              <w:pStyle w:val="Code"/>
              <w:rPr>
                <w:lang w:val="id-ID"/>
              </w:rPr>
            </w:pPr>
            <w:r w:rsidRPr="00FD40C3">
              <w:rPr>
                <w:lang w:val="id-ID"/>
              </w:rPr>
              <w:t>scoring = full_df["cosineSimilarityLemma"]</w:t>
            </w:r>
          </w:p>
          <w:p w14:paraId="5D0162E4" w14:textId="77777777" w:rsidR="00364E7F" w:rsidRPr="00FD40C3" w:rsidRDefault="00364E7F" w:rsidP="00364E7F">
            <w:pPr>
              <w:pStyle w:val="Code"/>
              <w:rPr>
                <w:lang w:val="id-ID"/>
              </w:rPr>
            </w:pPr>
          </w:p>
          <w:p w14:paraId="193BA6FD" w14:textId="77777777" w:rsidR="00364E7F" w:rsidRPr="00FD40C3" w:rsidRDefault="00364E7F" w:rsidP="00364E7F">
            <w:pPr>
              <w:pStyle w:val="Code"/>
              <w:rPr>
                <w:lang w:val="id-ID"/>
              </w:rPr>
            </w:pPr>
            <w:r w:rsidRPr="00FD40C3">
              <w:rPr>
                <w:lang w:val="id-ID"/>
              </w:rPr>
              <w:t>scoring = scoring.mul(5)</w:t>
            </w:r>
          </w:p>
          <w:p w14:paraId="2081E971" w14:textId="77777777" w:rsidR="00364E7F" w:rsidRPr="00FD40C3" w:rsidRDefault="00364E7F" w:rsidP="00364E7F">
            <w:pPr>
              <w:pStyle w:val="Code"/>
              <w:rPr>
                <w:lang w:val="id-ID"/>
              </w:rPr>
            </w:pPr>
          </w:p>
          <w:p w14:paraId="32E54A00" w14:textId="77777777" w:rsidR="00364E7F" w:rsidRPr="00FD40C3" w:rsidRDefault="00364E7F" w:rsidP="00364E7F">
            <w:pPr>
              <w:pStyle w:val="Code"/>
              <w:rPr>
                <w:lang w:val="id-ID"/>
              </w:rPr>
            </w:pPr>
            <w:r w:rsidRPr="00FD40C3">
              <w:rPr>
                <w:lang w:val="id-ID"/>
              </w:rPr>
              <w:t># full_df = full_df.drop('scoreModel', axis=1)</w:t>
            </w:r>
          </w:p>
          <w:p w14:paraId="2154B373" w14:textId="77777777" w:rsidR="00364E7F" w:rsidRPr="00FD40C3" w:rsidRDefault="00364E7F" w:rsidP="00364E7F">
            <w:pPr>
              <w:pStyle w:val="Code"/>
              <w:rPr>
                <w:lang w:val="id-ID"/>
              </w:rPr>
            </w:pPr>
            <w:r w:rsidRPr="00FD40C3">
              <w:rPr>
                <w:lang w:val="id-ID"/>
              </w:rPr>
              <w:t>full_df["scoreModelLemma"] = scoring</w:t>
            </w:r>
          </w:p>
          <w:p w14:paraId="49750743" w14:textId="77777777" w:rsidR="00364E7F" w:rsidRPr="00FD40C3" w:rsidRDefault="00364E7F" w:rsidP="00364E7F">
            <w:pPr>
              <w:pStyle w:val="Code"/>
              <w:rPr>
                <w:lang w:val="id-ID"/>
              </w:rPr>
            </w:pPr>
          </w:p>
          <w:p w14:paraId="29A46FEE" w14:textId="77777777" w:rsidR="00364E7F" w:rsidRPr="00FD40C3" w:rsidRDefault="00364E7F" w:rsidP="00364E7F">
            <w:pPr>
              <w:pStyle w:val="Code"/>
              <w:rPr>
                <w:lang w:val="id-ID"/>
              </w:rPr>
            </w:pPr>
            <w:r w:rsidRPr="00FD40C3">
              <w:rPr>
                <w:lang w:val="id-ID"/>
              </w:rPr>
              <w:t>full_df[["scoreModelLemma"]]</w:t>
            </w:r>
          </w:p>
          <w:p w14:paraId="2466C817" w14:textId="77777777" w:rsidR="00364E7F" w:rsidRPr="00FD40C3" w:rsidRDefault="00364E7F" w:rsidP="00364E7F">
            <w:pPr>
              <w:pStyle w:val="Code"/>
              <w:rPr>
                <w:lang w:val="id-ID"/>
              </w:rPr>
            </w:pPr>
          </w:p>
          <w:p w14:paraId="1616F0E7" w14:textId="77777777" w:rsidR="00364E7F" w:rsidRPr="00FD40C3" w:rsidRDefault="00364E7F" w:rsidP="00364E7F">
            <w:pPr>
              <w:pStyle w:val="Code"/>
              <w:rPr>
                <w:lang w:val="id-ID"/>
              </w:rPr>
            </w:pPr>
            <w:r w:rsidRPr="00FD40C3">
              <w:rPr>
                <w:lang w:val="id-ID"/>
              </w:rPr>
              <w:t># %%</w:t>
            </w:r>
          </w:p>
          <w:p w14:paraId="09247988" w14:textId="77777777" w:rsidR="00364E7F" w:rsidRPr="00FD40C3" w:rsidRDefault="00364E7F" w:rsidP="00364E7F">
            <w:pPr>
              <w:pStyle w:val="Code"/>
              <w:rPr>
                <w:lang w:val="id-ID"/>
              </w:rPr>
            </w:pPr>
            <w:r w:rsidRPr="00FD40C3">
              <w:rPr>
                <w:lang w:val="id-ID"/>
              </w:rPr>
              <w:t># Scoring for Stemming</w:t>
            </w:r>
          </w:p>
          <w:p w14:paraId="5756FEF1" w14:textId="77777777" w:rsidR="00364E7F" w:rsidRPr="00FD40C3" w:rsidRDefault="00364E7F" w:rsidP="00364E7F">
            <w:pPr>
              <w:pStyle w:val="Code"/>
              <w:rPr>
                <w:lang w:val="id-ID"/>
              </w:rPr>
            </w:pPr>
            <w:r w:rsidRPr="00FD40C3">
              <w:rPr>
                <w:lang w:val="id-ID"/>
              </w:rPr>
              <w:t>scoring2 = full_df["cosineSimilarityStem"]</w:t>
            </w:r>
          </w:p>
          <w:p w14:paraId="3F7F47A8" w14:textId="77777777" w:rsidR="00364E7F" w:rsidRPr="00FD40C3" w:rsidRDefault="00364E7F" w:rsidP="00364E7F">
            <w:pPr>
              <w:pStyle w:val="Code"/>
              <w:rPr>
                <w:lang w:val="id-ID"/>
              </w:rPr>
            </w:pPr>
          </w:p>
          <w:p w14:paraId="10ECC549" w14:textId="77777777" w:rsidR="00364E7F" w:rsidRPr="00FD40C3" w:rsidRDefault="00364E7F" w:rsidP="00364E7F">
            <w:pPr>
              <w:pStyle w:val="Code"/>
              <w:rPr>
                <w:lang w:val="id-ID"/>
              </w:rPr>
            </w:pPr>
            <w:r w:rsidRPr="00FD40C3">
              <w:rPr>
                <w:lang w:val="id-ID"/>
              </w:rPr>
              <w:t>scoring2 = scoring2.mul(5)</w:t>
            </w:r>
          </w:p>
          <w:p w14:paraId="66593F69" w14:textId="77777777" w:rsidR="00364E7F" w:rsidRPr="00FD40C3" w:rsidRDefault="00364E7F" w:rsidP="00364E7F">
            <w:pPr>
              <w:pStyle w:val="Code"/>
              <w:rPr>
                <w:lang w:val="id-ID"/>
              </w:rPr>
            </w:pPr>
          </w:p>
          <w:p w14:paraId="08E27A56" w14:textId="77777777" w:rsidR="00364E7F" w:rsidRPr="00FD40C3" w:rsidRDefault="00364E7F" w:rsidP="00364E7F">
            <w:pPr>
              <w:pStyle w:val="Code"/>
              <w:rPr>
                <w:lang w:val="id-ID"/>
              </w:rPr>
            </w:pPr>
            <w:r w:rsidRPr="00FD40C3">
              <w:rPr>
                <w:lang w:val="id-ID"/>
              </w:rPr>
              <w:t>full_df["scoreModelStem"] = scoring2</w:t>
            </w:r>
          </w:p>
          <w:p w14:paraId="737BEAE3" w14:textId="77777777" w:rsidR="00364E7F" w:rsidRPr="00FD40C3" w:rsidRDefault="00364E7F" w:rsidP="00364E7F">
            <w:pPr>
              <w:pStyle w:val="Code"/>
              <w:rPr>
                <w:lang w:val="id-ID"/>
              </w:rPr>
            </w:pPr>
          </w:p>
          <w:p w14:paraId="73EF08C3" w14:textId="77777777" w:rsidR="00364E7F" w:rsidRPr="00FD40C3" w:rsidRDefault="00364E7F" w:rsidP="00364E7F">
            <w:pPr>
              <w:pStyle w:val="Code"/>
              <w:rPr>
                <w:lang w:val="id-ID"/>
              </w:rPr>
            </w:pPr>
            <w:r w:rsidRPr="00FD40C3">
              <w:rPr>
                <w:lang w:val="id-ID"/>
              </w:rPr>
              <w:t>full_df[["scoreModelStem"]]</w:t>
            </w:r>
          </w:p>
          <w:p w14:paraId="34301C3F" w14:textId="77777777" w:rsidR="00364E7F" w:rsidRPr="00FD40C3" w:rsidRDefault="00364E7F" w:rsidP="00364E7F">
            <w:pPr>
              <w:pStyle w:val="Code"/>
              <w:rPr>
                <w:lang w:val="id-ID"/>
              </w:rPr>
            </w:pPr>
          </w:p>
          <w:p w14:paraId="34B87D05" w14:textId="77777777" w:rsidR="00364E7F" w:rsidRPr="00FD40C3" w:rsidRDefault="00364E7F" w:rsidP="00364E7F">
            <w:pPr>
              <w:pStyle w:val="Code"/>
              <w:rPr>
                <w:lang w:val="id-ID"/>
              </w:rPr>
            </w:pPr>
            <w:r w:rsidRPr="00FD40C3">
              <w:rPr>
                <w:lang w:val="id-ID"/>
              </w:rPr>
              <w:t># %% [markdown]</w:t>
            </w:r>
          </w:p>
          <w:p w14:paraId="24A10461" w14:textId="77777777" w:rsidR="00364E7F" w:rsidRPr="00FD40C3" w:rsidRDefault="00364E7F" w:rsidP="00364E7F">
            <w:pPr>
              <w:pStyle w:val="Code"/>
              <w:rPr>
                <w:lang w:val="id-ID"/>
              </w:rPr>
            </w:pPr>
            <w:r w:rsidRPr="00FD40C3">
              <w:rPr>
                <w:lang w:val="id-ID"/>
              </w:rPr>
              <w:t># Uji Analisis (Abaikan)</w:t>
            </w:r>
          </w:p>
          <w:p w14:paraId="5031D5BA" w14:textId="77777777" w:rsidR="00364E7F" w:rsidRPr="00FD40C3" w:rsidRDefault="00364E7F" w:rsidP="00364E7F">
            <w:pPr>
              <w:pStyle w:val="Code"/>
              <w:rPr>
                <w:lang w:val="id-ID"/>
              </w:rPr>
            </w:pPr>
          </w:p>
          <w:p w14:paraId="22E12E44" w14:textId="77777777" w:rsidR="00364E7F" w:rsidRPr="00FD40C3" w:rsidRDefault="00364E7F" w:rsidP="00364E7F">
            <w:pPr>
              <w:pStyle w:val="Code"/>
              <w:rPr>
                <w:lang w:val="id-ID"/>
              </w:rPr>
            </w:pPr>
            <w:r w:rsidRPr="00FD40C3">
              <w:rPr>
                <w:lang w:val="id-ID"/>
              </w:rPr>
              <w:t># %%</w:t>
            </w:r>
          </w:p>
          <w:p w14:paraId="33B8BD8C" w14:textId="77777777" w:rsidR="00364E7F" w:rsidRPr="00FD40C3" w:rsidRDefault="00364E7F" w:rsidP="00364E7F">
            <w:pPr>
              <w:pStyle w:val="Code"/>
              <w:rPr>
                <w:lang w:val="id-ID"/>
              </w:rPr>
            </w:pPr>
            <w:r w:rsidRPr="00FD40C3">
              <w:rPr>
                <w:lang w:val="id-ID"/>
              </w:rPr>
              <w:t>full_df.to_json()</w:t>
            </w:r>
          </w:p>
          <w:p w14:paraId="514C6B57" w14:textId="77777777" w:rsidR="00364E7F" w:rsidRPr="00FD40C3" w:rsidRDefault="00364E7F" w:rsidP="00364E7F">
            <w:pPr>
              <w:pStyle w:val="Code"/>
              <w:rPr>
                <w:lang w:val="id-ID"/>
              </w:rPr>
            </w:pPr>
          </w:p>
          <w:p w14:paraId="7BBECD61" w14:textId="77777777" w:rsidR="00364E7F" w:rsidRPr="00FD40C3" w:rsidRDefault="00364E7F" w:rsidP="00364E7F">
            <w:pPr>
              <w:pStyle w:val="Code"/>
              <w:rPr>
                <w:lang w:val="id-ID"/>
              </w:rPr>
            </w:pPr>
            <w:r w:rsidRPr="00FD40C3">
              <w:rPr>
                <w:lang w:val="id-ID"/>
              </w:rPr>
              <w:t># %%</w:t>
            </w:r>
          </w:p>
          <w:p w14:paraId="61DA0E34" w14:textId="77777777" w:rsidR="00364E7F" w:rsidRPr="00FD40C3" w:rsidRDefault="00364E7F" w:rsidP="00364E7F">
            <w:pPr>
              <w:pStyle w:val="Code"/>
              <w:rPr>
                <w:lang w:val="id-ID"/>
              </w:rPr>
            </w:pPr>
            <w:r w:rsidRPr="00FD40C3">
              <w:rPr>
                <w:lang w:val="id-ID"/>
              </w:rPr>
              <w:t># newfile = open("HasilPenilaianENG.json", "w")</w:t>
            </w:r>
          </w:p>
          <w:p w14:paraId="055FC66C" w14:textId="77777777" w:rsidR="00364E7F" w:rsidRPr="00FD40C3" w:rsidRDefault="00364E7F" w:rsidP="00364E7F">
            <w:pPr>
              <w:pStyle w:val="Code"/>
              <w:rPr>
                <w:lang w:val="id-ID"/>
              </w:rPr>
            </w:pPr>
            <w:r w:rsidRPr="00FD40C3">
              <w:rPr>
                <w:lang w:val="id-ID"/>
              </w:rPr>
              <w:t># newfile.write(full_df.to_json())</w:t>
            </w:r>
          </w:p>
          <w:p w14:paraId="464BD56E" w14:textId="77777777" w:rsidR="00364E7F" w:rsidRPr="00FD40C3" w:rsidRDefault="00364E7F" w:rsidP="00364E7F">
            <w:pPr>
              <w:pStyle w:val="Code"/>
              <w:rPr>
                <w:lang w:val="id-ID"/>
              </w:rPr>
            </w:pPr>
            <w:r w:rsidRPr="00FD40C3">
              <w:rPr>
                <w:lang w:val="id-ID"/>
              </w:rPr>
              <w:t># newfile.close()</w:t>
            </w:r>
          </w:p>
          <w:p w14:paraId="6647BFA4" w14:textId="77777777" w:rsidR="00364E7F" w:rsidRPr="00FD40C3" w:rsidRDefault="00364E7F" w:rsidP="00364E7F">
            <w:pPr>
              <w:pStyle w:val="Code"/>
              <w:rPr>
                <w:lang w:val="id-ID"/>
              </w:rPr>
            </w:pPr>
          </w:p>
          <w:p w14:paraId="0E06A503" w14:textId="698FD8E2" w:rsidR="00364E7F" w:rsidRPr="00FD40C3" w:rsidRDefault="00364E7F" w:rsidP="00364E7F">
            <w:pPr>
              <w:pStyle w:val="Code"/>
              <w:rPr>
                <w:lang w:val="id-ID"/>
              </w:rPr>
            </w:pPr>
            <w:r w:rsidRPr="00FD40C3">
              <w:rPr>
                <w:lang w:val="id-ID"/>
              </w:rPr>
              <w:t>print(full_df.to_json())</w:t>
            </w:r>
          </w:p>
        </w:tc>
      </w:tr>
    </w:tbl>
    <w:p w14:paraId="4B2107FD" w14:textId="73A1D74F"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lastRenderedPageBreak/>
        <w:t>14. models/english/aprilModelTab.py</w:t>
      </w:r>
    </w:p>
    <w:tbl>
      <w:tblPr>
        <w:tblStyle w:val="TableGrid"/>
        <w:tblW w:w="0" w:type="auto"/>
        <w:tblLook w:val="04A0" w:firstRow="1" w:lastRow="0" w:firstColumn="1" w:lastColumn="0" w:noHBand="0" w:noVBand="1"/>
      </w:tblPr>
      <w:tblGrid>
        <w:gridCol w:w="8439"/>
      </w:tblGrid>
      <w:tr w:rsidR="00364E7F" w:rsidRPr="00FD40C3" w14:paraId="380FA9BB" w14:textId="77777777" w:rsidTr="00364E7F">
        <w:tc>
          <w:tcPr>
            <w:tcW w:w="8439" w:type="dxa"/>
          </w:tcPr>
          <w:p w14:paraId="23412221" w14:textId="77777777" w:rsidR="00364E7F" w:rsidRPr="00FD40C3" w:rsidRDefault="00364E7F" w:rsidP="00364E7F">
            <w:pPr>
              <w:pStyle w:val="Code"/>
              <w:rPr>
                <w:lang w:val="id-ID"/>
              </w:rPr>
            </w:pPr>
            <w:r w:rsidRPr="00FD40C3">
              <w:rPr>
                <w:lang w:val="id-ID"/>
              </w:rPr>
              <w:t># %%</w:t>
            </w:r>
          </w:p>
          <w:p w14:paraId="14C6FFB1" w14:textId="77777777" w:rsidR="00364E7F" w:rsidRPr="00FD40C3" w:rsidRDefault="00364E7F" w:rsidP="00364E7F">
            <w:pPr>
              <w:pStyle w:val="Code"/>
              <w:rPr>
                <w:lang w:val="id-ID"/>
              </w:rPr>
            </w:pPr>
          </w:p>
          <w:p w14:paraId="314BE984" w14:textId="77777777" w:rsidR="00364E7F" w:rsidRPr="00FD40C3" w:rsidRDefault="00364E7F" w:rsidP="00364E7F">
            <w:pPr>
              <w:pStyle w:val="Code"/>
              <w:rPr>
                <w:lang w:val="id-ID"/>
              </w:rPr>
            </w:pPr>
            <w:r w:rsidRPr="00FD40C3">
              <w:rPr>
                <w:lang w:val="id-ID"/>
              </w:rPr>
              <w:t>import nltk</w:t>
            </w:r>
          </w:p>
          <w:p w14:paraId="484A39FB" w14:textId="77777777" w:rsidR="00364E7F" w:rsidRPr="00FD40C3" w:rsidRDefault="00364E7F" w:rsidP="00364E7F">
            <w:pPr>
              <w:pStyle w:val="Code"/>
              <w:rPr>
                <w:lang w:val="id-ID"/>
              </w:rPr>
            </w:pPr>
            <w:r w:rsidRPr="00FD40C3">
              <w:rPr>
                <w:lang w:val="id-ID"/>
              </w:rPr>
              <w:t>from nltk.tokenize import word_tokenize</w:t>
            </w:r>
          </w:p>
          <w:p w14:paraId="629F2188" w14:textId="77777777" w:rsidR="00364E7F" w:rsidRPr="00FD40C3" w:rsidRDefault="00364E7F" w:rsidP="00364E7F">
            <w:pPr>
              <w:pStyle w:val="Code"/>
              <w:rPr>
                <w:lang w:val="id-ID"/>
              </w:rPr>
            </w:pPr>
          </w:p>
          <w:p w14:paraId="0DD645F6" w14:textId="77777777" w:rsidR="00364E7F" w:rsidRPr="00FD40C3" w:rsidRDefault="00364E7F" w:rsidP="00364E7F">
            <w:pPr>
              <w:pStyle w:val="Code"/>
              <w:rPr>
                <w:lang w:val="id-ID"/>
              </w:rPr>
            </w:pPr>
            <w:r w:rsidRPr="00FD40C3">
              <w:rPr>
                <w:lang w:val="id-ID"/>
              </w:rPr>
              <w:t># nltk.download("punkt")</w:t>
            </w:r>
          </w:p>
          <w:p w14:paraId="7046A2E4" w14:textId="77777777" w:rsidR="00364E7F" w:rsidRPr="00FD40C3" w:rsidRDefault="00364E7F" w:rsidP="00364E7F">
            <w:pPr>
              <w:pStyle w:val="Code"/>
              <w:rPr>
                <w:lang w:val="id-ID"/>
              </w:rPr>
            </w:pPr>
            <w:r w:rsidRPr="00FD40C3">
              <w:rPr>
                <w:lang w:val="id-ID"/>
              </w:rPr>
              <w:t># nltk.download("averaged_perceptron_tagger")</w:t>
            </w:r>
          </w:p>
          <w:p w14:paraId="60E3EB54" w14:textId="77777777" w:rsidR="00364E7F" w:rsidRPr="00FD40C3" w:rsidRDefault="00364E7F" w:rsidP="00364E7F">
            <w:pPr>
              <w:pStyle w:val="Code"/>
              <w:rPr>
                <w:lang w:val="id-ID"/>
              </w:rPr>
            </w:pPr>
            <w:r w:rsidRPr="00FD40C3">
              <w:rPr>
                <w:lang w:val="id-ID"/>
              </w:rPr>
              <w:t>from nltk.stem import WordNetLemmatizer</w:t>
            </w:r>
          </w:p>
          <w:p w14:paraId="22C7E1F0" w14:textId="77777777" w:rsidR="00364E7F" w:rsidRPr="00FD40C3" w:rsidRDefault="00364E7F" w:rsidP="00364E7F">
            <w:pPr>
              <w:pStyle w:val="Code"/>
              <w:rPr>
                <w:lang w:val="id-ID"/>
              </w:rPr>
            </w:pPr>
          </w:p>
          <w:p w14:paraId="693387A8" w14:textId="77777777" w:rsidR="00364E7F" w:rsidRPr="00FD40C3" w:rsidRDefault="00364E7F" w:rsidP="00364E7F">
            <w:pPr>
              <w:pStyle w:val="Code"/>
              <w:rPr>
                <w:lang w:val="id-ID"/>
              </w:rPr>
            </w:pPr>
            <w:r w:rsidRPr="00FD40C3">
              <w:rPr>
                <w:lang w:val="id-ID"/>
              </w:rPr>
              <w:t># nltk.download("wordnet")</w:t>
            </w:r>
          </w:p>
          <w:p w14:paraId="78E81F34" w14:textId="77777777" w:rsidR="00364E7F" w:rsidRPr="00FD40C3" w:rsidRDefault="00364E7F" w:rsidP="00364E7F">
            <w:pPr>
              <w:pStyle w:val="Code"/>
              <w:rPr>
                <w:lang w:val="id-ID"/>
              </w:rPr>
            </w:pPr>
            <w:r w:rsidRPr="00FD40C3">
              <w:rPr>
                <w:lang w:val="id-ID"/>
              </w:rPr>
              <w:t># nltk.download("omw-1.4")</w:t>
            </w:r>
          </w:p>
          <w:p w14:paraId="7C0212A9" w14:textId="77777777" w:rsidR="00364E7F" w:rsidRPr="00FD40C3" w:rsidRDefault="00364E7F" w:rsidP="00364E7F">
            <w:pPr>
              <w:pStyle w:val="Code"/>
              <w:rPr>
                <w:lang w:val="id-ID"/>
              </w:rPr>
            </w:pPr>
            <w:r w:rsidRPr="00FD40C3">
              <w:rPr>
                <w:lang w:val="id-ID"/>
              </w:rPr>
              <w:t>from nltk.stem import WordNetLemmatizer</w:t>
            </w:r>
          </w:p>
          <w:p w14:paraId="7692D880" w14:textId="77777777" w:rsidR="00364E7F" w:rsidRPr="00FD40C3" w:rsidRDefault="00364E7F" w:rsidP="00364E7F">
            <w:pPr>
              <w:pStyle w:val="Code"/>
              <w:rPr>
                <w:lang w:val="id-ID"/>
              </w:rPr>
            </w:pPr>
            <w:r w:rsidRPr="00FD40C3">
              <w:rPr>
                <w:lang w:val="id-ID"/>
              </w:rPr>
              <w:t>from nltk.corpus import wordnet</w:t>
            </w:r>
          </w:p>
          <w:p w14:paraId="7A88911F" w14:textId="77777777" w:rsidR="00364E7F" w:rsidRPr="00FD40C3" w:rsidRDefault="00364E7F" w:rsidP="00364E7F">
            <w:pPr>
              <w:pStyle w:val="Code"/>
              <w:rPr>
                <w:lang w:val="id-ID"/>
              </w:rPr>
            </w:pPr>
            <w:r w:rsidRPr="00FD40C3">
              <w:rPr>
                <w:lang w:val="id-ID"/>
              </w:rPr>
              <w:t>from textblob import TextBlob</w:t>
            </w:r>
          </w:p>
          <w:p w14:paraId="64343E62" w14:textId="77777777" w:rsidR="00364E7F" w:rsidRPr="00FD40C3" w:rsidRDefault="00364E7F" w:rsidP="00364E7F">
            <w:pPr>
              <w:pStyle w:val="Code"/>
              <w:rPr>
                <w:lang w:val="id-ID"/>
              </w:rPr>
            </w:pPr>
            <w:r w:rsidRPr="00FD40C3">
              <w:rPr>
                <w:lang w:val="id-ID"/>
              </w:rPr>
              <w:t>import pandas as pd</w:t>
            </w:r>
          </w:p>
          <w:p w14:paraId="434A13A3" w14:textId="77777777" w:rsidR="00364E7F" w:rsidRPr="00FD40C3" w:rsidRDefault="00364E7F" w:rsidP="00364E7F">
            <w:pPr>
              <w:pStyle w:val="Code"/>
              <w:rPr>
                <w:lang w:val="id-ID"/>
              </w:rPr>
            </w:pPr>
            <w:r w:rsidRPr="00FD40C3">
              <w:rPr>
                <w:lang w:val="id-ID"/>
              </w:rPr>
              <w:t>import string</w:t>
            </w:r>
          </w:p>
          <w:p w14:paraId="0BE02C7C" w14:textId="77777777" w:rsidR="00364E7F" w:rsidRPr="00FD40C3" w:rsidRDefault="00364E7F" w:rsidP="00364E7F">
            <w:pPr>
              <w:pStyle w:val="Code"/>
              <w:rPr>
                <w:lang w:val="id-ID"/>
              </w:rPr>
            </w:pPr>
            <w:r w:rsidRPr="00FD40C3">
              <w:rPr>
                <w:lang w:val="id-ID"/>
              </w:rPr>
              <w:t>import re</w:t>
            </w:r>
          </w:p>
          <w:p w14:paraId="3217437A" w14:textId="77777777" w:rsidR="00364E7F" w:rsidRPr="00FD40C3" w:rsidRDefault="00364E7F" w:rsidP="00364E7F">
            <w:pPr>
              <w:pStyle w:val="Code"/>
              <w:rPr>
                <w:lang w:val="id-ID"/>
              </w:rPr>
            </w:pPr>
            <w:r w:rsidRPr="00FD40C3">
              <w:rPr>
                <w:lang w:val="id-ID"/>
              </w:rPr>
              <w:t>import sys</w:t>
            </w:r>
          </w:p>
          <w:p w14:paraId="41845C2A" w14:textId="77777777" w:rsidR="00364E7F" w:rsidRPr="00FD40C3" w:rsidRDefault="00364E7F" w:rsidP="00364E7F">
            <w:pPr>
              <w:pStyle w:val="Code"/>
              <w:rPr>
                <w:lang w:val="id-ID"/>
              </w:rPr>
            </w:pPr>
            <w:r w:rsidRPr="00FD40C3">
              <w:rPr>
                <w:lang w:val="id-ID"/>
              </w:rPr>
              <w:t>from nltk.corpus import stopwords</w:t>
            </w:r>
          </w:p>
          <w:p w14:paraId="0DD07D9E" w14:textId="77777777" w:rsidR="00364E7F" w:rsidRPr="00FD40C3" w:rsidRDefault="00364E7F" w:rsidP="00364E7F">
            <w:pPr>
              <w:pStyle w:val="Code"/>
              <w:rPr>
                <w:lang w:val="id-ID"/>
              </w:rPr>
            </w:pPr>
          </w:p>
          <w:p w14:paraId="126FDF62" w14:textId="77777777" w:rsidR="00364E7F" w:rsidRPr="00FD40C3" w:rsidRDefault="00364E7F" w:rsidP="00364E7F">
            <w:pPr>
              <w:pStyle w:val="Code"/>
              <w:rPr>
                <w:lang w:val="id-ID"/>
              </w:rPr>
            </w:pPr>
            <w:r w:rsidRPr="00FD40C3">
              <w:rPr>
                <w:lang w:val="id-ID"/>
              </w:rPr>
              <w:t># nltk.download("stopwords")</w:t>
            </w:r>
          </w:p>
          <w:p w14:paraId="68D962EE" w14:textId="77777777" w:rsidR="00364E7F" w:rsidRPr="00FD40C3" w:rsidRDefault="00364E7F" w:rsidP="00364E7F">
            <w:pPr>
              <w:pStyle w:val="Code"/>
              <w:rPr>
                <w:lang w:val="id-ID"/>
              </w:rPr>
            </w:pPr>
            <w:r w:rsidRPr="00FD40C3">
              <w:rPr>
                <w:lang w:val="id-ID"/>
              </w:rPr>
              <w:t>from nltk.stem import SnowballStemmer</w:t>
            </w:r>
          </w:p>
          <w:p w14:paraId="76B5245E" w14:textId="77777777" w:rsidR="00364E7F" w:rsidRPr="00FD40C3" w:rsidRDefault="00364E7F" w:rsidP="00364E7F">
            <w:pPr>
              <w:pStyle w:val="Code"/>
              <w:rPr>
                <w:lang w:val="id-ID"/>
              </w:rPr>
            </w:pPr>
            <w:r w:rsidRPr="00FD40C3">
              <w:rPr>
                <w:lang w:val="id-ID"/>
              </w:rPr>
              <w:t>from textblob import TextBlob</w:t>
            </w:r>
          </w:p>
          <w:p w14:paraId="1E41172C" w14:textId="77777777" w:rsidR="00364E7F" w:rsidRPr="00FD40C3" w:rsidRDefault="00364E7F" w:rsidP="00364E7F">
            <w:pPr>
              <w:pStyle w:val="Code"/>
              <w:rPr>
                <w:lang w:val="id-ID"/>
              </w:rPr>
            </w:pPr>
            <w:r w:rsidRPr="00FD40C3">
              <w:rPr>
                <w:lang w:val="id-ID"/>
              </w:rPr>
              <w:t>import re</w:t>
            </w:r>
          </w:p>
          <w:p w14:paraId="4222B18D" w14:textId="77777777" w:rsidR="00364E7F" w:rsidRPr="00FD40C3" w:rsidRDefault="00364E7F" w:rsidP="00364E7F">
            <w:pPr>
              <w:pStyle w:val="Code"/>
              <w:rPr>
                <w:lang w:val="id-ID"/>
              </w:rPr>
            </w:pPr>
            <w:r w:rsidRPr="00FD40C3">
              <w:rPr>
                <w:lang w:val="id-ID"/>
              </w:rPr>
              <w:t>from sklearn.feature_extraction.text import TfidfVectorizer</w:t>
            </w:r>
          </w:p>
          <w:p w14:paraId="48023B66" w14:textId="77777777" w:rsidR="00364E7F" w:rsidRPr="00FD40C3" w:rsidRDefault="00364E7F" w:rsidP="00364E7F">
            <w:pPr>
              <w:pStyle w:val="Code"/>
              <w:rPr>
                <w:lang w:val="id-ID"/>
              </w:rPr>
            </w:pPr>
            <w:r w:rsidRPr="00FD40C3">
              <w:rPr>
                <w:lang w:val="id-ID"/>
              </w:rPr>
              <w:t>from sklearn.feature_extraction.text import CountVectorizer</w:t>
            </w:r>
          </w:p>
          <w:p w14:paraId="18AD9558" w14:textId="77777777" w:rsidR="00364E7F" w:rsidRPr="00FD40C3" w:rsidRDefault="00364E7F" w:rsidP="00364E7F">
            <w:pPr>
              <w:pStyle w:val="Code"/>
              <w:rPr>
                <w:lang w:val="id-ID"/>
              </w:rPr>
            </w:pPr>
            <w:r w:rsidRPr="00FD40C3">
              <w:rPr>
                <w:lang w:val="id-ID"/>
              </w:rPr>
              <w:t>from sklearn.feature_extraction.text import TfidfTransformer</w:t>
            </w:r>
          </w:p>
          <w:p w14:paraId="564709EA" w14:textId="77777777" w:rsidR="00364E7F" w:rsidRPr="00FD40C3" w:rsidRDefault="00364E7F" w:rsidP="00364E7F">
            <w:pPr>
              <w:pStyle w:val="Code"/>
              <w:rPr>
                <w:lang w:val="id-ID"/>
              </w:rPr>
            </w:pPr>
            <w:r w:rsidRPr="00FD40C3">
              <w:rPr>
                <w:lang w:val="id-ID"/>
              </w:rPr>
              <w:t>from sklearn.metrics.pairwise import cosine_similarity</w:t>
            </w:r>
          </w:p>
          <w:p w14:paraId="7E5431A4" w14:textId="77777777" w:rsidR="00364E7F" w:rsidRPr="00FD40C3" w:rsidRDefault="00364E7F" w:rsidP="00364E7F">
            <w:pPr>
              <w:pStyle w:val="Code"/>
              <w:rPr>
                <w:lang w:val="id-ID"/>
              </w:rPr>
            </w:pPr>
          </w:p>
          <w:p w14:paraId="7F016666" w14:textId="77777777" w:rsidR="00364E7F" w:rsidRPr="00FD40C3" w:rsidRDefault="00364E7F" w:rsidP="00364E7F">
            <w:pPr>
              <w:pStyle w:val="Code"/>
              <w:rPr>
                <w:lang w:val="id-ID"/>
              </w:rPr>
            </w:pPr>
            <w:r w:rsidRPr="00FD40C3">
              <w:rPr>
                <w:lang w:val="id-ID"/>
              </w:rPr>
              <w:t># %% [markdown]</w:t>
            </w:r>
          </w:p>
          <w:p w14:paraId="73C240C7" w14:textId="77777777" w:rsidR="00364E7F" w:rsidRPr="00FD40C3" w:rsidRDefault="00364E7F" w:rsidP="00364E7F">
            <w:pPr>
              <w:pStyle w:val="Code"/>
              <w:rPr>
                <w:lang w:val="id-ID"/>
              </w:rPr>
            </w:pPr>
            <w:r w:rsidRPr="00FD40C3">
              <w:rPr>
                <w:lang w:val="id-ID"/>
              </w:rPr>
              <w:t># **Importing Dataset**</w:t>
            </w:r>
          </w:p>
          <w:p w14:paraId="7E3BF785" w14:textId="77777777" w:rsidR="00364E7F" w:rsidRPr="00FD40C3" w:rsidRDefault="00364E7F" w:rsidP="00364E7F">
            <w:pPr>
              <w:pStyle w:val="Code"/>
              <w:rPr>
                <w:lang w:val="id-ID"/>
              </w:rPr>
            </w:pPr>
          </w:p>
          <w:p w14:paraId="5D939270" w14:textId="77777777" w:rsidR="00364E7F" w:rsidRPr="00FD40C3" w:rsidRDefault="00364E7F" w:rsidP="00364E7F">
            <w:pPr>
              <w:pStyle w:val="Code"/>
              <w:rPr>
                <w:lang w:val="id-ID"/>
              </w:rPr>
            </w:pPr>
            <w:r w:rsidRPr="00FD40C3">
              <w:rPr>
                <w:lang w:val="id-ID"/>
              </w:rPr>
              <w:t># %%</w:t>
            </w:r>
          </w:p>
          <w:p w14:paraId="0165CCE6" w14:textId="77777777" w:rsidR="00364E7F" w:rsidRPr="00FD40C3" w:rsidRDefault="00364E7F" w:rsidP="00364E7F">
            <w:pPr>
              <w:pStyle w:val="Code"/>
              <w:rPr>
                <w:lang w:val="id-ID"/>
              </w:rPr>
            </w:pPr>
          </w:p>
          <w:p w14:paraId="397250D9" w14:textId="77777777" w:rsidR="00364E7F" w:rsidRPr="00FD40C3" w:rsidRDefault="00364E7F" w:rsidP="00364E7F">
            <w:pPr>
              <w:pStyle w:val="Code"/>
              <w:rPr>
                <w:lang w:val="id-ID"/>
              </w:rPr>
            </w:pPr>
            <w:r w:rsidRPr="00FD40C3">
              <w:rPr>
                <w:lang w:val="id-ID"/>
              </w:rPr>
              <w:t>full_df = pd.read_csv(f"{sys.argv[1]}.csv")</w:t>
            </w:r>
          </w:p>
          <w:p w14:paraId="71945EA3" w14:textId="77777777" w:rsidR="00364E7F" w:rsidRPr="00FD40C3" w:rsidRDefault="00364E7F" w:rsidP="00364E7F">
            <w:pPr>
              <w:pStyle w:val="Code"/>
              <w:rPr>
                <w:lang w:val="id-ID"/>
              </w:rPr>
            </w:pPr>
            <w:r w:rsidRPr="00FD40C3">
              <w:rPr>
                <w:lang w:val="id-ID"/>
              </w:rPr>
              <w:t>full_df</w:t>
            </w:r>
          </w:p>
          <w:p w14:paraId="63FF754B" w14:textId="77777777" w:rsidR="00364E7F" w:rsidRPr="00FD40C3" w:rsidRDefault="00364E7F" w:rsidP="00364E7F">
            <w:pPr>
              <w:pStyle w:val="Code"/>
              <w:rPr>
                <w:lang w:val="id-ID"/>
              </w:rPr>
            </w:pPr>
          </w:p>
          <w:p w14:paraId="5A43B59B" w14:textId="77777777" w:rsidR="00364E7F" w:rsidRPr="00FD40C3" w:rsidRDefault="00364E7F" w:rsidP="00364E7F">
            <w:pPr>
              <w:pStyle w:val="Code"/>
              <w:rPr>
                <w:lang w:val="id-ID"/>
              </w:rPr>
            </w:pPr>
          </w:p>
          <w:p w14:paraId="729AE2B5" w14:textId="77777777" w:rsidR="00364E7F" w:rsidRPr="00FD40C3" w:rsidRDefault="00364E7F" w:rsidP="00364E7F">
            <w:pPr>
              <w:pStyle w:val="Code"/>
              <w:rPr>
                <w:lang w:val="id-ID"/>
              </w:rPr>
            </w:pPr>
            <w:r w:rsidRPr="00FD40C3">
              <w:rPr>
                <w:lang w:val="id-ID"/>
              </w:rPr>
              <w:t># %% [markdown]</w:t>
            </w:r>
          </w:p>
          <w:p w14:paraId="3AF82D12" w14:textId="77777777" w:rsidR="00364E7F" w:rsidRPr="00FD40C3" w:rsidRDefault="00364E7F" w:rsidP="00364E7F">
            <w:pPr>
              <w:pStyle w:val="Code"/>
              <w:rPr>
                <w:lang w:val="id-ID"/>
              </w:rPr>
            </w:pPr>
            <w:r w:rsidRPr="00FD40C3">
              <w:rPr>
                <w:lang w:val="id-ID"/>
              </w:rPr>
              <w:t># **Text Preprocessing**</w:t>
            </w:r>
          </w:p>
          <w:p w14:paraId="5DE5D3FE" w14:textId="77777777" w:rsidR="00364E7F" w:rsidRPr="00FD40C3" w:rsidRDefault="00364E7F" w:rsidP="00364E7F">
            <w:pPr>
              <w:pStyle w:val="Code"/>
              <w:rPr>
                <w:lang w:val="id-ID"/>
              </w:rPr>
            </w:pPr>
          </w:p>
          <w:p w14:paraId="5502A9EA" w14:textId="77777777" w:rsidR="00364E7F" w:rsidRPr="00FD40C3" w:rsidRDefault="00364E7F" w:rsidP="00364E7F">
            <w:pPr>
              <w:pStyle w:val="Code"/>
              <w:rPr>
                <w:lang w:val="id-ID"/>
              </w:rPr>
            </w:pPr>
            <w:r w:rsidRPr="00FD40C3">
              <w:rPr>
                <w:lang w:val="id-ID"/>
              </w:rPr>
              <w:t># %% [markdown]</w:t>
            </w:r>
          </w:p>
          <w:p w14:paraId="623D4C66" w14:textId="77777777" w:rsidR="00364E7F" w:rsidRPr="00FD40C3" w:rsidRDefault="00364E7F" w:rsidP="00364E7F">
            <w:pPr>
              <w:pStyle w:val="Code"/>
              <w:rPr>
                <w:lang w:val="id-ID"/>
              </w:rPr>
            </w:pPr>
            <w:r w:rsidRPr="00FD40C3">
              <w:rPr>
                <w:lang w:val="id-ID"/>
              </w:rPr>
              <w:t># Spelling Correction</w:t>
            </w:r>
          </w:p>
          <w:p w14:paraId="64A8CF73" w14:textId="77777777" w:rsidR="00364E7F" w:rsidRPr="00FD40C3" w:rsidRDefault="00364E7F" w:rsidP="00364E7F">
            <w:pPr>
              <w:pStyle w:val="Code"/>
              <w:rPr>
                <w:lang w:val="id-ID"/>
              </w:rPr>
            </w:pPr>
          </w:p>
          <w:p w14:paraId="3B2B6C48" w14:textId="77777777" w:rsidR="00364E7F" w:rsidRPr="00FD40C3" w:rsidRDefault="00364E7F" w:rsidP="00364E7F">
            <w:pPr>
              <w:pStyle w:val="Code"/>
              <w:rPr>
                <w:lang w:val="id-ID"/>
              </w:rPr>
            </w:pPr>
            <w:r w:rsidRPr="00FD40C3">
              <w:rPr>
                <w:lang w:val="id-ID"/>
              </w:rPr>
              <w:t># %%</w:t>
            </w:r>
          </w:p>
          <w:p w14:paraId="0BE5E984" w14:textId="77777777" w:rsidR="00364E7F" w:rsidRPr="00FD40C3" w:rsidRDefault="00364E7F" w:rsidP="00364E7F">
            <w:pPr>
              <w:pStyle w:val="Code"/>
              <w:rPr>
                <w:lang w:val="id-ID"/>
              </w:rPr>
            </w:pPr>
            <w:r w:rsidRPr="00FD40C3">
              <w:rPr>
                <w:lang w:val="id-ID"/>
              </w:rPr>
              <w:t># Spelling Correction</w:t>
            </w:r>
          </w:p>
          <w:p w14:paraId="0E3C1AE3" w14:textId="77777777" w:rsidR="00364E7F" w:rsidRPr="00FD40C3" w:rsidRDefault="00364E7F" w:rsidP="00364E7F">
            <w:pPr>
              <w:pStyle w:val="Code"/>
              <w:rPr>
                <w:lang w:val="id-ID"/>
              </w:rPr>
            </w:pPr>
          </w:p>
          <w:p w14:paraId="32E03734" w14:textId="77777777" w:rsidR="00364E7F" w:rsidRPr="00FD40C3" w:rsidRDefault="00364E7F" w:rsidP="00364E7F">
            <w:pPr>
              <w:pStyle w:val="Code"/>
              <w:rPr>
                <w:lang w:val="id-ID"/>
              </w:rPr>
            </w:pPr>
            <w:r w:rsidRPr="00FD40C3">
              <w:rPr>
                <w:lang w:val="id-ID"/>
              </w:rPr>
              <w:t>full_df["keyAnswer"] = full_df["keyAnswer"].astype(str)</w:t>
            </w:r>
          </w:p>
          <w:p w14:paraId="5EB29D55" w14:textId="77777777" w:rsidR="00364E7F" w:rsidRPr="00FD40C3" w:rsidRDefault="00364E7F" w:rsidP="00364E7F">
            <w:pPr>
              <w:pStyle w:val="Code"/>
              <w:rPr>
                <w:lang w:val="id-ID"/>
              </w:rPr>
            </w:pPr>
            <w:r w:rsidRPr="00FD40C3">
              <w:rPr>
                <w:lang w:val="id-ID"/>
              </w:rPr>
              <w:t>full_df["keySpell"] = full_df["keyAnswer"].apply(</w:t>
            </w:r>
          </w:p>
          <w:p w14:paraId="054A9EBF" w14:textId="77777777" w:rsidR="00364E7F" w:rsidRPr="00FD40C3" w:rsidRDefault="00364E7F" w:rsidP="00364E7F">
            <w:pPr>
              <w:pStyle w:val="Code"/>
              <w:rPr>
                <w:lang w:val="id-ID"/>
              </w:rPr>
            </w:pPr>
            <w:r w:rsidRPr="00FD40C3">
              <w:rPr>
                <w:lang w:val="id-ID"/>
              </w:rPr>
              <w:t xml:space="preserve">    lambda txt: "".join(TextBlob(txt).correct())</w:t>
            </w:r>
          </w:p>
          <w:p w14:paraId="1AB8C933" w14:textId="77777777" w:rsidR="00364E7F" w:rsidRPr="00FD40C3" w:rsidRDefault="00364E7F" w:rsidP="00364E7F">
            <w:pPr>
              <w:pStyle w:val="Code"/>
              <w:rPr>
                <w:lang w:val="id-ID"/>
              </w:rPr>
            </w:pPr>
            <w:r w:rsidRPr="00FD40C3">
              <w:rPr>
                <w:lang w:val="id-ID"/>
              </w:rPr>
              <w:t>)</w:t>
            </w:r>
          </w:p>
          <w:p w14:paraId="3E0B6BC4" w14:textId="77777777" w:rsidR="00364E7F" w:rsidRPr="00FD40C3" w:rsidRDefault="00364E7F" w:rsidP="00364E7F">
            <w:pPr>
              <w:pStyle w:val="Code"/>
              <w:rPr>
                <w:lang w:val="id-ID"/>
              </w:rPr>
            </w:pPr>
          </w:p>
          <w:p w14:paraId="5732078F" w14:textId="77777777" w:rsidR="00364E7F" w:rsidRPr="00FD40C3" w:rsidRDefault="00364E7F" w:rsidP="00364E7F">
            <w:pPr>
              <w:pStyle w:val="Code"/>
              <w:rPr>
                <w:lang w:val="id-ID"/>
              </w:rPr>
            </w:pPr>
            <w:r w:rsidRPr="00FD40C3">
              <w:rPr>
                <w:lang w:val="id-ID"/>
              </w:rPr>
              <w:t># %%</w:t>
            </w:r>
          </w:p>
          <w:p w14:paraId="3558CC1F" w14:textId="77777777" w:rsidR="00364E7F" w:rsidRPr="00FD40C3" w:rsidRDefault="00364E7F" w:rsidP="00364E7F">
            <w:pPr>
              <w:pStyle w:val="Code"/>
              <w:rPr>
                <w:lang w:val="id-ID"/>
              </w:rPr>
            </w:pPr>
            <w:r w:rsidRPr="00FD40C3">
              <w:rPr>
                <w:lang w:val="id-ID"/>
              </w:rPr>
              <w:t>full_df["studentAnswer"] = full_df["studentAnswer"].astype(str)</w:t>
            </w:r>
          </w:p>
          <w:p w14:paraId="2A9B8C91" w14:textId="77777777" w:rsidR="00364E7F" w:rsidRPr="00FD40C3" w:rsidRDefault="00364E7F" w:rsidP="00364E7F">
            <w:pPr>
              <w:pStyle w:val="Code"/>
              <w:rPr>
                <w:lang w:val="id-ID"/>
              </w:rPr>
            </w:pPr>
            <w:r w:rsidRPr="00FD40C3">
              <w:rPr>
                <w:lang w:val="id-ID"/>
              </w:rPr>
              <w:t>full_df["studentSpell"] = full_df["studentAnswer"].apply(</w:t>
            </w:r>
          </w:p>
          <w:p w14:paraId="2C6C5F35" w14:textId="77777777" w:rsidR="00364E7F" w:rsidRPr="00FD40C3" w:rsidRDefault="00364E7F" w:rsidP="00364E7F">
            <w:pPr>
              <w:pStyle w:val="Code"/>
              <w:rPr>
                <w:lang w:val="id-ID"/>
              </w:rPr>
            </w:pPr>
            <w:r w:rsidRPr="00FD40C3">
              <w:rPr>
                <w:lang w:val="id-ID"/>
              </w:rPr>
              <w:t xml:space="preserve">    lambda txt: "".join(TextBlob(txt).correct())</w:t>
            </w:r>
          </w:p>
          <w:p w14:paraId="548D4780" w14:textId="77777777" w:rsidR="00364E7F" w:rsidRPr="00FD40C3" w:rsidRDefault="00364E7F" w:rsidP="00364E7F">
            <w:pPr>
              <w:pStyle w:val="Code"/>
              <w:rPr>
                <w:lang w:val="id-ID"/>
              </w:rPr>
            </w:pPr>
            <w:r w:rsidRPr="00FD40C3">
              <w:rPr>
                <w:lang w:val="id-ID"/>
              </w:rPr>
              <w:t>)</w:t>
            </w:r>
          </w:p>
          <w:p w14:paraId="4AFCCBC5" w14:textId="77777777" w:rsidR="00364E7F" w:rsidRPr="00FD40C3" w:rsidRDefault="00364E7F" w:rsidP="00364E7F">
            <w:pPr>
              <w:pStyle w:val="Code"/>
              <w:rPr>
                <w:lang w:val="id-ID"/>
              </w:rPr>
            </w:pPr>
          </w:p>
          <w:p w14:paraId="5F222F56" w14:textId="77777777" w:rsidR="00364E7F" w:rsidRPr="00FD40C3" w:rsidRDefault="00364E7F" w:rsidP="00364E7F">
            <w:pPr>
              <w:pStyle w:val="Code"/>
              <w:rPr>
                <w:lang w:val="id-ID"/>
              </w:rPr>
            </w:pPr>
            <w:r w:rsidRPr="00FD40C3">
              <w:rPr>
                <w:lang w:val="id-ID"/>
              </w:rPr>
              <w:t># %%</w:t>
            </w:r>
          </w:p>
          <w:p w14:paraId="3D7EF03A" w14:textId="77777777" w:rsidR="00364E7F" w:rsidRPr="00FD40C3" w:rsidRDefault="00364E7F" w:rsidP="00364E7F">
            <w:pPr>
              <w:pStyle w:val="Code"/>
              <w:rPr>
                <w:lang w:val="id-ID"/>
              </w:rPr>
            </w:pPr>
            <w:r w:rsidRPr="00FD40C3">
              <w:rPr>
                <w:lang w:val="id-ID"/>
              </w:rPr>
              <w:t>full_df[["keyAnswer", "keySpell"]]</w:t>
            </w:r>
          </w:p>
          <w:p w14:paraId="49D2AFD2" w14:textId="77777777" w:rsidR="00364E7F" w:rsidRPr="00FD40C3" w:rsidRDefault="00364E7F" w:rsidP="00364E7F">
            <w:pPr>
              <w:pStyle w:val="Code"/>
              <w:rPr>
                <w:lang w:val="id-ID"/>
              </w:rPr>
            </w:pPr>
          </w:p>
          <w:p w14:paraId="32AFE175" w14:textId="77777777" w:rsidR="00364E7F" w:rsidRPr="00FD40C3" w:rsidRDefault="00364E7F" w:rsidP="00364E7F">
            <w:pPr>
              <w:pStyle w:val="Code"/>
              <w:rPr>
                <w:lang w:val="id-ID"/>
              </w:rPr>
            </w:pPr>
            <w:r w:rsidRPr="00FD40C3">
              <w:rPr>
                <w:lang w:val="id-ID"/>
              </w:rPr>
              <w:t># %% [markdown]</w:t>
            </w:r>
          </w:p>
          <w:p w14:paraId="20691B00" w14:textId="77777777" w:rsidR="00364E7F" w:rsidRPr="00FD40C3" w:rsidRDefault="00364E7F" w:rsidP="00364E7F">
            <w:pPr>
              <w:pStyle w:val="Code"/>
              <w:rPr>
                <w:lang w:val="id-ID"/>
              </w:rPr>
            </w:pPr>
            <w:r w:rsidRPr="00FD40C3">
              <w:rPr>
                <w:lang w:val="id-ID"/>
              </w:rPr>
              <w:t># Converting Abbreviation</w:t>
            </w:r>
          </w:p>
          <w:p w14:paraId="7B3D8C23" w14:textId="77777777" w:rsidR="00364E7F" w:rsidRPr="00FD40C3" w:rsidRDefault="00364E7F" w:rsidP="00364E7F">
            <w:pPr>
              <w:pStyle w:val="Code"/>
              <w:rPr>
                <w:lang w:val="id-ID"/>
              </w:rPr>
            </w:pPr>
          </w:p>
          <w:p w14:paraId="03362350" w14:textId="77777777" w:rsidR="00364E7F" w:rsidRPr="00FD40C3" w:rsidRDefault="00364E7F" w:rsidP="00364E7F">
            <w:pPr>
              <w:pStyle w:val="Code"/>
              <w:rPr>
                <w:lang w:val="id-ID"/>
              </w:rPr>
            </w:pPr>
            <w:r w:rsidRPr="00FD40C3">
              <w:rPr>
                <w:lang w:val="id-ID"/>
              </w:rPr>
              <w:t># %%</w:t>
            </w:r>
          </w:p>
          <w:p w14:paraId="4EF56CA2" w14:textId="77777777" w:rsidR="00364E7F" w:rsidRPr="00FD40C3" w:rsidRDefault="00364E7F" w:rsidP="00364E7F">
            <w:pPr>
              <w:pStyle w:val="Code"/>
              <w:rPr>
                <w:lang w:val="id-ID"/>
              </w:rPr>
            </w:pPr>
            <w:r w:rsidRPr="00FD40C3">
              <w:rPr>
                <w:lang w:val="id-ID"/>
              </w:rPr>
              <w:t>contractions_dict = {</w:t>
            </w:r>
          </w:p>
          <w:p w14:paraId="38556203" w14:textId="77777777" w:rsidR="00364E7F" w:rsidRPr="00FD40C3" w:rsidRDefault="00364E7F" w:rsidP="00364E7F">
            <w:pPr>
              <w:pStyle w:val="Code"/>
              <w:rPr>
                <w:lang w:val="id-ID"/>
              </w:rPr>
            </w:pPr>
            <w:r w:rsidRPr="00FD40C3">
              <w:rPr>
                <w:lang w:val="id-ID"/>
              </w:rPr>
              <w:t xml:space="preserve">    "'s": " is",</w:t>
            </w:r>
          </w:p>
          <w:p w14:paraId="3E9DF1CB" w14:textId="77777777" w:rsidR="00364E7F" w:rsidRPr="00FD40C3" w:rsidRDefault="00364E7F" w:rsidP="00364E7F">
            <w:pPr>
              <w:pStyle w:val="Code"/>
              <w:rPr>
                <w:lang w:val="id-ID"/>
              </w:rPr>
            </w:pPr>
            <w:r w:rsidRPr="00FD40C3">
              <w:rPr>
                <w:lang w:val="id-ID"/>
              </w:rPr>
              <w:t xml:space="preserve">    "ain't": "is not",</w:t>
            </w:r>
          </w:p>
          <w:p w14:paraId="4C51D761" w14:textId="77777777" w:rsidR="00364E7F" w:rsidRPr="00FD40C3" w:rsidRDefault="00364E7F" w:rsidP="00364E7F">
            <w:pPr>
              <w:pStyle w:val="Code"/>
              <w:rPr>
                <w:lang w:val="id-ID"/>
              </w:rPr>
            </w:pPr>
            <w:r w:rsidRPr="00FD40C3">
              <w:rPr>
                <w:lang w:val="id-ID"/>
              </w:rPr>
              <w:t xml:space="preserve">    "aren't": "are not",</w:t>
            </w:r>
          </w:p>
          <w:p w14:paraId="7AC08DE2" w14:textId="77777777" w:rsidR="00364E7F" w:rsidRPr="00FD40C3" w:rsidRDefault="00364E7F" w:rsidP="00364E7F">
            <w:pPr>
              <w:pStyle w:val="Code"/>
              <w:rPr>
                <w:lang w:val="id-ID"/>
              </w:rPr>
            </w:pPr>
            <w:r w:rsidRPr="00FD40C3">
              <w:rPr>
                <w:lang w:val="id-ID"/>
              </w:rPr>
              <w:t xml:space="preserve">    "can't": "cannot",</w:t>
            </w:r>
          </w:p>
          <w:p w14:paraId="48101BA6" w14:textId="77777777" w:rsidR="00364E7F" w:rsidRPr="00FD40C3" w:rsidRDefault="00364E7F" w:rsidP="00364E7F">
            <w:pPr>
              <w:pStyle w:val="Code"/>
              <w:rPr>
                <w:lang w:val="id-ID"/>
              </w:rPr>
            </w:pPr>
            <w:r w:rsidRPr="00FD40C3">
              <w:rPr>
                <w:lang w:val="id-ID"/>
              </w:rPr>
              <w:t xml:space="preserve">    "can't've": "cannot have",</w:t>
            </w:r>
          </w:p>
          <w:p w14:paraId="2D019595" w14:textId="77777777" w:rsidR="00364E7F" w:rsidRPr="00FD40C3" w:rsidRDefault="00364E7F" w:rsidP="00364E7F">
            <w:pPr>
              <w:pStyle w:val="Code"/>
              <w:rPr>
                <w:lang w:val="id-ID"/>
              </w:rPr>
            </w:pPr>
            <w:r w:rsidRPr="00FD40C3">
              <w:rPr>
                <w:lang w:val="id-ID"/>
              </w:rPr>
              <w:t xml:space="preserve">    "'cause": "because",</w:t>
            </w:r>
          </w:p>
          <w:p w14:paraId="30D44CA5" w14:textId="77777777" w:rsidR="00364E7F" w:rsidRPr="00FD40C3" w:rsidRDefault="00364E7F" w:rsidP="00364E7F">
            <w:pPr>
              <w:pStyle w:val="Code"/>
              <w:rPr>
                <w:lang w:val="id-ID"/>
              </w:rPr>
            </w:pPr>
            <w:r w:rsidRPr="00FD40C3">
              <w:rPr>
                <w:lang w:val="id-ID"/>
              </w:rPr>
              <w:t xml:space="preserve">    "could've": "could have",</w:t>
            </w:r>
          </w:p>
          <w:p w14:paraId="5B8D35C6" w14:textId="77777777" w:rsidR="00364E7F" w:rsidRPr="00FD40C3" w:rsidRDefault="00364E7F" w:rsidP="00364E7F">
            <w:pPr>
              <w:pStyle w:val="Code"/>
              <w:rPr>
                <w:lang w:val="id-ID"/>
              </w:rPr>
            </w:pPr>
            <w:r w:rsidRPr="00FD40C3">
              <w:rPr>
                <w:lang w:val="id-ID"/>
              </w:rPr>
              <w:t xml:space="preserve">    "couldn't": "could not",</w:t>
            </w:r>
          </w:p>
          <w:p w14:paraId="5354D2FB" w14:textId="77777777" w:rsidR="00364E7F" w:rsidRPr="00FD40C3" w:rsidRDefault="00364E7F" w:rsidP="00364E7F">
            <w:pPr>
              <w:pStyle w:val="Code"/>
              <w:rPr>
                <w:lang w:val="id-ID"/>
              </w:rPr>
            </w:pPr>
            <w:r w:rsidRPr="00FD40C3">
              <w:rPr>
                <w:lang w:val="id-ID"/>
              </w:rPr>
              <w:t xml:space="preserve">    "couldn't've": "could not have",</w:t>
            </w:r>
          </w:p>
          <w:p w14:paraId="782ED028" w14:textId="77777777" w:rsidR="00364E7F" w:rsidRPr="00FD40C3" w:rsidRDefault="00364E7F" w:rsidP="00364E7F">
            <w:pPr>
              <w:pStyle w:val="Code"/>
              <w:rPr>
                <w:lang w:val="id-ID"/>
              </w:rPr>
            </w:pPr>
            <w:r w:rsidRPr="00FD40C3">
              <w:rPr>
                <w:lang w:val="id-ID"/>
              </w:rPr>
              <w:t xml:space="preserve">    "didn't": "did not",</w:t>
            </w:r>
          </w:p>
          <w:p w14:paraId="36F47ABB" w14:textId="77777777" w:rsidR="00364E7F" w:rsidRPr="00FD40C3" w:rsidRDefault="00364E7F" w:rsidP="00364E7F">
            <w:pPr>
              <w:pStyle w:val="Code"/>
              <w:rPr>
                <w:lang w:val="id-ID"/>
              </w:rPr>
            </w:pPr>
            <w:r w:rsidRPr="00FD40C3">
              <w:rPr>
                <w:lang w:val="id-ID"/>
              </w:rPr>
              <w:t xml:space="preserve">    "doesn't": "does not",</w:t>
            </w:r>
          </w:p>
          <w:p w14:paraId="5C15167F" w14:textId="77777777" w:rsidR="00364E7F" w:rsidRPr="00FD40C3" w:rsidRDefault="00364E7F" w:rsidP="00364E7F">
            <w:pPr>
              <w:pStyle w:val="Code"/>
              <w:rPr>
                <w:lang w:val="id-ID"/>
              </w:rPr>
            </w:pPr>
            <w:r w:rsidRPr="00FD40C3">
              <w:rPr>
                <w:lang w:val="id-ID"/>
              </w:rPr>
              <w:t xml:space="preserve">    "don't": "do not",</w:t>
            </w:r>
          </w:p>
          <w:p w14:paraId="300CF9AD" w14:textId="77777777" w:rsidR="00364E7F" w:rsidRPr="00FD40C3" w:rsidRDefault="00364E7F" w:rsidP="00364E7F">
            <w:pPr>
              <w:pStyle w:val="Code"/>
              <w:rPr>
                <w:lang w:val="id-ID"/>
              </w:rPr>
            </w:pPr>
            <w:r w:rsidRPr="00FD40C3">
              <w:rPr>
                <w:lang w:val="id-ID"/>
              </w:rPr>
              <w:t xml:space="preserve">    "hadn't": "had not",</w:t>
            </w:r>
          </w:p>
          <w:p w14:paraId="7CD33F21" w14:textId="77777777" w:rsidR="00364E7F" w:rsidRPr="00FD40C3" w:rsidRDefault="00364E7F" w:rsidP="00364E7F">
            <w:pPr>
              <w:pStyle w:val="Code"/>
              <w:rPr>
                <w:lang w:val="id-ID"/>
              </w:rPr>
            </w:pPr>
            <w:r w:rsidRPr="00FD40C3">
              <w:rPr>
                <w:lang w:val="id-ID"/>
              </w:rPr>
              <w:t xml:space="preserve">    "hadn't've": "had not have",</w:t>
            </w:r>
          </w:p>
          <w:p w14:paraId="4F29DAA9" w14:textId="77777777" w:rsidR="00364E7F" w:rsidRPr="00FD40C3" w:rsidRDefault="00364E7F" w:rsidP="00364E7F">
            <w:pPr>
              <w:pStyle w:val="Code"/>
              <w:rPr>
                <w:lang w:val="id-ID"/>
              </w:rPr>
            </w:pPr>
            <w:r w:rsidRPr="00FD40C3">
              <w:rPr>
                <w:lang w:val="id-ID"/>
              </w:rPr>
              <w:t xml:space="preserve">    "hasn't": "has not",</w:t>
            </w:r>
          </w:p>
          <w:p w14:paraId="13B66109" w14:textId="77777777" w:rsidR="00364E7F" w:rsidRPr="00FD40C3" w:rsidRDefault="00364E7F" w:rsidP="00364E7F">
            <w:pPr>
              <w:pStyle w:val="Code"/>
              <w:rPr>
                <w:lang w:val="id-ID"/>
              </w:rPr>
            </w:pPr>
            <w:r w:rsidRPr="00FD40C3">
              <w:rPr>
                <w:lang w:val="id-ID"/>
              </w:rPr>
              <w:t xml:space="preserve">    "haven't": "have not",</w:t>
            </w:r>
          </w:p>
          <w:p w14:paraId="56B54F5D" w14:textId="77777777" w:rsidR="00364E7F" w:rsidRPr="00FD40C3" w:rsidRDefault="00364E7F" w:rsidP="00364E7F">
            <w:pPr>
              <w:pStyle w:val="Code"/>
              <w:rPr>
                <w:lang w:val="id-ID"/>
              </w:rPr>
            </w:pPr>
            <w:r w:rsidRPr="00FD40C3">
              <w:rPr>
                <w:lang w:val="id-ID"/>
              </w:rPr>
              <w:t xml:space="preserve">    "he'd": "he would",</w:t>
            </w:r>
          </w:p>
          <w:p w14:paraId="04B28C5D" w14:textId="77777777" w:rsidR="00364E7F" w:rsidRPr="00FD40C3" w:rsidRDefault="00364E7F" w:rsidP="00364E7F">
            <w:pPr>
              <w:pStyle w:val="Code"/>
              <w:rPr>
                <w:lang w:val="id-ID"/>
              </w:rPr>
            </w:pPr>
            <w:r w:rsidRPr="00FD40C3">
              <w:rPr>
                <w:lang w:val="id-ID"/>
              </w:rPr>
              <w:t xml:space="preserve">    "he'd've": "he would have",</w:t>
            </w:r>
          </w:p>
          <w:p w14:paraId="50BF7CA3" w14:textId="77777777" w:rsidR="00364E7F" w:rsidRPr="00FD40C3" w:rsidRDefault="00364E7F" w:rsidP="00364E7F">
            <w:pPr>
              <w:pStyle w:val="Code"/>
              <w:rPr>
                <w:lang w:val="id-ID"/>
              </w:rPr>
            </w:pPr>
            <w:r w:rsidRPr="00FD40C3">
              <w:rPr>
                <w:lang w:val="id-ID"/>
              </w:rPr>
              <w:t xml:space="preserve">    "he'll": "he will",</w:t>
            </w:r>
          </w:p>
          <w:p w14:paraId="5D1D6389" w14:textId="77777777" w:rsidR="00364E7F" w:rsidRPr="00FD40C3" w:rsidRDefault="00364E7F" w:rsidP="00364E7F">
            <w:pPr>
              <w:pStyle w:val="Code"/>
              <w:rPr>
                <w:lang w:val="id-ID"/>
              </w:rPr>
            </w:pPr>
            <w:r w:rsidRPr="00FD40C3">
              <w:rPr>
                <w:lang w:val="id-ID"/>
              </w:rPr>
              <w:t xml:space="preserve">    "he'll've": "he he will have",</w:t>
            </w:r>
          </w:p>
          <w:p w14:paraId="4B80754E" w14:textId="77777777" w:rsidR="00364E7F" w:rsidRPr="00FD40C3" w:rsidRDefault="00364E7F" w:rsidP="00364E7F">
            <w:pPr>
              <w:pStyle w:val="Code"/>
              <w:rPr>
                <w:lang w:val="id-ID"/>
              </w:rPr>
            </w:pPr>
            <w:r w:rsidRPr="00FD40C3">
              <w:rPr>
                <w:lang w:val="id-ID"/>
              </w:rPr>
              <w:t xml:space="preserve">    "he's": "he is",</w:t>
            </w:r>
          </w:p>
          <w:p w14:paraId="1A2118D1" w14:textId="77777777" w:rsidR="00364E7F" w:rsidRPr="00FD40C3" w:rsidRDefault="00364E7F" w:rsidP="00364E7F">
            <w:pPr>
              <w:pStyle w:val="Code"/>
              <w:rPr>
                <w:lang w:val="id-ID"/>
              </w:rPr>
            </w:pPr>
            <w:r w:rsidRPr="00FD40C3">
              <w:rPr>
                <w:lang w:val="id-ID"/>
              </w:rPr>
              <w:t xml:space="preserve">    "how'd": "how did",</w:t>
            </w:r>
          </w:p>
          <w:p w14:paraId="02C1B77C" w14:textId="77777777" w:rsidR="00364E7F" w:rsidRPr="00FD40C3" w:rsidRDefault="00364E7F" w:rsidP="00364E7F">
            <w:pPr>
              <w:pStyle w:val="Code"/>
              <w:rPr>
                <w:lang w:val="id-ID"/>
              </w:rPr>
            </w:pPr>
            <w:r w:rsidRPr="00FD40C3">
              <w:rPr>
                <w:lang w:val="id-ID"/>
              </w:rPr>
              <w:t xml:space="preserve">    "how'd'y": "how do you",</w:t>
            </w:r>
          </w:p>
          <w:p w14:paraId="5CA8D44E" w14:textId="77777777" w:rsidR="00364E7F" w:rsidRPr="00FD40C3" w:rsidRDefault="00364E7F" w:rsidP="00364E7F">
            <w:pPr>
              <w:pStyle w:val="Code"/>
              <w:rPr>
                <w:lang w:val="id-ID"/>
              </w:rPr>
            </w:pPr>
            <w:r w:rsidRPr="00FD40C3">
              <w:rPr>
                <w:lang w:val="id-ID"/>
              </w:rPr>
              <w:t xml:space="preserve">    "how'll": "how will",</w:t>
            </w:r>
          </w:p>
          <w:p w14:paraId="53E5A062" w14:textId="77777777" w:rsidR="00364E7F" w:rsidRPr="00FD40C3" w:rsidRDefault="00364E7F" w:rsidP="00364E7F">
            <w:pPr>
              <w:pStyle w:val="Code"/>
              <w:rPr>
                <w:lang w:val="id-ID"/>
              </w:rPr>
            </w:pPr>
            <w:r w:rsidRPr="00FD40C3">
              <w:rPr>
                <w:lang w:val="id-ID"/>
              </w:rPr>
              <w:t xml:space="preserve">    "how's": "how is",</w:t>
            </w:r>
          </w:p>
          <w:p w14:paraId="2B46BD99" w14:textId="77777777" w:rsidR="00364E7F" w:rsidRPr="00FD40C3" w:rsidRDefault="00364E7F" w:rsidP="00364E7F">
            <w:pPr>
              <w:pStyle w:val="Code"/>
              <w:rPr>
                <w:lang w:val="id-ID"/>
              </w:rPr>
            </w:pPr>
            <w:r w:rsidRPr="00FD40C3">
              <w:rPr>
                <w:lang w:val="id-ID"/>
              </w:rPr>
              <w:t xml:space="preserve">    "I'd": "I would",</w:t>
            </w:r>
          </w:p>
          <w:p w14:paraId="53E462EF" w14:textId="77777777" w:rsidR="00364E7F" w:rsidRPr="00FD40C3" w:rsidRDefault="00364E7F" w:rsidP="00364E7F">
            <w:pPr>
              <w:pStyle w:val="Code"/>
              <w:rPr>
                <w:lang w:val="id-ID"/>
              </w:rPr>
            </w:pPr>
            <w:r w:rsidRPr="00FD40C3">
              <w:rPr>
                <w:lang w:val="id-ID"/>
              </w:rPr>
              <w:t xml:space="preserve">    "I'd've": "I would have",</w:t>
            </w:r>
          </w:p>
          <w:p w14:paraId="7BB4482E" w14:textId="77777777" w:rsidR="00364E7F" w:rsidRPr="00FD40C3" w:rsidRDefault="00364E7F" w:rsidP="00364E7F">
            <w:pPr>
              <w:pStyle w:val="Code"/>
              <w:rPr>
                <w:lang w:val="id-ID"/>
              </w:rPr>
            </w:pPr>
            <w:r w:rsidRPr="00FD40C3">
              <w:rPr>
                <w:lang w:val="id-ID"/>
              </w:rPr>
              <w:t xml:space="preserve">    "I'll": "I will",</w:t>
            </w:r>
          </w:p>
          <w:p w14:paraId="4E42195A" w14:textId="77777777" w:rsidR="00364E7F" w:rsidRPr="00FD40C3" w:rsidRDefault="00364E7F" w:rsidP="00364E7F">
            <w:pPr>
              <w:pStyle w:val="Code"/>
              <w:rPr>
                <w:lang w:val="id-ID"/>
              </w:rPr>
            </w:pPr>
            <w:r w:rsidRPr="00FD40C3">
              <w:rPr>
                <w:lang w:val="id-ID"/>
              </w:rPr>
              <w:t xml:space="preserve">    "I'll've": "I will have",</w:t>
            </w:r>
          </w:p>
          <w:p w14:paraId="58D36949" w14:textId="77777777" w:rsidR="00364E7F" w:rsidRPr="00FD40C3" w:rsidRDefault="00364E7F" w:rsidP="00364E7F">
            <w:pPr>
              <w:pStyle w:val="Code"/>
              <w:rPr>
                <w:lang w:val="id-ID"/>
              </w:rPr>
            </w:pPr>
            <w:r w:rsidRPr="00FD40C3">
              <w:rPr>
                <w:lang w:val="id-ID"/>
              </w:rPr>
              <w:t xml:space="preserve">    "I'm": "I am",</w:t>
            </w:r>
          </w:p>
          <w:p w14:paraId="417AFC52" w14:textId="77777777" w:rsidR="00364E7F" w:rsidRPr="00FD40C3" w:rsidRDefault="00364E7F" w:rsidP="00364E7F">
            <w:pPr>
              <w:pStyle w:val="Code"/>
              <w:rPr>
                <w:lang w:val="id-ID"/>
              </w:rPr>
            </w:pPr>
            <w:r w:rsidRPr="00FD40C3">
              <w:rPr>
                <w:lang w:val="id-ID"/>
              </w:rPr>
              <w:t xml:space="preserve">    "I've": "I have",</w:t>
            </w:r>
          </w:p>
          <w:p w14:paraId="262EB7B9" w14:textId="77777777" w:rsidR="00364E7F" w:rsidRPr="00FD40C3" w:rsidRDefault="00364E7F" w:rsidP="00364E7F">
            <w:pPr>
              <w:pStyle w:val="Code"/>
              <w:rPr>
                <w:lang w:val="id-ID"/>
              </w:rPr>
            </w:pPr>
            <w:r w:rsidRPr="00FD40C3">
              <w:rPr>
                <w:lang w:val="id-ID"/>
              </w:rPr>
              <w:t xml:space="preserve">    "i'd": "i would",</w:t>
            </w:r>
          </w:p>
          <w:p w14:paraId="694AF731" w14:textId="77777777" w:rsidR="00364E7F" w:rsidRPr="00FD40C3" w:rsidRDefault="00364E7F" w:rsidP="00364E7F">
            <w:pPr>
              <w:pStyle w:val="Code"/>
              <w:rPr>
                <w:lang w:val="id-ID"/>
              </w:rPr>
            </w:pPr>
            <w:r w:rsidRPr="00FD40C3">
              <w:rPr>
                <w:lang w:val="id-ID"/>
              </w:rPr>
              <w:t xml:space="preserve">    "i'd've": "i would have",</w:t>
            </w:r>
          </w:p>
          <w:p w14:paraId="7BF9FB79" w14:textId="77777777" w:rsidR="00364E7F" w:rsidRPr="00FD40C3" w:rsidRDefault="00364E7F" w:rsidP="00364E7F">
            <w:pPr>
              <w:pStyle w:val="Code"/>
              <w:rPr>
                <w:lang w:val="id-ID"/>
              </w:rPr>
            </w:pPr>
            <w:r w:rsidRPr="00FD40C3">
              <w:rPr>
                <w:lang w:val="id-ID"/>
              </w:rPr>
              <w:t xml:space="preserve">    "i'll": "i will",</w:t>
            </w:r>
          </w:p>
          <w:p w14:paraId="403147A5" w14:textId="77777777" w:rsidR="00364E7F" w:rsidRPr="00FD40C3" w:rsidRDefault="00364E7F" w:rsidP="00364E7F">
            <w:pPr>
              <w:pStyle w:val="Code"/>
              <w:rPr>
                <w:lang w:val="id-ID"/>
              </w:rPr>
            </w:pPr>
            <w:r w:rsidRPr="00FD40C3">
              <w:rPr>
                <w:lang w:val="id-ID"/>
              </w:rPr>
              <w:t xml:space="preserve">    "i'll've": "i will have",</w:t>
            </w:r>
          </w:p>
          <w:p w14:paraId="3D9653FE" w14:textId="77777777" w:rsidR="00364E7F" w:rsidRPr="00FD40C3" w:rsidRDefault="00364E7F" w:rsidP="00364E7F">
            <w:pPr>
              <w:pStyle w:val="Code"/>
              <w:rPr>
                <w:lang w:val="id-ID"/>
              </w:rPr>
            </w:pPr>
            <w:r w:rsidRPr="00FD40C3">
              <w:rPr>
                <w:lang w:val="id-ID"/>
              </w:rPr>
              <w:t xml:space="preserve">    "i'm": "i am",</w:t>
            </w:r>
          </w:p>
          <w:p w14:paraId="4B2102F3" w14:textId="77777777" w:rsidR="00364E7F" w:rsidRPr="00FD40C3" w:rsidRDefault="00364E7F" w:rsidP="00364E7F">
            <w:pPr>
              <w:pStyle w:val="Code"/>
              <w:rPr>
                <w:lang w:val="id-ID"/>
              </w:rPr>
            </w:pPr>
            <w:r w:rsidRPr="00FD40C3">
              <w:rPr>
                <w:lang w:val="id-ID"/>
              </w:rPr>
              <w:t xml:space="preserve">    "i've": "i have",</w:t>
            </w:r>
          </w:p>
          <w:p w14:paraId="4C7B0FA6" w14:textId="77777777" w:rsidR="00364E7F" w:rsidRPr="00FD40C3" w:rsidRDefault="00364E7F" w:rsidP="00364E7F">
            <w:pPr>
              <w:pStyle w:val="Code"/>
              <w:rPr>
                <w:lang w:val="id-ID"/>
              </w:rPr>
            </w:pPr>
            <w:r w:rsidRPr="00FD40C3">
              <w:rPr>
                <w:lang w:val="id-ID"/>
              </w:rPr>
              <w:t xml:space="preserve">    "isn't": "is not",</w:t>
            </w:r>
          </w:p>
          <w:p w14:paraId="2814384F" w14:textId="77777777" w:rsidR="00364E7F" w:rsidRPr="00FD40C3" w:rsidRDefault="00364E7F" w:rsidP="00364E7F">
            <w:pPr>
              <w:pStyle w:val="Code"/>
              <w:rPr>
                <w:lang w:val="id-ID"/>
              </w:rPr>
            </w:pPr>
            <w:r w:rsidRPr="00FD40C3">
              <w:rPr>
                <w:lang w:val="id-ID"/>
              </w:rPr>
              <w:t xml:space="preserve">    "it'd": "it would",</w:t>
            </w:r>
          </w:p>
          <w:p w14:paraId="2AC102D8" w14:textId="77777777" w:rsidR="00364E7F" w:rsidRPr="00FD40C3" w:rsidRDefault="00364E7F" w:rsidP="00364E7F">
            <w:pPr>
              <w:pStyle w:val="Code"/>
              <w:rPr>
                <w:lang w:val="id-ID"/>
              </w:rPr>
            </w:pPr>
            <w:r w:rsidRPr="00FD40C3">
              <w:rPr>
                <w:lang w:val="id-ID"/>
              </w:rPr>
              <w:t xml:space="preserve">    "it'd've": "it would have",</w:t>
            </w:r>
          </w:p>
          <w:p w14:paraId="4996F1A2" w14:textId="77777777" w:rsidR="00364E7F" w:rsidRPr="00FD40C3" w:rsidRDefault="00364E7F" w:rsidP="00364E7F">
            <w:pPr>
              <w:pStyle w:val="Code"/>
              <w:rPr>
                <w:lang w:val="id-ID"/>
              </w:rPr>
            </w:pPr>
            <w:r w:rsidRPr="00FD40C3">
              <w:rPr>
                <w:lang w:val="id-ID"/>
              </w:rPr>
              <w:t xml:space="preserve">    "it'll": "it will",</w:t>
            </w:r>
          </w:p>
          <w:p w14:paraId="3EC0B389" w14:textId="77777777" w:rsidR="00364E7F" w:rsidRPr="00FD40C3" w:rsidRDefault="00364E7F" w:rsidP="00364E7F">
            <w:pPr>
              <w:pStyle w:val="Code"/>
              <w:rPr>
                <w:lang w:val="id-ID"/>
              </w:rPr>
            </w:pPr>
            <w:r w:rsidRPr="00FD40C3">
              <w:rPr>
                <w:lang w:val="id-ID"/>
              </w:rPr>
              <w:t xml:space="preserve">    "it'll've": "it will have",</w:t>
            </w:r>
          </w:p>
          <w:p w14:paraId="01B466E4" w14:textId="77777777" w:rsidR="00364E7F" w:rsidRPr="00FD40C3" w:rsidRDefault="00364E7F" w:rsidP="00364E7F">
            <w:pPr>
              <w:pStyle w:val="Code"/>
              <w:rPr>
                <w:lang w:val="id-ID"/>
              </w:rPr>
            </w:pPr>
            <w:r w:rsidRPr="00FD40C3">
              <w:rPr>
                <w:lang w:val="id-ID"/>
              </w:rPr>
              <w:t xml:space="preserve">    "it's": "it is",</w:t>
            </w:r>
          </w:p>
          <w:p w14:paraId="00DBDD53" w14:textId="77777777" w:rsidR="00364E7F" w:rsidRPr="00FD40C3" w:rsidRDefault="00364E7F" w:rsidP="00364E7F">
            <w:pPr>
              <w:pStyle w:val="Code"/>
              <w:rPr>
                <w:lang w:val="id-ID"/>
              </w:rPr>
            </w:pPr>
            <w:r w:rsidRPr="00FD40C3">
              <w:rPr>
                <w:lang w:val="id-ID"/>
              </w:rPr>
              <w:t xml:space="preserve">    "let's": "let us",</w:t>
            </w:r>
          </w:p>
          <w:p w14:paraId="0DC657E1" w14:textId="77777777" w:rsidR="00364E7F" w:rsidRPr="00FD40C3" w:rsidRDefault="00364E7F" w:rsidP="00364E7F">
            <w:pPr>
              <w:pStyle w:val="Code"/>
              <w:rPr>
                <w:lang w:val="id-ID"/>
              </w:rPr>
            </w:pPr>
            <w:r w:rsidRPr="00FD40C3">
              <w:rPr>
                <w:lang w:val="id-ID"/>
              </w:rPr>
              <w:t xml:space="preserve">    "ma'am": "madam",</w:t>
            </w:r>
          </w:p>
          <w:p w14:paraId="0D2608FC" w14:textId="77777777" w:rsidR="00364E7F" w:rsidRPr="00FD40C3" w:rsidRDefault="00364E7F" w:rsidP="00364E7F">
            <w:pPr>
              <w:pStyle w:val="Code"/>
              <w:rPr>
                <w:lang w:val="id-ID"/>
              </w:rPr>
            </w:pPr>
            <w:r w:rsidRPr="00FD40C3">
              <w:rPr>
                <w:lang w:val="id-ID"/>
              </w:rPr>
              <w:t xml:space="preserve">    "mayn't": "may not",</w:t>
            </w:r>
          </w:p>
          <w:p w14:paraId="07335F62" w14:textId="77777777" w:rsidR="00364E7F" w:rsidRPr="00FD40C3" w:rsidRDefault="00364E7F" w:rsidP="00364E7F">
            <w:pPr>
              <w:pStyle w:val="Code"/>
              <w:rPr>
                <w:lang w:val="id-ID"/>
              </w:rPr>
            </w:pPr>
            <w:r w:rsidRPr="00FD40C3">
              <w:rPr>
                <w:lang w:val="id-ID"/>
              </w:rPr>
              <w:t xml:space="preserve">    "might've": "might have",</w:t>
            </w:r>
          </w:p>
          <w:p w14:paraId="58DEE23C" w14:textId="77777777" w:rsidR="00364E7F" w:rsidRPr="00FD40C3" w:rsidRDefault="00364E7F" w:rsidP="00364E7F">
            <w:pPr>
              <w:pStyle w:val="Code"/>
              <w:rPr>
                <w:lang w:val="id-ID"/>
              </w:rPr>
            </w:pPr>
            <w:r w:rsidRPr="00FD40C3">
              <w:rPr>
                <w:lang w:val="id-ID"/>
              </w:rPr>
              <w:t xml:space="preserve">    "mightn't": "might not",</w:t>
            </w:r>
          </w:p>
          <w:p w14:paraId="799A0D90" w14:textId="77777777" w:rsidR="00364E7F" w:rsidRPr="00FD40C3" w:rsidRDefault="00364E7F" w:rsidP="00364E7F">
            <w:pPr>
              <w:pStyle w:val="Code"/>
              <w:rPr>
                <w:lang w:val="id-ID"/>
              </w:rPr>
            </w:pPr>
            <w:r w:rsidRPr="00FD40C3">
              <w:rPr>
                <w:lang w:val="id-ID"/>
              </w:rPr>
              <w:t xml:space="preserve">    "mightn't've": "might not have",</w:t>
            </w:r>
          </w:p>
          <w:p w14:paraId="260743B3" w14:textId="77777777" w:rsidR="00364E7F" w:rsidRPr="00FD40C3" w:rsidRDefault="00364E7F" w:rsidP="00364E7F">
            <w:pPr>
              <w:pStyle w:val="Code"/>
              <w:rPr>
                <w:lang w:val="id-ID"/>
              </w:rPr>
            </w:pPr>
            <w:r w:rsidRPr="00FD40C3">
              <w:rPr>
                <w:lang w:val="id-ID"/>
              </w:rPr>
              <w:t xml:space="preserve">    "must've": "must have",</w:t>
            </w:r>
          </w:p>
          <w:p w14:paraId="7FBD0390" w14:textId="77777777" w:rsidR="00364E7F" w:rsidRPr="00FD40C3" w:rsidRDefault="00364E7F" w:rsidP="00364E7F">
            <w:pPr>
              <w:pStyle w:val="Code"/>
              <w:rPr>
                <w:lang w:val="id-ID"/>
              </w:rPr>
            </w:pPr>
            <w:r w:rsidRPr="00FD40C3">
              <w:rPr>
                <w:lang w:val="id-ID"/>
              </w:rPr>
              <w:lastRenderedPageBreak/>
              <w:t xml:space="preserve">    "mustn't": "must not",</w:t>
            </w:r>
          </w:p>
          <w:p w14:paraId="113EADD7" w14:textId="77777777" w:rsidR="00364E7F" w:rsidRPr="00FD40C3" w:rsidRDefault="00364E7F" w:rsidP="00364E7F">
            <w:pPr>
              <w:pStyle w:val="Code"/>
              <w:rPr>
                <w:lang w:val="id-ID"/>
              </w:rPr>
            </w:pPr>
            <w:r w:rsidRPr="00FD40C3">
              <w:rPr>
                <w:lang w:val="id-ID"/>
              </w:rPr>
              <w:t xml:space="preserve">    "mustn't've": "must not have",</w:t>
            </w:r>
          </w:p>
          <w:p w14:paraId="2C9FD4C4" w14:textId="77777777" w:rsidR="00364E7F" w:rsidRPr="00FD40C3" w:rsidRDefault="00364E7F" w:rsidP="00364E7F">
            <w:pPr>
              <w:pStyle w:val="Code"/>
              <w:rPr>
                <w:lang w:val="id-ID"/>
              </w:rPr>
            </w:pPr>
            <w:r w:rsidRPr="00FD40C3">
              <w:rPr>
                <w:lang w:val="id-ID"/>
              </w:rPr>
              <w:t xml:space="preserve">    "needn't": "need not",</w:t>
            </w:r>
          </w:p>
          <w:p w14:paraId="0AB23DDF" w14:textId="77777777" w:rsidR="00364E7F" w:rsidRPr="00FD40C3" w:rsidRDefault="00364E7F" w:rsidP="00364E7F">
            <w:pPr>
              <w:pStyle w:val="Code"/>
              <w:rPr>
                <w:lang w:val="id-ID"/>
              </w:rPr>
            </w:pPr>
            <w:r w:rsidRPr="00FD40C3">
              <w:rPr>
                <w:lang w:val="id-ID"/>
              </w:rPr>
              <w:t xml:space="preserve">    "needn't've": "need not have",</w:t>
            </w:r>
          </w:p>
          <w:p w14:paraId="72FC3F3E" w14:textId="77777777" w:rsidR="00364E7F" w:rsidRPr="00FD40C3" w:rsidRDefault="00364E7F" w:rsidP="00364E7F">
            <w:pPr>
              <w:pStyle w:val="Code"/>
              <w:rPr>
                <w:lang w:val="id-ID"/>
              </w:rPr>
            </w:pPr>
            <w:r w:rsidRPr="00FD40C3">
              <w:rPr>
                <w:lang w:val="id-ID"/>
              </w:rPr>
              <w:t xml:space="preserve">    "o'clock": "of the clock",</w:t>
            </w:r>
          </w:p>
          <w:p w14:paraId="5213264F" w14:textId="77777777" w:rsidR="00364E7F" w:rsidRPr="00FD40C3" w:rsidRDefault="00364E7F" w:rsidP="00364E7F">
            <w:pPr>
              <w:pStyle w:val="Code"/>
              <w:rPr>
                <w:lang w:val="id-ID"/>
              </w:rPr>
            </w:pPr>
            <w:r w:rsidRPr="00FD40C3">
              <w:rPr>
                <w:lang w:val="id-ID"/>
              </w:rPr>
              <w:t xml:space="preserve">    "oughtn't": "ought not",</w:t>
            </w:r>
          </w:p>
          <w:p w14:paraId="43B1770C" w14:textId="77777777" w:rsidR="00364E7F" w:rsidRPr="00FD40C3" w:rsidRDefault="00364E7F" w:rsidP="00364E7F">
            <w:pPr>
              <w:pStyle w:val="Code"/>
              <w:rPr>
                <w:lang w:val="id-ID"/>
              </w:rPr>
            </w:pPr>
            <w:r w:rsidRPr="00FD40C3">
              <w:rPr>
                <w:lang w:val="id-ID"/>
              </w:rPr>
              <w:t xml:space="preserve">    "oughtn't've": "ought not have",</w:t>
            </w:r>
          </w:p>
          <w:p w14:paraId="0A30D2BE" w14:textId="77777777" w:rsidR="00364E7F" w:rsidRPr="00FD40C3" w:rsidRDefault="00364E7F" w:rsidP="00364E7F">
            <w:pPr>
              <w:pStyle w:val="Code"/>
              <w:rPr>
                <w:lang w:val="id-ID"/>
              </w:rPr>
            </w:pPr>
            <w:r w:rsidRPr="00FD40C3">
              <w:rPr>
                <w:lang w:val="id-ID"/>
              </w:rPr>
              <w:t xml:space="preserve">    "shan't": "shall not",</w:t>
            </w:r>
          </w:p>
          <w:p w14:paraId="0E116C2A" w14:textId="77777777" w:rsidR="00364E7F" w:rsidRPr="00FD40C3" w:rsidRDefault="00364E7F" w:rsidP="00364E7F">
            <w:pPr>
              <w:pStyle w:val="Code"/>
              <w:rPr>
                <w:lang w:val="id-ID"/>
              </w:rPr>
            </w:pPr>
            <w:r w:rsidRPr="00FD40C3">
              <w:rPr>
                <w:lang w:val="id-ID"/>
              </w:rPr>
              <w:t xml:space="preserve">    "sha'n't": "shall not",</w:t>
            </w:r>
          </w:p>
          <w:p w14:paraId="4D6F3005" w14:textId="77777777" w:rsidR="00364E7F" w:rsidRPr="00FD40C3" w:rsidRDefault="00364E7F" w:rsidP="00364E7F">
            <w:pPr>
              <w:pStyle w:val="Code"/>
              <w:rPr>
                <w:lang w:val="id-ID"/>
              </w:rPr>
            </w:pPr>
            <w:r w:rsidRPr="00FD40C3">
              <w:rPr>
                <w:lang w:val="id-ID"/>
              </w:rPr>
              <w:t xml:space="preserve">    "shan't've": "shall not have",</w:t>
            </w:r>
          </w:p>
          <w:p w14:paraId="3D920276" w14:textId="77777777" w:rsidR="00364E7F" w:rsidRPr="00FD40C3" w:rsidRDefault="00364E7F" w:rsidP="00364E7F">
            <w:pPr>
              <w:pStyle w:val="Code"/>
              <w:rPr>
                <w:lang w:val="id-ID"/>
              </w:rPr>
            </w:pPr>
            <w:r w:rsidRPr="00FD40C3">
              <w:rPr>
                <w:lang w:val="id-ID"/>
              </w:rPr>
              <w:t xml:space="preserve">    "she'd": "she would",</w:t>
            </w:r>
          </w:p>
          <w:p w14:paraId="2575501F" w14:textId="77777777" w:rsidR="00364E7F" w:rsidRPr="00FD40C3" w:rsidRDefault="00364E7F" w:rsidP="00364E7F">
            <w:pPr>
              <w:pStyle w:val="Code"/>
              <w:rPr>
                <w:lang w:val="id-ID"/>
              </w:rPr>
            </w:pPr>
            <w:r w:rsidRPr="00FD40C3">
              <w:rPr>
                <w:lang w:val="id-ID"/>
              </w:rPr>
              <w:t xml:space="preserve">    "she'd've": "she would have",</w:t>
            </w:r>
          </w:p>
          <w:p w14:paraId="208F7447" w14:textId="77777777" w:rsidR="00364E7F" w:rsidRPr="00FD40C3" w:rsidRDefault="00364E7F" w:rsidP="00364E7F">
            <w:pPr>
              <w:pStyle w:val="Code"/>
              <w:rPr>
                <w:lang w:val="id-ID"/>
              </w:rPr>
            </w:pPr>
            <w:r w:rsidRPr="00FD40C3">
              <w:rPr>
                <w:lang w:val="id-ID"/>
              </w:rPr>
              <w:t xml:space="preserve">    "she'll": "she will",</w:t>
            </w:r>
          </w:p>
          <w:p w14:paraId="3A6C986B" w14:textId="77777777" w:rsidR="00364E7F" w:rsidRPr="00FD40C3" w:rsidRDefault="00364E7F" w:rsidP="00364E7F">
            <w:pPr>
              <w:pStyle w:val="Code"/>
              <w:rPr>
                <w:lang w:val="id-ID"/>
              </w:rPr>
            </w:pPr>
            <w:r w:rsidRPr="00FD40C3">
              <w:rPr>
                <w:lang w:val="id-ID"/>
              </w:rPr>
              <w:t xml:space="preserve">    "she'll've": "she will have",</w:t>
            </w:r>
          </w:p>
          <w:p w14:paraId="7320056D" w14:textId="77777777" w:rsidR="00364E7F" w:rsidRPr="00FD40C3" w:rsidRDefault="00364E7F" w:rsidP="00364E7F">
            <w:pPr>
              <w:pStyle w:val="Code"/>
              <w:rPr>
                <w:lang w:val="id-ID"/>
              </w:rPr>
            </w:pPr>
            <w:r w:rsidRPr="00FD40C3">
              <w:rPr>
                <w:lang w:val="id-ID"/>
              </w:rPr>
              <w:t xml:space="preserve">    "she's": "she is",</w:t>
            </w:r>
          </w:p>
          <w:p w14:paraId="2E7D2E85" w14:textId="77777777" w:rsidR="00364E7F" w:rsidRPr="00FD40C3" w:rsidRDefault="00364E7F" w:rsidP="00364E7F">
            <w:pPr>
              <w:pStyle w:val="Code"/>
              <w:rPr>
                <w:lang w:val="id-ID"/>
              </w:rPr>
            </w:pPr>
            <w:r w:rsidRPr="00FD40C3">
              <w:rPr>
                <w:lang w:val="id-ID"/>
              </w:rPr>
              <w:t xml:space="preserve">    "should've": "should have",</w:t>
            </w:r>
          </w:p>
          <w:p w14:paraId="136E6AFA" w14:textId="77777777" w:rsidR="00364E7F" w:rsidRPr="00FD40C3" w:rsidRDefault="00364E7F" w:rsidP="00364E7F">
            <w:pPr>
              <w:pStyle w:val="Code"/>
              <w:rPr>
                <w:lang w:val="id-ID"/>
              </w:rPr>
            </w:pPr>
            <w:r w:rsidRPr="00FD40C3">
              <w:rPr>
                <w:lang w:val="id-ID"/>
              </w:rPr>
              <w:t xml:space="preserve">    "shouldn't": "should not",</w:t>
            </w:r>
          </w:p>
          <w:p w14:paraId="0E0AB750" w14:textId="77777777" w:rsidR="00364E7F" w:rsidRPr="00FD40C3" w:rsidRDefault="00364E7F" w:rsidP="00364E7F">
            <w:pPr>
              <w:pStyle w:val="Code"/>
              <w:rPr>
                <w:lang w:val="id-ID"/>
              </w:rPr>
            </w:pPr>
            <w:r w:rsidRPr="00FD40C3">
              <w:rPr>
                <w:lang w:val="id-ID"/>
              </w:rPr>
              <w:t xml:space="preserve">    "shouldn't've": "should not have",</w:t>
            </w:r>
          </w:p>
          <w:p w14:paraId="4C273E45" w14:textId="77777777" w:rsidR="00364E7F" w:rsidRPr="00FD40C3" w:rsidRDefault="00364E7F" w:rsidP="00364E7F">
            <w:pPr>
              <w:pStyle w:val="Code"/>
              <w:rPr>
                <w:lang w:val="id-ID"/>
              </w:rPr>
            </w:pPr>
            <w:r w:rsidRPr="00FD40C3">
              <w:rPr>
                <w:lang w:val="id-ID"/>
              </w:rPr>
              <w:t xml:space="preserve">    "so've": "so have",</w:t>
            </w:r>
          </w:p>
          <w:p w14:paraId="188CBE7A" w14:textId="77777777" w:rsidR="00364E7F" w:rsidRPr="00FD40C3" w:rsidRDefault="00364E7F" w:rsidP="00364E7F">
            <w:pPr>
              <w:pStyle w:val="Code"/>
              <w:rPr>
                <w:lang w:val="id-ID"/>
              </w:rPr>
            </w:pPr>
            <w:r w:rsidRPr="00FD40C3">
              <w:rPr>
                <w:lang w:val="id-ID"/>
              </w:rPr>
              <w:t xml:space="preserve">    "so's": "so as",</w:t>
            </w:r>
          </w:p>
          <w:p w14:paraId="6A7406E4" w14:textId="77777777" w:rsidR="00364E7F" w:rsidRPr="00FD40C3" w:rsidRDefault="00364E7F" w:rsidP="00364E7F">
            <w:pPr>
              <w:pStyle w:val="Code"/>
              <w:rPr>
                <w:lang w:val="id-ID"/>
              </w:rPr>
            </w:pPr>
            <w:r w:rsidRPr="00FD40C3">
              <w:rPr>
                <w:lang w:val="id-ID"/>
              </w:rPr>
              <w:t xml:space="preserve">    "that'd": "that would",</w:t>
            </w:r>
          </w:p>
          <w:p w14:paraId="003937FE" w14:textId="77777777" w:rsidR="00364E7F" w:rsidRPr="00FD40C3" w:rsidRDefault="00364E7F" w:rsidP="00364E7F">
            <w:pPr>
              <w:pStyle w:val="Code"/>
              <w:rPr>
                <w:lang w:val="id-ID"/>
              </w:rPr>
            </w:pPr>
            <w:r w:rsidRPr="00FD40C3">
              <w:rPr>
                <w:lang w:val="id-ID"/>
              </w:rPr>
              <w:t xml:space="preserve">    "that'd've": "that would have",</w:t>
            </w:r>
          </w:p>
          <w:p w14:paraId="2E25B29D" w14:textId="77777777" w:rsidR="00364E7F" w:rsidRPr="00FD40C3" w:rsidRDefault="00364E7F" w:rsidP="00364E7F">
            <w:pPr>
              <w:pStyle w:val="Code"/>
              <w:rPr>
                <w:lang w:val="id-ID"/>
              </w:rPr>
            </w:pPr>
            <w:r w:rsidRPr="00FD40C3">
              <w:rPr>
                <w:lang w:val="id-ID"/>
              </w:rPr>
              <w:t xml:space="preserve">    "that's": "that is",</w:t>
            </w:r>
          </w:p>
          <w:p w14:paraId="7741F25F" w14:textId="77777777" w:rsidR="00364E7F" w:rsidRPr="00FD40C3" w:rsidRDefault="00364E7F" w:rsidP="00364E7F">
            <w:pPr>
              <w:pStyle w:val="Code"/>
              <w:rPr>
                <w:lang w:val="id-ID"/>
              </w:rPr>
            </w:pPr>
            <w:r w:rsidRPr="00FD40C3">
              <w:rPr>
                <w:lang w:val="id-ID"/>
              </w:rPr>
              <w:t xml:space="preserve">    "there'd": "there would",</w:t>
            </w:r>
          </w:p>
          <w:p w14:paraId="37FC1DB9" w14:textId="77777777" w:rsidR="00364E7F" w:rsidRPr="00FD40C3" w:rsidRDefault="00364E7F" w:rsidP="00364E7F">
            <w:pPr>
              <w:pStyle w:val="Code"/>
              <w:rPr>
                <w:lang w:val="id-ID"/>
              </w:rPr>
            </w:pPr>
            <w:r w:rsidRPr="00FD40C3">
              <w:rPr>
                <w:lang w:val="id-ID"/>
              </w:rPr>
              <w:t xml:space="preserve">    "there'd've": "there would have",</w:t>
            </w:r>
          </w:p>
          <w:p w14:paraId="5E0D1BBF" w14:textId="77777777" w:rsidR="00364E7F" w:rsidRPr="00FD40C3" w:rsidRDefault="00364E7F" w:rsidP="00364E7F">
            <w:pPr>
              <w:pStyle w:val="Code"/>
              <w:rPr>
                <w:lang w:val="id-ID"/>
              </w:rPr>
            </w:pPr>
            <w:r w:rsidRPr="00FD40C3">
              <w:rPr>
                <w:lang w:val="id-ID"/>
              </w:rPr>
              <w:t xml:space="preserve">    "there's": "there is",</w:t>
            </w:r>
          </w:p>
          <w:p w14:paraId="37EE4A8D" w14:textId="77777777" w:rsidR="00364E7F" w:rsidRPr="00FD40C3" w:rsidRDefault="00364E7F" w:rsidP="00364E7F">
            <w:pPr>
              <w:pStyle w:val="Code"/>
              <w:rPr>
                <w:lang w:val="id-ID"/>
              </w:rPr>
            </w:pPr>
            <w:r w:rsidRPr="00FD40C3">
              <w:rPr>
                <w:lang w:val="id-ID"/>
              </w:rPr>
              <w:t xml:space="preserve">    "they'd": "they would",</w:t>
            </w:r>
          </w:p>
          <w:p w14:paraId="4BAEC6BC" w14:textId="77777777" w:rsidR="00364E7F" w:rsidRPr="00FD40C3" w:rsidRDefault="00364E7F" w:rsidP="00364E7F">
            <w:pPr>
              <w:pStyle w:val="Code"/>
              <w:rPr>
                <w:lang w:val="id-ID"/>
              </w:rPr>
            </w:pPr>
            <w:r w:rsidRPr="00FD40C3">
              <w:rPr>
                <w:lang w:val="id-ID"/>
              </w:rPr>
              <w:t xml:space="preserve">    "they'd've": "they would have",</w:t>
            </w:r>
          </w:p>
          <w:p w14:paraId="0B0AE707" w14:textId="77777777" w:rsidR="00364E7F" w:rsidRPr="00FD40C3" w:rsidRDefault="00364E7F" w:rsidP="00364E7F">
            <w:pPr>
              <w:pStyle w:val="Code"/>
              <w:rPr>
                <w:lang w:val="id-ID"/>
              </w:rPr>
            </w:pPr>
            <w:r w:rsidRPr="00FD40C3">
              <w:rPr>
                <w:lang w:val="id-ID"/>
              </w:rPr>
              <w:t xml:space="preserve">    "they'll": "they will",</w:t>
            </w:r>
          </w:p>
          <w:p w14:paraId="3C4DAB05" w14:textId="77777777" w:rsidR="00364E7F" w:rsidRPr="00FD40C3" w:rsidRDefault="00364E7F" w:rsidP="00364E7F">
            <w:pPr>
              <w:pStyle w:val="Code"/>
              <w:rPr>
                <w:lang w:val="id-ID"/>
              </w:rPr>
            </w:pPr>
            <w:r w:rsidRPr="00FD40C3">
              <w:rPr>
                <w:lang w:val="id-ID"/>
              </w:rPr>
              <w:t xml:space="preserve">    "they'll've": "they will have",</w:t>
            </w:r>
          </w:p>
          <w:p w14:paraId="0AA6B07E" w14:textId="77777777" w:rsidR="00364E7F" w:rsidRPr="00FD40C3" w:rsidRDefault="00364E7F" w:rsidP="00364E7F">
            <w:pPr>
              <w:pStyle w:val="Code"/>
              <w:rPr>
                <w:lang w:val="id-ID"/>
              </w:rPr>
            </w:pPr>
            <w:r w:rsidRPr="00FD40C3">
              <w:rPr>
                <w:lang w:val="id-ID"/>
              </w:rPr>
              <w:t xml:space="preserve">    "they're": "they are",</w:t>
            </w:r>
          </w:p>
          <w:p w14:paraId="37CD84CD" w14:textId="77777777" w:rsidR="00364E7F" w:rsidRPr="00FD40C3" w:rsidRDefault="00364E7F" w:rsidP="00364E7F">
            <w:pPr>
              <w:pStyle w:val="Code"/>
              <w:rPr>
                <w:lang w:val="id-ID"/>
              </w:rPr>
            </w:pPr>
            <w:r w:rsidRPr="00FD40C3">
              <w:rPr>
                <w:lang w:val="id-ID"/>
              </w:rPr>
              <w:t xml:space="preserve">    "they've": "they have",</w:t>
            </w:r>
          </w:p>
          <w:p w14:paraId="626C7AB2" w14:textId="77777777" w:rsidR="00364E7F" w:rsidRPr="00FD40C3" w:rsidRDefault="00364E7F" w:rsidP="00364E7F">
            <w:pPr>
              <w:pStyle w:val="Code"/>
              <w:rPr>
                <w:lang w:val="id-ID"/>
              </w:rPr>
            </w:pPr>
            <w:r w:rsidRPr="00FD40C3">
              <w:rPr>
                <w:lang w:val="id-ID"/>
              </w:rPr>
              <w:t xml:space="preserve">    "to've": "to have",</w:t>
            </w:r>
          </w:p>
          <w:p w14:paraId="76ABF0C7" w14:textId="77777777" w:rsidR="00364E7F" w:rsidRPr="00FD40C3" w:rsidRDefault="00364E7F" w:rsidP="00364E7F">
            <w:pPr>
              <w:pStyle w:val="Code"/>
              <w:rPr>
                <w:lang w:val="id-ID"/>
              </w:rPr>
            </w:pPr>
            <w:r w:rsidRPr="00FD40C3">
              <w:rPr>
                <w:lang w:val="id-ID"/>
              </w:rPr>
              <w:t xml:space="preserve">    "wasn't": "was not",</w:t>
            </w:r>
          </w:p>
          <w:p w14:paraId="3D40F4A2" w14:textId="77777777" w:rsidR="00364E7F" w:rsidRPr="00FD40C3" w:rsidRDefault="00364E7F" w:rsidP="00364E7F">
            <w:pPr>
              <w:pStyle w:val="Code"/>
              <w:rPr>
                <w:lang w:val="id-ID"/>
              </w:rPr>
            </w:pPr>
            <w:r w:rsidRPr="00FD40C3">
              <w:rPr>
                <w:lang w:val="id-ID"/>
              </w:rPr>
              <w:t xml:space="preserve">    "we'd": "we would",</w:t>
            </w:r>
          </w:p>
          <w:p w14:paraId="7FF5CBE1" w14:textId="77777777" w:rsidR="00364E7F" w:rsidRPr="00FD40C3" w:rsidRDefault="00364E7F" w:rsidP="00364E7F">
            <w:pPr>
              <w:pStyle w:val="Code"/>
              <w:rPr>
                <w:lang w:val="id-ID"/>
              </w:rPr>
            </w:pPr>
            <w:r w:rsidRPr="00FD40C3">
              <w:rPr>
                <w:lang w:val="id-ID"/>
              </w:rPr>
              <w:t xml:space="preserve">    "we'd've": "we would have",</w:t>
            </w:r>
          </w:p>
          <w:p w14:paraId="139B7F8F" w14:textId="77777777" w:rsidR="00364E7F" w:rsidRPr="00FD40C3" w:rsidRDefault="00364E7F" w:rsidP="00364E7F">
            <w:pPr>
              <w:pStyle w:val="Code"/>
              <w:rPr>
                <w:lang w:val="id-ID"/>
              </w:rPr>
            </w:pPr>
            <w:r w:rsidRPr="00FD40C3">
              <w:rPr>
                <w:lang w:val="id-ID"/>
              </w:rPr>
              <w:t xml:space="preserve">    "we'll": "we will",</w:t>
            </w:r>
          </w:p>
          <w:p w14:paraId="4F795E80" w14:textId="77777777" w:rsidR="00364E7F" w:rsidRPr="00FD40C3" w:rsidRDefault="00364E7F" w:rsidP="00364E7F">
            <w:pPr>
              <w:pStyle w:val="Code"/>
              <w:rPr>
                <w:lang w:val="id-ID"/>
              </w:rPr>
            </w:pPr>
            <w:r w:rsidRPr="00FD40C3">
              <w:rPr>
                <w:lang w:val="id-ID"/>
              </w:rPr>
              <w:t xml:space="preserve">    "we'll've": "we will have",</w:t>
            </w:r>
          </w:p>
          <w:p w14:paraId="7E2B2E43" w14:textId="77777777" w:rsidR="00364E7F" w:rsidRPr="00FD40C3" w:rsidRDefault="00364E7F" w:rsidP="00364E7F">
            <w:pPr>
              <w:pStyle w:val="Code"/>
              <w:rPr>
                <w:lang w:val="id-ID"/>
              </w:rPr>
            </w:pPr>
            <w:r w:rsidRPr="00FD40C3">
              <w:rPr>
                <w:lang w:val="id-ID"/>
              </w:rPr>
              <w:t xml:space="preserve">    "we're": "we are",</w:t>
            </w:r>
          </w:p>
          <w:p w14:paraId="599AB168" w14:textId="77777777" w:rsidR="00364E7F" w:rsidRPr="00FD40C3" w:rsidRDefault="00364E7F" w:rsidP="00364E7F">
            <w:pPr>
              <w:pStyle w:val="Code"/>
              <w:rPr>
                <w:lang w:val="id-ID"/>
              </w:rPr>
            </w:pPr>
            <w:r w:rsidRPr="00FD40C3">
              <w:rPr>
                <w:lang w:val="id-ID"/>
              </w:rPr>
              <w:t xml:space="preserve">    "we've": "we have",</w:t>
            </w:r>
          </w:p>
          <w:p w14:paraId="1E94C05E" w14:textId="77777777" w:rsidR="00364E7F" w:rsidRPr="00FD40C3" w:rsidRDefault="00364E7F" w:rsidP="00364E7F">
            <w:pPr>
              <w:pStyle w:val="Code"/>
              <w:rPr>
                <w:lang w:val="id-ID"/>
              </w:rPr>
            </w:pPr>
            <w:r w:rsidRPr="00FD40C3">
              <w:rPr>
                <w:lang w:val="id-ID"/>
              </w:rPr>
              <w:t xml:space="preserve">    "weren't": "were not",</w:t>
            </w:r>
          </w:p>
          <w:p w14:paraId="4BA4AAF8" w14:textId="77777777" w:rsidR="00364E7F" w:rsidRPr="00FD40C3" w:rsidRDefault="00364E7F" w:rsidP="00364E7F">
            <w:pPr>
              <w:pStyle w:val="Code"/>
              <w:rPr>
                <w:lang w:val="id-ID"/>
              </w:rPr>
            </w:pPr>
            <w:r w:rsidRPr="00FD40C3">
              <w:rPr>
                <w:lang w:val="id-ID"/>
              </w:rPr>
              <w:t xml:space="preserve">    "what'll": "what will",</w:t>
            </w:r>
          </w:p>
          <w:p w14:paraId="073FB740" w14:textId="77777777" w:rsidR="00364E7F" w:rsidRPr="00FD40C3" w:rsidRDefault="00364E7F" w:rsidP="00364E7F">
            <w:pPr>
              <w:pStyle w:val="Code"/>
              <w:rPr>
                <w:lang w:val="id-ID"/>
              </w:rPr>
            </w:pPr>
            <w:r w:rsidRPr="00FD40C3">
              <w:rPr>
                <w:lang w:val="id-ID"/>
              </w:rPr>
              <w:t xml:space="preserve">    "what'll've": "what will have",</w:t>
            </w:r>
          </w:p>
          <w:p w14:paraId="3265CCD8" w14:textId="77777777" w:rsidR="00364E7F" w:rsidRPr="00FD40C3" w:rsidRDefault="00364E7F" w:rsidP="00364E7F">
            <w:pPr>
              <w:pStyle w:val="Code"/>
              <w:rPr>
                <w:lang w:val="id-ID"/>
              </w:rPr>
            </w:pPr>
            <w:r w:rsidRPr="00FD40C3">
              <w:rPr>
                <w:lang w:val="id-ID"/>
              </w:rPr>
              <w:t xml:space="preserve">    "what're": "what are",</w:t>
            </w:r>
          </w:p>
          <w:p w14:paraId="067055F6" w14:textId="77777777" w:rsidR="00364E7F" w:rsidRPr="00FD40C3" w:rsidRDefault="00364E7F" w:rsidP="00364E7F">
            <w:pPr>
              <w:pStyle w:val="Code"/>
              <w:rPr>
                <w:lang w:val="id-ID"/>
              </w:rPr>
            </w:pPr>
            <w:r w:rsidRPr="00FD40C3">
              <w:rPr>
                <w:lang w:val="id-ID"/>
              </w:rPr>
              <w:t xml:space="preserve">    "what's": "what is",</w:t>
            </w:r>
          </w:p>
          <w:p w14:paraId="1E9E6987" w14:textId="77777777" w:rsidR="00364E7F" w:rsidRPr="00FD40C3" w:rsidRDefault="00364E7F" w:rsidP="00364E7F">
            <w:pPr>
              <w:pStyle w:val="Code"/>
              <w:rPr>
                <w:lang w:val="id-ID"/>
              </w:rPr>
            </w:pPr>
            <w:r w:rsidRPr="00FD40C3">
              <w:rPr>
                <w:lang w:val="id-ID"/>
              </w:rPr>
              <w:t xml:space="preserve">    "what've": "what have",</w:t>
            </w:r>
          </w:p>
          <w:p w14:paraId="3E432B7F" w14:textId="77777777" w:rsidR="00364E7F" w:rsidRPr="00FD40C3" w:rsidRDefault="00364E7F" w:rsidP="00364E7F">
            <w:pPr>
              <w:pStyle w:val="Code"/>
              <w:rPr>
                <w:lang w:val="id-ID"/>
              </w:rPr>
            </w:pPr>
            <w:r w:rsidRPr="00FD40C3">
              <w:rPr>
                <w:lang w:val="id-ID"/>
              </w:rPr>
              <w:t xml:space="preserve">    "when's": "when is",</w:t>
            </w:r>
          </w:p>
          <w:p w14:paraId="31E87D9B" w14:textId="77777777" w:rsidR="00364E7F" w:rsidRPr="00FD40C3" w:rsidRDefault="00364E7F" w:rsidP="00364E7F">
            <w:pPr>
              <w:pStyle w:val="Code"/>
              <w:rPr>
                <w:lang w:val="id-ID"/>
              </w:rPr>
            </w:pPr>
            <w:r w:rsidRPr="00FD40C3">
              <w:rPr>
                <w:lang w:val="id-ID"/>
              </w:rPr>
              <w:t xml:space="preserve">    "when've": "when have",</w:t>
            </w:r>
          </w:p>
          <w:p w14:paraId="3F276E50" w14:textId="77777777" w:rsidR="00364E7F" w:rsidRPr="00FD40C3" w:rsidRDefault="00364E7F" w:rsidP="00364E7F">
            <w:pPr>
              <w:pStyle w:val="Code"/>
              <w:rPr>
                <w:lang w:val="id-ID"/>
              </w:rPr>
            </w:pPr>
            <w:r w:rsidRPr="00FD40C3">
              <w:rPr>
                <w:lang w:val="id-ID"/>
              </w:rPr>
              <w:t xml:space="preserve">    "where'd": "where did",</w:t>
            </w:r>
          </w:p>
          <w:p w14:paraId="66BFC615" w14:textId="77777777" w:rsidR="00364E7F" w:rsidRPr="00FD40C3" w:rsidRDefault="00364E7F" w:rsidP="00364E7F">
            <w:pPr>
              <w:pStyle w:val="Code"/>
              <w:rPr>
                <w:lang w:val="id-ID"/>
              </w:rPr>
            </w:pPr>
            <w:r w:rsidRPr="00FD40C3">
              <w:rPr>
                <w:lang w:val="id-ID"/>
              </w:rPr>
              <w:t xml:space="preserve">    "where's": "where is",</w:t>
            </w:r>
          </w:p>
          <w:p w14:paraId="661EF75B" w14:textId="77777777" w:rsidR="00364E7F" w:rsidRPr="00FD40C3" w:rsidRDefault="00364E7F" w:rsidP="00364E7F">
            <w:pPr>
              <w:pStyle w:val="Code"/>
              <w:rPr>
                <w:lang w:val="id-ID"/>
              </w:rPr>
            </w:pPr>
            <w:r w:rsidRPr="00FD40C3">
              <w:rPr>
                <w:lang w:val="id-ID"/>
              </w:rPr>
              <w:t xml:space="preserve">    "where've": "where have",</w:t>
            </w:r>
          </w:p>
          <w:p w14:paraId="4D045532" w14:textId="77777777" w:rsidR="00364E7F" w:rsidRPr="00FD40C3" w:rsidRDefault="00364E7F" w:rsidP="00364E7F">
            <w:pPr>
              <w:pStyle w:val="Code"/>
              <w:rPr>
                <w:lang w:val="id-ID"/>
              </w:rPr>
            </w:pPr>
            <w:r w:rsidRPr="00FD40C3">
              <w:rPr>
                <w:lang w:val="id-ID"/>
              </w:rPr>
              <w:t xml:space="preserve">    "who'll": "who will",</w:t>
            </w:r>
          </w:p>
          <w:p w14:paraId="3A4531A9" w14:textId="77777777" w:rsidR="00364E7F" w:rsidRPr="00FD40C3" w:rsidRDefault="00364E7F" w:rsidP="00364E7F">
            <w:pPr>
              <w:pStyle w:val="Code"/>
              <w:rPr>
                <w:lang w:val="id-ID"/>
              </w:rPr>
            </w:pPr>
            <w:r w:rsidRPr="00FD40C3">
              <w:rPr>
                <w:lang w:val="id-ID"/>
              </w:rPr>
              <w:t xml:space="preserve">    "who'll've": "who will have",</w:t>
            </w:r>
          </w:p>
          <w:p w14:paraId="0B8EF9B6" w14:textId="77777777" w:rsidR="00364E7F" w:rsidRPr="00FD40C3" w:rsidRDefault="00364E7F" w:rsidP="00364E7F">
            <w:pPr>
              <w:pStyle w:val="Code"/>
              <w:rPr>
                <w:lang w:val="id-ID"/>
              </w:rPr>
            </w:pPr>
            <w:r w:rsidRPr="00FD40C3">
              <w:rPr>
                <w:lang w:val="id-ID"/>
              </w:rPr>
              <w:t xml:space="preserve">    "who's": "who is",</w:t>
            </w:r>
          </w:p>
          <w:p w14:paraId="070E8261" w14:textId="77777777" w:rsidR="00364E7F" w:rsidRPr="00FD40C3" w:rsidRDefault="00364E7F" w:rsidP="00364E7F">
            <w:pPr>
              <w:pStyle w:val="Code"/>
              <w:rPr>
                <w:lang w:val="id-ID"/>
              </w:rPr>
            </w:pPr>
            <w:r w:rsidRPr="00FD40C3">
              <w:rPr>
                <w:lang w:val="id-ID"/>
              </w:rPr>
              <w:t xml:space="preserve">    "who've": "who have",</w:t>
            </w:r>
          </w:p>
          <w:p w14:paraId="52AC6CBF" w14:textId="77777777" w:rsidR="00364E7F" w:rsidRPr="00FD40C3" w:rsidRDefault="00364E7F" w:rsidP="00364E7F">
            <w:pPr>
              <w:pStyle w:val="Code"/>
              <w:rPr>
                <w:lang w:val="id-ID"/>
              </w:rPr>
            </w:pPr>
            <w:r w:rsidRPr="00FD40C3">
              <w:rPr>
                <w:lang w:val="id-ID"/>
              </w:rPr>
              <w:t xml:space="preserve">    "why's": "why is",</w:t>
            </w:r>
          </w:p>
          <w:p w14:paraId="3BD4CD5A" w14:textId="77777777" w:rsidR="00364E7F" w:rsidRPr="00FD40C3" w:rsidRDefault="00364E7F" w:rsidP="00364E7F">
            <w:pPr>
              <w:pStyle w:val="Code"/>
              <w:rPr>
                <w:lang w:val="id-ID"/>
              </w:rPr>
            </w:pPr>
            <w:r w:rsidRPr="00FD40C3">
              <w:rPr>
                <w:lang w:val="id-ID"/>
              </w:rPr>
              <w:t xml:space="preserve">    "why've": "why have",</w:t>
            </w:r>
          </w:p>
          <w:p w14:paraId="6DD6DA19" w14:textId="77777777" w:rsidR="00364E7F" w:rsidRPr="00FD40C3" w:rsidRDefault="00364E7F" w:rsidP="00364E7F">
            <w:pPr>
              <w:pStyle w:val="Code"/>
              <w:rPr>
                <w:lang w:val="id-ID"/>
              </w:rPr>
            </w:pPr>
            <w:r w:rsidRPr="00FD40C3">
              <w:rPr>
                <w:lang w:val="id-ID"/>
              </w:rPr>
              <w:t xml:space="preserve">    "will've": "will have",</w:t>
            </w:r>
          </w:p>
          <w:p w14:paraId="6679DA34" w14:textId="77777777" w:rsidR="00364E7F" w:rsidRPr="00FD40C3" w:rsidRDefault="00364E7F" w:rsidP="00364E7F">
            <w:pPr>
              <w:pStyle w:val="Code"/>
              <w:rPr>
                <w:lang w:val="id-ID"/>
              </w:rPr>
            </w:pPr>
            <w:r w:rsidRPr="00FD40C3">
              <w:rPr>
                <w:lang w:val="id-ID"/>
              </w:rPr>
              <w:t xml:space="preserve">    "won't": "will not",</w:t>
            </w:r>
          </w:p>
          <w:p w14:paraId="6BB4F719" w14:textId="77777777" w:rsidR="00364E7F" w:rsidRPr="00FD40C3" w:rsidRDefault="00364E7F" w:rsidP="00364E7F">
            <w:pPr>
              <w:pStyle w:val="Code"/>
              <w:rPr>
                <w:lang w:val="id-ID"/>
              </w:rPr>
            </w:pPr>
            <w:r w:rsidRPr="00FD40C3">
              <w:rPr>
                <w:lang w:val="id-ID"/>
              </w:rPr>
              <w:lastRenderedPageBreak/>
              <w:t xml:space="preserve">    "won't've": "will not have",</w:t>
            </w:r>
          </w:p>
          <w:p w14:paraId="18785DBD" w14:textId="77777777" w:rsidR="00364E7F" w:rsidRPr="00FD40C3" w:rsidRDefault="00364E7F" w:rsidP="00364E7F">
            <w:pPr>
              <w:pStyle w:val="Code"/>
              <w:rPr>
                <w:lang w:val="id-ID"/>
              </w:rPr>
            </w:pPr>
            <w:r w:rsidRPr="00FD40C3">
              <w:rPr>
                <w:lang w:val="id-ID"/>
              </w:rPr>
              <w:t xml:space="preserve">    "would've": "would have",</w:t>
            </w:r>
          </w:p>
          <w:p w14:paraId="5CB0E59D" w14:textId="77777777" w:rsidR="00364E7F" w:rsidRPr="00FD40C3" w:rsidRDefault="00364E7F" w:rsidP="00364E7F">
            <w:pPr>
              <w:pStyle w:val="Code"/>
              <w:rPr>
                <w:lang w:val="id-ID"/>
              </w:rPr>
            </w:pPr>
            <w:r w:rsidRPr="00FD40C3">
              <w:rPr>
                <w:lang w:val="id-ID"/>
              </w:rPr>
              <w:t xml:space="preserve">    "wouldn't": "would not",</w:t>
            </w:r>
          </w:p>
          <w:p w14:paraId="09659C98" w14:textId="77777777" w:rsidR="00364E7F" w:rsidRPr="00FD40C3" w:rsidRDefault="00364E7F" w:rsidP="00364E7F">
            <w:pPr>
              <w:pStyle w:val="Code"/>
              <w:rPr>
                <w:lang w:val="id-ID"/>
              </w:rPr>
            </w:pPr>
            <w:r w:rsidRPr="00FD40C3">
              <w:rPr>
                <w:lang w:val="id-ID"/>
              </w:rPr>
              <w:t xml:space="preserve">    "wouldn't've": "would not have",</w:t>
            </w:r>
          </w:p>
          <w:p w14:paraId="1A351D8E" w14:textId="77777777" w:rsidR="00364E7F" w:rsidRPr="00FD40C3" w:rsidRDefault="00364E7F" w:rsidP="00364E7F">
            <w:pPr>
              <w:pStyle w:val="Code"/>
              <w:rPr>
                <w:lang w:val="id-ID"/>
              </w:rPr>
            </w:pPr>
            <w:r w:rsidRPr="00FD40C3">
              <w:rPr>
                <w:lang w:val="id-ID"/>
              </w:rPr>
              <w:t xml:space="preserve">    "y'all": "you all",</w:t>
            </w:r>
          </w:p>
          <w:p w14:paraId="02BB9C1E" w14:textId="77777777" w:rsidR="00364E7F" w:rsidRPr="00FD40C3" w:rsidRDefault="00364E7F" w:rsidP="00364E7F">
            <w:pPr>
              <w:pStyle w:val="Code"/>
              <w:rPr>
                <w:lang w:val="id-ID"/>
              </w:rPr>
            </w:pPr>
            <w:r w:rsidRPr="00FD40C3">
              <w:rPr>
                <w:lang w:val="id-ID"/>
              </w:rPr>
              <w:t xml:space="preserve">    "y'all'd": "you all would",</w:t>
            </w:r>
          </w:p>
          <w:p w14:paraId="7260E1F8" w14:textId="77777777" w:rsidR="00364E7F" w:rsidRPr="00FD40C3" w:rsidRDefault="00364E7F" w:rsidP="00364E7F">
            <w:pPr>
              <w:pStyle w:val="Code"/>
              <w:rPr>
                <w:lang w:val="id-ID"/>
              </w:rPr>
            </w:pPr>
            <w:r w:rsidRPr="00FD40C3">
              <w:rPr>
                <w:lang w:val="id-ID"/>
              </w:rPr>
              <w:t xml:space="preserve">    "y'all'd've": "you all would have",</w:t>
            </w:r>
          </w:p>
          <w:p w14:paraId="09C9D458" w14:textId="77777777" w:rsidR="00364E7F" w:rsidRPr="00FD40C3" w:rsidRDefault="00364E7F" w:rsidP="00364E7F">
            <w:pPr>
              <w:pStyle w:val="Code"/>
              <w:rPr>
                <w:lang w:val="id-ID"/>
              </w:rPr>
            </w:pPr>
            <w:r w:rsidRPr="00FD40C3">
              <w:rPr>
                <w:lang w:val="id-ID"/>
              </w:rPr>
              <w:t xml:space="preserve">    "y'all're": "you all are",</w:t>
            </w:r>
          </w:p>
          <w:p w14:paraId="1EE3F815" w14:textId="77777777" w:rsidR="00364E7F" w:rsidRPr="00FD40C3" w:rsidRDefault="00364E7F" w:rsidP="00364E7F">
            <w:pPr>
              <w:pStyle w:val="Code"/>
              <w:rPr>
                <w:lang w:val="id-ID"/>
              </w:rPr>
            </w:pPr>
            <w:r w:rsidRPr="00FD40C3">
              <w:rPr>
                <w:lang w:val="id-ID"/>
              </w:rPr>
              <w:t xml:space="preserve">    "y'all've": "you all have",</w:t>
            </w:r>
          </w:p>
          <w:p w14:paraId="2AB0F561" w14:textId="77777777" w:rsidR="00364E7F" w:rsidRPr="00FD40C3" w:rsidRDefault="00364E7F" w:rsidP="00364E7F">
            <w:pPr>
              <w:pStyle w:val="Code"/>
              <w:rPr>
                <w:lang w:val="id-ID"/>
              </w:rPr>
            </w:pPr>
            <w:r w:rsidRPr="00FD40C3">
              <w:rPr>
                <w:lang w:val="id-ID"/>
              </w:rPr>
              <w:t xml:space="preserve">    "you'd": "you would",</w:t>
            </w:r>
          </w:p>
          <w:p w14:paraId="61C2431B" w14:textId="77777777" w:rsidR="00364E7F" w:rsidRPr="00FD40C3" w:rsidRDefault="00364E7F" w:rsidP="00364E7F">
            <w:pPr>
              <w:pStyle w:val="Code"/>
              <w:rPr>
                <w:lang w:val="id-ID"/>
              </w:rPr>
            </w:pPr>
            <w:r w:rsidRPr="00FD40C3">
              <w:rPr>
                <w:lang w:val="id-ID"/>
              </w:rPr>
              <w:t xml:space="preserve">    "you'd've": "you would have",</w:t>
            </w:r>
          </w:p>
          <w:p w14:paraId="74955DD7" w14:textId="77777777" w:rsidR="00364E7F" w:rsidRPr="00FD40C3" w:rsidRDefault="00364E7F" w:rsidP="00364E7F">
            <w:pPr>
              <w:pStyle w:val="Code"/>
              <w:rPr>
                <w:lang w:val="id-ID"/>
              </w:rPr>
            </w:pPr>
            <w:r w:rsidRPr="00FD40C3">
              <w:rPr>
                <w:lang w:val="id-ID"/>
              </w:rPr>
              <w:t xml:space="preserve">    "you'll": "you will",</w:t>
            </w:r>
          </w:p>
          <w:p w14:paraId="213DE4B0" w14:textId="77777777" w:rsidR="00364E7F" w:rsidRPr="00FD40C3" w:rsidRDefault="00364E7F" w:rsidP="00364E7F">
            <w:pPr>
              <w:pStyle w:val="Code"/>
              <w:rPr>
                <w:lang w:val="id-ID"/>
              </w:rPr>
            </w:pPr>
            <w:r w:rsidRPr="00FD40C3">
              <w:rPr>
                <w:lang w:val="id-ID"/>
              </w:rPr>
              <w:t xml:space="preserve">    "you'll've": "you will have",</w:t>
            </w:r>
          </w:p>
          <w:p w14:paraId="5E7AF6D9" w14:textId="77777777" w:rsidR="00364E7F" w:rsidRPr="00FD40C3" w:rsidRDefault="00364E7F" w:rsidP="00364E7F">
            <w:pPr>
              <w:pStyle w:val="Code"/>
              <w:rPr>
                <w:lang w:val="id-ID"/>
              </w:rPr>
            </w:pPr>
            <w:r w:rsidRPr="00FD40C3">
              <w:rPr>
                <w:lang w:val="id-ID"/>
              </w:rPr>
              <w:t xml:space="preserve">    "you're": "you are",</w:t>
            </w:r>
          </w:p>
          <w:p w14:paraId="2E5CC48A" w14:textId="77777777" w:rsidR="00364E7F" w:rsidRPr="00FD40C3" w:rsidRDefault="00364E7F" w:rsidP="00364E7F">
            <w:pPr>
              <w:pStyle w:val="Code"/>
              <w:rPr>
                <w:lang w:val="id-ID"/>
              </w:rPr>
            </w:pPr>
            <w:r w:rsidRPr="00FD40C3">
              <w:rPr>
                <w:lang w:val="id-ID"/>
              </w:rPr>
              <w:t xml:space="preserve">    "you've": "you have",</w:t>
            </w:r>
          </w:p>
          <w:p w14:paraId="37ECB694" w14:textId="77777777" w:rsidR="00364E7F" w:rsidRPr="00FD40C3" w:rsidRDefault="00364E7F" w:rsidP="00364E7F">
            <w:pPr>
              <w:pStyle w:val="Code"/>
              <w:rPr>
                <w:lang w:val="id-ID"/>
              </w:rPr>
            </w:pPr>
            <w:r w:rsidRPr="00FD40C3">
              <w:rPr>
                <w:lang w:val="id-ID"/>
              </w:rPr>
              <w:t>}</w:t>
            </w:r>
          </w:p>
          <w:p w14:paraId="0F251A72" w14:textId="77777777" w:rsidR="00364E7F" w:rsidRPr="00FD40C3" w:rsidRDefault="00364E7F" w:rsidP="00364E7F">
            <w:pPr>
              <w:pStyle w:val="Code"/>
              <w:rPr>
                <w:lang w:val="id-ID"/>
              </w:rPr>
            </w:pPr>
          </w:p>
          <w:p w14:paraId="1D743041" w14:textId="77777777" w:rsidR="00364E7F" w:rsidRPr="00FD40C3" w:rsidRDefault="00364E7F" w:rsidP="00364E7F">
            <w:pPr>
              <w:pStyle w:val="Code"/>
              <w:rPr>
                <w:lang w:val="id-ID"/>
              </w:rPr>
            </w:pPr>
            <w:r w:rsidRPr="00FD40C3">
              <w:rPr>
                <w:lang w:val="id-ID"/>
              </w:rPr>
              <w:t># %%</w:t>
            </w:r>
          </w:p>
          <w:p w14:paraId="0D6BE0DE" w14:textId="77777777" w:rsidR="00364E7F" w:rsidRPr="00FD40C3" w:rsidRDefault="00364E7F" w:rsidP="00364E7F">
            <w:pPr>
              <w:pStyle w:val="Code"/>
              <w:rPr>
                <w:lang w:val="id-ID"/>
              </w:rPr>
            </w:pPr>
            <w:r w:rsidRPr="00FD40C3">
              <w:rPr>
                <w:lang w:val="id-ID"/>
              </w:rPr>
              <w:t># Converting Abbreviation</w:t>
            </w:r>
          </w:p>
          <w:p w14:paraId="7E9E6169" w14:textId="77777777" w:rsidR="00364E7F" w:rsidRPr="00FD40C3" w:rsidRDefault="00364E7F" w:rsidP="00364E7F">
            <w:pPr>
              <w:pStyle w:val="Code"/>
              <w:rPr>
                <w:lang w:val="id-ID"/>
              </w:rPr>
            </w:pPr>
          </w:p>
          <w:p w14:paraId="1D0C0543" w14:textId="77777777" w:rsidR="00364E7F" w:rsidRPr="00FD40C3" w:rsidRDefault="00364E7F" w:rsidP="00364E7F">
            <w:pPr>
              <w:pStyle w:val="Code"/>
              <w:rPr>
                <w:lang w:val="id-ID"/>
              </w:rPr>
            </w:pPr>
            <w:r w:rsidRPr="00FD40C3">
              <w:rPr>
                <w:lang w:val="id-ID"/>
              </w:rPr>
              <w:t>contractions_re = re.compile("(%s)" % "|".join(contractions_dict.keys()))</w:t>
            </w:r>
          </w:p>
          <w:p w14:paraId="7132A897" w14:textId="77777777" w:rsidR="00364E7F" w:rsidRPr="00FD40C3" w:rsidRDefault="00364E7F" w:rsidP="00364E7F">
            <w:pPr>
              <w:pStyle w:val="Code"/>
              <w:rPr>
                <w:lang w:val="id-ID"/>
              </w:rPr>
            </w:pPr>
          </w:p>
          <w:p w14:paraId="3F7A8D1C" w14:textId="77777777" w:rsidR="00364E7F" w:rsidRPr="00FD40C3" w:rsidRDefault="00364E7F" w:rsidP="00364E7F">
            <w:pPr>
              <w:pStyle w:val="Code"/>
              <w:rPr>
                <w:lang w:val="id-ID"/>
              </w:rPr>
            </w:pPr>
          </w:p>
          <w:p w14:paraId="5B844682" w14:textId="77777777" w:rsidR="00364E7F" w:rsidRPr="00FD40C3" w:rsidRDefault="00364E7F" w:rsidP="00364E7F">
            <w:pPr>
              <w:pStyle w:val="Code"/>
              <w:rPr>
                <w:lang w:val="id-ID"/>
              </w:rPr>
            </w:pPr>
            <w:r w:rsidRPr="00FD40C3">
              <w:rPr>
                <w:lang w:val="id-ID"/>
              </w:rPr>
              <w:t>def expand_contractions(text, contractions_dict=contractions_dict):</w:t>
            </w:r>
          </w:p>
          <w:p w14:paraId="7C91D32C" w14:textId="77777777" w:rsidR="00364E7F" w:rsidRPr="00FD40C3" w:rsidRDefault="00364E7F" w:rsidP="00364E7F">
            <w:pPr>
              <w:pStyle w:val="Code"/>
              <w:rPr>
                <w:lang w:val="id-ID"/>
              </w:rPr>
            </w:pPr>
            <w:r w:rsidRPr="00FD40C3">
              <w:rPr>
                <w:lang w:val="id-ID"/>
              </w:rPr>
              <w:t xml:space="preserve">    def replace(match):</w:t>
            </w:r>
          </w:p>
          <w:p w14:paraId="015F390C" w14:textId="77777777" w:rsidR="00364E7F" w:rsidRPr="00FD40C3" w:rsidRDefault="00364E7F" w:rsidP="00364E7F">
            <w:pPr>
              <w:pStyle w:val="Code"/>
              <w:rPr>
                <w:lang w:val="id-ID"/>
              </w:rPr>
            </w:pPr>
            <w:r w:rsidRPr="00FD40C3">
              <w:rPr>
                <w:lang w:val="id-ID"/>
              </w:rPr>
              <w:t xml:space="preserve">        return contractions_dict[match.group(0)]</w:t>
            </w:r>
          </w:p>
          <w:p w14:paraId="3D1C30CA" w14:textId="77777777" w:rsidR="00364E7F" w:rsidRPr="00FD40C3" w:rsidRDefault="00364E7F" w:rsidP="00364E7F">
            <w:pPr>
              <w:pStyle w:val="Code"/>
              <w:rPr>
                <w:lang w:val="id-ID"/>
              </w:rPr>
            </w:pPr>
          </w:p>
          <w:p w14:paraId="7D888E65" w14:textId="77777777" w:rsidR="00364E7F" w:rsidRPr="00FD40C3" w:rsidRDefault="00364E7F" w:rsidP="00364E7F">
            <w:pPr>
              <w:pStyle w:val="Code"/>
              <w:rPr>
                <w:lang w:val="id-ID"/>
              </w:rPr>
            </w:pPr>
            <w:r w:rsidRPr="00FD40C3">
              <w:rPr>
                <w:lang w:val="id-ID"/>
              </w:rPr>
              <w:t xml:space="preserve">    return contractions_re.sub(replace, text)</w:t>
            </w:r>
          </w:p>
          <w:p w14:paraId="7ACBBC43" w14:textId="77777777" w:rsidR="00364E7F" w:rsidRPr="00FD40C3" w:rsidRDefault="00364E7F" w:rsidP="00364E7F">
            <w:pPr>
              <w:pStyle w:val="Code"/>
              <w:rPr>
                <w:lang w:val="id-ID"/>
              </w:rPr>
            </w:pPr>
          </w:p>
          <w:p w14:paraId="7502550A" w14:textId="77777777" w:rsidR="00364E7F" w:rsidRPr="00FD40C3" w:rsidRDefault="00364E7F" w:rsidP="00364E7F">
            <w:pPr>
              <w:pStyle w:val="Code"/>
              <w:rPr>
                <w:lang w:val="id-ID"/>
              </w:rPr>
            </w:pPr>
          </w:p>
          <w:p w14:paraId="758566D4" w14:textId="77777777" w:rsidR="00364E7F" w:rsidRPr="00FD40C3" w:rsidRDefault="00364E7F" w:rsidP="00364E7F">
            <w:pPr>
              <w:pStyle w:val="Code"/>
              <w:rPr>
                <w:lang w:val="id-ID"/>
              </w:rPr>
            </w:pPr>
            <w:r w:rsidRPr="00FD40C3">
              <w:rPr>
                <w:lang w:val="id-ID"/>
              </w:rPr>
              <w:t>full_df["studentSpell"] = full_df["studentSpell"].apply(</w:t>
            </w:r>
          </w:p>
          <w:p w14:paraId="19C6B925" w14:textId="77777777" w:rsidR="00364E7F" w:rsidRPr="00FD40C3" w:rsidRDefault="00364E7F" w:rsidP="00364E7F">
            <w:pPr>
              <w:pStyle w:val="Code"/>
              <w:rPr>
                <w:lang w:val="id-ID"/>
              </w:rPr>
            </w:pPr>
            <w:r w:rsidRPr="00FD40C3">
              <w:rPr>
                <w:lang w:val="id-ID"/>
              </w:rPr>
              <w:t xml:space="preserve">    lambda x: expand_contractions(x)</w:t>
            </w:r>
          </w:p>
          <w:p w14:paraId="77B98A18" w14:textId="77777777" w:rsidR="00364E7F" w:rsidRPr="00FD40C3" w:rsidRDefault="00364E7F" w:rsidP="00364E7F">
            <w:pPr>
              <w:pStyle w:val="Code"/>
              <w:rPr>
                <w:lang w:val="id-ID"/>
              </w:rPr>
            </w:pPr>
            <w:r w:rsidRPr="00FD40C3">
              <w:rPr>
                <w:lang w:val="id-ID"/>
              </w:rPr>
              <w:t>)</w:t>
            </w:r>
          </w:p>
          <w:p w14:paraId="23F3A9C4" w14:textId="77777777" w:rsidR="00364E7F" w:rsidRPr="00FD40C3" w:rsidRDefault="00364E7F" w:rsidP="00364E7F">
            <w:pPr>
              <w:pStyle w:val="Code"/>
              <w:rPr>
                <w:lang w:val="id-ID"/>
              </w:rPr>
            </w:pPr>
            <w:r w:rsidRPr="00FD40C3">
              <w:rPr>
                <w:lang w:val="id-ID"/>
              </w:rPr>
              <w:t>full_df["keySpell"] = full_df["keySpell"].apply(lambda x: expand_contractions(x))</w:t>
            </w:r>
          </w:p>
          <w:p w14:paraId="55C47F2C" w14:textId="77777777" w:rsidR="00364E7F" w:rsidRPr="00FD40C3" w:rsidRDefault="00364E7F" w:rsidP="00364E7F">
            <w:pPr>
              <w:pStyle w:val="Code"/>
              <w:rPr>
                <w:lang w:val="id-ID"/>
              </w:rPr>
            </w:pPr>
          </w:p>
          <w:p w14:paraId="6E4F92F3" w14:textId="77777777" w:rsidR="00364E7F" w:rsidRPr="00FD40C3" w:rsidRDefault="00364E7F" w:rsidP="00364E7F">
            <w:pPr>
              <w:pStyle w:val="Code"/>
              <w:rPr>
                <w:lang w:val="id-ID"/>
              </w:rPr>
            </w:pPr>
            <w:r w:rsidRPr="00FD40C3">
              <w:rPr>
                <w:lang w:val="id-ID"/>
              </w:rPr>
              <w:t># %%</w:t>
            </w:r>
          </w:p>
          <w:p w14:paraId="7DC5578E" w14:textId="77777777" w:rsidR="00364E7F" w:rsidRPr="00FD40C3" w:rsidRDefault="00364E7F" w:rsidP="00364E7F">
            <w:pPr>
              <w:pStyle w:val="Code"/>
              <w:rPr>
                <w:lang w:val="id-ID"/>
              </w:rPr>
            </w:pPr>
            <w:r w:rsidRPr="00FD40C3">
              <w:rPr>
                <w:lang w:val="id-ID"/>
              </w:rPr>
              <w:t>full_df[["studentAnswer", "studentSpell"]]</w:t>
            </w:r>
          </w:p>
          <w:p w14:paraId="16BCD65A" w14:textId="77777777" w:rsidR="00364E7F" w:rsidRPr="00FD40C3" w:rsidRDefault="00364E7F" w:rsidP="00364E7F">
            <w:pPr>
              <w:pStyle w:val="Code"/>
              <w:rPr>
                <w:lang w:val="id-ID"/>
              </w:rPr>
            </w:pPr>
          </w:p>
          <w:p w14:paraId="65780699" w14:textId="77777777" w:rsidR="00364E7F" w:rsidRPr="00FD40C3" w:rsidRDefault="00364E7F" w:rsidP="00364E7F">
            <w:pPr>
              <w:pStyle w:val="Code"/>
              <w:rPr>
                <w:lang w:val="id-ID"/>
              </w:rPr>
            </w:pPr>
            <w:r w:rsidRPr="00FD40C3">
              <w:rPr>
                <w:lang w:val="id-ID"/>
              </w:rPr>
              <w:t># %% [markdown]</w:t>
            </w:r>
          </w:p>
          <w:p w14:paraId="48A1F57F" w14:textId="77777777" w:rsidR="00364E7F" w:rsidRPr="00FD40C3" w:rsidRDefault="00364E7F" w:rsidP="00364E7F">
            <w:pPr>
              <w:pStyle w:val="Code"/>
              <w:rPr>
                <w:lang w:val="id-ID"/>
              </w:rPr>
            </w:pPr>
            <w:r w:rsidRPr="00FD40C3">
              <w:rPr>
                <w:lang w:val="id-ID"/>
              </w:rPr>
              <w:t># Case Folding</w:t>
            </w:r>
          </w:p>
          <w:p w14:paraId="0853E1C8" w14:textId="77777777" w:rsidR="00364E7F" w:rsidRPr="00FD40C3" w:rsidRDefault="00364E7F" w:rsidP="00364E7F">
            <w:pPr>
              <w:pStyle w:val="Code"/>
              <w:rPr>
                <w:lang w:val="id-ID"/>
              </w:rPr>
            </w:pPr>
          </w:p>
          <w:p w14:paraId="15096490" w14:textId="77777777" w:rsidR="00364E7F" w:rsidRPr="00FD40C3" w:rsidRDefault="00364E7F" w:rsidP="00364E7F">
            <w:pPr>
              <w:pStyle w:val="Code"/>
              <w:rPr>
                <w:lang w:val="id-ID"/>
              </w:rPr>
            </w:pPr>
            <w:r w:rsidRPr="00FD40C3">
              <w:rPr>
                <w:lang w:val="id-ID"/>
              </w:rPr>
              <w:t># %%</w:t>
            </w:r>
          </w:p>
          <w:p w14:paraId="2463B6EA" w14:textId="77777777" w:rsidR="00364E7F" w:rsidRPr="00FD40C3" w:rsidRDefault="00364E7F" w:rsidP="00364E7F">
            <w:pPr>
              <w:pStyle w:val="Code"/>
              <w:rPr>
                <w:lang w:val="id-ID"/>
              </w:rPr>
            </w:pPr>
            <w:r w:rsidRPr="00FD40C3">
              <w:rPr>
                <w:lang w:val="id-ID"/>
              </w:rPr>
              <w:t># Case Folding</w:t>
            </w:r>
          </w:p>
          <w:p w14:paraId="206CF73E" w14:textId="77777777" w:rsidR="00364E7F" w:rsidRPr="00FD40C3" w:rsidRDefault="00364E7F" w:rsidP="00364E7F">
            <w:pPr>
              <w:pStyle w:val="Code"/>
              <w:rPr>
                <w:lang w:val="id-ID"/>
              </w:rPr>
            </w:pPr>
          </w:p>
          <w:p w14:paraId="0F55BCE6" w14:textId="77777777" w:rsidR="00364E7F" w:rsidRPr="00FD40C3" w:rsidRDefault="00364E7F" w:rsidP="00364E7F">
            <w:pPr>
              <w:pStyle w:val="Code"/>
              <w:rPr>
                <w:lang w:val="id-ID"/>
              </w:rPr>
            </w:pPr>
            <w:r w:rsidRPr="00FD40C3">
              <w:rPr>
                <w:lang w:val="id-ID"/>
              </w:rPr>
              <w:t>full_df["keyLower"] = full_df["keySpell"].str.lower()</w:t>
            </w:r>
          </w:p>
          <w:p w14:paraId="673C7FF2" w14:textId="77777777" w:rsidR="00364E7F" w:rsidRPr="00FD40C3" w:rsidRDefault="00364E7F" w:rsidP="00364E7F">
            <w:pPr>
              <w:pStyle w:val="Code"/>
              <w:rPr>
                <w:lang w:val="id-ID"/>
              </w:rPr>
            </w:pPr>
            <w:r w:rsidRPr="00FD40C3">
              <w:rPr>
                <w:lang w:val="id-ID"/>
              </w:rPr>
              <w:t>full_df["studentLower"] = full_df["studentSpell"].str.lower()</w:t>
            </w:r>
          </w:p>
          <w:p w14:paraId="17055031" w14:textId="77777777" w:rsidR="00364E7F" w:rsidRPr="00FD40C3" w:rsidRDefault="00364E7F" w:rsidP="00364E7F">
            <w:pPr>
              <w:pStyle w:val="Code"/>
              <w:rPr>
                <w:lang w:val="id-ID"/>
              </w:rPr>
            </w:pPr>
          </w:p>
          <w:p w14:paraId="41E22325" w14:textId="77777777" w:rsidR="00364E7F" w:rsidRPr="00FD40C3" w:rsidRDefault="00364E7F" w:rsidP="00364E7F">
            <w:pPr>
              <w:pStyle w:val="Code"/>
              <w:rPr>
                <w:lang w:val="id-ID"/>
              </w:rPr>
            </w:pPr>
            <w:r w:rsidRPr="00FD40C3">
              <w:rPr>
                <w:lang w:val="id-ID"/>
              </w:rPr>
              <w:t>full_df[["studentSpell", "studentLower"]]</w:t>
            </w:r>
          </w:p>
          <w:p w14:paraId="1B6B16E3" w14:textId="77777777" w:rsidR="00364E7F" w:rsidRPr="00FD40C3" w:rsidRDefault="00364E7F" w:rsidP="00364E7F">
            <w:pPr>
              <w:pStyle w:val="Code"/>
              <w:rPr>
                <w:lang w:val="id-ID"/>
              </w:rPr>
            </w:pPr>
          </w:p>
          <w:p w14:paraId="7659D123" w14:textId="77777777" w:rsidR="00364E7F" w:rsidRPr="00FD40C3" w:rsidRDefault="00364E7F" w:rsidP="00364E7F">
            <w:pPr>
              <w:pStyle w:val="Code"/>
              <w:rPr>
                <w:lang w:val="id-ID"/>
              </w:rPr>
            </w:pPr>
            <w:r w:rsidRPr="00FD40C3">
              <w:rPr>
                <w:lang w:val="id-ID"/>
              </w:rPr>
              <w:t># %% [markdown]</w:t>
            </w:r>
          </w:p>
          <w:p w14:paraId="6EB92146" w14:textId="77777777" w:rsidR="00364E7F" w:rsidRPr="00FD40C3" w:rsidRDefault="00364E7F" w:rsidP="00364E7F">
            <w:pPr>
              <w:pStyle w:val="Code"/>
              <w:rPr>
                <w:lang w:val="id-ID"/>
              </w:rPr>
            </w:pPr>
            <w:r w:rsidRPr="00FD40C3">
              <w:rPr>
                <w:lang w:val="id-ID"/>
              </w:rPr>
              <w:t># Removing Punctuation</w:t>
            </w:r>
          </w:p>
          <w:p w14:paraId="4F3E7A7B" w14:textId="77777777" w:rsidR="00364E7F" w:rsidRPr="00FD40C3" w:rsidRDefault="00364E7F" w:rsidP="00364E7F">
            <w:pPr>
              <w:pStyle w:val="Code"/>
              <w:rPr>
                <w:lang w:val="id-ID"/>
              </w:rPr>
            </w:pPr>
          </w:p>
          <w:p w14:paraId="2AEDAADC" w14:textId="77777777" w:rsidR="00364E7F" w:rsidRPr="00FD40C3" w:rsidRDefault="00364E7F" w:rsidP="00364E7F">
            <w:pPr>
              <w:pStyle w:val="Code"/>
              <w:rPr>
                <w:lang w:val="id-ID"/>
              </w:rPr>
            </w:pPr>
            <w:r w:rsidRPr="00FD40C3">
              <w:rPr>
                <w:lang w:val="id-ID"/>
              </w:rPr>
              <w:t># %%</w:t>
            </w:r>
          </w:p>
          <w:p w14:paraId="7AC07C28" w14:textId="77777777" w:rsidR="00364E7F" w:rsidRPr="00FD40C3" w:rsidRDefault="00364E7F" w:rsidP="00364E7F">
            <w:pPr>
              <w:pStyle w:val="Code"/>
              <w:rPr>
                <w:lang w:val="id-ID"/>
              </w:rPr>
            </w:pPr>
            <w:r w:rsidRPr="00FD40C3">
              <w:rPr>
                <w:lang w:val="id-ID"/>
              </w:rPr>
              <w:t># Removing Punctuation</w:t>
            </w:r>
          </w:p>
          <w:p w14:paraId="4567FA40" w14:textId="77777777" w:rsidR="00364E7F" w:rsidRPr="00FD40C3" w:rsidRDefault="00364E7F" w:rsidP="00364E7F">
            <w:pPr>
              <w:pStyle w:val="Code"/>
              <w:rPr>
                <w:lang w:val="id-ID"/>
              </w:rPr>
            </w:pPr>
          </w:p>
          <w:p w14:paraId="40F83C7F" w14:textId="77777777" w:rsidR="00364E7F" w:rsidRPr="00FD40C3" w:rsidRDefault="00364E7F" w:rsidP="00364E7F">
            <w:pPr>
              <w:pStyle w:val="Code"/>
              <w:rPr>
                <w:lang w:val="id-ID"/>
              </w:rPr>
            </w:pPr>
            <w:r w:rsidRPr="00FD40C3">
              <w:rPr>
                <w:lang w:val="id-ID"/>
              </w:rPr>
              <w:t>PUNCT_TO_REMOVE = string.punctuation</w:t>
            </w:r>
          </w:p>
          <w:p w14:paraId="0E35A669" w14:textId="77777777" w:rsidR="00364E7F" w:rsidRPr="00FD40C3" w:rsidRDefault="00364E7F" w:rsidP="00364E7F">
            <w:pPr>
              <w:pStyle w:val="Code"/>
              <w:rPr>
                <w:lang w:val="id-ID"/>
              </w:rPr>
            </w:pPr>
          </w:p>
          <w:p w14:paraId="3B3DCE8E" w14:textId="77777777" w:rsidR="00364E7F" w:rsidRPr="00FD40C3" w:rsidRDefault="00364E7F" w:rsidP="00364E7F">
            <w:pPr>
              <w:pStyle w:val="Code"/>
              <w:rPr>
                <w:lang w:val="id-ID"/>
              </w:rPr>
            </w:pPr>
          </w:p>
          <w:p w14:paraId="4D29F135" w14:textId="77777777" w:rsidR="00364E7F" w:rsidRPr="00FD40C3" w:rsidRDefault="00364E7F" w:rsidP="00364E7F">
            <w:pPr>
              <w:pStyle w:val="Code"/>
              <w:rPr>
                <w:lang w:val="id-ID"/>
              </w:rPr>
            </w:pPr>
            <w:r w:rsidRPr="00FD40C3">
              <w:rPr>
                <w:lang w:val="id-ID"/>
              </w:rPr>
              <w:t>def remove_punctuation(text):</w:t>
            </w:r>
          </w:p>
          <w:p w14:paraId="5D174D01" w14:textId="77777777" w:rsidR="00364E7F" w:rsidRPr="00FD40C3" w:rsidRDefault="00364E7F" w:rsidP="00364E7F">
            <w:pPr>
              <w:pStyle w:val="Code"/>
              <w:rPr>
                <w:lang w:val="id-ID"/>
              </w:rPr>
            </w:pPr>
            <w:r w:rsidRPr="00FD40C3">
              <w:rPr>
                <w:lang w:val="id-ID"/>
              </w:rPr>
              <w:t xml:space="preserve">    """custom function to remove the punctuation"""</w:t>
            </w:r>
          </w:p>
          <w:p w14:paraId="61F1F587" w14:textId="77777777" w:rsidR="00364E7F" w:rsidRPr="00FD40C3" w:rsidRDefault="00364E7F" w:rsidP="00364E7F">
            <w:pPr>
              <w:pStyle w:val="Code"/>
              <w:rPr>
                <w:lang w:val="id-ID"/>
              </w:rPr>
            </w:pPr>
            <w:r w:rsidRPr="00FD40C3">
              <w:rPr>
                <w:lang w:val="id-ID"/>
              </w:rPr>
              <w:t xml:space="preserve">    return text.translate(str.maketrans("", "", PUNCT_TO_REMOVE))</w:t>
            </w:r>
          </w:p>
          <w:p w14:paraId="1A6537E7" w14:textId="77777777" w:rsidR="00364E7F" w:rsidRPr="00FD40C3" w:rsidRDefault="00364E7F" w:rsidP="00364E7F">
            <w:pPr>
              <w:pStyle w:val="Code"/>
              <w:rPr>
                <w:lang w:val="id-ID"/>
              </w:rPr>
            </w:pPr>
          </w:p>
          <w:p w14:paraId="381E560F" w14:textId="77777777" w:rsidR="00364E7F" w:rsidRPr="00FD40C3" w:rsidRDefault="00364E7F" w:rsidP="00364E7F">
            <w:pPr>
              <w:pStyle w:val="Code"/>
              <w:rPr>
                <w:lang w:val="id-ID"/>
              </w:rPr>
            </w:pPr>
          </w:p>
          <w:p w14:paraId="7ED85FAD" w14:textId="77777777" w:rsidR="00364E7F" w:rsidRPr="00FD40C3" w:rsidRDefault="00364E7F" w:rsidP="00364E7F">
            <w:pPr>
              <w:pStyle w:val="Code"/>
              <w:rPr>
                <w:lang w:val="id-ID"/>
              </w:rPr>
            </w:pPr>
            <w:r w:rsidRPr="00FD40C3">
              <w:rPr>
                <w:lang w:val="id-ID"/>
              </w:rPr>
              <w:t>full_df["keyPunct"] = full_df["keyLower"].apply(lambda text: remove_punctuation(text))</w:t>
            </w:r>
          </w:p>
          <w:p w14:paraId="4DDB7512" w14:textId="77777777" w:rsidR="00364E7F" w:rsidRPr="00FD40C3" w:rsidRDefault="00364E7F" w:rsidP="00364E7F">
            <w:pPr>
              <w:pStyle w:val="Code"/>
              <w:rPr>
                <w:lang w:val="id-ID"/>
              </w:rPr>
            </w:pPr>
            <w:r w:rsidRPr="00FD40C3">
              <w:rPr>
                <w:lang w:val="id-ID"/>
              </w:rPr>
              <w:t>full_df["studentPunct"] = full_df["studentLower"].apply(</w:t>
            </w:r>
          </w:p>
          <w:p w14:paraId="77270BE0" w14:textId="77777777" w:rsidR="00364E7F" w:rsidRPr="00FD40C3" w:rsidRDefault="00364E7F" w:rsidP="00364E7F">
            <w:pPr>
              <w:pStyle w:val="Code"/>
              <w:rPr>
                <w:lang w:val="id-ID"/>
              </w:rPr>
            </w:pPr>
            <w:r w:rsidRPr="00FD40C3">
              <w:rPr>
                <w:lang w:val="id-ID"/>
              </w:rPr>
              <w:t xml:space="preserve">    lambda text: remove_punctuation(text)</w:t>
            </w:r>
          </w:p>
          <w:p w14:paraId="2FFF967F" w14:textId="77777777" w:rsidR="00364E7F" w:rsidRPr="00FD40C3" w:rsidRDefault="00364E7F" w:rsidP="00364E7F">
            <w:pPr>
              <w:pStyle w:val="Code"/>
              <w:rPr>
                <w:lang w:val="id-ID"/>
              </w:rPr>
            </w:pPr>
            <w:r w:rsidRPr="00FD40C3">
              <w:rPr>
                <w:lang w:val="id-ID"/>
              </w:rPr>
              <w:t>)</w:t>
            </w:r>
          </w:p>
          <w:p w14:paraId="7B3D655E" w14:textId="77777777" w:rsidR="00364E7F" w:rsidRPr="00FD40C3" w:rsidRDefault="00364E7F" w:rsidP="00364E7F">
            <w:pPr>
              <w:pStyle w:val="Code"/>
              <w:rPr>
                <w:lang w:val="id-ID"/>
              </w:rPr>
            </w:pPr>
          </w:p>
          <w:p w14:paraId="7D66C22D" w14:textId="77777777" w:rsidR="00364E7F" w:rsidRPr="00FD40C3" w:rsidRDefault="00364E7F" w:rsidP="00364E7F">
            <w:pPr>
              <w:pStyle w:val="Code"/>
              <w:rPr>
                <w:lang w:val="id-ID"/>
              </w:rPr>
            </w:pPr>
            <w:r w:rsidRPr="00FD40C3">
              <w:rPr>
                <w:lang w:val="id-ID"/>
              </w:rPr>
              <w:t>full_df[["studentLower", "studentPunct"]]</w:t>
            </w:r>
          </w:p>
          <w:p w14:paraId="6A344270" w14:textId="77777777" w:rsidR="00364E7F" w:rsidRPr="00FD40C3" w:rsidRDefault="00364E7F" w:rsidP="00364E7F">
            <w:pPr>
              <w:pStyle w:val="Code"/>
              <w:rPr>
                <w:lang w:val="id-ID"/>
              </w:rPr>
            </w:pPr>
          </w:p>
          <w:p w14:paraId="71E5B9E5" w14:textId="77777777" w:rsidR="00364E7F" w:rsidRPr="00FD40C3" w:rsidRDefault="00364E7F" w:rsidP="00364E7F">
            <w:pPr>
              <w:pStyle w:val="Code"/>
              <w:rPr>
                <w:lang w:val="id-ID"/>
              </w:rPr>
            </w:pPr>
            <w:r w:rsidRPr="00FD40C3">
              <w:rPr>
                <w:lang w:val="id-ID"/>
              </w:rPr>
              <w:t># %% [markdown]</w:t>
            </w:r>
          </w:p>
          <w:p w14:paraId="15198606" w14:textId="77777777" w:rsidR="00364E7F" w:rsidRPr="00FD40C3" w:rsidRDefault="00364E7F" w:rsidP="00364E7F">
            <w:pPr>
              <w:pStyle w:val="Code"/>
              <w:rPr>
                <w:lang w:val="id-ID"/>
              </w:rPr>
            </w:pPr>
            <w:r w:rsidRPr="00FD40C3">
              <w:rPr>
                <w:lang w:val="id-ID"/>
              </w:rPr>
              <w:t># Stopword Removal</w:t>
            </w:r>
          </w:p>
          <w:p w14:paraId="0F37432A" w14:textId="77777777" w:rsidR="00364E7F" w:rsidRPr="00FD40C3" w:rsidRDefault="00364E7F" w:rsidP="00364E7F">
            <w:pPr>
              <w:pStyle w:val="Code"/>
              <w:rPr>
                <w:lang w:val="id-ID"/>
              </w:rPr>
            </w:pPr>
          </w:p>
          <w:p w14:paraId="56185176" w14:textId="77777777" w:rsidR="00364E7F" w:rsidRPr="00FD40C3" w:rsidRDefault="00364E7F" w:rsidP="00364E7F">
            <w:pPr>
              <w:pStyle w:val="Code"/>
              <w:rPr>
                <w:lang w:val="id-ID"/>
              </w:rPr>
            </w:pPr>
            <w:r w:rsidRPr="00FD40C3">
              <w:rPr>
                <w:lang w:val="id-ID"/>
              </w:rPr>
              <w:t># %%</w:t>
            </w:r>
          </w:p>
          <w:p w14:paraId="7DFA0656" w14:textId="77777777" w:rsidR="00364E7F" w:rsidRPr="00FD40C3" w:rsidRDefault="00364E7F" w:rsidP="00364E7F">
            <w:pPr>
              <w:pStyle w:val="Code"/>
              <w:rPr>
                <w:lang w:val="id-ID"/>
              </w:rPr>
            </w:pPr>
            <w:r w:rsidRPr="00FD40C3">
              <w:rPr>
                <w:lang w:val="id-ID"/>
              </w:rPr>
              <w:t># Stopword Removal</w:t>
            </w:r>
          </w:p>
          <w:p w14:paraId="7BD215B6" w14:textId="77777777" w:rsidR="00364E7F" w:rsidRPr="00FD40C3" w:rsidRDefault="00364E7F" w:rsidP="00364E7F">
            <w:pPr>
              <w:pStyle w:val="Code"/>
              <w:rPr>
                <w:lang w:val="id-ID"/>
              </w:rPr>
            </w:pPr>
          </w:p>
          <w:p w14:paraId="4597ECB7" w14:textId="77777777" w:rsidR="00364E7F" w:rsidRPr="00FD40C3" w:rsidRDefault="00364E7F" w:rsidP="00364E7F">
            <w:pPr>
              <w:pStyle w:val="Code"/>
              <w:rPr>
                <w:lang w:val="id-ID"/>
              </w:rPr>
            </w:pPr>
            <w:r w:rsidRPr="00FD40C3">
              <w:rPr>
                <w:lang w:val="id-ID"/>
              </w:rPr>
              <w:t>STOPWORDS = set(stopwords.words("english"))</w:t>
            </w:r>
          </w:p>
          <w:p w14:paraId="7060FD39" w14:textId="77777777" w:rsidR="00364E7F" w:rsidRPr="00FD40C3" w:rsidRDefault="00364E7F" w:rsidP="00364E7F">
            <w:pPr>
              <w:pStyle w:val="Code"/>
              <w:rPr>
                <w:lang w:val="id-ID"/>
              </w:rPr>
            </w:pPr>
          </w:p>
          <w:p w14:paraId="53DF5E41" w14:textId="77777777" w:rsidR="00364E7F" w:rsidRPr="00FD40C3" w:rsidRDefault="00364E7F" w:rsidP="00364E7F">
            <w:pPr>
              <w:pStyle w:val="Code"/>
              <w:rPr>
                <w:lang w:val="id-ID"/>
              </w:rPr>
            </w:pPr>
          </w:p>
          <w:p w14:paraId="3B2FC8D8" w14:textId="77777777" w:rsidR="00364E7F" w:rsidRPr="00FD40C3" w:rsidRDefault="00364E7F" w:rsidP="00364E7F">
            <w:pPr>
              <w:pStyle w:val="Code"/>
              <w:rPr>
                <w:lang w:val="id-ID"/>
              </w:rPr>
            </w:pPr>
            <w:r w:rsidRPr="00FD40C3">
              <w:rPr>
                <w:lang w:val="id-ID"/>
              </w:rPr>
              <w:t>def remove_stopwords(text):</w:t>
            </w:r>
          </w:p>
          <w:p w14:paraId="3338C928" w14:textId="77777777" w:rsidR="00364E7F" w:rsidRPr="00FD40C3" w:rsidRDefault="00364E7F" w:rsidP="00364E7F">
            <w:pPr>
              <w:pStyle w:val="Code"/>
              <w:rPr>
                <w:lang w:val="id-ID"/>
              </w:rPr>
            </w:pPr>
            <w:r w:rsidRPr="00FD40C3">
              <w:rPr>
                <w:lang w:val="id-ID"/>
              </w:rPr>
              <w:t xml:space="preserve">    """custom function to remove the stopwords"""</w:t>
            </w:r>
          </w:p>
          <w:p w14:paraId="2489D056" w14:textId="77777777" w:rsidR="00364E7F" w:rsidRPr="00FD40C3" w:rsidRDefault="00364E7F" w:rsidP="00364E7F">
            <w:pPr>
              <w:pStyle w:val="Code"/>
              <w:rPr>
                <w:lang w:val="id-ID"/>
              </w:rPr>
            </w:pPr>
            <w:r w:rsidRPr="00FD40C3">
              <w:rPr>
                <w:lang w:val="id-ID"/>
              </w:rPr>
              <w:t xml:space="preserve">    return " ".join([word for word in str(text).split() if word not in STOPWORDS])</w:t>
            </w:r>
          </w:p>
          <w:p w14:paraId="560A2DAF" w14:textId="77777777" w:rsidR="00364E7F" w:rsidRPr="00FD40C3" w:rsidRDefault="00364E7F" w:rsidP="00364E7F">
            <w:pPr>
              <w:pStyle w:val="Code"/>
              <w:rPr>
                <w:lang w:val="id-ID"/>
              </w:rPr>
            </w:pPr>
          </w:p>
          <w:p w14:paraId="5F87867D" w14:textId="77777777" w:rsidR="00364E7F" w:rsidRPr="00FD40C3" w:rsidRDefault="00364E7F" w:rsidP="00364E7F">
            <w:pPr>
              <w:pStyle w:val="Code"/>
              <w:rPr>
                <w:lang w:val="id-ID"/>
              </w:rPr>
            </w:pPr>
          </w:p>
          <w:p w14:paraId="6D3F432C" w14:textId="77777777" w:rsidR="00364E7F" w:rsidRPr="00FD40C3" w:rsidRDefault="00364E7F" w:rsidP="00364E7F">
            <w:pPr>
              <w:pStyle w:val="Code"/>
              <w:rPr>
                <w:lang w:val="id-ID"/>
              </w:rPr>
            </w:pPr>
            <w:r w:rsidRPr="00FD40C3">
              <w:rPr>
                <w:lang w:val="id-ID"/>
              </w:rPr>
              <w:t>full_df["keyStopword"] = full_df["keyPunct"].apply(lambda text: remove_stopwords(text))</w:t>
            </w:r>
          </w:p>
          <w:p w14:paraId="2F00E00D" w14:textId="77777777" w:rsidR="00364E7F" w:rsidRPr="00FD40C3" w:rsidRDefault="00364E7F" w:rsidP="00364E7F">
            <w:pPr>
              <w:pStyle w:val="Code"/>
              <w:rPr>
                <w:lang w:val="id-ID"/>
              </w:rPr>
            </w:pPr>
            <w:r w:rsidRPr="00FD40C3">
              <w:rPr>
                <w:lang w:val="id-ID"/>
              </w:rPr>
              <w:t>full_df["studentStopword"] = full_df["studentPunct"].apply(</w:t>
            </w:r>
          </w:p>
          <w:p w14:paraId="4FA0304F" w14:textId="77777777" w:rsidR="00364E7F" w:rsidRPr="00FD40C3" w:rsidRDefault="00364E7F" w:rsidP="00364E7F">
            <w:pPr>
              <w:pStyle w:val="Code"/>
              <w:rPr>
                <w:lang w:val="id-ID"/>
              </w:rPr>
            </w:pPr>
            <w:r w:rsidRPr="00FD40C3">
              <w:rPr>
                <w:lang w:val="id-ID"/>
              </w:rPr>
              <w:t xml:space="preserve">    lambda text: remove_stopwords(text)</w:t>
            </w:r>
          </w:p>
          <w:p w14:paraId="4F6A1B84" w14:textId="77777777" w:rsidR="00364E7F" w:rsidRPr="00FD40C3" w:rsidRDefault="00364E7F" w:rsidP="00364E7F">
            <w:pPr>
              <w:pStyle w:val="Code"/>
              <w:rPr>
                <w:lang w:val="id-ID"/>
              </w:rPr>
            </w:pPr>
            <w:r w:rsidRPr="00FD40C3">
              <w:rPr>
                <w:lang w:val="id-ID"/>
              </w:rPr>
              <w:t>)</w:t>
            </w:r>
          </w:p>
          <w:p w14:paraId="34AE8878" w14:textId="77777777" w:rsidR="00364E7F" w:rsidRPr="00FD40C3" w:rsidRDefault="00364E7F" w:rsidP="00364E7F">
            <w:pPr>
              <w:pStyle w:val="Code"/>
              <w:rPr>
                <w:lang w:val="id-ID"/>
              </w:rPr>
            </w:pPr>
          </w:p>
          <w:p w14:paraId="26B6448E" w14:textId="77777777" w:rsidR="00364E7F" w:rsidRPr="00FD40C3" w:rsidRDefault="00364E7F" w:rsidP="00364E7F">
            <w:pPr>
              <w:pStyle w:val="Code"/>
              <w:rPr>
                <w:lang w:val="id-ID"/>
              </w:rPr>
            </w:pPr>
            <w:r w:rsidRPr="00FD40C3">
              <w:rPr>
                <w:lang w:val="id-ID"/>
              </w:rPr>
              <w:t>full_df[["studentPunct", "studentStopword"]]</w:t>
            </w:r>
          </w:p>
          <w:p w14:paraId="3970B0B6" w14:textId="77777777" w:rsidR="00364E7F" w:rsidRPr="00FD40C3" w:rsidRDefault="00364E7F" w:rsidP="00364E7F">
            <w:pPr>
              <w:pStyle w:val="Code"/>
              <w:rPr>
                <w:lang w:val="id-ID"/>
              </w:rPr>
            </w:pPr>
          </w:p>
          <w:p w14:paraId="333807A4" w14:textId="77777777" w:rsidR="00364E7F" w:rsidRPr="00FD40C3" w:rsidRDefault="00364E7F" w:rsidP="00364E7F">
            <w:pPr>
              <w:pStyle w:val="Code"/>
              <w:rPr>
                <w:lang w:val="id-ID"/>
              </w:rPr>
            </w:pPr>
            <w:r w:rsidRPr="00FD40C3">
              <w:rPr>
                <w:lang w:val="id-ID"/>
              </w:rPr>
              <w:t># %% [markdown]</w:t>
            </w:r>
          </w:p>
          <w:p w14:paraId="0789EA09" w14:textId="77777777" w:rsidR="00364E7F" w:rsidRPr="00FD40C3" w:rsidRDefault="00364E7F" w:rsidP="00364E7F">
            <w:pPr>
              <w:pStyle w:val="Code"/>
              <w:rPr>
                <w:lang w:val="id-ID"/>
              </w:rPr>
            </w:pPr>
            <w:r w:rsidRPr="00FD40C3">
              <w:rPr>
                <w:lang w:val="id-ID"/>
              </w:rPr>
              <w:t># Stemming</w:t>
            </w:r>
          </w:p>
          <w:p w14:paraId="50E40B5F" w14:textId="77777777" w:rsidR="00364E7F" w:rsidRPr="00FD40C3" w:rsidRDefault="00364E7F" w:rsidP="00364E7F">
            <w:pPr>
              <w:pStyle w:val="Code"/>
              <w:rPr>
                <w:lang w:val="id-ID"/>
              </w:rPr>
            </w:pPr>
          </w:p>
          <w:p w14:paraId="57952CE1" w14:textId="77777777" w:rsidR="00364E7F" w:rsidRPr="00FD40C3" w:rsidRDefault="00364E7F" w:rsidP="00364E7F">
            <w:pPr>
              <w:pStyle w:val="Code"/>
              <w:rPr>
                <w:lang w:val="id-ID"/>
              </w:rPr>
            </w:pPr>
            <w:r w:rsidRPr="00FD40C3">
              <w:rPr>
                <w:lang w:val="id-ID"/>
              </w:rPr>
              <w:t># %%</w:t>
            </w:r>
          </w:p>
          <w:p w14:paraId="10E786C3" w14:textId="77777777" w:rsidR="00364E7F" w:rsidRPr="00FD40C3" w:rsidRDefault="00364E7F" w:rsidP="00364E7F">
            <w:pPr>
              <w:pStyle w:val="Code"/>
              <w:rPr>
                <w:lang w:val="id-ID"/>
              </w:rPr>
            </w:pPr>
            <w:r w:rsidRPr="00FD40C3">
              <w:rPr>
                <w:lang w:val="id-ID"/>
              </w:rPr>
              <w:t># Stemming</w:t>
            </w:r>
          </w:p>
          <w:p w14:paraId="1D29A435" w14:textId="77777777" w:rsidR="00364E7F" w:rsidRPr="00FD40C3" w:rsidRDefault="00364E7F" w:rsidP="00364E7F">
            <w:pPr>
              <w:pStyle w:val="Code"/>
              <w:rPr>
                <w:lang w:val="id-ID"/>
              </w:rPr>
            </w:pPr>
          </w:p>
          <w:p w14:paraId="618D5606" w14:textId="77777777" w:rsidR="00364E7F" w:rsidRPr="00FD40C3" w:rsidRDefault="00364E7F" w:rsidP="00364E7F">
            <w:pPr>
              <w:pStyle w:val="Code"/>
              <w:rPr>
                <w:lang w:val="id-ID"/>
              </w:rPr>
            </w:pPr>
            <w:r w:rsidRPr="00FD40C3">
              <w:rPr>
                <w:lang w:val="id-ID"/>
              </w:rPr>
              <w:t>stemmer = SnowballStemmer("english")</w:t>
            </w:r>
          </w:p>
          <w:p w14:paraId="062A1D0B" w14:textId="77777777" w:rsidR="00364E7F" w:rsidRPr="00FD40C3" w:rsidRDefault="00364E7F" w:rsidP="00364E7F">
            <w:pPr>
              <w:pStyle w:val="Code"/>
              <w:rPr>
                <w:lang w:val="id-ID"/>
              </w:rPr>
            </w:pPr>
          </w:p>
          <w:p w14:paraId="18A8E1F3" w14:textId="77777777" w:rsidR="00364E7F" w:rsidRPr="00FD40C3" w:rsidRDefault="00364E7F" w:rsidP="00364E7F">
            <w:pPr>
              <w:pStyle w:val="Code"/>
              <w:rPr>
                <w:lang w:val="id-ID"/>
              </w:rPr>
            </w:pPr>
          </w:p>
          <w:p w14:paraId="21F0EE89" w14:textId="77777777" w:rsidR="00364E7F" w:rsidRPr="00FD40C3" w:rsidRDefault="00364E7F" w:rsidP="00364E7F">
            <w:pPr>
              <w:pStyle w:val="Code"/>
              <w:rPr>
                <w:lang w:val="id-ID"/>
              </w:rPr>
            </w:pPr>
            <w:r w:rsidRPr="00FD40C3">
              <w:rPr>
                <w:lang w:val="id-ID"/>
              </w:rPr>
              <w:t>def stem_words(text):</w:t>
            </w:r>
          </w:p>
          <w:p w14:paraId="32FBCDA5" w14:textId="77777777" w:rsidR="00364E7F" w:rsidRPr="00FD40C3" w:rsidRDefault="00364E7F" w:rsidP="00364E7F">
            <w:pPr>
              <w:pStyle w:val="Code"/>
              <w:rPr>
                <w:lang w:val="id-ID"/>
              </w:rPr>
            </w:pPr>
            <w:r w:rsidRPr="00FD40C3">
              <w:rPr>
                <w:lang w:val="id-ID"/>
              </w:rPr>
              <w:t xml:space="preserve">    return " ".join([stemmer.stem(word) for word in text.split()])</w:t>
            </w:r>
          </w:p>
          <w:p w14:paraId="010CFE8C" w14:textId="77777777" w:rsidR="00364E7F" w:rsidRPr="00FD40C3" w:rsidRDefault="00364E7F" w:rsidP="00364E7F">
            <w:pPr>
              <w:pStyle w:val="Code"/>
              <w:rPr>
                <w:lang w:val="id-ID"/>
              </w:rPr>
            </w:pPr>
          </w:p>
          <w:p w14:paraId="6A8DFEE6" w14:textId="77777777" w:rsidR="00364E7F" w:rsidRPr="00FD40C3" w:rsidRDefault="00364E7F" w:rsidP="00364E7F">
            <w:pPr>
              <w:pStyle w:val="Code"/>
              <w:rPr>
                <w:lang w:val="id-ID"/>
              </w:rPr>
            </w:pPr>
          </w:p>
          <w:p w14:paraId="6478A6AE" w14:textId="77777777" w:rsidR="00364E7F" w:rsidRPr="00FD40C3" w:rsidRDefault="00364E7F" w:rsidP="00364E7F">
            <w:pPr>
              <w:pStyle w:val="Code"/>
              <w:rPr>
                <w:lang w:val="id-ID"/>
              </w:rPr>
            </w:pPr>
            <w:r w:rsidRPr="00FD40C3">
              <w:rPr>
                <w:lang w:val="id-ID"/>
              </w:rPr>
              <w:t>full_df["studentStem"] = full_df["studentStopword"].apply(lambda text: stem_words(text))</w:t>
            </w:r>
          </w:p>
          <w:p w14:paraId="039F4073" w14:textId="77777777" w:rsidR="00364E7F" w:rsidRPr="00FD40C3" w:rsidRDefault="00364E7F" w:rsidP="00364E7F">
            <w:pPr>
              <w:pStyle w:val="Code"/>
              <w:rPr>
                <w:lang w:val="id-ID"/>
              </w:rPr>
            </w:pPr>
            <w:r w:rsidRPr="00FD40C3">
              <w:rPr>
                <w:lang w:val="id-ID"/>
              </w:rPr>
              <w:t>full_df["keyStem"] = full_df["keyStopword"].apply(lambda text: stem_words(text))</w:t>
            </w:r>
          </w:p>
          <w:p w14:paraId="0F782A16" w14:textId="77777777" w:rsidR="00364E7F" w:rsidRPr="00FD40C3" w:rsidRDefault="00364E7F" w:rsidP="00364E7F">
            <w:pPr>
              <w:pStyle w:val="Code"/>
              <w:rPr>
                <w:lang w:val="id-ID"/>
              </w:rPr>
            </w:pPr>
          </w:p>
          <w:p w14:paraId="0FF34B36" w14:textId="77777777" w:rsidR="00364E7F" w:rsidRPr="00FD40C3" w:rsidRDefault="00364E7F" w:rsidP="00364E7F">
            <w:pPr>
              <w:pStyle w:val="Code"/>
              <w:rPr>
                <w:lang w:val="id-ID"/>
              </w:rPr>
            </w:pPr>
            <w:r w:rsidRPr="00FD40C3">
              <w:rPr>
                <w:lang w:val="id-ID"/>
              </w:rPr>
              <w:t>full_df[["studentStopword", "studentStem"]]</w:t>
            </w:r>
          </w:p>
          <w:p w14:paraId="03991975" w14:textId="77777777" w:rsidR="00364E7F" w:rsidRPr="00FD40C3" w:rsidRDefault="00364E7F" w:rsidP="00364E7F">
            <w:pPr>
              <w:pStyle w:val="Code"/>
              <w:rPr>
                <w:lang w:val="id-ID"/>
              </w:rPr>
            </w:pPr>
          </w:p>
          <w:p w14:paraId="237251E1" w14:textId="77777777" w:rsidR="00364E7F" w:rsidRPr="00FD40C3" w:rsidRDefault="00364E7F" w:rsidP="00364E7F">
            <w:pPr>
              <w:pStyle w:val="Code"/>
              <w:rPr>
                <w:lang w:val="id-ID"/>
              </w:rPr>
            </w:pPr>
            <w:r w:rsidRPr="00FD40C3">
              <w:rPr>
                <w:lang w:val="id-ID"/>
              </w:rPr>
              <w:t># %% [markdown]</w:t>
            </w:r>
          </w:p>
          <w:p w14:paraId="73BBFD4D" w14:textId="77777777" w:rsidR="00364E7F" w:rsidRPr="00FD40C3" w:rsidRDefault="00364E7F" w:rsidP="00364E7F">
            <w:pPr>
              <w:pStyle w:val="Code"/>
              <w:rPr>
                <w:lang w:val="id-ID"/>
              </w:rPr>
            </w:pPr>
            <w:r w:rsidRPr="00FD40C3">
              <w:rPr>
                <w:lang w:val="id-ID"/>
              </w:rPr>
              <w:t># POS Tagging</w:t>
            </w:r>
          </w:p>
          <w:p w14:paraId="0DF167A4" w14:textId="77777777" w:rsidR="00364E7F" w:rsidRPr="00FD40C3" w:rsidRDefault="00364E7F" w:rsidP="00364E7F">
            <w:pPr>
              <w:pStyle w:val="Code"/>
              <w:rPr>
                <w:lang w:val="id-ID"/>
              </w:rPr>
            </w:pPr>
          </w:p>
          <w:p w14:paraId="0121AB04" w14:textId="77777777" w:rsidR="00364E7F" w:rsidRPr="00FD40C3" w:rsidRDefault="00364E7F" w:rsidP="00364E7F">
            <w:pPr>
              <w:pStyle w:val="Code"/>
              <w:rPr>
                <w:lang w:val="id-ID"/>
              </w:rPr>
            </w:pPr>
            <w:r w:rsidRPr="00FD40C3">
              <w:rPr>
                <w:lang w:val="id-ID"/>
              </w:rPr>
              <w:t># %%</w:t>
            </w:r>
          </w:p>
          <w:p w14:paraId="03AA60EB" w14:textId="77777777" w:rsidR="00364E7F" w:rsidRPr="00FD40C3" w:rsidRDefault="00364E7F" w:rsidP="00364E7F">
            <w:pPr>
              <w:pStyle w:val="Code"/>
              <w:rPr>
                <w:lang w:val="id-ID"/>
              </w:rPr>
            </w:pPr>
            <w:r w:rsidRPr="00FD40C3">
              <w:rPr>
                <w:lang w:val="id-ID"/>
              </w:rPr>
              <w:t>studentSplit = full_df["studentStopword"]</w:t>
            </w:r>
          </w:p>
          <w:p w14:paraId="3A54CE25" w14:textId="77777777" w:rsidR="00364E7F" w:rsidRPr="00FD40C3" w:rsidRDefault="00364E7F" w:rsidP="00364E7F">
            <w:pPr>
              <w:pStyle w:val="Code"/>
              <w:rPr>
                <w:lang w:val="id-ID"/>
              </w:rPr>
            </w:pPr>
            <w:r w:rsidRPr="00FD40C3">
              <w:rPr>
                <w:lang w:val="id-ID"/>
              </w:rPr>
              <w:t>keySplit = full_df["keyStopword"]</w:t>
            </w:r>
          </w:p>
          <w:p w14:paraId="62753E4F" w14:textId="77777777" w:rsidR="00364E7F" w:rsidRPr="00FD40C3" w:rsidRDefault="00364E7F" w:rsidP="00364E7F">
            <w:pPr>
              <w:pStyle w:val="Code"/>
              <w:rPr>
                <w:lang w:val="id-ID"/>
              </w:rPr>
            </w:pPr>
          </w:p>
          <w:p w14:paraId="46E4479F" w14:textId="77777777" w:rsidR="00364E7F" w:rsidRPr="00FD40C3" w:rsidRDefault="00364E7F" w:rsidP="00364E7F">
            <w:pPr>
              <w:pStyle w:val="Code"/>
              <w:rPr>
                <w:lang w:val="id-ID"/>
              </w:rPr>
            </w:pPr>
            <w:r w:rsidRPr="00FD40C3">
              <w:rPr>
                <w:lang w:val="id-ID"/>
              </w:rPr>
              <w:t>studentSplitWords = [nltk.word_tokenize(str(sentence)) for sentence in studentSplit]</w:t>
            </w:r>
          </w:p>
          <w:p w14:paraId="3E9C8052" w14:textId="77777777" w:rsidR="00364E7F" w:rsidRPr="00FD40C3" w:rsidRDefault="00364E7F" w:rsidP="00364E7F">
            <w:pPr>
              <w:pStyle w:val="Code"/>
              <w:rPr>
                <w:lang w:val="id-ID"/>
              </w:rPr>
            </w:pPr>
            <w:r w:rsidRPr="00FD40C3">
              <w:rPr>
                <w:lang w:val="id-ID"/>
              </w:rPr>
              <w:t>keySplitWords = [nltk.word_tokenize(str(sentence)) for sentence in keySplit]</w:t>
            </w:r>
          </w:p>
          <w:p w14:paraId="14F3904D" w14:textId="77777777" w:rsidR="00364E7F" w:rsidRPr="00FD40C3" w:rsidRDefault="00364E7F" w:rsidP="00364E7F">
            <w:pPr>
              <w:pStyle w:val="Code"/>
              <w:rPr>
                <w:lang w:val="id-ID"/>
              </w:rPr>
            </w:pPr>
            <w:r w:rsidRPr="00FD40C3">
              <w:rPr>
                <w:lang w:val="id-ID"/>
              </w:rPr>
              <w:t>full_df["studentSplit"] = studentSplitWords</w:t>
            </w:r>
          </w:p>
          <w:p w14:paraId="5EF38A86" w14:textId="77777777" w:rsidR="00364E7F" w:rsidRPr="00FD40C3" w:rsidRDefault="00364E7F" w:rsidP="00364E7F">
            <w:pPr>
              <w:pStyle w:val="Code"/>
              <w:rPr>
                <w:lang w:val="id-ID"/>
              </w:rPr>
            </w:pPr>
            <w:r w:rsidRPr="00FD40C3">
              <w:rPr>
                <w:lang w:val="id-ID"/>
              </w:rPr>
              <w:t>full_df["keySplit"] = keySplitWords</w:t>
            </w:r>
          </w:p>
          <w:p w14:paraId="40162B7E" w14:textId="77777777" w:rsidR="00364E7F" w:rsidRPr="00FD40C3" w:rsidRDefault="00364E7F" w:rsidP="00364E7F">
            <w:pPr>
              <w:pStyle w:val="Code"/>
              <w:rPr>
                <w:lang w:val="id-ID"/>
              </w:rPr>
            </w:pPr>
          </w:p>
          <w:p w14:paraId="2D8F616F" w14:textId="77777777" w:rsidR="00364E7F" w:rsidRPr="00FD40C3" w:rsidRDefault="00364E7F" w:rsidP="00364E7F">
            <w:pPr>
              <w:pStyle w:val="Code"/>
              <w:rPr>
                <w:lang w:val="id-ID"/>
              </w:rPr>
            </w:pPr>
            <w:r w:rsidRPr="00FD40C3">
              <w:rPr>
                <w:lang w:val="id-ID"/>
              </w:rPr>
              <w:t># %%</w:t>
            </w:r>
          </w:p>
          <w:p w14:paraId="70999EF0" w14:textId="77777777" w:rsidR="00364E7F" w:rsidRPr="00FD40C3" w:rsidRDefault="00364E7F" w:rsidP="00364E7F">
            <w:pPr>
              <w:pStyle w:val="Code"/>
              <w:rPr>
                <w:lang w:val="id-ID"/>
              </w:rPr>
            </w:pPr>
            <w:r w:rsidRPr="00FD40C3">
              <w:rPr>
                <w:lang w:val="id-ID"/>
              </w:rPr>
              <w:t># POS Tagging</w:t>
            </w:r>
          </w:p>
          <w:p w14:paraId="50733F31" w14:textId="77777777" w:rsidR="00364E7F" w:rsidRPr="00FD40C3" w:rsidRDefault="00364E7F" w:rsidP="00364E7F">
            <w:pPr>
              <w:pStyle w:val="Code"/>
              <w:rPr>
                <w:lang w:val="id-ID"/>
              </w:rPr>
            </w:pPr>
          </w:p>
          <w:p w14:paraId="704C2B1E" w14:textId="77777777" w:rsidR="00364E7F" w:rsidRPr="00FD40C3" w:rsidRDefault="00364E7F" w:rsidP="00364E7F">
            <w:pPr>
              <w:pStyle w:val="Code"/>
              <w:rPr>
                <w:lang w:val="id-ID"/>
              </w:rPr>
            </w:pPr>
            <w:r w:rsidRPr="00FD40C3">
              <w:rPr>
                <w:lang w:val="id-ID"/>
              </w:rPr>
              <w:t>full_df["keyPostag"] = full_df["keySplit"].apply(nltk.pos_tag)</w:t>
            </w:r>
          </w:p>
          <w:p w14:paraId="351F0274" w14:textId="77777777" w:rsidR="00364E7F" w:rsidRPr="00FD40C3" w:rsidRDefault="00364E7F" w:rsidP="00364E7F">
            <w:pPr>
              <w:pStyle w:val="Code"/>
              <w:rPr>
                <w:lang w:val="id-ID"/>
              </w:rPr>
            </w:pPr>
            <w:r w:rsidRPr="00FD40C3">
              <w:rPr>
                <w:lang w:val="id-ID"/>
              </w:rPr>
              <w:t>full_df["studentPostag"] = full_df["studentSplit"].apply(nltk.pos_tag)</w:t>
            </w:r>
          </w:p>
          <w:p w14:paraId="01ADECFE" w14:textId="77777777" w:rsidR="00364E7F" w:rsidRPr="00FD40C3" w:rsidRDefault="00364E7F" w:rsidP="00364E7F">
            <w:pPr>
              <w:pStyle w:val="Code"/>
              <w:rPr>
                <w:lang w:val="id-ID"/>
              </w:rPr>
            </w:pPr>
          </w:p>
          <w:p w14:paraId="08697F61" w14:textId="77777777" w:rsidR="00364E7F" w:rsidRPr="00FD40C3" w:rsidRDefault="00364E7F" w:rsidP="00364E7F">
            <w:pPr>
              <w:pStyle w:val="Code"/>
              <w:rPr>
                <w:lang w:val="id-ID"/>
              </w:rPr>
            </w:pPr>
            <w:r w:rsidRPr="00FD40C3">
              <w:rPr>
                <w:lang w:val="id-ID"/>
              </w:rPr>
              <w:t>full_df[["keyPostag", "studentPostag"]]</w:t>
            </w:r>
          </w:p>
          <w:p w14:paraId="52485B12" w14:textId="77777777" w:rsidR="00364E7F" w:rsidRPr="00FD40C3" w:rsidRDefault="00364E7F" w:rsidP="00364E7F">
            <w:pPr>
              <w:pStyle w:val="Code"/>
              <w:rPr>
                <w:lang w:val="id-ID"/>
              </w:rPr>
            </w:pPr>
          </w:p>
          <w:p w14:paraId="3CDAA02A" w14:textId="77777777" w:rsidR="00364E7F" w:rsidRPr="00FD40C3" w:rsidRDefault="00364E7F" w:rsidP="00364E7F">
            <w:pPr>
              <w:pStyle w:val="Code"/>
              <w:rPr>
                <w:lang w:val="id-ID"/>
              </w:rPr>
            </w:pPr>
            <w:r w:rsidRPr="00FD40C3">
              <w:rPr>
                <w:lang w:val="id-ID"/>
              </w:rPr>
              <w:t># %% [markdown]</w:t>
            </w:r>
          </w:p>
          <w:p w14:paraId="2A3F459F" w14:textId="77777777" w:rsidR="00364E7F" w:rsidRPr="00FD40C3" w:rsidRDefault="00364E7F" w:rsidP="00364E7F">
            <w:pPr>
              <w:pStyle w:val="Code"/>
              <w:rPr>
                <w:lang w:val="id-ID"/>
              </w:rPr>
            </w:pPr>
            <w:r w:rsidRPr="00FD40C3">
              <w:rPr>
                <w:lang w:val="id-ID"/>
              </w:rPr>
              <w:t># Lemmatizing</w:t>
            </w:r>
          </w:p>
          <w:p w14:paraId="585EC0D9" w14:textId="77777777" w:rsidR="00364E7F" w:rsidRPr="00FD40C3" w:rsidRDefault="00364E7F" w:rsidP="00364E7F">
            <w:pPr>
              <w:pStyle w:val="Code"/>
              <w:rPr>
                <w:lang w:val="id-ID"/>
              </w:rPr>
            </w:pPr>
          </w:p>
          <w:p w14:paraId="461927BD" w14:textId="77777777" w:rsidR="00364E7F" w:rsidRPr="00FD40C3" w:rsidRDefault="00364E7F" w:rsidP="00364E7F">
            <w:pPr>
              <w:pStyle w:val="Code"/>
              <w:rPr>
                <w:lang w:val="id-ID"/>
              </w:rPr>
            </w:pPr>
            <w:r w:rsidRPr="00FD40C3">
              <w:rPr>
                <w:lang w:val="id-ID"/>
              </w:rPr>
              <w:t># %%</w:t>
            </w:r>
          </w:p>
          <w:p w14:paraId="4E164E82" w14:textId="77777777" w:rsidR="00364E7F" w:rsidRPr="00FD40C3" w:rsidRDefault="00364E7F" w:rsidP="00364E7F">
            <w:pPr>
              <w:pStyle w:val="Code"/>
              <w:rPr>
                <w:lang w:val="id-ID"/>
              </w:rPr>
            </w:pPr>
            <w:r w:rsidRPr="00FD40C3">
              <w:rPr>
                <w:lang w:val="id-ID"/>
              </w:rPr>
              <w:t># Lemmatizing</w:t>
            </w:r>
          </w:p>
          <w:p w14:paraId="48CEAAB1" w14:textId="77777777" w:rsidR="00364E7F" w:rsidRPr="00FD40C3" w:rsidRDefault="00364E7F" w:rsidP="00364E7F">
            <w:pPr>
              <w:pStyle w:val="Code"/>
              <w:rPr>
                <w:lang w:val="id-ID"/>
              </w:rPr>
            </w:pPr>
          </w:p>
          <w:p w14:paraId="3B771D7F" w14:textId="77777777" w:rsidR="00364E7F" w:rsidRPr="00FD40C3" w:rsidRDefault="00364E7F" w:rsidP="00364E7F">
            <w:pPr>
              <w:pStyle w:val="Code"/>
              <w:rPr>
                <w:lang w:val="id-ID"/>
              </w:rPr>
            </w:pPr>
            <w:r w:rsidRPr="00FD40C3">
              <w:rPr>
                <w:lang w:val="id-ID"/>
              </w:rPr>
              <w:t>lemmatizer = WordNetLemmatizer()</w:t>
            </w:r>
          </w:p>
          <w:p w14:paraId="63B358C4" w14:textId="77777777" w:rsidR="00364E7F" w:rsidRPr="00FD40C3" w:rsidRDefault="00364E7F" w:rsidP="00364E7F">
            <w:pPr>
              <w:pStyle w:val="Code"/>
              <w:rPr>
                <w:lang w:val="id-ID"/>
              </w:rPr>
            </w:pPr>
            <w:r w:rsidRPr="00FD40C3">
              <w:rPr>
                <w:lang w:val="id-ID"/>
              </w:rPr>
              <w:t>wordnet_map = {"N": wordnet.NOUN, "V": wordnet.VERB, "J": wordnet.ADJ, "R": wordnet.ADV}</w:t>
            </w:r>
          </w:p>
          <w:p w14:paraId="726149EA" w14:textId="77777777" w:rsidR="00364E7F" w:rsidRPr="00FD40C3" w:rsidRDefault="00364E7F" w:rsidP="00364E7F">
            <w:pPr>
              <w:pStyle w:val="Code"/>
              <w:rPr>
                <w:lang w:val="id-ID"/>
              </w:rPr>
            </w:pPr>
          </w:p>
          <w:p w14:paraId="195D99BC" w14:textId="77777777" w:rsidR="00364E7F" w:rsidRPr="00FD40C3" w:rsidRDefault="00364E7F" w:rsidP="00364E7F">
            <w:pPr>
              <w:pStyle w:val="Code"/>
              <w:rPr>
                <w:lang w:val="id-ID"/>
              </w:rPr>
            </w:pPr>
          </w:p>
          <w:p w14:paraId="36DF815D" w14:textId="77777777" w:rsidR="00364E7F" w:rsidRPr="00FD40C3" w:rsidRDefault="00364E7F" w:rsidP="00364E7F">
            <w:pPr>
              <w:pStyle w:val="Code"/>
              <w:rPr>
                <w:lang w:val="id-ID"/>
              </w:rPr>
            </w:pPr>
            <w:r w:rsidRPr="00FD40C3">
              <w:rPr>
                <w:lang w:val="id-ID"/>
              </w:rPr>
              <w:t>def lemmatize_words(text):</w:t>
            </w:r>
          </w:p>
          <w:p w14:paraId="37728BE0" w14:textId="77777777" w:rsidR="00364E7F" w:rsidRPr="00FD40C3" w:rsidRDefault="00364E7F" w:rsidP="00364E7F">
            <w:pPr>
              <w:pStyle w:val="Code"/>
              <w:rPr>
                <w:lang w:val="id-ID"/>
              </w:rPr>
            </w:pPr>
            <w:r w:rsidRPr="00FD40C3">
              <w:rPr>
                <w:lang w:val="id-ID"/>
              </w:rPr>
              <w:t xml:space="preserve">    pos_tagged_text = nltk.pos_tag(text.split())</w:t>
            </w:r>
          </w:p>
          <w:p w14:paraId="406CE7F7" w14:textId="77777777" w:rsidR="00364E7F" w:rsidRPr="00FD40C3" w:rsidRDefault="00364E7F" w:rsidP="00364E7F">
            <w:pPr>
              <w:pStyle w:val="Code"/>
              <w:rPr>
                <w:lang w:val="id-ID"/>
              </w:rPr>
            </w:pPr>
            <w:r w:rsidRPr="00FD40C3">
              <w:rPr>
                <w:lang w:val="id-ID"/>
              </w:rPr>
              <w:t xml:space="preserve">    return " ".join(</w:t>
            </w:r>
          </w:p>
          <w:p w14:paraId="2D0BD589" w14:textId="77777777" w:rsidR="00364E7F" w:rsidRPr="00FD40C3" w:rsidRDefault="00364E7F" w:rsidP="00364E7F">
            <w:pPr>
              <w:pStyle w:val="Code"/>
              <w:rPr>
                <w:lang w:val="id-ID"/>
              </w:rPr>
            </w:pPr>
            <w:r w:rsidRPr="00FD40C3">
              <w:rPr>
                <w:lang w:val="id-ID"/>
              </w:rPr>
              <w:t xml:space="preserve">        [</w:t>
            </w:r>
          </w:p>
          <w:p w14:paraId="3A0BA457" w14:textId="77777777" w:rsidR="00364E7F" w:rsidRPr="00FD40C3" w:rsidRDefault="00364E7F" w:rsidP="00364E7F">
            <w:pPr>
              <w:pStyle w:val="Code"/>
              <w:rPr>
                <w:lang w:val="id-ID"/>
              </w:rPr>
            </w:pPr>
            <w:r w:rsidRPr="00FD40C3">
              <w:rPr>
                <w:lang w:val="id-ID"/>
              </w:rPr>
              <w:t xml:space="preserve">            lemmatizer.lemmatize(word, wordnet_map.get(pos[0], wordnet.NOUN))</w:t>
            </w:r>
          </w:p>
          <w:p w14:paraId="6BAC6097" w14:textId="77777777" w:rsidR="00364E7F" w:rsidRPr="00FD40C3" w:rsidRDefault="00364E7F" w:rsidP="00364E7F">
            <w:pPr>
              <w:pStyle w:val="Code"/>
              <w:rPr>
                <w:lang w:val="id-ID"/>
              </w:rPr>
            </w:pPr>
            <w:r w:rsidRPr="00FD40C3">
              <w:rPr>
                <w:lang w:val="id-ID"/>
              </w:rPr>
              <w:t xml:space="preserve">            for word, pos in pos_tagged_text</w:t>
            </w:r>
          </w:p>
          <w:p w14:paraId="4F026988" w14:textId="77777777" w:rsidR="00364E7F" w:rsidRPr="00FD40C3" w:rsidRDefault="00364E7F" w:rsidP="00364E7F">
            <w:pPr>
              <w:pStyle w:val="Code"/>
              <w:rPr>
                <w:lang w:val="id-ID"/>
              </w:rPr>
            </w:pPr>
            <w:r w:rsidRPr="00FD40C3">
              <w:rPr>
                <w:lang w:val="id-ID"/>
              </w:rPr>
              <w:t xml:space="preserve">        ]</w:t>
            </w:r>
          </w:p>
          <w:p w14:paraId="2A9756CE" w14:textId="77777777" w:rsidR="00364E7F" w:rsidRPr="00FD40C3" w:rsidRDefault="00364E7F" w:rsidP="00364E7F">
            <w:pPr>
              <w:pStyle w:val="Code"/>
              <w:rPr>
                <w:lang w:val="id-ID"/>
              </w:rPr>
            </w:pPr>
            <w:r w:rsidRPr="00FD40C3">
              <w:rPr>
                <w:lang w:val="id-ID"/>
              </w:rPr>
              <w:t xml:space="preserve">    )</w:t>
            </w:r>
          </w:p>
          <w:p w14:paraId="0AE9F2DB" w14:textId="77777777" w:rsidR="00364E7F" w:rsidRPr="00FD40C3" w:rsidRDefault="00364E7F" w:rsidP="00364E7F">
            <w:pPr>
              <w:pStyle w:val="Code"/>
              <w:rPr>
                <w:lang w:val="id-ID"/>
              </w:rPr>
            </w:pPr>
          </w:p>
          <w:p w14:paraId="4C16831D" w14:textId="77777777" w:rsidR="00364E7F" w:rsidRPr="00FD40C3" w:rsidRDefault="00364E7F" w:rsidP="00364E7F">
            <w:pPr>
              <w:pStyle w:val="Code"/>
              <w:rPr>
                <w:lang w:val="id-ID"/>
              </w:rPr>
            </w:pPr>
          </w:p>
          <w:p w14:paraId="16B0DB49" w14:textId="77777777" w:rsidR="00364E7F" w:rsidRPr="00FD40C3" w:rsidRDefault="00364E7F" w:rsidP="00364E7F">
            <w:pPr>
              <w:pStyle w:val="Code"/>
              <w:rPr>
                <w:lang w:val="id-ID"/>
              </w:rPr>
            </w:pPr>
            <w:r w:rsidRPr="00FD40C3">
              <w:rPr>
                <w:lang w:val="id-ID"/>
              </w:rPr>
              <w:t>full_df["studentLemmatized"] = full_df["studentStopword"].apply(</w:t>
            </w:r>
          </w:p>
          <w:p w14:paraId="19D93AA4" w14:textId="77777777" w:rsidR="00364E7F" w:rsidRPr="00FD40C3" w:rsidRDefault="00364E7F" w:rsidP="00364E7F">
            <w:pPr>
              <w:pStyle w:val="Code"/>
              <w:rPr>
                <w:lang w:val="id-ID"/>
              </w:rPr>
            </w:pPr>
            <w:r w:rsidRPr="00FD40C3">
              <w:rPr>
                <w:lang w:val="id-ID"/>
              </w:rPr>
              <w:t xml:space="preserve">    lambda text: lemmatize_words(text)</w:t>
            </w:r>
          </w:p>
          <w:p w14:paraId="3DAB651E" w14:textId="77777777" w:rsidR="00364E7F" w:rsidRPr="00FD40C3" w:rsidRDefault="00364E7F" w:rsidP="00364E7F">
            <w:pPr>
              <w:pStyle w:val="Code"/>
              <w:rPr>
                <w:lang w:val="id-ID"/>
              </w:rPr>
            </w:pPr>
            <w:r w:rsidRPr="00FD40C3">
              <w:rPr>
                <w:lang w:val="id-ID"/>
              </w:rPr>
              <w:t>)</w:t>
            </w:r>
          </w:p>
          <w:p w14:paraId="73530AEF" w14:textId="77777777" w:rsidR="00364E7F" w:rsidRPr="00FD40C3" w:rsidRDefault="00364E7F" w:rsidP="00364E7F">
            <w:pPr>
              <w:pStyle w:val="Code"/>
              <w:rPr>
                <w:lang w:val="id-ID"/>
              </w:rPr>
            </w:pPr>
            <w:r w:rsidRPr="00FD40C3">
              <w:rPr>
                <w:lang w:val="id-ID"/>
              </w:rPr>
              <w:t>full_df["keyLemmatized"] = full_df["keyStopword"].apply(</w:t>
            </w:r>
          </w:p>
          <w:p w14:paraId="53D76743" w14:textId="77777777" w:rsidR="00364E7F" w:rsidRPr="00FD40C3" w:rsidRDefault="00364E7F" w:rsidP="00364E7F">
            <w:pPr>
              <w:pStyle w:val="Code"/>
              <w:rPr>
                <w:lang w:val="id-ID"/>
              </w:rPr>
            </w:pPr>
            <w:r w:rsidRPr="00FD40C3">
              <w:rPr>
                <w:lang w:val="id-ID"/>
              </w:rPr>
              <w:t xml:space="preserve">    lambda text: lemmatize_words(text)</w:t>
            </w:r>
          </w:p>
          <w:p w14:paraId="09A159AC" w14:textId="77777777" w:rsidR="00364E7F" w:rsidRPr="00FD40C3" w:rsidRDefault="00364E7F" w:rsidP="00364E7F">
            <w:pPr>
              <w:pStyle w:val="Code"/>
              <w:rPr>
                <w:lang w:val="id-ID"/>
              </w:rPr>
            </w:pPr>
            <w:r w:rsidRPr="00FD40C3">
              <w:rPr>
                <w:lang w:val="id-ID"/>
              </w:rPr>
              <w:t>)</w:t>
            </w:r>
          </w:p>
          <w:p w14:paraId="0DF9D748" w14:textId="77777777" w:rsidR="00364E7F" w:rsidRPr="00FD40C3" w:rsidRDefault="00364E7F" w:rsidP="00364E7F">
            <w:pPr>
              <w:pStyle w:val="Code"/>
              <w:rPr>
                <w:lang w:val="id-ID"/>
              </w:rPr>
            </w:pPr>
            <w:r w:rsidRPr="00FD40C3">
              <w:rPr>
                <w:lang w:val="id-ID"/>
              </w:rPr>
              <w:t>full_df[["studentStopword", "studentLemmatized"]]</w:t>
            </w:r>
          </w:p>
          <w:p w14:paraId="44C496AF" w14:textId="77777777" w:rsidR="00364E7F" w:rsidRPr="00FD40C3" w:rsidRDefault="00364E7F" w:rsidP="00364E7F">
            <w:pPr>
              <w:pStyle w:val="Code"/>
              <w:rPr>
                <w:lang w:val="id-ID"/>
              </w:rPr>
            </w:pPr>
          </w:p>
          <w:p w14:paraId="44D593E3" w14:textId="77777777" w:rsidR="00364E7F" w:rsidRPr="00FD40C3" w:rsidRDefault="00364E7F" w:rsidP="00364E7F">
            <w:pPr>
              <w:pStyle w:val="Code"/>
              <w:rPr>
                <w:lang w:val="id-ID"/>
              </w:rPr>
            </w:pPr>
            <w:r w:rsidRPr="00FD40C3">
              <w:rPr>
                <w:lang w:val="id-ID"/>
              </w:rPr>
              <w:t># %% [markdown]</w:t>
            </w:r>
          </w:p>
          <w:p w14:paraId="50973CE9" w14:textId="77777777" w:rsidR="00364E7F" w:rsidRPr="00FD40C3" w:rsidRDefault="00364E7F" w:rsidP="00364E7F">
            <w:pPr>
              <w:pStyle w:val="Code"/>
              <w:rPr>
                <w:lang w:val="id-ID"/>
              </w:rPr>
            </w:pPr>
            <w:r w:rsidRPr="00FD40C3">
              <w:rPr>
                <w:lang w:val="id-ID"/>
              </w:rPr>
              <w:t># **TF-IDF**</w:t>
            </w:r>
          </w:p>
          <w:p w14:paraId="5508A17E" w14:textId="77777777" w:rsidR="00364E7F" w:rsidRPr="00FD40C3" w:rsidRDefault="00364E7F" w:rsidP="00364E7F">
            <w:pPr>
              <w:pStyle w:val="Code"/>
              <w:rPr>
                <w:lang w:val="id-ID"/>
              </w:rPr>
            </w:pPr>
          </w:p>
          <w:p w14:paraId="4728395D" w14:textId="77777777" w:rsidR="00364E7F" w:rsidRPr="00FD40C3" w:rsidRDefault="00364E7F" w:rsidP="00364E7F">
            <w:pPr>
              <w:pStyle w:val="Code"/>
              <w:rPr>
                <w:lang w:val="id-ID"/>
              </w:rPr>
            </w:pPr>
            <w:r w:rsidRPr="00FD40C3">
              <w:rPr>
                <w:lang w:val="id-ID"/>
              </w:rPr>
              <w:t># %% [markdown]</w:t>
            </w:r>
          </w:p>
          <w:p w14:paraId="6D2D6F69" w14:textId="77777777" w:rsidR="00364E7F" w:rsidRPr="00FD40C3" w:rsidRDefault="00364E7F" w:rsidP="00364E7F">
            <w:pPr>
              <w:pStyle w:val="Code"/>
              <w:rPr>
                <w:lang w:val="id-ID"/>
              </w:rPr>
            </w:pPr>
            <w:r w:rsidRPr="00FD40C3">
              <w:rPr>
                <w:lang w:val="id-ID"/>
              </w:rPr>
              <w:t># TF</w:t>
            </w:r>
          </w:p>
          <w:p w14:paraId="03180C0E" w14:textId="77777777" w:rsidR="00364E7F" w:rsidRPr="00FD40C3" w:rsidRDefault="00364E7F" w:rsidP="00364E7F">
            <w:pPr>
              <w:pStyle w:val="Code"/>
              <w:rPr>
                <w:lang w:val="id-ID"/>
              </w:rPr>
            </w:pPr>
          </w:p>
          <w:p w14:paraId="4C9320C5" w14:textId="77777777" w:rsidR="00364E7F" w:rsidRPr="00FD40C3" w:rsidRDefault="00364E7F" w:rsidP="00364E7F">
            <w:pPr>
              <w:pStyle w:val="Code"/>
              <w:rPr>
                <w:lang w:val="id-ID"/>
              </w:rPr>
            </w:pPr>
            <w:r w:rsidRPr="00FD40C3">
              <w:rPr>
                <w:lang w:val="id-ID"/>
              </w:rPr>
              <w:t># %%</w:t>
            </w:r>
          </w:p>
          <w:p w14:paraId="435CFB70" w14:textId="77777777" w:rsidR="00364E7F" w:rsidRPr="00FD40C3" w:rsidRDefault="00364E7F" w:rsidP="00364E7F">
            <w:pPr>
              <w:pStyle w:val="Code"/>
              <w:rPr>
                <w:lang w:val="id-ID"/>
              </w:rPr>
            </w:pPr>
            <w:r w:rsidRPr="00FD40C3">
              <w:rPr>
                <w:lang w:val="id-ID"/>
              </w:rPr>
              <w:t># TF for Lemmatized</w:t>
            </w:r>
          </w:p>
          <w:p w14:paraId="6126C84F" w14:textId="77777777" w:rsidR="00364E7F" w:rsidRPr="00FD40C3" w:rsidRDefault="00364E7F" w:rsidP="00364E7F">
            <w:pPr>
              <w:pStyle w:val="Code"/>
              <w:rPr>
                <w:lang w:val="id-ID"/>
              </w:rPr>
            </w:pPr>
          </w:p>
          <w:p w14:paraId="27DF69A0" w14:textId="77777777" w:rsidR="00364E7F" w:rsidRPr="00FD40C3" w:rsidRDefault="00364E7F" w:rsidP="00364E7F">
            <w:pPr>
              <w:pStyle w:val="Code"/>
              <w:rPr>
                <w:lang w:val="id-ID"/>
              </w:rPr>
            </w:pPr>
            <w:r w:rsidRPr="00FD40C3">
              <w:rPr>
                <w:lang w:val="id-ID"/>
              </w:rPr>
              <w:t>full_df["keyLemmatized"] = full_df["keyLemmatized"].astype(str)</w:t>
            </w:r>
          </w:p>
          <w:p w14:paraId="40E3DA52" w14:textId="77777777" w:rsidR="00364E7F" w:rsidRPr="00FD40C3" w:rsidRDefault="00364E7F" w:rsidP="00364E7F">
            <w:pPr>
              <w:pStyle w:val="Code"/>
              <w:rPr>
                <w:lang w:val="id-ID"/>
              </w:rPr>
            </w:pPr>
            <w:r w:rsidRPr="00FD40C3">
              <w:rPr>
                <w:lang w:val="id-ID"/>
              </w:rPr>
              <w:t>full_df["studentLemmatized"] = full_df["studentLemmatized"].astype(str)</w:t>
            </w:r>
          </w:p>
          <w:p w14:paraId="003B424D" w14:textId="77777777" w:rsidR="00364E7F" w:rsidRPr="00FD40C3" w:rsidRDefault="00364E7F" w:rsidP="00364E7F">
            <w:pPr>
              <w:pStyle w:val="Code"/>
              <w:rPr>
                <w:lang w:val="id-ID"/>
              </w:rPr>
            </w:pPr>
          </w:p>
          <w:p w14:paraId="7C6B3486" w14:textId="77777777" w:rsidR="00364E7F" w:rsidRPr="00FD40C3" w:rsidRDefault="00364E7F" w:rsidP="00364E7F">
            <w:pPr>
              <w:pStyle w:val="Code"/>
              <w:rPr>
                <w:lang w:val="id-ID"/>
              </w:rPr>
            </w:pPr>
            <w:r w:rsidRPr="00FD40C3">
              <w:rPr>
                <w:lang w:val="id-ID"/>
              </w:rPr>
              <w:t>for i in range(len(full_df)):</w:t>
            </w:r>
          </w:p>
          <w:p w14:paraId="37CAED7F" w14:textId="77777777" w:rsidR="00364E7F" w:rsidRPr="00FD40C3" w:rsidRDefault="00364E7F" w:rsidP="00364E7F">
            <w:pPr>
              <w:pStyle w:val="Code"/>
              <w:rPr>
                <w:lang w:val="id-ID"/>
              </w:rPr>
            </w:pPr>
            <w:r w:rsidRPr="00FD40C3">
              <w:rPr>
                <w:lang w:val="id-ID"/>
              </w:rPr>
              <w:t xml:space="preserve">    doc1 = full_df["keyLemmatized"][i]</w:t>
            </w:r>
          </w:p>
          <w:p w14:paraId="7F05E9E3" w14:textId="77777777" w:rsidR="00364E7F" w:rsidRPr="00FD40C3" w:rsidRDefault="00364E7F" w:rsidP="00364E7F">
            <w:pPr>
              <w:pStyle w:val="Code"/>
              <w:rPr>
                <w:lang w:val="id-ID"/>
              </w:rPr>
            </w:pPr>
            <w:r w:rsidRPr="00FD40C3">
              <w:rPr>
                <w:lang w:val="id-ID"/>
              </w:rPr>
              <w:t xml:space="preserve">    doc2 = full_df["studentLemmatized"][i]</w:t>
            </w:r>
          </w:p>
          <w:p w14:paraId="20EAB7FB" w14:textId="77777777" w:rsidR="00364E7F" w:rsidRPr="00FD40C3" w:rsidRDefault="00364E7F" w:rsidP="00364E7F">
            <w:pPr>
              <w:pStyle w:val="Code"/>
              <w:rPr>
                <w:lang w:val="id-ID"/>
              </w:rPr>
            </w:pPr>
            <w:r w:rsidRPr="00FD40C3">
              <w:rPr>
                <w:lang w:val="id-ID"/>
              </w:rPr>
              <w:t xml:space="preserve">    docs = (doc1, doc2)</w:t>
            </w:r>
          </w:p>
          <w:p w14:paraId="67A0DE3D" w14:textId="77777777" w:rsidR="00364E7F" w:rsidRPr="00FD40C3" w:rsidRDefault="00364E7F" w:rsidP="00364E7F">
            <w:pPr>
              <w:pStyle w:val="Code"/>
              <w:rPr>
                <w:lang w:val="id-ID"/>
              </w:rPr>
            </w:pPr>
          </w:p>
          <w:p w14:paraId="217AC3FF" w14:textId="77777777" w:rsidR="00364E7F" w:rsidRPr="00FD40C3" w:rsidRDefault="00364E7F" w:rsidP="00364E7F">
            <w:pPr>
              <w:pStyle w:val="Code"/>
              <w:rPr>
                <w:lang w:val="id-ID"/>
              </w:rPr>
            </w:pPr>
            <w:r w:rsidRPr="00FD40C3">
              <w:rPr>
                <w:lang w:val="id-ID"/>
              </w:rPr>
              <w:t xml:space="preserve">    countvectorizer = CountVectorizer()</w:t>
            </w:r>
          </w:p>
          <w:p w14:paraId="7DBDCE72" w14:textId="77777777" w:rsidR="00364E7F" w:rsidRPr="00FD40C3" w:rsidRDefault="00364E7F" w:rsidP="00364E7F">
            <w:pPr>
              <w:pStyle w:val="Code"/>
              <w:rPr>
                <w:lang w:val="id-ID"/>
              </w:rPr>
            </w:pPr>
            <w:r w:rsidRPr="00FD40C3">
              <w:rPr>
                <w:lang w:val="id-ID"/>
              </w:rPr>
              <w:t xml:space="preserve">    terms = countvectorizer.fit_transform(docs)</w:t>
            </w:r>
          </w:p>
          <w:p w14:paraId="75A5F02F" w14:textId="77777777" w:rsidR="00364E7F" w:rsidRPr="00FD40C3" w:rsidRDefault="00364E7F" w:rsidP="00364E7F">
            <w:pPr>
              <w:pStyle w:val="Code"/>
              <w:rPr>
                <w:lang w:val="id-ID"/>
              </w:rPr>
            </w:pPr>
          </w:p>
          <w:p w14:paraId="79FC362E" w14:textId="77777777" w:rsidR="00364E7F" w:rsidRPr="00FD40C3" w:rsidRDefault="00364E7F" w:rsidP="00364E7F">
            <w:pPr>
              <w:pStyle w:val="Code"/>
              <w:rPr>
                <w:lang w:val="id-ID"/>
              </w:rPr>
            </w:pPr>
            <w:r w:rsidRPr="00FD40C3">
              <w:rPr>
                <w:lang w:val="id-ID"/>
              </w:rPr>
              <w:t xml:space="preserve">    columns = countvectorizer.get_feature_names_out()</w:t>
            </w:r>
          </w:p>
          <w:p w14:paraId="5BB76D55" w14:textId="77777777" w:rsidR="00364E7F" w:rsidRPr="00FD40C3" w:rsidRDefault="00364E7F" w:rsidP="00364E7F">
            <w:pPr>
              <w:pStyle w:val="Code"/>
              <w:rPr>
                <w:lang w:val="id-ID"/>
              </w:rPr>
            </w:pPr>
            <w:r w:rsidRPr="00FD40C3">
              <w:rPr>
                <w:lang w:val="id-ID"/>
              </w:rPr>
              <w:t xml:space="preserve">    tf = pd.DataFrame(</w:t>
            </w:r>
          </w:p>
          <w:p w14:paraId="26EA4201" w14:textId="77777777" w:rsidR="00364E7F" w:rsidRPr="00FD40C3" w:rsidRDefault="00364E7F" w:rsidP="00364E7F">
            <w:pPr>
              <w:pStyle w:val="Code"/>
              <w:rPr>
                <w:lang w:val="id-ID"/>
              </w:rPr>
            </w:pPr>
            <w:r w:rsidRPr="00FD40C3">
              <w:rPr>
                <w:lang w:val="id-ID"/>
              </w:rPr>
              <w:t xml:space="preserve">        terms.toarray(), index=["keyLemmatized", "studentLemmatized"], columns=columns</w:t>
            </w:r>
          </w:p>
          <w:p w14:paraId="03F2D7F7" w14:textId="77777777" w:rsidR="00364E7F" w:rsidRPr="00FD40C3" w:rsidRDefault="00364E7F" w:rsidP="00364E7F">
            <w:pPr>
              <w:pStyle w:val="Code"/>
              <w:rPr>
                <w:lang w:val="id-ID"/>
              </w:rPr>
            </w:pPr>
            <w:r w:rsidRPr="00FD40C3">
              <w:rPr>
                <w:lang w:val="id-ID"/>
              </w:rPr>
              <w:t xml:space="preserve">    )</w:t>
            </w:r>
          </w:p>
          <w:p w14:paraId="1653C9AB" w14:textId="77777777" w:rsidR="00364E7F" w:rsidRPr="00FD40C3" w:rsidRDefault="00364E7F" w:rsidP="00364E7F">
            <w:pPr>
              <w:pStyle w:val="Code"/>
              <w:rPr>
                <w:lang w:val="id-ID"/>
              </w:rPr>
            </w:pPr>
          </w:p>
          <w:p w14:paraId="276C5BAC" w14:textId="77777777" w:rsidR="00364E7F" w:rsidRPr="00FD40C3" w:rsidRDefault="00364E7F" w:rsidP="00364E7F">
            <w:pPr>
              <w:pStyle w:val="Code"/>
              <w:rPr>
                <w:lang w:val="id-ID"/>
              </w:rPr>
            </w:pPr>
            <w:r w:rsidRPr="00FD40C3">
              <w:rPr>
                <w:lang w:val="id-ID"/>
              </w:rPr>
              <w:t xml:space="preserve">    # print(tf)</w:t>
            </w:r>
          </w:p>
          <w:p w14:paraId="030591F5" w14:textId="77777777" w:rsidR="00364E7F" w:rsidRPr="00FD40C3" w:rsidRDefault="00364E7F" w:rsidP="00364E7F">
            <w:pPr>
              <w:pStyle w:val="Code"/>
              <w:rPr>
                <w:lang w:val="id-ID"/>
              </w:rPr>
            </w:pPr>
          </w:p>
          <w:p w14:paraId="07BD0786" w14:textId="77777777" w:rsidR="00364E7F" w:rsidRPr="00FD40C3" w:rsidRDefault="00364E7F" w:rsidP="00364E7F">
            <w:pPr>
              <w:pStyle w:val="Code"/>
              <w:rPr>
                <w:lang w:val="id-ID"/>
              </w:rPr>
            </w:pPr>
            <w:r w:rsidRPr="00FD40C3">
              <w:rPr>
                <w:lang w:val="id-ID"/>
              </w:rPr>
              <w:t># %%</w:t>
            </w:r>
          </w:p>
          <w:p w14:paraId="79D656E7" w14:textId="77777777" w:rsidR="00364E7F" w:rsidRPr="00FD40C3" w:rsidRDefault="00364E7F" w:rsidP="00364E7F">
            <w:pPr>
              <w:pStyle w:val="Code"/>
              <w:rPr>
                <w:lang w:val="id-ID"/>
              </w:rPr>
            </w:pPr>
            <w:r w:rsidRPr="00FD40C3">
              <w:rPr>
                <w:lang w:val="id-ID"/>
              </w:rPr>
              <w:t># TF for Stem</w:t>
            </w:r>
          </w:p>
          <w:p w14:paraId="2ED0C7BB" w14:textId="77777777" w:rsidR="00364E7F" w:rsidRPr="00FD40C3" w:rsidRDefault="00364E7F" w:rsidP="00364E7F">
            <w:pPr>
              <w:pStyle w:val="Code"/>
              <w:rPr>
                <w:lang w:val="id-ID"/>
              </w:rPr>
            </w:pPr>
          </w:p>
          <w:p w14:paraId="1A8B2A2D" w14:textId="77777777" w:rsidR="00364E7F" w:rsidRPr="00FD40C3" w:rsidRDefault="00364E7F" w:rsidP="00364E7F">
            <w:pPr>
              <w:pStyle w:val="Code"/>
              <w:rPr>
                <w:lang w:val="id-ID"/>
              </w:rPr>
            </w:pPr>
            <w:r w:rsidRPr="00FD40C3">
              <w:rPr>
                <w:lang w:val="id-ID"/>
              </w:rPr>
              <w:t>full_df["keyStem"] = full_df["keyStem"].astype(str)</w:t>
            </w:r>
          </w:p>
          <w:p w14:paraId="67DDC0A2" w14:textId="77777777" w:rsidR="00364E7F" w:rsidRPr="00FD40C3" w:rsidRDefault="00364E7F" w:rsidP="00364E7F">
            <w:pPr>
              <w:pStyle w:val="Code"/>
              <w:rPr>
                <w:lang w:val="id-ID"/>
              </w:rPr>
            </w:pPr>
            <w:r w:rsidRPr="00FD40C3">
              <w:rPr>
                <w:lang w:val="id-ID"/>
              </w:rPr>
              <w:t>full_df["studentStem"] = full_df["studentStem"].astype(str)</w:t>
            </w:r>
          </w:p>
          <w:p w14:paraId="41340136" w14:textId="77777777" w:rsidR="00364E7F" w:rsidRPr="00FD40C3" w:rsidRDefault="00364E7F" w:rsidP="00364E7F">
            <w:pPr>
              <w:pStyle w:val="Code"/>
              <w:rPr>
                <w:lang w:val="id-ID"/>
              </w:rPr>
            </w:pPr>
          </w:p>
          <w:p w14:paraId="031F3FD9" w14:textId="77777777" w:rsidR="00364E7F" w:rsidRPr="00FD40C3" w:rsidRDefault="00364E7F" w:rsidP="00364E7F">
            <w:pPr>
              <w:pStyle w:val="Code"/>
              <w:rPr>
                <w:lang w:val="id-ID"/>
              </w:rPr>
            </w:pPr>
            <w:r w:rsidRPr="00FD40C3">
              <w:rPr>
                <w:lang w:val="id-ID"/>
              </w:rPr>
              <w:t>for i in range(len(full_df)):</w:t>
            </w:r>
          </w:p>
          <w:p w14:paraId="60E12965" w14:textId="77777777" w:rsidR="00364E7F" w:rsidRPr="00FD40C3" w:rsidRDefault="00364E7F" w:rsidP="00364E7F">
            <w:pPr>
              <w:pStyle w:val="Code"/>
              <w:rPr>
                <w:lang w:val="id-ID"/>
              </w:rPr>
            </w:pPr>
            <w:r w:rsidRPr="00FD40C3">
              <w:rPr>
                <w:lang w:val="id-ID"/>
              </w:rPr>
              <w:t xml:space="preserve">    doc12 = full_df["keyStem"][i]</w:t>
            </w:r>
          </w:p>
          <w:p w14:paraId="38FDDF10" w14:textId="77777777" w:rsidR="00364E7F" w:rsidRPr="00FD40C3" w:rsidRDefault="00364E7F" w:rsidP="00364E7F">
            <w:pPr>
              <w:pStyle w:val="Code"/>
              <w:rPr>
                <w:lang w:val="id-ID"/>
              </w:rPr>
            </w:pPr>
            <w:r w:rsidRPr="00FD40C3">
              <w:rPr>
                <w:lang w:val="id-ID"/>
              </w:rPr>
              <w:t xml:space="preserve">    doc22 = full_df["studentStem"][i]</w:t>
            </w:r>
          </w:p>
          <w:p w14:paraId="7E632B58" w14:textId="77777777" w:rsidR="00364E7F" w:rsidRPr="00FD40C3" w:rsidRDefault="00364E7F" w:rsidP="00364E7F">
            <w:pPr>
              <w:pStyle w:val="Code"/>
              <w:rPr>
                <w:lang w:val="id-ID"/>
              </w:rPr>
            </w:pPr>
            <w:r w:rsidRPr="00FD40C3">
              <w:rPr>
                <w:lang w:val="id-ID"/>
              </w:rPr>
              <w:t xml:space="preserve">    docs2 = (doc12, doc22)</w:t>
            </w:r>
          </w:p>
          <w:p w14:paraId="3D82DA90" w14:textId="77777777" w:rsidR="00364E7F" w:rsidRPr="00FD40C3" w:rsidRDefault="00364E7F" w:rsidP="00364E7F">
            <w:pPr>
              <w:pStyle w:val="Code"/>
              <w:rPr>
                <w:lang w:val="id-ID"/>
              </w:rPr>
            </w:pPr>
            <w:r w:rsidRPr="00FD40C3">
              <w:rPr>
                <w:lang w:val="id-ID"/>
              </w:rPr>
              <w:t xml:space="preserve">    countvectorizer2 = CountVectorizer()</w:t>
            </w:r>
          </w:p>
          <w:p w14:paraId="60078912" w14:textId="77777777" w:rsidR="00364E7F" w:rsidRPr="00FD40C3" w:rsidRDefault="00364E7F" w:rsidP="00364E7F">
            <w:pPr>
              <w:pStyle w:val="Code"/>
              <w:rPr>
                <w:lang w:val="id-ID"/>
              </w:rPr>
            </w:pPr>
            <w:r w:rsidRPr="00FD40C3">
              <w:rPr>
                <w:lang w:val="id-ID"/>
              </w:rPr>
              <w:t xml:space="preserve">    terms2 = countvectorizer2.fit_transform(docs2)</w:t>
            </w:r>
          </w:p>
          <w:p w14:paraId="1C2271AD" w14:textId="77777777" w:rsidR="00364E7F" w:rsidRPr="00FD40C3" w:rsidRDefault="00364E7F" w:rsidP="00364E7F">
            <w:pPr>
              <w:pStyle w:val="Code"/>
              <w:rPr>
                <w:lang w:val="id-ID"/>
              </w:rPr>
            </w:pPr>
          </w:p>
          <w:p w14:paraId="706FB02B" w14:textId="77777777" w:rsidR="00364E7F" w:rsidRPr="00FD40C3" w:rsidRDefault="00364E7F" w:rsidP="00364E7F">
            <w:pPr>
              <w:pStyle w:val="Code"/>
              <w:rPr>
                <w:lang w:val="id-ID"/>
              </w:rPr>
            </w:pPr>
            <w:r w:rsidRPr="00FD40C3">
              <w:rPr>
                <w:lang w:val="id-ID"/>
              </w:rPr>
              <w:t xml:space="preserve">    columns2 = countvectorizer2.get_feature_names_out()</w:t>
            </w:r>
          </w:p>
          <w:p w14:paraId="07C655EA" w14:textId="77777777" w:rsidR="00364E7F" w:rsidRPr="00FD40C3" w:rsidRDefault="00364E7F" w:rsidP="00364E7F">
            <w:pPr>
              <w:pStyle w:val="Code"/>
              <w:rPr>
                <w:lang w:val="id-ID"/>
              </w:rPr>
            </w:pPr>
            <w:r w:rsidRPr="00FD40C3">
              <w:rPr>
                <w:lang w:val="id-ID"/>
              </w:rPr>
              <w:t xml:space="preserve">    tf2 = pd.DataFrame(</w:t>
            </w:r>
          </w:p>
          <w:p w14:paraId="5EDAA1E3" w14:textId="77777777" w:rsidR="00364E7F" w:rsidRPr="00FD40C3" w:rsidRDefault="00364E7F" w:rsidP="00364E7F">
            <w:pPr>
              <w:pStyle w:val="Code"/>
              <w:rPr>
                <w:lang w:val="id-ID"/>
              </w:rPr>
            </w:pPr>
            <w:r w:rsidRPr="00FD40C3">
              <w:rPr>
                <w:lang w:val="id-ID"/>
              </w:rPr>
              <w:t xml:space="preserve">        terms2.toarray(), index=["keyStem", "studentStem"], columns=columns2</w:t>
            </w:r>
          </w:p>
          <w:p w14:paraId="04815DEE" w14:textId="77777777" w:rsidR="00364E7F" w:rsidRPr="00FD40C3" w:rsidRDefault="00364E7F" w:rsidP="00364E7F">
            <w:pPr>
              <w:pStyle w:val="Code"/>
              <w:rPr>
                <w:lang w:val="id-ID"/>
              </w:rPr>
            </w:pPr>
            <w:r w:rsidRPr="00FD40C3">
              <w:rPr>
                <w:lang w:val="id-ID"/>
              </w:rPr>
              <w:t xml:space="preserve">    )</w:t>
            </w:r>
          </w:p>
          <w:p w14:paraId="71FD2C7B" w14:textId="77777777" w:rsidR="00364E7F" w:rsidRPr="00FD40C3" w:rsidRDefault="00364E7F" w:rsidP="00364E7F">
            <w:pPr>
              <w:pStyle w:val="Code"/>
              <w:rPr>
                <w:lang w:val="id-ID"/>
              </w:rPr>
            </w:pPr>
          </w:p>
          <w:p w14:paraId="18A04D4B" w14:textId="77777777" w:rsidR="00364E7F" w:rsidRPr="00FD40C3" w:rsidRDefault="00364E7F" w:rsidP="00364E7F">
            <w:pPr>
              <w:pStyle w:val="Code"/>
              <w:rPr>
                <w:lang w:val="id-ID"/>
              </w:rPr>
            </w:pPr>
            <w:r w:rsidRPr="00FD40C3">
              <w:rPr>
                <w:lang w:val="id-ID"/>
              </w:rPr>
              <w:t xml:space="preserve">    # print(tf2)</w:t>
            </w:r>
          </w:p>
          <w:p w14:paraId="58C1EB38" w14:textId="77777777" w:rsidR="00364E7F" w:rsidRPr="00FD40C3" w:rsidRDefault="00364E7F" w:rsidP="00364E7F">
            <w:pPr>
              <w:pStyle w:val="Code"/>
              <w:rPr>
                <w:lang w:val="id-ID"/>
              </w:rPr>
            </w:pPr>
          </w:p>
          <w:p w14:paraId="2269AD4B" w14:textId="77777777" w:rsidR="00364E7F" w:rsidRPr="00FD40C3" w:rsidRDefault="00364E7F" w:rsidP="00364E7F">
            <w:pPr>
              <w:pStyle w:val="Code"/>
              <w:rPr>
                <w:lang w:val="id-ID"/>
              </w:rPr>
            </w:pPr>
            <w:r w:rsidRPr="00FD40C3">
              <w:rPr>
                <w:lang w:val="id-ID"/>
              </w:rPr>
              <w:t># %% [markdown]</w:t>
            </w:r>
          </w:p>
          <w:p w14:paraId="4B29E9F1" w14:textId="77777777" w:rsidR="00364E7F" w:rsidRPr="00FD40C3" w:rsidRDefault="00364E7F" w:rsidP="00364E7F">
            <w:pPr>
              <w:pStyle w:val="Code"/>
              <w:rPr>
                <w:lang w:val="id-ID"/>
              </w:rPr>
            </w:pPr>
            <w:r w:rsidRPr="00FD40C3">
              <w:rPr>
                <w:lang w:val="id-ID"/>
              </w:rPr>
              <w:t># IDF</w:t>
            </w:r>
          </w:p>
          <w:p w14:paraId="22009845" w14:textId="77777777" w:rsidR="00364E7F" w:rsidRPr="00FD40C3" w:rsidRDefault="00364E7F" w:rsidP="00364E7F">
            <w:pPr>
              <w:pStyle w:val="Code"/>
              <w:rPr>
                <w:lang w:val="id-ID"/>
              </w:rPr>
            </w:pPr>
          </w:p>
          <w:p w14:paraId="0BDE611E" w14:textId="77777777" w:rsidR="00364E7F" w:rsidRPr="00FD40C3" w:rsidRDefault="00364E7F" w:rsidP="00364E7F">
            <w:pPr>
              <w:pStyle w:val="Code"/>
              <w:rPr>
                <w:lang w:val="id-ID"/>
              </w:rPr>
            </w:pPr>
            <w:r w:rsidRPr="00FD40C3">
              <w:rPr>
                <w:lang w:val="id-ID"/>
              </w:rPr>
              <w:t># %%</w:t>
            </w:r>
          </w:p>
          <w:p w14:paraId="6D406B67" w14:textId="77777777" w:rsidR="00364E7F" w:rsidRPr="00FD40C3" w:rsidRDefault="00364E7F" w:rsidP="00364E7F">
            <w:pPr>
              <w:pStyle w:val="Code"/>
              <w:rPr>
                <w:lang w:val="id-ID"/>
              </w:rPr>
            </w:pPr>
            <w:r w:rsidRPr="00FD40C3">
              <w:rPr>
                <w:lang w:val="id-ID"/>
              </w:rPr>
              <w:t># IDF for Lemmatized</w:t>
            </w:r>
          </w:p>
          <w:p w14:paraId="5B652E66" w14:textId="77777777" w:rsidR="00364E7F" w:rsidRPr="00FD40C3" w:rsidRDefault="00364E7F" w:rsidP="00364E7F">
            <w:pPr>
              <w:pStyle w:val="Code"/>
              <w:rPr>
                <w:lang w:val="id-ID"/>
              </w:rPr>
            </w:pPr>
          </w:p>
          <w:p w14:paraId="53B1F31E" w14:textId="77777777" w:rsidR="00364E7F" w:rsidRPr="00FD40C3" w:rsidRDefault="00364E7F" w:rsidP="00364E7F">
            <w:pPr>
              <w:pStyle w:val="Code"/>
              <w:rPr>
                <w:lang w:val="id-ID"/>
              </w:rPr>
            </w:pPr>
            <w:r w:rsidRPr="00FD40C3">
              <w:rPr>
                <w:lang w:val="id-ID"/>
              </w:rPr>
              <w:t>for i in range(len(full_df)):</w:t>
            </w:r>
          </w:p>
          <w:p w14:paraId="6CC8AD99" w14:textId="77777777" w:rsidR="00364E7F" w:rsidRPr="00FD40C3" w:rsidRDefault="00364E7F" w:rsidP="00364E7F">
            <w:pPr>
              <w:pStyle w:val="Code"/>
              <w:rPr>
                <w:lang w:val="id-ID"/>
              </w:rPr>
            </w:pPr>
            <w:r w:rsidRPr="00FD40C3">
              <w:rPr>
                <w:lang w:val="id-ID"/>
              </w:rPr>
              <w:t xml:space="preserve">    doc1 = full_df["keyLemmatized"][i]</w:t>
            </w:r>
          </w:p>
          <w:p w14:paraId="69B8AF68" w14:textId="77777777" w:rsidR="00364E7F" w:rsidRPr="00FD40C3" w:rsidRDefault="00364E7F" w:rsidP="00364E7F">
            <w:pPr>
              <w:pStyle w:val="Code"/>
              <w:rPr>
                <w:lang w:val="id-ID"/>
              </w:rPr>
            </w:pPr>
            <w:r w:rsidRPr="00FD40C3">
              <w:rPr>
                <w:lang w:val="id-ID"/>
              </w:rPr>
              <w:t xml:space="preserve">    doc2 = full_df["studentLemmatized"][i]</w:t>
            </w:r>
          </w:p>
          <w:p w14:paraId="6D2E071D" w14:textId="77777777" w:rsidR="00364E7F" w:rsidRPr="00FD40C3" w:rsidRDefault="00364E7F" w:rsidP="00364E7F">
            <w:pPr>
              <w:pStyle w:val="Code"/>
              <w:rPr>
                <w:lang w:val="id-ID"/>
              </w:rPr>
            </w:pPr>
            <w:r w:rsidRPr="00FD40C3">
              <w:rPr>
                <w:lang w:val="id-ID"/>
              </w:rPr>
              <w:t xml:space="preserve">    docs = (doc1, doc2)</w:t>
            </w:r>
          </w:p>
          <w:p w14:paraId="19D3D7AD" w14:textId="77777777" w:rsidR="00364E7F" w:rsidRPr="00FD40C3" w:rsidRDefault="00364E7F" w:rsidP="00364E7F">
            <w:pPr>
              <w:pStyle w:val="Code"/>
              <w:rPr>
                <w:lang w:val="id-ID"/>
              </w:rPr>
            </w:pPr>
          </w:p>
          <w:p w14:paraId="6F05D04D" w14:textId="77777777" w:rsidR="00364E7F" w:rsidRPr="00FD40C3" w:rsidRDefault="00364E7F" w:rsidP="00364E7F">
            <w:pPr>
              <w:pStyle w:val="Code"/>
              <w:rPr>
                <w:lang w:val="id-ID"/>
              </w:rPr>
            </w:pPr>
            <w:r w:rsidRPr="00FD40C3">
              <w:rPr>
                <w:lang w:val="id-ID"/>
              </w:rPr>
              <w:t xml:space="preserve">    countvectorizer = CountVectorizer()</w:t>
            </w:r>
          </w:p>
          <w:p w14:paraId="4D150C9D" w14:textId="77777777" w:rsidR="00364E7F" w:rsidRPr="00FD40C3" w:rsidRDefault="00364E7F" w:rsidP="00364E7F">
            <w:pPr>
              <w:pStyle w:val="Code"/>
              <w:rPr>
                <w:lang w:val="id-ID"/>
              </w:rPr>
            </w:pPr>
            <w:r w:rsidRPr="00FD40C3">
              <w:rPr>
                <w:lang w:val="id-ID"/>
              </w:rPr>
              <w:t xml:space="preserve">    terms = countvectorizer.fit_transform(docs)</w:t>
            </w:r>
          </w:p>
          <w:p w14:paraId="3B91B994" w14:textId="77777777" w:rsidR="00364E7F" w:rsidRPr="00FD40C3" w:rsidRDefault="00364E7F" w:rsidP="00364E7F">
            <w:pPr>
              <w:pStyle w:val="Code"/>
              <w:rPr>
                <w:lang w:val="id-ID"/>
              </w:rPr>
            </w:pPr>
          </w:p>
          <w:p w14:paraId="608934BC" w14:textId="77777777" w:rsidR="00364E7F" w:rsidRPr="00FD40C3" w:rsidRDefault="00364E7F" w:rsidP="00364E7F">
            <w:pPr>
              <w:pStyle w:val="Code"/>
              <w:rPr>
                <w:lang w:val="id-ID"/>
              </w:rPr>
            </w:pPr>
            <w:r w:rsidRPr="00FD40C3">
              <w:rPr>
                <w:lang w:val="id-ID"/>
              </w:rPr>
              <w:t xml:space="preserve">    tfidf_transformer = TfidfTransformer(smooth_idf=True, use_idf=True)</w:t>
            </w:r>
          </w:p>
          <w:p w14:paraId="0AB90590" w14:textId="77777777" w:rsidR="00364E7F" w:rsidRPr="00FD40C3" w:rsidRDefault="00364E7F" w:rsidP="00364E7F">
            <w:pPr>
              <w:pStyle w:val="Code"/>
              <w:rPr>
                <w:lang w:val="id-ID"/>
              </w:rPr>
            </w:pPr>
            <w:r w:rsidRPr="00FD40C3">
              <w:rPr>
                <w:lang w:val="id-ID"/>
              </w:rPr>
              <w:t xml:space="preserve">    tfidf_transformer.fit(terms)</w:t>
            </w:r>
          </w:p>
          <w:p w14:paraId="7717230D" w14:textId="77777777" w:rsidR="00364E7F" w:rsidRPr="00FD40C3" w:rsidRDefault="00364E7F" w:rsidP="00364E7F">
            <w:pPr>
              <w:pStyle w:val="Code"/>
              <w:rPr>
                <w:lang w:val="id-ID"/>
              </w:rPr>
            </w:pPr>
          </w:p>
          <w:p w14:paraId="4DA89D56" w14:textId="77777777" w:rsidR="00364E7F" w:rsidRPr="00FD40C3" w:rsidRDefault="00364E7F" w:rsidP="00364E7F">
            <w:pPr>
              <w:pStyle w:val="Code"/>
              <w:rPr>
                <w:lang w:val="id-ID"/>
              </w:rPr>
            </w:pPr>
            <w:r w:rsidRPr="00FD40C3">
              <w:rPr>
                <w:lang w:val="id-ID"/>
              </w:rPr>
              <w:t xml:space="preserve">    df_idf = pd.DataFrame(</w:t>
            </w:r>
          </w:p>
          <w:p w14:paraId="58A8D092" w14:textId="77777777" w:rsidR="00364E7F" w:rsidRPr="00FD40C3" w:rsidRDefault="00364E7F" w:rsidP="00364E7F">
            <w:pPr>
              <w:pStyle w:val="Code"/>
              <w:rPr>
                <w:lang w:val="id-ID"/>
              </w:rPr>
            </w:pPr>
            <w:r w:rsidRPr="00FD40C3">
              <w:rPr>
                <w:lang w:val="id-ID"/>
              </w:rPr>
              <w:t xml:space="preserve">        tfidf_transformer.idf_,</w:t>
            </w:r>
          </w:p>
          <w:p w14:paraId="5F565332" w14:textId="77777777" w:rsidR="00364E7F" w:rsidRPr="00FD40C3" w:rsidRDefault="00364E7F" w:rsidP="00364E7F">
            <w:pPr>
              <w:pStyle w:val="Code"/>
              <w:rPr>
                <w:lang w:val="id-ID"/>
              </w:rPr>
            </w:pPr>
            <w:r w:rsidRPr="00FD40C3">
              <w:rPr>
                <w:lang w:val="id-ID"/>
              </w:rPr>
              <w:t xml:space="preserve">        index=countvectorizer.get_feature_names_out(),</w:t>
            </w:r>
          </w:p>
          <w:p w14:paraId="0DC27D0F" w14:textId="77777777" w:rsidR="00364E7F" w:rsidRPr="00FD40C3" w:rsidRDefault="00364E7F" w:rsidP="00364E7F">
            <w:pPr>
              <w:pStyle w:val="Code"/>
              <w:rPr>
                <w:lang w:val="id-ID"/>
              </w:rPr>
            </w:pPr>
            <w:r w:rsidRPr="00FD40C3">
              <w:rPr>
                <w:lang w:val="id-ID"/>
              </w:rPr>
              <w:t xml:space="preserve">        columns=["idf_weights"],</w:t>
            </w:r>
          </w:p>
          <w:p w14:paraId="79445E65" w14:textId="77777777" w:rsidR="00364E7F" w:rsidRPr="00FD40C3" w:rsidRDefault="00364E7F" w:rsidP="00364E7F">
            <w:pPr>
              <w:pStyle w:val="Code"/>
              <w:rPr>
                <w:lang w:val="id-ID"/>
              </w:rPr>
            </w:pPr>
            <w:r w:rsidRPr="00FD40C3">
              <w:rPr>
                <w:lang w:val="id-ID"/>
              </w:rPr>
              <w:t xml:space="preserve">    )</w:t>
            </w:r>
          </w:p>
          <w:p w14:paraId="4EE64080" w14:textId="77777777" w:rsidR="00364E7F" w:rsidRPr="00FD40C3" w:rsidRDefault="00364E7F" w:rsidP="00364E7F">
            <w:pPr>
              <w:pStyle w:val="Code"/>
              <w:rPr>
                <w:lang w:val="id-ID"/>
              </w:rPr>
            </w:pPr>
          </w:p>
          <w:p w14:paraId="7245596C" w14:textId="77777777" w:rsidR="00364E7F" w:rsidRPr="00FD40C3" w:rsidRDefault="00364E7F" w:rsidP="00364E7F">
            <w:pPr>
              <w:pStyle w:val="Code"/>
              <w:rPr>
                <w:lang w:val="id-ID"/>
              </w:rPr>
            </w:pPr>
            <w:r w:rsidRPr="00FD40C3">
              <w:rPr>
                <w:lang w:val="id-ID"/>
              </w:rPr>
              <w:t xml:space="preserve">    # print(df_idf)</w:t>
            </w:r>
          </w:p>
          <w:p w14:paraId="698465CA" w14:textId="77777777" w:rsidR="00364E7F" w:rsidRPr="00FD40C3" w:rsidRDefault="00364E7F" w:rsidP="00364E7F">
            <w:pPr>
              <w:pStyle w:val="Code"/>
              <w:rPr>
                <w:lang w:val="id-ID"/>
              </w:rPr>
            </w:pPr>
          </w:p>
          <w:p w14:paraId="1741E368" w14:textId="77777777" w:rsidR="00364E7F" w:rsidRPr="00FD40C3" w:rsidRDefault="00364E7F" w:rsidP="00364E7F">
            <w:pPr>
              <w:pStyle w:val="Code"/>
              <w:rPr>
                <w:lang w:val="id-ID"/>
              </w:rPr>
            </w:pPr>
          </w:p>
          <w:p w14:paraId="55BDCB45" w14:textId="77777777" w:rsidR="00364E7F" w:rsidRPr="00FD40C3" w:rsidRDefault="00364E7F" w:rsidP="00364E7F">
            <w:pPr>
              <w:pStyle w:val="Code"/>
              <w:rPr>
                <w:lang w:val="id-ID"/>
              </w:rPr>
            </w:pPr>
            <w:r w:rsidRPr="00FD40C3">
              <w:rPr>
                <w:lang w:val="id-ID"/>
              </w:rPr>
              <w:t># %%</w:t>
            </w:r>
          </w:p>
          <w:p w14:paraId="6D2C02A3" w14:textId="77777777" w:rsidR="00364E7F" w:rsidRPr="00FD40C3" w:rsidRDefault="00364E7F" w:rsidP="00364E7F">
            <w:pPr>
              <w:pStyle w:val="Code"/>
              <w:rPr>
                <w:lang w:val="id-ID"/>
              </w:rPr>
            </w:pPr>
            <w:r w:rsidRPr="00FD40C3">
              <w:rPr>
                <w:lang w:val="id-ID"/>
              </w:rPr>
              <w:t># IDF for Stem</w:t>
            </w:r>
          </w:p>
          <w:p w14:paraId="4C6E089F" w14:textId="77777777" w:rsidR="00364E7F" w:rsidRPr="00FD40C3" w:rsidRDefault="00364E7F" w:rsidP="00364E7F">
            <w:pPr>
              <w:pStyle w:val="Code"/>
              <w:rPr>
                <w:lang w:val="id-ID"/>
              </w:rPr>
            </w:pPr>
          </w:p>
          <w:p w14:paraId="344D9AB2" w14:textId="77777777" w:rsidR="00364E7F" w:rsidRPr="00FD40C3" w:rsidRDefault="00364E7F" w:rsidP="00364E7F">
            <w:pPr>
              <w:pStyle w:val="Code"/>
              <w:rPr>
                <w:lang w:val="id-ID"/>
              </w:rPr>
            </w:pPr>
            <w:r w:rsidRPr="00FD40C3">
              <w:rPr>
                <w:lang w:val="id-ID"/>
              </w:rPr>
              <w:t>for i in range(len(full_df)):</w:t>
            </w:r>
          </w:p>
          <w:p w14:paraId="20347DD3" w14:textId="77777777" w:rsidR="00364E7F" w:rsidRPr="00FD40C3" w:rsidRDefault="00364E7F" w:rsidP="00364E7F">
            <w:pPr>
              <w:pStyle w:val="Code"/>
              <w:rPr>
                <w:lang w:val="id-ID"/>
              </w:rPr>
            </w:pPr>
            <w:r w:rsidRPr="00FD40C3">
              <w:rPr>
                <w:lang w:val="id-ID"/>
              </w:rPr>
              <w:t xml:space="preserve">    doc12 = full_df["keyStem"][i]</w:t>
            </w:r>
          </w:p>
          <w:p w14:paraId="18CBD55B" w14:textId="77777777" w:rsidR="00364E7F" w:rsidRPr="00FD40C3" w:rsidRDefault="00364E7F" w:rsidP="00364E7F">
            <w:pPr>
              <w:pStyle w:val="Code"/>
              <w:rPr>
                <w:lang w:val="id-ID"/>
              </w:rPr>
            </w:pPr>
            <w:r w:rsidRPr="00FD40C3">
              <w:rPr>
                <w:lang w:val="id-ID"/>
              </w:rPr>
              <w:t xml:space="preserve">    doc22 = full_df["studentStem"][i]</w:t>
            </w:r>
          </w:p>
          <w:p w14:paraId="5EC4C565" w14:textId="77777777" w:rsidR="00364E7F" w:rsidRPr="00FD40C3" w:rsidRDefault="00364E7F" w:rsidP="00364E7F">
            <w:pPr>
              <w:pStyle w:val="Code"/>
              <w:rPr>
                <w:lang w:val="id-ID"/>
              </w:rPr>
            </w:pPr>
            <w:r w:rsidRPr="00FD40C3">
              <w:rPr>
                <w:lang w:val="id-ID"/>
              </w:rPr>
              <w:t xml:space="preserve">    docs2 = (doc12, doc22)</w:t>
            </w:r>
          </w:p>
          <w:p w14:paraId="3DD59C84" w14:textId="77777777" w:rsidR="00364E7F" w:rsidRPr="00FD40C3" w:rsidRDefault="00364E7F" w:rsidP="00364E7F">
            <w:pPr>
              <w:pStyle w:val="Code"/>
              <w:rPr>
                <w:lang w:val="id-ID"/>
              </w:rPr>
            </w:pPr>
            <w:r w:rsidRPr="00FD40C3">
              <w:rPr>
                <w:lang w:val="id-ID"/>
              </w:rPr>
              <w:t xml:space="preserve">    countvectorizer = CountVectorizer()</w:t>
            </w:r>
          </w:p>
          <w:p w14:paraId="46E25236" w14:textId="77777777" w:rsidR="00364E7F" w:rsidRPr="00FD40C3" w:rsidRDefault="00364E7F" w:rsidP="00364E7F">
            <w:pPr>
              <w:pStyle w:val="Code"/>
              <w:rPr>
                <w:lang w:val="id-ID"/>
              </w:rPr>
            </w:pPr>
            <w:r w:rsidRPr="00FD40C3">
              <w:rPr>
                <w:lang w:val="id-ID"/>
              </w:rPr>
              <w:t xml:space="preserve">    terms2 = countvectorizer.fit_transform(docs2)</w:t>
            </w:r>
          </w:p>
          <w:p w14:paraId="7378CEC9" w14:textId="77777777" w:rsidR="00364E7F" w:rsidRPr="00FD40C3" w:rsidRDefault="00364E7F" w:rsidP="00364E7F">
            <w:pPr>
              <w:pStyle w:val="Code"/>
              <w:rPr>
                <w:lang w:val="id-ID"/>
              </w:rPr>
            </w:pPr>
          </w:p>
          <w:p w14:paraId="7CA1E7CE" w14:textId="77777777" w:rsidR="00364E7F" w:rsidRPr="00FD40C3" w:rsidRDefault="00364E7F" w:rsidP="00364E7F">
            <w:pPr>
              <w:pStyle w:val="Code"/>
              <w:rPr>
                <w:lang w:val="id-ID"/>
              </w:rPr>
            </w:pPr>
            <w:r w:rsidRPr="00FD40C3">
              <w:rPr>
                <w:lang w:val="id-ID"/>
              </w:rPr>
              <w:t xml:space="preserve">    tfidf_transformer = TfidfTransformer(smooth_idf=True, use_idf=True)</w:t>
            </w:r>
          </w:p>
          <w:p w14:paraId="6A46D487" w14:textId="77777777" w:rsidR="00364E7F" w:rsidRPr="00FD40C3" w:rsidRDefault="00364E7F" w:rsidP="00364E7F">
            <w:pPr>
              <w:pStyle w:val="Code"/>
              <w:rPr>
                <w:lang w:val="id-ID"/>
              </w:rPr>
            </w:pPr>
            <w:r w:rsidRPr="00FD40C3">
              <w:rPr>
                <w:lang w:val="id-ID"/>
              </w:rPr>
              <w:t xml:space="preserve">    tfidf_transformer.fit(terms2)</w:t>
            </w:r>
          </w:p>
          <w:p w14:paraId="3A542146" w14:textId="77777777" w:rsidR="00364E7F" w:rsidRPr="00FD40C3" w:rsidRDefault="00364E7F" w:rsidP="00364E7F">
            <w:pPr>
              <w:pStyle w:val="Code"/>
              <w:rPr>
                <w:lang w:val="id-ID"/>
              </w:rPr>
            </w:pPr>
          </w:p>
          <w:p w14:paraId="488D594A" w14:textId="77777777" w:rsidR="00364E7F" w:rsidRPr="00FD40C3" w:rsidRDefault="00364E7F" w:rsidP="00364E7F">
            <w:pPr>
              <w:pStyle w:val="Code"/>
              <w:rPr>
                <w:lang w:val="id-ID"/>
              </w:rPr>
            </w:pPr>
            <w:r w:rsidRPr="00FD40C3">
              <w:rPr>
                <w:lang w:val="id-ID"/>
              </w:rPr>
              <w:t xml:space="preserve">    df_idf2 = pd.DataFrame(</w:t>
            </w:r>
          </w:p>
          <w:p w14:paraId="71A74412" w14:textId="77777777" w:rsidR="00364E7F" w:rsidRPr="00FD40C3" w:rsidRDefault="00364E7F" w:rsidP="00364E7F">
            <w:pPr>
              <w:pStyle w:val="Code"/>
              <w:rPr>
                <w:lang w:val="id-ID"/>
              </w:rPr>
            </w:pPr>
            <w:r w:rsidRPr="00FD40C3">
              <w:rPr>
                <w:lang w:val="id-ID"/>
              </w:rPr>
              <w:t xml:space="preserve">        tfidf_transformer.idf_,</w:t>
            </w:r>
          </w:p>
          <w:p w14:paraId="38EB5EBA" w14:textId="77777777" w:rsidR="00364E7F" w:rsidRPr="00FD40C3" w:rsidRDefault="00364E7F" w:rsidP="00364E7F">
            <w:pPr>
              <w:pStyle w:val="Code"/>
              <w:rPr>
                <w:lang w:val="id-ID"/>
              </w:rPr>
            </w:pPr>
            <w:r w:rsidRPr="00FD40C3">
              <w:rPr>
                <w:lang w:val="id-ID"/>
              </w:rPr>
              <w:t xml:space="preserve">        index=countvectorizer.get_feature_names_out(),</w:t>
            </w:r>
          </w:p>
          <w:p w14:paraId="389DC689" w14:textId="77777777" w:rsidR="00364E7F" w:rsidRPr="00FD40C3" w:rsidRDefault="00364E7F" w:rsidP="00364E7F">
            <w:pPr>
              <w:pStyle w:val="Code"/>
              <w:rPr>
                <w:lang w:val="id-ID"/>
              </w:rPr>
            </w:pPr>
            <w:r w:rsidRPr="00FD40C3">
              <w:rPr>
                <w:lang w:val="id-ID"/>
              </w:rPr>
              <w:t xml:space="preserve">        columns=["idf_weights"],</w:t>
            </w:r>
          </w:p>
          <w:p w14:paraId="17D63BC1" w14:textId="77777777" w:rsidR="00364E7F" w:rsidRPr="00FD40C3" w:rsidRDefault="00364E7F" w:rsidP="00364E7F">
            <w:pPr>
              <w:pStyle w:val="Code"/>
              <w:rPr>
                <w:lang w:val="id-ID"/>
              </w:rPr>
            </w:pPr>
            <w:r w:rsidRPr="00FD40C3">
              <w:rPr>
                <w:lang w:val="id-ID"/>
              </w:rPr>
              <w:t xml:space="preserve">    )</w:t>
            </w:r>
          </w:p>
          <w:p w14:paraId="10BF279E" w14:textId="77777777" w:rsidR="00364E7F" w:rsidRPr="00FD40C3" w:rsidRDefault="00364E7F" w:rsidP="00364E7F">
            <w:pPr>
              <w:pStyle w:val="Code"/>
              <w:rPr>
                <w:lang w:val="id-ID"/>
              </w:rPr>
            </w:pPr>
          </w:p>
          <w:p w14:paraId="105F9D56" w14:textId="77777777" w:rsidR="00364E7F" w:rsidRPr="00FD40C3" w:rsidRDefault="00364E7F" w:rsidP="00364E7F">
            <w:pPr>
              <w:pStyle w:val="Code"/>
              <w:rPr>
                <w:lang w:val="id-ID"/>
              </w:rPr>
            </w:pPr>
            <w:r w:rsidRPr="00FD40C3">
              <w:rPr>
                <w:lang w:val="id-ID"/>
              </w:rPr>
              <w:t xml:space="preserve">    # print(df_idf2)</w:t>
            </w:r>
          </w:p>
          <w:p w14:paraId="3F23A3EA" w14:textId="77777777" w:rsidR="00364E7F" w:rsidRPr="00FD40C3" w:rsidRDefault="00364E7F" w:rsidP="00364E7F">
            <w:pPr>
              <w:pStyle w:val="Code"/>
              <w:rPr>
                <w:lang w:val="id-ID"/>
              </w:rPr>
            </w:pPr>
          </w:p>
          <w:p w14:paraId="55542046" w14:textId="77777777" w:rsidR="00364E7F" w:rsidRPr="00FD40C3" w:rsidRDefault="00364E7F" w:rsidP="00364E7F">
            <w:pPr>
              <w:pStyle w:val="Code"/>
              <w:rPr>
                <w:lang w:val="id-ID"/>
              </w:rPr>
            </w:pPr>
            <w:r w:rsidRPr="00FD40C3">
              <w:rPr>
                <w:lang w:val="id-ID"/>
              </w:rPr>
              <w:t># %% [markdown]</w:t>
            </w:r>
          </w:p>
          <w:p w14:paraId="1766F639" w14:textId="77777777" w:rsidR="00364E7F" w:rsidRPr="00FD40C3" w:rsidRDefault="00364E7F" w:rsidP="00364E7F">
            <w:pPr>
              <w:pStyle w:val="Code"/>
              <w:rPr>
                <w:lang w:val="id-ID"/>
              </w:rPr>
            </w:pPr>
            <w:r w:rsidRPr="00FD40C3">
              <w:rPr>
                <w:lang w:val="id-ID"/>
              </w:rPr>
              <w:t># TF-IDF</w:t>
            </w:r>
          </w:p>
          <w:p w14:paraId="6400A58C" w14:textId="77777777" w:rsidR="00364E7F" w:rsidRPr="00FD40C3" w:rsidRDefault="00364E7F" w:rsidP="00364E7F">
            <w:pPr>
              <w:pStyle w:val="Code"/>
              <w:rPr>
                <w:lang w:val="id-ID"/>
              </w:rPr>
            </w:pPr>
          </w:p>
          <w:p w14:paraId="07DBD896" w14:textId="77777777" w:rsidR="00364E7F" w:rsidRPr="00FD40C3" w:rsidRDefault="00364E7F" w:rsidP="00364E7F">
            <w:pPr>
              <w:pStyle w:val="Code"/>
              <w:rPr>
                <w:lang w:val="id-ID"/>
              </w:rPr>
            </w:pPr>
            <w:r w:rsidRPr="00FD40C3">
              <w:rPr>
                <w:lang w:val="id-ID"/>
              </w:rPr>
              <w:t># %%</w:t>
            </w:r>
          </w:p>
          <w:p w14:paraId="1810951D" w14:textId="77777777" w:rsidR="00364E7F" w:rsidRPr="00FD40C3" w:rsidRDefault="00364E7F" w:rsidP="00364E7F">
            <w:pPr>
              <w:pStyle w:val="Code"/>
              <w:rPr>
                <w:lang w:val="id-ID"/>
              </w:rPr>
            </w:pPr>
            <w:r w:rsidRPr="00FD40C3">
              <w:rPr>
                <w:lang w:val="id-ID"/>
              </w:rPr>
              <w:t># TF-IDF for Lemmatized</w:t>
            </w:r>
          </w:p>
          <w:p w14:paraId="4F3529DD" w14:textId="77777777" w:rsidR="00364E7F" w:rsidRPr="00FD40C3" w:rsidRDefault="00364E7F" w:rsidP="00364E7F">
            <w:pPr>
              <w:pStyle w:val="Code"/>
              <w:rPr>
                <w:lang w:val="id-ID"/>
              </w:rPr>
            </w:pPr>
          </w:p>
          <w:p w14:paraId="4593E331" w14:textId="77777777" w:rsidR="00364E7F" w:rsidRPr="00FD40C3" w:rsidRDefault="00364E7F" w:rsidP="00364E7F">
            <w:pPr>
              <w:pStyle w:val="Code"/>
              <w:rPr>
                <w:lang w:val="id-ID"/>
              </w:rPr>
            </w:pPr>
            <w:r w:rsidRPr="00FD40C3">
              <w:rPr>
                <w:lang w:val="id-ID"/>
              </w:rPr>
              <w:t>for i in range(len(full_df)):</w:t>
            </w:r>
          </w:p>
          <w:p w14:paraId="557FBBD2" w14:textId="77777777" w:rsidR="00364E7F" w:rsidRPr="00FD40C3" w:rsidRDefault="00364E7F" w:rsidP="00364E7F">
            <w:pPr>
              <w:pStyle w:val="Code"/>
              <w:rPr>
                <w:lang w:val="id-ID"/>
              </w:rPr>
            </w:pPr>
            <w:r w:rsidRPr="00FD40C3">
              <w:rPr>
                <w:lang w:val="id-ID"/>
              </w:rPr>
              <w:t xml:space="preserve">    doc1 = full_df["keyLemmatized"][i]</w:t>
            </w:r>
          </w:p>
          <w:p w14:paraId="20554C25" w14:textId="77777777" w:rsidR="00364E7F" w:rsidRPr="00FD40C3" w:rsidRDefault="00364E7F" w:rsidP="00364E7F">
            <w:pPr>
              <w:pStyle w:val="Code"/>
              <w:rPr>
                <w:lang w:val="id-ID"/>
              </w:rPr>
            </w:pPr>
            <w:r w:rsidRPr="00FD40C3">
              <w:rPr>
                <w:lang w:val="id-ID"/>
              </w:rPr>
              <w:t xml:space="preserve">    doc2 = full_df["studentLemmatized"][i]</w:t>
            </w:r>
          </w:p>
          <w:p w14:paraId="0356EDA7" w14:textId="77777777" w:rsidR="00364E7F" w:rsidRPr="00FD40C3" w:rsidRDefault="00364E7F" w:rsidP="00364E7F">
            <w:pPr>
              <w:pStyle w:val="Code"/>
              <w:rPr>
                <w:lang w:val="id-ID"/>
              </w:rPr>
            </w:pPr>
            <w:r w:rsidRPr="00FD40C3">
              <w:rPr>
                <w:lang w:val="id-ID"/>
              </w:rPr>
              <w:t xml:space="preserve">    docs = (doc1, doc2)</w:t>
            </w:r>
          </w:p>
          <w:p w14:paraId="38E7DAB6" w14:textId="77777777" w:rsidR="00364E7F" w:rsidRPr="00FD40C3" w:rsidRDefault="00364E7F" w:rsidP="00364E7F">
            <w:pPr>
              <w:pStyle w:val="Code"/>
              <w:rPr>
                <w:lang w:val="id-ID"/>
              </w:rPr>
            </w:pPr>
            <w:r w:rsidRPr="00FD40C3">
              <w:rPr>
                <w:lang w:val="id-ID"/>
              </w:rPr>
              <w:t xml:space="preserve">    countvectorizer = CountVectorizer()</w:t>
            </w:r>
          </w:p>
          <w:p w14:paraId="31BE570D" w14:textId="77777777" w:rsidR="00364E7F" w:rsidRPr="00FD40C3" w:rsidRDefault="00364E7F" w:rsidP="00364E7F">
            <w:pPr>
              <w:pStyle w:val="Code"/>
              <w:rPr>
                <w:lang w:val="id-ID"/>
              </w:rPr>
            </w:pPr>
            <w:r w:rsidRPr="00FD40C3">
              <w:rPr>
                <w:lang w:val="id-ID"/>
              </w:rPr>
              <w:t xml:space="preserve">    terms = countvectorizer.fit_transform(docs)</w:t>
            </w:r>
          </w:p>
          <w:p w14:paraId="6E1E6CE1" w14:textId="77777777" w:rsidR="00364E7F" w:rsidRPr="00FD40C3" w:rsidRDefault="00364E7F" w:rsidP="00364E7F">
            <w:pPr>
              <w:pStyle w:val="Code"/>
              <w:rPr>
                <w:lang w:val="id-ID"/>
              </w:rPr>
            </w:pPr>
            <w:r w:rsidRPr="00FD40C3">
              <w:rPr>
                <w:lang w:val="id-ID"/>
              </w:rPr>
              <w:t xml:space="preserve">    X = tfidf_transformer.fit_transform(terms)</w:t>
            </w:r>
          </w:p>
          <w:p w14:paraId="2043E7CE" w14:textId="77777777" w:rsidR="00364E7F" w:rsidRPr="00FD40C3" w:rsidRDefault="00364E7F" w:rsidP="00364E7F">
            <w:pPr>
              <w:pStyle w:val="Code"/>
              <w:rPr>
                <w:lang w:val="id-ID"/>
              </w:rPr>
            </w:pPr>
            <w:r w:rsidRPr="00FD40C3">
              <w:rPr>
                <w:lang w:val="id-ID"/>
              </w:rPr>
              <w:t xml:space="preserve">    tf_idf = pd.DataFrame(X.toarray(), columns=countvectorizer.get_feature_names_out())</w:t>
            </w:r>
          </w:p>
          <w:p w14:paraId="68208B3F" w14:textId="77777777" w:rsidR="00364E7F" w:rsidRPr="00FD40C3" w:rsidRDefault="00364E7F" w:rsidP="00364E7F">
            <w:pPr>
              <w:pStyle w:val="Code"/>
              <w:rPr>
                <w:lang w:val="id-ID"/>
              </w:rPr>
            </w:pPr>
            <w:r w:rsidRPr="00FD40C3">
              <w:rPr>
                <w:lang w:val="id-ID"/>
              </w:rPr>
              <w:t xml:space="preserve">    # print(tf_idf)</w:t>
            </w:r>
          </w:p>
          <w:p w14:paraId="438ADFAE" w14:textId="77777777" w:rsidR="00364E7F" w:rsidRPr="00FD40C3" w:rsidRDefault="00364E7F" w:rsidP="00364E7F">
            <w:pPr>
              <w:pStyle w:val="Code"/>
              <w:rPr>
                <w:lang w:val="id-ID"/>
              </w:rPr>
            </w:pPr>
          </w:p>
          <w:p w14:paraId="41B3F05A" w14:textId="77777777" w:rsidR="00364E7F" w:rsidRPr="00FD40C3" w:rsidRDefault="00364E7F" w:rsidP="00364E7F">
            <w:pPr>
              <w:pStyle w:val="Code"/>
              <w:rPr>
                <w:lang w:val="id-ID"/>
              </w:rPr>
            </w:pPr>
            <w:r w:rsidRPr="00FD40C3">
              <w:rPr>
                <w:lang w:val="id-ID"/>
              </w:rPr>
              <w:t># %%</w:t>
            </w:r>
          </w:p>
          <w:p w14:paraId="2F1873E1" w14:textId="77777777" w:rsidR="00364E7F" w:rsidRPr="00FD40C3" w:rsidRDefault="00364E7F" w:rsidP="00364E7F">
            <w:pPr>
              <w:pStyle w:val="Code"/>
              <w:rPr>
                <w:lang w:val="id-ID"/>
              </w:rPr>
            </w:pPr>
            <w:r w:rsidRPr="00FD40C3">
              <w:rPr>
                <w:lang w:val="id-ID"/>
              </w:rPr>
              <w:t># TF-IDF for Stem</w:t>
            </w:r>
          </w:p>
          <w:p w14:paraId="582247A4" w14:textId="77777777" w:rsidR="00364E7F" w:rsidRPr="00FD40C3" w:rsidRDefault="00364E7F" w:rsidP="00364E7F">
            <w:pPr>
              <w:pStyle w:val="Code"/>
              <w:rPr>
                <w:lang w:val="id-ID"/>
              </w:rPr>
            </w:pPr>
          </w:p>
          <w:p w14:paraId="362354AB" w14:textId="77777777" w:rsidR="00364E7F" w:rsidRPr="00FD40C3" w:rsidRDefault="00364E7F" w:rsidP="00364E7F">
            <w:pPr>
              <w:pStyle w:val="Code"/>
              <w:rPr>
                <w:lang w:val="id-ID"/>
              </w:rPr>
            </w:pPr>
            <w:r w:rsidRPr="00FD40C3">
              <w:rPr>
                <w:lang w:val="id-ID"/>
              </w:rPr>
              <w:t>for i in range(len(full_df)):</w:t>
            </w:r>
          </w:p>
          <w:p w14:paraId="0473E1CB" w14:textId="77777777" w:rsidR="00364E7F" w:rsidRPr="00FD40C3" w:rsidRDefault="00364E7F" w:rsidP="00364E7F">
            <w:pPr>
              <w:pStyle w:val="Code"/>
              <w:rPr>
                <w:lang w:val="id-ID"/>
              </w:rPr>
            </w:pPr>
            <w:r w:rsidRPr="00FD40C3">
              <w:rPr>
                <w:lang w:val="id-ID"/>
              </w:rPr>
              <w:t xml:space="preserve">    doc12 = full_df["keyStem"][i]</w:t>
            </w:r>
          </w:p>
          <w:p w14:paraId="6CA9C8AA" w14:textId="77777777" w:rsidR="00364E7F" w:rsidRPr="00FD40C3" w:rsidRDefault="00364E7F" w:rsidP="00364E7F">
            <w:pPr>
              <w:pStyle w:val="Code"/>
              <w:rPr>
                <w:lang w:val="id-ID"/>
              </w:rPr>
            </w:pPr>
            <w:r w:rsidRPr="00FD40C3">
              <w:rPr>
                <w:lang w:val="id-ID"/>
              </w:rPr>
              <w:t xml:space="preserve">    doc22 = full_df["studentStem"][i]</w:t>
            </w:r>
          </w:p>
          <w:p w14:paraId="48840A22" w14:textId="77777777" w:rsidR="00364E7F" w:rsidRPr="00FD40C3" w:rsidRDefault="00364E7F" w:rsidP="00364E7F">
            <w:pPr>
              <w:pStyle w:val="Code"/>
              <w:rPr>
                <w:lang w:val="id-ID"/>
              </w:rPr>
            </w:pPr>
            <w:r w:rsidRPr="00FD40C3">
              <w:rPr>
                <w:lang w:val="id-ID"/>
              </w:rPr>
              <w:t xml:space="preserve">    docs2 = (doc12, doc22)</w:t>
            </w:r>
          </w:p>
          <w:p w14:paraId="0C85953E" w14:textId="77777777" w:rsidR="00364E7F" w:rsidRPr="00FD40C3" w:rsidRDefault="00364E7F" w:rsidP="00364E7F">
            <w:pPr>
              <w:pStyle w:val="Code"/>
              <w:rPr>
                <w:lang w:val="id-ID"/>
              </w:rPr>
            </w:pPr>
            <w:r w:rsidRPr="00FD40C3">
              <w:rPr>
                <w:lang w:val="id-ID"/>
              </w:rPr>
              <w:t xml:space="preserve">    countvectorizer = CountVectorizer()</w:t>
            </w:r>
          </w:p>
          <w:p w14:paraId="7BBB2BA9" w14:textId="77777777" w:rsidR="00364E7F" w:rsidRPr="00FD40C3" w:rsidRDefault="00364E7F" w:rsidP="00364E7F">
            <w:pPr>
              <w:pStyle w:val="Code"/>
              <w:rPr>
                <w:lang w:val="id-ID"/>
              </w:rPr>
            </w:pPr>
            <w:r w:rsidRPr="00FD40C3">
              <w:rPr>
                <w:lang w:val="id-ID"/>
              </w:rPr>
              <w:t xml:space="preserve">    terms2 = countvectorizer.fit_transform(docs2)</w:t>
            </w:r>
          </w:p>
          <w:p w14:paraId="5686DED1" w14:textId="77777777" w:rsidR="00364E7F" w:rsidRPr="00FD40C3" w:rsidRDefault="00364E7F" w:rsidP="00364E7F">
            <w:pPr>
              <w:pStyle w:val="Code"/>
              <w:rPr>
                <w:lang w:val="id-ID"/>
              </w:rPr>
            </w:pPr>
          </w:p>
          <w:p w14:paraId="0F1ECB79" w14:textId="77777777" w:rsidR="00364E7F" w:rsidRPr="00FD40C3" w:rsidRDefault="00364E7F" w:rsidP="00364E7F">
            <w:pPr>
              <w:pStyle w:val="Code"/>
              <w:rPr>
                <w:lang w:val="id-ID"/>
              </w:rPr>
            </w:pPr>
            <w:r w:rsidRPr="00FD40C3">
              <w:rPr>
                <w:lang w:val="id-ID"/>
              </w:rPr>
              <w:lastRenderedPageBreak/>
              <w:t xml:space="preserve">    X2 = tfidf_transformer.fit_transform(terms2)</w:t>
            </w:r>
          </w:p>
          <w:p w14:paraId="2B70A8BD" w14:textId="77777777" w:rsidR="00364E7F" w:rsidRPr="00FD40C3" w:rsidRDefault="00364E7F" w:rsidP="00364E7F">
            <w:pPr>
              <w:pStyle w:val="Code"/>
              <w:rPr>
                <w:lang w:val="id-ID"/>
              </w:rPr>
            </w:pPr>
            <w:r w:rsidRPr="00FD40C3">
              <w:rPr>
                <w:lang w:val="id-ID"/>
              </w:rPr>
              <w:t xml:space="preserve">    tf_idf2 = pd.DataFrame(</w:t>
            </w:r>
          </w:p>
          <w:p w14:paraId="1C0634F4" w14:textId="77777777" w:rsidR="00364E7F" w:rsidRPr="00FD40C3" w:rsidRDefault="00364E7F" w:rsidP="00364E7F">
            <w:pPr>
              <w:pStyle w:val="Code"/>
              <w:rPr>
                <w:lang w:val="id-ID"/>
              </w:rPr>
            </w:pPr>
            <w:r w:rsidRPr="00FD40C3">
              <w:rPr>
                <w:lang w:val="id-ID"/>
              </w:rPr>
              <w:t xml:space="preserve">        X2.toarray(), columns=countvectorizer.get_feature_names_out()</w:t>
            </w:r>
          </w:p>
          <w:p w14:paraId="352A2366" w14:textId="77777777" w:rsidR="00364E7F" w:rsidRPr="00FD40C3" w:rsidRDefault="00364E7F" w:rsidP="00364E7F">
            <w:pPr>
              <w:pStyle w:val="Code"/>
              <w:rPr>
                <w:lang w:val="id-ID"/>
              </w:rPr>
            </w:pPr>
            <w:r w:rsidRPr="00FD40C3">
              <w:rPr>
                <w:lang w:val="id-ID"/>
              </w:rPr>
              <w:t xml:space="preserve">    )</w:t>
            </w:r>
          </w:p>
          <w:p w14:paraId="2C9CC0B8" w14:textId="77777777" w:rsidR="00364E7F" w:rsidRPr="00FD40C3" w:rsidRDefault="00364E7F" w:rsidP="00364E7F">
            <w:pPr>
              <w:pStyle w:val="Code"/>
              <w:rPr>
                <w:lang w:val="id-ID"/>
              </w:rPr>
            </w:pPr>
            <w:r w:rsidRPr="00FD40C3">
              <w:rPr>
                <w:lang w:val="id-ID"/>
              </w:rPr>
              <w:t xml:space="preserve">    # print(tf_idf2)</w:t>
            </w:r>
          </w:p>
          <w:p w14:paraId="149A2352" w14:textId="77777777" w:rsidR="00364E7F" w:rsidRPr="00FD40C3" w:rsidRDefault="00364E7F" w:rsidP="00364E7F">
            <w:pPr>
              <w:pStyle w:val="Code"/>
              <w:rPr>
                <w:lang w:val="id-ID"/>
              </w:rPr>
            </w:pPr>
          </w:p>
          <w:p w14:paraId="7849B769" w14:textId="77777777" w:rsidR="00364E7F" w:rsidRPr="00FD40C3" w:rsidRDefault="00364E7F" w:rsidP="00364E7F">
            <w:pPr>
              <w:pStyle w:val="Code"/>
              <w:rPr>
                <w:lang w:val="id-ID"/>
              </w:rPr>
            </w:pPr>
            <w:r w:rsidRPr="00FD40C3">
              <w:rPr>
                <w:lang w:val="id-ID"/>
              </w:rPr>
              <w:t># %% [markdown]</w:t>
            </w:r>
          </w:p>
          <w:p w14:paraId="3F0E20F2" w14:textId="77777777" w:rsidR="00364E7F" w:rsidRPr="00FD40C3" w:rsidRDefault="00364E7F" w:rsidP="00364E7F">
            <w:pPr>
              <w:pStyle w:val="Code"/>
              <w:rPr>
                <w:lang w:val="id-ID"/>
              </w:rPr>
            </w:pPr>
            <w:r w:rsidRPr="00FD40C3">
              <w:rPr>
                <w:lang w:val="id-ID"/>
              </w:rPr>
              <w:t># **Cosine Similarity**</w:t>
            </w:r>
          </w:p>
          <w:p w14:paraId="1C12A9AD" w14:textId="77777777" w:rsidR="00364E7F" w:rsidRPr="00FD40C3" w:rsidRDefault="00364E7F" w:rsidP="00364E7F">
            <w:pPr>
              <w:pStyle w:val="Code"/>
              <w:rPr>
                <w:lang w:val="id-ID"/>
              </w:rPr>
            </w:pPr>
          </w:p>
          <w:p w14:paraId="13040973" w14:textId="77777777" w:rsidR="00364E7F" w:rsidRPr="00FD40C3" w:rsidRDefault="00364E7F" w:rsidP="00364E7F">
            <w:pPr>
              <w:pStyle w:val="Code"/>
              <w:rPr>
                <w:lang w:val="id-ID"/>
              </w:rPr>
            </w:pPr>
            <w:r w:rsidRPr="00FD40C3">
              <w:rPr>
                <w:lang w:val="id-ID"/>
              </w:rPr>
              <w:t># %%</w:t>
            </w:r>
          </w:p>
          <w:p w14:paraId="1CEB2BB7" w14:textId="77777777" w:rsidR="00364E7F" w:rsidRPr="00FD40C3" w:rsidRDefault="00364E7F" w:rsidP="00364E7F">
            <w:pPr>
              <w:pStyle w:val="Code"/>
              <w:rPr>
                <w:lang w:val="id-ID"/>
              </w:rPr>
            </w:pPr>
            <w:r w:rsidRPr="00FD40C3">
              <w:rPr>
                <w:lang w:val="id-ID"/>
              </w:rPr>
              <w:t># Cosine Similarity for Lemmatized</w:t>
            </w:r>
          </w:p>
          <w:p w14:paraId="04F8C208" w14:textId="77777777" w:rsidR="00364E7F" w:rsidRPr="00FD40C3" w:rsidRDefault="00364E7F" w:rsidP="00364E7F">
            <w:pPr>
              <w:pStyle w:val="Code"/>
              <w:rPr>
                <w:lang w:val="id-ID"/>
              </w:rPr>
            </w:pPr>
          </w:p>
          <w:p w14:paraId="5638695F" w14:textId="77777777" w:rsidR="00364E7F" w:rsidRPr="00FD40C3" w:rsidRDefault="00364E7F" w:rsidP="00364E7F">
            <w:pPr>
              <w:pStyle w:val="Code"/>
              <w:rPr>
                <w:lang w:val="id-ID"/>
              </w:rPr>
            </w:pPr>
            <w:r w:rsidRPr="00FD40C3">
              <w:rPr>
                <w:lang w:val="id-ID"/>
              </w:rPr>
              <w:t>tfidf_vectorizer = TfidfVectorizer()</w:t>
            </w:r>
          </w:p>
          <w:p w14:paraId="4D2F51C1" w14:textId="77777777" w:rsidR="00364E7F" w:rsidRPr="00FD40C3" w:rsidRDefault="00364E7F" w:rsidP="00364E7F">
            <w:pPr>
              <w:pStyle w:val="Code"/>
              <w:rPr>
                <w:lang w:val="id-ID"/>
              </w:rPr>
            </w:pPr>
            <w:r w:rsidRPr="00FD40C3">
              <w:rPr>
                <w:lang w:val="id-ID"/>
              </w:rPr>
              <w:t>similarity = []</w:t>
            </w:r>
          </w:p>
          <w:p w14:paraId="2B6036B3" w14:textId="77777777" w:rsidR="00364E7F" w:rsidRPr="00FD40C3" w:rsidRDefault="00364E7F" w:rsidP="00364E7F">
            <w:pPr>
              <w:pStyle w:val="Code"/>
              <w:rPr>
                <w:lang w:val="id-ID"/>
              </w:rPr>
            </w:pPr>
          </w:p>
          <w:p w14:paraId="251F45D9" w14:textId="77777777" w:rsidR="00364E7F" w:rsidRPr="00FD40C3" w:rsidRDefault="00364E7F" w:rsidP="00364E7F">
            <w:pPr>
              <w:pStyle w:val="Code"/>
              <w:rPr>
                <w:lang w:val="id-ID"/>
              </w:rPr>
            </w:pPr>
            <w:r w:rsidRPr="00FD40C3">
              <w:rPr>
                <w:lang w:val="id-ID"/>
              </w:rPr>
              <w:t>full_df["keyLemmatized"] = full_df["keyLemmatized"].astype(str)</w:t>
            </w:r>
          </w:p>
          <w:p w14:paraId="3BC760FC" w14:textId="77777777" w:rsidR="00364E7F" w:rsidRPr="00FD40C3" w:rsidRDefault="00364E7F" w:rsidP="00364E7F">
            <w:pPr>
              <w:pStyle w:val="Code"/>
              <w:rPr>
                <w:lang w:val="id-ID"/>
              </w:rPr>
            </w:pPr>
            <w:r w:rsidRPr="00FD40C3">
              <w:rPr>
                <w:lang w:val="id-ID"/>
              </w:rPr>
              <w:t>full_df["studentLemmatized"] = full_df["studentLemmatized"].astype(str)</w:t>
            </w:r>
          </w:p>
          <w:p w14:paraId="6AE08480" w14:textId="77777777" w:rsidR="00364E7F" w:rsidRPr="00FD40C3" w:rsidRDefault="00364E7F" w:rsidP="00364E7F">
            <w:pPr>
              <w:pStyle w:val="Code"/>
              <w:rPr>
                <w:lang w:val="id-ID"/>
              </w:rPr>
            </w:pPr>
          </w:p>
          <w:p w14:paraId="4248245A" w14:textId="77777777" w:rsidR="00364E7F" w:rsidRPr="00FD40C3" w:rsidRDefault="00364E7F" w:rsidP="00364E7F">
            <w:pPr>
              <w:pStyle w:val="Code"/>
              <w:rPr>
                <w:lang w:val="id-ID"/>
              </w:rPr>
            </w:pPr>
            <w:r w:rsidRPr="00FD40C3">
              <w:rPr>
                <w:lang w:val="id-ID"/>
              </w:rPr>
              <w:t>for i in range(len(full_df)):</w:t>
            </w:r>
          </w:p>
          <w:p w14:paraId="64A7624A" w14:textId="77777777" w:rsidR="00364E7F" w:rsidRPr="00FD40C3" w:rsidRDefault="00364E7F" w:rsidP="00364E7F">
            <w:pPr>
              <w:pStyle w:val="Code"/>
              <w:rPr>
                <w:lang w:val="id-ID"/>
              </w:rPr>
            </w:pPr>
            <w:r w:rsidRPr="00FD40C3">
              <w:rPr>
                <w:lang w:val="id-ID"/>
              </w:rPr>
              <w:t xml:space="preserve">    doc1 = full_df["keyLemmatized"][i]</w:t>
            </w:r>
          </w:p>
          <w:p w14:paraId="0472A9AC" w14:textId="77777777" w:rsidR="00364E7F" w:rsidRPr="00FD40C3" w:rsidRDefault="00364E7F" w:rsidP="00364E7F">
            <w:pPr>
              <w:pStyle w:val="Code"/>
              <w:rPr>
                <w:lang w:val="id-ID"/>
              </w:rPr>
            </w:pPr>
            <w:r w:rsidRPr="00FD40C3">
              <w:rPr>
                <w:lang w:val="id-ID"/>
              </w:rPr>
              <w:t xml:space="preserve">    doc2 = full_df["studentLemmatized"][i]</w:t>
            </w:r>
          </w:p>
          <w:p w14:paraId="3DE3D778" w14:textId="77777777" w:rsidR="00364E7F" w:rsidRPr="00FD40C3" w:rsidRDefault="00364E7F" w:rsidP="00364E7F">
            <w:pPr>
              <w:pStyle w:val="Code"/>
              <w:rPr>
                <w:lang w:val="id-ID"/>
              </w:rPr>
            </w:pPr>
            <w:r w:rsidRPr="00FD40C3">
              <w:rPr>
                <w:lang w:val="id-ID"/>
              </w:rPr>
              <w:t xml:space="preserve">    docs = (doc1, doc2)</w:t>
            </w:r>
          </w:p>
          <w:p w14:paraId="68CDE1F8" w14:textId="77777777" w:rsidR="00364E7F" w:rsidRPr="00FD40C3" w:rsidRDefault="00364E7F" w:rsidP="00364E7F">
            <w:pPr>
              <w:pStyle w:val="Code"/>
              <w:rPr>
                <w:lang w:val="id-ID"/>
              </w:rPr>
            </w:pPr>
            <w:r w:rsidRPr="00FD40C3">
              <w:rPr>
                <w:lang w:val="id-ID"/>
              </w:rPr>
              <w:t xml:space="preserve">    tfidf_matrix = tfidf_vectorizer.fit_transform(docs)</w:t>
            </w:r>
          </w:p>
          <w:p w14:paraId="3D62DCF5" w14:textId="77777777" w:rsidR="00364E7F" w:rsidRPr="00FD40C3" w:rsidRDefault="00364E7F" w:rsidP="00364E7F">
            <w:pPr>
              <w:pStyle w:val="Code"/>
              <w:rPr>
                <w:lang w:val="id-ID"/>
              </w:rPr>
            </w:pPr>
            <w:r w:rsidRPr="00FD40C3">
              <w:rPr>
                <w:lang w:val="id-ID"/>
              </w:rPr>
              <w:t xml:space="preserve">    tfidf_tokens = tfidf_vectorizer.get_feature_names_out()</w:t>
            </w:r>
          </w:p>
          <w:p w14:paraId="14C37222" w14:textId="77777777" w:rsidR="00364E7F" w:rsidRPr="00FD40C3" w:rsidRDefault="00364E7F" w:rsidP="00364E7F">
            <w:pPr>
              <w:pStyle w:val="Code"/>
              <w:rPr>
                <w:lang w:val="id-ID"/>
              </w:rPr>
            </w:pPr>
            <w:r w:rsidRPr="00FD40C3">
              <w:rPr>
                <w:lang w:val="id-ID"/>
              </w:rPr>
              <w:t xml:space="preserve">    df_tfidfvect = pd.DataFrame(</w:t>
            </w:r>
          </w:p>
          <w:p w14:paraId="28FE2EA3" w14:textId="77777777" w:rsidR="00364E7F" w:rsidRPr="00FD40C3" w:rsidRDefault="00364E7F" w:rsidP="00364E7F">
            <w:pPr>
              <w:pStyle w:val="Code"/>
              <w:rPr>
                <w:lang w:val="id-ID"/>
              </w:rPr>
            </w:pPr>
            <w:r w:rsidRPr="00FD40C3">
              <w:rPr>
                <w:lang w:val="id-ID"/>
              </w:rPr>
              <w:t xml:space="preserve">        data=tfidf_matrix.toarray(),</w:t>
            </w:r>
          </w:p>
          <w:p w14:paraId="3A4FE41A" w14:textId="77777777" w:rsidR="00364E7F" w:rsidRPr="00FD40C3" w:rsidRDefault="00364E7F" w:rsidP="00364E7F">
            <w:pPr>
              <w:pStyle w:val="Code"/>
              <w:rPr>
                <w:lang w:val="id-ID"/>
              </w:rPr>
            </w:pPr>
            <w:r w:rsidRPr="00FD40C3">
              <w:rPr>
                <w:lang w:val="id-ID"/>
              </w:rPr>
              <w:t xml:space="preserve">        index=["keyLemmatized", "studentLemmatized"],</w:t>
            </w:r>
          </w:p>
          <w:p w14:paraId="25EE9ED3" w14:textId="77777777" w:rsidR="00364E7F" w:rsidRPr="00FD40C3" w:rsidRDefault="00364E7F" w:rsidP="00364E7F">
            <w:pPr>
              <w:pStyle w:val="Code"/>
              <w:rPr>
                <w:lang w:val="id-ID"/>
              </w:rPr>
            </w:pPr>
            <w:r w:rsidRPr="00FD40C3">
              <w:rPr>
                <w:lang w:val="id-ID"/>
              </w:rPr>
              <w:t xml:space="preserve">        columns=tfidf_tokens,</w:t>
            </w:r>
          </w:p>
          <w:p w14:paraId="4E4FD546" w14:textId="77777777" w:rsidR="00364E7F" w:rsidRPr="00FD40C3" w:rsidRDefault="00364E7F" w:rsidP="00364E7F">
            <w:pPr>
              <w:pStyle w:val="Code"/>
              <w:rPr>
                <w:lang w:val="id-ID"/>
              </w:rPr>
            </w:pPr>
            <w:r w:rsidRPr="00FD40C3">
              <w:rPr>
                <w:lang w:val="id-ID"/>
              </w:rPr>
              <w:t xml:space="preserve">    )</w:t>
            </w:r>
          </w:p>
          <w:p w14:paraId="67B5C95A" w14:textId="77777777" w:rsidR="00364E7F" w:rsidRPr="00FD40C3" w:rsidRDefault="00364E7F" w:rsidP="00364E7F">
            <w:pPr>
              <w:pStyle w:val="Code"/>
              <w:rPr>
                <w:lang w:val="id-ID"/>
              </w:rPr>
            </w:pPr>
            <w:r w:rsidRPr="00FD40C3">
              <w:rPr>
                <w:lang w:val="id-ID"/>
              </w:rPr>
              <w:t xml:space="preserve">    # print(df_tfidfvect)</w:t>
            </w:r>
          </w:p>
          <w:p w14:paraId="43FA6341" w14:textId="77777777" w:rsidR="00364E7F" w:rsidRPr="00FD40C3" w:rsidRDefault="00364E7F" w:rsidP="00364E7F">
            <w:pPr>
              <w:pStyle w:val="Code"/>
              <w:rPr>
                <w:lang w:val="id-ID"/>
              </w:rPr>
            </w:pPr>
          </w:p>
          <w:p w14:paraId="77BE7B1E" w14:textId="77777777" w:rsidR="00364E7F" w:rsidRPr="00FD40C3" w:rsidRDefault="00364E7F" w:rsidP="00364E7F">
            <w:pPr>
              <w:pStyle w:val="Code"/>
              <w:rPr>
                <w:lang w:val="id-ID"/>
              </w:rPr>
            </w:pPr>
            <w:r w:rsidRPr="00FD40C3">
              <w:rPr>
                <w:lang w:val="id-ID"/>
              </w:rPr>
              <w:t xml:space="preserve">    cosine_sim = cosine_similarity(tfidf_matrix[0], tfidf_matrix[1])</w:t>
            </w:r>
          </w:p>
          <w:p w14:paraId="61862B2D" w14:textId="77777777" w:rsidR="00364E7F" w:rsidRPr="00FD40C3" w:rsidRDefault="00364E7F" w:rsidP="00364E7F">
            <w:pPr>
              <w:pStyle w:val="Code"/>
              <w:rPr>
                <w:lang w:val="id-ID"/>
              </w:rPr>
            </w:pPr>
            <w:r w:rsidRPr="00FD40C3">
              <w:rPr>
                <w:lang w:val="id-ID"/>
              </w:rPr>
              <w:t xml:space="preserve">    # print("Cosine Similarity =", cosine_sim[0][0])</w:t>
            </w:r>
          </w:p>
          <w:p w14:paraId="73335228" w14:textId="77777777" w:rsidR="00364E7F" w:rsidRPr="00FD40C3" w:rsidRDefault="00364E7F" w:rsidP="00364E7F">
            <w:pPr>
              <w:pStyle w:val="Code"/>
              <w:rPr>
                <w:lang w:val="id-ID"/>
              </w:rPr>
            </w:pPr>
            <w:r w:rsidRPr="00FD40C3">
              <w:rPr>
                <w:lang w:val="id-ID"/>
              </w:rPr>
              <w:t xml:space="preserve">    # print("\n")</w:t>
            </w:r>
          </w:p>
          <w:p w14:paraId="12E3CF8E" w14:textId="77777777" w:rsidR="00364E7F" w:rsidRPr="00FD40C3" w:rsidRDefault="00364E7F" w:rsidP="00364E7F">
            <w:pPr>
              <w:pStyle w:val="Code"/>
              <w:rPr>
                <w:lang w:val="id-ID"/>
              </w:rPr>
            </w:pPr>
            <w:r w:rsidRPr="00FD40C3">
              <w:rPr>
                <w:lang w:val="id-ID"/>
              </w:rPr>
              <w:t xml:space="preserve">    similarity.append(cosine_sim[0][0])</w:t>
            </w:r>
          </w:p>
          <w:p w14:paraId="489E3A5A" w14:textId="77777777" w:rsidR="00364E7F" w:rsidRPr="00FD40C3" w:rsidRDefault="00364E7F" w:rsidP="00364E7F">
            <w:pPr>
              <w:pStyle w:val="Code"/>
              <w:rPr>
                <w:lang w:val="id-ID"/>
              </w:rPr>
            </w:pPr>
          </w:p>
          <w:p w14:paraId="79315846" w14:textId="77777777" w:rsidR="00364E7F" w:rsidRPr="00FD40C3" w:rsidRDefault="00364E7F" w:rsidP="00364E7F">
            <w:pPr>
              <w:pStyle w:val="Code"/>
              <w:rPr>
                <w:lang w:val="id-ID"/>
              </w:rPr>
            </w:pPr>
            <w:r w:rsidRPr="00FD40C3">
              <w:rPr>
                <w:lang w:val="id-ID"/>
              </w:rPr>
              <w:t>full_df["cosineSimilarityLemma"] = similarity</w:t>
            </w:r>
          </w:p>
          <w:p w14:paraId="75145D81" w14:textId="77777777" w:rsidR="00364E7F" w:rsidRPr="00FD40C3" w:rsidRDefault="00364E7F" w:rsidP="00364E7F">
            <w:pPr>
              <w:pStyle w:val="Code"/>
              <w:rPr>
                <w:lang w:val="id-ID"/>
              </w:rPr>
            </w:pPr>
          </w:p>
          <w:p w14:paraId="2954033E" w14:textId="77777777" w:rsidR="00364E7F" w:rsidRPr="00FD40C3" w:rsidRDefault="00364E7F" w:rsidP="00364E7F">
            <w:pPr>
              <w:pStyle w:val="Code"/>
              <w:rPr>
                <w:lang w:val="id-ID"/>
              </w:rPr>
            </w:pPr>
            <w:r w:rsidRPr="00FD40C3">
              <w:rPr>
                <w:lang w:val="id-ID"/>
              </w:rPr>
              <w:t># cosinelemma = full_df['cosineSimilarityLemma']</w:t>
            </w:r>
          </w:p>
          <w:p w14:paraId="170D3239" w14:textId="77777777" w:rsidR="00364E7F" w:rsidRPr="00FD40C3" w:rsidRDefault="00364E7F" w:rsidP="00364E7F">
            <w:pPr>
              <w:pStyle w:val="Code"/>
              <w:rPr>
                <w:lang w:val="id-ID"/>
              </w:rPr>
            </w:pPr>
            <w:r w:rsidRPr="00FD40C3">
              <w:rPr>
                <w:lang w:val="id-ID"/>
              </w:rPr>
              <w:t># cosinelemma.to_csv('cosinelemma.csv')</w:t>
            </w:r>
          </w:p>
          <w:p w14:paraId="704C803B" w14:textId="77777777" w:rsidR="00364E7F" w:rsidRPr="00FD40C3" w:rsidRDefault="00364E7F" w:rsidP="00364E7F">
            <w:pPr>
              <w:pStyle w:val="Code"/>
              <w:rPr>
                <w:lang w:val="id-ID"/>
              </w:rPr>
            </w:pPr>
          </w:p>
          <w:p w14:paraId="41E05B3C" w14:textId="77777777" w:rsidR="00364E7F" w:rsidRPr="00FD40C3" w:rsidRDefault="00364E7F" w:rsidP="00364E7F">
            <w:pPr>
              <w:pStyle w:val="Code"/>
              <w:rPr>
                <w:lang w:val="id-ID"/>
              </w:rPr>
            </w:pPr>
            <w:r w:rsidRPr="00FD40C3">
              <w:rPr>
                <w:lang w:val="id-ID"/>
              </w:rPr>
              <w:t># %%</w:t>
            </w:r>
          </w:p>
          <w:p w14:paraId="5718D3C1" w14:textId="77777777" w:rsidR="00364E7F" w:rsidRPr="00FD40C3" w:rsidRDefault="00364E7F" w:rsidP="00364E7F">
            <w:pPr>
              <w:pStyle w:val="Code"/>
              <w:rPr>
                <w:lang w:val="id-ID"/>
              </w:rPr>
            </w:pPr>
            <w:r w:rsidRPr="00FD40C3">
              <w:rPr>
                <w:lang w:val="id-ID"/>
              </w:rPr>
              <w:t># Cosine Similarity for Stem</w:t>
            </w:r>
          </w:p>
          <w:p w14:paraId="6E806D79" w14:textId="77777777" w:rsidR="00364E7F" w:rsidRPr="00FD40C3" w:rsidRDefault="00364E7F" w:rsidP="00364E7F">
            <w:pPr>
              <w:pStyle w:val="Code"/>
              <w:rPr>
                <w:lang w:val="id-ID"/>
              </w:rPr>
            </w:pPr>
          </w:p>
          <w:p w14:paraId="4FF4BD68" w14:textId="77777777" w:rsidR="00364E7F" w:rsidRPr="00FD40C3" w:rsidRDefault="00364E7F" w:rsidP="00364E7F">
            <w:pPr>
              <w:pStyle w:val="Code"/>
              <w:rPr>
                <w:lang w:val="id-ID"/>
              </w:rPr>
            </w:pPr>
            <w:r w:rsidRPr="00FD40C3">
              <w:rPr>
                <w:lang w:val="id-ID"/>
              </w:rPr>
              <w:t>tfidf_vectorizer2 = TfidfVectorizer()</w:t>
            </w:r>
          </w:p>
          <w:p w14:paraId="7B1321C2" w14:textId="77777777" w:rsidR="00364E7F" w:rsidRPr="00FD40C3" w:rsidRDefault="00364E7F" w:rsidP="00364E7F">
            <w:pPr>
              <w:pStyle w:val="Code"/>
              <w:rPr>
                <w:lang w:val="id-ID"/>
              </w:rPr>
            </w:pPr>
            <w:r w:rsidRPr="00FD40C3">
              <w:rPr>
                <w:lang w:val="id-ID"/>
              </w:rPr>
              <w:t>similarity2 = []</w:t>
            </w:r>
          </w:p>
          <w:p w14:paraId="28030DA8" w14:textId="77777777" w:rsidR="00364E7F" w:rsidRPr="00FD40C3" w:rsidRDefault="00364E7F" w:rsidP="00364E7F">
            <w:pPr>
              <w:pStyle w:val="Code"/>
              <w:rPr>
                <w:lang w:val="id-ID"/>
              </w:rPr>
            </w:pPr>
          </w:p>
          <w:p w14:paraId="182FBB61" w14:textId="77777777" w:rsidR="00364E7F" w:rsidRPr="00FD40C3" w:rsidRDefault="00364E7F" w:rsidP="00364E7F">
            <w:pPr>
              <w:pStyle w:val="Code"/>
              <w:rPr>
                <w:lang w:val="id-ID"/>
              </w:rPr>
            </w:pPr>
            <w:r w:rsidRPr="00FD40C3">
              <w:rPr>
                <w:lang w:val="id-ID"/>
              </w:rPr>
              <w:t>full_df["keyStem"] = full_df["keyStem"].astype(str)</w:t>
            </w:r>
          </w:p>
          <w:p w14:paraId="7A342771" w14:textId="77777777" w:rsidR="00364E7F" w:rsidRPr="00FD40C3" w:rsidRDefault="00364E7F" w:rsidP="00364E7F">
            <w:pPr>
              <w:pStyle w:val="Code"/>
              <w:rPr>
                <w:lang w:val="id-ID"/>
              </w:rPr>
            </w:pPr>
            <w:r w:rsidRPr="00FD40C3">
              <w:rPr>
                <w:lang w:val="id-ID"/>
              </w:rPr>
              <w:t>full_df["studentStem"] = full_df["studentStem"].astype(str)</w:t>
            </w:r>
          </w:p>
          <w:p w14:paraId="3DDA0486" w14:textId="77777777" w:rsidR="00364E7F" w:rsidRPr="00FD40C3" w:rsidRDefault="00364E7F" w:rsidP="00364E7F">
            <w:pPr>
              <w:pStyle w:val="Code"/>
              <w:rPr>
                <w:lang w:val="id-ID"/>
              </w:rPr>
            </w:pPr>
          </w:p>
          <w:p w14:paraId="6FEC66DD" w14:textId="77777777" w:rsidR="00364E7F" w:rsidRPr="00FD40C3" w:rsidRDefault="00364E7F" w:rsidP="00364E7F">
            <w:pPr>
              <w:pStyle w:val="Code"/>
              <w:rPr>
                <w:lang w:val="id-ID"/>
              </w:rPr>
            </w:pPr>
            <w:r w:rsidRPr="00FD40C3">
              <w:rPr>
                <w:lang w:val="id-ID"/>
              </w:rPr>
              <w:t>for i in range(len(full_df)):</w:t>
            </w:r>
          </w:p>
          <w:p w14:paraId="5B33127C" w14:textId="77777777" w:rsidR="00364E7F" w:rsidRPr="00FD40C3" w:rsidRDefault="00364E7F" w:rsidP="00364E7F">
            <w:pPr>
              <w:pStyle w:val="Code"/>
              <w:rPr>
                <w:lang w:val="id-ID"/>
              </w:rPr>
            </w:pPr>
            <w:r w:rsidRPr="00FD40C3">
              <w:rPr>
                <w:lang w:val="id-ID"/>
              </w:rPr>
              <w:t xml:space="preserve">    doc12 = full_df["keyStem"][i]</w:t>
            </w:r>
          </w:p>
          <w:p w14:paraId="515915F5" w14:textId="77777777" w:rsidR="00364E7F" w:rsidRPr="00FD40C3" w:rsidRDefault="00364E7F" w:rsidP="00364E7F">
            <w:pPr>
              <w:pStyle w:val="Code"/>
              <w:rPr>
                <w:lang w:val="id-ID"/>
              </w:rPr>
            </w:pPr>
            <w:r w:rsidRPr="00FD40C3">
              <w:rPr>
                <w:lang w:val="id-ID"/>
              </w:rPr>
              <w:t xml:space="preserve">    doc22 = full_df["studentStem"][i]</w:t>
            </w:r>
          </w:p>
          <w:p w14:paraId="61AC3BF5" w14:textId="77777777" w:rsidR="00364E7F" w:rsidRPr="00FD40C3" w:rsidRDefault="00364E7F" w:rsidP="00364E7F">
            <w:pPr>
              <w:pStyle w:val="Code"/>
              <w:rPr>
                <w:lang w:val="id-ID"/>
              </w:rPr>
            </w:pPr>
            <w:r w:rsidRPr="00FD40C3">
              <w:rPr>
                <w:lang w:val="id-ID"/>
              </w:rPr>
              <w:t xml:space="preserve">    docs2 = (doc12, doc22)</w:t>
            </w:r>
          </w:p>
          <w:p w14:paraId="27850BAF" w14:textId="77777777" w:rsidR="00364E7F" w:rsidRPr="00FD40C3" w:rsidRDefault="00364E7F" w:rsidP="00364E7F">
            <w:pPr>
              <w:pStyle w:val="Code"/>
              <w:rPr>
                <w:lang w:val="id-ID"/>
              </w:rPr>
            </w:pPr>
            <w:r w:rsidRPr="00FD40C3">
              <w:rPr>
                <w:lang w:val="id-ID"/>
              </w:rPr>
              <w:t xml:space="preserve">    tfidf_matrix2 = tfidf_vectorizer2.fit_transform(docs2)</w:t>
            </w:r>
          </w:p>
          <w:p w14:paraId="361DFEB5" w14:textId="77777777" w:rsidR="00364E7F" w:rsidRPr="00FD40C3" w:rsidRDefault="00364E7F" w:rsidP="00364E7F">
            <w:pPr>
              <w:pStyle w:val="Code"/>
              <w:rPr>
                <w:lang w:val="id-ID"/>
              </w:rPr>
            </w:pPr>
            <w:r w:rsidRPr="00FD40C3">
              <w:rPr>
                <w:lang w:val="id-ID"/>
              </w:rPr>
              <w:t xml:space="preserve">    tfidf_tokens2 = tfidf_vectorizer2.get_feature_names_out()</w:t>
            </w:r>
          </w:p>
          <w:p w14:paraId="37C14031" w14:textId="77777777" w:rsidR="00364E7F" w:rsidRPr="00FD40C3" w:rsidRDefault="00364E7F" w:rsidP="00364E7F">
            <w:pPr>
              <w:pStyle w:val="Code"/>
              <w:rPr>
                <w:lang w:val="id-ID"/>
              </w:rPr>
            </w:pPr>
            <w:r w:rsidRPr="00FD40C3">
              <w:rPr>
                <w:lang w:val="id-ID"/>
              </w:rPr>
              <w:t xml:space="preserve">    df_tfidfvect2 = pd.DataFrame(</w:t>
            </w:r>
          </w:p>
          <w:p w14:paraId="0BC87ADC" w14:textId="77777777" w:rsidR="00364E7F" w:rsidRPr="00FD40C3" w:rsidRDefault="00364E7F" w:rsidP="00364E7F">
            <w:pPr>
              <w:pStyle w:val="Code"/>
              <w:rPr>
                <w:lang w:val="id-ID"/>
              </w:rPr>
            </w:pPr>
            <w:r w:rsidRPr="00FD40C3">
              <w:rPr>
                <w:lang w:val="id-ID"/>
              </w:rPr>
              <w:lastRenderedPageBreak/>
              <w:t xml:space="preserve">        data=tfidf_matrix2.toarray(),</w:t>
            </w:r>
          </w:p>
          <w:p w14:paraId="251E0258" w14:textId="77777777" w:rsidR="00364E7F" w:rsidRPr="00FD40C3" w:rsidRDefault="00364E7F" w:rsidP="00364E7F">
            <w:pPr>
              <w:pStyle w:val="Code"/>
              <w:rPr>
                <w:lang w:val="id-ID"/>
              </w:rPr>
            </w:pPr>
            <w:r w:rsidRPr="00FD40C3">
              <w:rPr>
                <w:lang w:val="id-ID"/>
              </w:rPr>
              <w:t xml:space="preserve">        index=["keyStem", "studentStem"],</w:t>
            </w:r>
          </w:p>
          <w:p w14:paraId="0B4CBB32" w14:textId="77777777" w:rsidR="00364E7F" w:rsidRPr="00FD40C3" w:rsidRDefault="00364E7F" w:rsidP="00364E7F">
            <w:pPr>
              <w:pStyle w:val="Code"/>
              <w:rPr>
                <w:lang w:val="id-ID"/>
              </w:rPr>
            </w:pPr>
            <w:r w:rsidRPr="00FD40C3">
              <w:rPr>
                <w:lang w:val="id-ID"/>
              </w:rPr>
              <w:t xml:space="preserve">        columns=tfidf_tokens2,</w:t>
            </w:r>
          </w:p>
          <w:p w14:paraId="19B61CBF" w14:textId="77777777" w:rsidR="00364E7F" w:rsidRPr="00FD40C3" w:rsidRDefault="00364E7F" w:rsidP="00364E7F">
            <w:pPr>
              <w:pStyle w:val="Code"/>
              <w:rPr>
                <w:lang w:val="id-ID"/>
              </w:rPr>
            </w:pPr>
            <w:r w:rsidRPr="00FD40C3">
              <w:rPr>
                <w:lang w:val="id-ID"/>
              </w:rPr>
              <w:t xml:space="preserve">    )</w:t>
            </w:r>
          </w:p>
          <w:p w14:paraId="7A798BF9" w14:textId="77777777" w:rsidR="00364E7F" w:rsidRPr="00FD40C3" w:rsidRDefault="00364E7F" w:rsidP="00364E7F">
            <w:pPr>
              <w:pStyle w:val="Code"/>
              <w:rPr>
                <w:lang w:val="id-ID"/>
              </w:rPr>
            </w:pPr>
            <w:r w:rsidRPr="00FD40C3">
              <w:rPr>
                <w:lang w:val="id-ID"/>
              </w:rPr>
              <w:t xml:space="preserve">    # print(df_tfidfvect2)</w:t>
            </w:r>
          </w:p>
          <w:p w14:paraId="23FBBF54" w14:textId="77777777" w:rsidR="00364E7F" w:rsidRPr="00FD40C3" w:rsidRDefault="00364E7F" w:rsidP="00364E7F">
            <w:pPr>
              <w:pStyle w:val="Code"/>
              <w:rPr>
                <w:lang w:val="id-ID"/>
              </w:rPr>
            </w:pPr>
          </w:p>
          <w:p w14:paraId="0BE7B456" w14:textId="77777777" w:rsidR="00364E7F" w:rsidRPr="00FD40C3" w:rsidRDefault="00364E7F" w:rsidP="00364E7F">
            <w:pPr>
              <w:pStyle w:val="Code"/>
              <w:rPr>
                <w:lang w:val="id-ID"/>
              </w:rPr>
            </w:pPr>
            <w:r w:rsidRPr="00FD40C3">
              <w:rPr>
                <w:lang w:val="id-ID"/>
              </w:rPr>
              <w:t xml:space="preserve">    cosine_sim2 = cosine_similarity(tfidf_matrix2[0], tfidf_matrix2[1])</w:t>
            </w:r>
          </w:p>
          <w:p w14:paraId="52FE1145" w14:textId="77777777" w:rsidR="00364E7F" w:rsidRPr="00FD40C3" w:rsidRDefault="00364E7F" w:rsidP="00364E7F">
            <w:pPr>
              <w:pStyle w:val="Code"/>
              <w:rPr>
                <w:lang w:val="id-ID"/>
              </w:rPr>
            </w:pPr>
            <w:r w:rsidRPr="00FD40C3">
              <w:rPr>
                <w:lang w:val="id-ID"/>
              </w:rPr>
              <w:t xml:space="preserve">    # print("Cosine Similarity =", cosine_sim2[0][0])</w:t>
            </w:r>
          </w:p>
          <w:p w14:paraId="77E96F96" w14:textId="77777777" w:rsidR="00364E7F" w:rsidRPr="00FD40C3" w:rsidRDefault="00364E7F" w:rsidP="00364E7F">
            <w:pPr>
              <w:pStyle w:val="Code"/>
              <w:rPr>
                <w:lang w:val="id-ID"/>
              </w:rPr>
            </w:pPr>
            <w:r w:rsidRPr="00FD40C3">
              <w:rPr>
                <w:lang w:val="id-ID"/>
              </w:rPr>
              <w:t xml:space="preserve">    # print("\n")</w:t>
            </w:r>
          </w:p>
          <w:p w14:paraId="516AC06E" w14:textId="77777777" w:rsidR="00364E7F" w:rsidRPr="00FD40C3" w:rsidRDefault="00364E7F" w:rsidP="00364E7F">
            <w:pPr>
              <w:pStyle w:val="Code"/>
              <w:rPr>
                <w:lang w:val="id-ID"/>
              </w:rPr>
            </w:pPr>
            <w:r w:rsidRPr="00FD40C3">
              <w:rPr>
                <w:lang w:val="id-ID"/>
              </w:rPr>
              <w:t xml:space="preserve">    similarity2.append(cosine_sim2[0][0])</w:t>
            </w:r>
          </w:p>
          <w:p w14:paraId="07652E61" w14:textId="77777777" w:rsidR="00364E7F" w:rsidRPr="00FD40C3" w:rsidRDefault="00364E7F" w:rsidP="00364E7F">
            <w:pPr>
              <w:pStyle w:val="Code"/>
              <w:rPr>
                <w:lang w:val="id-ID"/>
              </w:rPr>
            </w:pPr>
          </w:p>
          <w:p w14:paraId="4FB100BA" w14:textId="77777777" w:rsidR="00364E7F" w:rsidRPr="00FD40C3" w:rsidRDefault="00364E7F" w:rsidP="00364E7F">
            <w:pPr>
              <w:pStyle w:val="Code"/>
              <w:rPr>
                <w:lang w:val="id-ID"/>
              </w:rPr>
            </w:pPr>
            <w:r w:rsidRPr="00FD40C3">
              <w:rPr>
                <w:lang w:val="id-ID"/>
              </w:rPr>
              <w:t>full_df["cosineSimilarityStem"] = similarity2</w:t>
            </w:r>
          </w:p>
          <w:p w14:paraId="5475AFF8" w14:textId="77777777" w:rsidR="00364E7F" w:rsidRPr="00FD40C3" w:rsidRDefault="00364E7F" w:rsidP="00364E7F">
            <w:pPr>
              <w:pStyle w:val="Code"/>
              <w:rPr>
                <w:lang w:val="id-ID"/>
              </w:rPr>
            </w:pPr>
          </w:p>
          <w:p w14:paraId="41EC931D" w14:textId="77777777" w:rsidR="00364E7F" w:rsidRPr="00FD40C3" w:rsidRDefault="00364E7F" w:rsidP="00364E7F">
            <w:pPr>
              <w:pStyle w:val="Code"/>
              <w:rPr>
                <w:lang w:val="id-ID"/>
              </w:rPr>
            </w:pPr>
            <w:r w:rsidRPr="00FD40C3">
              <w:rPr>
                <w:lang w:val="id-ID"/>
              </w:rPr>
              <w:t># %% [markdown]</w:t>
            </w:r>
          </w:p>
          <w:p w14:paraId="2BD48718" w14:textId="77777777" w:rsidR="00364E7F" w:rsidRPr="00FD40C3" w:rsidRDefault="00364E7F" w:rsidP="00364E7F">
            <w:pPr>
              <w:pStyle w:val="Code"/>
              <w:rPr>
                <w:lang w:val="id-ID"/>
              </w:rPr>
            </w:pPr>
            <w:r w:rsidRPr="00FD40C3">
              <w:rPr>
                <w:lang w:val="id-ID"/>
              </w:rPr>
              <w:t># **Scoring**</w:t>
            </w:r>
          </w:p>
          <w:p w14:paraId="134F691B" w14:textId="77777777" w:rsidR="00364E7F" w:rsidRPr="00FD40C3" w:rsidRDefault="00364E7F" w:rsidP="00364E7F">
            <w:pPr>
              <w:pStyle w:val="Code"/>
              <w:rPr>
                <w:lang w:val="id-ID"/>
              </w:rPr>
            </w:pPr>
          </w:p>
          <w:p w14:paraId="687FEBED" w14:textId="77777777" w:rsidR="00364E7F" w:rsidRPr="00FD40C3" w:rsidRDefault="00364E7F" w:rsidP="00364E7F">
            <w:pPr>
              <w:pStyle w:val="Code"/>
              <w:rPr>
                <w:lang w:val="id-ID"/>
              </w:rPr>
            </w:pPr>
            <w:r w:rsidRPr="00FD40C3">
              <w:rPr>
                <w:lang w:val="id-ID"/>
              </w:rPr>
              <w:t># %%</w:t>
            </w:r>
          </w:p>
          <w:p w14:paraId="0E8AC901" w14:textId="77777777" w:rsidR="00364E7F" w:rsidRPr="00FD40C3" w:rsidRDefault="00364E7F" w:rsidP="00364E7F">
            <w:pPr>
              <w:pStyle w:val="Code"/>
              <w:rPr>
                <w:lang w:val="id-ID"/>
              </w:rPr>
            </w:pPr>
            <w:r w:rsidRPr="00FD40C3">
              <w:rPr>
                <w:lang w:val="id-ID"/>
              </w:rPr>
              <w:t># Scoring for Lemmatized</w:t>
            </w:r>
          </w:p>
          <w:p w14:paraId="7D4DE009" w14:textId="77777777" w:rsidR="00364E7F" w:rsidRPr="00FD40C3" w:rsidRDefault="00364E7F" w:rsidP="00364E7F">
            <w:pPr>
              <w:pStyle w:val="Code"/>
              <w:rPr>
                <w:lang w:val="id-ID"/>
              </w:rPr>
            </w:pPr>
            <w:r w:rsidRPr="00FD40C3">
              <w:rPr>
                <w:lang w:val="id-ID"/>
              </w:rPr>
              <w:t>scoring = full_df["cosineSimilarityLemma"]</w:t>
            </w:r>
          </w:p>
          <w:p w14:paraId="2F98ADB6" w14:textId="77777777" w:rsidR="00364E7F" w:rsidRPr="00FD40C3" w:rsidRDefault="00364E7F" w:rsidP="00364E7F">
            <w:pPr>
              <w:pStyle w:val="Code"/>
              <w:rPr>
                <w:lang w:val="id-ID"/>
              </w:rPr>
            </w:pPr>
          </w:p>
          <w:p w14:paraId="0F4CDD16" w14:textId="77777777" w:rsidR="00364E7F" w:rsidRPr="00FD40C3" w:rsidRDefault="00364E7F" w:rsidP="00364E7F">
            <w:pPr>
              <w:pStyle w:val="Code"/>
              <w:rPr>
                <w:lang w:val="id-ID"/>
              </w:rPr>
            </w:pPr>
            <w:r w:rsidRPr="00FD40C3">
              <w:rPr>
                <w:lang w:val="id-ID"/>
              </w:rPr>
              <w:t>scoring = scoring.mul(5)</w:t>
            </w:r>
          </w:p>
          <w:p w14:paraId="12CA50CA" w14:textId="77777777" w:rsidR="00364E7F" w:rsidRPr="00FD40C3" w:rsidRDefault="00364E7F" w:rsidP="00364E7F">
            <w:pPr>
              <w:pStyle w:val="Code"/>
              <w:rPr>
                <w:lang w:val="id-ID"/>
              </w:rPr>
            </w:pPr>
          </w:p>
          <w:p w14:paraId="768A06E8" w14:textId="77777777" w:rsidR="00364E7F" w:rsidRPr="00FD40C3" w:rsidRDefault="00364E7F" w:rsidP="00364E7F">
            <w:pPr>
              <w:pStyle w:val="Code"/>
              <w:rPr>
                <w:lang w:val="id-ID"/>
              </w:rPr>
            </w:pPr>
            <w:r w:rsidRPr="00FD40C3">
              <w:rPr>
                <w:lang w:val="id-ID"/>
              </w:rPr>
              <w:t># full_df = full_df.drop('scoreModel', axis=1)</w:t>
            </w:r>
          </w:p>
          <w:p w14:paraId="2837F4F5" w14:textId="77777777" w:rsidR="00364E7F" w:rsidRPr="00FD40C3" w:rsidRDefault="00364E7F" w:rsidP="00364E7F">
            <w:pPr>
              <w:pStyle w:val="Code"/>
              <w:rPr>
                <w:lang w:val="id-ID"/>
              </w:rPr>
            </w:pPr>
            <w:r w:rsidRPr="00FD40C3">
              <w:rPr>
                <w:lang w:val="id-ID"/>
              </w:rPr>
              <w:t>full_df["scoreModelLemma"] = scoring</w:t>
            </w:r>
          </w:p>
          <w:p w14:paraId="05BD2C74" w14:textId="77777777" w:rsidR="00364E7F" w:rsidRPr="00FD40C3" w:rsidRDefault="00364E7F" w:rsidP="00364E7F">
            <w:pPr>
              <w:pStyle w:val="Code"/>
              <w:rPr>
                <w:lang w:val="id-ID"/>
              </w:rPr>
            </w:pPr>
          </w:p>
          <w:p w14:paraId="455F22A0" w14:textId="77777777" w:rsidR="00364E7F" w:rsidRPr="00FD40C3" w:rsidRDefault="00364E7F" w:rsidP="00364E7F">
            <w:pPr>
              <w:pStyle w:val="Code"/>
              <w:rPr>
                <w:lang w:val="id-ID"/>
              </w:rPr>
            </w:pPr>
            <w:r w:rsidRPr="00FD40C3">
              <w:rPr>
                <w:lang w:val="id-ID"/>
              </w:rPr>
              <w:t>full_df[["scoreModelLemma"]]</w:t>
            </w:r>
          </w:p>
          <w:p w14:paraId="6DC02EB6" w14:textId="77777777" w:rsidR="00364E7F" w:rsidRPr="00FD40C3" w:rsidRDefault="00364E7F" w:rsidP="00364E7F">
            <w:pPr>
              <w:pStyle w:val="Code"/>
              <w:rPr>
                <w:lang w:val="id-ID"/>
              </w:rPr>
            </w:pPr>
          </w:p>
          <w:p w14:paraId="00CCED1D" w14:textId="77777777" w:rsidR="00364E7F" w:rsidRPr="00FD40C3" w:rsidRDefault="00364E7F" w:rsidP="00364E7F">
            <w:pPr>
              <w:pStyle w:val="Code"/>
              <w:rPr>
                <w:lang w:val="id-ID"/>
              </w:rPr>
            </w:pPr>
            <w:r w:rsidRPr="00FD40C3">
              <w:rPr>
                <w:lang w:val="id-ID"/>
              </w:rPr>
              <w:t># %%</w:t>
            </w:r>
          </w:p>
          <w:p w14:paraId="50B121B7" w14:textId="77777777" w:rsidR="00364E7F" w:rsidRPr="00FD40C3" w:rsidRDefault="00364E7F" w:rsidP="00364E7F">
            <w:pPr>
              <w:pStyle w:val="Code"/>
              <w:rPr>
                <w:lang w:val="id-ID"/>
              </w:rPr>
            </w:pPr>
            <w:r w:rsidRPr="00FD40C3">
              <w:rPr>
                <w:lang w:val="id-ID"/>
              </w:rPr>
              <w:t># Scoring for Stemming</w:t>
            </w:r>
          </w:p>
          <w:p w14:paraId="36673B74" w14:textId="77777777" w:rsidR="00364E7F" w:rsidRPr="00FD40C3" w:rsidRDefault="00364E7F" w:rsidP="00364E7F">
            <w:pPr>
              <w:pStyle w:val="Code"/>
              <w:rPr>
                <w:lang w:val="id-ID"/>
              </w:rPr>
            </w:pPr>
            <w:r w:rsidRPr="00FD40C3">
              <w:rPr>
                <w:lang w:val="id-ID"/>
              </w:rPr>
              <w:t>scoring2 = full_df["cosineSimilarityStem"]</w:t>
            </w:r>
          </w:p>
          <w:p w14:paraId="3160AB81" w14:textId="77777777" w:rsidR="00364E7F" w:rsidRPr="00FD40C3" w:rsidRDefault="00364E7F" w:rsidP="00364E7F">
            <w:pPr>
              <w:pStyle w:val="Code"/>
              <w:rPr>
                <w:lang w:val="id-ID"/>
              </w:rPr>
            </w:pPr>
          </w:p>
          <w:p w14:paraId="64A04FF3" w14:textId="77777777" w:rsidR="00364E7F" w:rsidRPr="00FD40C3" w:rsidRDefault="00364E7F" w:rsidP="00364E7F">
            <w:pPr>
              <w:pStyle w:val="Code"/>
              <w:rPr>
                <w:lang w:val="id-ID"/>
              </w:rPr>
            </w:pPr>
            <w:r w:rsidRPr="00FD40C3">
              <w:rPr>
                <w:lang w:val="id-ID"/>
              </w:rPr>
              <w:t>scoring2 = scoring2.mul(5)</w:t>
            </w:r>
          </w:p>
          <w:p w14:paraId="7528002E" w14:textId="77777777" w:rsidR="00364E7F" w:rsidRPr="00FD40C3" w:rsidRDefault="00364E7F" w:rsidP="00364E7F">
            <w:pPr>
              <w:pStyle w:val="Code"/>
              <w:rPr>
                <w:lang w:val="id-ID"/>
              </w:rPr>
            </w:pPr>
          </w:p>
          <w:p w14:paraId="1A9BDBED" w14:textId="77777777" w:rsidR="00364E7F" w:rsidRPr="00FD40C3" w:rsidRDefault="00364E7F" w:rsidP="00364E7F">
            <w:pPr>
              <w:pStyle w:val="Code"/>
              <w:rPr>
                <w:lang w:val="id-ID"/>
              </w:rPr>
            </w:pPr>
            <w:r w:rsidRPr="00FD40C3">
              <w:rPr>
                <w:lang w:val="id-ID"/>
              </w:rPr>
              <w:t>scoring3 = (scoring2 / 5) * 100</w:t>
            </w:r>
          </w:p>
          <w:p w14:paraId="6850C646" w14:textId="77777777" w:rsidR="00364E7F" w:rsidRPr="00FD40C3" w:rsidRDefault="00364E7F" w:rsidP="00364E7F">
            <w:pPr>
              <w:pStyle w:val="Code"/>
              <w:rPr>
                <w:lang w:val="id-ID"/>
              </w:rPr>
            </w:pPr>
          </w:p>
          <w:p w14:paraId="7DD34797" w14:textId="77777777" w:rsidR="00364E7F" w:rsidRPr="00FD40C3" w:rsidRDefault="00364E7F" w:rsidP="00364E7F">
            <w:pPr>
              <w:pStyle w:val="Code"/>
              <w:rPr>
                <w:lang w:val="id-ID"/>
              </w:rPr>
            </w:pPr>
            <w:r w:rsidRPr="00FD40C3">
              <w:rPr>
                <w:lang w:val="id-ID"/>
              </w:rPr>
              <w:t>full_df["scoreModelStem"] = scoring3</w:t>
            </w:r>
          </w:p>
          <w:p w14:paraId="2D6E55BB" w14:textId="77777777" w:rsidR="00364E7F" w:rsidRPr="00FD40C3" w:rsidRDefault="00364E7F" w:rsidP="00364E7F">
            <w:pPr>
              <w:pStyle w:val="Code"/>
              <w:rPr>
                <w:lang w:val="id-ID"/>
              </w:rPr>
            </w:pPr>
          </w:p>
          <w:p w14:paraId="7CDBB3BB" w14:textId="77777777" w:rsidR="00364E7F" w:rsidRPr="00FD40C3" w:rsidRDefault="00364E7F" w:rsidP="00364E7F">
            <w:pPr>
              <w:pStyle w:val="Code"/>
              <w:rPr>
                <w:lang w:val="id-ID"/>
              </w:rPr>
            </w:pPr>
            <w:r w:rsidRPr="00FD40C3">
              <w:rPr>
                <w:lang w:val="id-ID"/>
              </w:rPr>
              <w:t>full_df[["scoreModelStem"]]</w:t>
            </w:r>
          </w:p>
          <w:p w14:paraId="138B141B" w14:textId="77777777" w:rsidR="00364E7F" w:rsidRPr="00FD40C3" w:rsidRDefault="00364E7F" w:rsidP="00364E7F">
            <w:pPr>
              <w:pStyle w:val="Code"/>
              <w:rPr>
                <w:lang w:val="id-ID"/>
              </w:rPr>
            </w:pPr>
          </w:p>
          <w:p w14:paraId="598F1D5C" w14:textId="77777777" w:rsidR="00364E7F" w:rsidRPr="00FD40C3" w:rsidRDefault="00364E7F" w:rsidP="00364E7F">
            <w:pPr>
              <w:pStyle w:val="Code"/>
              <w:rPr>
                <w:lang w:val="id-ID"/>
              </w:rPr>
            </w:pPr>
            <w:r w:rsidRPr="00FD40C3">
              <w:rPr>
                <w:lang w:val="id-ID"/>
              </w:rPr>
              <w:t># %% [markdown]</w:t>
            </w:r>
          </w:p>
          <w:p w14:paraId="62662C2F" w14:textId="77777777" w:rsidR="00364E7F" w:rsidRPr="00FD40C3" w:rsidRDefault="00364E7F" w:rsidP="00364E7F">
            <w:pPr>
              <w:pStyle w:val="Code"/>
              <w:rPr>
                <w:lang w:val="id-ID"/>
              </w:rPr>
            </w:pPr>
            <w:r w:rsidRPr="00FD40C3">
              <w:rPr>
                <w:lang w:val="id-ID"/>
              </w:rPr>
              <w:t># Uji Analisis (Abaikan)</w:t>
            </w:r>
          </w:p>
          <w:p w14:paraId="04B9F825" w14:textId="77777777" w:rsidR="00364E7F" w:rsidRPr="00FD40C3" w:rsidRDefault="00364E7F" w:rsidP="00364E7F">
            <w:pPr>
              <w:pStyle w:val="Code"/>
              <w:rPr>
                <w:lang w:val="id-ID"/>
              </w:rPr>
            </w:pPr>
          </w:p>
          <w:p w14:paraId="6D715A96" w14:textId="77777777" w:rsidR="00364E7F" w:rsidRPr="00FD40C3" w:rsidRDefault="00364E7F" w:rsidP="00364E7F">
            <w:pPr>
              <w:pStyle w:val="Code"/>
              <w:rPr>
                <w:lang w:val="id-ID"/>
              </w:rPr>
            </w:pPr>
            <w:r w:rsidRPr="00FD40C3">
              <w:rPr>
                <w:lang w:val="id-ID"/>
              </w:rPr>
              <w:t># %%</w:t>
            </w:r>
          </w:p>
          <w:p w14:paraId="30AD20B5" w14:textId="77777777" w:rsidR="00364E7F" w:rsidRPr="00FD40C3" w:rsidRDefault="00364E7F" w:rsidP="00364E7F">
            <w:pPr>
              <w:pStyle w:val="Code"/>
              <w:rPr>
                <w:lang w:val="id-ID"/>
              </w:rPr>
            </w:pPr>
            <w:r w:rsidRPr="00FD40C3">
              <w:rPr>
                <w:lang w:val="id-ID"/>
              </w:rPr>
              <w:t>full_df.to_json()</w:t>
            </w:r>
          </w:p>
          <w:p w14:paraId="7CCC8F19" w14:textId="77777777" w:rsidR="00364E7F" w:rsidRPr="00FD40C3" w:rsidRDefault="00364E7F" w:rsidP="00364E7F">
            <w:pPr>
              <w:pStyle w:val="Code"/>
              <w:rPr>
                <w:lang w:val="id-ID"/>
              </w:rPr>
            </w:pPr>
          </w:p>
          <w:p w14:paraId="4E9ABFFF" w14:textId="77777777" w:rsidR="00364E7F" w:rsidRPr="00FD40C3" w:rsidRDefault="00364E7F" w:rsidP="00364E7F">
            <w:pPr>
              <w:pStyle w:val="Code"/>
              <w:rPr>
                <w:lang w:val="id-ID"/>
              </w:rPr>
            </w:pPr>
            <w:r w:rsidRPr="00FD40C3">
              <w:rPr>
                <w:lang w:val="id-ID"/>
              </w:rPr>
              <w:t># %%</w:t>
            </w:r>
          </w:p>
          <w:p w14:paraId="21C474AD" w14:textId="77777777" w:rsidR="00364E7F" w:rsidRPr="00FD40C3" w:rsidRDefault="00364E7F" w:rsidP="00364E7F">
            <w:pPr>
              <w:pStyle w:val="Code"/>
              <w:rPr>
                <w:lang w:val="id-ID"/>
              </w:rPr>
            </w:pPr>
            <w:r w:rsidRPr="00FD40C3">
              <w:rPr>
                <w:lang w:val="id-ID"/>
              </w:rPr>
              <w:t># newfile = open("HasilPenilaianENG.json", "w")</w:t>
            </w:r>
          </w:p>
          <w:p w14:paraId="08BCDEED" w14:textId="77777777" w:rsidR="00364E7F" w:rsidRPr="00FD40C3" w:rsidRDefault="00364E7F" w:rsidP="00364E7F">
            <w:pPr>
              <w:pStyle w:val="Code"/>
              <w:rPr>
                <w:lang w:val="id-ID"/>
              </w:rPr>
            </w:pPr>
            <w:r w:rsidRPr="00FD40C3">
              <w:rPr>
                <w:lang w:val="id-ID"/>
              </w:rPr>
              <w:t># newfile.write(full_df.to_json())</w:t>
            </w:r>
          </w:p>
          <w:p w14:paraId="50C0E7EA" w14:textId="77777777" w:rsidR="00364E7F" w:rsidRPr="00FD40C3" w:rsidRDefault="00364E7F" w:rsidP="00364E7F">
            <w:pPr>
              <w:pStyle w:val="Code"/>
              <w:rPr>
                <w:lang w:val="id-ID"/>
              </w:rPr>
            </w:pPr>
            <w:r w:rsidRPr="00FD40C3">
              <w:rPr>
                <w:lang w:val="id-ID"/>
              </w:rPr>
              <w:t># newfile.close()</w:t>
            </w:r>
          </w:p>
          <w:p w14:paraId="138DD03B" w14:textId="77777777" w:rsidR="00364E7F" w:rsidRPr="00FD40C3" w:rsidRDefault="00364E7F" w:rsidP="00364E7F">
            <w:pPr>
              <w:pStyle w:val="Code"/>
              <w:rPr>
                <w:lang w:val="id-ID"/>
              </w:rPr>
            </w:pPr>
          </w:p>
          <w:p w14:paraId="34017C70" w14:textId="427A2134" w:rsidR="00364E7F" w:rsidRPr="00FD40C3" w:rsidRDefault="00364E7F" w:rsidP="00364E7F">
            <w:pPr>
              <w:pStyle w:val="Code"/>
              <w:rPr>
                <w:lang w:val="id-ID"/>
              </w:rPr>
            </w:pPr>
            <w:r w:rsidRPr="00FD40C3">
              <w:rPr>
                <w:lang w:val="id-ID"/>
              </w:rPr>
              <w:t>print(full_df.to_json())</w:t>
            </w:r>
          </w:p>
        </w:tc>
      </w:tr>
    </w:tbl>
    <w:p w14:paraId="22CDE338" w14:textId="228095DF" w:rsidR="00364E7F" w:rsidRPr="00FD40C3" w:rsidRDefault="00364E7F" w:rsidP="00565639">
      <w:pPr>
        <w:keepNext/>
        <w:keepLines/>
        <w:pBdr>
          <w:top w:val="nil"/>
          <w:left w:val="nil"/>
          <w:bottom w:val="nil"/>
          <w:right w:val="nil"/>
          <w:between w:val="nil"/>
        </w:pBdr>
        <w:ind w:firstLine="0"/>
        <w:rPr>
          <w:bCs/>
          <w:color w:val="000000"/>
          <w:sz w:val="28"/>
          <w:szCs w:val="28"/>
        </w:rPr>
      </w:pPr>
    </w:p>
    <w:p w14:paraId="3A02507F" w14:textId="523E5889"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15. models/indonesia/ASAG.py</w:t>
      </w:r>
    </w:p>
    <w:tbl>
      <w:tblPr>
        <w:tblStyle w:val="TableGrid"/>
        <w:tblW w:w="0" w:type="auto"/>
        <w:tblLook w:val="04A0" w:firstRow="1" w:lastRow="0" w:firstColumn="1" w:lastColumn="0" w:noHBand="0" w:noVBand="1"/>
      </w:tblPr>
      <w:tblGrid>
        <w:gridCol w:w="8439"/>
      </w:tblGrid>
      <w:tr w:rsidR="00364E7F" w:rsidRPr="00FD40C3" w14:paraId="622C815A" w14:textId="77777777" w:rsidTr="00364E7F">
        <w:tc>
          <w:tcPr>
            <w:tcW w:w="8439" w:type="dxa"/>
          </w:tcPr>
          <w:p w14:paraId="5AC60685" w14:textId="77777777" w:rsidR="00364E7F" w:rsidRPr="00FD40C3" w:rsidRDefault="00364E7F" w:rsidP="00364E7F">
            <w:pPr>
              <w:pStyle w:val="Code"/>
              <w:rPr>
                <w:lang w:val="id-ID"/>
              </w:rPr>
            </w:pPr>
            <w:r w:rsidRPr="00FD40C3">
              <w:rPr>
                <w:lang w:val="id-ID"/>
              </w:rPr>
              <w:t>import json</w:t>
            </w:r>
          </w:p>
          <w:p w14:paraId="79F4F015" w14:textId="77777777" w:rsidR="00364E7F" w:rsidRPr="00FD40C3" w:rsidRDefault="00364E7F" w:rsidP="00364E7F">
            <w:pPr>
              <w:pStyle w:val="Code"/>
              <w:rPr>
                <w:lang w:val="id-ID"/>
              </w:rPr>
            </w:pPr>
            <w:r w:rsidRPr="00FD40C3">
              <w:rPr>
                <w:lang w:val="id-ID"/>
              </w:rPr>
              <w:t>import math</w:t>
            </w:r>
          </w:p>
          <w:p w14:paraId="44AB58AE" w14:textId="77777777" w:rsidR="00364E7F" w:rsidRPr="00FD40C3" w:rsidRDefault="00364E7F" w:rsidP="00364E7F">
            <w:pPr>
              <w:pStyle w:val="Code"/>
              <w:rPr>
                <w:lang w:val="id-ID"/>
              </w:rPr>
            </w:pPr>
            <w:r w:rsidRPr="00FD40C3">
              <w:rPr>
                <w:lang w:val="id-ID"/>
              </w:rPr>
              <w:lastRenderedPageBreak/>
              <w:t>from numpy.linalg import norm</w:t>
            </w:r>
          </w:p>
          <w:p w14:paraId="7C75D935" w14:textId="77777777" w:rsidR="00364E7F" w:rsidRPr="00FD40C3" w:rsidRDefault="00364E7F" w:rsidP="00364E7F">
            <w:pPr>
              <w:pStyle w:val="Code"/>
              <w:rPr>
                <w:lang w:val="id-ID"/>
              </w:rPr>
            </w:pPr>
            <w:r w:rsidRPr="00FD40C3">
              <w:rPr>
                <w:lang w:val="id-ID"/>
              </w:rPr>
              <w:t>import pandas as pd</w:t>
            </w:r>
          </w:p>
          <w:p w14:paraId="501AC9D4" w14:textId="77777777" w:rsidR="00364E7F" w:rsidRPr="00FD40C3" w:rsidRDefault="00364E7F" w:rsidP="00364E7F">
            <w:pPr>
              <w:pStyle w:val="Code"/>
              <w:rPr>
                <w:lang w:val="id-ID"/>
              </w:rPr>
            </w:pPr>
            <w:r w:rsidRPr="00FD40C3">
              <w:rPr>
                <w:lang w:val="id-ID"/>
              </w:rPr>
              <w:t>import matplotlib.pyplot as plt</w:t>
            </w:r>
          </w:p>
          <w:p w14:paraId="2EBDA25C" w14:textId="77777777" w:rsidR="00364E7F" w:rsidRPr="00FD40C3" w:rsidRDefault="00364E7F" w:rsidP="00364E7F">
            <w:pPr>
              <w:pStyle w:val="Code"/>
              <w:rPr>
                <w:lang w:val="id-ID"/>
              </w:rPr>
            </w:pPr>
            <w:r w:rsidRPr="00FD40C3">
              <w:rPr>
                <w:lang w:val="id-ID"/>
              </w:rPr>
              <w:t>import numpy as np</w:t>
            </w:r>
          </w:p>
          <w:p w14:paraId="3C0A5CD1" w14:textId="77777777" w:rsidR="00364E7F" w:rsidRPr="00FD40C3" w:rsidRDefault="00364E7F" w:rsidP="00364E7F">
            <w:pPr>
              <w:pStyle w:val="Code"/>
              <w:rPr>
                <w:lang w:val="id-ID"/>
              </w:rPr>
            </w:pPr>
            <w:r w:rsidRPr="00FD40C3">
              <w:rPr>
                <w:lang w:val="id-ID"/>
              </w:rPr>
              <w:t>import nltk</w:t>
            </w:r>
          </w:p>
          <w:p w14:paraId="74979D02" w14:textId="77777777" w:rsidR="00364E7F" w:rsidRPr="00FD40C3" w:rsidRDefault="00364E7F" w:rsidP="00364E7F">
            <w:pPr>
              <w:pStyle w:val="Code"/>
              <w:rPr>
                <w:lang w:val="id-ID"/>
              </w:rPr>
            </w:pPr>
            <w:r w:rsidRPr="00FD40C3">
              <w:rPr>
                <w:lang w:val="id-ID"/>
              </w:rPr>
              <w:t>import re</w:t>
            </w:r>
          </w:p>
          <w:p w14:paraId="776F42D2" w14:textId="77777777" w:rsidR="00364E7F" w:rsidRPr="00FD40C3" w:rsidRDefault="00364E7F" w:rsidP="00364E7F">
            <w:pPr>
              <w:pStyle w:val="Code"/>
              <w:rPr>
                <w:lang w:val="id-ID"/>
              </w:rPr>
            </w:pPr>
            <w:r w:rsidRPr="00FD40C3">
              <w:rPr>
                <w:lang w:val="id-ID"/>
              </w:rPr>
              <w:t>import sys</w:t>
            </w:r>
          </w:p>
          <w:p w14:paraId="02635E1D" w14:textId="77777777" w:rsidR="00364E7F" w:rsidRPr="00FD40C3" w:rsidRDefault="00364E7F" w:rsidP="00364E7F">
            <w:pPr>
              <w:pStyle w:val="Code"/>
              <w:rPr>
                <w:lang w:val="id-ID"/>
              </w:rPr>
            </w:pPr>
            <w:r w:rsidRPr="00FD40C3">
              <w:rPr>
                <w:lang w:val="id-ID"/>
              </w:rPr>
              <w:t>from Sastrawi.Stemmer.StemmerFactory import StemmerFactory</w:t>
            </w:r>
          </w:p>
          <w:p w14:paraId="391E40B3" w14:textId="77777777" w:rsidR="00364E7F" w:rsidRPr="00FD40C3" w:rsidRDefault="00364E7F" w:rsidP="00364E7F">
            <w:pPr>
              <w:pStyle w:val="Code"/>
              <w:rPr>
                <w:lang w:val="id-ID"/>
              </w:rPr>
            </w:pPr>
            <w:r w:rsidRPr="00FD40C3">
              <w:rPr>
                <w:lang w:val="id-ID"/>
              </w:rPr>
              <w:t>import string</w:t>
            </w:r>
          </w:p>
          <w:p w14:paraId="58A4D56A" w14:textId="77777777" w:rsidR="00364E7F" w:rsidRPr="00FD40C3" w:rsidRDefault="00364E7F" w:rsidP="00364E7F">
            <w:pPr>
              <w:pStyle w:val="Code"/>
              <w:rPr>
                <w:lang w:val="id-ID"/>
              </w:rPr>
            </w:pPr>
            <w:r w:rsidRPr="00FD40C3">
              <w:rPr>
                <w:lang w:val="id-ID"/>
              </w:rPr>
              <w:t>from string import digits</w:t>
            </w:r>
          </w:p>
          <w:p w14:paraId="469C31CD" w14:textId="77777777" w:rsidR="00364E7F" w:rsidRPr="00FD40C3" w:rsidRDefault="00364E7F" w:rsidP="00364E7F">
            <w:pPr>
              <w:pStyle w:val="Code"/>
              <w:rPr>
                <w:lang w:val="id-ID"/>
              </w:rPr>
            </w:pPr>
            <w:r w:rsidRPr="00FD40C3">
              <w:rPr>
                <w:lang w:val="id-ID"/>
              </w:rPr>
              <w:t>from sklearn.pipeline import Pipeline</w:t>
            </w:r>
          </w:p>
          <w:p w14:paraId="712F6DB2" w14:textId="77777777" w:rsidR="00364E7F" w:rsidRPr="00FD40C3" w:rsidRDefault="00364E7F" w:rsidP="00364E7F">
            <w:pPr>
              <w:pStyle w:val="Code"/>
              <w:rPr>
                <w:lang w:val="id-ID"/>
              </w:rPr>
            </w:pPr>
            <w:r w:rsidRPr="00FD40C3">
              <w:rPr>
                <w:lang w:val="id-ID"/>
              </w:rPr>
              <w:t>from spell import spell_check</w:t>
            </w:r>
          </w:p>
          <w:p w14:paraId="439038E7" w14:textId="77777777" w:rsidR="00364E7F" w:rsidRPr="00FD40C3" w:rsidRDefault="00364E7F" w:rsidP="00364E7F">
            <w:pPr>
              <w:pStyle w:val="Code"/>
              <w:rPr>
                <w:lang w:val="id-ID"/>
              </w:rPr>
            </w:pPr>
          </w:p>
          <w:p w14:paraId="0EE3DDD9" w14:textId="77777777" w:rsidR="00364E7F" w:rsidRPr="00FD40C3" w:rsidRDefault="00364E7F" w:rsidP="00364E7F">
            <w:pPr>
              <w:pStyle w:val="Code"/>
              <w:rPr>
                <w:lang w:val="id-ID"/>
              </w:rPr>
            </w:pPr>
            <w:r w:rsidRPr="00FD40C3">
              <w:rPr>
                <w:lang w:val="id-ID"/>
              </w:rPr>
              <w:t># from Lemma import lemmatization</w:t>
            </w:r>
          </w:p>
          <w:p w14:paraId="56C27ED6" w14:textId="77777777" w:rsidR="00364E7F" w:rsidRPr="00FD40C3" w:rsidRDefault="00364E7F" w:rsidP="00364E7F">
            <w:pPr>
              <w:pStyle w:val="Code"/>
              <w:rPr>
                <w:lang w:val="id-ID"/>
              </w:rPr>
            </w:pPr>
          </w:p>
          <w:p w14:paraId="7E88A9A3" w14:textId="77777777" w:rsidR="00364E7F" w:rsidRPr="00FD40C3" w:rsidRDefault="00364E7F" w:rsidP="00364E7F">
            <w:pPr>
              <w:pStyle w:val="Code"/>
              <w:rPr>
                <w:lang w:val="id-ID"/>
              </w:rPr>
            </w:pPr>
            <w:r w:rsidRPr="00FD40C3">
              <w:rPr>
                <w:lang w:val="id-ID"/>
              </w:rPr>
              <w:t># print("Masukkan Kunci Jawaban:")</w:t>
            </w:r>
          </w:p>
          <w:p w14:paraId="5BE0C082" w14:textId="77777777" w:rsidR="00364E7F" w:rsidRPr="00FD40C3" w:rsidRDefault="00364E7F" w:rsidP="00364E7F">
            <w:pPr>
              <w:pStyle w:val="Code"/>
              <w:rPr>
                <w:lang w:val="id-ID"/>
              </w:rPr>
            </w:pPr>
            <w:r w:rsidRPr="00FD40C3">
              <w:rPr>
                <w:lang w:val="id-ID"/>
              </w:rPr>
              <w:t>kj = sys.argv[1]</w:t>
            </w:r>
          </w:p>
          <w:p w14:paraId="58462373" w14:textId="77777777" w:rsidR="00364E7F" w:rsidRPr="00FD40C3" w:rsidRDefault="00364E7F" w:rsidP="00364E7F">
            <w:pPr>
              <w:pStyle w:val="Code"/>
              <w:rPr>
                <w:lang w:val="id-ID"/>
              </w:rPr>
            </w:pPr>
            <w:r w:rsidRPr="00FD40C3">
              <w:rPr>
                <w:lang w:val="id-ID"/>
              </w:rPr>
              <w:t># print("Masukkan Jawaban Siswa:")</w:t>
            </w:r>
          </w:p>
          <w:p w14:paraId="15CAE605" w14:textId="77777777" w:rsidR="00364E7F" w:rsidRPr="00FD40C3" w:rsidRDefault="00364E7F" w:rsidP="00364E7F">
            <w:pPr>
              <w:pStyle w:val="Code"/>
              <w:rPr>
                <w:lang w:val="id-ID"/>
              </w:rPr>
            </w:pPr>
            <w:r w:rsidRPr="00FD40C3">
              <w:rPr>
                <w:lang w:val="id-ID"/>
              </w:rPr>
              <w:t>jawaban = sys.argv[2]</w:t>
            </w:r>
          </w:p>
          <w:p w14:paraId="23E70F3B" w14:textId="77777777" w:rsidR="00364E7F" w:rsidRPr="00FD40C3" w:rsidRDefault="00364E7F" w:rsidP="00364E7F">
            <w:pPr>
              <w:pStyle w:val="Code"/>
              <w:rPr>
                <w:lang w:val="id-ID"/>
              </w:rPr>
            </w:pPr>
          </w:p>
          <w:p w14:paraId="724013DC" w14:textId="77777777" w:rsidR="00364E7F" w:rsidRPr="00FD40C3" w:rsidRDefault="00364E7F" w:rsidP="00364E7F">
            <w:pPr>
              <w:pStyle w:val="Code"/>
              <w:rPr>
                <w:lang w:val="id-ID"/>
              </w:rPr>
            </w:pPr>
          </w:p>
          <w:p w14:paraId="1F46DF6D" w14:textId="77777777" w:rsidR="00364E7F" w:rsidRPr="00FD40C3" w:rsidRDefault="00364E7F" w:rsidP="00364E7F">
            <w:pPr>
              <w:pStyle w:val="Code"/>
              <w:rPr>
                <w:lang w:val="id-ID"/>
              </w:rPr>
            </w:pPr>
            <w:r w:rsidRPr="00FD40C3">
              <w:rPr>
                <w:lang w:val="id-ID"/>
              </w:rPr>
              <w:t>def case_folding(text):</w:t>
            </w:r>
          </w:p>
          <w:p w14:paraId="7CF61FDA" w14:textId="77777777" w:rsidR="00364E7F" w:rsidRPr="00FD40C3" w:rsidRDefault="00364E7F" w:rsidP="00364E7F">
            <w:pPr>
              <w:pStyle w:val="Code"/>
              <w:rPr>
                <w:lang w:val="id-ID"/>
              </w:rPr>
            </w:pPr>
            <w:r w:rsidRPr="00FD40C3">
              <w:rPr>
                <w:lang w:val="id-ID"/>
              </w:rPr>
              <w:t xml:space="preserve">    pattern = r"[" + string.punctuation + "]"</w:t>
            </w:r>
          </w:p>
          <w:p w14:paraId="0930E470" w14:textId="77777777" w:rsidR="00364E7F" w:rsidRPr="00FD40C3" w:rsidRDefault="00364E7F" w:rsidP="00364E7F">
            <w:pPr>
              <w:pStyle w:val="Code"/>
              <w:rPr>
                <w:lang w:val="id-ID"/>
              </w:rPr>
            </w:pPr>
            <w:r w:rsidRPr="00FD40C3">
              <w:rPr>
                <w:lang w:val="id-ID"/>
              </w:rPr>
              <w:t xml:space="preserve">    punct = re.sub(pattern, " ", str(text))</w:t>
            </w:r>
          </w:p>
          <w:p w14:paraId="33B84214" w14:textId="77777777" w:rsidR="00364E7F" w:rsidRPr="00FD40C3" w:rsidRDefault="00364E7F" w:rsidP="00364E7F">
            <w:pPr>
              <w:pStyle w:val="Code"/>
              <w:rPr>
                <w:lang w:val="id-ID"/>
              </w:rPr>
            </w:pPr>
            <w:r w:rsidRPr="00FD40C3">
              <w:rPr>
                <w:lang w:val="id-ID"/>
              </w:rPr>
              <w:t xml:space="preserve">    case_fold = punct.lower()</w:t>
            </w:r>
          </w:p>
          <w:p w14:paraId="3ECBC53E" w14:textId="77777777" w:rsidR="00364E7F" w:rsidRPr="00FD40C3" w:rsidRDefault="00364E7F" w:rsidP="00364E7F">
            <w:pPr>
              <w:pStyle w:val="Code"/>
              <w:rPr>
                <w:lang w:val="id-ID"/>
              </w:rPr>
            </w:pPr>
            <w:r w:rsidRPr="00FD40C3">
              <w:rPr>
                <w:lang w:val="id-ID"/>
              </w:rPr>
              <w:t xml:space="preserve">    return case_fold</w:t>
            </w:r>
          </w:p>
          <w:p w14:paraId="2A5ABC68" w14:textId="77777777" w:rsidR="00364E7F" w:rsidRPr="00FD40C3" w:rsidRDefault="00364E7F" w:rsidP="00364E7F">
            <w:pPr>
              <w:pStyle w:val="Code"/>
              <w:rPr>
                <w:lang w:val="id-ID"/>
              </w:rPr>
            </w:pPr>
          </w:p>
          <w:p w14:paraId="75FAB64C" w14:textId="77777777" w:rsidR="00364E7F" w:rsidRPr="00FD40C3" w:rsidRDefault="00364E7F" w:rsidP="00364E7F">
            <w:pPr>
              <w:pStyle w:val="Code"/>
              <w:rPr>
                <w:lang w:val="id-ID"/>
              </w:rPr>
            </w:pPr>
          </w:p>
          <w:p w14:paraId="2E307D9E" w14:textId="77777777" w:rsidR="00364E7F" w:rsidRPr="00FD40C3" w:rsidRDefault="00364E7F" w:rsidP="00364E7F">
            <w:pPr>
              <w:pStyle w:val="Code"/>
              <w:rPr>
                <w:lang w:val="id-ID"/>
              </w:rPr>
            </w:pPr>
            <w:r w:rsidRPr="00FD40C3">
              <w:rPr>
                <w:lang w:val="id-ID"/>
              </w:rPr>
              <w:t>def spellcheck(text):</w:t>
            </w:r>
          </w:p>
          <w:p w14:paraId="154FE18E" w14:textId="77777777" w:rsidR="00364E7F" w:rsidRPr="00FD40C3" w:rsidRDefault="00364E7F" w:rsidP="00364E7F">
            <w:pPr>
              <w:pStyle w:val="Code"/>
              <w:rPr>
                <w:lang w:val="id-ID"/>
              </w:rPr>
            </w:pPr>
            <w:r w:rsidRPr="00FD40C3">
              <w:rPr>
                <w:lang w:val="id-ID"/>
              </w:rPr>
              <w:t xml:space="preserve">    text = spell_check(text)</w:t>
            </w:r>
          </w:p>
          <w:p w14:paraId="348CBF2E" w14:textId="77777777" w:rsidR="00364E7F" w:rsidRPr="00FD40C3" w:rsidRDefault="00364E7F" w:rsidP="00364E7F">
            <w:pPr>
              <w:pStyle w:val="Code"/>
              <w:rPr>
                <w:lang w:val="id-ID"/>
              </w:rPr>
            </w:pPr>
            <w:r w:rsidRPr="00FD40C3">
              <w:rPr>
                <w:lang w:val="id-ID"/>
              </w:rPr>
              <w:t xml:space="preserve">    return text</w:t>
            </w:r>
          </w:p>
          <w:p w14:paraId="168F2334" w14:textId="77777777" w:rsidR="00364E7F" w:rsidRPr="00FD40C3" w:rsidRDefault="00364E7F" w:rsidP="00364E7F">
            <w:pPr>
              <w:pStyle w:val="Code"/>
              <w:rPr>
                <w:lang w:val="id-ID"/>
              </w:rPr>
            </w:pPr>
          </w:p>
          <w:p w14:paraId="0C462D0E" w14:textId="77777777" w:rsidR="00364E7F" w:rsidRPr="00FD40C3" w:rsidRDefault="00364E7F" w:rsidP="00364E7F">
            <w:pPr>
              <w:pStyle w:val="Code"/>
              <w:rPr>
                <w:lang w:val="id-ID"/>
              </w:rPr>
            </w:pPr>
          </w:p>
          <w:p w14:paraId="7B3B172C" w14:textId="77777777" w:rsidR="00364E7F" w:rsidRPr="00FD40C3" w:rsidRDefault="00364E7F" w:rsidP="00364E7F">
            <w:pPr>
              <w:pStyle w:val="Code"/>
              <w:rPr>
                <w:lang w:val="id-ID"/>
              </w:rPr>
            </w:pPr>
            <w:r w:rsidRPr="00FD40C3">
              <w:rPr>
                <w:lang w:val="id-ID"/>
              </w:rPr>
              <w:t>def tokenization(text):</w:t>
            </w:r>
          </w:p>
          <w:p w14:paraId="24F4EFD1" w14:textId="77777777" w:rsidR="00364E7F" w:rsidRPr="00FD40C3" w:rsidRDefault="00364E7F" w:rsidP="00364E7F">
            <w:pPr>
              <w:pStyle w:val="Code"/>
              <w:rPr>
                <w:lang w:val="id-ID"/>
              </w:rPr>
            </w:pPr>
            <w:r w:rsidRPr="00FD40C3">
              <w:rPr>
                <w:lang w:val="id-ID"/>
              </w:rPr>
              <w:t xml:space="preserve">    tokens = re.split(" ", text)</w:t>
            </w:r>
          </w:p>
          <w:p w14:paraId="63A0F014" w14:textId="77777777" w:rsidR="00364E7F" w:rsidRPr="00FD40C3" w:rsidRDefault="00364E7F" w:rsidP="00364E7F">
            <w:pPr>
              <w:pStyle w:val="Code"/>
              <w:rPr>
                <w:lang w:val="id-ID"/>
              </w:rPr>
            </w:pPr>
            <w:r w:rsidRPr="00FD40C3">
              <w:rPr>
                <w:lang w:val="id-ID"/>
              </w:rPr>
              <w:t xml:space="preserve">    return tokens</w:t>
            </w:r>
          </w:p>
          <w:p w14:paraId="30271039" w14:textId="77777777" w:rsidR="00364E7F" w:rsidRPr="00FD40C3" w:rsidRDefault="00364E7F" w:rsidP="00364E7F">
            <w:pPr>
              <w:pStyle w:val="Code"/>
              <w:rPr>
                <w:lang w:val="id-ID"/>
              </w:rPr>
            </w:pPr>
          </w:p>
          <w:p w14:paraId="65A63631" w14:textId="77777777" w:rsidR="00364E7F" w:rsidRPr="00FD40C3" w:rsidRDefault="00364E7F" w:rsidP="00364E7F">
            <w:pPr>
              <w:pStyle w:val="Code"/>
              <w:rPr>
                <w:lang w:val="id-ID"/>
              </w:rPr>
            </w:pPr>
          </w:p>
          <w:p w14:paraId="3479EDB0" w14:textId="77777777" w:rsidR="00364E7F" w:rsidRPr="00FD40C3" w:rsidRDefault="00364E7F" w:rsidP="00364E7F">
            <w:pPr>
              <w:pStyle w:val="Code"/>
              <w:rPr>
                <w:lang w:val="id-ID"/>
              </w:rPr>
            </w:pPr>
            <w:r w:rsidRPr="00FD40C3">
              <w:rPr>
                <w:lang w:val="id-ID"/>
              </w:rPr>
              <w:t>def remove_digits(text):</w:t>
            </w:r>
          </w:p>
          <w:p w14:paraId="44A04464" w14:textId="77777777" w:rsidR="00364E7F" w:rsidRPr="00FD40C3" w:rsidRDefault="00364E7F" w:rsidP="00364E7F">
            <w:pPr>
              <w:pStyle w:val="Code"/>
              <w:rPr>
                <w:lang w:val="id-ID"/>
              </w:rPr>
            </w:pPr>
            <w:r w:rsidRPr="00FD40C3">
              <w:rPr>
                <w:lang w:val="id-ID"/>
              </w:rPr>
              <w:t xml:space="preserve">    text = [item for item in text if item.isalpha()]</w:t>
            </w:r>
          </w:p>
          <w:p w14:paraId="536C86CB" w14:textId="77777777" w:rsidR="00364E7F" w:rsidRPr="00FD40C3" w:rsidRDefault="00364E7F" w:rsidP="00364E7F">
            <w:pPr>
              <w:pStyle w:val="Code"/>
              <w:rPr>
                <w:lang w:val="id-ID"/>
              </w:rPr>
            </w:pPr>
            <w:r w:rsidRPr="00FD40C3">
              <w:rPr>
                <w:lang w:val="id-ID"/>
              </w:rPr>
              <w:t xml:space="preserve">    return text</w:t>
            </w:r>
          </w:p>
          <w:p w14:paraId="057C0B1E" w14:textId="77777777" w:rsidR="00364E7F" w:rsidRPr="00FD40C3" w:rsidRDefault="00364E7F" w:rsidP="00364E7F">
            <w:pPr>
              <w:pStyle w:val="Code"/>
              <w:rPr>
                <w:lang w:val="id-ID"/>
              </w:rPr>
            </w:pPr>
          </w:p>
          <w:p w14:paraId="02C32A8F" w14:textId="77777777" w:rsidR="00364E7F" w:rsidRPr="00FD40C3" w:rsidRDefault="00364E7F" w:rsidP="00364E7F">
            <w:pPr>
              <w:pStyle w:val="Code"/>
              <w:rPr>
                <w:lang w:val="id-ID"/>
              </w:rPr>
            </w:pPr>
          </w:p>
          <w:p w14:paraId="14446D52" w14:textId="77777777" w:rsidR="00364E7F" w:rsidRPr="00FD40C3" w:rsidRDefault="00364E7F" w:rsidP="00364E7F">
            <w:pPr>
              <w:pStyle w:val="Code"/>
              <w:rPr>
                <w:lang w:val="id-ID"/>
              </w:rPr>
            </w:pPr>
            <w:r w:rsidRPr="00FD40C3">
              <w:rPr>
                <w:lang w:val="id-ID"/>
              </w:rPr>
              <w:t>sw = nltk.corpus.stopwords.words("indonesian")</w:t>
            </w:r>
          </w:p>
          <w:p w14:paraId="20228D34" w14:textId="77777777" w:rsidR="00364E7F" w:rsidRPr="00FD40C3" w:rsidRDefault="00364E7F" w:rsidP="00364E7F">
            <w:pPr>
              <w:pStyle w:val="Code"/>
              <w:rPr>
                <w:lang w:val="id-ID"/>
              </w:rPr>
            </w:pPr>
          </w:p>
          <w:p w14:paraId="688FC706" w14:textId="77777777" w:rsidR="00364E7F" w:rsidRPr="00FD40C3" w:rsidRDefault="00364E7F" w:rsidP="00364E7F">
            <w:pPr>
              <w:pStyle w:val="Code"/>
              <w:rPr>
                <w:lang w:val="id-ID"/>
              </w:rPr>
            </w:pPr>
          </w:p>
          <w:p w14:paraId="6ED327CA" w14:textId="77777777" w:rsidR="00364E7F" w:rsidRPr="00FD40C3" w:rsidRDefault="00364E7F" w:rsidP="00364E7F">
            <w:pPr>
              <w:pStyle w:val="Code"/>
              <w:rPr>
                <w:lang w:val="id-ID"/>
              </w:rPr>
            </w:pPr>
            <w:r w:rsidRPr="00FD40C3">
              <w:rPr>
                <w:lang w:val="id-ID"/>
              </w:rPr>
              <w:t>def remove_SW(text):</w:t>
            </w:r>
          </w:p>
          <w:p w14:paraId="35AA5ED4" w14:textId="77777777" w:rsidR="00364E7F" w:rsidRPr="00FD40C3" w:rsidRDefault="00364E7F" w:rsidP="00364E7F">
            <w:pPr>
              <w:pStyle w:val="Code"/>
              <w:rPr>
                <w:lang w:val="id-ID"/>
              </w:rPr>
            </w:pPr>
            <w:r w:rsidRPr="00FD40C3">
              <w:rPr>
                <w:lang w:val="id-ID"/>
              </w:rPr>
              <w:t xml:space="preserve">    text = [item for item in text if not item in sw]</w:t>
            </w:r>
          </w:p>
          <w:p w14:paraId="6404BAF6" w14:textId="77777777" w:rsidR="00364E7F" w:rsidRPr="00FD40C3" w:rsidRDefault="00364E7F" w:rsidP="00364E7F">
            <w:pPr>
              <w:pStyle w:val="Code"/>
              <w:rPr>
                <w:lang w:val="id-ID"/>
              </w:rPr>
            </w:pPr>
            <w:r w:rsidRPr="00FD40C3">
              <w:rPr>
                <w:lang w:val="id-ID"/>
              </w:rPr>
              <w:t xml:space="preserve">    return text</w:t>
            </w:r>
          </w:p>
          <w:p w14:paraId="2485684E" w14:textId="77777777" w:rsidR="00364E7F" w:rsidRPr="00FD40C3" w:rsidRDefault="00364E7F" w:rsidP="00364E7F">
            <w:pPr>
              <w:pStyle w:val="Code"/>
              <w:rPr>
                <w:lang w:val="id-ID"/>
              </w:rPr>
            </w:pPr>
          </w:p>
          <w:p w14:paraId="2CFF3242" w14:textId="77777777" w:rsidR="00364E7F" w:rsidRPr="00FD40C3" w:rsidRDefault="00364E7F" w:rsidP="00364E7F">
            <w:pPr>
              <w:pStyle w:val="Code"/>
              <w:rPr>
                <w:lang w:val="id-ID"/>
              </w:rPr>
            </w:pPr>
          </w:p>
          <w:p w14:paraId="5537D11D" w14:textId="77777777" w:rsidR="00364E7F" w:rsidRPr="00FD40C3" w:rsidRDefault="00364E7F" w:rsidP="00364E7F">
            <w:pPr>
              <w:pStyle w:val="Code"/>
              <w:rPr>
                <w:lang w:val="id-ID"/>
              </w:rPr>
            </w:pPr>
            <w:r w:rsidRPr="00FD40C3">
              <w:rPr>
                <w:lang w:val="id-ID"/>
              </w:rPr>
              <w:t>factory = StemmerFactory()</w:t>
            </w:r>
          </w:p>
          <w:p w14:paraId="595E15C8" w14:textId="77777777" w:rsidR="00364E7F" w:rsidRPr="00FD40C3" w:rsidRDefault="00364E7F" w:rsidP="00364E7F">
            <w:pPr>
              <w:pStyle w:val="Code"/>
              <w:rPr>
                <w:lang w:val="id-ID"/>
              </w:rPr>
            </w:pPr>
            <w:r w:rsidRPr="00FD40C3">
              <w:rPr>
                <w:lang w:val="id-ID"/>
              </w:rPr>
              <w:t>stemmer = factory.create_stemmer()</w:t>
            </w:r>
          </w:p>
          <w:p w14:paraId="0976881B" w14:textId="77777777" w:rsidR="00364E7F" w:rsidRPr="00FD40C3" w:rsidRDefault="00364E7F" w:rsidP="00364E7F">
            <w:pPr>
              <w:pStyle w:val="Code"/>
              <w:rPr>
                <w:lang w:val="id-ID"/>
              </w:rPr>
            </w:pPr>
          </w:p>
          <w:p w14:paraId="23501D3F" w14:textId="77777777" w:rsidR="00364E7F" w:rsidRPr="00FD40C3" w:rsidRDefault="00364E7F" w:rsidP="00364E7F">
            <w:pPr>
              <w:pStyle w:val="Code"/>
              <w:rPr>
                <w:lang w:val="id-ID"/>
              </w:rPr>
            </w:pPr>
          </w:p>
          <w:p w14:paraId="537EBE85" w14:textId="77777777" w:rsidR="00364E7F" w:rsidRPr="00FD40C3" w:rsidRDefault="00364E7F" w:rsidP="00364E7F">
            <w:pPr>
              <w:pStyle w:val="Code"/>
              <w:rPr>
                <w:lang w:val="id-ID"/>
              </w:rPr>
            </w:pPr>
            <w:r w:rsidRPr="00FD40C3">
              <w:rPr>
                <w:lang w:val="id-ID"/>
              </w:rPr>
              <w:t>def stemming(text):</w:t>
            </w:r>
          </w:p>
          <w:p w14:paraId="405FDCD7" w14:textId="77777777" w:rsidR="00364E7F" w:rsidRPr="00FD40C3" w:rsidRDefault="00364E7F" w:rsidP="00364E7F">
            <w:pPr>
              <w:pStyle w:val="Code"/>
              <w:rPr>
                <w:lang w:val="id-ID"/>
              </w:rPr>
            </w:pPr>
            <w:r w:rsidRPr="00FD40C3">
              <w:rPr>
                <w:lang w:val="id-ID"/>
              </w:rPr>
              <w:t xml:space="preserve">    text = [stemmer.stem(item) for item in text]</w:t>
            </w:r>
          </w:p>
          <w:p w14:paraId="38A80CDB" w14:textId="77777777" w:rsidR="00364E7F" w:rsidRPr="00FD40C3" w:rsidRDefault="00364E7F" w:rsidP="00364E7F">
            <w:pPr>
              <w:pStyle w:val="Code"/>
              <w:rPr>
                <w:lang w:val="id-ID"/>
              </w:rPr>
            </w:pPr>
            <w:r w:rsidRPr="00FD40C3">
              <w:rPr>
                <w:lang w:val="id-ID"/>
              </w:rPr>
              <w:t xml:space="preserve">    return text</w:t>
            </w:r>
          </w:p>
          <w:p w14:paraId="220204DA" w14:textId="77777777" w:rsidR="00364E7F" w:rsidRPr="00FD40C3" w:rsidRDefault="00364E7F" w:rsidP="00364E7F">
            <w:pPr>
              <w:pStyle w:val="Code"/>
              <w:rPr>
                <w:lang w:val="id-ID"/>
              </w:rPr>
            </w:pPr>
          </w:p>
          <w:p w14:paraId="4280EA20" w14:textId="77777777" w:rsidR="00364E7F" w:rsidRPr="00FD40C3" w:rsidRDefault="00364E7F" w:rsidP="00364E7F">
            <w:pPr>
              <w:pStyle w:val="Code"/>
              <w:rPr>
                <w:lang w:val="id-ID"/>
              </w:rPr>
            </w:pPr>
          </w:p>
          <w:p w14:paraId="66A299AD" w14:textId="77777777" w:rsidR="00364E7F" w:rsidRPr="00FD40C3" w:rsidRDefault="00364E7F" w:rsidP="00364E7F">
            <w:pPr>
              <w:pStyle w:val="Code"/>
              <w:rPr>
                <w:lang w:val="id-ID"/>
              </w:rPr>
            </w:pPr>
            <w:r w:rsidRPr="00FD40C3">
              <w:rPr>
                <w:lang w:val="id-ID"/>
              </w:rPr>
              <w:t># def lemma(text):</w:t>
            </w:r>
          </w:p>
          <w:p w14:paraId="06EE69B4" w14:textId="77777777" w:rsidR="00364E7F" w:rsidRPr="00FD40C3" w:rsidRDefault="00364E7F" w:rsidP="00364E7F">
            <w:pPr>
              <w:pStyle w:val="Code"/>
              <w:rPr>
                <w:lang w:val="id-ID"/>
              </w:rPr>
            </w:pPr>
            <w:r w:rsidRPr="00FD40C3">
              <w:rPr>
                <w:lang w:val="id-ID"/>
              </w:rPr>
              <w:t>#     text = lemmatization(text)</w:t>
            </w:r>
          </w:p>
          <w:p w14:paraId="0359C86E" w14:textId="77777777" w:rsidR="00364E7F" w:rsidRPr="00FD40C3" w:rsidRDefault="00364E7F" w:rsidP="00364E7F">
            <w:pPr>
              <w:pStyle w:val="Code"/>
              <w:rPr>
                <w:lang w:val="id-ID"/>
              </w:rPr>
            </w:pPr>
            <w:r w:rsidRPr="00FD40C3">
              <w:rPr>
                <w:lang w:val="id-ID"/>
              </w:rPr>
              <w:t>#     return text</w:t>
            </w:r>
          </w:p>
          <w:p w14:paraId="266AD39E" w14:textId="77777777" w:rsidR="00364E7F" w:rsidRPr="00FD40C3" w:rsidRDefault="00364E7F" w:rsidP="00364E7F">
            <w:pPr>
              <w:pStyle w:val="Code"/>
              <w:rPr>
                <w:lang w:val="id-ID"/>
              </w:rPr>
            </w:pPr>
          </w:p>
          <w:p w14:paraId="6B451BF4" w14:textId="77777777" w:rsidR="00364E7F" w:rsidRPr="00FD40C3" w:rsidRDefault="00364E7F" w:rsidP="00364E7F">
            <w:pPr>
              <w:pStyle w:val="Code"/>
              <w:rPr>
                <w:lang w:val="id-ID"/>
              </w:rPr>
            </w:pPr>
          </w:p>
          <w:p w14:paraId="554E4B63" w14:textId="77777777" w:rsidR="00364E7F" w:rsidRPr="00FD40C3" w:rsidRDefault="00364E7F" w:rsidP="00364E7F">
            <w:pPr>
              <w:pStyle w:val="Code"/>
              <w:rPr>
                <w:lang w:val="id-ID"/>
              </w:rPr>
            </w:pPr>
            <w:r w:rsidRPr="00FD40C3">
              <w:rPr>
                <w:lang w:val="id-ID"/>
              </w:rPr>
              <w:t>def term(q, ans):</w:t>
            </w:r>
          </w:p>
          <w:p w14:paraId="37AEF699" w14:textId="77777777" w:rsidR="00364E7F" w:rsidRPr="00FD40C3" w:rsidRDefault="00364E7F" w:rsidP="00364E7F">
            <w:pPr>
              <w:pStyle w:val="Code"/>
              <w:rPr>
                <w:lang w:val="id-ID"/>
              </w:rPr>
            </w:pPr>
            <w:r w:rsidRPr="00FD40C3">
              <w:rPr>
                <w:lang w:val="id-ID"/>
              </w:rPr>
              <w:t xml:space="preserve">    for i in q:</w:t>
            </w:r>
          </w:p>
          <w:p w14:paraId="4E37190F" w14:textId="77777777" w:rsidR="00364E7F" w:rsidRPr="00FD40C3" w:rsidRDefault="00364E7F" w:rsidP="00364E7F">
            <w:pPr>
              <w:pStyle w:val="Code"/>
              <w:rPr>
                <w:lang w:val="id-ID"/>
              </w:rPr>
            </w:pPr>
            <w:r w:rsidRPr="00FD40C3">
              <w:rPr>
                <w:lang w:val="id-ID"/>
              </w:rPr>
              <w:t xml:space="preserve">        if i == "":</w:t>
            </w:r>
          </w:p>
          <w:p w14:paraId="32C9273F" w14:textId="77777777" w:rsidR="00364E7F" w:rsidRPr="00FD40C3" w:rsidRDefault="00364E7F" w:rsidP="00364E7F">
            <w:pPr>
              <w:pStyle w:val="Code"/>
              <w:rPr>
                <w:lang w:val="id-ID"/>
              </w:rPr>
            </w:pPr>
            <w:r w:rsidRPr="00FD40C3">
              <w:rPr>
                <w:lang w:val="id-ID"/>
              </w:rPr>
              <w:t xml:space="preserve">            q.remove("")</w:t>
            </w:r>
          </w:p>
          <w:p w14:paraId="69F36AB6" w14:textId="77777777" w:rsidR="00364E7F" w:rsidRPr="00FD40C3" w:rsidRDefault="00364E7F" w:rsidP="00364E7F">
            <w:pPr>
              <w:pStyle w:val="Code"/>
              <w:rPr>
                <w:lang w:val="id-ID"/>
              </w:rPr>
            </w:pPr>
            <w:r w:rsidRPr="00FD40C3">
              <w:rPr>
                <w:lang w:val="id-ID"/>
              </w:rPr>
              <w:t xml:space="preserve">    for i in ans:</w:t>
            </w:r>
          </w:p>
          <w:p w14:paraId="3A51A541" w14:textId="77777777" w:rsidR="00364E7F" w:rsidRPr="00FD40C3" w:rsidRDefault="00364E7F" w:rsidP="00364E7F">
            <w:pPr>
              <w:pStyle w:val="Code"/>
              <w:rPr>
                <w:lang w:val="id-ID"/>
              </w:rPr>
            </w:pPr>
            <w:r w:rsidRPr="00FD40C3">
              <w:rPr>
                <w:lang w:val="id-ID"/>
              </w:rPr>
              <w:t xml:space="preserve">        if i == "":</w:t>
            </w:r>
          </w:p>
          <w:p w14:paraId="693D7FFC" w14:textId="77777777" w:rsidR="00364E7F" w:rsidRPr="00FD40C3" w:rsidRDefault="00364E7F" w:rsidP="00364E7F">
            <w:pPr>
              <w:pStyle w:val="Code"/>
              <w:rPr>
                <w:lang w:val="id-ID"/>
              </w:rPr>
            </w:pPr>
            <w:r w:rsidRPr="00FD40C3">
              <w:rPr>
                <w:lang w:val="id-ID"/>
              </w:rPr>
              <w:t xml:space="preserve">            ans.remove("")</w:t>
            </w:r>
          </w:p>
          <w:p w14:paraId="7763CA6C" w14:textId="77777777" w:rsidR="00364E7F" w:rsidRPr="00FD40C3" w:rsidRDefault="00364E7F" w:rsidP="00364E7F">
            <w:pPr>
              <w:pStyle w:val="Code"/>
              <w:rPr>
                <w:lang w:val="id-ID"/>
              </w:rPr>
            </w:pPr>
          </w:p>
          <w:p w14:paraId="4A59964F" w14:textId="77777777" w:rsidR="00364E7F" w:rsidRPr="00FD40C3" w:rsidRDefault="00364E7F" w:rsidP="00364E7F">
            <w:pPr>
              <w:pStyle w:val="Code"/>
              <w:rPr>
                <w:lang w:val="id-ID"/>
              </w:rPr>
            </w:pPr>
            <w:r w:rsidRPr="00FD40C3">
              <w:rPr>
                <w:lang w:val="id-ID"/>
              </w:rPr>
              <w:t xml:space="preserve">    BoWQ = set(q)</w:t>
            </w:r>
          </w:p>
          <w:p w14:paraId="69E81EF3" w14:textId="77777777" w:rsidR="00364E7F" w:rsidRPr="00FD40C3" w:rsidRDefault="00364E7F" w:rsidP="00364E7F">
            <w:pPr>
              <w:pStyle w:val="Code"/>
              <w:rPr>
                <w:lang w:val="id-ID"/>
              </w:rPr>
            </w:pPr>
            <w:r w:rsidRPr="00FD40C3">
              <w:rPr>
                <w:lang w:val="id-ID"/>
              </w:rPr>
              <w:t xml:space="preserve">    BoWA = set(ans)</w:t>
            </w:r>
          </w:p>
          <w:p w14:paraId="08F850B5" w14:textId="77777777" w:rsidR="00364E7F" w:rsidRPr="00FD40C3" w:rsidRDefault="00364E7F" w:rsidP="00364E7F">
            <w:pPr>
              <w:pStyle w:val="Code"/>
              <w:rPr>
                <w:lang w:val="id-ID"/>
              </w:rPr>
            </w:pPr>
          </w:p>
          <w:p w14:paraId="393CEFF8" w14:textId="77777777" w:rsidR="00364E7F" w:rsidRPr="00FD40C3" w:rsidRDefault="00364E7F" w:rsidP="00364E7F">
            <w:pPr>
              <w:pStyle w:val="Code"/>
              <w:rPr>
                <w:lang w:val="id-ID"/>
              </w:rPr>
            </w:pPr>
            <w:r w:rsidRPr="00FD40C3">
              <w:rPr>
                <w:lang w:val="id-ID"/>
              </w:rPr>
              <w:t xml:space="preserve">    uniqueWords = BoWQ.union(BoWA)</w:t>
            </w:r>
          </w:p>
          <w:p w14:paraId="71CECA1E" w14:textId="77777777" w:rsidR="00364E7F" w:rsidRPr="00FD40C3" w:rsidRDefault="00364E7F" w:rsidP="00364E7F">
            <w:pPr>
              <w:pStyle w:val="Code"/>
              <w:rPr>
                <w:lang w:val="id-ID"/>
              </w:rPr>
            </w:pPr>
            <w:r w:rsidRPr="00FD40C3">
              <w:rPr>
                <w:lang w:val="id-ID"/>
              </w:rPr>
              <w:t xml:space="preserve">    # print(uniqueWords)</w:t>
            </w:r>
          </w:p>
          <w:p w14:paraId="252CD69D" w14:textId="77777777" w:rsidR="00364E7F" w:rsidRPr="00FD40C3" w:rsidRDefault="00364E7F" w:rsidP="00364E7F">
            <w:pPr>
              <w:pStyle w:val="Code"/>
              <w:rPr>
                <w:lang w:val="id-ID"/>
              </w:rPr>
            </w:pPr>
          </w:p>
          <w:p w14:paraId="4432064C" w14:textId="77777777" w:rsidR="00364E7F" w:rsidRPr="00FD40C3" w:rsidRDefault="00364E7F" w:rsidP="00364E7F">
            <w:pPr>
              <w:pStyle w:val="Code"/>
              <w:rPr>
                <w:lang w:val="id-ID"/>
              </w:rPr>
            </w:pPr>
            <w:r w:rsidRPr="00FD40C3">
              <w:rPr>
                <w:lang w:val="id-ID"/>
              </w:rPr>
              <w:t xml:space="preserve">    numOfWordsQ = dict.fromkeys(uniqueWords, 0)</w:t>
            </w:r>
          </w:p>
          <w:p w14:paraId="4E287377" w14:textId="77777777" w:rsidR="00364E7F" w:rsidRPr="00FD40C3" w:rsidRDefault="00364E7F" w:rsidP="00364E7F">
            <w:pPr>
              <w:pStyle w:val="Code"/>
              <w:rPr>
                <w:lang w:val="id-ID"/>
              </w:rPr>
            </w:pPr>
            <w:r w:rsidRPr="00FD40C3">
              <w:rPr>
                <w:lang w:val="id-ID"/>
              </w:rPr>
              <w:t xml:space="preserve">    for word in q:</w:t>
            </w:r>
          </w:p>
          <w:p w14:paraId="00E27E9E" w14:textId="77777777" w:rsidR="00364E7F" w:rsidRPr="00FD40C3" w:rsidRDefault="00364E7F" w:rsidP="00364E7F">
            <w:pPr>
              <w:pStyle w:val="Code"/>
              <w:rPr>
                <w:lang w:val="id-ID"/>
              </w:rPr>
            </w:pPr>
            <w:r w:rsidRPr="00FD40C3">
              <w:rPr>
                <w:lang w:val="id-ID"/>
              </w:rPr>
              <w:t xml:space="preserve">        numOfWordsQ[word] += 1</w:t>
            </w:r>
          </w:p>
          <w:p w14:paraId="0C201379" w14:textId="77777777" w:rsidR="00364E7F" w:rsidRPr="00FD40C3" w:rsidRDefault="00364E7F" w:rsidP="00364E7F">
            <w:pPr>
              <w:pStyle w:val="Code"/>
              <w:rPr>
                <w:lang w:val="id-ID"/>
              </w:rPr>
            </w:pPr>
          </w:p>
          <w:p w14:paraId="4597B28B" w14:textId="77777777" w:rsidR="00364E7F" w:rsidRPr="00FD40C3" w:rsidRDefault="00364E7F" w:rsidP="00364E7F">
            <w:pPr>
              <w:pStyle w:val="Code"/>
              <w:rPr>
                <w:lang w:val="id-ID"/>
              </w:rPr>
            </w:pPr>
            <w:r w:rsidRPr="00FD40C3">
              <w:rPr>
                <w:lang w:val="id-ID"/>
              </w:rPr>
              <w:t xml:space="preserve">    numOfWordsA = dict.fromkeys(uniqueWords, 0)</w:t>
            </w:r>
          </w:p>
          <w:p w14:paraId="67A95C91" w14:textId="77777777" w:rsidR="00364E7F" w:rsidRPr="00FD40C3" w:rsidRDefault="00364E7F" w:rsidP="00364E7F">
            <w:pPr>
              <w:pStyle w:val="Code"/>
              <w:rPr>
                <w:lang w:val="id-ID"/>
              </w:rPr>
            </w:pPr>
            <w:r w:rsidRPr="00FD40C3">
              <w:rPr>
                <w:lang w:val="id-ID"/>
              </w:rPr>
              <w:t xml:space="preserve">    for word in ans:</w:t>
            </w:r>
          </w:p>
          <w:p w14:paraId="67511591" w14:textId="77777777" w:rsidR="00364E7F" w:rsidRPr="00FD40C3" w:rsidRDefault="00364E7F" w:rsidP="00364E7F">
            <w:pPr>
              <w:pStyle w:val="Code"/>
              <w:rPr>
                <w:lang w:val="id-ID"/>
              </w:rPr>
            </w:pPr>
            <w:r w:rsidRPr="00FD40C3">
              <w:rPr>
                <w:lang w:val="id-ID"/>
              </w:rPr>
              <w:t xml:space="preserve">        numOfWordsA[word] += 1</w:t>
            </w:r>
          </w:p>
          <w:p w14:paraId="2CB55549" w14:textId="77777777" w:rsidR="00364E7F" w:rsidRPr="00FD40C3" w:rsidRDefault="00364E7F" w:rsidP="00364E7F">
            <w:pPr>
              <w:pStyle w:val="Code"/>
              <w:rPr>
                <w:lang w:val="id-ID"/>
              </w:rPr>
            </w:pPr>
          </w:p>
          <w:p w14:paraId="4395A3CA" w14:textId="77777777" w:rsidR="00364E7F" w:rsidRPr="00FD40C3" w:rsidRDefault="00364E7F" w:rsidP="00364E7F">
            <w:pPr>
              <w:pStyle w:val="Code"/>
              <w:rPr>
                <w:lang w:val="id-ID"/>
              </w:rPr>
            </w:pPr>
            <w:r w:rsidRPr="00FD40C3">
              <w:rPr>
                <w:lang w:val="id-ID"/>
              </w:rPr>
              <w:t xml:space="preserve">    # print('Unique words', numOfWordsA)</w:t>
            </w:r>
          </w:p>
          <w:p w14:paraId="5EB96727" w14:textId="77777777" w:rsidR="00364E7F" w:rsidRPr="00FD40C3" w:rsidRDefault="00364E7F" w:rsidP="00364E7F">
            <w:pPr>
              <w:pStyle w:val="Code"/>
              <w:rPr>
                <w:lang w:val="id-ID"/>
              </w:rPr>
            </w:pPr>
          </w:p>
          <w:p w14:paraId="09B73D28" w14:textId="77777777" w:rsidR="00364E7F" w:rsidRPr="00FD40C3" w:rsidRDefault="00364E7F" w:rsidP="00364E7F">
            <w:pPr>
              <w:pStyle w:val="Code"/>
              <w:rPr>
                <w:lang w:val="id-ID"/>
              </w:rPr>
            </w:pPr>
            <w:r w:rsidRPr="00FD40C3">
              <w:rPr>
                <w:lang w:val="id-ID"/>
              </w:rPr>
              <w:t xml:space="preserve">    term = pd.DataFrame([numOfWordsQ, numOfWordsA])</w:t>
            </w:r>
          </w:p>
          <w:p w14:paraId="55B1CFEB" w14:textId="77777777" w:rsidR="00364E7F" w:rsidRPr="00FD40C3" w:rsidRDefault="00364E7F" w:rsidP="00364E7F">
            <w:pPr>
              <w:pStyle w:val="Code"/>
              <w:rPr>
                <w:lang w:val="id-ID"/>
              </w:rPr>
            </w:pPr>
            <w:r w:rsidRPr="00FD40C3">
              <w:rPr>
                <w:lang w:val="id-ID"/>
              </w:rPr>
              <w:t xml:space="preserve">    term = term.transpose()</w:t>
            </w:r>
          </w:p>
          <w:p w14:paraId="2182408A" w14:textId="77777777" w:rsidR="00364E7F" w:rsidRPr="00FD40C3" w:rsidRDefault="00364E7F" w:rsidP="00364E7F">
            <w:pPr>
              <w:pStyle w:val="Code"/>
              <w:rPr>
                <w:lang w:val="id-ID"/>
              </w:rPr>
            </w:pPr>
            <w:r w:rsidRPr="00FD40C3">
              <w:rPr>
                <w:lang w:val="id-ID"/>
              </w:rPr>
              <w:t xml:space="preserve">    term.columns = ["TF_Q", "TF_Ans"]</w:t>
            </w:r>
          </w:p>
          <w:p w14:paraId="1CF2C3A1" w14:textId="77777777" w:rsidR="00364E7F" w:rsidRPr="00FD40C3" w:rsidRDefault="00364E7F" w:rsidP="00364E7F">
            <w:pPr>
              <w:pStyle w:val="Code"/>
              <w:rPr>
                <w:lang w:val="id-ID"/>
              </w:rPr>
            </w:pPr>
          </w:p>
          <w:p w14:paraId="2847B4A2" w14:textId="77777777" w:rsidR="00364E7F" w:rsidRPr="00FD40C3" w:rsidRDefault="00364E7F" w:rsidP="00364E7F">
            <w:pPr>
              <w:pStyle w:val="Code"/>
              <w:rPr>
                <w:lang w:val="id-ID"/>
              </w:rPr>
            </w:pPr>
            <w:r w:rsidRPr="00FD40C3">
              <w:rPr>
                <w:lang w:val="id-ID"/>
              </w:rPr>
              <w:t xml:space="preserve">    # display(term)</w:t>
            </w:r>
          </w:p>
          <w:p w14:paraId="61E966B8" w14:textId="77777777" w:rsidR="00364E7F" w:rsidRPr="00FD40C3" w:rsidRDefault="00364E7F" w:rsidP="00364E7F">
            <w:pPr>
              <w:pStyle w:val="Code"/>
              <w:rPr>
                <w:lang w:val="id-ID"/>
              </w:rPr>
            </w:pPr>
          </w:p>
          <w:p w14:paraId="52167FB4" w14:textId="77777777" w:rsidR="00364E7F" w:rsidRPr="00FD40C3" w:rsidRDefault="00364E7F" w:rsidP="00364E7F">
            <w:pPr>
              <w:pStyle w:val="Code"/>
              <w:rPr>
                <w:lang w:val="id-ID"/>
              </w:rPr>
            </w:pPr>
            <w:r w:rsidRPr="00FD40C3">
              <w:rPr>
                <w:lang w:val="id-ID"/>
              </w:rPr>
              <w:t xml:space="preserve">    dfQ = dict.fromkeys(uniqueWords, 0)</w:t>
            </w:r>
          </w:p>
          <w:p w14:paraId="442DF495" w14:textId="77777777" w:rsidR="00364E7F" w:rsidRPr="00FD40C3" w:rsidRDefault="00364E7F" w:rsidP="00364E7F">
            <w:pPr>
              <w:pStyle w:val="Code"/>
              <w:rPr>
                <w:lang w:val="id-ID"/>
              </w:rPr>
            </w:pPr>
            <w:r w:rsidRPr="00FD40C3">
              <w:rPr>
                <w:lang w:val="id-ID"/>
              </w:rPr>
              <w:t xml:space="preserve">    for word in BoWQ:</w:t>
            </w:r>
          </w:p>
          <w:p w14:paraId="320CC9F4" w14:textId="77777777" w:rsidR="00364E7F" w:rsidRPr="00FD40C3" w:rsidRDefault="00364E7F" w:rsidP="00364E7F">
            <w:pPr>
              <w:pStyle w:val="Code"/>
              <w:rPr>
                <w:lang w:val="id-ID"/>
              </w:rPr>
            </w:pPr>
            <w:r w:rsidRPr="00FD40C3">
              <w:rPr>
                <w:lang w:val="id-ID"/>
              </w:rPr>
              <w:t xml:space="preserve">        dfQ[word] += 1</w:t>
            </w:r>
          </w:p>
          <w:p w14:paraId="2FAC569B" w14:textId="77777777" w:rsidR="00364E7F" w:rsidRPr="00FD40C3" w:rsidRDefault="00364E7F" w:rsidP="00364E7F">
            <w:pPr>
              <w:pStyle w:val="Code"/>
              <w:rPr>
                <w:lang w:val="id-ID"/>
              </w:rPr>
            </w:pPr>
          </w:p>
          <w:p w14:paraId="01833E4C" w14:textId="77777777" w:rsidR="00364E7F" w:rsidRPr="00FD40C3" w:rsidRDefault="00364E7F" w:rsidP="00364E7F">
            <w:pPr>
              <w:pStyle w:val="Code"/>
              <w:rPr>
                <w:lang w:val="id-ID"/>
              </w:rPr>
            </w:pPr>
            <w:r w:rsidRPr="00FD40C3">
              <w:rPr>
                <w:lang w:val="id-ID"/>
              </w:rPr>
              <w:t xml:space="preserve">    dfA = dict.fromkeys(uniqueWords, 0)</w:t>
            </w:r>
          </w:p>
          <w:p w14:paraId="22F98FC0" w14:textId="77777777" w:rsidR="00364E7F" w:rsidRPr="00FD40C3" w:rsidRDefault="00364E7F" w:rsidP="00364E7F">
            <w:pPr>
              <w:pStyle w:val="Code"/>
              <w:rPr>
                <w:lang w:val="id-ID"/>
              </w:rPr>
            </w:pPr>
            <w:r w:rsidRPr="00FD40C3">
              <w:rPr>
                <w:lang w:val="id-ID"/>
              </w:rPr>
              <w:t xml:space="preserve">    for word in BoWA:</w:t>
            </w:r>
          </w:p>
          <w:p w14:paraId="5B0C7DAF" w14:textId="77777777" w:rsidR="00364E7F" w:rsidRPr="00FD40C3" w:rsidRDefault="00364E7F" w:rsidP="00364E7F">
            <w:pPr>
              <w:pStyle w:val="Code"/>
              <w:rPr>
                <w:lang w:val="id-ID"/>
              </w:rPr>
            </w:pPr>
            <w:r w:rsidRPr="00FD40C3">
              <w:rPr>
                <w:lang w:val="id-ID"/>
              </w:rPr>
              <w:t xml:space="preserve">        dfA[word] += 1</w:t>
            </w:r>
          </w:p>
          <w:p w14:paraId="093E8C1D" w14:textId="77777777" w:rsidR="00364E7F" w:rsidRPr="00FD40C3" w:rsidRDefault="00364E7F" w:rsidP="00364E7F">
            <w:pPr>
              <w:pStyle w:val="Code"/>
              <w:rPr>
                <w:lang w:val="id-ID"/>
              </w:rPr>
            </w:pPr>
          </w:p>
          <w:p w14:paraId="3F91F520" w14:textId="77777777" w:rsidR="00364E7F" w:rsidRPr="00FD40C3" w:rsidRDefault="00364E7F" w:rsidP="00364E7F">
            <w:pPr>
              <w:pStyle w:val="Code"/>
              <w:rPr>
                <w:lang w:val="id-ID"/>
              </w:rPr>
            </w:pPr>
            <w:r w:rsidRPr="00FD40C3">
              <w:rPr>
                <w:lang w:val="id-ID"/>
              </w:rPr>
              <w:t xml:space="preserve">    term["DF_Q"] = dfQ.values()</w:t>
            </w:r>
          </w:p>
          <w:p w14:paraId="5D759621" w14:textId="77777777" w:rsidR="00364E7F" w:rsidRPr="00FD40C3" w:rsidRDefault="00364E7F" w:rsidP="00364E7F">
            <w:pPr>
              <w:pStyle w:val="Code"/>
              <w:rPr>
                <w:lang w:val="id-ID"/>
              </w:rPr>
            </w:pPr>
            <w:r w:rsidRPr="00FD40C3">
              <w:rPr>
                <w:lang w:val="id-ID"/>
              </w:rPr>
              <w:t xml:space="preserve">    term["DF_A"] = dfA.values()</w:t>
            </w:r>
          </w:p>
          <w:p w14:paraId="030D5119" w14:textId="77777777" w:rsidR="00364E7F" w:rsidRPr="00FD40C3" w:rsidRDefault="00364E7F" w:rsidP="00364E7F">
            <w:pPr>
              <w:pStyle w:val="Code"/>
              <w:rPr>
                <w:lang w:val="id-ID"/>
              </w:rPr>
            </w:pPr>
          </w:p>
          <w:p w14:paraId="30ECEF25" w14:textId="77777777" w:rsidR="00364E7F" w:rsidRPr="00FD40C3" w:rsidRDefault="00364E7F" w:rsidP="00364E7F">
            <w:pPr>
              <w:pStyle w:val="Code"/>
              <w:rPr>
                <w:lang w:val="id-ID"/>
              </w:rPr>
            </w:pPr>
            <w:r w:rsidRPr="00FD40C3">
              <w:rPr>
                <w:lang w:val="id-ID"/>
              </w:rPr>
              <w:t xml:space="preserve">    DF = []</w:t>
            </w:r>
          </w:p>
          <w:p w14:paraId="0C9F27BA" w14:textId="77777777" w:rsidR="00364E7F" w:rsidRPr="00FD40C3" w:rsidRDefault="00364E7F" w:rsidP="00364E7F">
            <w:pPr>
              <w:pStyle w:val="Code"/>
              <w:rPr>
                <w:lang w:val="id-ID"/>
              </w:rPr>
            </w:pPr>
            <w:r w:rsidRPr="00FD40C3">
              <w:rPr>
                <w:lang w:val="id-ID"/>
              </w:rPr>
              <w:t xml:space="preserve">    for i in range(len(uniqueWords)):</w:t>
            </w:r>
          </w:p>
          <w:p w14:paraId="50C3C769" w14:textId="77777777" w:rsidR="00364E7F" w:rsidRPr="00FD40C3" w:rsidRDefault="00364E7F" w:rsidP="00364E7F">
            <w:pPr>
              <w:pStyle w:val="Code"/>
              <w:rPr>
                <w:lang w:val="id-ID"/>
              </w:rPr>
            </w:pPr>
            <w:r w:rsidRPr="00FD40C3">
              <w:rPr>
                <w:lang w:val="id-ID"/>
              </w:rPr>
              <w:t xml:space="preserve">        DF.append(term["DF_Q"][i] + term["DF_A"][i])</w:t>
            </w:r>
          </w:p>
          <w:p w14:paraId="01C5F3DF" w14:textId="77777777" w:rsidR="00364E7F" w:rsidRPr="00FD40C3" w:rsidRDefault="00364E7F" w:rsidP="00364E7F">
            <w:pPr>
              <w:pStyle w:val="Code"/>
              <w:rPr>
                <w:lang w:val="id-ID"/>
              </w:rPr>
            </w:pPr>
            <w:r w:rsidRPr="00FD40C3">
              <w:rPr>
                <w:lang w:val="id-ID"/>
              </w:rPr>
              <w:t xml:space="preserve">    term["DF"] = DF</w:t>
            </w:r>
          </w:p>
          <w:p w14:paraId="222954A1" w14:textId="77777777" w:rsidR="00364E7F" w:rsidRPr="00FD40C3" w:rsidRDefault="00364E7F" w:rsidP="00364E7F">
            <w:pPr>
              <w:pStyle w:val="Code"/>
              <w:rPr>
                <w:lang w:val="id-ID"/>
              </w:rPr>
            </w:pPr>
            <w:r w:rsidRPr="00FD40C3">
              <w:rPr>
                <w:lang w:val="id-ID"/>
              </w:rPr>
              <w:t xml:space="preserve">    # display(term)</w:t>
            </w:r>
          </w:p>
          <w:p w14:paraId="26A07B2F" w14:textId="77777777" w:rsidR="00364E7F" w:rsidRPr="00FD40C3" w:rsidRDefault="00364E7F" w:rsidP="00364E7F">
            <w:pPr>
              <w:pStyle w:val="Code"/>
              <w:rPr>
                <w:lang w:val="id-ID"/>
              </w:rPr>
            </w:pPr>
          </w:p>
          <w:p w14:paraId="75A28A9F" w14:textId="77777777" w:rsidR="00364E7F" w:rsidRPr="00FD40C3" w:rsidRDefault="00364E7F" w:rsidP="00364E7F">
            <w:pPr>
              <w:pStyle w:val="Code"/>
              <w:rPr>
                <w:lang w:val="id-ID"/>
              </w:rPr>
            </w:pPr>
            <w:r w:rsidRPr="00FD40C3">
              <w:rPr>
                <w:lang w:val="id-ID"/>
              </w:rPr>
              <w:t xml:space="preserve">    idfDict = []</w:t>
            </w:r>
          </w:p>
          <w:p w14:paraId="77ACD9B7" w14:textId="77777777" w:rsidR="00364E7F" w:rsidRPr="00FD40C3" w:rsidRDefault="00364E7F" w:rsidP="00364E7F">
            <w:pPr>
              <w:pStyle w:val="Code"/>
              <w:rPr>
                <w:lang w:val="id-ID"/>
              </w:rPr>
            </w:pPr>
          </w:p>
          <w:p w14:paraId="3D29274F" w14:textId="77777777" w:rsidR="00364E7F" w:rsidRPr="00FD40C3" w:rsidRDefault="00364E7F" w:rsidP="00364E7F">
            <w:pPr>
              <w:pStyle w:val="Code"/>
              <w:rPr>
                <w:lang w:val="id-ID"/>
              </w:rPr>
            </w:pPr>
            <w:r w:rsidRPr="00FD40C3">
              <w:rPr>
                <w:lang w:val="id-ID"/>
              </w:rPr>
              <w:t xml:space="preserve">    for i in range(len(term["DF"])):</w:t>
            </w:r>
          </w:p>
          <w:p w14:paraId="6ED5D5D7" w14:textId="77777777" w:rsidR="00364E7F" w:rsidRPr="00FD40C3" w:rsidRDefault="00364E7F" w:rsidP="00364E7F">
            <w:pPr>
              <w:pStyle w:val="Code"/>
              <w:rPr>
                <w:lang w:val="id-ID"/>
              </w:rPr>
            </w:pPr>
            <w:r w:rsidRPr="00FD40C3">
              <w:rPr>
                <w:lang w:val="id-ID"/>
              </w:rPr>
              <w:t xml:space="preserve">        idfDict.append(math.log10((2 + 1) / (term["DF"][i] + 1)) + 1)</w:t>
            </w:r>
          </w:p>
          <w:p w14:paraId="1C7998A3" w14:textId="77777777" w:rsidR="00364E7F" w:rsidRPr="00FD40C3" w:rsidRDefault="00364E7F" w:rsidP="00364E7F">
            <w:pPr>
              <w:pStyle w:val="Code"/>
              <w:rPr>
                <w:lang w:val="id-ID"/>
              </w:rPr>
            </w:pPr>
            <w:r w:rsidRPr="00FD40C3">
              <w:rPr>
                <w:lang w:val="id-ID"/>
              </w:rPr>
              <w:t xml:space="preserve">        # print(idfDict)</w:t>
            </w:r>
          </w:p>
          <w:p w14:paraId="7FE15EAE" w14:textId="77777777" w:rsidR="00364E7F" w:rsidRPr="00FD40C3" w:rsidRDefault="00364E7F" w:rsidP="00364E7F">
            <w:pPr>
              <w:pStyle w:val="Code"/>
              <w:rPr>
                <w:lang w:val="id-ID"/>
              </w:rPr>
            </w:pPr>
            <w:r w:rsidRPr="00FD40C3">
              <w:rPr>
                <w:lang w:val="id-ID"/>
              </w:rPr>
              <w:lastRenderedPageBreak/>
              <w:t xml:space="preserve">    term["IDF"] = idfDict</w:t>
            </w:r>
          </w:p>
          <w:p w14:paraId="03FA45A1" w14:textId="77777777" w:rsidR="00364E7F" w:rsidRPr="00FD40C3" w:rsidRDefault="00364E7F" w:rsidP="00364E7F">
            <w:pPr>
              <w:pStyle w:val="Code"/>
              <w:rPr>
                <w:lang w:val="id-ID"/>
              </w:rPr>
            </w:pPr>
          </w:p>
          <w:p w14:paraId="334DF440" w14:textId="77777777" w:rsidR="00364E7F" w:rsidRPr="00FD40C3" w:rsidRDefault="00364E7F" w:rsidP="00364E7F">
            <w:pPr>
              <w:pStyle w:val="Code"/>
              <w:rPr>
                <w:lang w:val="id-ID"/>
              </w:rPr>
            </w:pPr>
            <w:r w:rsidRPr="00FD40C3">
              <w:rPr>
                <w:lang w:val="id-ID"/>
              </w:rPr>
              <w:t xml:space="preserve">    # display(term)</w:t>
            </w:r>
          </w:p>
          <w:p w14:paraId="50A00F05" w14:textId="77777777" w:rsidR="00364E7F" w:rsidRPr="00FD40C3" w:rsidRDefault="00364E7F" w:rsidP="00364E7F">
            <w:pPr>
              <w:pStyle w:val="Code"/>
              <w:rPr>
                <w:lang w:val="id-ID"/>
              </w:rPr>
            </w:pPr>
          </w:p>
          <w:p w14:paraId="276D0F81" w14:textId="77777777" w:rsidR="00364E7F" w:rsidRPr="00FD40C3" w:rsidRDefault="00364E7F" w:rsidP="00364E7F">
            <w:pPr>
              <w:pStyle w:val="Code"/>
              <w:rPr>
                <w:lang w:val="id-ID"/>
              </w:rPr>
            </w:pPr>
            <w:r w:rsidRPr="00FD40C3">
              <w:rPr>
                <w:lang w:val="id-ID"/>
              </w:rPr>
              <w:t xml:space="preserve">    tfidfQ = []</w:t>
            </w:r>
          </w:p>
          <w:p w14:paraId="1DF895CB" w14:textId="77777777" w:rsidR="00364E7F" w:rsidRPr="00FD40C3" w:rsidRDefault="00364E7F" w:rsidP="00364E7F">
            <w:pPr>
              <w:pStyle w:val="Code"/>
              <w:rPr>
                <w:lang w:val="id-ID"/>
              </w:rPr>
            </w:pPr>
            <w:r w:rsidRPr="00FD40C3">
              <w:rPr>
                <w:lang w:val="id-ID"/>
              </w:rPr>
              <w:t xml:space="preserve">    tfidfA = []</w:t>
            </w:r>
          </w:p>
          <w:p w14:paraId="64973CA0" w14:textId="77777777" w:rsidR="00364E7F" w:rsidRPr="00FD40C3" w:rsidRDefault="00364E7F" w:rsidP="00364E7F">
            <w:pPr>
              <w:pStyle w:val="Code"/>
              <w:rPr>
                <w:lang w:val="id-ID"/>
              </w:rPr>
            </w:pPr>
            <w:r w:rsidRPr="00FD40C3">
              <w:rPr>
                <w:lang w:val="id-ID"/>
              </w:rPr>
              <w:t xml:space="preserve">    for i in range(len(uniqueWords)):</w:t>
            </w:r>
          </w:p>
          <w:p w14:paraId="18FDA297" w14:textId="77777777" w:rsidR="00364E7F" w:rsidRPr="00FD40C3" w:rsidRDefault="00364E7F" w:rsidP="00364E7F">
            <w:pPr>
              <w:pStyle w:val="Code"/>
              <w:rPr>
                <w:lang w:val="id-ID"/>
              </w:rPr>
            </w:pPr>
            <w:r w:rsidRPr="00FD40C3">
              <w:rPr>
                <w:lang w:val="id-ID"/>
              </w:rPr>
              <w:t xml:space="preserve">        tfidfQ.append(term["TF_Q"][i] * term["IDF"][i])</w:t>
            </w:r>
          </w:p>
          <w:p w14:paraId="555333E0" w14:textId="77777777" w:rsidR="00364E7F" w:rsidRPr="00FD40C3" w:rsidRDefault="00364E7F" w:rsidP="00364E7F">
            <w:pPr>
              <w:pStyle w:val="Code"/>
              <w:rPr>
                <w:lang w:val="id-ID"/>
              </w:rPr>
            </w:pPr>
            <w:r w:rsidRPr="00FD40C3">
              <w:rPr>
                <w:lang w:val="id-ID"/>
              </w:rPr>
              <w:t xml:space="preserve">        tfidfA.append(term["TF_Ans"][i] * term["IDF"][i])</w:t>
            </w:r>
          </w:p>
          <w:p w14:paraId="73F9FAFA" w14:textId="77777777" w:rsidR="00364E7F" w:rsidRPr="00FD40C3" w:rsidRDefault="00364E7F" w:rsidP="00364E7F">
            <w:pPr>
              <w:pStyle w:val="Code"/>
              <w:rPr>
                <w:lang w:val="id-ID"/>
              </w:rPr>
            </w:pPr>
          </w:p>
          <w:p w14:paraId="581E4A85" w14:textId="77777777" w:rsidR="00364E7F" w:rsidRPr="00FD40C3" w:rsidRDefault="00364E7F" w:rsidP="00364E7F">
            <w:pPr>
              <w:pStyle w:val="Code"/>
              <w:rPr>
                <w:lang w:val="id-ID"/>
              </w:rPr>
            </w:pPr>
            <w:r w:rsidRPr="00FD40C3">
              <w:rPr>
                <w:lang w:val="id-ID"/>
              </w:rPr>
              <w:t xml:space="preserve">    term["TF-IDF_Q"] = np.array(tfidfQ)</w:t>
            </w:r>
          </w:p>
          <w:p w14:paraId="1D1DBA58" w14:textId="77777777" w:rsidR="00364E7F" w:rsidRPr="00FD40C3" w:rsidRDefault="00364E7F" w:rsidP="00364E7F">
            <w:pPr>
              <w:pStyle w:val="Code"/>
              <w:rPr>
                <w:lang w:val="id-ID"/>
              </w:rPr>
            </w:pPr>
            <w:r w:rsidRPr="00FD40C3">
              <w:rPr>
                <w:lang w:val="id-ID"/>
              </w:rPr>
              <w:t xml:space="preserve">    term["TF-IDF_A"] = np.array(tfidfA)</w:t>
            </w:r>
          </w:p>
          <w:p w14:paraId="18827645" w14:textId="77777777" w:rsidR="00364E7F" w:rsidRPr="00FD40C3" w:rsidRDefault="00364E7F" w:rsidP="00364E7F">
            <w:pPr>
              <w:pStyle w:val="Code"/>
              <w:rPr>
                <w:lang w:val="id-ID"/>
              </w:rPr>
            </w:pPr>
          </w:p>
          <w:p w14:paraId="600006A9" w14:textId="77777777" w:rsidR="00364E7F" w:rsidRPr="00FD40C3" w:rsidRDefault="00364E7F" w:rsidP="00364E7F">
            <w:pPr>
              <w:pStyle w:val="Code"/>
              <w:rPr>
                <w:lang w:val="id-ID"/>
              </w:rPr>
            </w:pPr>
            <w:r w:rsidRPr="00FD40C3">
              <w:rPr>
                <w:lang w:val="id-ID"/>
              </w:rPr>
              <w:t xml:space="preserve">    cosine = np.dot(tfidfQ, tfidfA) / (np.linalg.norm(tfidfQ) * np.linalg.norm(tfidfA))</w:t>
            </w:r>
          </w:p>
          <w:p w14:paraId="7C0C7A2D" w14:textId="77777777" w:rsidR="00364E7F" w:rsidRPr="00FD40C3" w:rsidRDefault="00364E7F" w:rsidP="00364E7F">
            <w:pPr>
              <w:pStyle w:val="Code"/>
              <w:rPr>
                <w:lang w:val="id-ID"/>
              </w:rPr>
            </w:pPr>
          </w:p>
          <w:p w14:paraId="05B80910" w14:textId="77777777" w:rsidR="00364E7F" w:rsidRPr="00FD40C3" w:rsidRDefault="00364E7F" w:rsidP="00364E7F">
            <w:pPr>
              <w:pStyle w:val="Code"/>
              <w:rPr>
                <w:lang w:val="id-ID"/>
              </w:rPr>
            </w:pPr>
            <w:r w:rsidRPr="00FD40C3">
              <w:rPr>
                <w:lang w:val="id-ID"/>
              </w:rPr>
              <w:t xml:space="preserve">    if math.isnan(cosine):</w:t>
            </w:r>
          </w:p>
          <w:p w14:paraId="00404FE8" w14:textId="77777777" w:rsidR="00364E7F" w:rsidRPr="00FD40C3" w:rsidRDefault="00364E7F" w:rsidP="00364E7F">
            <w:pPr>
              <w:pStyle w:val="Code"/>
              <w:rPr>
                <w:lang w:val="id-ID"/>
              </w:rPr>
            </w:pPr>
            <w:r w:rsidRPr="00FD40C3">
              <w:rPr>
                <w:lang w:val="id-ID"/>
              </w:rPr>
              <w:t xml:space="preserve">        cosine = 0</w:t>
            </w:r>
          </w:p>
          <w:p w14:paraId="3E462763" w14:textId="77777777" w:rsidR="00364E7F" w:rsidRPr="00FD40C3" w:rsidRDefault="00364E7F" w:rsidP="00364E7F">
            <w:pPr>
              <w:pStyle w:val="Code"/>
              <w:rPr>
                <w:lang w:val="id-ID"/>
              </w:rPr>
            </w:pPr>
            <w:r w:rsidRPr="00FD40C3">
              <w:rPr>
                <w:lang w:val="id-ID"/>
              </w:rPr>
              <w:t xml:space="preserve">    skor = round((cosine * 100), 2)</w:t>
            </w:r>
          </w:p>
          <w:p w14:paraId="2461CBF9" w14:textId="77777777" w:rsidR="00364E7F" w:rsidRPr="00FD40C3" w:rsidRDefault="00364E7F" w:rsidP="00364E7F">
            <w:pPr>
              <w:pStyle w:val="Code"/>
              <w:rPr>
                <w:lang w:val="id-ID"/>
              </w:rPr>
            </w:pPr>
            <w:r w:rsidRPr="00FD40C3">
              <w:rPr>
                <w:lang w:val="id-ID"/>
              </w:rPr>
              <w:t xml:space="preserve">    return skor</w:t>
            </w:r>
          </w:p>
          <w:p w14:paraId="56DACA80" w14:textId="77777777" w:rsidR="00364E7F" w:rsidRPr="00FD40C3" w:rsidRDefault="00364E7F" w:rsidP="00364E7F">
            <w:pPr>
              <w:pStyle w:val="Code"/>
              <w:rPr>
                <w:lang w:val="id-ID"/>
              </w:rPr>
            </w:pPr>
          </w:p>
          <w:p w14:paraId="22976F70" w14:textId="77777777" w:rsidR="00364E7F" w:rsidRPr="00FD40C3" w:rsidRDefault="00364E7F" w:rsidP="00364E7F">
            <w:pPr>
              <w:pStyle w:val="Code"/>
              <w:rPr>
                <w:lang w:val="id-ID"/>
              </w:rPr>
            </w:pPr>
          </w:p>
          <w:p w14:paraId="269AD47C" w14:textId="77777777" w:rsidR="00364E7F" w:rsidRPr="00FD40C3" w:rsidRDefault="00364E7F" w:rsidP="00364E7F">
            <w:pPr>
              <w:pStyle w:val="Code"/>
              <w:rPr>
                <w:lang w:val="id-ID"/>
              </w:rPr>
            </w:pPr>
            <w:r w:rsidRPr="00FD40C3">
              <w:rPr>
                <w:lang w:val="id-ID"/>
              </w:rPr>
              <w:t>case_fold_q = case_folding(kj)</w:t>
            </w:r>
          </w:p>
          <w:p w14:paraId="1CD666C0" w14:textId="77777777" w:rsidR="00364E7F" w:rsidRPr="00FD40C3" w:rsidRDefault="00364E7F" w:rsidP="00364E7F">
            <w:pPr>
              <w:pStyle w:val="Code"/>
              <w:rPr>
                <w:lang w:val="id-ID"/>
              </w:rPr>
            </w:pPr>
            <w:r w:rsidRPr="00FD40C3">
              <w:rPr>
                <w:lang w:val="id-ID"/>
              </w:rPr>
              <w:t>case_fold_ans = case_folding(jawaban)</w:t>
            </w:r>
          </w:p>
          <w:p w14:paraId="68309516" w14:textId="77777777" w:rsidR="00364E7F" w:rsidRPr="00FD40C3" w:rsidRDefault="00364E7F" w:rsidP="00364E7F">
            <w:pPr>
              <w:pStyle w:val="Code"/>
              <w:rPr>
                <w:lang w:val="id-ID"/>
              </w:rPr>
            </w:pPr>
            <w:r w:rsidRPr="00FD40C3">
              <w:rPr>
                <w:lang w:val="id-ID"/>
              </w:rPr>
              <w:t>spell_q = spell_check(case_fold_q)</w:t>
            </w:r>
          </w:p>
          <w:p w14:paraId="2AD455D2" w14:textId="77777777" w:rsidR="00364E7F" w:rsidRPr="00FD40C3" w:rsidRDefault="00364E7F" w:rsidP="00364E7F">
            <w:pPr>
              <w:pStyle w:val="Code"/>
              <w:rPr>
                <w:lang w:val="id-ID"/>
              </w:rPr>
            </w:pPr>
            <w:r w:rsidRPr="00FD40C3">
              <w:rPr>
                <w:lang w:val="id-ID"/>
              </w:rPr>
              <w:t>spell_ans = spell_check(case_fold_ans)</w:t>
            </w:r>
          </w:p>
          <w:p w14:paraId="2EED1130" w14:textId="77777777" w:rsidR="00364E7F" w:rsidRPr="00FD40C3" w:rsidRDefault="00364E7F" w:rsidP="00364E7F">
            <w:pPr>
              <w:pStyle w:val="Code"/>
              <w:rPr>
                <w:lang w:val="id-ID"/>
              </w:rPr>
            </w:pPr>
            <w:r w:rsidRPr="00FD40C3">
              <w:rPr>
                <w:lang w:val="id-ID"/>
              </w:rPr>
              <w:t>token_q = tokenization(spell_q)</w:t>
            </w:r>
          </w:p>
          <w:p w14:paraId="57B9253E" w14:textId="77777777" w:rsidR="00364E7F" w:rsidRPr="00FD40C3" w:rsidRDefault="00364E7F" w:rsidP="00364E7F">
            <w:pPr>
              <w:pStyle w:val="Code"/>
              <w:rPr>
                <w:lang w:val="id-ID"/>
              </w:rPr>
            </w:pPr>
            <w:r w:rsidRPr="00FD40C3">
              <w:rPr>
                <w:lang w:val="id-ID"/>
              </w:rPr>
              <w:t>token_ans = tokenization(spell_ans)</w:t>
            </w:r>
          </w:p>
          <w:p w14:paraId="74D6AE50" w14:textId="77777777" w:rsidR="00364E7F" w:rsidRPr="00FD40C3" w:rsidRDefault="00364E7F" w:rsidP="00364E7F">
            <w:pPr>
              <w:pStyle w:val="Code"/>
              <w:rPr>
                <w:lang w:val="id-ID"/>
              </w:rPr>
            </w:pPr>
            <w:r w:rsidRPr="00FD40C3">
              <w:rPr>
                <w:lang w:val="id-ID"/>
              </w:rPr>
              <w:t>token_q = remove_digits(token_q)</w:t>
            </w:r>
          </w:p>
          <w:p w14:paraId="6AEA1764" w14:textId="77777777" w:rsidR="00364E7F" w:rsidRPr="00FD40C3" w:rsidRDefault="00364E7F" w:rsidP="00364E7F">
            <w:pPr>
              <w:pStyle w:val="Code"/>
              <w:rPr>
                <w:lang w:val="id-ID"/>
              </w:rPr>
            </w:pPr>
            <w:r w:rsidRPr="00FD40C3">
              <w:rPr>
                <w:lang w:val="id-ID"/>
              </w:rPr>
              <w:t>token_ans = remove_digits(token_ans)</w:t>
            </w:r>
          </w:p>
          <w:p w14:paraId="3190398F" w14:textId="77777777" w:rsidR="00364E7F" w:rsidRPr="00FD40C3" w:rsidRDefault="00364E7F" w:rsidP="00364E7F">
            <w:pPr>
              <w:pStyle w:val="Code"/>
              <w:rPr>
                <w:lang w:val="id-ID"/>
              </w:rPr>
            </w:pPr>
            <w:r w:rsidRPr="00FD40C3">
              <w:rPr>
                <w:lang w:val="id-ID"/>
              </w:rPr>
              <w:t>filter_q = remove_SW(token_q)</w:t>
            </w:r>
          </w:p>
          <w:p w14:paraId="04FD01E3" w14:textId="77777777" w:rsidR="00364E7F" w:rsidRPr="00FD40C3" w:rsidRDefault="00364E7F" w:rsidP="00364E7F">
            <w:pPr>
              <w:pStyle w:val="Code"/>
              <w:rPr>
                <w:lang w:val="id-ID"/>
              </w:rPr>
            </w:pPr>
            <w:r w:rsidRPr="00FD40C3">
              <w:rPr>
                <w:lang w:val="id-ID"/>
              </w:rPr>
              <w:t>filter_ans = remove_SW(token_ans)</w:t>
            </w:r>
          </w:p>
          <w:p w14:paraId="793E1A42" w14:textId="77777777" w:rsidR="00364E7F" w:rsidRPr="00FD40C3" w:rsidRDefault="00364E7F" w:rsidP="00364E7F">
            <w:pPr>
              <w:pStyle w:val="Code"/>
              <w:rPr>
                <w:lang w:val="id-ID"/>
              </w:rPr>
            </w:pPr>
          </w:p>
          <w:p w14:paraId="5E824A0A" w14:textId="77777777" w:rsidR="00364E7F" w:rsidRPr="00FD40C3" w:rsidRDefault="00364E7F" w:rsidP="00364E7F">
            <w:pPr>
              <w:pStyle w:val="Code"/>
              <w:rPr>
                <w:lang w:val="id-ID"/>
              </w:rPr>
            </w:pPr>
            <w:r w:rsidRPr="00FD40C3">
              <w:rPr>
                <w:lang w:val="id-ID"/>
              </w:rPr>
              <w:t>stem_q = stemming(filter_q)</w:t>
            </w:r>
          </w:p>
          <w:p w14:paraId="475F4969" w14:textId="77777777" w:rsidR="00364E7F" w:rsidRPr="00FD40C3" w:rsidRDefault="00364E7F" w:rsidP="00364E7F">
            <w:pPr>
              <w:pStyle w:val="Code"/>
              <w:rPr>
                <w:lang w:val="id-ID"/>
              </w:rPr>
            </w:pPr>
            <w:r w:rsidRPr="00FD40C3">
              <w:rPr>
                <w:lang w:val="id-ID"/>
              </w:rPr>
              <w:t>stem_ans = stemming(filter_ans)</w:t>
            </w:r>
          </w:p>
          <w:p w14:paraId="2D900A93" w14:textId="77777777" w:rsidR="00364E7F" w:rsidRPr="00FD40C3" w:rsidRDefault="00364E7F" w:rsidP="00364E7F">
            <w:pPr>
              <w:pStyle w:val="Code"/>
              <w:rPr>
                <w:lang w:val="id-ID"/>
              </w:rPr>
            </w:pPr>
          </w:p>
          <w:p w14:paraId="09F2838B" w14:textId="77777777" w:rsidR="00364E7F" w:rsidRPr="00FD40C3" w:rsidRDefault="00364E7F" w:rsidP="00364E7F">
            <w:pPr>
              <w:pStyle w:val="Code"/>
              <w:rPr>
                <w:lang w:val="id-ID"/>
              </w:rPr>
            </w:pPr>
            <w:r w:rsidRPr="00FD40C3">
              <w:rPr>
                <w:lang w:val="id-ID"/>
              </w:rPr>
              <w:t># lemma_q = lemma(filter_q)</w:t>
            </w:r>
          </w:p>
          <w:p w14:paraId="37AD32AE" w14:textId="77777777" w:rsidR="00364E7F" w:rsidRPr="00FD40C3" w:rsidRDefault="00364E7F" w:rsidP="00364E7F">
            <w:pPr>
              <w:pStyle w:val="Code"/>
              <w:rPr>
                <w:lang w:val="id-ID"/>
              </w:rPr>
            </w:pPr>
            <w:r w:rsidRPr="00FD40C3">
              <w:rPr>
                <w:lang w:val="id-ID"/>
              </w:rPr>
              <w:t># lemma_ans = lemma(filter_ans)</w:t>
            </w:r>
          </w:p>
          <w:p w14:paraId="0A7E061F" w14:textId="77777777" w:rsidR="00364E7F" w:rsidRPr="00FD40C3" w:rsidRDefault="00364E7F" w:rsidP="00364E7F">
            <w:pPr>
              <w:pStyle w:val="Code"/>
              <w:rPr>
                <w:lang w:val="id-ID"/>
              </w:rPr>
            </w:pPr>
          </w:p>
          <w:p w14:paraId="1FBD7CA0" w14:textId="77777777" w:rsidR="00364E7F" w:rsidRPr="00FD40C3" w:rsidRDefault="00364E7F" w:rsidP="00364E7F">
            <w:pPr>
              <w:pStyle w:val="Code"/>
              <w:rPr>
                <w:lang w:val="id-ID"/>
              </w:rPr>
            </w:pPr>
            <w:r w:rsidRPr="00FD40C3">
              <w:rPr>
                <w:lang w:val="id-ID"/>
              </w:rPr>
              <w:t># print("Skor Tanpa pre-processing: ", term(tokenization(kj),tokenization(jawaban)))</w:t>
            </w:r>
          </w:p>
          <w:p w14:paraId="4362C3CB" w14:textId="77777777" w:rsidR="00364E7F" w:rsidRPr="00FD40C3" w:rsidRDefault="00364E7F" w:rsidP="00364E7F">
            <w:pPr>
              <w:pStyle w:val="Code"/>
              <w:rPr>
                <w:lang w:val="id-ID"/>
              </w:rPr>
            </w:pPr>
            <w:r w:rsidRPr="00FD40C3">
              <w:rPr>
                <w:lang w:val="id-ID"/>
              </w:rPr>
              <w:t># print("Skor Menggunakan Stemming: ", term(stem_q, stem_ans))</w:t>
            </w:r>
          </w:p>
          <w:p w14:paraId="3EFE0907" w14:textId="77777777" w:rsidR="00364E7F" w:rsidRPr="00FD40C3" w:rsidRDefault="00364E7F" w:rsidP="00364E7F">
            <w:pPr>
              <w:pStyle w:val="Code"/>
              <w:rPr>
                <w:lang w:val="id-ID"/>
              </w:rPr>
            </w:pPr>
            <w:r w:rsidRPr="00FD40C3">
              <w:rPr>
                <w:lang w:val="id-ID"/>
              </w:rPr>
              <w:t># print("Skor Menggunakan Lemmatization: ", term(lemma_q, lemma_ans))</w:t>
            </w:r>
          </w:p>
          <w:p w14:paraId="32AD39EB" w14:textId="77777777" w:rsidR="00364E7F" w:rsidRPr="00FD40C3" w:rsidRDefault="00364E7F" w:rsidP="00364E7F">
            <w:pPr>
              <w:pStyle w:val="Code"/>
              <w:rPr>
                <w:lang w:val="id-ID"/>
              </w:rPr>
            </w:pPr>
          </w:p>
          <w:p w14:paraId="3A93C72F" w14:textId="77777777" w:rsidR="00364E7F" w:rsidRPr="00FD40C3" w:rsidRDefault="00364E7F" w:rsidP="00364E7F">
            <w:pPr>
              <w:pStyle w:val="Code"/>
              <w:rPr>
                <w:lang w:val="id-ID"/>
              </w:rPr>
            </w:pPr>
            <w:r w:rsidRPr="00FD40C3">
              <w:rPr>
                <w:lang w:val="id-ID"/>
              </w:rPr>
              <w:t>sctScore = str(term(stem_q, stem_ans))</w:t>
            </w:r>
          </w:p>
          <w:p w14:paraId="524D359B" w14:textId="77777777" w:rsidR="00364E7F" w:rsidRPr="00FD40C3" w:rsidRDefault="00364E7F" w:rsidP="00364E7F">
            <w:pPr>
              <w:pStyle w:val="Code"/>
              <w:rPr>
                <w:lang w:val="id-ID"/>
              </w:rPr>
            </w:pPr>
            <w:r w:rsidRPr="00FD40C3">
              <w:rPr>
                <w:lang w:val="id-ID"/>
              </w:rPr>
              <w:t>newfile = open(f"{sys.argv[3]}.txt", "a")</w:t>
            </w:r>
          </w:p>
          <w:p w14:paraId="770E6BD9" w14:textId="77777777" w:rsidR="00364E7F" w:rsidRPr="00FD40C3" w:rsidRDefault="00364E7F" w:rsidP="00364E7F">
            <w:pPr>
              <w:pStyle w:val="Code"/>
              <w:rPr>
                <w:lang w:val="id-ID"/>
              </w:rPr>
            </w:pPr>
            <w:r w:rsidRPr="00FD40C3">
              <w:rPr>
                <w:lang w:val="id-ID"/>
              </w:rPr>
              <w:t># newfile.write(</w:t>
            </w:r>
          </w:p>
          <w:p w14:paraId="7F4C5D4A" w14:textId="77777777" w:rsidR="00364E7F" w:rsidRPr="00FD40C3" w:rsidRDefault="00364E7F" w:rsidP="00364E7F">
            <w:pPr>
              <w:pStyle w:val="Code"/>
              <w:rPr>
                <w:lang w:val="id-ID"/>
              </w:rPr>
            </w:pPr>
            <w:r w:rsidRPr="00FD40C3">
              <w:rPr>
                <w:lang w:val="id-ID"/>
              </w:rPr>
              <w:t>#     '{"kj":"'</w:t>
            </w:r>
          </w:p>
          <w:p w14:paraId="2FA3CAA8" w14:textId="77777777" w:rsidR="00364E7F" w:rsidRPr="00FD40C3" w:rsidRDefault="00364E7F" w:rsidP="00364E7F">
            <w:pPr>
              <w:pStyle w:val="Code"/>
              <w:rPr>
                <w:lang w:val="id-ID"/>
              </w:rPr>
            </w:pPr>
            <w:r w:rsidRPr="00FD40C3">
              <w:rPr>
                <w:lang w:val="id-ID"/>
              </w:rPr>
              <w:t>#     + case_fold_q</w:t>
            </w:r>
          </w:p>
          <w:p w14:paraId="39A262BA" w14:textId="77777777" w:rsidR="00364E7F" w:rsidRPr="00FD40C3" w:rsidRDefault="00364E7F" w:rsidP="00364E7F">
            <w:pPr>
              <w:pStyle w:val="Code"/>
              <w:rPr>
                <w:lang w:val="id-ID"/>
              </w:rPr>
            </w:pPr>
            <w:r w:rsidRPr="00FD40C3">
              <w:rPr>
                <w:lang w:val="id-ID"/>
              </w:rPr>
              <w:t>#     + '",\n"ans":"'</w:t>
            </w:r>
          </w:p>
          <w:p w14:paraId="25B24F4A" w14:textId="77777777" w:rsidR="00364E7F" w:rsidRPr="00FD40C3" w:rsidRDefault="00364E7F" w:rsidP="00364E7F">
            <w:pPr>
              <w:pStyle w:val="Code"/>
              <w:rPr>
                <w:lang w:val="id-ID"/>
              </w:rPr>
            </w:pPr>
            <w:r w:rsidRPr="00FD40C3">
              <w:rPr>
                <w:lang w:val="id-ID"/>
              </w:rPr>
              <w:t>#     + case_fold_ans</w:t>
            </w:r>
          </w:p>
          <w:p w14:paraId="44989BEE" w14:textId="77777777" w:rsidR="00364E7F" w:rsidRPr="00FD40C3" w:rsidRDefault="00364E7F" w:rsidP="00364E7F">
            <w:pPr>
              <w:pStyle w:val="Code"/>
              <w:rPr>
                <w:lang w:val="id-ID"/>
              </w:rPr>
            </w:pPr>
            <w:r w:rsidRPr="00FD40C3">
              <w:rPr>
                <w:lang w:val="id-ID"/>
              </w:rPr>
              <w:t>#     + '",\n"score":'</w:t>
            </w:r>
          </w:p>
          <w:p w14:paraId="2DA2CF55" w14:textId="77777777" w:rsidR="00364E7F" w:rsidRPr="00FD40C3" w:rsidRDefault="00364E7F" w:rsidP="00364E7F">
            <w:pPr>
              <w:pStyle w:val="Code"/>
              <w:rPr>
                <w:lang w:val="id-ID"/>
              </w:rPr>
            </w:pPr>
            <w:r w:rsidRPr="00FD40C3">
              <w:rPr>
                <w:lang w:val="id-ID"/>
              </w:rPr>
              <w:t>#     + sctScore</w:t>
            </w:r>
          </w:p>
          <w:p w14:paraId="59F8A97F" w14:textId="77777777" w:rsidR="00364E7F" w:rsidRPr="00FD40C3" w:rsidRDefault="00364E7F" w:rsidP="00364E7F">
            <w:pPr>
              <w:pStyle w:val="Code"/>
              <w:rPr>
                <w:lang w:val="id-ID"/>
              </w:rPr>
            </w:pPr>
            <w:r w:rsidRPr="00FD40C3">
              <w:rPr>
                <w:lang w:val="id-ID"/>
              </w:rPr>
              <w:t>#     + "}"</w:t>
            </w:r>
          </w:p>
          <w:p w14:paraId="338B6120" w14:textId="77777777" w:rsidR="00364E7F" w:rsidRPr="00FD40C3" w:rsidRDefault="00364E7F" w:rsidP="00364E7F">
            <w:pPr>
              <w:pStyle w:val="Code"/>
              <w:rPr>
                <w:lang w:val="id-ID"/>
              </w:rPr>
            </w:pPr>
            <w:r w:rsidRPr="00FD40C3">
              <w:rPr>
                <w:lang w:val="id-ID"/>
              </w:rPr>
              <w:t># )</w:t>
            </w:r>
          </w:p>
          <w:p w14:paraId="0519E95D" w14:textId="77777777" w:rsidR="00364E7F" w:rsidRPr="00FD40C3" w:rsidRDefault="00364E7F" w:rsidP="00364E7F">
            <w:pPr>
              <w:pStyle w:val="Code"/>
              <w:rPr>
                <w:lang w:val="id-ID"/>
              </w:rPr>
            </w:pPr>
            <w:r w:rsidRPr="00FD40C3">
              <w:rPr>
                <w:lang w:val="id-ID"/>
              </w:rPr>
              <w:t>newfile.write(f"{sctScore}\n")</w:t>
            </w:r>
          </w:p>
          <w:p w14:paraId="4E1A3501" w14:textId="77777777" w:rsidR="00364E7F" w:rsidRPr="00FD40C3" w:rsidRDefault="00364E7F" w:rsidP="00364E7F">
            <w:pPr>
              <w:pStyle w:val="Code"/>
              <w:rPr>
                <w:lang w:val="id-ID"/>
              </w:rPr>
            </w:pPr>
            <w:r w:rsidRPr="00FD40C3">
              <w:rPr>
                <w:lang w:val="id-ID"/>
              </w:rPr>
              <w:t>newfile.close()</w:t>
            </w:r>
          </w:p>
          <w:p w14:paraId="7D027417" w14:textId="5E70453F" w:rsidR="00364E7F" w:rsidRPr="00FD40C3" w:rsidRDefault="00364E7F" w:rsidP="00364E7F">
            <w:pPr>
              <w:pStyle w:val="Code"/>
              <w:rPr>
                <w:lang w:val="id-ID"/>
              </w:rPr>
            </w:pPr>
            <w:r w:rsidRPr="00FD40C3">
              <w:rPr>
                <w:lang w:val="id-ID"/>
              </w:rPr>
              <w:t>print("done")</w:t>
            </w:r>
          </w:p>
        </w:tc>
      </w:tr>
    </w:tbl>
    <w:p w14:paraId="3CD74FB8" w14:textId="6AEE79E9"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lastRenderedPageBreak/>
        <w:t>16. models/indonesia/ASAGbulk.py</w:t>
      </w:r>
    </w:p>
    <w:tbl>
      <w:tblPr>
        <w:tblStyle w:val="TableGrid"/>
        <w:tblW w:w="0" w:type="auto"/>
        <w:tblLook w:val="04A0" w:firstRow="1" w:lastRow="0" w:firstColumn="1" w:lastColumn="0" w:noHBand="0" w:noVBand="1"/>
      </w:tblPr>
      <w:tblGrid>
        <w:gridCol w:w="8439"/>
      </w:tblGrid>
      <w:tr w:rsidR="00364E7F" w:rsidRPr="00FD40C3" w14:paraId="5ED727B6" w14:textId="77777777" w:rsidTr="00364E7F">
        <w:tc>
          <w:tcPr>
            <w:tcW w:w="8439" w:type="dxa"/>
          </w:tcPr>
          <w:p w14:paraId="4FEAA249" w14:textId="77777777" w:rsidR="00364E7F" w:rsidRPr="00FD40C3" w:rsidRDefault="00364E7F" w:rsidP="00364E7F">
            <w:pPr>
              <w:pStyle w:val="Code"/>
              <w:rPr>
                <w:lang w:val="id-ID"/>
              </w:rPr>
            </w:pPr>
            <w:r w:rsidRPr="00FD40C3">
              <w:rPr>
                <w:lang w:val="id-ID"/>
              </w:rPr>
              <w:t>import json</w:t>
            </w:r>
          </w:p>
          <w:p w14:paraId="7760B883" w14:textId="77777777" w:rsidR="00364E7F" w:rsidRPr="00FD40C3" w:rsidRDefault="00364E7F" w:rsidP="00364E7F">
            <w:pPr>
              <w:pStyle w:val="Code"/>
              <w:rPr>
                <w:lang w:val="id-ID"/>
              </w:rPr>
            </w:pPr>
            <w:r w:rsidRPr="00FD40C3">
              <w:rPr>
                <w:lang w:val="id-ID"/>
              </w:rPr>
              <w:t>import math</w:t>
            </w:r>
          </w:p>
          <w:p w14:paraId="54936C4E" w14:textId="77777777" w:rsidR="00364E7F" w:rsidRPr="00FD40C3" w:rsidRDefault="00364E7F" w:rsidP="00364E7F">
            <w:pPr>
              <w:pStyle w:val="Code"/>
              <w:rPr>
                <w:lang w:val="id-ID"/>
              </w:rPr>
            </w:pPr>
            <w:r w:rsidRPr="00FD40C3">
              <w:rPr>
                <w:lang w:val="id-ID"/>
              </w:rPr>
              <w:t>from numpy.linalg import norm</w:t>
            </w:r>
          </w:p>
          <w:p w14:paraId="36AEC9C6" w14:textId="77777777" w:rsidR="00364E7F" w:rsidRPr="00FD40C3" w:rsidRDefault="00364E7F" w:rsidP="00364E7F">
            <w:pPr>
              <w:pStyle w:val="Code"/>
              <w:rPr>
                <w:lang w:val="id-ID"/>
              </w:rPr>
            </w:pPr>
            <w:r w:rsidRPr="00FD40C3">
              <w:rPr>
                <w:lang w:val="id-ID"/>
              </w:rPr>
              <w:t>import pandas as pd</w:t>
            </w:r>
          </w:p>
          <w:p w14:paraId="6A7F77CF" w14:textId="77777777" w:rsidR="00364E7F" w:rsidRPr="00FD40C3" w:rsidRDefault="00364E7F" w:rsidP="00364E7F">
            <w:pPr>
              <w:pStyle w:val="Code"/>
              <w:rPr>
                <w:lang w:val="id-ID"/>
              </w:rPr>
            </w:pPr>
            <w:r w:rsidRPr="00FD40C3">
              <w:rPr>
                <w:lang w:val="id-ID"/>
              </w:rPr>
              <w:t>import matplotlib.pyplot as plt</w:t>
            </w:r>
          </w:p>
          <w:p w14:paraId="372439F5" w14:textId="77777777" w:rsidR="00364E7F" w:rsidRPr="00FD40C3" w:rsidRDefault="00364E7F" w:rsidP="00364E7F">
            <w:pPr>
              <w:pStyle w:val="Code"/>
              <w:rPr>
                <w:lang w:val="id-ID"/>
              </w:rPr>
            </w:pPr>
            <w:r w:rsidRPr="00FD40C3">
              <w:rPr>
                <w:lang w:val="id-ID"/>
              </w:rPr>
              <w:t>import numpy as np</w:t>
            </w:r>
          </w:p>
          <w:p w14:paraId="03D04C37" w14:textId="77777777" w:rsidR="00364E7F" w:rsidRPr="00FD40C3" w:rsidRDefault="00364E7F" w:rsidP="00364E7F">
            <w:pPr>
              <w:pStyle w:val="Code"/>
              <w:rPr>
                <w:lang w:val="id-ID"/>
              </w:rPr>
            </w:pPr>
            <w:r w:rsidRPr="00FD40C3">
              <w:rPr>
                <w:lang w:val="id-ID"/>
              </w:rPr>
              <w:t>import nltk</w:t>
            </w:r>
          </w:p>
          <w:p w14:paraId="69089625" w14:textId="77777777" w:rsidR="00364E7F" w:rsidRPr="00FD40C3" w:rsidRDefault="00364E7F" w:rsidP="00364E7F">
            <w:pPr>
              <w:pStyle w:val="Code"/>
              <w:rPr>
                <w:lang w:val="id-ID"/>
              </w:rPr>
            </w:pPr>
            <w:r w:rsidRPr="00FD40C3">
              <w:rPr>
                <w:lang w:val="id-ID"/>
              </w:rPr>
              <w:t>import re</w:t>
            </w:r>
          </w:p>
          <w:p w14:paraId="0975042D" w14:textId="77777777" w:rsidR="00364E7F" w:rsidRPr="00FD40C3" w:rsidRDefault="00364E7F" w:rsidP="00364E7F">
            <w:pPr>
              <w:pStyle w:val="Code"/>
              <w:rPr>
                <w:lang w:val="id-ID"/>
              </w:rPr>
            </w:pPr>
            <w:r w:rsidRPr="00FD40C3">
              <w:rPr>
                <w:lang w:val="id-ID"/>
              </w:rPr>
              <w:t>import sys</w:t>
            </w:r>
          </w:p>
          <w:p w14:paraId="692DFA0D" w14:textId="77777777" w:rsidR="00364E7F" w:rsidRPr="00FD40C3" w:rsidRDefault="00364E7F" w:rsidP="00364E7F">
            <w:pPr>
              <w:pStyle w:val="Code"/>
              <w:rPr>
                <w:lang w:val="id-ID"/>
              </w:rPr>
            </w:pPr>
            <w:r w:rsidRPr="00FD40C3">
              <w:rPr>
                <w:lang w:val="id-ID"/>
              </w:rPr>
              <w:t>from Sastrawi.Stemmer.StemmerFactory import StemmerFactory</w:t>
            </w:r>
          </w:p>
          <w:p w14:paraId="23DEBE69" w14:textId="77777777" w:rsidR="00364E7F" w:rsidRPr="00FD40C3" w:rsidRDefault="00364E7F" w:rsidP="00364E7F">
            <w:pPr>
              <w:pStyle w:val="Code"/>
              <w:rPr>
                <w:lang w:val="id-ID"/>
              </w:rPr>
            </w:pPr>
            <w:r w:rsidRPr="00FD40C3">
              <w:rPr>
                <w:lang w:val="id-ID"/>
              </w:rPr>
              <w:t>import string</w:t>
            </w:r>
          </w:p>
          <w:p w14:paraId="333B7506" w14:textId="77777777" w:rsidR="00364E7F" w:rsidRPr="00FD40C3" w:rsidRDefault="00364E7F" w:rsidP="00364E7F">
            <w:pPr>
              <w:pStyle w:val="Code"/>
              <w:rPr>
                <w:lang w:val="id-ID"/>
              </w:rPr>
            </w:pPr>
            <w:r w:rsidRPr="00FD40C3">
              <w:rPr>
                <w:lang w:val="id-ID"/>
              </w:rPr>
              <w:t>from string import digits</w:t>
            </w:r>
          </w:p>
          <w:p w14:paraId="0B052779" w14:textId="77777777" w:rsidR="00364E7F" w:rsidRPr="00FD40C3" w:rsidRDefault="00364E7F" w:rsidP="00364E7F">
            <w:pPr>
              <w:pStyle w:val="Code"/>
              <w:rPr>
                <w:lang w:val="id-ID"/>
              </w:rPr>
            </w:pPr>
            <w:r w:rsidRPr="00FD40C3">
              <w:rPr>
                <w:lang w:val="id-ID"/>
              </w:rPr>
              <w:t>from sklearn.pipeline import Pipeline</w:t>
            </w:r>
          </w:p>
          <w:p w14:paraId="5FC7FA96" w14:textId="77777777" w:rsidR="00364E7F" w:rsidRPr="00FD40C3" w:rsidRDefault="00364E7F" w:rsidP="00364E7F">
            <w:pPr>
              <w:pStyle w:val="Code"/>
              <w:rPr>
                <w:lang w:val="id-ID"/>
              </w:rPr>
            </w:pPr>
            <w:r w:rsidRPr="00FD40C3">
              <w:rPr>
                <w:lang w:val="id-ID"/>
              </w:rPr>
              <w:t>from spell import spell_check</w:t>
            </w:r>
          </w:p>
          <w:p w14:paraId="15E53E16" w14:textId="77777777" w:rsidR="00364E7F" w:rsidRPr="00FD40C3" w:rsidRDefault="00364E7F" w:rsidP="00364E7F">
            <w:pPr>
              <w:pStyle w:val="Code"/>
              <w:rPr>
                <w:lang w:val="id-ID"/>
              </w:rPr>
            </w:pPr>
          </w:p>
          <w:p w14:paraId="168B938F" w14:textId="77777777" w:rsidR="00364E7F" w:rsidRPr="00FD40C3" w:rsidRDefault="00364E7F" w:rsidP="00364E7F">
            <w:pPr>
              <w:pStyle w:val="Code"/>
              <w:rPr>
                <w:lang w:val="id-ID"/>
              </w:rPr>
            </w:pPr>
            <w:r w:rsidRPr="00FD40C3">
              <w:rPr>
                <w:lang w:val="id-ID"/>
              </w:rPr>
              <w:t># from Lemma import lemmatization</w:t>
            </w:r>
          </w:p>
          <w:p w14:paraId="03A885F5" w14:textId="77777777" w:rsidR="00364E7F" w:rsidRPr="00FD40C3" w:rsidRDefault="00364E7F" w:rsidP="00364E7F">
            <w:pPr>
              <w:pStyle w:val="Code"/>
              <w:rPr>
                <w:lang w:val="id-ID"/>
              </w:rPr>
            </w:pPr>
          </w:p>
          <w:p w14:paraId="7327B389" w14:textId="77777777" w:rsidR="00364E7F" w:rsidRPr="00FD40C3" w:rsidRDefault="00364E7F" w:rsidP="00364E7F">
            <w:pPr>
              <w:pStyle w:val="Code"/>
              <w:rPr>
                <w:lang w:val="id-ID"/>
              </w:rPr>
            </w:pPr>
            <w:r w:rsidRPr="00FD40C3">
              <w:rPr>
                <w:lang w:val="id-ID"/>
              </w:rPr>
              <w:t># print("Masukkan Kunci Jawaban:")</w:t>
            </w:r>
          </w:p>
          <w:p w14:paraId="551F7D10" w14:textId="77777777" w:rsidR="00364E7F" w:rsidRPr="00FD40C3" w:rsidRDefault="00364E7F" w:rsidP="00364E7F">
            <w:pPr>
              <w:pStyle w:val="Code"/>
              <w:rPr>
                <w:lang w:val="id-ID"/>
              </w:rPr>
            </w:pPr>
            <w:r w:rsidRPr="00FD40C3">
              <w:rPr>
                <w:lang w:val="id-ID"/>
              </w:rPr>
              <w:t>kj = sys.argv[1]</w:t>
            </w:r>
          </w:p>
          <w:p w14:paraId="340DB70A" w14:textId="77777777" w:rsidR="00364E7F" w:rsidRPr="00FD40C3" w:rsidRDefault="00364E7F" w:rsidP="00364E7F">
            <w:pPr>
              <w:pStyle w:val="Code"/>
              <w:rPr>
                <w:lang w:val="id-ID"/>
              </w:rPr>
            </w:pPr>
            <w:r w:rsidRPr="00FD40C3">
              <w:rPr>
                <w:lang w:val="id-ID"/>
              </w:rPr>
              <w:t># print("Masukkan Jawaban Siswa:")</w:t>
            </w:r>
          </w:p>
          <w:p w14:paraId="0D33C783" w14:textId="77777777" w:rsidR="00364E7F" w:rsidRPr="00FD40C3" w:rsidRDefault="00364E7F" w:rsidP="00364E7F">
            <w:pPr>
              <w:pStyle w:val="Code"/>
              <w:rPr>
                <w:lang w:val="id-ID"/>
              </w:rPr>
            </w:pPr>
            <w:r w:rsidRPr="00FD40C3">
              <w:rPr>
                <w:lang w:val="id-ID"/>
              </w:rPr>
              <w:t>jawaban = sys.argv[2]</w:t>
            </w:r>
          </w:p>
          <w:p w14:paraId="1679AE01" w14:textId="77777777" w:rsidR="00364E7F" w:rsidRPr="00FD40C3" w:rsidRDefault="00364E7F" w:rsidP="00364E7F">
            <w:pPr>
              <w:pStyle w:val="Code"/>
              <w:rPr>
                <w:lang w:val="id-ID"/>
              </w:rPr>
            </w:pPr>
          </w:p>
          <w:p w14:paraId="551525CB" w14:textId="77777777" w:rsidR="00364E7F" w:rsidRPr="00FD40C3" w:rsidRDefault="00364E7F" w:rsidP="00364E7F">
            <w:pPr>
              <w:pStyle w:val="Code"/>
              <w:rPr>
                <w:lang w:val="id-ID"/>
              </w:rPr>
            </w:pPr>
          </w:p>
          <w:p w14:paraId="2757B6E3" w14:textId="77777777" w:rsidR="00364E7F" w:rsidRPr="00FD40C3" w:rsidRDefault="00364E7F" w:rsidP="00364E7F">
            <w:pPr>
              <w:pStyle w:val="Code"/>
              <w:rPr>
                <w:lang w:val="id-ID"/>
              </w:rPr>
            </w:pPr>
            <w:r w:rsidRPr="00FD40C3">
              <w:rPr>
                <w:lang w:val="id-ID"/>
              </w:rPr>
              <w:t>def case_folding(text):</w:t>
            </w:r>
          </w:p>
          <w:p w14:paraId="6B0FE9A5" w14:textId="77777777" w:rsidR="00364E7F" w:rsidRPr="00FD40C3" w:rsidRDefault="00364E7F" w:rsidP="00364E7F">
            <w:pPr>
              <w:pStyle w:val="Code"/>
              <w:rPr>
                <w:lang w:val="id-ID"/>
              </w:rPr>
            </w:pPr>
            <w:r w:rsidRPr="00FD40C3">
              <w:rPr>
                <w:lang w:val="id-ID"/>
              </w:rPr>
              <w:t xml:space="preserve">    pattern = r"[" + string.punctuation + "]"</w:t>
            </w:r>
          </w:p>
          <w:p w14:paraId="5C834E35" w14:textId="77777777" w:rsidR="00364E7F" w:rsidRPr="00FD40C3" w:rsidRDefault="00364E7F" w:rsidP="00364E7F">
            <w:pPr>
              <w:pStyle w:val="Code"/>
              <w:rPr>
                <w:lang w:val="id-ID"/>
              </w:rPr>
            </w:pPr>
            <w:r w:rsidRPr="00FD40C3">
              <w:rPr>
                <w:lang w:val="id-ID"/>
              </w:rPr>
              <w:t xml:space="preserve">    punct = re.sub(pattern, " ", str(text))</w:t>
            </w:r>
          </w:p>
          <w:p w14:paraId="345C3D6B" w14:textId="77777777" w:rsidR="00364E7F" w:rsidRPr="00FD40C3" w:rsidRDefault="00364E7F" w:rsidP="00364E7F">
            <w:pPr>
              <w:pStyle w:val="Code"/>
              <w:rPr>
                <w:lang w:val="id-ID"/>
              </w:rPr>
            </w:pPr>
            <w:r w:rsidRPr="00FD40C3">
              <w:rPr>
                <w:lang w:val="id-ID"/>
              </w:rPr>
              <w:t xml:space="preserve">    case_fold = punct.lower()</w:t>
            </w:r>
          </w:p>
          <w:p w14:paraId="51ACF681" w14:textId="77777777" w:rsidR="00364E7F" w:rsidRPr="00FD40C3" w:rsidRDefault="00364E7F" w:rsidP="00364E7F">
            <w:pPr>
              <w:pStyle w:val="Code"/>
              <w:rPr>
                <w:lang w:val="id-ID"/>
              </w:rPr>
            </w:pPr>
            <w:r w:rsidRPr="00FD40C3">
              <w:rPr>
                <w:lang w:val="id-ID"/>
              </w:rPr>
              <w:t xml:space="preserve">    return case_fold</w:t>
            </w:r>
          </w:p>
          <w:p w14:paraId="73799B63" w14:textId="77777777" w:rsidR="00364E7F" w:rsidRPr="00FD40C3" w:rsidRDefault="00364E7F" w:rsidP="00364E7F">
            <w:pPr>
              <w:pStyle w:val="Code"/>
              <w:rPr>
                <w:lang w:val="id-ID"/>
              </w:rPr>
            </w:pPr>
          </w:p>
          <w:p w14:paraId="1B4B0DB8" w14:textId="77777777" w:rsidR="00364E7F" w:rsidRPr="00FD40C3" w:rsidRDefault="00364E7F" w:rsidP="00364E7F">
            <w:pPr>
              <w:pStyle w:val="Code"/>
              <w:rPr>
                <w:lang w:val="id-ID"/>
              </w:rPr>
            </w:pPr>
          </w:p>
          <w:p w14:paraId="2959FCEC" w14:textId="77777777" w:rsidR="00364E7F" w:rsidRPr="00FD40C3" w:rsidRDefault="00364E7F" w:rsidP="00364E7F">
            <w:pPr>
              <w:pStyle w:val="Code"/>
              <w:rPr>
                <w:lang w:val="id-ID"/>
              </w:rPr>
            </w:pPr>
            <w:r w:rsidRPr="00FD40C3">
              <w:rPr>
                <w:lang w:val="id-ID"/>
              </w:rPr>
              <w:t>def spellcheck(text):</w:t>
            </w:r>
          </w:p>
          <w:p w14:paraId="7C48C299" w14:textId="77777777" w:rsidR="00364E7F" w:rsidRPr="00FD40C3" w:rsidRDefault="00364E7F" w:rsidP="00364E7F">
            <w:pPr>
              <w:pStyle w:val="Code"/>
              <w:rPr>
                <w:lang w:val="id-ID"/>
              </w:rPr>
            </w:pPr>
            <w:r w:rsidRPr="00FD40C3">
              <w:rPr>
                <w:lang w:val="id-ID"/>
              </w:rPr>
              <w:t xml:space="preserve">    text = spell_check(text)</w:t>
            </w:r>
          </w:p>
          <w:p w14:paraId="0E5E51C2" w14:textId="77777777" w:rsidR="00364E7F" w:rsidRPr="00FD40C3" w:rsidRDefault="00364E7F" w:rsidP="00364E7F">
            <w:pPr>
              <w:pStyle w:val="Code"/>
              <w:rPr>
                <w:lang w:val="id-ID"/>
              </w:rPr>
            </w:pPr>
            <w:r w:rsidRPr="00FD40C3">
              <w:rPr>
                <w:lang w:val="id-ID"/>
              </w:rPr>
              <w:t xml:space="preserve">    return text</w:t>
            </w:r>
          </w:p>
          <w:p w14:paraId="537341CA" w14:textId="77777777" w:rsidR="00364E7F" w:rsidRPr="00FD40C3" w:rsidRDefault="00364E7F" w:rsidP="00364E7F">
            <w:pPr>
              <w:pStyle w:val="Code"/>
              <w:rPr>
                <w:lang w:val="id-ID"/>
              </w:rPr>
            </w:pPr>
          </w:p>
          <w:p w14:paraId="07AFB2B6" w14:textId="77777777" w:rsidR="00364E7F" w:rsidRPr="00FD40C3" w:rsidRDefault="00364E7F" w:rsidP="00364E7F">
            <w:pPr>
              <w:pStyle w:val="Code"/>
              <w:rPr>
                <w:lang w:val="id-ID"/>
              </w:rPr>
            </w:pPr>
          </w:p>
          <w:p w14:paraId="7A6798CD" w14:textId="77777777" w:rsidR="00364E7F" w:rsidRPr="00FD40C3" w:rsidRDefault="00364E7F" w:rsidP="00364E7F">
            <w:pPr>
              <w:pStyle w:val="Code"/>
              <w:rPr>
                <w:lang w:val="id-ID"/>
              </w:rPr>
            </w:pPr>
            <w:r w:rsidRPr="00FD40C3">
              <w:rPr>
                <w:lang w:val="id-ID"/>
              </w:rPr>
              <w:t>def tokenization(text):</w:t>
            </w:r>
          </w:p>
          <w:p w14:paraId="735DE283" w14:textId="77777777" w:rsidR="00364E7F" w:rsidRPr="00FD40C3" w:rsidRDefault="00364E7F" w:rsidP="00364E7F">
            <w:pPr>
              <w:pStyle w:val="Code"/>
              <w:rPr>
                <w:lang w:val="id-ID"/>
              </w:rPr>
            </w:pPr>
            <w:r w:rsidRPr="00FD40C3">
              <w:rPr>
                <w:lang w:val="id-ID"/>
              </w:rPr>
              <w:t xml:space="preserve">    tokens = re.split(" ", text)</w:t>
            </w:r>
          </w:p>
          <w:p w14:paraId="73C7A71C" w14:textId="77777777" w:rsidR="00364E7F" w:rsidRPr="00FD40C3" w:rsidRDefault="00364E7F" w:rsidP="00364E7F">
            <w:pPr>
              <w:pStyle w:val="Code"/>
              <w:rPr>
                <w:lang w:val="id-ID"/>
              </w:rPr>
            </w:pPr>
            <w:r w:rsidRPr="00FD40C3">
              <w:rPr>
                <w:lang w:val="id-ID"/>
              </w:rPr>
              <w:t xml:space="preserve">    return tokens</w:t>
            </w:r>
          </w:p>
          <w:p w14:paraId="4D62D030" w14:textId="77777777" w:rsidR="00364E7F" w:rsidRPr="00FD40C3" w:rsidRDefault="00364E7F" w:rsidP="00364E7F">
            <w:pPr>
              <w:pStyle w:val="Code"/>
              <w:rPr>
                <w:lang w:val="id-ID"/>
              </w:rPr>
            </w:pPr>
          </w:p>
          <w:p w14:paraId="62D99462" w14:textId="77777777" w:rsidR="00364E7F" w:rsidRPr="00FD40C3" w:rsidRDefault="00364E7F" w:rsidP="00364E7F">
            <w:pPr>
              <w:pStyle w:val="Code"/>
              <w:rPr>
                <w:lang w:val="id-ID"/>
              </w:rPr>
            </w:pPr>
          </w:p>
          <w:p w14:paraId="501E505D" w14:textId="77777777" w:rsidR="00364E7F" w:rsidRPr="00FD40C3" w:rsidRDefault="00364E7F" w:rsidP="00364E7F">
            <w:pPr>
              <w:pStyle w:val="Code"/>
              <w:rPr>
                <w:lang w:val="id-ID"/>
              </w:rPr>
            </w:pPr>
            <w:r w:rsidRPr="00FD40C3">
              <w:rPr>
                <w:lang w:val="id-ID"/>
              </w:rPr>
              <w:t>def remove_digits(text):</w:t>
            </w:r>
          </w:p>
          <w:p w14:paraId="35FDD4AE" w14:textId="77777777" w:rsidR="00364E7F" w:rsidRPr="00FD40C3" w:rsidRDefault="00364E7F" w:rsidP="00364E7F">
            <w:pPr>
              <w:pStyle w:val="Code"/>
              <w:rPr>
                <w:lang w:val="id-ID"/>
              </w:rPr>
            </w:pPr>
            <w:r w:rsidRPr="00FD40C3">
              <w:rPr>
                <w:lang w:val="id-ID"/>
              </w:rPr>
              <w:t xml:space="preserve">    text = [item for item in text if item.isalpha()]</w:t>
            </w:r>
          </w:p>
          <w:p w14:paraId="65D4E955" w14:textId="77777777" w:rsidR="00364E7F" w:rsidRPr="00FD40C3" w:rsidRDefault="00364E7F" w:rsidP="00364E7F">
            <w:pPr>
              <w:pStyle w:val="Code"/>
              <w:rPr>
                <w:lang w:val="id-ID"/>
              </w:rPr>
            </w:pPr>
            <w:r w:rsidRPr="00FD40C3">
              <w:rPr>
                <w:lang w:val="id-ID"/>
              </w:rPr>
              <w:t xml:space="preserve">    return text</w:t>
            </w:r>
          </w:p>
          <w:p w14:paraId="34083EB7" w14:textId="77777777" w:rsidR="00364E7F" w:rsidRPr="00FD40C3" w:rsidRDefault="00364E7F" w:rsidP="00364E7F">
            <w:pPr>
              <w:pStyle w:val="Code"/>
              <w:rPr>
                <w:lang w:val="id-ID"/>
              </w:rPr>
            </w:pPr>
          </w:p>
          <w:p w14:paraId="3B5ACE58" w14:textId="77777777" w:rsidR="00364E7F" w:rsidRPr="00FD40C3" w:rsidRDefault="00364E7F" w:rsidP="00364E7F">
            <w:pPr>
              <w:pStyle w:val="Code"/>
              <w:rPr>
                <w:lang w:val="id-ID"/>
              </w:rPr>
            </w:pPr>
          </w:p>
          <w:p w14:paraId="25AAD3F9" w14:textId="77777777" w:rsidR="00364E7F" w:rsidRPr="00FD40C3" w:rsidRDefault="00364E7F" w:rsidP="00364E7F">
            <w:pPr>
              <w:pStyle w:val="Code"/>
              <w:rPr>
                <w:lang w:val="id-ID"/>
              </w:rPr>
            </w:pPr>
            <w:r w:rsidRPr="00FD40C3">
              <w:rPr>
                <w:lang w:val="id-ID"/>
              </w:rPr>
              <w:t>sw = nltk.corpus.stopwords.words("indonesian")</w:t>
            </w:r>
          </w:p>
          <w:p w14:paraId="2592AE4E" w14:textId="77777777" w:rsidR="00364E7F" w:rsidRPr="00FD40C3" w:rsidRDefault="00364E7F" w:rsidP="00364E7F">
            <w:pPr>
              <w:pStyle w:val="Code"/>
              <w:rPr>
                <w:lang w:val="id-ID"/>
              </w:rPr>
            </w:pPr>
          </w:p>
          <w:p w14:paraId="0735BEAE" w14:textId="77777777" w:rsidR="00364E7F" w:rsidRPr="00FD40C3" w:rsidRDefault="00364E7F" w:rsidP="00364E7F">
            <w:pPr>
              <w:pStyle w:val="Code"/>
              <w:rPr>
                <w:lang w:val="id-ID"/>
              </w:rPr>
            </w:pPr>
          </w:p>
          <w:p w14:paraId="33E0D29B" w14:textId="77777777" w:rsidR="00364E7F" w:rsidRPr="00FD40C3" w:rsidRDefault="00364E7F" w:rsidP="00364E7F">
            <w:pPr>
              <w:pStyle w:val="Code"/>
              <w:rPr>
                <w:lang w:val="id-ID"/>
              </w:rPr>
            </w:pPr>
            <w:r w:rsidRPr="00FD40C3">
              <w:rPr>
                <w:lang w:val="id-ID"/>
              </w:rPr>
              <w:t>def remove_SW(text):</w:t>
            </w:r>
          </w:p>
          <w:p w14:paraId="52FC6364" w14:textId="77777777" w:rsidR="00364E7F" w:rsidRPr="00FD40C3" w:rsidRDefault="00364E7F" w:rsidP="00364E7F">
            <w:pPr>
              <w:pStyle w:val="Code"/>
              <w:rPr>
                <w:lang w:val="id-ID"/>
              </w:rPr>
            </w:pPr>
            <w:r w:rsidRPr="00FD40C3">
              <w:rPr>
                <w:lang w:val="id-ID"/>
              </w:rPr>
              <w:t xml:space="preserve">    text = [item for item in text if not item in sw]</w:t>
            </w:r>
          </w:p>
          <w:p w14:paraId="377DE06D" w14:textId="77777777" w:rsidR="00364E7F" w:rsidRPr="00FD40C3" w:rsidRDefault="00364E7F" w:rsidP="00364E7F">
            <w:pPr>
              <w:pStyle w:val="Code"/>
              <w:rPr>
                <w:lang w:val="id-ID"/>
              </w:rPr>
            </w:pPr>
            <w:r w:rsidRPr="00FD40C3">
              <w:rPr>
                <w:lang w:val="id-ID"/>
              </w:rPr>
              <w:t xml:space="preserve">    return text</w:t>
            </w:r>
          </w:p>
          <w:p w14:paraId="73177B0E" w14:textId="77777777" w:rsidR="00364E7F" w:rsidRPr="00FD40C3" w:rsidRDefault="00364E7F" w:rsidP="00364E7F">
            <w:pPr>
              <w:pStyle w:val="Code"/>
              <w:rPr>
                <w:lang w:val="id-ID"/>
              </w:rPr>
            </w:pPr>
          </w:p>
          <w:p w14:paraId="66D8B089" w14:textId="77777777" w:rsidR="00364E7F" w:rsidRPr="00FD40C3" w:rsidRDefault="00364E7F" w:rsidP="00364E7F">
            <w:pPr>
              <w:pStyle w:val="Code"/>
              <w:rPr>
                <w:lang w:val="id-ID"/>
              </w:rPr>
            </w:pPr>
          </w:p>
          <w:p w14:paraId="21F959B4" w14:textId="77777777" w:rsidR="00364E7F" w:rsidRPr="00FD40C3" w:rsidRDefault="00364E7F" w:rsidP="00364E7F">
            <w:pPr>
              <w:pStyle w:val="Code"/>
              <w:rPr>
                <w:lang w:val="id-ID"/>
              </w:rPr>
            </w:pPr>
            <w:r w:rsidRPr="00FD40C3">
              <w:rPr>
                <w:lang w:val="id-ID"/>
              </w:rPr>
              <w:t>factory = StemmerFactory()</w:t>
            </w:r>
          </w:p>
          <w:p w14:paraId="75F31160" w14:textId="77777777" w:rsidR="00364E7F" w:rsidRPr="00FD40C3" w:rsidRDefault="00364E7F" w:rsidP="00364E7F">
            <w:pPr>
              <w:pStyle w:val="Code"/>
              <w:rPr>
                <w:lang w:val="id-ID"/>
              </w:rPr>
            </w:pPr>
            <w:r w:rsidRPr="00FD40C3">
              <w:rPr>
                <w:lang w:val="id-ID"/>
              </w:rPr>
              <w:t>stemmer = factory.create_stemmer()</w:t>
            </w:r>
          </w:p>
          <w:p w14:paraId="08EE788E" w14:textId="77777777" w:rsidR="00364E7F" w:rsidRPr="00FD40C3" w:rsidRDefault="00364E7F" w:rsidP="00364E7F">
            <w:pPr>
              <w:pStyle w:val="Code"/>
              <w:rPr>
                <w:lang w:val="id-ID"/>
              </w:rPr>
            </w:pPr>
          </w:p>
          <w:p w14:paraId="3F93899F" w14:textId="77777777" w:rsidR="00364E7F" w:rsidRPr="00FD40C3" w:rsidRDefault="00364E7F" w:rsidP="00364E7F">
            <w:pPr>
              <w:pStyle w:val="Code"/>
              <w:rPr>
                <w:lang w:val="id-ID"/>
              </w:rPr>
            </w:pPr>
          </w:p>
          <w:p w14:paraId="1A136EC8" w14:textId="77777777" w:rsidR="00364E7F" w:rsidRPr="00FD40C3" w:rsidRDefault="00364E7F" w:rsidP="00364E7F">
            <w:pPr>
              <w:pStyle w:val="Code"/>
              <w:rPr>
                <w:lang w:val="id-ID"/>
              </w:rPr>
            </w:pPr>
            <w:r w:rsidRPr="00FD40C3">
              <w:rPr>
                <w:lang w:val="id-ID"/>
              </w:rPr>
              <w:lastRenderedPageBreak/>
              <w:t>def stemming(text):</w:t>
            </w:r>
          </w:p>
          <w:p w14:paraId="768DB636" w14:textId="77777777" w:rsidR="00364E7F" w:rsidRPr="00FD40C3" w:rsidRDefault="00364E7F" w:rsidP="00364E7F">
            <w:pPr>
              <w:pStyle w:val="Code"/>
              <w:rPr>
                <w:lang w:val="id-ID"/>
              </w:rPr>
            </w:pPr>
            <w:r w:rsidRPr="00FD40C3">
              <w:rPr>
                <w:lang w:val="id-ID"/>
              </w:rPr>
              <w:t xml:space="preserve">    text = [stemmer.stem(item) for item in text]</w:t>
            </w:r>
          </w:p>
          <w:p w14:paraId="3594215D" w14:textId="77777777" w:rsidR="00364E7F" w:rsidRPr="00FD40C3" w:rsidRDefault="00364E7F" w:rsidP="00364E7F">
            <w:pPr>
              <w:pStyle w:val="Code"/>
              <w:rPr>
                <w:lang w:val="id-ID"/>
              </w:rPr>
            </w:pPr>
            <w:r w:rsidRPr="00FD40C3">
              <w:rPr>
                <w:lang w:val="id-ID"/>
              </w:rPr>
              <w:t xml:space="preserve">    return text</w:t>
            </w:r>
          </w:p>
          <w:p w14:paraId="0ED0CE6C" w14:textId="77777777" w:rsidR="00364E7F" w:rsidRPr="00FD40C3" w:rsidRDefault="00364E7F" w:rsidP="00364E7F">
            <w:pPr>
              <w:pStyle w:val="Code"/>
              <w:rPr>
                <w:lang w:val="id-ID"/>
              </w:rPr>
            </w:pPr>
          </w:p>
          <w:p w14:paraId="7B8BAC58" w14:textId="77777777" w:rsidR="00364E7F" w:rsidRPr="00FD40C3" w:rsidRDefault="00364E7F" w:rsidP="00364E7F">
            <w:pPr>
              <w:pStyle w:val="Code"/>
              <w:rPr>
                <w:lang w:val="id-ID"/>
              </w:rPr>
            </w:pPr>
          </w:p>
          <w:p w14:paraId="385FA521" w14:textId="77777777" w:rsidR="00364E7F" w:rsidRPr="00FD40C3" w:rsidRDefault="00364E7F" w:rsidP="00364E7F">
            <w:pPr>
              <w:pStyle w:val="Code"/>
              <w:rPr>
                <w:lang w:val="id-ID"/>
              </w:rPr>
            </w:pPr>
            <w:r w:rsidRPr="00FD40C3">
              <w:rPr>
                <w:lang w:val="id-ID"/>
              </w:rPr>
              <w:t># def lemma(text):</w:t>
            </w:r>
          </w:p>
          <w:p w14:paraId="484EB1E3" w14:textId="77777777" w:rsidR="00364E7F" w:rsidRPr="00FD40C3" w:rsidRDefault="00364E7F" w:rsidP="00364E7F">
            <w:pPr>
              <w:pStyle w:val="Code"/>
              <w:rPr>
                <w:lang w:val="id-ID"/>
              </w:rPr>
            </w:pPr>
            <w:r w:rsidRPr="00FD40C3">
              <w:rPr>
                <w:lang w:val="id-ID"/>
              </w:rPr>
              <w:t>#     text = lemmatization(text)</w:t>
            </w:r>
          </w:p>
          <w:p w14:paraId="0E0B3593" w14:textId="77777777" w:rsidR="00364E7F" w:rsidRPr="00FD40C3" w:rsidRDefault="00364E7F" w:rsidP="00364E7F">
            <w:pPr>
              <w:pStyle w:val="Code"/>
              <w:rPr>
                <w:lang w:val="id-ID"/>
              </w:rPr>
            </w:pPr>
            <w:r w:rsidRPr="00FD40C3">
              <w:rPr>
                <w:lang w:val="id-ID"/>
              </w:rPr>
              <w:t>#     return text</w:t>
            </w:r>
          </w:p>
          <w:p w14:paraId="5F12EF4A" w14:textId="77777777" w:rsidR="00364E7F" w:rsidRPr="00FD40C3" w:rsidRDefault="00364E7F" w:rsidP="00364E7F">
            <w:pPr>
              <w:pStyle w:val="Code"/>
              <w:rPr>
                <w:lang w:val="id-ID"/>
              </w:rPr>
            </w:pPr>
          </w:p>
          <w:p w14:paraId="7472CE22" w14:textId="77777777" w:rsidR="00364E7F" w:rsidRPr="00FD40C3" w:rsidRDefault="00364E7F" w:rsidP="00364E7F">
            <w:pPr>
              <w:pStyle w:val="Code"/>
              <w:rPr>
                <w:lang w:val="id-ID"/>
              </w:rPr>
            </w:pPr>
          </w:p>
          <w:p w14:paraId="735AEFE6" w14:textId="77777777" w:rsidR="00364E7F" w:rsidRPr="00FD40C3" w:rsidRDefault="00364E7F" w:rsidP="00364E7F">
            <w:pPr>
              <w:pStyle w:val="Code"/>
              <w:rPr>
                <w:lang w:val="id-ID"/>
              </w:rPr>
            </w:pPr>
            <w:r w:rsidRPr="00FD40C3">
              <w:rPr>
                <w:lang w:val="id-ID"/>
              </w:rPr>
              <w:t>def term(q, ans):</w:t>
            </w:r>
          </w:p>
          <w:p w14:paraId="02B24D02" w14:textId="77777777" w:rsidR="00364E7F" w:rsidRPr="00FD40C3" w:rsidRDefault="00364E7F" w:rsidP="00364E7F">
            <w:pPr>
              <w:pStyle w:val="Code"/>
              <w:rPr>
                <w:lang w:val="id-ID"/>
              </w:rPr>
            </w:pPr>
            <w:r w:rsidRPr="00FD40C3">
              <w:rPr>
                <w:lang w:val="id-ID"/>
              </w:rPr>
              <w:t xml:space="preserve">    for i in q:</w:t>
            </w:r>
          </w:p>
          <w:p w14:paraId="0D410259" w14:textId="77777777" w:rsidR="00364E7F" w:rsidRPr="00FD40C3" w:rsidRDefault="00364E7F" w:rsidP="00364E7F">
            <w:pPr>
              <w:pStyle w:val="Code"/>
              <w:rPr>
                <w:lang w:val="id-ID"/>
              </w:rPr>
            </w:pPr>
            <w:r w:rsidRPr="00FD40C3">
              <w:rPr>
                <w:lang w:val="id-ID"/>
              </w:rPr>
              <w:t xml:space="preserve">        if i == "":</w:t>
            </w:r>
          </w:p>
          <w:p w14:paraId="1203C1CA" w14:textId="77777777" w:rsidR="00364E7F" w:rsidRPr="00FD40C3" w:rsidRDefault="00364E7F" w:rsidP="00364E7F">
            <w:pPr>
              <w:pStyle w:val="Code"/>
              <w:rPr>
                <w:lang w:val="id-ID"/>
              </w:rPr>
            </w:pPr>
            <w:r w:rsidRPr="00FD40C3">
              <w:rPr>
                <w:lang w:val="id-ID"/>
              </w:rPr>
              <w:t xml:space="preserve">            q.remove("")</w:t>
            </w:r>
          </w:p>
          <w:p w14:paraId="352E285C" w14:textId="77777777" w:rsidR="00364E7F" w:rsidRPr="00FD40C3" w:rsidRDefault="00364E7F" w:rsidP="00364E7F">
            <w:pPr>
              <w:pStyle w:val="Code"/>
              <w:rPr>
                <w:lang w:val="id-ID"/>
              </w:rPr>
            </w:pPr>
            <w:r w:rsidRPr="00FD40C3">
              <w:rPr>
                <w:lang w:val="id-ID"/>
              </w:rPr>
              <w:t xml:space="preserve">    for i in ans:</w:t>
            </w:r>
          </w:p>
          <w:p w14:paraId="46CF0EAD" w14:textId="77777777" w:rsidR="00364E7F" w:rsidRPr="00FD40C3" w:rsidRDefault="00364E7F" w:rsidP="00364E7F">
            <w:pPr>
              <w:pStyle w:val="Code"/>
              <w:rPr>
                <w:lang w:val="id-ID"/>
              </w:rPr>
            </w:pPr>
            <w:r w:rsidRPr="00FD40C3">
              <w:rPr>
                <w:lang w:val="id-ID"/>
              </w:rPr>
              <w:t xml:space="preserve">        if i == "":</w:t>
            </w:r>
          </w:p>
          <w:p w14:paraId="1072DC5A" w14:textId="77777777" w:rsidR="00364E7F" w:rsidRPr="00FD40C3" w:rsidRDefault="00364E7F" w:rsidP="00364E7F">
            <w:pPr>
              <w:pStyle w:val="Code"/>
              <w:rPr>
                <w:lang w:val="id-ID"/>
              </w:rPr>
            </w:pPr>
            <w:r w:rsidRPr="00FD40C3">
              <w:rPr>
                <w:lang w:val="id-ID"/>
              </w:rPr>
              <w:t xml:space="preserve">            ans.remove("")</w:t>
            </w:r>
          </w:p>
          <w:p w14:paraId="217C2E3B" w14:textId="77777777" w:rsidR="00364E7F" w:rsidRPr="00FD40C3" w:rsidRDefault="00364E7F" w:rsidP="00364E7F">
            <w:pPr>
              <w:pStyle w:val="Code"/>
              <w:rPr>
                <w:lang w:val="id-ID"/>
              </w:rPr>
            </w:pPr>
          </w:p>
          <w:p w14:paraId="3406567D" w14:textId="77777777" w:rsidR="00364E7F" w:rsidRPr="00FD40C3" w:rsidRDefault="00364E7F" w:rsidP="00364E7F">
            <w:pPr>
              <w:pStyle w:val="Code"/>
              <w:rPr>
                <w:lang w:val="id-ID"/>
              </w:rPr>
            </w:pPr>
            <w:r w:rsidRPr="00FD40C3">
              <w:rPr>
                <w:lang w:val="id-ID"/>
              </w:rPr>
              <w:t xml:space="preserve">    BoWQ = set(q)</w:t>
            </w:r>
          </w:p>
          <w:p w14:paraId="7230D711" w14:textId="77777777" w:rsidR="00364E7F" w:rsidRPr="00FD40C3" w:rsidRDefault="00364E7F" w:rsidP="00364E7F">
            <w:pPr>
              <w:pStyle w:val="Code"/>
              <w:rPr>
                <w:lang w:val="id-ID"/>
              </w:rPr>
            </w:pPr>
            <w:r w:rsidRPr="00FD40C3">
              <w:rPr>
                <w:lang w:val="id-ID"/>
              </w:rPr>
              <w:t xml:space="preserve">    BoWA = set(ans)</w:t>
            </w:r>
          </w:p>
          <w:p w14:paraId="56B7A953" w14:textId="77777777" w:rsidR="00364E7F" w:rsidRPr="00FD40C3" w:rsidRDefault="00364E7F" w:rsidP="00364E7F">
            <w:pPr>
              <w:pStyle w:val="Code"/>
              <w:rPr>
                <w:lang w:val="id-ID"/>
              </w:rPr>
            </w:pPr>
          </w:p>
          <w:p w14:paraId="5EE7C29F" w14:textId="77777777" w:rsidR="00364E7F" w:rsidRPr="00FD40C3" w:rsidRDefault="00364E7F" w:rsidP="00364E7F">
            <w:pPr>
              <w:pStyle w:val="Code"/>
              <w:rPr>
                <w:lang w:val="id-ID"/>
              </w:rPr>
            </w:pPr>
            <w:r w:rsidRPr="00FD40C3">
              <w:rPr>
                <w:lang w:val="id-ID"/>
              </w:rPr>
              <w:t xml:space="preserve">    uniqueWords = BoWQ.union(BoWA)</w:t>
            </w:r>
          </w:p>
          <w:p w14:paraId="7C22360F" w14:textId="77777777" w:rsidR="00364E7F" w:rsidRPr="00FD40C3" w:rsidRDefault="00364E7F" w:rsidP="00364E7F">
            <w:pPr>
              <w:pStyle w:val="Code"/>
              <w:rPr>
                <w:lang w:val="id-ID"/>
              </w:rPr>
            </w:pPr>
            <w:r w:rsidRPr="00FD40C3">
              <w:rPr>
                <w:lang w:val="id-ID"/>
              </w:rPr>
              <w:t xml:space="preserve">    # print(uniqueWords)</w:t>
            </w:r>
          </w:p>
          <w:p w14:paraId="4780D7A8" w14:textId="77777777" w:rsidR="00364E7F" w:rsidRPr="00FD40C3" w:rsidRDefault="00364E7F" w:rsidP="00364E7F">
            <w:pPr>
              <w:pStyle w:val="Code"/>
              <w:rPr>
                <w:lang w:val="id-ID"/>
              </w:rPr>
            </w:pPr>
          </w:p>
          <w:p w14:paraId="34DE2BC3" w14:textId="77777777" w:rsidR="00364E7F" w:rsidRPr="00FD40C3" w:rsidRDefault="00364E7F" w:rsidP="00364E7F">
            <w:pPr>
              <w:pStyle w:val="Code"/>
              <w:rPr>
                <w:lang w:val="id-ID"/>
              </w:rPr>
            </w:pPr>
            <w:r w:rsidRPr="00FD40C3">
              <w:rPr>
                <w:lang w:val="id-ID"/>
              </w:rPr>
              <w:t xml:space="preserve">    numOfWordsQ = dict.fromkeys(uniqueWords, 0)</w:t>
            </w:r>
          </w:p>
          <w:p w14:paraId="4A41A89D" w14:textId="77777777" w:rsidR="00364E7F" w:rsidRPr="00FD40C3" w:rsidRDefault="00364E7F" w:rsidP="00364E7F">
            <w:pPr>
              <w:pStyle w:val="Code"/>
              <w:rPr>
                <w:lang w:val="id-ID"/>
              </w:rPr>
            </w:pPr>
            <w:r w:rsidRPr="00FD40C3">
              <w:rPr>
                <w:lang w:val="id-ID"/>
              </w:rPr>
              <w:t xml:space="preserve">    for word in q:</w:t>
            </w:r>
          </w:p>
          <w:p w14:paraId="53EE6188" w14:textId="77777777" w:rsidR="00364E7F" w:rsidRPr="00FD40C3" w:rsidRDefault="00364E7F" w:rsidP="00364E7F">
            <w:pPr>
              <w:pStyle w:val="Code"/>
              <w:rPr>
                <w:lang w:val="id-ID"/>
              </w:rPr>
            </w:pPr>
            <w:r w:rsidRPr="00FD40C3">
              <w:rPr>
                <w:lang w:val="id-ID"/>
              </w:rPr>
              <w:t xml:space="preserve">        numOfWordsQ[word] += 1</w:t>
            </w:r>
          </w:p>
          <w:p w14:paraId="7B2077B8" w14:textId="77777777" w:rsidR="00364E7F" w:rsidRPr="00FD40C3" w:rsidRDefault="00364E7F" w:rsidP="00364E7F">
            <w:pPr>
              <w:pStyle w:val="Code"/>
              <w:rPr>
                <w:lang w:val="id-ID"/>
              </w:rPr>
            </w:pPr>
          </w:p>
          <w:p w14:paraId="279DBB77" w14:textId="77777777" w:rsidR="00364E7F" w:rsidRPr="00FD40C3" w:rsidRDefault="00364E7F" w:rsidP="00364E7F">
            <w:pPr>
              <w:pStyle w:val="Code"/>
              <w:rPr>
                <w:lang w:val="id-ID"/>
              </w:rPr>
            </w:pPr>
            <w:r w:rsidRPr="00FD40C3">
              <w:rPr>
                <w:lang w:val="id-ID"/>
              </w:rPr>
              <w:t xml:space="preserve">    numOfWordsA = dict.fromkeys(uniqueWords, 0)</w:t>
            </w:r>
          </w:p>
          <w:p w14:paraId="692D942D" w14:textId="77777777" w:rsidR="00364E7F" w:rsidRPr="00FD40C3" w:rsidRDefault="00364E7F" w:rsidP="00364E7F">
            <w:pPr>
              <w:pStyle w:val="Code"/>
              <w:rPr>
                <w:lang w:val="id-ID"/>
              </w:rPr>
            </w:pPr>
            <w:r w:rsidRPr="00FD40C3">
              <w:rPr>
                <w:lang w:val="id-ID"/>
              </w:rPr>
              <w:t xml:space="preserve">    for word in ans:</w:t>
            </w:r>
          </w:p>
          <w:p w14:paraId="149A7B49" w14:textId="77777777" w:rsidR="00364E7F" w:rsidRPr="00FD40C3" w:rsidRDefault="00364E7F" w:rsidP="00364E7F">
            <w:pPr>
              <w:pStyle w:val="Code"/>
              <w:rPr>
                <w:lang w:val="id-ID"/>
              </w:rPr>
            </w:pPr>
            <w:r w:rsidRPr="00FD40C3">
              <w:rPr>
                <w:lang w:val="id-ID"/>
              </w:rPr>
              <w:t xml:space="preserve">        numOfWordsA[word] += 1</w:t>
            </w:r>
          </w:p>
          <w:p w14:paraId="05785971" w14:textId="77777777" w:rsidR="00364E7F" w:rsidRPr="00FD40C3" w:rsidRDefault="00364E7F" w:rsidP="00364E7F">
            <w:pPr>
              <w:pStyle w:val="Code"/>
              <w:rPr>
                <w:lang w:val="id-ID"/>
              </w:rPr>
            </w:pPr>
          </w:p>
          <w:p w14:paraId="750C072F" w14:textId="77777777" w:rsidR="00364E7F" w:rsidRPr="00FD40C3" w:rsidRDefault="00364E7F" w:rsidP="00364E7F">
            <w:pPr>
              <w:pStyle w:val="Code"/>
              <w:rPr>
                <w:lang w:val="id-ID"/>
              </w:rPr>
            </w:pPr>
            <w:r w:rsidRPr="00FD40C3">
              <w:rPr>
                <w:lang w:val="id-ID"/>
              </w:rPr>
              <w:t xml:space="preserve">    # print('Unique words', numOfWordsA)</w:t>
            </w:r>
          </w:p>
          <w:p w14:paraId="697C8CAF" w14:textId="77777777" w:rsidR="00364E7F" w:rsidRPr="00FD40C3" w:rsidRDefault="00364E7F" w:rsidP="00364E7F">
            <w:pPr>
              <w:pStyle w:val="Code"/>
              <w:rPr>
                <w:lang w:val="id-ID"/>
              </w:rPr>
            </w:pPr>
          </w:p>
          <w:p w14:paraId="6A2E0417" w14:textId="77777777" w:rsidR="00364E7F" w:rsidRPr="00FD40C3" w:rsidRDefault="00364E7F" w:rsidP="00364E7F">
            <w:pPr>
              <w:pStyle w:val="Code"/>
              <w:rPr>
                <w:lang w:val="id-ID"/>
              </w:rPr>
            </w:pPr>
            <w:r w:rsidRPr="00FD40C3">
              <w:rPr>
                <w:lang w:val="id-ID"/>
              </w:rPr>
              <w:t xml:space="preserve">    term = pd.DataFrame([numOfWordsQ, numOfWordsA])</w:t>
            </w:r>
          </w:p>
          <w:p w14:paraId="025FE37D" w14:textId="77777777" w:rsidR="00364E7F" w:rsidRPr="00FD40C3" w:rsidRDefault="00364E7F" w:rsidP="00364E7F">
            <w:pPr>
              <w:pStyle w:val="Code"/>
              <w:rPr>
                <w:lang w:val="id-ID"/>
              </w:rPr>
            </w:pPr>
            <w:r w:rsidRPr="00FD40C3">
              <w:rPr>
                <w:lang w:val="id-ID"/>
              </w:rPr>
              <w:t xml:space="preserve">    term = term.transpose()</w:t>
            </w:r>
          </w:p>
          <w:p w14:paraId="33A6F2ED" w14:textId="77777777" w:rsidR="00364E7F" w:rsidRPr="00FD40C3" w:rsidRDefault="00364E7F" w:rsidP="00364E7F">
            <w:pPr>
              <w:pStyle w:val="Code"/>
              <w:rPr>
                <w:lang w:val="id-ID"/>
              </w:rPr>
            </w:pPr>
            <w:r w:rsidRPr="00FD40C3">
              <w:rPr>
                <w:lang w:val="id-ID"/>
              </w:rPr>
              <w:t xml:space="preserve">    term.columns = ["TF_Q", "TF_Ans"]</w:t>
            </w:r>
          </w:p>
          <w:p w14:paraId="26C230A3" w14:textId="77777777" w:rsidR="00364E7F" w:rsidRPr="00FD40C3" w:rsidRDefault="00364E7F" w:rsidP="00364E7F">
            <w:pPr>
              <w:pStyle w:val="Code"/>
              <w:rPr>
                <w:lang w:val="id-ID"/>
              </w:rPr>
            </w:pPr>
          </w:p>
          <w:p w14:paraId="02D0B316" w14:textId="77777777" w:rsidR="00364E7F" w:rsidRPr="00FD40C3" w:rsidRDefault="00364E7F" w:rsidP="00364E7F">
            <w:pPr>
              <w:pStyle w:val="Code"/>
              <w:rPr>
                <w:lang w:val="id-ID"/>
              </w:rPr>
            </w:pPr>
            <w:r w:rsidRPr="00FD40C3">
              <w:rPr>
                <w:lang w:val="id-ID"/>
              </w:rPr>
              <w:t xml:space="preserve">    # display(term)</w:t>
            </w:r>
          </w:p>
          <w:p w14:paraId="1B730C9D" w14:textId="77777777" w:rsidR="00364E7F" w:rsidRPr="00FD40C3" w:rsidRDefault="00364E7F" w:rsidP="00364E7F">
            <w:pPr>
              <w:pStyle w:val="Code"/>
              <w:rPr>
                <w:lang w:val="id-ID"/>
              </w:rPr>
            </w:pPr>
          </w:p>
          <w:p w14:paraId="27B7B0AA" w14:textId="77777777" w:rsidR="00364E7F" w:rsidRPr="00FD40C3" w:rsidRDefault="00364E7F" w:rsidP="00364E7F">
            <w:pPr>
              <w:pStyle w:val="Code"/>
              <w:rPr>
                <w:lang w:val="id-ID"/>
              </w:rPr>
            </w:pPr>
            <w:r w:rsidRPr="00FD40C3">
              <w:rPr>
                <w:lang w:val="id-ID"/>
              </w:rPr>
              <w:t xml:space="preserve">    dfQ = dict.fromkeys(uniqueWords, 0)</w:t>
            </w:r>
          </w:p>
          <w:p w14:paraId="4D013B21" w14:textId="77777777" w:rsidR="00364E7F" w:rsidRPr="00FD40C3" w:rsidRDefault="00364E7F" w:rsidP="00364E7F">
            <w:pPr>
              <w:pStyle w:val="Code"/>
              <w:rPr>
                <w:lang w:val="id-ID"/>
              </w:rPr>
            </w:pPr>
            <w:r w:rsidRPr="00FD40C3">
              <w:rPr>
                <w:lang w:val="id-ID"/>
              </w:rPr>
              <w:t xml:space="preserve">    for word in BoWQ:</w:t>
            </w:r>
          </w:p>
          <w:p w14:paraId="434644DE" w14:textId="77777777" w:rsidR="00364E7F" w:rsidRPr="00FD40C3" w:rsidRDefault="00364E7F" w:rsidP="00364E7F">
            <w:pPr>
              <w:pStyle w:val="Code"/>
              <w:rPr>
                <w:lang w:val="id-ID"/>
              </w:rPr>
            </w:pPr>
            <w:r w:rsidRPr="00FD40C3">
              <w:rPr>
                <w:lang w:val="id-ID"/>
              </w:rPr>
              <w:t xml:space="preserve">        dfQ[word] += 1</w:t>
            </w:r>
          </w:p>
          <w:p w14:paraId="79CCD75B" w14:textId="77777777" w:rsidR="00364E7F" w:rsidRPr="00FD40C3" w:rsidRDefault="00364E7F" w:rsidP="00364E7F">
            <w:pPr>
              <w:pStyle w:val="Code"/>
              <w:rPr>
                <w:lang w:val="id-ID"/>
              </w:rPr>
            </w:pPr>
          </w:p>
          <w:p w14:paraId="426EAEAD" w14:textId="77777777" w:rsidR="00364E7F" w:rsidRPr="00FD40C3" w:rsidRDefault="00364E7F" w:rsidP="00364E7F">
            <w:pPr>
              <w:pStyle w:val="Code"/>
              <w:rPr>
                <w:lang w:val="id-ID"/>
              </w:rPr>
            </w:pPr>
            <w:r w:rsidRPr="00FD40C3">
              <w:rPr>
                <w:lang w:val="id-ID"/>
              </w:rPr>
              <w:t xml:space="preserve">    dfA = dict.fromkeys(uniqueWords, 0)</w:t>
            </w:r>
          </w:p>
          <w:p w14:paraId="2B2FFCFD" w14:textId="77777777" w:rsidR="00364E7F" w:rsidRPr="00FD40C3" w:rsidRDefault="00364E7F" w:rsidP="00364E7F">
            <w:pPr>
              <w:pStyle w:val="Code"/>
              <w:rPr>
                <w:lang w:val="id-ID"/>
              </w:rPr>
            </w:pPr>
            <w:r w:rsidRPr="00FD40C3">
              <w:rPr>
                <w:lang w:val="id-ID"/>
              </w:rPr>
              <w:t xml:space="preserve">    for word in BoWA:</w:t>
            </w:r>
          </w:p>
          <w:p w14:paraId="6B093D17" w14:textId="77777777" w:rsidR="00364E7F" w:rsidRPr="00FD40C3" w:rsidRDefault="00364E7F" w:rsidP="00364E7F">
            <w:pPr>
              <w:pStyle w:val="Code"/>
              <w:rPr>
                <w:lang w:val="id-ID"/>
              </w:rPr>
            </w:pPr>
            <w:r w:rsidRPr="00FD40C3">
              <w:rPr>
                <w:lang w:val="id-ID"/>
              </w:rPr>
              <w:t xml:space="preserve">        dfA[word] += 1</w:t>
            </w:r>
          </w:p>
          <w:p w14:paraId="5C798A9F" w14:textId="77777777" w:rsidR="00364E7F" w:rsidRPr="00FD40C3" w:rsidRDefault="00364E7F" w:rsidP="00364E7F">
            <w:pPr>
              <w:pStyle w:val="Code"/>
              <w:rPr>
                <w:lang w:val="id-ID"/>
              </w:rPr>
            </w:pPr>
          </w:p>
          <w:p w14:paraId="3DC7EBED" w14:textId="77777777" w:rsidR="00364E7F" w:rsidRPr="00FD40C3" w:rsidRDefault="00364E7F" w:rsidP="00364E7F">
            <w:pPr>
              <w:pStyle w:val="Code"/>
              <w:rPr>
                <w:lang w:val="id-ID"/>
              </w:rPr>
            </w:pPr>
            <w:r w:rsidRPr="00FD40C3">
              <w:rPr>
                <w:lang w:val="id-ID"/>
              </w:rPr>
              <w:t xml:space="preserve">    term["DF_Q"] = dfQ.values()</w:t>
            </w:r>
          </w:p>
          <w:p w14:paraId="39B2A7BC" w14:textId="77777777" w:rsidR="00364E7F" w:rsidRPr="00FD40C3" w:rsidRDefault="00364E7F" w:rsidP="00364E7F">
            <w:pPr>
              <w:pStyle w:val="Code"/>
              <w:rPr>
                <w:lang w:val="id-ID"/>
              </w:rPr>
            </w:pPr>
            <w:r w:rsidRPr="00FD40C3">
              <w:rPr>
                <w:lang w:val="id-ID"/>
              </w:rPr>
              <w:t xml:space="preserve">    term["DF_A"] = dfA.values()</w:t>
            </w:r>
          </w:p>
          <w:p w14:paraId="15D99976" w14:textId="77777777" w:rsidR="00364E7F" w:rsidRPr="00FD40C3" w:rsidRDefault="00364E7F" w:rsidP="00364E7F">
            <w:pPr>
              <w:pStyle w:val="Code"/>
              <w:rPr>
                <w:lang w:val="id-ID"/>
              </w:rPr>
            </w:pPr>
          </w:p>
          <w:p w14:paraId="57E10641" w14:textId="77777777" w:rsidR="00364E7F" w:rsidRPr="00FD40C3" w:rsidRDefault="00364E7F" w:rsidP="00364E7F">
            <w:pPr>
              <w:pStyle w:val="Code"/>
              <w:rPr>
                <w:lang w:val="id-ID"/>
              </w:rPr>
            </w:pPr>
            <w:r w:rsidRPr="00FD40C3">
              <w:rPr>
                <w:lang w:val="id-ID"/>
              </w:rPr>
              <w:t xml:space="preserve">    DF = []</w:t>
            </w:r>
          </w:p>
          <w:p w14:paraId="6EB9C2E7" w14:textId="77777777" w:rsidR="00364E7F" w:rsidRPr="00FD40C3" w:rsidRDefault="00364E7F" w:rsidP="00364E7F">
            <w:pPr>
              <w:pStyle w:val="Code"/>
              <w:rPr>
                <w:lang w:val="id-ID"/>
              </w:rPr>
            </w:pPr>
            <w:r w:rsidRPr="00FD40C3">
              <w:rPr>
                <w:lang w:val="id-ID"/>
              </w:rPr>
              <w:t xml:space="preserve">    for i in range(len(uniqueWords)):</w:t>
            </w:r>
          </w:p>
          <w:p w14:paraId="67770935" w14:textId="77777777" w:rsidR="00364E7F" w:rsidRPr="00FD40C3" w:rsidRDefault="00364E7F" w:rsidP="00364E7F">
            <w:pPr>
              <w:pStyle w:val="Code"/>
              <w:rPr>
                <w:lang w:val="id-ID"/>
              </w:rPr>
            </w:pPr>
            <w:r w:rsidRPr="00FD40C3">
              <w:rPr>
                <w:lang w:val="id-ID"/>
              </w:rPr>
              <w:t xml:space="preserve">        DF.append(term["DF_Q"][i] + term["DF_A"][i])</w:t>
            </w:r>
          </w:p>
          <w:p w14:paraId="5CA928AB" w14:textId="77777777" w:rsidR="00364E7F" w:rsidRPr="00FD40C3" w:rsidRDefault="00364E7F" w:rsidP="00364E7F">
            <w:pPr>
              <w:pStyle w:val="Code"/>
              <w:rPr>
                <w:lang w:val="id-ID"/>
              </w:rPr>
            </w:pPr>
            <w:r w:rsidRPr="00FD40C3">
              <w:rPr>
                <w:lang w:val="id-ID"/>
              </w:rPr>
              <w:t xml:space="preserve">    term["DF"] = DF</w:t>
            </w:r>
          </w:p>
          <w:p w14:paraId="608A0FF8" w14:textId="77777777" w:rsidR="00364E7F" w:rsidRPr="00FD40C3" w:rsidRDefault="00364E7F" w:rsidP="00364E7F">
            <w:pPr>
              <w:pStyle w:val="Code"/>
              <w:rPr>
                <w:lang w:val="id-ID"/>
              </w:rPr>
            </w:pPr>
            <w:r w:rsidRPr="00FD40C3">
              <w:rPr>
                <w:lang w:val="id-ID"/>
              </w:rPr>
              <w:t xml:space="preserve">    # display(term)</w:t>
            </w:r>
          </w:p>
          <w:p w14:paraId="2B9393DB" w14:textId="77777777" w:rsidR="00364E7F" w:rsidRPr="00FD40C3" w:rsidRDefault="00364E7F" w:rsidP="00364E7F">
            <w:pPr>
              <w:pStyle w:val="Code"/>
              <w:rPr>
                <w:lang w:val="id-ID"/>
              </w:rPr>
            </w:pPr>
          </w:p>
          <w:p w14:paraId="579C0E93" w14:textId="77777777" w:rsidR="00364E7F" w:rsidRPr="00FD40C3" w:rsidRDefault="00364E7F" w:rsidP="00364E7F">
            <w:pPr>
              <w:pStyle w:val="Code"/>
              <w:rPr>
                <w:lang w:val="id-ID"/>
              </w:rPr>
            </w:pPr>
            <w:r w:rsidRPr="00FD40C3">
              <w:rPr>
                <w:lang w:val="id-ID"/>
              </w:rPr>
              <w:t xml:space="preserve">    idfDict = []</w:t>
            </w:r>
          </w:p>
          <w:p w14:paraId="18E80B53" w14:textId="77777777" w:rsidR="00364E7F" w:rsidRPr="00FD40C3" w:rsidRDefault="00364E7F" w:rsidP="00364E7F">
            <w:pPr>
              <w:pStyle w:val="Code"/>
              <w:rPr>
                <w:lang w:val="id-ID"/>
              </w:rPr>
            </w:pPr>
          </w:p>
          <w:p w14:paraId="1907348A" w14:textId="77777777" w:rsidR="00364E7F" w:rsidRPr="00FD40C3" w:rsidRDefault="00364E7F" w:rsidP="00364E7F">
            <w:pPr>
              <w:pStyle w:val="Code"/>
              <w:rPr>
                <w:lang w:val="id-ID"/>
              </w:rPr>
            </w:pPr>
            <w:r w:rsidRPr="00FD40C3">
              <w:rPr>
                <w:lang w:val="id-ID"/>
              </w:rPr>
              <w:lastRenderedPageBreak/>
              <w:t xml:space="preserve">    for i in range(len(term["DF"])):</w:t>
            </w:r>
          </w:p>
          <w:p w14:paraId="44774D40" w14:textId="77777777" w:rsidR="00364E7F" w:rsidRPr="00FD40C3" w:rsidRDefault="00364E7F" w:rsidP="00364E7F">
            <w:pPr>
              <w:pStyle w:val="Code"/>
              <w:rPr>
                <w:lang w:val="id-ID"/>
              </w:rPr>
            </w:pPr>
            <w:r w:rsidRPr="00FD40C3">
              <w:rPr>
                <w:lang w:val="id-ID"/>
              </w:rPr>
              <w:t xml:space="preserve">        idfDict.append(math.log10((2 + 1) / (term["DF"][i] + 1)) + 1)</w:t>
            </w:r>
          </w:p>
          <w:p w14:paraId="2FDB7627" w14:textId="77777777" w:rsidR="00364E7F" w:rsidRPr="00FD40C3" w:rsidRDefault="00364E7F" w:rsidP="00364E7F">
            <w:pPr>
              <w:pStyle w:val="Code"/>
              <w:rPr>
                <w:lang w:val="id-ID"/>
              </w:rPr>
            </w:pPr>
            <w:r w:rsidRPr="00FD40C3">
              <w:rPr>
                <w:lang w:val="id-ID"/>
              </w:rPr>
              <w:t xml:space="preserve">        # print(idfDict)</w:t>
            </w:r>
          </w:p>
          <w:p w14:paraId="11509136" w14:textId="77777777" w:rsidR="00364E7F" w:rsidRPr="00FD40C3" w:rsidRDefault="00364E7F" w:rsidP="00364E7F">
            <w:pPr>
              <w:pStyle w:val="Code"/>
              <w:rPr>
                <w:lang w:val="id-ID"/>
              </w:rPr>
            </w:pPr>
            <w:r w:rsidRPr="00FD40C3">
              <w:rPr>
                <w:lang w:val="id-ID"/>
              </w:rPr>
              <w:t xml:space="preserve">    term["IDF"] = idfDict</w:t>
            </w:r>
          </w:p>
          <w:p w14:paraId="5ADF6C54" w14:textId="77777777" w:rsidR="00364E7F" w:rsidRPr="00FD40C3" w:rsidRDefault="00364E7F" w:rsidP="00364E7F">
            <w:pPr>
              <w:pStyle w:val="Code"/>
              <w:rPr>
                <w:lang w:val="id-ID"/>
              </w:rPr>
            </w:pPr>
          </w:p>
          <w:p w14:paraId="484BB6B2" w14:textId="77777777" w:rsidR="00364E7F" w:rsidRPr="00FD40C3" w:rsidRDefault="00364E7F" w:rsidP="00364E7F">
            <w:pPr>
              <w:pStyle w:val="Code"/>
              <w:rPr>
                <w:lang w:val="id-ID"/>
              </w:rPr>
            </w:pPr>
            <w:r w:rsidRPr="00FD40C3">
              <w:rPr>
                <w:lang w:val="id-ID"/>
              </w:rPr>
              <w:t xml:space="preserve">    # display(term)</w:t>
            </w:r>
          </w:p>
          <w:p w14:paraId="1BAC9EE3" w14:textId="77777777" w:rsidR="00364E7F" w:rsidRPr="00FD40C3" w:rsidRDefault="00364E7F" w:rsidP="00364E7F">
            <w:pPr>
              <w:pStyle w:val="Code"/>
              <w:rPr>
                <w:lang w:val="id-ID"/>
              </w:rPr>
            </w:pPr>
          </w:p>
          <w:p w14:paraId="4858243C" w14:textId="77777777" w:rsidR="00364E7F" w:rsidRPr="00FD40C3" w:rsidRDefault="00364E7F" w:rsidP="00364E7F">
            <w:pPr>
              <w:pStyle w:val="Code"/>
              <w:rPr>
                <w:lang w:val="id-ID"/>
              </w:rPr>
            </w:pPr>
            <w:r w:rsidRPr="00FD40C3">
              <w:rPr>
                <w:lang w:val="id-ID"/>
              </w:rPr>
              <w:t xml:space="preserve">    tfidfQ = []</w:t>
            </w:r>
          </w:p>
          <w:p w14:paraId="7872ED5B" w14:textId="77777777" w:rsidR="00364E7F" w:rsidRPr="00FD40C3" w:rsidRDefault="00364E7F" w:rsidP="00364E7F">
            <w:pPr>
              <w:pStyle w:val="Code"/>
              <w:rPr>
                <w:lang w:val="id-ID"/>
              </w:rPr>
            </w:pPr>
            <w:r w:rsidRPr="00FD40C3">
              <w:rPr>
                <w:lang w:val="id-ID"/>
              </w:rPr>
              <w:t xml:space="preserve">    tfidfA = []</w:t>
            </w:r>
          </w:p>
          <w:p w14:paraId="6C08BAE9" w14:textId="77777777" w:rsidR="00364E7F" w:rsidRPr="00FD40C3" w:rsidRDefault="00364E7F" w:rsidP="00364E7F">
            <w:pPr>
              <w:pStyle w:val="Code"/>
              <w:rPr>
                <w:lang w:val="id-ID"/>
              </w:rPr>
            </w:pPr>
            <w:r w:rsidRPr="00FD40C3">
              <w:rPr>
                <w:lang w:val="id-ID"/>
              </w:rPr>
              <w:t xml:space="preserve">    for i in range(len(uniqueWords)):</w:t>
            </w:r>
          </w:p>
          <w:p w14:paraId="25F76A6B" w14:textId="77777777" w:rsidR="00364E7F" w:rsidRPr="00FD40C3" w:rsidRDefault="00364E7F" w:rsidP="00364E7F">
            <w:pPr>
              <w:pStyle w:val="Code"/>
              <w:rPr>
                <w:lang w:val="id-ID"/>
              </w:rPr>
            </w:pPr>
            <w:r w:rsidRPr="00FD40C3">
              <w:rPr>
                <w:lang w:val="id-ID"/>
              </w:rPr>
              <w:t xml:space="preserve">        tfidfQ.append(term["TF_Q"][i] * term["IDF"][i])</w:t>
            </w:r>
          </w:p>
          <w:p w14:paraId="1FBA4265" w14:textId="77777777" w:rsidR="00364E7F" w:rsidRPr="00FD40C3" w:rsidRDefault="00364E7F" w:rsidP="00364E7F">
            <w:pPr>
              <w:pStyle w:val="Code"/>
              <w:rPr>
                <w:lang w:val="id-ID"/>
              </w:rPr>
            </w:pPr>
            <w:r w:rsidRPr="00FD40C3">
              <w:rPr>
                <w:lang w:val="id-ID"/>
              </w:rPr>
              <w:t xml:space="preserve">        tfidfA.append(term["TF_Ans"][i] * term["IDF"][i])</w:t>
            </w:r>
          </w:p>
          <w:p w14:paraId="4791E705" w14:textId="77777777" w:rsidR="00364E7F" w:rsidRPr="00FD40C3" w:rsidRDefault="00364E7F" w:rsidP="00364E7F">
            <w:pPr>
              <w:pStyle w:val="Code"/>
              <w:rPr>
                <w:lang w:val="id-ID"/>
              </w:rPr>
            </w:pPr>
          </w:p>
          <w:p w14:paraId="43588BD9" w14:textId="77777777" w:rsidR="00364E7F" w:rsidRPr="00FD40C3" w:rsidRDefault="00364E7F" w:rsidP="00364E7F">
            <w:pPr>
              <w:pStyle w:val="Code"/>
              <w:rPr>
                <w:lang w:val="id-ID"/>
              </w:rPr>
            </w:pPr>
            <w:r w:rsidRPr="00FD40C3">
              <w:rPr>
                <w:lang w:val="id-ID"/>
              </w:rPr>
              <w:t xml:space="preserve">    term["TF-IDF_Q"] = np.array(tfidfQ)</w:t>
            </w:r>
          </w:p>
          <w:p w14:paraId="36F9E64A" w14:textId="77777777" w:rsidR="00364E7F" w:rsidRPr="00FD40C3" w:rsidRDefault="00364E7F" w:rsidP="00364E7F">
            <w:pPr>
              <w:pStyle w:val="Code"/>
              <w:rPr>
                <w:lang w:val="id-ID"/>
              </w:rPr>
            </w:pPr>
            <w:r w:rsidRPr="00FD40C3">
              <w:rPr>
                <w:lang w:val="id-ID"/>
              </w:rPr>
              <w:t xml:space="preserve">    term["TF-IDF_A"] = np.array(tfidfA)</w:t>
            </w:r>
          </w:p>
          <w:p w14:paraId="2C047249" w14:textId="77777777" w:rsidR="00364E7F" w:rsidRPr="00FD40C3" w:rsidRDefault="00364E7F" w:rsidP="00364E7F">
            <w:pPr>
              <w:pStyle w:val="Code"/>
              <w:rPr>
                <w:lang w:val="id-ID"/>
              </w:rPr>
            </w:pPr>
          </w:p>
          <w:p w14:paraId="41A12659" w14:textId="77777777" w:rsidR="00364E7F" w:rsidRPr="00FD40C3" w:rsidRDefault="00364E7F" w:rsidP="00364E7F">
            <w:pPr>
              <w:pStyle w:val="Code"/>
              <w:rPr>
                <w:lang w:val="id-ID"/>
              </w:rPr>
            </w:pPr>
            <w:r w:rsidRPr="00FD40C3">
              <w:rPr>
                <w:lang w:val="id-ID"/>
              </w:rPr>
              <w:t xml:space="preserve">    cosine = np.dot(tfidfQ, tfidfA) / (np.linalg.norm(tfidfQ) * np.linalg.norm(tfidfA))</w:t>
            </w:r>
          </w:p>
          <w:p w14:paraId="5E48F747" w14:textId="77777777" w:rsidR="00364E7F" w:rsidRPr="00FD40C3" w:rsidRDefault="00364E7F" w:rsidP="00364E7F">
            <w:pPr>
              <w:pStyle w:val="Code"/>
              <w:rPr>
                <w:lang w:val="id-ID"/>
              </w:rPr>
            </w:pPr>
          </w:p>
          <w:p w14:paraId="30433B8E" w14:textId="77777777" w:rsidR="00364E7F" w:rsidRPr="00FD40C3" w:rsidRDefault="00364E7F" w:rsidP="00364E7F">
            <w:pPr>
              <w:pStyle w:val="Code"/>
              <w:rPr>
                <w:lang w:val="id-ID"/>
              </w:rPr>
            </w:pPr>
            <w:r w:rsidRPr="00FD40C3">
              <w:rPr>
                <w:lang w:val="id-ID"/>
              </w:rPr>
              <w:t xml:space="preserve">    if math.isnan(cosine):</w:t>
            </w:r>
          </w:p>
          <w:p w14:paraId="1E508B7B" w14:textId="77777777" w:rsidR="00364E7F" w:rsidRPr="00FD40C3" w:rsidRDefault="00364E7F" w:rsidP="00364E7F">
            <w:pPr>
              <w:pStyle w:val="Code"/>
              <w:rPr>
                <w:lang w:val="id-ID"/>
              </w:rPr>
            </w:pPr>
            <w:r w:rsidRPr="00FD40C3">
              <w:rPr>
                <w:lang w:val="id-ID"/>
              </w:rPr>
              <w:t xml:space="preserve">        cosine = 0</w:t>
            </w:r>
          </w:p>
          <w:p w14:paraId="1303BFCF" w14:textId="77777777" w:rsidR="00364E7F" w:rsidRPr="00FD40C3" w:rsidRDefault="00364E7F" w:rsidP="00364E7F">
            <w:pPr>
              <w:pStyle w:val="Code"/>
              <w:rPr>
                <w:lang w:val="id-ID"/>
              </w:rPr>
            </w:pPr>
            <w:r w:rsidRPr="00FD40C3">
              <w:rPr>
                <w:lang w:val="id-ID"/>
              </w:rPr>
              <w:t xml:space="preserve">    skor = round((cosine * 100), 2)</w:t>
            </w:r>
          </w:p>
          <w:p w14:paraId="11E21EAD" w14:textId="77777777" w:rsidR="00364E7F" w:rsidRPr="00FD40C3" w:rsidRDefault="00364E7F" w:rsidP="00364E7F">
            <w:pPr>
              <w:pStyle w:val="Code"/>
              <w:rPr>
                <w:lang w:val="id-ID"/>
              </w:rPr>
            </w:pPr>
            <w:r w:rsidRPr="00FD40C3">
              <w:rPr>
                <w:lang w:val="id-ID"/>
              </w:rPr>
              <w:t xml:space="preserve">    return skor</w:t>
            </w:r>
          </w:p>
          <w:p w14:paraId="2ABF8859" w14:textId="77777777" w:rsidR="00364E7F" w:rsidRPr="00FD40C3" w:rsidRDefault="00364E7F" w:rsidP="00364E7F">
            <w:pPr>
              <w:pStyle w:val="Code"/>
              <w:rPr>
                <w:lang w:val="id-ID"/>
              </w:rPr>
            </w:pPr>
          </w:p>
          <w:p w14:paraId="10DE8C56" w14:textId="77777777" w:rsidR="00364E7F" w:rsidRPr="00FD40C3" w:rsidRDefault="00364E7F" w:rsidP="00364E7F">
            <w:pPr>
              <w:pStyle w:val="Code"/>
              <w:rPr>
                <w:lang w:val="id-ID"/>
              </w:rPr>
            </w:pPr>
          </w:p>
          <w:p w14:paraId="44BA7617" w14:textId="77777777" w:rsidR="00364E7F" w:rsidRPr="00FD40C3" w:rsidRDefault="00364E7F" w:rsidP="00364E7F">
            <w:pPr>
              <w:pStyle w:val="Code"/>
              <w:rPr>
                <w:lang w:val="id-ID"/>
              </w:rPr>
            </w:pPr>
            <w:r w:rsidRPr="00FD40C3">
              <w:rPr>
                <w:lang w:val="id-ID"/>
              </w:rPr>
              <w:t>case_fold_q = case_folding(kj)</w:t>
            </w:r>
          </w:p>
          <w:p w14:paraId="405128B2" w14:textId="77777777" w:rsidR="00364E7F" w:rsidRPr="00FD40C3" w:rsidRDefault="00364E7F" w:rsidP="00364E7F">
            <w:pPr>
              <w:pStyle w:val="Code"/>
              <w:rPr>
                <w:lang w:val="id-ID"/>
              </w:rPr>
            </w:pPr>
            <w:r w:rsidRPr="00FD40C3">
              <w:rPr>
                <w:lang w:val="id-ID"/>
              </w:rPr>
              <w:t>case_fold_ans = case_folding(jawaban)</w:t>
            </w:r>
          </w:p>
          <w:p w14:paraId="0493146D" w14:textId="77777777" w:rsidR="00364E7F" w:rsidRPr="00FD40C3" w:rsidRDefault="00364E7F" w:rsidP="00364E7F">
            <w:pPr>
              <w:pStyle w:val="Code"/>
              <w:rPr>
                <w:lang w:val="id-ID"/>
              </w:rPr>
            </w:pPr>
            <w:r w:rsidRPr="00FD40C3">
              <w:rPr>
                <w:lang w:val="id-ID"/>
              </w:rPr>
              <w:t>spell_q = spell_check(case_fold_q)</w:t>
            </w:r>
          </w:p>
          <w:p w14:paraId="19835252" w14:textId="77777777" w:rsidR="00364E7F" w:rsidRPr="00FD40C3" w:rsidRDefault="00364E7F" w:rsidP="00364E7F">
            <w:pPr>
              <w:pStyle w:val="Code"/>
              <w:rPr>
                <w:lang w:val="id-ID"/>
              </w:rPr>
            </w:pPr>
            <w:r w:rsidRPr="00FD40C3">
              <w:rPr>
                <w:lang w:val="id-ID"/>
              </w:rPr>
              <w:t>spell_ans = spell_check(case_fold_ans)</w:t>
            </w:r>
          </w:p>
          <w:p w14:paraId="5DF9DA85" w14:textId="77777777" w:rsidR="00364E7F" w:rsidRPr="00FD40C3" w:rsidRDefault="00364E7F" w:rsidP="00364E7F">
            <w:pPr>
              <w:pStyle w:val="Code"/>
              <w:rPr>
                <w:lang w:val="id-ID"/>
              </w:rPr>
            </w:pPr>
            <w:r w:rsidRPr="00FD40C3">
              <w:rPr>
                <w:lang w:val="id-ID"/>
              </w:rPr>
              <w:t>token_q = tokenization(spell_q)</w:t>
            </w:r>
          </w:p>
          <w:p w14:paraId="55410C23" w14:textId="77777777" w:rsidR="00364E7F" w:rsidRPr="00FD40C3" w:rsidRDefault="00364E7F" w:rsidP="00364E7F">
            <w:pPr>
              <w:pStyle w:val="Code"/>
              <w:rPr>
                <w:lang w:val="id-ID"/>
              </w:rPr>
            </w:pPr>
            <w:r w:rsidRPr="00FD40C3">
              <w:rPr>
                <w:lang w:val="id-ID"/>
              </w:rPr>
              <w:t>token_ans = tokenization(spell_ans)</w:t>
            </w:r>
          </w:p>
          <w:p w14:paraId="3B7B832A" w14:textId="77777777" w:rsidR="00364E7F" w:rsidRPr="00FD40C3" w:rsidRDefault="00364E7F" w:rsidP="00364E7F">
            <w:pPr>
              <w:pStyle w:val="Code"/>
              <w:rPr>
                <w:lang w:val="id-ID"/>
              </w:rPr>
            </w:pPr>
            <w:r w:rsidRPr="00FD40C3">
              <w:rPr>
                <w:lang w:val="id-ID"/>
              </w:rPr>
              <w:t>token_q = remove_digits(token_q)</w:t>
            </w:r>
          </w:p>
          <w:p w14:paraId="0C63C40B" w14:textId="77777777" w:rsidR="00364E7F" w:rsidRPr="00FD40C3" w:rsidRDefault="00364E7F" w:rsidP="00364E7F">
            <w:pPr>
              <w:pStyle w:val="Code"/>
              <w:rPr>
                <w:lang w:val="id-ID"/>
              </w:rPr>
            </w:pPr>
            <w:r w:rsidRPr="00FD40C3">
              <w:rPr>
                <w:lang w:val="id-ID"/>
              </w:rPr>
              <w:t>token_ans = remove_digits(token_ans)</w:t>
            </w:r>
          </w:p>
          <w:p w14:paraId="6A648F0B" w14:textId="77777777" w:rsidR="00364E7F" w:rsidRPr="00FD40C3" w:rsidRDefault="00364E7F" w:rsidP="00364E7F">
            <w:pPr>
              <w:pStyle w:val="Code"/>
              <w:rPr>
                <w:lang w:val="id-ID"/>
              </w:rPr>
            </w:pPr>
            <w:r w:rsidRPr="00FD40C3">
              <w:rPr>
                <w:lang w:val="id-ID"/>
              </w:rPr>
              <w:t>filter_q = remove_SW(token_q)</w:t>
            </w:r>
          </w:p>
          <w:p w14:paraId="2ED089EA" w14:textId="77777777" w:rsidR="00364E7F" w:rsidRPr="00FD40C3" w:rsidRDefault="00364E7F" w:rsidP="00364E7F">
            <w:pPr>
              <w:pStyle w:val="Code"/>
              <w:rPr>
                <w:lang w:val="id-ID"/>
              </w:rPr>
            </w:pPr>
            <w:r w:rsidRPr="00FD40C3">
              <w:rPr>
                <w:lang w:val="id-ID"/>
              </w:rPr>
              <w:t>filter_ans = remove_SW(token_ans)</w:t>
            </w:r>
          </w:p>
          <w:p w14:paraId="1147A596" w14:textId="77777777" w:rsidR="00364E7F" w:rsidRPr="00FD40C3" w:rsidRDefault="00364E7F" w:rsidP="00364E7F">
            <w:pPr>
              <w:pStyle w:val="Code"/>
              <w:rPr>
                <w:lang w:val="id-ID"/>
              </w:rPr>
            </w:pPr>
          </w:p>
          <w:p w14:paraId="04A81B3A" w14:textId="77777777" w:rsidR="00364E7F" w:rsidRPr="00FD40C3" w:rsidRDefault="00364E7F" w:rsidP="00364E7F">
            <w:pPr>
              <w:pStyle w:val="Code"/>
              <w:rPr>
                <w:lang w:val="id-ID"/>
              </w:rPr>
            </w:pPr>
            <w:r w:rsidRPr="00FD40C3">
              <w:rPr>
                <w:lang w:val="id-ID"/>
              </w:rPr>
              <w:t>stem_q = stemming(filter_q)</w:t>
            </w:r>
          </w:p>
          <w:p w14:paraId="4029283B" w14:textId="77777777" w:rsidR="00364E7F" w:rsidRPr="00FD40C3" w:rsidRDefault="00364E7F" w:rsidP="00364E7F">
            <w:pPr>
              <w:pStyle w:val="Code"/>
              <w:rPr>
                <w:lang w:val="id-ID"/>
              </w:rPr>
            </w:pPr>
            <w:r w:rsidRPr="00FD40C3">
              <w:rPr>
                <w:lang w:val="id-ID"/>
              </w:rPr>
              <w:t>stem_ans = stemming(filter_ans)</w:t>
            </w:r>
          </w:p>
          <w:p w14:paraId="05F94710" w14:textId="77777777" w:rsidR="00364E7F" w:rsidRPr="00FD40C3" w:rsidRDefault="00364E7F" w:rsidP="00364E7F">
            <w:pPr>
              <w:pStyle w:val="Code"/>
              <w:rPr>
                <w:lang w:val="id-ID"/>
              </w:rPr>
            </w:pPr>
          </w:p>
          <w:p w14:paraId="4727EC4E" w14:textId="77777777" w:rsidR="00364E7F" w:rsidRPr="00FD40C3" w:rsidRDefault="00364E7F" w:rsidP="00364E7F">
            <w:pPr>
              <w:pStyle w:val="Code"/>
              <w:rPr>
                <w:lang w:val="id-ID"/>
              </w:rPr>
            </w:pPr>
            <w:r w:rsidRPr="00FD40C3">
              <w:rPr>
                <w:lang w:val="id-ID"/>
              </w:rPr>
              <w:t># lemma_q = lemma(filter_q)</w:t>
            </w:r>
          </w:p>
          <w:p w14:paraId="61A14EB7" w14:textId="77777777" w:rsidR="00364E7F" w:rsidRPr="00FD40C3" w:rsidRDefault="00364E7F" w:rsidP="00364E7F">
            <w:pPr>
              <w:pStyle w:val="Code"/>
              <w:rPr>
                <w:lang w:val="id-ID"/>
              </w:rPr>
            </w:pPr>
            <w:r w:rsidRPr="00FD40C3">
              <w:rPr>
                <w:lang w:val="id-ID"/>
              </w:rPr>
              <w:t># lemma_ans = lemma(filter_ans)</w:t>
            </w:r>
          </w:p>
          <w:p w14:paraId="0455AF48" w14:textId="77777777" w:rsidR="00364E7F" w:rsidRPr="00FD40C3" w:rsidRDefault="00364E7F" w:rsidP="00364E7F">
            <w:pPr>
              <w:pStyle w:val="Code"/>
              <w:rPr>
                <w:lang w:val="id-ID"/>
              </w:rPr>
            </w:pPr>
          </w:p>
          <w:p w14:paraId="663206BD" w14:textId="77777777" w:rsidR="00364E7F" w:rsidRPr="00FD40C3" w:rsidRDefault="00364E7F" w:rsidP="00364E7F">
            <w:pPr>
              <w:pStyle w:val="Code"/>
              <w:rPr>
                <w:lang w:val="id-ID"/>
              </w:rPr>
            </w:pPr>
            <w:r w:rsidRPr="00FD40C3">
              <w:rPr>
                <w:lang w:val="id-ID"/>
              </w:rPr>
              <w:t># print("Skor Tanpa pre-processing: ", term(tokenization(kj),tokenization(jawaban)))</w:t>
            </w:r>
          </w:p>
          <w:p w14:paraId="28397999" w14:textId="77777777" w:rsidR="00364E7F" w:rsidRPr="00FD40C3" w:rsidRDefault="00364E7F" w:rsidP="00364E7F">
            <w:pPr>
              <w:pStyle w:val="Code"/>
              <w:rPr>
                <w:lang w:val="id-ID"/>
              </w:rPr>
            </w:pPr>
            <w:r w:rsidRPr="00FD40C3">
              <w:rPr>
                <w:lang w:val="id-ID"/>
              </w:rPr>
              <w:t># print("Skor Menggunakan Stemming: ", term(stem_q, stem_ans))</w:t>
            </w:r>
          </w:p>
          <w:p w14:paraId="3FFA9C80" w14:textId="77777777" w:rsidR="00364E7F" w:rsidRPr="00FD40C3" w:rsidRDefault="00364E7F" w:rsidP="00364E7F">
            <w:pPr>
              <w:pStyle w:val="Code"/>
              <w:rPr>
                <w:lang w:val="id-ID"/>
              </w:rPr>
            </w:pPr>
            <w:r w:rsidRPr="00FD40C3">
              <w:rPr>
                <w:lang w:val="id-ID"/>
              </w:rPr>
              <w:t># print("Skor Menggunakan Lemmatization: ", term(lemma_q, lemma_ans))</w:t>
            </w:r>
          </w:p>
          <w:p w14:paraId="0C52C401" w14:textId="77777777" w:rsidR="00364E7F" w:rsidRPr="00FD40C3" w:rsidRDefault="00364E7F" w:rsidP="00364E7F">
            <w:pPr>
              <w:pStyle w:val="Code"/>
              <w:rPr>
                <w:lang w:val="id-ID"/>
              </w:rPr>
            </w:pPr>
          </w:p>
          <w:p w14:paraId="5E36043F" w14:textId="77777777" w:rsidR="00364E7F" w:rsidRPr="00FD40C3" w:rsidRDefault="00364E7F" w:rsidP="00364E7F">
            <w:pPr>
              <w:pStyle w:val="Code"/>
              <w:rPr>
                <w:lang w:val="id-ID"/>
              </w:rPr>
            </w:pPr>
            <w:r w:rsidRPr="00FD40C3">
              <w:rPr>
                <w:lang w:val="id-ID"/>
              </w:rPr>
              <w:t>sctScore = str(term(stem_q, stem_ans))</w:t>
            </w:r>
          </w:p>
          <w:p w14:paraId="594DD354" w14:textId="77777777" w:rsidR="00364E7F" w:rsidRPr="00FD40C3" w:rsidRDefault="00364E7F" w:rsidP="00364E7F">
            <w:pPr>
              <w:pStyle w:val="Code"/>
              <w:rPr>
                <w:lang w:val="id-ID"/>
              </w:rPr>
            </w:pPr>
            <w:r w:rsidRPr="00FD40C3">
              <w:rPr>
                <w:lang w:val="id-ID"/>
              </w:rPr>
              <w:t># newfile = open(f"{sys.argv[3]}.txt", "a")</w:t>
            </w:r>
          </w:p>
          <w:p w14:paraId="19B133AE" w14:textId="77777777" w:rsidR="00364E7F" w:rsidRPr="00FD40C3" w:rsidRDefault="00364E7F" w:rsidP="00364E7F">
            <w:pPr>
              <w:pStyle w:val="Code"/>
              <w:rPr>
                <w:lang w:val="id-ID"/>
              </w:rPr>
            </w:pPr>
            <w:r w:rsidRPr="00FD40C3">
              <w:rPr>
                <w:lang w:val="id-ID"/>
              </w:rPr>
              <w:t># # newfile.write(</w:t>
            </w:r>
          </w:p>
          <w:p w14:paraId="3E185ED8" w14:textId="77777777" w:rsidR="00364E7F" w:rsidRPr="00FD40C3" w:rsidRDefault="00364E7F" w:rsidP="00364E7F">
            <w:pPr>
              <w:pStyle w:val="Code"/>
              <w:rPr>
                <w:lang w:val="id-ID"/>
              </w:rPr>
            </w:pPr>
            <w:r w:rsidRPr="00FD40C3">
              <w:rPr>
                <w:lang w:val="id-ID"/>
              </w:rPr>
              <w:t># #     '{"kj":"'</w:t>
            </w:r>
          </w:p>
          <w:p w14:paraId="47FB6CFE" w14:textId="77777777" w:rsidR="00364E7F" w:rsidRPr="00FD40C3" w:rsidRDefault="00364E7F" w:rsidP="00364E7F">
            <w:pPr>
              <w:pStyle w:val="Code"/>
              <w:rPr>
                <w:lang w:val="id-ID"/>
              </w:rPr>
            </w:pPr>
            <w:r w:rsidRPr="00FD40C3">
              <w:rPr>
                <w:lang w:val="id-ID"/>
              </w:rPr>
              <w:t># #     + case_fold_q</w:t>
            </w:r>
          </w:p>
          <w:p w14:paraId="13913507" w14:textId="77777777" w:rsidR="00364E7F" w:rsidRPr="00FD40C3" w:rsidRDefault="00364E7F" w:rsidP="00364E7F">
            <w:pPr>
              <w:pStyle w:val="Code"/>
              <w:rPr>
                <w:lang w:val="id-ID"/>
              </w:rPr>
            </w:pPr>
            <w:r w:rsidRPr="00FD40C3">
              <w:rPr>
                <w:lang w:val="id-ID"/>
              </w:rPr>
              <w:t># #     + '",\n"ans":"'</w:t>
            </w:r>
          </w:p>
          <w:p w14:paraId="44ABFE79" w14:textId="77777777" w:rsidR="00364E7F" w:rsidRPr="00FD40C3" w:rsidRDefault="00364E7F" w:rsidP="00364E7F">
            <w:pPr>
              <w:pStyle w:val="Code"/>
              <w:rPr>
                <w:lang w:val="id-ID"/>
              </w:rPr>
            </w:pPr>
            <w:r w:rsidRPr="00FD40C3">
              <w:rPr>
                <w:lang w:val="id-ID"/>
              </w:rPr>
              <w:t># #     + case_fold_ans</w:t>
            </w:r>
          </w:p>
          <w:p w14:paraId="154E32E3" w14:textId="77777777" w:rsidR="00364E7F" w:rsidRPr="00FD40C3" w:rsidRDefault="00364E7F" w:rsidP="00364E7F">
            <w:pPr>
              <w:pStyle w:val="Code"/>
              <w:rPr>
                <w:lang w:val="id-ID"/>
              </w:rPr>
            </w:pPr>
            <w:r w:rsidRPr="00FD40C3">
              <w:rPr>
                <w:lang w:val="id-ID"/>
              </w:rPr>
              <w:t># #     + '",\n"score":'</w:t>
            </w:r>
          </w:p>
          <w:p w14:paraId="7402FA84" w14:textId="77777777" w:rsidR="00364E7F" w:rsidRPr="00FD40C3" w:rsidRDefault="00364E7F" w:rsidP="00364E7F">
            <w:pPr>
              <w:pStyle w:val="Code"/>
              <w:rPr>
                <w:lang w:val="id-ID"/>
              </w:rPr>
            </w:pPr>
            <w:r w:rsidRPr="00FD40C3">
              <w:rPr>
                <w:lang w:val="id-ID"/>
              </w:rPr>
              <w:t># #     + sctScore</w:t>
            </w:r>
          </w:p>
          <w:p w14:paraId="315181CE" w14:textId="77777777" w:rsidR="00364E7F" w:rsidRPr="00FD40C3" w:rsidRDefault="00364E7F" w:rsidP="00364E7F">
            <w:pPr>
              <w:pStyle w:val="Code"/>
              <w:rPr>
                <w:lang w:val="id-ID"/>
              </w:rPr>
            </w:pPr>
            <w:r w:rsidRPr="00FD40C3">
              <w:rPr>
                <w:lang w:val="id-ID"/>
              </w:rPr>
              <w:t># #     + "}"</w:t>
            </w:r>
          </w:p>
          <w:p w14:paraId="1EED8C63" w14:textId="77777777" w:rsidR="00364E7F" w:rsidRPr="00FD40C3" w:rsidRDefault="00364E7F" w:rsidP="00364E7F">
            <w:pPr>
              <w:pStyle w:val="Code"/>
              <w:rPr>
                <w:lang w:val="id-ID"/>
              </w:rPr>
            </w:pPr>
            <w:r w:rsidRPr="00FD40C3">
              <w:rPr>
                <w:lang w:val="id-ID"/>
              </w:rPr>
              <w:lastRenderedPageBreak/>
              <w:t># # )</w:t>
            </w:r>
          </w:p>
          <w:p w14:paraId="1A2F6F8F" w14:textId="77777777" w:rsidR="00364E7F" w:rsidRPr="00FD40C3" w:rsidRDefault="00364E7F" w:rsidP="00364E7F">
            <w:pPr>
              <w:pStyle w:val="Code"/>
              <w:rPr>
                <w:lang w:val="id-ID"/>
              </w:rPr>
            </w:pPr>
            <w:r w:rsidRPr="00FD40C3">
              <w:rPr>
                <w:lang w:val="id-ID"/>
              </w:rPr>
              <w:t># newfile.write(f"{sctScore}\n")</w:t>
            </w:r>
          </w:p>
          <w:p w14:paraId="28D78044" w14:textId="77777777" w:rsidR="00364E7F" w:rsidRPr="00FD40C3" w:rsidRDefault="00364E7F" w:rsidP="00364E7F">
            <w:pPr>
              <w:pStyle w:val="Code"/>
              <w:rPr>
                <w:lang w:val="id-ID"/>
              </w:rPr>
            </w:pPr>
            <w:r w:rsidRPr="00FD40C3">
              <w:rPr>
                <w:lang w:val="id-ID"/>
              </w:rPr>
              <w:t># newfile.close()</w:t>
            </w:r>
          </w:p>
          <w:p w14:paraId="4D80BCC8" w14:textId="6E6076D5" w:rsidR="00364E7F" w:rsidRPr="00FD40C3" w:rsidRDefault="00364E7F" w:rsidP="00364E7F">
            <w:pPr>
              <w:pStyle w:val="Code"/>
              <w:rPr>
                <w:lang w:val="id-ID"/>
              </w:rPr>
            </w:pPr>
            <w:r w:rsidRPr="00FD40C3">
              <w:rPr>
                <w:lang w:val="id-ID"/>
              </w:rPr>
              <w:t>print(sctScore)</w:t>
            </w:r>
          </w:p>
        </w:tc>
      </w:tr>
    </w:tbl>
    <w:p w14:paraId="59C7CE2A" w14:textId="05BBCA2F" w:rsidR="00364E7F" w:rsidRPr="00FD40C3" w:rsidRDefault="00364E7F" w:rsidP="00565639">
      <w:pPr>
        <w:keepNext/>
        <w:keepLines/>
        <w:pBdr>
          <w:top w:val="nil"/>
          <w:left w:val="nil"/>
          <w:bottom w:val="nil"/>
          <w:right w:val="nil"/>
          <w:between w:val="nil"/>
        </w:pBdr>
        <w:ind w:firstLine="0"/>
        <w:rPr>
          <w:bCs/>
          <w:color w:val="000000"/>
          <w:sz w:val="28"/>
          <w:szCs w:val="28"/>
        </w:rPr>
      </w:pPr>
    </w:p>
    <w:p w14:paraId="104829D8" w14:textId="5F1DB429"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17. models/indonesia/slang.dic</w:t>
      </w:r>
    </w:p>
    <w:tbl>
      <w:tblPr>
        <w:tblStyle w:val="TableGrid"/>
        <w:tblW w:w="0" w:type="auto"/>
        <w:tblLook w:val="04A0" w:firstRow="1" w:lastRow="0" w:firstColumn="1" w:lastColumn="0" w:noHBand="0" w:noVBand="1"/>
      </w:tblPr>
      <w:tblGrid>
        <w:gridCol w:w="8439"/>
      </w:tblGrid>
      <w:tr w:rsidR="00364E7F" w:rsidRPr="00FD40C3" w14:paraId="19B9C19C" w14:textId="77777777" w:rsidTr="00364E7F">
        <w:tc>
          <w:tcPr>
            <w:tcW w:w="8439" w:type="dxa"/>
          </w:tcPr>
          <w:p w14:paraId="3983C80B" w14:textId="77777777" w:rsidR="00364E7F" w:rsidRPr="00FD40C3" w:rsidRDefault="00364E7F" w:rsidP="00364E7F">
            <w:pPr>
              <w:pStyle w:val="Code"/>
              <w:rPr>
                <w:lang w:val="id-ID"/>
              </w:rPr>
            </w:pPr>
            <w:r w:rsidRPr="00FD40C3">
              <w:rPr>
                <w:lang w:val="id-ID"/>
              </w:rPr>
              <w:t>{</w:t>
            </w:r>
          </w:p>
          <w:p w14:paraId="0F9E2A29" w14:textId="77777777" w:rsidR="00364E7F" w:rsidRPr="00FD40C3" w:rsidRDefault="00364E7F" w:rsidP="00364E7F">
            <w:pPr>
              <w:pStyle w:val="Code"/>
              <w:rPr>
                <w:lang w:val="id-ID"/>
              </w:rPr>
            </w:pPr>
            <w:r w:rsidRPr="00FD40C3">
              <w:rPr>
                <w:lang w:val="id-ID"/>
              </w:rPr>
              <w:t xml:space="preserve">    "1pun": "satupun",</w:t>
            </w:r>
          </w:p>
          <w:p w14:paraId="41C42A68" w14:textId="77777777" w:rsidR="00364E7F" w:rsidRPr="00FD40C3" w:rsidRDefault="00364E7F" w:rsidP="00364E7F">
            <w:pPr>
              <w:pStyle w:val="Code"/>
              <w:rPr>
                <w:lang w:val="id-ID"/>
              </w:rPr>
            </w:pPr>
            <w:r w:rsidRPr="00FD40C3">
              <w:rPr>
                <w:lang w:val="id-ID"/>
              </w:rPr>
              <w:t xml:space="preserve">    "7an": "tujuan",</w:t>
            </w:r>
          </w:p>
          <w:p w14:paraId="1D9BA483" w14:textId="77777777" w:rsidR="00364E7F" w:rsidRPr="00FD40C3" w:rsidRDefault="00364E7F" w:rsidP="00364E7F">
            <w:pPr>
              <w:pStyle w:val="Code"/>
              <w:rPr>
                <w:lang w:val="id-ID"/>
              </w:rPr>
            </w:pPr>
            <w:r w:rsidRPr="00FD40C3">
              <w:rPr>
                <w:lang w:val="id-ID"/>
              </w:rPr>
              <w:t xml:space="preserve">    "Dr.": "doktor",</w:t>
            </w:r>
          </w:p>
          <w:p w14:paraId="7702E910" w14:textId="77777777" w:rsidR="00364E7F" w:rsidRPr="00FD40C3" w:rsidRDefault="00364E7F" w:rsidP="00364E7F">
            <w:pPr>
              <w:pStyle w:val="Code"/>
              <w:rPr>
                <w:lang w:val="id-ID"/>
              </w:rPr>
            </w:pPr>
            <w:r w:rsidRPr="00FD40C3">
              <w:rPr>
                <w:lang w:val="id-ID"/>
              </w:rPr>
              <w:t xml:space="preserve">    "dr.": "dokter",</w:t>
            </w:r>
          </w:p>
          <w:p w14:paraId="45B402D9" w14:textId="77777777" w:rsidR="00364E7F" w:rsidRPr="00FD40C3" w:rsidRDefault="00364E7F" w:rsidP="00364E7F">
            <w:pPr>
              <w:pStyle w:val="Code"/>
              <w:rPr>
                <w:lang w:val="id-ID"/>
              </w:rPr>
            </w:pPr>
            <w:r w:rsidRPr="00FD40C3">
              <w:rPr>
                <w:lang w:val="id-ID"/>
              </w:rPr>
              <w:t xml:space="preserve">    "drg.": "dokter gigi",</w:t>
            </w:r>
          </w:p>
          <w:p w14:paraId="25DE1860" w14:textId="77777777" w:rsidR="00364E7F" w:rsidRPr="00FD40C3" w:rsidRDefault="00364E7F" w:rsidP="00364E7F">
            <w:pPr>
              <w:pStyle w:val="Code"/>
              <w:rPr>
                <w:lang w:val="id-ID"/>
              </w:rPr>
            </w:pPr>
            <w:r w:rsidRPr="00FD40C3">
              <w:rPr>
                <w:lang w:val="id-ID"/>
              </w:rPr>
              <w:t xml:space="preserve">    "Jkt": "Jakarta",</w:t>
            </w:r>
          </w:p>
          <w:p w14:paraId="5459D0AC" w14:textId="77777777" w:rsidR="00364E7F" w:rsidRPr="00FD40C3" w:rsidRDefault="00364E7F" w:rsidP="00364E7F">
            <w:pPr>
              <w:pStyle w:val="Code"/>
              <w:rPr>
                <w:lang w:val="id-ID"/>
              </w:rPr>
            </w:pPr>
            <w:r w:rsidRPr="00FD40C3">
              <w:rPr>
                <w:lang w:val="id-ID"/>
              </w:rPr>
              <w:t xml:space="preserve">    "Jkw": "jokowi",</w:t>
            </w:r>
          </w:p>
          <w:p w14:paraId="14A7405C" w14:textId="77777777" w:rsidR="00364E7F" w:rsidRPr="00FD40C3" w:rsidRDefault="00364E7F" w:rsidP="00364E7F">
            <w:pPr>
              <w:pStyle w:val="Code"/>
              <w:rPr>
                <w:lang w:val="id-ID"/>
              </w:rPr>
            </w:pPr>
            <w:r w:rsidRPr="00FD40C3">
              <w:rPr>
                <w:lang w:val="id-ID"/>
              </w:rPr>
              <w:t xml:space="preserve">    "Napza": "narkoba psikotropika dan zat adiktif",</w:t>
            </w:r>
          </w:p>
          <w:p w14:paraId="6F5CD625" w14:textId="77777777" w:rsidR="00364E7F" w:rsidRPr="00FD40C3" w:rsidRDefault="00364E7F" w:rsidP="00364E7F">
            <w:pPr>
              <w:pStyle w:val="Code"/>
              <w:rPr>
                <w:lang w:val="id-ID"/>
              </w:rPr>
            </w:pPr>
            <w:r w:rsidRPr="00FD40C3">
              <w:rPr>
                <w:lang w:val="id-ID"/>
              </w:rPr>
              <w:t xml:space="preserve">    "Nasihat": "nasehat",</w:t>
            </w:r>
          </w:p>
          <w:p w14:paraId="579049A5" w14:textId="77777777" w:rsidR="00364E7F" w:rsidRPr="00FD40C3" w:rsidRDefault="00364E7F" w:rsidP="00364E7F">
            <w:pPr>
              <w:pStyle w:val="Code"/>
              <w:rPr>
                <w:lang w:val="id-ID"/>
              </w:rPr>
            </w:pPr>
            <w:r w:rsidRPr="00FD40C3">
              <w:rPr>
                <w:lang w:val="id-ID"/>
              </w:rPr>
              <w:t xml:space="preserve">    "ababil": "abg labil",</w:t>
            </w:r>
          </w:p>
          <w:p w14:paraId="556610B0" w14:textId="77777777" w:rsidR="00364E7F" w:rsidRPr="00FD40C3" w:rsidRDefault="00364E7F" w:rsidP="00364E7F">
            <w:pPr>
              <w:pStyle w:val="Code"/>
              <w:rPr>
                <w:lang w:val="id-ID"/>
              </w:rPr>
            </w:pPr>
            <w:r w:rsidRPr="00FD40C3">
              <w:rPr>
                <w:lang w:val="id-ID"/>
              </w:rPr>
              <w:t xml:space="preserve">    "abis": "habis",</w:t>
            </w:r>
          </w:p>
          <w:p w14:paraId="479B104C" w14:textId="77777777" w:rsidR="00364E7F" w:rsidRPr="00FD40C3" w:rsidRDefault="00364E7F" w:rsidP="00364E7F">
            <w:pPr>
              <w:pStyle w:val="Code"/>
              <w:rPr>
                <w:lang w:val="id-ID"/>
              </w:rPr>
            </w:pPr>
            <w:r w:rsidRPr="00FD40C3">
              <w:rPr>
                <w:lang w:val="id-ID"/>
              </w:rPr>
              <w:t xml:space="preserve">    "acc": "accord",</w:t>
            </w:r>
          </w:p>
          <w:p w14:paraId="22CCFDB7" w14:textId="77777777" w:rsidR="00364E7F" w:rsidRPr="00FD40C3" w:rsidRDefault="00364E7F" w:rsidP="00364E7F">
            <w:pPr>
              <w:pStyle w:val="Code"/>
              <w:rPr>
                <w:lang w:val="id-ID"/>
              </w:rPr>
            </w:pPr>
            <w:r w:rsidRPr="00FD40C3">
              <w:rPr>
                <w:lang w:val="id-ID"/>
              </w:rPr>
              <w:t xml:space="preserve">    "accord": "sesuai",</w:t>
            </w:r>
          </w:p>
          <w:p w14:paraId="2D2E219C" w14:textId="77777777" w:rsidR="00364E7F" w:rsidRPr="00FD40C3" w:rsidRDefault="00364E7F" w:rsidP="00364E7F">
            <w:pPr>
              <w:pStyle w:val="Code"/>
              <w:rPr>
                <w:lang w:val="id-ID"/>
              </w:rPr>
            </w:pPr>
            <w:r w:rsidRPr="00FD40C3">
              <w:rPr>
                <w:lang w:val="id-ID"/>
              </w:rPr>
              <w:t xml:space="preserve">    "ad": "ada",</w:t>
            </w:r>
          </w:p>
          <w:p w14:paraId="5DCC2620" w14:textId="77777777" w:rsidR="00364E7F" w:rsidRPr="00FD40C3" w:rsidRDefault="00364E7F" w:rsidP="00364E7F">
            <w:pPr>
              <w:pStyle w:val="Code"/>
              <w:rPr>
                <w:lang w:val="id-ID"/>
              </w:rPr>
            </w:pPr>
            <w:r w:rsidRPr="00FD40C3">
              <w:rPr>
                <w:lang w:val="id-ID"/>
              </w:rPr>
              <w:t xml:space="preserve">    "adl": "adalah",</w:t>
            </w:r>
          </w:p>
          <w:p w14:paraId="7BDF8C43" w14:textId="77777777" w:rsidR="00364E7F" w:rsidRPr="00FD40C3" w:rsidRDefault="00364E7F" w:rsidP="00364E7F">
            <w:pPr>
              <w:pStyle w:val="Code"/>
              <w:rPr>
                <w:lang w:val="id-ID"/>
              </w:rPr>
            </w:pPr>
            <w:r w:rsidRPr="00FD40C3">
              <w:rPr>
                <w:lang w:val="id-ID"/>
              </w:rPr>
              <w:t xml:space="preserve">    "adlah": "adalah",</w:t>
            </w:r>
          </w:p>
          <w:p w14:paraId="4A14E318" w14:textId="77777777" w:rsidR="00364E7F" w:rsidRPr="00FD40C3" w:rsidRDefault="00364E7F" w:rsidP="00364E7F">
            <w:pPr>
              <w:pStyle w:val="Code"/>
              <w:rPr>
                <w:lang w:val="id-ID"/>
              </w:rPr>
            </w:pPr>
            <w:r w:rsidRPr="00FD40C3">
              <w:rPr>
                <w:lang w:val="id-ID"/>
              </w:rPr>
              <w:t xml:space="preserve">    "adlh": "adalah",</w:t>
            </w:r>
          </w:p>
          <w:p w14:paraId="1E58FA32" w14:textId="77777777" w:rsidR="00364E7F" w:rsidRPr="00FD40C3" w:rsidRDefault="00364E7F" w:rsidP="00364E7F">
            <w:pPr>
              <w:pStyle w:val="Code"/>
              <w:rPr>
                <w:lang w:val="id-ID"/>
              </w:rPr>
            </w:pPr>
            <w:r w:rsidRPr="00FD40C3">
              <w:rPr>
                <w:lang w:val="id-ID"/>
              </w:rPr>
              <w:t xml:space="preserve">    "administ": "administrasi",</w:t>
            </w:r>
          </w:p>
          <w:p w14:paraId="568307E9" w14:textId="77777777" w:rsidR="00364E7F" w:rsidRPr="00FD40C3" w:rsidRDefault="00364E7F" w:rsidP="00364E7F">
            <w:pPr>
              <w:pStyle w:val="Code"/>
              <w:rPr>
                <w:lang w:val="id-ID"/>
              </w:rPr>
            </w:pPr>
            <w:r w:rsidRPr="00FD40C3">
              <w:rPr>
                <w:lang w:val="id-ID"/>
              </w:rPr>
              <w:t xml:space="preserve">    "adoh": "aduh",</w:t>
            </w:r>
          </w:p>
          <w:p w14:paraId="7BD354E0" w14:textId="77777777" w:rsidR="00364E7F" w:rsidRPr="00FD40C3" w:rsidRDefault="00364E7F" w:rsidP="00364E7F">
            <w:pPr>
              <w:pStyle w:val="Code"/>
              <w:rPr>
                <w:lang w:val="id-ID"/>
              </w:rPr>
            </w:pPr>
            <w:r w:rsidRPr="00FD40C3">
              <w:rPr>
                <w:lang w:val="id-ID"/>
              </w:rPr>
              <w:t xml:space="preserve">    "afaik": "as far as i know",</w:t>
            </w:r>
          </w:p>
          <w:p w14:paraId="756C1068" w14:textId="77777777" w:rsidR="00364E7F" w:rsidRPr="00FD40C3" w:rsidRDefault="00364E7F" w:rsidP="00364E7F">
            <w:pPr>
              <w:pStyle w:val="Code"/>
              <w:rPr>
                <w:lang w:val="id-ID"/>
              </w:rPr>
            </w:pPr>
            <w:r w:rsidRPr="00FD40C3">
              <w:rPr>
                <w:lang w:val="id-ID"/>
              </w:rPr>
              <w:t xml:space="preserve">    "agma": "agama",</w:t>
            </w:r>
          </w:p>
          <w:p w14:paraId="4DBE4983" w14:textId="77777777" w:rsidR="00364E7F" w:rsidRPr="00FD40C3" w:rsidRDefault="00364E7F" w:rsidP="00364E7F">
            <w:pPr>
              <w:pStyle w:val="Code"/>
              <w:rPr>
                <w:lang w:val="id-ID"/>
              </w:rPr>
            </w:pPr>
            <w:r w:rsidRPr="00FD40C3">
              <w:rPr>
                <w:lang w:val="id-ID"/>
              </w:rPr>
              <w:t xml:space="preserve">    "aha": "tertawa",</w:t>
            </w:r>
          </w:p>
          <w:p w14:paraId="1816F771" w14:textId="77777777" w:rsidR="00364E7F" w:rsidRPr="00FD40C3" w:rsidRDefault="00364E7F" w:rsidP="00364E7F">
            <w:pPr>
              <w:pStyle w:val="Code"/>
              <w:rPr>
                <w:lang w:val="id-ID"/>
              </w:rPr>
            </w:pPr>
            <w:r w:rsidRPr="00FD40C3">
              <w:rPr>
                <w:lang w:val="id-ID"/>
              </w:rPr>
              <w:t xml:space="preserve">    "ahaha": "haha",</w:t>
            </w:r>
          </w:p>
          <w:p w14:paraId="441F5D27" w14:textId="77777777" w:rsidR="00364E7F" w:rsidRPr="00FD40C3" w:rsidRDefault="00364E7F" w:rsidP="00364E7F">
            <w:pPr>
              <w:pStyle w:val="Code"/>
              <w:rPr>
                <w:lang w:val="id-ID"/>
              </w:rPr>
            </w:pPr>
            <w:r w:rsidRPr="00FD40C3">
              <w:rPr>
                <w:lang w:val="id-ID"/>
              </w:rPr>
              <w:t xml:space="preserve">    "ahiok": "ahok",</w:t>
            </w:r>
          </w:p>
          <w:p w14:paraId="0245765E" w14:textId="77777777" w:rsidR="00364E7F" w:rsidRPr="00FD40C3" w:rsidRDefault="00364E7F" w:rsidP="00364E7F">
            <w:pPr>
              <w:pStyle w:val="Code"/>
              <w:rPr>
                <w:lang w:val="id-ID"/>
              </w:rPr>
            </w:pPr>
            <w:r w:rsidRPr="00FD40C3">
              <w:rPr>
                <w:lang w:val="id-ID"/>
              </w:rPr>
              <w:t xml:space="preserve">    "mehong": "mahal",</w:t>
            </w:r>
          </w:p>
          <w:p w14:paraId="3DDA956B" w14:textId="77777777" w:rsidR="00364E7F" w:rsidRPr="00FD40C3" w:rsidRDefault="00364E7F" w:rsidP="00364E7F">
            <w:pPr>
              <w:pStyle w:val="Code"/>
              <w:rPr>
                <w:lang w:val="id-ID"/>
              </w:rPr>
            </w:pPr>
            <w:r w:rsidRPr="00FD40C3">
              <w:rPr>
                <w:lang w:val="id-ID"/>
              </w:rPr>
              <w:t xml:space="preserve">    "ahoax": "ahok",</w:t>
            </w:r>
          </w:p>
          <w:p w14:paraId="05A2F63B" w14:textId="77777777" w:rsidR="00364E7F" w:rsidRPr="00FD40C3" w:rsidRDefault="00364E7F" w:rsidP="00364E7F">
            <w:pPr>
              <w:pStyle w:val="Code"/>
              <w:rPr>
                <w:lang w:val="id-ID"/>
              </w:rPr>
            </w:pPr>
            <w:r w:rsidRPr="00FD40C3">
              <w:rPr>
                <w:lang w:val="id-ID"/>
              </w:rPr>
              <w:t xml:space="preserve">    "ahokncc": "ahok",</w:t>
            </w:r>
          </w:p>
          <w:p w14:paraId="57CCDD12" w14:textId="77777777" w:rsidR="00364E7F" w:rsidRPr="00FD40C3" w:rsidRDefault="00364E7F" w:rsidP="00364E7F">
            <w:pPr>
              <w:pStyle w:val="Code"/>
              <w:rPr>
                <w:lang w:val="id-ID"/>
              </w:rPr>
            </w:pPr>
            <w:r w:rsidRPr="00FD40C3">
              <w:rPr>
                <w:lang w:val="id-ID"/>
              </w:rPr>
              <w:t xml:space="preserve">    "aing": "saya",</w:t>
            </w:r>
          </w:p>
          <w:p w14:paraId="6949D8BF" w14:textId="77777777" w:rsidR="00364E7F" w:rsidRPr="00FD40C3" w:rsidRDefault="00364E7F" w:rsidP="00364E7F">
            <w:pPr>
              <w:pStyle w:val="Code"/>
              <w:rPr>
                <w:lang w:val="id-ID"/>
              </w:rPr>
            </w:pPr>
            <w:r w:rsidRPr="00FD40C3">
              <w:rPr>
                <w:lang w:val="id-ID"/>
              </w:rPr>
              <w:t xml:space="preserve">    "aj": "saja",</w:t>
            </w:r>
          </w:p>
          <w:p w14:paraId="510D1617" w14:textId="77777777" w:rsidR="00364E7F" w:rsidRPr="00FD40C3" w:rsidRDefault="00364E7F" w:rsidP="00364E7F">
            <w:pPr>
              <w:pStyle w:val="Code"/>
              <w:rPr>
                <w:lang w:val="id-ID"/>
              </w:rPr>
            </w:pPr>
            <w:r w:rsidRPr="00FD40C3">
              <w:rPr>
                <w:lang w:val="id-ID"/>
              </w:rPr>
              <w:t xml:space="preserve">    "aja": "saja",</w:t>
            </w:r>
          </w:p>
          <w:p w14:paraId="7E15501C" w14:textId="77777777" w:rsidR="00364E7F" w:rsidRPr="00FD40C3" w:rsidRDefault="00364E7F" w:rsidP="00364E7F">
            <w:pPr>
              <w:pStyle w:val="Code"/>
              <w:rPr>
                <w:lang w:val="id-ID"/>
              </w:rPr>
            </w:pPr>
            <w:r w:rsidRPr="00FD40C3">
              <w:rPr>
                <w:lang w:val="id-ID"/>
              </w:rPr>
              <w:t xml:space="preserve">    "ajak2": "ajak-ajak",</w:t>
            </w:r>
          </w:p>
          <w:p w14:paraId="12AF479F" w14:textId="77777777" w:rsidR="00364E7F" w:rsidRPr="00FD40C3" w:rsidRDefault="00364E7F" w:rsidP="00364E7F">
            <w:pPr>
              <w:pStyle w:val="Code"/>
              <w:rPr>
                <w:lang w:val="id-ID"/>
              </w:rPr>
            </w:pPr>
            <w:r w:rsidRPr="00FD40C3">
              <w:rPr>
                <w:lang w:val="id-ID"/>
              </w:rPr>
              <w:t xml:space="preserve">    "ajep-ajep": "dunia gemerlap",</w:t>
            </w:r>
          </w:p>
          <w:p w14:paraId="695B6591" w14:textId="77777777" w:rsidR="00364E7F" w:rsidRPr="00FD40C3" w:rsidRDefault="00364E7F" w:rsidP="00364E7F">
            <w:pPr>
              <w:pStyle w:val="Code"/>
              <w:rPr>
                <w:lang w:val="id-ID"/>
              </w:rPr>
            </w:pPr>
            <w:r w:rsidRPr="00FD40C3">
              <w:rPr>
                <w:lang w:val="id-ID"/>
              </w:rPr>
              <w:t xml:space="preserve">    "ajj": "saja",</w:t>
            </w:r>
          </w:p>
          <w:p w14:paraId="72545E77" w14:textId="77777777" w:rsidR="00364E7F" w:rsidRPr="00FD40C3" w:rsidRDefault="00364E7F" w:rsidP="00364E7F">
            <w:pPr>
              <w:pStyle w:val="Code"/>
              <w:rPr>
                <w:lang w:val="id-ID"/>
              </w:rPr>
            </w:pPr>
            <w:r w:rsidRPr="00FD40C3">
              <w:rPr>
                <w:lang w:val="id-ID"/>
              </w:rPr>
              <w:t xml:space="preserve">    "ak": "aku",</w:t>
            </w:r>
          </w:p>
          <w:p w14:paraId="29B8DF90" w14:textId="77777777" w:rsidR="00364E7F" w:rsidRPr="00FD40C3" w:rsidRDefault="00364E7F" w:rsidP="00364E7F">
            <w:pPr>
              <w:pStyle w:val="Code"/>
              <w:rPr>
                <w:lang w:val="id-ID"/>
              </w:rPr>
            </w:pPr>
            <w:r w:rsidRPr="00FD40C3">
              <w:rPr>
                <w:lang w:val="id-ID"/>
              </w:rPr>
              <w:t xml:space="preserve">    "aka": "dikenal juga sebagai",</w:t>
            </w:r>
          </w:p>
          <w:p w14:paraId="3465532E" w14:textId="77777777" w:rsidR="00364E7F" w:rsidRPr="00FD40C3" w:rsidRDefault="00364E7F" w:rsidP="00364E7F">
            <w:pPr>
              <w:pStyle w:val="Code"/>
              <w:rPr>
                <w:lang w:val="id-ID"/>
              </w:rPr>
            </w:pPr>
            <w:r w:rsidRPr="00FD40C3">
              <w:rPr>
                <w:lang w:val="id-ID"/>
              </w:rPr>
              <w:t xml:space="preserve">    "akherat": "akhirat",</w:t>
            </w:r>
          </w:p>
          <w:p w14:paraId="2E34EA92" w14:textId="77777777" w:rsidR="00364E7F" w:rsidRPr="00FD40C3" w:rsidRDefault="00364E7F" w:rsidP="00364E7F">
            <w:pPr>
              <w:pStyle w:val="Code"/>
              <w:rPr>
                <w:lang w:val="id-ID"/>
              </w:rPr>
            </w:pPr>
            <w:r w:rsidRPr="00FD40C3">
              <w:rPr>
                <w:lang w:val="id-ID"/>
              </w:rPr>
              <w:t xml:space="preserve">    "akhirx": "akhirnya",</w:t>
            </w:r>
          </w:p>
          <w:p w14:paraId="3F17BB3B" w14:textId="77777777" w:rsidR="00364E7F" w:rsidRPr="00FD40C3" w:rsidRDefault="00364E7F" w:rsidP="00364E7F">
            <w:pPr>
              <w:pStyle w:val="Code"/>
              <w:rPr>
                <w:lang w:val="id-ID"/>
              </w:rPr>
            </w:pPr>
            <w:r w:rsidRPr="00FD40C3">
              <w:rPr>
                <w:lang w:val="id-ID"/>
              </w:rPr>
              <w:t xml:space="preserve">    "akika": "aku",</w:t>
            </w:r>
          </w:p>
          <w:p w14:paraId="0C769842" w14:textId="77777777" w:rsidR="00364E7F" w:rsidRPr="00FD40C3" w:rsidRDefault="00364E7F" w:rsidP="00364E7F">
            <w:pPr>
              <w:pStyle w:val="Code"/>
              <w:rPr>
                <w:lang w:val="id-ID"/>
              </w:rPr>
            </w:pPr>
            <w:r w:rsidRPr="00FD40C3">
              <w:rPr>
                <w:lang w:val="id-ID"/>
              </w:rPr>
              <w:t xml:space="preserve">    "akko": "aku",</w:t>
            </w:r>
          </w:p>
          <w:p w14:paraId="3CBBDCF1" w14:textId="77777777" w:rsidR="00364E7F" w:rsidRPr="00FD40C3" w:rsidRDefault="00364E7F" w:rsidP="00364E7F">
            <w:pPr>
              <w:pStyle w:val="Code"/>
              <w:rPr>
                <w:lang w:val="id-ID"/>
              </w:rPr>
            </w:pPr>
            <w:r w:rsidRPr="00FD40C3">
              <w:rPr>
                <w:lang w:val="id-ID"/>
              </w:rPr>
              <w:t xml:space="preserve">    "akkoh": "aku",</w:t>
            </w:r>
          </w:p>
          <w:p w14:paraId="0E17CF8A" w14:textId="77777777" w:rsidR="00364E7F" w:rsidRPr="00FD40C3" w:rsidRDefault="00364E7F" w:rsidP="00364E7F">
            <w:pPr>
              <w:pStyle w:val="Code"/>
              <w:rPr>
                <w:lang w:val="id-ID"/>
              </w:rPr>
            </w:pPr>
            <w:r w:rsidRPr="00FD40C3">
              <w:rPr>
                <w:lang w:val="id-ID"/>
              </w:rPr>
              <w:t xml:space="preserve">    "akku": "aku",</w:t>
            </w:r>
          </w:p>
          <w:p w14:paraId="42818746" w14:textId="77777777" w:rsidR="00364E7F" w:rsidRPr="00FD40C3" w:rsidRDefault="00364E7F" w:rsidP="00364E7F">
            <w:pPr>
              <w:pStyle w:val="Code"/>
              <w:rPr>
                <w:lang w:val="id-ID"/>
              </w:rPr>
            </w:pPr>
            <w:r w:rsidRPr="00FD40C3">
              <w:rPr>
                <w:lang w:val="id-ID"/>
              </w:rPr>
              <w:t xml:space="preserve">    "akn": "akan",</w:t>
            </w:r>
          </w:p>
          <w:p w14:paraId="7E2F4D5C" w14:textId="77777777" w:rsidR="00364E7F" w:rsidRPr="00FD40C3" w:rsidRDefault="00364E7F" w:rsidP="00364E7F">
            <w:pPr>
              <w:pStyle w:val="Code"/>
              <w:rPr>
                <w:lang w:val="id-ID"/>
              </w:rPr>
            </w:pPr>
            <w:r w:rsidRPr="00FD40C3">
              <w:rPr>
                <w:lang w:val="id-ID"/>
              </w:rPr>
              <w:t xml:space="preserve">    "aktifis2": "aktivis-aktivis",</w:t>
            </w:r>
          </w:p>
          <w:p w14:paraId="77B7C6D1" w14:textId="77777777" w:rsidR="00364E7F" w:rsidRPr="00FD40C3" w:rsidRDefault="00364E7F" w:rsidP="00364E7F">
            <w:pPr>
              <w:pStyle w:val="Code"/>
              <w:rPr>
                <w:lang w:val="id-ID"/>
              </w:rPr>
            </w:pPr>
            <w:r w:rsidRPr="00FD40C3">
              <w:rPr>
                <w:lang w:val="id-ID"/>
              </w:rPr>
              <w:t xml:space="preserve">    "aktivi": "aktivis",</w:t>
            </w:r>
          </w:p>
          <w:p w14:paraId="60533EA1" w14:textId="77777777" w:rsidR="00364E7F" w:rsidRPr="00FD40C3" w:rsidRDefault="00364E7F" w:rsidP="00364E7F">
            <w:pPr>
              <w:pStyle w:val="Code"/>
              <w:rPr>
                <w:lang w:val="id-ID"/>
              </w:rPr>
            </w:pPr>
            <w:r w:rsidRPr="00FD40C3">
              <w:rPr>
                <w:lang w:val="id-ID"/>
              </w:rPr>
              <w:t xml:space="preserve">    "aktivis2": "aktivis-aktivis",</w:t>
            </w:r>
          </w:p>
          <w:p w14:paraId="74968652" w14:textId="77777777" w:rsidR="00364E7F" w:rsidRPr="00FD40C3" w:rsidRDefault="00364E7F" w:rsidP="00364E7F">
            <w:pPr>
              <w:pStyle w:val="Code"/>
              <w:rPr>
                <w:lang w:val="id-ID"/>
              </w:rPr>
            </w:pPr>
            <w:r w:rsidRPr="00FD40C3">
              <w:rPr>
                <w:lang w:val="id-ID"/>
              </w:rPr>
              <w:t xml:space="preserve">    "akun2": "akun-akun",</w:t>
            </w:r>
          </w:p>
          <w:p w14:paraId="4DABDDD7" w14:textId="77777777" w:rsidR="00364E7F" w:rsidRPr="00FD40C3" w:rsidRDefault="00364E7F" w:rsidP="00364E7F">
            <w:pPr>
              <w:pStyle w:val="Code"/>
              <w:rPr>
                <w:lang w:val="id-ID"/>
              </w:rPr>
            </w:pPr>
            <w:r w:rsidRPr="00FD40C3">
              <w:rPr>
                <w:lang w:val="id-ID"/>
              </w:rPr>
              <w:t xml:space="preserve">    "akuwh": "aku",</w:t>
            </w:r>
          </w:p>
          <w:p w14:paraId="556A6A3B" w14:textId="77777777" w:rsidR="00364E7F" w:rsidRPr="00FD40C3" w:rsidRDefault="00364E7F" w:rsidP="00364E7F">
            <w:pPr>
              <w:pStyle w:val="Code"/>
              <w:rPr>
                <w:lang w:val="id-ID"/>
              </w:rPr>
            </w:pPr>
            <w:r w:rsidRPr="00FD40C3">
              <w:rPr>
                <w:lang w:val="id-ID"/>
              </w:rPr>
              <w:t xml:space="preserve">    "akyu": "aku",</w:t>
            </w:r>
          </w:p>
          <w:p w14:paraId="6E7A2D33" w14:textId="77777777" w:rsidR="00364E7F" w:rsidRPr="00FD40C3" w:rsidRDefault="00364E7F" w:rsidP="00364E7F">
            <w:pPr>
              <w:pStyle w:val="Code"/>
              <w:rPr>
                <w:lang w:val="id-ID"/>
              </w:rPr>
            </w:pPr>
            <w:r w:rsidRPr="00FD40C3">
              <w:rPr>
                <w:lang w:val="id-ID"/>
              </w:rPr>
              <w:t xml:space="preserve">    "alay": "norak",</w:t>
            </w:r>
          </w:p>
          <w:p w14:paraId="60250093" w14:textId="77777777" w:rsidR="00364E7F" w:rsidRPr="00FD40C3" w:rsidRDefault="00364E7F" w:rsidP="00364E7F">
            <w:pPr>
              <w:pStyle w:val="Code"/>
              <w:rPr>
                <w:lang w:val="id-ID"/>
              </w:rPr>
            </w:pPr>
            <w:r w:rsidRPr="00FD40C3">
              <w:rPr>
                <w:lang w:val="id-ID"/>
              </w:rPr>
              <w:lastRenderedPageBreak/>
              <w:t xml:space="preserve">    "aleg": "caleg",</w:t>
            </w:r>
          </w:p>
          <w:p w14:paraId="0693FBC5" w14:textId="77777777" w:rsidR="00364E7F" w:rsidRPr="00FD40C3" w:rsidRDefault="00364E7F" w:rsidP="00364E7F">
            <w:pPr>
              <w:pStyle w:val="Code"/>
              <w:rPr>
                <w:lang w:val="id-ID"/>
              </w:rPr>
            </w:pPr>
            <w:r w:rsidRPr="00FD40C3">
              <w:rPr>
                <w:lang w:val="id-ID"/>
              </w:rPr>
              <w:t xml:space="preserve">    "alih2": "alih-alih",</w:t>
            </w:r>
          </w:p>
          <w:p w14:paraId="762E6B69" w14:textId="77777777" w:rsidR="00364E7F" w:rsidRPr="00FD40C3" w:rsidRDefault="00364E7F" w:rsidP="00364E7F">
            <w:pPr>
              <w:pStyle w:val="Code"/>
              <w:rPr>
                <w:lang w:val="id-ID"/>
              </w:rPr>
            </w:pPr>
            <w:r w:rsidRPr="00FD40C3">
              <w:rPr>
                <w:lang w:val="id-ID"/>
              </w:rPr>
              <w:t xml:space="preserve">    "aljasa": "asal jadi saja",</w:t>
            </w:r>
          </w:p>
          <w:p w14:paraId="6DDB99D9" w14:textId="77777777" w:rsidR="00364E7F" w:rsidRPr="00FD40C3" w:rsidRDefault="00364E7F" w:rsidP="00364E7F">
            <w:pPr>
              <w:pStyle w:val="Code"/>
              <w:rPr>
                <w:lang w:val="id-ID"/>
              </w:rPr>
            </w:pPr>
            <w:r w:rsidRPr="00FD40C3">
              <w:rPr>
                <w:lang w:val="id-ID"/>
              </w:rPr>
              <w:t xml:space="preserve">    "almaidahyg": "almaidah",</w:t>
            </w:r>
          </w:p>
          <w:p w14:paraId="1CA9F9AB" w14:textId="77777777" w:rsidR="00364E7F" w:rsidRPr="00FD40C3" w:rsidRDefault="00364E7F" w:rsidP="00364E7F">
            <w:pPr>
              <w:pStyle w:val="Code"/>
              <w:rPr>
                <w:lang w:val="id-ID"/>
              </w:rPr>
            </w:pPr>
            <w:r w:rsidRPr="00FD40C3">
              <w:rPr>
                <w:lang w:val="id-ID"/>
              </w:rPr>
              <w:t xml:space="preserve">    "alow": "halo",</w:t>
            </w:r>
          </w:p>
          <w:p w14:paraId="3FDBD4E3" w14:textId="77777777" w:rsidR="00364E7F" w:rsidRPr="00FD40C3" w:rsidRDefault="00364E7F" w:rsidP="00364E7F">
            <w:pPr>
              <w:pStyle w:val="Code"/>
              <w:rPr>
                <w:lang w:val="id-ID"/>
              </w:rPr>
            </w:pPr>
            <w:r w:rsidRPr="00FD40C3">
              <w:rPr>
                <w:lang w:val="id-ID"/>
              </w:rPr>
              <w:t xml:space="preserve">    "ama": "sama",</w:t>
            </w:r>
          </w:p>
          <w:p w14:paraId="6F82D20B" w14:textId="77777777" w:rsidR="00364E7F" w:rsidRPr="00FD40C3" w:rsidRDefault="00364E7F" w:rsidP="00364E7F">
            <w:pPr>
              <w:pStyle w:val="Code"/>
              <w:rPr>
                <w:lang w:val="id-ID"/>
              </w:rPr>
            </w:pPr>
            <w:r w:rsidRPr="00FD40C3">
              <w:rPr>
                <w:lang w:val="id-ID"/>
              </w:rPr>
              <w:t xml:space="preserve">    "ambilin": "ambilkan",</w:t>
            </w:r>
          </w:p>
          <w:p w14:paraId="08C0D813" w14:textId="77777777" w:rsidR="00364E7F" w:rsidRPr="00FD40C3" w:rsidRDefault="00364E7F" w:rsidP="00364E7F">
            <w:pPr>
              <w:pStyle w:val="Code"/>
              <w:rPr>
                <w:lang w:val="id-ID"/>
              </w:rPr>
            </w:pPr>
            <w:r w:rsidRPr="00FD40C3">
              <w:rPr>
                <w:lang w:val="id-ID"/>
              </w:rPr>
              <w:t xml:space="preserve">    "ambl": "ambil",</w:t>
            </w:r>
          </w:p>
          <w:p w14:paraId="692E0FEA" w14:textId="77777777" w:rsidR="00364E7F" w:rsidRPr="00FD40C3" w:rsidRDefault="00364E7F" w:rsidP="00364E7F">
            <w:pPr>
              <w:pStyle w:val="Code"/>
              <w:rPr>
                <w:lang w:val="id-ID"/>
              </w:rPr>
            </w:pPr>
            <w:r w:rsidRPr="00FD40C3">
              <w:rPr>
                <w:lang w:val="id-ID"/>
              </w:rPr>
              <w:t xml:space="preserve">    "amerik": "amarika",</w:t>
            </w:r>
          </w:p>
          <w:p w14:paraId="27257AFF" w14:textId="77777777" w:rsidR="00364E7F" w:rsidRPr="00FD40C3" w:rsidRDefault="00364E7F" w:rsidP="00364E7F">
            <w:pPr>
              <w:pStyle w:val="Code"/>
              <w:rPr>
                <w:lang w:val="id-ID"/>
              </w:rPr>
            </w:pPr>
            <w:r w:rsidRPr="00FD40C3">
              <w:rPr>
                <w:lang w:val="id-ID"/>
              </w:rPr>
              <w:t xml:space="preserve">    "anak2": "anak-anak",</w:t>
            </w:r>
          </w:p>
          <w:p w14:paraId="63EC4D32" w14:textId="77777777" w:rsidR="00364E7F" w:rsidRPr="00FD40C3" w:rsidRDefault="00364E7F" w:rsidP="00364E7F">
            <w:pPr>
              <w:pStyle w:val="Code"/>
              <w:rPr>
                <w:lang w:val="id-ID"/>
              </w:rPr>
            </w:pPr>
            <w:r w:rsidRPr="00FD40C3">
              <w:rPr>
                <w:lang w:val="id-ID"/>
              </w:rPr>
              <w:t xml:space="preserve">    "analisise": "analisis",</w:t>
            </w:r>
          </w:p>
          <w:p w14:paraId="7B5A58B8" w14:textId="77777777" w:rsidR="00364E7F" w:rsidRPr="00FD40C3" w:rsidRDefault="00364E7F" w:rsidP="00364E7F">
            <w:pPr>
              <w:pStyle w:val="Code"/>
              <w:rPr>
                <w:lang w:val="id-ID"/>
              </w:rPr>
            </w:pPr>
            <w:r w:rsidRPr="00FD40C3">
              <w:rPr>
                <w:lang w:val="id-ID"/>
              </w:rPr>
              <w:t xml:space="preserve">    "ancur": "hancur",</w:t>
            </w:r>
          </w:p>
          <w:p w14:paraId="540A77B7" w14:textId="77777777" w:rsidR="00364E7F" w:rsidRPr="00FD40C3" w:rsidRDefault="00364E7F" w:rsidP="00364E7F">
            <w:pPr>
              <w:pStyle w:val="Code"/>
              <w:rPr>
                <w:lang w:val="id-ID"/>
              </w:rPr>
            </w:pPr>
            <w:r w:rsidRPr="00FD40C3">
              <w:rPr>
                <w:lang w:val="id-ID"/>
              </w:rPr>
              <w:t xml:space="preserve">    "angis": "nangis",</w:t>
            </w:r>
          </w:p>
          <w:p w14:paraId="309F7E79" w14:textId="77777777" w:rsidR="00364E7F" w:rsidRPr="00FD40C3" w:rsidRDefault="00364E7F" w:rsidP="00364E7F">
            <w:pPr>
              <w:pStyle w:val="Code"/>
              <w:rPr>
                <w:lang w:val="id-ID"/>
              </w:rPr>
            </w:pPr>
            <w:r w:rsidRPr="00FD40C3">
              <w:rPr>
                <w:lang w:val="id-ID"/>
              </w:rPr>
              <w:t xml:space="preserve">    "anjay": "anjing",</w:t>
            </w:r>
          </w:p>
          <w:p w14:paraId="71C3BD5F" w14:textId="77777777" w:rsidR="00364E7F" w:rsidRPr="00FD40C3" w:rsidRDefault="00364E7F" w:rsidP="00364E7F">
            <w:pPr>
              <w:pStyle w:val="Code"/>
              <w:rPr>
                <w:lang w:val="id-ID"/>
              </w:rPr>
            </w:pPr>
            <w:r w:rsidRPr="00FD40C3">
              <w:rPr>
                <w:lang w:val="id-ID"/>
              </w:rPr>
              <w:t xml:space="preserve">    "anjir": "anjing",</w:t>
            </w:r>
          </w:p>
          <w:p w14:paraId="7D44E868" w14:textId="77777777" w:rsidR="00364E7F" w:rsidRPr="00FD40C3" w:rsidRDefault="00364E7F" w:rsidP="00364E7F">
            <w:pPr>
              <w:pStyle w:val="Code"/>
              <w:rPr>
                <w:lang w:val="id-ID"/>
              </w:rPr>
            </w:pPr>
            <w:r w:rsidRPr="00FD40C3">
              <w:rPr>
                <w:lang w:val="id-ID"/>
              </w:rPr>
              <w:t xml:space="preserve">    "anjrit": "anjing",</w:t>
            </w:r>
          </w:p>
          <w:p w14:paraId="5794EA92" w14:textId="77777777" w:rsidR="00364E7F" w:rsidRPr="00FD40C3" w:rsidRDefault="00364E7F" w:rsidP="00364E7F">
            <w:pPr>
              <w:pStyle w:val="Code"/>
              <w:rPr>
                <w:lang w:val="id-ID"/>
              </w:rPr>
            </w:pPr>
            <w:r w:rsidRPr="00FD40C3">
              <w:rPr>
                <w:lang w:val="id-ID"/>
              </w:rPr>
              <w:t xml:space="preserve">    "ank": "anak",</w:t>
            </w:r>
          </w:p>
          <w:p w14:paraId="06F7C892" w14:textId="77777777" w:rsidR="00364E7F" w:rsidRPr="00FD40C3" w:rsidRDefault="00364E7F" w:rsidP="00364E7F">
            <w:pPr>
              <w:pStyle w:val="Code"/>
              <w:rPr>
                <w:lang w:val="id-ID"/>
              </w:rPr>
            </w:pPr>
            <w:r w:rsidRPr="00FD40C3">
              <w:rPr>
                <w:lang w:val="id-ID"/>
              </w:rPr>
              <w:t xml:space="preserve">    "anter": "antar",</w:t>
            </w:r>
          </w:p>
          <w:p w14:paraId="6AD6413C" w14:textId="77777777" w:rsidR="00364E7F" w:rsidRPr="00FD40C3" w:rsidRDefault="00364E7F" w:rsidP="00364E7F">
            <w:pPr>
              <w:pStyle w:val="Code"/>
              <w:rPr>
                <w:lang w:val="id-ID"/>
              </w:rPr>
            </w:pPr>
            <w:r w:rsidRPr="00FD40C3">
              <w:rPr>
                <w:lang w:val="id-ID"/>
              </w:rPr>
              <w:t xml:space="preserve">    "ap": "apa",</w:t>
            </w:r>
          </w:p>
          <w:p w14:paraId="38917D7A" w14:textId="77777777" w:rsidR="00364E7F" w:rsidRPr="00FD40C3" w:rsidRDefault="00364E7F" w:rsidP="00364E7F">
            <w:pPr>
              <w:pStyle w:val="Code"/>
              <w:rPr>
                <w:lang w:val="id-ID"/>
              </w:rPr>
            </w:pPr>
            <w:r w:rsidRPr="00FD40C3">
              <w:rPr>
                <w:lang w:val="id-ID"/>
              </w:rPr>
              <w:t xml:space="preserve">    "ap2": "apa-apa",</w:t>
            </w:r>
          </w:p>
          <w:p w14:paraId="408793B4" w14:textId="77777777" w:rsidR="00364E7F" w:rsidRPr="00FD40C3" w:rsidRDefault="00364E7F" w:rsidP="00364E7F">
            <w:pPr>
              <w:pStyle w:val="Code"/>
              <w:rPr>
                <w:lang w:val="id-ID"/>
              </w:rPr>
            </w:pPr>
            <w:r w:rsidRPr="00FD40C3">
              <w:rPr>
                <w:lang w:val="id-ID"/>
              </w:rPr>
              <w:t xml:space="preserve">    "apaan": "apa",</w:t>
            </w:r>
          </w:p>
          <w:p w14:paraId="2C3A26D3" w14:textId="77777777" w:rsidR="00364E7F" w:rsidRPr="00FD40C3" w:rsidRDefault="00364E7F" w:rsidP="00364E7F">
            <w:pPr>
              <w:pStyle w:val="Code"/>
              <w:rPr>
                <w:lang w:val="id-ID"/>
              </w:rPr>
            </w:pPr>
            <w:r w:rsidRPr="00FD40C3">
              <w:rPr>
                <w:lang w:val="id-ID"/>
              </w:rPr>
              <w:t xml:space="preserve">    "apasih": "apa sih",</w:t>
            </w:r>
          </w:p>
          <w:p w14:paraId="4DF03C9A" w14:textId="77777777" w:rsidR="00364E7F" w:rsidRPr="00FD40C3" w:rsidRDefault="00364E7F" w:rsidP="00364E7F">
            <w:pPr>
              <w:pStyle w:val="Code"/>
              <w:rPr>
                <w:lang w:val="id-ID"/>
              </w:rPr>
            </w:pPr>
            <w:r w:rsidRPr="00FD40C3">
              <w:rPr>
                <w:lang w:val="id-ID"/>
              </w:rPr>
              <w:t xml:space="preserve">    "ape": "apa",</w:t>
            </w:r>
          </w:p>
          <w:p w14:paraId="1451B285" w14:textId="77777777" w:rsidR="00364E7F" w:rsidRPr="00FD40C3" w:rsidRDefault="00364E7F" w:rsidP="00364E7F">
            <w:pPr>
              <w:pStyle w:val="Code"/>
              <w:rPr>
                <w:lang w:val="id-ID"/>
              </w:rPr>
            </w:pPr>
            <w:r w:rsidRPr="00FD40C3">
              <w:rPr>
                <w:lang w:val="id-ID"/>
              </w:rPr>
              <w:t xml:space="preserve">    "apes": "sial",</w:t>
            </w:r>
          </w:p>
          <w:p w14:paraId="1D3A523D" w14:textId="77777777" w:rsidR="00364E7F" w:rsidRPr="00FD40C3" w:rsidRDefault="00364E7F" w:rsidP="00364E7F">
            <w:pPr>
              <w:pStyle w:val="Code"/>
              <w:rPr>
                <w:lang w:val="id-ID"/>
              </w:rPr>
            </w:pPr>
            <w:r w:rsidRPr="00FD40C3">
              <w:rPr>
                <w:lang w:val="id-ID"/>
              </w:rPr>
              <w:t xml:space="preserve">    "aplot": "unggah",</w:t>
            </w:r>
          </w:p>
          <w:p w14:paraId="6171B14B" w14:textId="77777777" w:rsidR="00364E7F" w:rsidRPr="00FD40C3" w:rsidRDefault="00364E7F" w:rsidP="00364E7F">
            <w:pPr>
              <w:pStyle w:val="Code"/>
              <w:rPr>
                <w:lang w:val="id-ID"/>
              </w:rPr>
            </w:pPr>
            <w:r w:rsidRPr="00FD40C3">
              <w:rPr>
                <w:lang w:val="id-ID"/>
              </w:rPr>
              <w:t xml:space="preserve">    "aps": "apa",</w:t>
            </w:r>
          </w:p>
          <w:p w14:paraId="61AB80DB" w14:textId="77777777" w:rsidR="00364E7F" w:rsidRPr="00FD40C3" w:rsidRDefault="00364E7F" w:rsidP="00364E7F">
            <w:pPr>
              <w:pStyle w:val="Code"/>
              <w:rPr>
                <w:lang w:val="id-ID"/>
              </w:rPr>
            </w:pPr>
            <w:r w:rsidRPr="00FD40C3">
              <w:rPr>
                <w:lang w:val="id-ID"/>
              </w:rPr>
              <w:t xml:space="preserve">    "apva": "apa",</w:t>
            </w:r>
          </w:p>
          <w:p w14:paraId="0B7B4002" w14:textId="77777777" w:rsidR="00364E7F" w:rsidRPr="00FD40C3" w:rsidRDefault="00364E7F" w:rsidP="00364E7F">
            <w:pPr>
              <w:pStyle w:val="Code"/>
              <w:rPr>
                <w:lang w:val="id-ID"/>
              </w:rPr>
            </w:pPr>
            <w:r w:rsidRPr="00FD40C3">
              <w:rPr>
                <w:lang w:val="id-ID"/>
              </w:rPr>
              <w:t xml:space="preserve">    "aq": "saya",</w:t>
            </w:r>
          </w:p>
          <w:p w14:paraId="1253362A" w14:textId="77777777" w:rsidR="00364E7F" w:rsidRPr="00FD40C3" w:rsidRDefault="00364E7F" w:rsidP="00364E7F">
            <w:pPr>
              <w:pStyle w:val="Code"/>
              <w:rPr>
                <w:lang w:val="id-ID"/>
              </w:rPr>
            </w:pPr>
            <w:r w:rsidRPr="00FD40C3">
              <w:rPr>
                <w:lang w:val="id-ID"/>
              </w:rPr>
              <w:t xml:space="preserve">    "aqu": "aku",</w:t>
            </w:r>
          </w:p>
          <w:p w14:paraId="1D51ADE5" w14:textId="77777777" w:rsidR="00364E7F" w:rsidRPr="00FD40C3" w:rsidRDefault="00364E7F" w:rsidP="00364E7F">
            <w:pPr>
              <w:pStyle w:val="Code"/>
              <w:rPr>
                <w:lang w:val="id-ID"/>
              </w:rPr>
            </w:pPr>
            <w:r w:rsidRPr="00FD40C3">
              <w:rPr>
                <w:lang w:val="id-ID"/>
              </w:rPr>
              <w:t xml:space="preserve">    "aquwh": "aku",</w:t>
            </w:r>
          </w:p>
          <w:p w14:paraId="6188EC5A" w14:textId="77777777" w:rsidR="00364E7F" w:rsidRPr="00FD40C3" w:rsidRDefault="00364E7F" w:rsidP="00364E7F">
            <w:pPr>
              <w:pStyle w:val="Code"/>
              <w:rPr>
                <w:lang w:val="id-ID"/>
              </w:rPr>
            </w:pPr>
            <w:r w:rsidRPr="00FD40C3">
              <w:rPr>
                <w:lang w:val="id-ID"/>
              </w:rPr>
              <w:t xml:space="preserve">    "as": "amerika serikat",</w:t>
            </w:r>
          </w:p>
          <w:p w14:paraId="5CE02172" w14:textId="77777777" w:rsidR="00364E7F" w:rsidRPr="00FD40C3" w:rsidRDefault="00364E7F" w:rsidP="00364E7F">
            <w:pPr>
              <w:pStyle w:val="Code"/>
              <w:rPr>
                <w:lang w:val="id-ID"/>
              </w:rPr>
            </w:pPr>
            <w:r w:rsidRPr="00FD40C3">
              <w:rPr>
                <w:lang w:val="id-ID"/>
              </w:rPr>
              <w:t xml:space="preserve">    "asap": "sesegera mungkin",</w:t>
            </w:r>
          </w:p>
          <w:p w14:paraId="1D6FE9B5" w14:textId="77777777" w:rsidR="00364E7F" w:rsidRPr="00FD40C3" w:rsidRDefault="00364E7F" w:rsidP="00364E7F">
            <w:pPr>
              <w:pStyle w:val="Code"/>
              <w:rPr>
                <w:lang w:val="id-ID"/>
              </w:rPr>
            </w:pPr>
            <w:r w:rsidRPr="00FD40C3">
              <w:rPr>
                <w:lang w:val="id-ID"/>
              </w:rPr>
              <w:t xml:space="preserve">    "asbun": "asal bunyi",</w:t>
            </w:r>
          </w:p>
          <w:p w14:paraId="69658FAE" w14:textId="77777777" w:rsidR="00364E7F" w:rsidRPr="00FD40C3" w:rsidRDefault="00364E7F" w:rsidP="00364E7F">
            <w:pPr>
              <w:pStyle w:val="Code"/>
              <w:rPr>
                <w:lang w:val="id-ID"/>
              </w:rPr>
            </w:pPr>
            <w:r w:rsidRPr="00FD40C3">
              <w:rPr>
                <w:lang w:val="id-ID"/>
              </w:rPr>
              <w:t xml:space="preserve">    "aseek": "asyik",</w:t>
            </w:r>
          </w:p>
          <w:p w14:paraId="7845F8A0" w14:textId="77777777" w:rsidR="00364E7F" w:rsidRPr="00FD40C3" w:rsidRDefault="00364E7F" w:rsidP="00364E7F">
            <w:pPr>
              <w:pStyle w:val="Code"/>
              <w:rPr>
                <w:lang w:val="id-ID"/>
              </w:rPr>
            </w:pPr>
            <w:r w:rsidRPr="00FD40C3">
              <w:rPr>
                <w:lang w:val="id-ID"/>
              </w:rPr>
              <w:t xml:space="preserve">    "aseekk": "asyik",</w:t>
            </w:r>
          </w:p>
          <w:p w14:paraId="2F5FF9FA" w14:textId="77777777" w:rsidR="00364E7F" w:rsidRPr="00FD40C3" w:rsidRDefault="00364E7F" w:rsidP="00364E7F">
            <w:pPr>
              <w:pStyle w:val="Code"/>
              <w:rPr>
                <w:lang w:val="id-ID"/>
              </w:rPr>
            </w:pPr>
            <w:r w:rsidRPr="00FD40C3">
              <w:rPr>
                <w:lang w:val="id-ID"/>
              </w:rPr>
              <w:t xml:space="preserve">    "asek": "asyik",</w:t>
            </w:r>
          </w:p>
          <w:p w14:paraId="1005BC5F" w14:textId="77777777" w:rsidR="00364E7F" w:rsidRPr="00FD40C3" w:rsidRDefault="00364E7F" w:rsidP="00364E7F">
            <w:pPr>
              <w:pStyle w:val="Code"/>
              <w:rPr>
                <w:lang w:val="id-ID"/>
              </w:rPr>
            </w:pPr>
            <w:r w:rsidRPr="00FD40C3">
              <w:rPr>
                <w:lang w:val="id-ID"/>
              </w:rPr>
              <w:t xml:space="preserve">    "asekk": "asyik",</w:t>
            </w:r>
          </w:p>
          <w:p w14:paraId="4718461A" w14:textId="77777777" w:rsidR="00364E7F" w:rsidRPr="00FD40C3" w:rsidRDefault="00364E7F" w:rsidP="00364E7F">
            <w:pPr>
              <w:pStyle w:val="Code"/>
              <w:rPr>
                <w:lang w:val="id-ID"/>
              </w:rPr>
            </w:pPr>
            <w:r w:rsidRPr="00FD40C3">
              <w:rPr>
                <w:lang w:val="id-ID"/>
              </w:rPr>
              <w:t xml:space="preserve">    "aseknya": "asyiknya",</w:t>
            </w:r>
          </w:p>
          <w:p w14:paraId="09463920" w14:textId="77777777" w:rsidR="00364E7F" w:rsidRPr="00FD40C3" w:rsidRDefault="00364E7F" w:rsidP="00364E7F">
            <w:pPr>
              <w:pStyle w:val="Code"/>
              <w:rPr>
                <w:lang w:val="id-ID"/>
              </w:rPr>
            </w:pPr>
            <w:r w:rsidRPr="00FD40C3">
              <w:rPr>
                <w:lang w:val="id-ID"/>
              </w:rPr>
              <w:t xml:space="preserve">    "asem": "asam",</w:t>
            </w:r>
          </w:p>
          <w:p w14:paraId="660A46C2" w14:textId="77777777" w:rsidR="00364E7F" w:rsidRPr="00FD40C3" w:rsidRDefault="00364E7F" w:rsidP="00364E7F">
            <w:pPr>
              <w:pStyle w:val="Code"/>
              <w:rPr>
                <w:lang w:val="id-ID"/>
              </w:rPr>
            </w:pPr>
            <w:r w:rsidRPr="00FD40C3">
              <w:rPr>
                <w:lang w:val="id-ID"/>
              </w:rPr>
              <w:t xml:space="preserve">    "asoy": "asyik",</w:t>
            </w:r>
          </w:p>
          <w:p w14:paraId="33495AEB" w14:textId="77777777" w:rsidR="00364E7F" w:rsidRPr="00FD40C3" w:rsidRDefault="00364E7F" w:rsidP="00364E7F">
            <w:pPr>
              <w:pStyle w:val="Code"/>
              <w:rPr>
                <w:lang w:val="id-ID"/>
              </w:rPr>
            </w:pPr>
            <w:r w:rsidRPr="00FD40C3">
              <w:rPr>
                <w:lang w:val="id-ID"/>
              </w:rPr>
              <w:t xml:space="preserve">    "aspal": "asli tetapi palsu",</w:t>
            </w:r>
          </w:p>
          <w:p w14:paraId="2031A611" w14:textId="77777777" w:rsidR="00364E7F" w:rsidRPr="00FD40C3" w:rsidRDefault="00364E7F" w:rsidP="00364E7F">
            <w:pPr>
              <w:pStyle w:val="Code"/>
              <w:rPr>
                <w:lang w:val="id-ID"/>
              </w:rPr>
            </w:pPr>
            <w:r w:rsidRPr="00FD40C3">
              <w:rPr>
                <w:lang w:val="id-ID"/>
              </w:rPr>
              <w:t xml:space="preserve">    "astrojim": "astagfirullahaladzim",</w:t>
            </w:r>
          </w:p>
          <w:p w14:paraId="2BBC9299" w14:textId="77777777" w:rsidR="00364E7F" w:rsidRPr="00FD40C3" w:rsidRDefault="00364E7F" w:rsidP="00364E7F">
            <w:pPr>
              <w:pStyle w:val="Code"/>
              <w:rPr>
                <w:lang w:val="id-ID"/>
              </w:rPr>
            </w:pPr>
            <w:r w:rsidRPr="00FD40C3">
              <w:rPr>
                <w:lang w:val="id-ID"/>
              </w:rPr>
              <w:t xml:space="preserve">    "astul": "asal tulis",</w:t>
            </w:r>
          </w:p>
          <w:p w14:paraId="7C50C8CD" w14:textId="77777777" w:rsidR="00364E7F" w:rsidRPr="00FD40C3" w:rsidRDefault="00364E7F" w:rsidP="00364E7F">
            <w:pPr>
              <w:pStyle w:val="Code"/>
              <w:rPr>
                <w:lang w:val="id-ID"/>
              </w:rPr>
            </w:pPr>
            <w:r w:rsidRPr="00FD40C3">
              <w:rPr>
                <w:lang w:val="id-ID"/>
              </w:rPr>
              <w:t xml:space="preserve">    "ath": "kalau begitu",</w:t>
            </w:r>
          </w:p>
          <w:p w14:paraId="42345CC7" w14:textId="77777777" w:rsidR="00364E7F" w:rsidRPr="00FD40C3" w:rsidRDefault="00364E7F" w:rsidP="00364E7F">
            <w:pPr>
              <w:pStyle w:val="Code"/>
              <w:rPr>
                <w:lang w:val="id-ID"/>
              </w:rPr>
            </w:pPr>
            <w:r w:rsidRPr="00FD40C3">
              <w:rPr>
                <w:lang w:val="id-ID"/>
              </w:rPr>
              <w:t xml:space="preserve">    "ato": "atau",</w:t>
            </w:r>
          </w:p>
          <w:p w14:paraId="6DD82551" w14:textId="77777777" w:rsidR="00364E7F" w:rsidRPr="00FD40C3" w:rsidRDefault="00364E7F" w:rsidP="00364E7F">
            <w:pPr>
              <w:pStyle w:val="Code"/>
              <w:rPr>
                <w:lang w:val="id-ID"/>
              </w:rPr>
            </w:pPr>
            <w:r w:rsidRPr="00FD40C3">
              <w:rPr>
                <w:lang w:val="id-ID"/>
              </w:rPr>
              <w:t xml:space="preserve">    "ats": "atas",</w:t>
            </w:r>
          </w:p>
          <w:p w14:paraId="181C8B44" w14:textId="77777777" w:rsidR="00364E7F" w:rsidRPr="00FD40C3" w:rsidRDefault="00364E7F" w:rsidP="00364E7F">
            <w:pPr>
              <w:pStyle w:val="Code"/>
              <w:rPr>
                <w:lang w:val="id-ID"/>
              </w:rPr>
            </w:pPr>
            <w:r w:rsidRPr="00FD40C3">
              <w:rPr>
                <w:lang w:val="id-ID"/>
              </w:rPr>
              <w:t xml:space="preserve">    "atuh": "kalau begitu",</w:t>
            </w:r>
          </w:p>
          <w:p w14:paraId="1A17667A" w14:textId="77777777" w:rsidR="00364E7F" w:rsidRPr="00FD40C3" w:rsidRDefault="00364E7F" w:rsidP="00364E7F">
            <w:pPr>
              <w:pStyle w:val="Code"/>
              <w:rPr>
                <w:lang w:val="id-ID"/>
              </w:rPr>
            </w:pPr>
            <w:r w:rsidRPr="00FD40C3">
              <w:rPr>
                <w:lang w:val="id-ID"/>
              </w:rPr>
              <w:t xml:space="preserve">    "atvsi": "asosiasi televisi swasta indonesia",</w:t>
            </w:r>
          </w:p>
          <w:p w14:paraId="0EC327B2" w14:textId="77777777" w:rsidR="00364E7F" w:rsidRPr="00FD40C3" w:rsidRDefault="00364E7F" w:rsidP="00364E7F">
            <w:pPr>
              <w:pStyle w:val="Code"/>
              <w:rPr>
                <w:lang w:val="id-ID"/>
              </w:rPr>
            </w:pPr>
            <w:r w:rsidRPr="00FD40C3">
              <w:rPr>
                <w:lang w:val="id-ID"/>
              </w:rPr>
              <w:t xml:space="preserve">    "au": "angkatan udara",</w:t>
            </w:r>
          </w:p>
          <w:p w14:paraId="6FD6952D" w14:textId="77777777" w:rsidR="00364E7F" w:rsidRPr="00FD40C3" w:rsidRDefault="00364E7F" w:rsidP="00364E7F">
            <w:pPr>
              <w:pStyle w:val="Code"/>
              <w:rPr>
                <w:lang w:val="id-ID"/>
              </w:rPr>
            </w:pPr>
            <w:r w:rsidRPr="00FD40C3">
              <w:rPr>
                <w:lang w:val="id-ID"/>
              </w:rPr>
              <w:t xml:space="preserve">    "au ah": "tidak mau tahu",</w:t>
            </w:r>
          </w:p>
          <w:p w14:paraId="1625E46C" w14:textId="77777777" w:rsidR="00364E7F" w:rsidRPr="00FD40C3" w:rsidRDefault="00364E7F" w:rsidP="00364E7F">
            <w:pPr>
              <w:pStyle w:val="Code"/>
              <w:rPr>
                <w:lang w:val="id-ID"/>
              </w:rPr>
            </w:pPr>
            <w:r w:rsidRPr="00FD40C3">
              <w:rPr>
                <w:lang w:val="id-ID"/>
              </w:rPr>
              <w:t xml:space="preserve">    "ava": "avatar",</w:t>
            </w:r>
          </w:p>
          <w:p w14:paraId="46B8CD7D" w14:textId="77777777" w:rsidR="00364E7F" w:rsidRPr="00FD40C3" w:rsidRDefault="00364E7F" w:rsidP="00364E7F">
            <w:pPr>
              <w:pStyle w:val="Code"/>
              <w:rPr>
                <w:lang w:val="id-ID"/>
              </w:rPr>
            </w:pPr>
            <w:r w:rsidRPr="00FD40C3">
              <w:rPr>
                <w:lang w:val="id-ID"/>
              </w:rPr>
              <w:t xml:space="preserve">    "awak": "saya",</w:t>
            </w:r>
          </w:p>
          <w:p w14:paraId="3AB00E7A" w14:textId="77777777" w:rsidR="00364E7F" w:rsidRPr="00FD40C3" w:rsidRDefault="00364E7F" w:rsidP="00364E7F">
            <w:pPr>
              <w:pStyle w:val="Code"/>
              <w:rPr>
                <w:lang w:val="id-ID"/>
              </w:rPr>
            </w:pPr>
            <w:r w:rsidRPr="00FD40C3">
              <w:rPr>
                <w:lang w:val="id-ID"/>
              </w:rPr>
              <w:t xml:space="preserve">    "aws": "awas",</w:t>
            </w:r>
          </w:p>
          <w:p w14:paraId="0F281E8A" w14:textId="77777777" w:rsidR="00364E7F" w:rsidRPr="00FD40C3" w:rsidRDefault="00364E7F" w:rsidP="00364E7F">
            <w:pPr>
              <w:pStyle w:val="Code"/>
              <w:rPr>
                <w:lang w:val="id-ID"/>
              </w:rPr>
            </w:pPr>
            <w:r w:rsidRPr="00FD40C3">
              <w:rPr>
                <w:lang w:val="id-ID"/>
              </w:rPr>
              <w:t xml:space="preserve">    "ay": "sayang",</w:t>
            </w:r>
          </w:p>
          <w:p w14:paraId="11283ACD" w14:textId="77777777" w:rsidR="00364E7F" w:rsidRPr="00FD40C3" w:rsidRDefault="00364E7F" w:rsidP="00364E7F">
            <w:pPr>
              <w:pStyle w:val="Code"/>
              <w:rPr>
                <w:lang w:val="id-ID"/>
              </w:rPr>
            </w:pPr>
            <w:r w:rsidRPr="00FD40C3">
              <w:rPr>
                <w:lang w:val="id-ID"/>
              </w:rPr>
              <w:t xml:space="preserve">    "ayang": "sayang",</w:t>
            </w:r>
          </w:p>
          <w:p w14:paraId="4F647375" w14:textId="77777777" w:rsidR="00364E7F" w:rsidRPr="00FD40C3" w:rsidRDefault="00364E7F" w:rsidP="00364E7F">
            <w:pPr>
              <w:pStyle w:val="Code"/>
              <w:rPr>
                <w:lang w:val="id-ID"/>
              </w:rPr>
            </w:pPr>
            <w:r w:rsidRPr="00FD40C3">
              <w:rPr>
                <w:lang w:val="id-ID"/>
              </w:rPr>
              <w:t xml:space="preserve">    "ayank": "sayang",</w:t>
            </w:r>
          </w:p>
          <w:p w14:paraId="5BAE370E" w14:textId="77777777" w:rsidR="00364E7F" w:rsidRPr="00FD40C3" w:rsidRDefault="00364E7F" w:rsidP="00364E7F">
            <w:pPr>
              <w:pStyle w:val="Code"/>
              <w:rPr>
                <w:lang w:val="id-ID"/>
              </w:rPr>
            </w:pPr>
            <w:r w:rsidRPr="00FD40C3">
              <w:rPr>
                <w:lang w:val="id-ID"/>
              </w:rPr>
              <w:t xml:space="preserve">    "ayat2": "ayat-ayat",</w:t>
            </w:r>
          </w:p>
          <w:p w14:paraId="4582EEF9" w14:textId="77777777" w:rsidR="00364E7F" w:rsidRPr="00FD40C3" w:rsidRDefault="00364E7F" w:rsidP="00364E7F">
            <w:pPr>
              <w:pStyle w:val="Code"/>
              <w:rPr>
                <w:lang w:val="id-ID"/>
              </w:rPr>
            </w:pPr>
            <w:r w:rsidRPr="00FD40C3">
              <w:rPr>
                <w:lang w:val="id-ID"/>
              </w:rPr>
              <w:t xml:space="preserve">    "ayok": "ayo",</w:t>
            </w:r>
          </w:p>
          <w:p w14:paraId="4B16ACF5" w14:textId="77777777" w:rsidR="00364E7F" w:rsidRPr="00FD40C3" w:rsidRDefault="00364E7F" w:rsidP="00364E7F">
            <w:pPr>
              <w:pStyle w:val="Code"/>
              <w:rPr>
                <w:lang w:val="id-ID"/>
              </w:rPr>
            </w:pPr>
            <w:r w:rsidRPr="00FD40C3">
              <w:rPr>
                <w:lang w:val="id-ID"/>
              </w:rPr>
              <w:t xml:space="preserve">    "b2": "berdua",</w:t>
            </w:r>
          </w:p>
          <w:p w14:paraId="3FF61F6D" w14:textId="77777777" w:rsidR="00364E7F" w:rsidRPr="00FD40C3" w:rsidRDefault="00364E7F" w:rsidP="00364E7F">
            <w:pPr>
              <w:pStyle w:val="Code"/>
              <w:rPr>
                <w:lang w:val="id-ID"/>
              </w:rPr>
            </w:pPr>
            <w:r w:rsidRPr="00FD40C3">
              <w:rPr>
                <w:lang w:val="id-ID"/>
              </w:rPr>
              <w:lastRenderedPageBreak/>
              <w:t xml:space="preserve">    "b4": "sebelum",</w:t>
            </w:r>
          </w:p>
          <w:p w14:paraId="60206C11" w14:textId="77777777" w:rsidR="00364E7F" w:rsidRPr="00FD40C3" w:rsidRDefault="00364E7F" w:rsidP="00364E7F">
            <w:pPr>
              <w:pStyle w:val="Code"/>
              <w:rPr>
                <w:lang w:val="id-ID"/>
              </w:rPr>
            </w:pPr>
            <w:r w:rsidRPr="00FD40C3">
              <w:rPr>
                <w:lang w:val="id-ID"/>
              </w:rPr>
              <w:t xml:space="preserve">    "bacot": "banyak bicara",</w:t>
            </w:r>
          </w:p>
          <w:p w14:paraId="56DEAF5A" w14:textId="77777777" w:rsidR="00364E7F" w:rsidRPr="00FD40C3" w:rsidRDefault="00364E7F" w:rsidP="00364E7F">
            <w:pPr>
              <w:pStyle w:val="Code"/>
              <w:rPr>
                <w:lang w:val="id-ID"/>
              </w:rPr>
            </w:pPr>
            <w:r w:rsidRPr="00FD40C3">
              <w:rPr>
                <w:lang w:val="id-ID"/>
              </w:rPr>
              <w:t xml:space="preserve">    "bajir": "banjir",</w:t>
            </w:r>
          </w:p>
          <w:p w14:paraId="37F9EE1B" w14:textId="77777777" w:rsidR="00364E7F" w:rsidRPr="00FD40C3" w:rsidRDefault="00364E7F" w:rsidP="00364E7F">
            <w:pPr>
              <w:pStyle w:val="Code"/>
              <w:rPr>
                <w:lang w:val="id-ID"/>
              </w:rPr>
            </w:pPr>
            <w:r w:rsidRPr="00FD40C3">
              <w:rPr>
                <w:lang w:val="id-ID"/>
              </w:rPr>
              <w:t xml:space="preserve">    "bakalan": "akan",</w:t>
            </w:r>
          </w:p>
          <w:p w14:paraId="0A30568E" w14:textId="77777777" w:rsidR="00364E7F" w:rsidRPr="00FD40C3" w:rsidRDefault="00364E7F" w:rsidP="00364E7F">
            <w:pPr>
              <w:pStyle w:val="Code"/>
              <w:rPr>
                <w:lang w:val="id-ID"/>
              </w:rPr>
            </w:pPr>
            <w:r w:rsidRPr="00FD40C3">
              <w:rPr>
                <w:lang w:val="id-ID"/>
              </w:rPr>
              <w:t xml:space="preserve">    "bales": "balas",</w:t>
            </w:r>
          </w:p>
          <w:p w14:paraId="7B7549C4" w14:textId="77777777" w:rsidR="00364E7F" w:rsidRPr="00FD40C3" w:rsidRDefault="00364E7F" w:rsidP="00364E7F">
            <w:pPr>
              <w:pStyle w:val="Code"/>
              <w:rPr>
                <w:lang w:val="id-ID"/>
              </w:rPr>
            </w:pPr>
            <w:r w:rsidRPr="00FD40C3">
              <w:rPr>
                <w:lang w:val="id-ID"/>
              </w:rPr>
              <w:t xml:space="preserve">    "bandes": "bantuan desa",</w:t>
            </w:r>
          </w:p>
          <w:p w14:paraId="5D9BEFA5" w14:textId="77777777" w:rsidR="00364E7F" w:rsidRPr="00FD40C3" w:rsidRDefault="00364E7F" w:rsidP="00364E7F">
            <w:pPr>
              <w:pStyle w:val="Code"/>
              <w:rPr>
                <w:lang w:val="id-ID"/>
              </w:rPr>
            </w:pPr>
            <w:r w:rsidRPr="00FD40C3">
              <w:rPr>
                <w:lang w:val="id-ID"/>
              </w:rPr>
              <w:t xml:space="preserve">    "bangdes": "pembangunan desa",</w:t>
            </w:r>
          </w:p>
          <w:p w14:paraId="42456821" w14:textId="77777777" w:rsidR="00364E7F" w:rsidRPr="00FD40C3" w:rsidRDefault="00364E7F" w:rsidP="00364E7F">
            <w:pPr>
              <w:pStyle w:val="Code"/>
              <w:rPr>
                <w:lang w:val="id-ID"/>
              </w:rPr>
            </w:pPr>
            <w:r w:rsidRPr="00FD40C3">
              <w:rPr>
                <w:lang w:val="id-ID"/>
              </w:rPr>
              <w:t xml:space="preserve">    "bangedh": "banget",</w:t>
            </w:r>
          </w:p>
          <w:p w14:paraId="7BB895FF" w14:textId="77777777" w:rsidR="00364E7F" w:rsidRPr="00FD40C3" w:rsidRDefault="00364E7F" w:rsidP="00364E7F">
            <w:pPr>
              <w:pStyle w:val="Code"/>
              <w:rPr>
                <w:lang w:val="id-ID"/>
              </w:rPr>
            </w:pPr>
            <w:r w:rsidRPr="00FD40C3">
              <w:rPr>
                <w:lang w:val="id-ID"/>
              </w:rPr>
              <w:t xml:space="preserve">    "bangkotan": "tua",</w:t>
            </w:r>
          </w:p>
          <w:p w14:paraId="735F59EF" w14:textId="77777777" w:rsidR="00364E7F" w:rsidRPr="00FD40C3" w:rsidRDefault="00364E7F" w:rsidP="00364E7F">
            <w:pPr>
              <w:pStyle w:val="Code"/>
              <w:rPr>
                <w:lang w:val="id-ID"/>
              </w:rPr>
            </w:pPr>
            <w:r w:rsidRPr="00FD40C3">
              <w:rPr>
                <w:lang w:val="id-ID"/>
              </w:rPr>
              <w:t xml:space="preserve">    "banpol": "bantuan polisi",</w:t>
            </w:r>
          </w:p>
          <w:p w14:paraId="2C0A213C" w14:textId="77777777" w:rsidR="00364E7F" w:rsidRPr="00FD40C3" w:rsidRDefault="00364E7F" w:rsidP="00364E7F">
            <w:pPr>
              <w:pStyle w:val="Code"/>
              <w:rPr>
                <w:lang w:val="id-ID"/>
              </w:rPr>
            </w:pPr>
            <w:r w:rsidRPr="00FD40C3">
              <w:rPr>
                <w:lang w:val="id-ID"/>
              </w:rPr>
              <w:t xml:space="preserve">    "banpres": "bantuan presiden",</w:t>
            </w:r>
          </w:p>
          <w:p w14:paraId="1BA9B492" w14:textId="77777777" w:rsidR="00364E7F" w:rsidRPr="00FD40C3" w:rsidRDefault="00364E7F" w:rsidP="00364E7F">
            <w:pPr>
              <w:pStyle w:val="Code"/>
              <w:rPr>
                <w:lang w:val="id-ID"/>
              </w:rPr>
            </w:pPr>
            <w:r w:rsidRPr="00FD40C3">
              <w:rPr>
                <w:lang w:val="id-ID"/>
              </w:rPr>
              <w:t xml:space="preserve">    "banpur": "bantuan tempur",</w:t>
            </w:r>
          </w:p>
          <w:p w14:paraId="5880FA3D" w14:textId="77777777" w:rsidR="00364E7F" w:rsidRPr="00FD40C3" w:rsidRDefault="00364E7F" w:rsidP="00364E7F">
            <w:pPr>
              <w:pStyle w:val="Code"/>
              <w:rPr>
                <w:lang w:val="id-ID"/>
              </w:rPr>
            </w:pPr>
            <w:r w:rsidRPr="00FD40C3">
              <w:rPr>
                <w:lang w:val="id-ID"/>
              </w:rPr>
              <w:t xml:space="preserve">    "bansarkas": "bantuan sarana kesehatan",</w:t>
            </w:r>
          </w:p>
          <w:p w14:paraId="670CCEA6" w14:textId="77777777" w:rsidR="00364E7F" w:rsidRPr="00FD40C3" w:rsidRDefault="00364E7F" w:rsidP="00364E7F">
            <w:pPr>
              <w:pStyle w:val="Code"/>
              <w:rPr>
                <w:lang w:val="id-ID"/>
              </w:rPr>
            </w:pPr>
            <w:r w:rsidRPr="00FD40C3">
              <w:rPr>
                <w:lang w:val="id-ID"/>
              </w:rPr>
              <w:t xml:space="preserve">    "baper": "bawa perasaan",</w:t>
            </w:r>
          </w:p>
          <w:p w14:paraId="7160A3FF" w14:textId="77777777" w:rsidR="00364E7F" w:rsidRPr="00FD40C3" w:rsidRDefault="00364E7F" w:rsidP="00364E7F">
            <w:pPr>
              <w:pStyle w:val="Code"/>
              <w:rPr>
                <w:lang w:val="id-ID"/>
              </w:rPr>
            </w:pPr>
            <w:r w:rsidRPr="00FD40C3">
              <w:rPr>
                <w:lang w:val="id-ID"/>
              </w:rPr>
              <w:t xml:space="preserve">    "basbang": "basi",</w:t>
            </w:r>
          </w:p>
          <w:p w14:paraId="23806AD8" w14:textId="77777777" w:rsidR="00364E7F" w:rsidRPr="00FD40C3" w:rsidRDefault="00364E7F" w:rsidP="00364E7F">
            <w:pPr>
              <w:pStyle w:val="Code"/>
              <w:rPr>
                <w:lang w:val="id-ID"/>
              </w:rPr>
            </w:pPr>
            <w:r w:rsidRPr="00FD40C3">
              <w:rPr>
                <w:lang w:val="id-ID"/>
              </w:rPr>
              <w:t xml:space="preserve">    "bazis": "badan amal, zakat, infak, dan sedekah",</w:t>
            </w:r>
          </w:p>
          <w:p w14:paraId="108FA807" w14:textId="77777777" w:rsidR="00364E7F" w:rsidRPr="00FD40C3" w:rsidRDefault="00364E7F" w:rsidP="00364E7F">
            <w:pPr>
              <w:pStyle w:val="Code"/>
              <w:rPr>
                <w:lang w:val="id-ID"/>
              </w:rPr>
            </w:pPr>
            <w:r w:rsidRPr="00FD40C3">
              <w:rPr>
                <w:lang w:val="id-ID"/>
              </w:rPr>
              <w:t xml:space="preserve">    "bbrp": "beberapa",</w:t>
            </w:r>
          </w:p>
          <w:p w14:paraId="722DD9ED" w14:textId="77777777" w:rsidR="00364E7F" w:rsidRPr="00FD40C3" w:rsidRDefault="00364E7F" w:rsidP="00364E7F">
            <w:pPr>
              <w:pStyle w:val="Code"/>
              <w:rPr>
                <w:lang w:val="id-ID"/>
              </w:rPr>
            </w:pPr>
            <w:r w:rsidRPr="00FD40C3">
              <w:rPr>
                <w:lang w:val="id-ID"/>
              </w:rPr>
              <w:t xml:space="preserve">    "bcanda": "bercanda",</w:t>
            </w:r>
          </w:p>
          <w:p w14:paraId="640E3A94" w14:textId="77777777" w:rsidR="00364E7F" w:rsidRPr="00FD40C3" w:rsidRDefault="00364E7F" w:rsidP="00364E7F">
            <w:pPr>
              <w:pStyle w:val="Code"/>
              <w:rPr>
                <w:lang w:val="id-ID"/>
              </w:rPr>
            </w:pPr>
            <w:r w:rsidRPr="00FD40C3">
              <w:rPr>
                <w:lang w:val="id-ID"/>
              </w:rPr>
              <w:t xml:space="preserve">    "bcoz": "karena",</w:t>
            </w:r>
          </w:p>
          <w:p w14:paraId="10EA25BF" w14:textId="77777777" w:rsidR="00364E7F" w:rsidRPr="00FD40C3" w:rsidRDefault="00364E7F" w:rsidP="00364E7F">
            <w:pPr>
              <w:pStyle w:val="Code"/>
              <w:rPr>
                <w:lang w:val="id-ID"/>
              </w:rPr>
            </w:pPr>
            <w:r w:rsidRPr="00FD40C3">
              <w:rPr>
                <w:lang w:val="id-ID"/>
              </w:rPr>
              <w:t xml:space="preserve">    "bdaya": "budaya",</w:t>
            </w:r>
          </w:p>
          <w:p w14:paraId="01B6CC09" w14:textId="77777777" w:rsidR="00364E7F" w:rsidRPr="00FD40C3" w:rsidRDefault="00364E7F" w:rsidP="00364E7F">
            <w:pPr>
              <w:pStyle w:val="Code"/>
              <w:rPr>
                <w:lang w:val="id-ID"/>
              </w:rPr>
            </w:pPr>
            <w:r w:rsidRPr="00FD40C3">
              <w:rPr>
                <w:lang w:val="id-ID"/>
              </w:rPr>
              <w:t xml:space="preserve">    "bdg": "bandung",</w:t>
            </w:r>
          </w:p>
          <w:p w14:paraId="5CBE18DC" w14:textId="77777777" w:rsidR="00364E7F" w:rsidRPr="00FD40C3" w:rsidRDefault="00364E7F" w:rsidP="00364E7F">
            <w:pPr>
              <w:pStyle w:val="Code"/>
              <w:rPr>
                <w:lang w:val="id-ID"/>
              </w:rPr>
            </w:pPr>
            <w:r w:rsidRPr="00FD40C3">
              <w:rPr>
                <w:lang w:val="id-ID"/>
              </w:rPr>
              <w:t xml:space="preserve">    "bdk": "budak",</w:t>
            </w:r>
          </w:p>
          <w:p w14:paraId="03CC947B" w14:textId="77777777" w:rsidR="00364E7F" w:rsidRPr="00FD40C3" w:rsidRDefault="00364E7F" w:rsidP="00364E7F">
            <w:pPr>
              <w:pStyle w:val="Code"/>
              <w:rPr>
                <w:lang w:val="id-ID"/>
              </w:rPr>
            </w:pPr>
            <w:r w:rsidRPr="00FD40C3">
              <w:rPr>
                <w:lang w:val="id-ID"/>
              </w:rPr>
              <w:t xml:space="preserve">    "beb": "sayang",</w:t>
            </w:r>
          </w:p>
          <w:p w14:paraId="5A68F405" w14:textId="77777777" w:rsidR="00364E7F" w:rsidRPr="00FD40C3" w:rsidRDefault="00364E7F" w:rsidP="00364E7F">
            <w:pPr>
              <w:pStyle w:val="Code"/>
              <w:rPr>
                <w:lang w:val="id-ID"/>
              </w:rPr>
            </w:pPr>
            <w:r w:rsidRPr="00FD40C3">
              <w:rPr>
                <w:lang w:val="id-ID"/>
              </w:rPr>
              <w:t xml:space="preserve">    "bebal": "bodoh",</w:t>
            </w:r>
          </w:p>
          <w:p w14:paraId="07664CA5" w14:textId="77777777" w:rsidR="00364E7F" w:rsidRPr="00FD40C3" w:rsidRDefault="00364E7F" w:rsidP="00364E7F">
            <w:pPr>
              <w:pStyle w:val="Code"/>
              <w:rPr>
                <w:lang w:val="id-ID"/>
              </w:rPr>
            </w:pPr>
            <w:r w:rsidRPr="00FD40C3">
              <w:rPr>
                <w:lang w:val="id-ID"/>
              </w:rPr>
              <w:t xml:space="preserve">    "bedakin": "bedak",</w:t>
            </w:r>
          </w:p>
          <w:p w14:paraId="7A970DD6" w14:textId="77777777" w:rsidR="00364E7F" w:rsidRPr="00FD40C3" w:rsidRDefault="00364E7F" w:rsidP="00364E7F">
            <w:pPr>
              <w:pStyle w:val="Code"/>
              <w:rPr>
                <w:lang w:val="id-ID"/>
              </w:rPr>
            </w:pPr>
            <w:r w:rsidRPr="00FD40C3">
              <w:rPr>
                <w:lang w:val="id-ID"/>
              </w:rPr>
              <w:t xml:space="preserve">    "begajulan": "nakal",</w:t>
            </w:r>
          </w:p>
          <w:p w14:paraId="0FFAB7EA" w14:textId="77777777" w:rsidR="00364E7F" w:rsidRPr="00FD40C3" w:rsidRDefault="00364E7F" w:rsidP="00364E7F">
            <w:pPr>
              <w:pStyle w:val="Code"/>
              <w:rPr>
                <w:lang w:val="id-ID"/>
              </w:rPr>
            </w:pPr>
            <w:r w:rsidRPr="00FD40C3">
              <w:rPr>
                <w:lang w:val="id-ID"/>
              </w:rPr>
              <w:t xml:space="preserve">    "bejibun": "banyak",</w:t>
            </w:r>
          </w:p>
          <w:p w14:paraId="206E5883" w14:textId="77777777" w:rsidR="00364E7F" w:rsidRPr="00FD40C3" w:rsidRDefault="00364E7F" w:rsidP="00364E7F">
            <w:pPr>
              <w:pStyle w:val="Code"/>
              <w:rPr>
                <w:lang w:val="id-ID"/>
              </w:rPr>
            </w:pPr>
            <w:r w:rsidRPr="00FD40C3">
              <w:rPr>
                <w:lang w:val="id-ID"/>
              </w:rPr>
              <w:t xml:space="preserve">    "beliin": "belikan",</w:t>
            </w:r>
          </w:p>
          <w:p w14:paraId="44465E86" w14:textId="77777777" w:rsidR="00364E7F" w:rsidRPr="00FD40C3" w:rsidRDefault="00364E7F" w:rsidP="00364E7F">
            <w:pPr>
              <w:pStyle w:val="Code"/>
              <w:rPr>
                <w:lang w:val="id-ID"/>
              </w:rPr>
            </w:pPr>
            <w:r w:rsidRPr="00FD40C3">
              <w:rPr>
                <w:lang w:val="id-ID"/>
              </w:rPr>
              <w:t xml:space="preserve">    "belom": "belum",</w:t>
            </w:r>
          </w:p>
          <w:p w14:paraId="5AA518B7" w14:textId="77777777" w:rsidR="00364E7F" w:rsidRPr="00FD40C3" w:rsidRDefault="00364E7F" w:rsidP="00364E7F">
            <w:pPr>
              <w:pStyle w:val="Code"/>
              <w:rPr>
                <w:lang w:val="id-ID"/>
              </w:rPr>
            </w:pPr>
            <w:r w:rsidRPr="00FD40C3">
              <w:rPr>
                <w:lang w:val="id-ID"/>
              </w:rPr>
              <w:t xml:space="preserve">    "bem": "badan eksekutif mahasiswa",</w:t>
            </w:r>
          </w:p>
          <w:p w14:paraId="0AB1FCC0" w14:textId="77777777" w:rsidR="00364E7F" w:rsidRPr="00FD40C3" w:rsidRDefault="00364E7F" w:rsidP="00364E7F">
            <w:pPr>
              <w:pStyle w:val="Code"/>
              <w:rPr>
                <w:lang w:val="id-ID"/>
              </w:rPr>
            </w:pPr>
            <w:r w:rsidRPr="00FD40C3">
              <w:rPr>
                <w:lang w:val="id-ID"/>
              </w:rPr>
              <w:t xml:space="preserve">    "benarjujur": "jujur",</w:t>
            </w:r>
          </w:p>
          <w:p w14:paraId="693A042D" w14:textId="77777777" w:rsidR="00364E7F" w:rsidRPr="00FD40C3" w:rsidRDefault="00364E7F" w:rsidP="00364E7F">
            <w:pPr>
              <w:pStyle w:val="Code"/>
              <w:rPr>
                <w:lang w:val="id-ID"/>
              </w:rPr>
            </w:pPr>
            <w:r w:rsidRPr="00FD40C3">
              <w:rPr>
                <w:lang w:val="id-ID"/>
              </w:rPr>
              <w:t xml:space="preserve">    "bencong": "banci",</w:t>
            </w:r>
          </w:p>
          <w:p w14:paraId="71BF158D" w14:textId="77777777" w:rsidR="00364E7F" w:rsidRPr="00FD40C3" w:rsidRDefault="00364E7F" w:rsidP="00364E7F">
            <w:pPr>
              <w:pStyle w:val="Code"/>
              <w:rPr>
                <w:lang w:val="id-ID"/>
              </w:rPr>
            </w:pPr>
            <w:r w:rsidRPr="00FD40C3">
              <w:rPr>
                <w:lang w:val="id-ID"/>
              </w:rPr>
              <w:t xml:space="preserve">    "bener": "benar",</w:t>
            </w:r>
          </w:p>
          <w:p w14:paraId="4AAAAEF1" w14:textId="77777777" w:rsidR="00364E7F" w:rsidRPr="00FD40C3" w:rsidRDefault="00364E7F" w:rsidP="00364E7F">
            <w:pPr>
              <w:pStyle w:val="Code"/>
              <w:rPr>
                <w:lang w:val="id-ID"/>
              </w:rPr>
            </w:pPr>
            <w:r w:rsidRPr="00FD40C3">
              <w:rPr>
                <w:lang w:val="id-ID"/>
              </w:rPr>
              <w:t xml:space="preserve">    "bener2": "bener bener",</w:t>
            </w:r>
          </w:p>
          <w:p w14:paraId="110642F9" w14:textId="77777777" w:rsidR="00364E7F" w:rsidRPr="00FD40C3" w:rsidRDefault="00364E7F" w:rsidP="00364E7F">
            <w:pPr>
              <w:pStyle w:val="Code"/>
              <w:rPr>
                <w:lang w:val="id-ID"/>
              </w:rPr>
            </w:pPr>
            <w:r w:rsidRPr="00FD40C3">
              <w:rPr>
                <w:lang w:val="id-ID"/>
              </w:rPr>
              <w:t xml:space="preserve">    "bentar": "sebentar",</w:t>
            </w:r>
          </w:p>
          <w:p w14:paraId="384401C1" w14:textId="77777777" w:rsidR="00364E7F" w:rsidRPr="00FD40C3" w:rsidRDefault="00364E7F" w:rsidP="00364E7F">
            <w:pPr>
              <w:pStyle w:val="Code"/>
              <w:rPr>
                <w:lang w:val="id-ID"/>
              </w:rPr>
            </w:pPr>
            <w:r w:rsidRPr="00FD40C3">
              <w:rPr>
                <w:lang w:val="id-ID"/>
              </w:rPr>
              <w:t xml:space="preserve">    "ber2": "berdua",</w:t>
            </w:r>
          </w:p>
          <w:p w14:paraId="240424E7" w14:textId="77777777" w:rsidR="00364E7F" w:rsidRPr="00FD40C3" w:rsidRDefault="00364E7F" w:rsidP="00364E7F">
            <w:pPr>
              <w:pStyle w:val="Code"/>
              <w:rPr>
                <w:lang w:val="id-ID"/>
              </w:rPr>
            </w:pPr>
            <w:r w:rsidRPr="00FD40C3">
              <w:rPr>
                <w:lang w:val="id-ID"/>
              </w:rPr>
              <w:t xml:space="preserve">    "ber3": "bertiga",</w:t>
            </w:r>
          </w:p>
          <w:p w14:paraId="4E0878F3" w14:textId="77777777" w:rsidR="00364E7F" w:rsidRPr="00FD40C3" w:rsidRDefault="00364E7F" w:rsidP="00364E7F">
            <w:pPr>
              <w:pStyle w:val="Code"/>
              <w:rPr>
                <w:lang w:val="id-ID"/>
              </w:rPr>
            </w:pPr>
            <w:r w:rsidRPr="00FD40C3">
              <w:rPr>
                <w:lang w:val="id-ID"/>
              </w:rPr>
              <w:t xml:space="preserve">    "berdikari": "berdiri di atas kaki sendiri",</w:t>
            </w:r>
          </w:p>
          <w:p w14:paraId="3614E39C" w14:textId="77777777" w:rsidR="00364E7F" w:rsidRPr="00FD40C3" w:rsidRDefault="00364E7F" w:rsidP="00364E7F">
            <w:pPr>
              <w:pStyle w:val="Code"/>
              <w:rPr>
                <w:lang w:val="id-ID"/>
              </w:rPr>
            </w:pPr>
            <w:r w:rsidRPr="00FD40C3">
              <w:rPr>
                <w:lang w:val="id-ID"/>
              </w:rPr>
              <w:t xml:space="preserve">    "beresin": "membereskan",</w:t>
            </w:r>
          </w:p>
          <w:p w14:paraId="5A6CAFA3" w14:textId="77777777" w:rsidR="00364E7F" w:rsidRPr="00FD40C3" w:rsidRDefault="00364E7F" w:rsidP="00364E7F">
            <w:pPr>
              <w:pStyle w:val="Code"/>
              <w:rPr>
                <w:lang w:val="id-ID"/>
              </w:rPr>
            </w:pPr>
            <w:r w:rsidRPr="00FD40C3">
              <w:rPr>
                <w:lang w:val="id-ID"/>
              </w:rPr>
              <w:t xml:space="preserve">    "berhenti2": "berhenti berhenti",</w:t>
            </w:r>
          </w:p>
          <w:p w14:paraId="169AE37F" w14:textId="77777777" w:rsidR="00364E7F" w:rsidRPr="00FD40C3" w:rsidRDefault="00364E7F" w:rsidP="00364E7F">
            <w:pPr>
              <w:pStyle w:val="Code"/>
              <w:rPr>
                <w:lang w:val="id-ID"/>
              </w:rPr>
            </w:pPr>
            <w:r w:rsidRPr="00FD40C3">
              <w:rPr>
                <w:lang w:val="id-ID"/>
              </w:rPr>
              <w:t xml:space="preserve">    "bet": "banget",</w:t>
            </w:r>
          </w:p>
          <w:p w14:paraId="4F164C76" w14:textId="77777777" w:rsidR="00364E7F" w:rsidRPr="00FD40C3" w:rsidRDefault="00364E7F" w:rsidP="00364E7F">
            <w:pPr>
              <w:pStyle w:val="Code"/>
              <w:rPr>
                <w:lang w:val="id-ID"/>
              </w:rPr>
            </w:pPr>
            <w:r w:rsidRPr="00FD40C3">
              <w:rPr>
                <w:lang w:val="id-ID"/>
              </w:rPr>
              <w:t xml:space="preserve">    "bete": "bosan",</w:t>
            </w:r>
          </w:p>
          <w:p w14:paraId="25803617" w14:textId="77777777" w:rsidR="00364E7F" w:rsidRPr="00FD40C3" w:rsidRDefault="00364E7F" w:rsidP="00364E7F">
            <w:pPr>
              <w:pStyle w:val="Code"/>
              <w:rPr>
                <w:lang w:val="id-ID"/>
              </w:rPr>
            </w:pPr>
            <w:r w:rsidRPr="00FD40C3">
              <w:rPr>
                <w:lang w:val="id-ID"/>
              </w:rPr>
              <w:t xml:space="preserve">    "beti": "beda tipis",</w:t>
            </w:r>
          </w:p>
          <w:p w14:paraId="42A7E76C" w14:textId="77777777" w:rsidR="00364E7F" w:rsidRPr="00FD40C3" w:rsidRDefault="00364E7F" w:rsidP="00364E7F">
            <w:pPr>
              <w:pStyle w:val="Code"/>
              <w:rPr>
                <w:lang w:val="id-ID"/>
              </w:rPr>
            </w:pPr>
            <w:r w:rsidRPr="00FD40C3">
              <w:rPr>
                <w:lang w:val="id-ID"/>
              </w:rPr>
              <w:t xml:space="preserve">    "beud": "banget",</w:t>
            </w:r>
          </w:p>
          <w:p w14:paraId="3E65F69F" w14:textId="77777777" w:rsidR="00364E7F" w:rsidRPr="00FD40C3" w:rsidRDefault="00364E7F" w:rsidP="00364E7F">
            <w:pPr>
              <w:pStyle w:val="Code"/>
              <w:rPr>
                <w:lang w:val="id-ID"/>
              </w:rPr>
            </w:pPr>
            <w:r w:rsidRPr="00FD40C3">
              <w:rPr>
                <w:lang w:val="id-ID"/>
              </w:rPr>
              <w:t xml:space="preserve">    "beut": "banget",</w:t>
            </w:r>
          </w:p>
          <w:p w14:paraId="68B30A2D" w14:textId="77777777" w:rsidR="00364E7F" w:rsidRPr="00FD40C3" w:rsidRDefault="00364E7F" w:rsidP="00364E7F">
            <w:pPr>
              <w:pStyle w:val="Code"/>
              <w:rPr>
                <w:lang w:val="id-ID"/>
              </w:rPr>
            </w:pPr>
            <w:r w:rsidRPr="00FD40C3">
              <w:rPr>
                <w:lang w:val="id-ID"/>
              </w:rPr>
              <w:t xml:space="preserve">    "bg": "bagi",</w:t>
            </w:r>
          </w:p>
          <w:p w14:paraId="379A4713" w14:textId="77777777" w:rsidR="00364E7F" w:rsidRPr="00FD40C3" w:rsidRDefault="00364E7F" w:rsidP="00364E7F">
            <w:pPr>
              <w:pStyle w:val="Code"/>
              <w:rPr>
                <w:lang w:val="id-ID"/>
              </w:rPr>
            </w:pPr>
            <w:r w:rsidRPr="00FD40C3">
              <w:rPr>
                <w:lang w:val="id-ID"/>
              </w:rPr>
              <w:t xml:space="preserve">    "bgd": "banget",</w:t>
            </w:r>
          </w:p>
          <w:p w14:paraId="34A57EDE" w14:textId="77777777" w:rsidR="00364E7F" w:rsidRPr="00FD40C3" w:rsidRDefault="00364E7F" w:rsidP="00364E7F">
            <w:pPr>
              <w:pStyle w:val="Code"/>
              <w:rPr>
                <w:lang w:val="id-ID"/>
              </w:rPr>
            </w:pPr>
            <w:r w:rsidRPr="00FD40C3">
              <w:rPr>
                <w:lang w:val="id-ID"/>
              </w:rPr>
              <w:t xml:space="preserve">    "bgm": "bagaimana",</w:t>
            </w:r>
          </w:p>
          <w:p w14:paraId="4C00D1C1" w14:textId="77777777" w:rsidR="00364E7F" w:rsidRPr="00FD40C3" w:rsidRDefault="00364E7F" w:rsidP="00364E7F">
            <w:pPr>
              <w:pStyle w:val="Code"/>
              <w:rPr>
                <w:lang w:val="id-ID"/>
              </w:rPr>
            </w:pPr>
            <w:r w:rsidRPr="00FD40C3">
              <w:rPr>
                <w:lang w:val="id-ID"/>
              </w:rPr>
              <w:t xml:space="preserve">    "bgmn": "bagaimana",</w:t>
            </w:r>
          </w:p>
          <w:p w14:paraId="567BC16A" w14:textId="77777777" w:rsidR="00364E7F" w:rsidRPr="00FD40C3" w:rsidRDefault="00364E7F" w:rsidP="00364E7F">
            <w:pPr>
              <w:pStyle w:val="Code"/>
              <w:rPr>
                <w:lang w:val="id-ID"/>
              </w:rPr>
            </w:pPr>
            <w:r w:rsidRPr="00FD40C3">
              <w:rPr>
                <w:lang w:val="id-ID"/>
              </w:rPr>
              <w:t xml:space="preserve">    "bgs": "bagus",</w:t>
            </w:r>
          </w:p>
          <w:p w14:paraId="64B7D35A" w14:textId="77777777" w:rsidR="00364E7F" w:rsidRPr="00FD40C3" w:rsidRDefault="00364E7F" w:rsidP="00364E7F">
            <w:pPr>
              <w:pStyle w:val="Code"/>
              <w:rPr>
                <w:lang w:val="id-ID"/>
              </w:rPr>
            </w:pPr>
            <w:r w:rsidRPr="00FD40C3">
              <w:rPr>
                <w:lang w:val="id-ID"/>
              </w:rPr>
              <w:t xml:space="preserve">    "bgst": "bangsat",</w:t>
            </w:r>
          </w:p>
          <w:p w14:paraId="7B340759" w14:textId="77777777" w:rsidR="00364E7F" w:rsidRPr="00FD40C3" w:rsidRDefault="00364E7F" w:rsidP="00364E7F">
            <w:pPr>
              <w:pStyle w:val="Code"/>
              <w:rPr>
                <w:lang w:val="id-ID"/>
              </w:rPr>
            </w:pPr>
            <w:r w:rsidRPr="00FD40C3">
              <w:rPr>
                <w:lang w:val="id-ID"/>
              </w:rPr>
              <w:t xml:space="preserve">    "bgt": "banget",</w:t>
            </w:r>
          </w:p>
          <w:p w14:paraId="160AD181" w14:textId="77777777" w:rsidR="00364E7F" w:rsidRPr="00FD40C3" w:rsidRDefault="00364E7F" w:rsidP="00364E7F">
            <w:pPr>
              <w:pStyle w:val="Code"/>
              <w:rPr>
                <w:lang w:val="id-ID"/>
              </w:rPr>
            </w:pPr>
            <w:r w:rsidRPr="00FD40C3">
              <w:rPr>
                <w:lang w:val="id-ID"/>
              </w:rPr>
              <w:t xml:space="preserve">    "bgtu": "begitu",</w:t>
            </w:r>
          </w:p>
          <w:p w14:paraId="3813F231" w14:textId="77777777" w:rsidR="00364E7F" w:rsidRPr="00FD40C3" w:rsidRDefault="00364E7F" w:rsidP="00364E7F">
            <w:pPr>
              <w:pStyle w:val="Code"/>
              <w:rPr>
                <w:lang w:val="id-ID"/>
              </w:rPr>
            </w:pPr>
            <w:r w:rsidRPr="00FD40C3">
              <w:rPr>
                <w:lang w:val="id-ID"/>
              </w:rPr>
              <w:t xml:space="preserve">    "bhai": "bye",</w:t>
            </w:r>
          </w:p>
          <w:p w14:paraId="703F21B5" w14:textId="77777777" w:rsidR="00364E7F" w:rsidRPr="00FD40C3" w:rsidRDefault="00364E7F" w:rsidP="00364E7F">
            <w:pPr>
              <w:pStyle w:val="Code"/>
              <w:rPr>
                <w:lang w:val="id-ID"/>
              </w:rPr>
            </w:pPr>
            <w:r w:rsidRPr="00FD40C3">
              <w:rPr>
                <w:lang w:val="id-ID"/>
              </w:rPr>
              <w:t xml:space="preserve">    "bhkan": "bahkan",</w:t>
            </w:r>
          </w:p>
          <w:p w14:paraId="40FD09C6" w14:textId="77777777" w:rsidR="00364E7F" w:rsidRPr="00FD40C3" w:rsidRDefault="00364E7F" w:rsidP="00364E7F">
            <w:pPr>
              <w:pStyle w:val="Code"/>
              <w:rPr>
                <w:lang w:val="id-ID"/>
              </w:rPr>
            </w:pPr>
            <w:r w:rsidRPr="00FD40C3">
              <w:rPr>
                <w:lang w:val="id-ID"/>
              </w:rPr>
              <w:t xml:space="preserve">    "bhubu": "tidur",</w:t>
            </w:r>
          </w:p>
          <w:p w14:paraId="466CD5DC" w14:textId="77777777" w:rsidR="00364E7F" w:rsidRPr="00FD40C3" w:rsidRDefault="00364E7F" w:rsidP="00364E7F">
            <w:pPr>
              <w:pStyle w:val="Code"/>
              <w:rPr>
                <w:lang w:val="id-ID"/>
              </w:rPr>
            </w:pPr>
            <w:r w:rsidRPr="00FD40C3">
              <w:rPr>
                <w:lang w:val="id-ID"/>
              </w:rPr>
              <w:t xml:space="preserve">    "bhw": "bahwa",</w:t>
            </w:r>
          </w:p>
          <w:p w14:paraId="58552619" w14:textId="77777777" w:rsidR="00364E7F" w:rsidRPr="00FD40C3" w:rsidRDefault="00364E7F" w:rsidP="00364E7F">
            <w:pPr>
              <w:pStyle w:val="Code"/>
              <w:rPr>
                <w:lang w:val="id-ID"/>
              </w:rPr>
            </w:pPr>
            <w:r w:rsidRPr="00FD40C3">
              <w:rPr>
                <w:lang w:val="id-ID"/>
              </w:rPr>
              <w:t xml:space="preserve">    "bhy": "bahaya",</w:t>
            </w:r>
          </w:p>
          <w:p w14:paraId="55A36A5E" w14:textId="77777777" w:rsidR="00364E7F" w:rsidRPr="00FD40C3" w:rsidRDefault="00364E7F" w:rsidP="00364E7F">
            <w:pPr>
              <w:pStyle w:val="Code"/>
              <w:rPr>
                <w:lang w:val="id-ID"/>
              </w:rPr>
            </w:pPr>
            <w:r w:rsidRPr="00FD40C3">
              <w:rPr>
                <w:lang w:val="id-ID"/>
              </w:rPr>
              <w:t xml:space="preserve">    "bijimane": "bagaimana",</w:t>
            </w:r>
          </w:p>
          <w:p w14:paraId="79347774" w14:textId="77777777" w:rsidR="00364E7F" w:rsidRPr="00FD40C3" w:rsidRDefault="00364E7F" w:rsidP="00364E7F">
            <w:pPr>
              <w:pStyle w:val="Code"/>
              <w:rPr>
                <w:lang w:val="id-ID"/>
              </w:rPr>
            </w:pPr>
            <w:r w:rsidRPr="00FD40C3">
              <w:rPr>
                <w:lang w:val="id-ID"/>
              </w:rPr>
              <w:lastRenderedPageBreak/>
              <w:t xml:space="preserve">    "bilanh": "bilang",</w:t>
            </w:r>
          </w:p>
          <w:p w14:paraId="6CD79F24" w14:textId="77777777" w:rsidR="00364E7F" w:rsidRPr="00FD40C3" w:rsidRDefault="00364E7F" w:rsidP="00364E7F">
            <w:pPr>
              <w:pStyle w:val="Code"/>
              <w:rPr>
                <w:lang w:val="id-ID"/>
              </w:rPr>
            </w:pPr>
            <w:r w:rsidRPr="00FD40C3">
              <w:rPr>
                <w:lang w:val="id-ID"/>
              </w:rPr>
              <w:t xml:space="preserve">    "bimbuluh": "bimbingan dan penyuluhan",</w:t>
            </w:r>
          </w:p>
          <w:p w14:paraId="2701079D" w14:textId="77777777" w:rsidR="00364E7F" w:rsidRPr="00FD40C3" w:rsidRDefault="00364E7F" w:rsidP="00364E7F">
            <w:pPr>
              <w:pStyle w:val="Code"/>
              <w:rPr>
                <w:lang w:val="id-ID"/>
              </w:rPr>
            </w:pPr>
            <w:r w:rsidRPr="00FD40C3">
              <w:rPr>
                <w:lang w:val="id-ID"/>
              </w:rPr>
              <w:t xml:space="preserve">    "bintal": "bimbingan mental",</w:t>
            </w:r>
          </w:p>
          <w:p w14:paraId="6D8DDC49" w14:textId="77777777" w:rsidR="00364E7F" w:rsidRPr="00FD40C3" w:rsidRDefault="00364E7F" w:rsidP="00364E7F">
            <w:pPr>
              <w:pStyle w:val="Code"/>
              <w:rPr>
                <w:lang w:val="id-ID"/>
              </w:rPr>
            </w:pPr>
            <w:r w:rsidRPr="00FD40C3">
              <w:rPr>
                <w:lang w:val="id-ID"/>
              </w:rPr>
              <w:t xml:space="preserve">    "bisi": "kalau-kalau",</w:t>
            </w:r>
          </w:p>
          <w:p w14:paraId="7648DCF2" w14:textId="77777777" w:rsidR="00364E7F" w:rsidRPr="00FD40C3" w:rsidRDefault="00364E7F" w:rsidP="00364E7F">
            <w:pPr>
              <w:pStyle w:val="Code"/>
              <w:rPr>
                <w:lang w:val="id-ID"/>
              </w:rPr>
            </w:pPr>
            <w:r w:rsidRPr="00FD40C3">
              <w:rPr>
                <w:lang w:val="id-ID"/>
              </w:rPr>
              <w:t xml:space="preserve">    "bkannya": "bukannya",</w:t>
            </w:r>
          </w:p>
          <w:p w14:paraId="645116A4" w14:textId="77777777" w:rsidR="00364E7F" w:rsidRPr="00FD40C3" w:rsidRDefault="00364E7F" w:rsidP="00364E7F">
            <w:pPr>
              <w:pStyle w:val="Code"/>
              <w:rPr>
                <w:lang w:val="id-ID"/>
              </w:rPr>
            </w:pPr>
            <w:r w:rsidRPr="00FD40C3">
              <w:rPr>
                <w:lang w:val="id-ID"/>
              </w:rPr>
              <w:t xml:space="preserve">    "bkl": "akan",</w:t>
            </w:r>
          </w:p>
          <w:p w14:paraId="15DE6C9E" w14:textId="77777777" w:rsidR="00364E7F" w:rsidRPr="00FD40C3" w:rsidRDefault="00364E7F" w:rsidP="00364E7F">
            <w:pPr>
              <w:pStyle w:val="Code"/>
              <w:rPr>
                <w:lang w:val="id-ID"/>
              </w:rPr>
            </w:pPr>
            <w:r w:rsidRPr="00FD40C3">
              <w:rPr>
                <w:lang w:val="id-ID"/>
              </w:rPr>
              <w:t xml:space="preserve">    "bkmt": "badan kontak majelis taklim",</w:t>
            </w:r>
          </w:p>
          <w:p w14:paraId="10F9B77A" w14:textId="77777777" w:rsidR="00364E7F" w:rsidRPr="00FD40C3" w:rsidRDefault="00364E7F" w:rsidP="00364E7F">
            <w:pPr>
              <w:pStyle w:val="Code"/>
              <w:rPr>
                <w:lang w:val="id-ID"/>
              </w:rPr>
            </w:pPr>
            <w:r w:rsidRPr="00FD40C3">
              <w:rPr>
                <w:lang w:val="id-ID"/>
              </w:rPr>
              <w:t xml:space="preserve">    "bkn": "bukan",</w:t>
            </w:r>
          </w:p>
          <w:p w14:paraId="57008123" w14:textId="77777777" w:rsidR="00364E7F" w:rsidRPr="00FD40C3" w:rsidRDefault="00364E7F" w:rsidP="00364E7F">
            <w:pPr>
              <w:pStyle w:val="Code"/>
              <w:rPr>
                <w:lang w:val="id-ID"/>
              </w:rPr>
            </w:pPr>
            <w:r w:rsidRPr="00FD40C3">
              <w:rPr>
                <w:lang w:val="id-ID"/>
              </w:rPr>
              <w:t xml:space="preserve">    "bknnya": "bukannya",</w:t>
            </w:r>
          </w:p>
          <w:p w14:paraId="4966EFEF" w14:textId="77777777" w:rsidR="00364E7F" w:rsidRPr="00FD40C3" w:rsidRDefault="00364E7F" w:rsidP="00364E7F">
            <w:pPr>
              <w:pStyle w:val="Code"/>
              <w:rPr>
                <w:lang w:val="id-ID"/>
              </w:rPr>
            </w:pPr>
            <w:r w:rsidRPr="00FD40C3">
              <w:rPr>
                <w:lang w:val="id-ID"/>
              </w:rPr>
              <w:t xml:space="preserve">    "bl": "beli",</w:t>
            </w:r>
          </w:p>
          <w:p w14:paraId="0D0F83F6" w14:textId="77777777" w:rsidR="00364E7F" w:rsidRPr="00FD40C3" w:rsidRDefault="00364E7F" w:rsidP="00364E7F">
            <w:pPr>
              <w:pStyle w:val="Code"/>
              <w:rPr>
                <w:lang w:val="id-ID"/>
              </w:rPr>
            </w:pPr>
            <w:r w:rsidRPr="00FD40C3">
              <w:rPr>
                <w:lang w:val="id-ID"/>
              </w:rPr>
              <w:t xml:space="preserve">    "blas": "balas",</w:t>
            </w:r>
          </w:p>
          <w:p w14:paraId="27462991" w14:textId="77777777" w:rsidR="00364E7F" w:rsidRPr="00FD40C3" w:rsidRDefault="00364E7F" w:rsidP="00364E7F">
            <w:pPr>
              <w:pStyle w:val="Code"/>
              <w:rPr>
                <w:lang w:val="id-ID"/>
              </w:rPr>
            </w:pPr>
            <w:r w:rsidRPr="00FD40C3">
              <w:rPr>
                <w:lang w:val="id-ID"/>
              </w:rPr>
              <w:t xml:space="preserve">    "blegug": "bodoh",</w:t>
            </w:r>
          </w:p>
          <w:p w14:paraId="49B5782A" w14:textId="77777777" w:rsidR="00364E7F" w:rsidRPr="00FD40C3" w:rsidRDefault="00364E7F" w:rsidP="00364E7F">
            <w:pPr>
              <w:pStyle w:val="Code"/>
              <w:rPr>
                <w:lang w:val="id-ID"/>
              </w:rPr>
            </w:pPr>
            <w:r w:rsidRPr="00FD40C3">
              <w:rPr>
                <w:lang w:val="id-ID"/>
              </w:rPr>
              <w:t xml:space="preserve">    "blg": "bilang",</w:t>
            </w:r>
          </w:p>
          <w:p w14:paraId="51CFD0F4" w14:textId="77777777" w:rsidR="00364E7F" w:rsidRPr="00FD40C3" w:rsidRDefault="00364E7F" w:rsidP="00364E7F">
            <w:pPr>
              <w:pStyle w:val="Code"/>
              <w:rPr>
                <w:lang w:val="id-ID"/>
              </w:rPr>
            </w:pPr>
            <w:r w:rsidRPr="00FD40C3">
              <w:rPr>
                <w:lang w:val="id-ID"/>
              </w:rPr>
              <w:t xml:space="preserve">    "blh": "boleh",</w:t>
            </w:r>
          </w:p>
          <w:p w14:paraId="2C8FF77C" w14:textId="77777777" w:rsidR="00364E7F" w:rsidRPr="00FD40C3" w:rsidRDefault="00364E7F" w:rsidP="00364E7F">
            <w:pPr>
              <w:pStyle w:val="Code"/>
              <w:rPr>
                <w:lang w:val="id-ID"/>
              </w:rPr>
            </w:pPr>
            <w:r w:rsidRPr="00FD40C3">
              <w:rPr>
                <w:lang w:val="id-ID"/>
              </w:rPr>
              <w:t xml:space="preserve">    "blm": "belum",</w:t>
            </w:r>
          </w:p>
          <w:p w14:paraId="2A161788" w14:textId="77777777" w:rsidR="00364E7F" w:rsidRPr="00FD40C3" w:rsidRDefault="00364E7F" w:rsidP="00364E7F">
            <w:pPr>
              <w:pStyle w:val="Code"/>
              <w:rPr>
                <w:lang w:val="id-ID"/>
              </w:rPr>
            </w:pPr>
            <w:r w:rsidRPr="00FD40C3">
              <w:rPr>
                <w:lang w:val="id-ID"/>
              </w:rPr>
              <w:t xml:space="preserve">    "bln": "bulan",</w:t>
            </w:r>
          </w:p>
          <w:p w14:paraId="2C917AD3" w14:textId="77777777" w:rsidR="00364E7F" w:rsidRPr="00FD40C3" w:rsidRDefault="00364E7F" w:rsidP="00364E7F">
            <w:pPr>
              <w:pStyle w:val="Code"/>
              <w:rPr>
                <w:lang w:val="id-ID"/>
              </w:rPr>
            </w:pPr>
            <w:r w:rsidRPr="00FD40C3">
              <w:rPr>
                <w:lang w:val="id-ID"/>
              </w:rPr>
              <w:t xml:space="preserve">    "bls": "balas",</w:t>
            </w:r>
          </w:p>
          <w:p w14:paraId="6421AFE4" w14:textId="77777777" w:rsidR="00364E7F" w:rsidRPr="00FD40C3" w:rsidRDefault="00364E7F" w:rsidP="00364E7F">
            <w:pPr>
              <w:pStyle w:val="Code"/>
              <w:rPr>
                <w:lang w:val="id-ID"/>
              </w:rPr>
            </w:pPr>
            <w:r w:rsidRPr="00FD40C3">
              <w:rPr>
                <w:lang w:val="id-ID"/>
              </w:rPr>
              <w:t xml:space="preserve">    "blum": "belum",</w:t>
            </w:r>
          </w:p>
          <w:p w14:paraId="7B65A35A" w14:textId="77777777" w:rsidR="00364E7F" w:rsidRPr="00FD40C3" w:rsidRDefault="00364E7F" w:rsidP="00364E7F">
            <w:pPr>
              <w:pStyle w:val="Code"/>
              <w:rPr>
                <w:lang w:val="id-ID"/>
              </w:rPr>
            </w:pPr>
            <w:r w:rsidRPr="00FD40C3">
              <w:rPr>
                <w:lang w:val="id-ID"/>
              </w:rPr>
              <w:t xml:space="preserve">    "bnchi": "benci",</w:t>
            </w:r>
          </w:p>
          <w:p w14:paraId="0538B89F" w14:textId="77777777" w:rsidR="00364E7F" w:rsidRPr="00FD40C3" w:rsidRDefault="00364E7F" w:rsidP="00364E7F">
            <w:pPr>
              <w:pStyle w:val="Code"/>
              <w:rPr>
                <w:lang w:val="id-ID"/>
              </w:rPr>
            </w:pPr>
            <w:r w:rsidRPr="00FD40C3">
              <w:rPr>
                <w:lang w:val="id-ID"/>
              </w:rPr>
              <w:t xml:space="preserve">    "bnci": "benci",</w:t>
            </w:r>
          </w:p>
          <w:p w14:paraId="6C0F683A" w14:textId="77777777" w:rsidR="00364E7F" w:rsidRPr="00FD40C3" w:rsidRDefault="00364E7F" w:rsidP="00364E7F">
            <w:pPr>
              <w:pStyle w:val="Code"/>
              <w:rPr>
                <w:lang w:val="id-ID"/>
              </w:rPr>
            </w:pPr>
            <w:r w:rsidRPr="00FD40C3">
              <w:rPr>
                <w:lang w:val="id-ID"/>
              </w:rPr>
              <w:t xml:space="preserve">    "bnda": "benda",</w:t>
            </w:r>
          </w:p>
          <w:p w14:paraId="261E6951" w14:textId="77777777" w:rsidR="00364E7F" w:rsidRPr="00FD40C3" w:rsidRDefault="00364E7F" w:rsidP="00364E7F">
            <w:pPr>
              <w:pStyle w:val="Code"/>
              <w:rPr>
                <w:lang w:val="id-ID"/>
              </w:rPr>
            </w:pPr>
            <w:r w:rsidRPr="00FD40C3">
              <w:rPr>
                <w:lang w:val="id-ID"/>
              </w:rPr>
              <w:t xml:space="preserve">    "bngung": "bingung",</w:t>
            </w:r>
          </w:p>
          <w:p w14:paraId="77BAFFCB" w14:textId="77777777" w:rsidR="00364E7F" w:rsidRPr="00FD40C3" w:rsidRDefault="00364E7F" w:rsidP="00364E7F">
            <w:pPr>
              <w:pStyle w:val="Code"/>
              <w:rPr>
                <w:lang w:val="id-ID"/>
              </w:rPr>
            </w:pPr>
            <w:r w:rsidRPr="00FD40C3">
              <w:rPr>
                <w:lang w:val="id-ID"/>
              </w:rPr>
              <w:t xml:space="preserve">    "bnran": "yang benar",</w:t>
            </w:r>
          </w:p>
          <w:p w14:paraId="5BF417DD" w14:textId="77777777" w:rsidR="00364E7F" w:rsidRPr="00FD40C3" w:rsidRDefault="00364E7F" w:rsidP="00364E7F">
            <w:pPr>
              <w:pStyle w:val="Code"/>
              <w:rPr>
                <w:lang w:val="id-ID"/>
              </w:rPr>
            </w:pPr>
            <w:r w:rsidRPr="00FD40C3">
              <w:rPr>
                <w:lang w:val="id-ID"/>
              </w:rPr>
              <w:t xml:space="preserve">    "bntr": "sebentar",</w:t>
            </w:r>
          </w:p>
          <w:p w14:paraId="3E4462B6" w14:textId="77777777" w:rsidR="00364E7F" w:rsidRPr="00FD40C3" w:rsidRDefault="00364E7F" w:rsidP="00364E7F">
            <w:pPr>
              <w:pStyle w:val="Code"/>
              <w:rPr>
                <w:lang w:val="id-ID"/>
              </w:rPr>
            </w:pPr>
            <w:r w:rsidRPr="00FD40C3">
              <w:rPr>
                <w:lang w:val="id-ID"/>
              </w:rPr>
              <w:t xml:space="preserve">    "bnyk": "banyak",</w:t>
            </w:r>
          </w:p>
          <w:p w14:paraId="608BA965" w14:textId="77777777" w:rsidR="00364E7F" w:rsidRPr="00FD40C3" w:rsidRDefault="00364E7F" w:rsidP="00364E7F">
            <w:pPr>
              <w:pStyle w:val="Code"/>
              <w:rPr>
                <w:lang w:val="id-ID"/>
              </w:rPr>
            </w:pPr>
            <w:r w:rsidRPr="00FD40C3">
              <w:rPr>
                <w:lang w:val="id-ID"/>
              </w:rPr>
              <w:t xml:space="preserve">    "bodor": "lucu",</w:t>
            </w:r>
          </w:p>
          <w:p w14:paraId="68EE7A41" w14:textId="77777777" w:rsidR="00364E7F" w:rsidRPr="00FD40C3" w:rsidRDefault="00364E7F" w:rsidP="00364E7F">
            <w:pPr>
              <w:pStyle w:val="Code"/>
              <w:rPr>
                <w:lang w:val="id-ID"/>
              </w:rPr>
            </w:pPr>
            <w:r w:rsidRPr="00FD40C3">
              <w:rPr>
                <w:lang w:val="id-ID"/>
              </w:rPr>
              <w:t xml:space="preserve">    "bohay": "badan aduhai",</w:t>
            </w:r>
          </w:p>
          <w:p w14:paraId="1FD50567" w14:textId="77777777" w:rsidR="00364E7F" w:rsidRPr="00FD40C3" w:rsidRDefault="00364E7F" w:rsidP="00364E7F">
            <w:pPr>
              <w:pStyle w:val="Code"/>
              <w:rPr>
                <w:lang w:val="id-ID"/>
              </w:rPr>
            </w:pPr>
            <w:r w:rsidRPr="00FD40C3">
              <w:rPr>
                <w:lang w:val="id-ID"/>
              </w:rPr>
              <w:t xml:space="preserve">    "bokap": "ayah",</w:t>
            </w:r>
          </w:p>
          <w:p w14:paraId="4A3D0893" w14:textId="77777777" w:rsidR="00364E7F" w:rsidRPr="00FD40C3" w:rsidRDefault="00364E7F" w:rsidP="00364E7F">
            <w:pPr>
              <w:pStyle w:val="Code"/>
              <w:rPr>
                <w:lang w:val="id-ID"/>
              </w:rPr>
            </w:pPr>
            <w:r w:rsidRPr="00FD40C3">
              <w:rPr>
                <w:lang w:val="id-ID"/>
              </w:rPr>
              <w:t xml:space="preserve">    "bokep": "video porno",</w:t>
            </w:r>
          </w:p>
          <w:p w14:paraId="227EC62C" w14:textId="77777777" w:rsidR="00364E7F" w:rsidRPr="00FD40C3" w:rsidRDefault="00364E7F" w:rsidP="00364E7F">
            <w:pPr>
              <w:pStyle w:val="Code"/>
              <w:rPr>
                <w:lang w:val="id-ID"/>
              </w:rPr>
            </w:pPr>
            <w:r w:rsidRPr="00FD40C3">
              <w:rPr>
                <w:lang w:val="id-ID"/>
              </w:rPr>
              <w:t xml:space="preserve">    "boker": "buang air besar",</w:t>
            </w:r>
          </w:p>
          <w:p w14:paraId="7485467F" w14:textId="77777777" w:rsidR="00364E7F" w:rsidRPr="00FD40C3" w:rsidRDefault="00364E7F" w:rsidP="00364E7F">
            <w:pPr>
              <w:pStyle w:val="Code"/>
              <w:rPr>
                <w:lang w:val="id-ID"/>
              </w:rPr>
            </w:pPr>
            <w:r w:rsidRPr="00FD40C3">
              <w:rPr>
                <w:lang w:val="id-ID"/>
              </w:rPr>
              <w:t xml:space="preserve">    "bokin": "pacar",</w:t>
            </w:r>
          </w:p>
          <w:p w14:paraId="37EE5F0A" w14:textId="77777777" w:rsidR="00364E7F" w:rsidRPr="00FD40C3" w:rsidRDefault="00364E7F" w:rsidP="00364E7F">
            <w:pPr>
              <w:pStyle w:val="Code"/>
              <w:rPr>
                <w:lang w:val="id-ID"/>
              </w:rPr>
            </w:pPr>
            <w:r w:rsidRPr="00FD40C3">
              <w:rPr>
                <w:lang w:val="id-ID"/>
              </w:rPr>
              <w:t xml:space="preserve">    "bokis": "bohong",</w:t>
            </w:r>
          </w:p>
          <w:p w14:paraId="4EC0C17F" w14:textId="77777777" w:rsidR="00364E7F" w:rsidRPr="00FD40C3" w:rsidRDefault="00364E7F" w:rsidP="00364E7F">
            <w:pPr>
              <w:pStyle w:val="Code"/>
              <w:rPr>
                <w:lang w:val="id-ID"/>
              </w:rPr>
            </w:pPr>
            <w:r w:rsidRPr="00FD40C3">
              <w:rPr>
                <w:lang w:val="id-ID"/>
              </w:rPr>
              <w:t xml:space="preserve">    "bole": "boleh",</w:t>
            </w:r>
          </w:p>
          <w:p w14:paraId="53CC0E2F" w14:textId="77777777" w:rsidR="00364E7F" w:rsidRPr="00FD40C3" w:rsidRDefault="00364E7F" w:rsidP="00364E7F">
            <w:pPr>
              <w:pStyle w:val="Code"/>
              <w:rPr>
                <w:lang w:val="id-ID"/>
              </w:rPr>
            </w:pPr>
            <w:r w:rsidRPr="00FD40C3">
              <w:rPr>
                <w:lang w:val="id-ID"/>
              </w:rPr>
              <w:t xml:space="preserve">    "boljug": "boleh juga",</w:t>
            </w:r>
          </w:p>
          <w:p w14:paraId="5649143D" w14:textId="77777777" w:rsidR="00364E7F" w:rsidRPr="00FD40C3" w:rsidRDefault="00364E7F" w:rsidP="00364E7F">
            <w:pPr>
              <w:pStyle w:val="Code"/>
              <w:rPr>
                <w:lang w:val="id-ID"/>
              </w:rPr>
            </w:pPr>
            <w:r w:rsidRPr="00FD40C3">
              <w:rPr>
                <w:lang w:val="id-ID"/>
              </w:rPr>
              <w:t xml:space="preserve">    "bolot": "bodoh",</w:t>
            </w:r>
          </w:p>
          <w:p w14:paraId="4C9A48F8" w14:textId="77777777" w:rsidR="00364E7F" w:rsidRPr="00FD40C3" w:rsidRDefault="00364E7F" w:rsidP="00364E7F">
            <w:pPr>
              <w:pStyle w:val="Code"/>
              <w:rPr>
                <w:lang w:val="id-ID"/>
              </w:rPr>
            </w:pPr>
            <w:r w:rsidRPr="00FD40C3">
              <w:rPr>
                <w:lang w:val="id-ID"/>
              </w:rPr>
              <w:t xml:space="preserve">    "bonek": "bocah nekat",</w:t>
            </w:r>
          </w:p>
          <w:p w14:paraId="55EE1FA5" w14:textId="77777777" w:rsidR="00364E7F" w:rsidRPr="00FD40C3" w:rsidRDefault="00364E7F" w:rsidP="00364E7F">
            <w:pPr>
              <w:pStyle w:val="Code"/>
              <w:rPr>
                <w:lang w:val="id-ID"/>
              </w:rPr>
            </w:pPr>
            <w:r w:rsidRPr="00FD40C3">
              <w:rPr>
                <w:lang w:val="id-ID"/>
              </w:rPr>
              <w:t xml:space="preserve">    "bonyok": "ayah ibu",</w:t>
            </w:r>
          </w:p>
          <w:p w14:paraId="2B40D6B5" w14:textId="77777777" w:rsidR="00364E7F" w:rsidRPr="00FD40C3" w:rsidRDefault="00364E7F" w:rsidP="00364E7F">
            <w:pPr>
              <w:pStyle w:val="Code"/>
              <w:rPr>
                <w:lang w:val="id-ID"/>
              </w:rPr>
            </w:pPr>
            <w:r w:rsidRPr="00FD40C3">
              <w:rPr>
                <w:lang w:val="id-ID"/>
              </w:rPr>
              <w:t xml:space="preserve">    "bopi": "badan olahraga profesional indonesia",</w:t>
            </w:r>
          </w:p>
          <w:p w14:paraId="7179A874" w14:textId="77777777" w:rsidR="00364E7F" w:rsidRPr="00FD40C3" w:rsidRDefault="00364E7F" w:rsidP="00364E7F">
            <w:pPr>
              <w:pStyle w:val="Code"/>
              <w:rPr>
                <w:lang w:val="id-ID"/>
              </w:rPr>
            </w:pPr>
            <w:r w:rsidRPr="00FD40C3">
              <w:rPr>
                <w:lang w:val="id-ID"/>
              </w:rPr>
              <w:t xml:space="preserve">    "boyeh": "boleh",</w:t>
            </w:r>
          </w:p>
          <w:p w14:paraId="63406E03" w14:textId="77777777" w:rsidR="00364E7F" w:rsidRPr="00FD40C3" w:rsidRDefault="00364E7F" w:rsidP="00364E7F">
            <w:pPr>
              <w:pStyle w:val="Code"/>
              <w:rPr>
                <w:lang w:val="id-ID"/>
              </w:rPr>
            </w:pPr>
            <w:r w:rsidRPr="00FD40C3">
              <w:rPr>
                <w:lang w:val="id-ID"/>
              </w:rPr>
              <w:t xml:space="preserve">    "bpk": "bapak",</w:t>
            </w:r>
          </w:p>
          <w:p w14:paraId="39C95D4E" w14:textId="77777777" w:rsidR="00364E7F" w:rsidRPr="00FD40C3" w:rsidRDefault="00364E7F" w:rsidP="00364E7F">
            <w:pPr>
              <w:pStyle w:val="Code"/>
              <w:rPr>
                <w:lang w:val="id-ID"/>
              </w:rPr>
            </w:pPr>
            <w:r w:rsidRPr="00FD40C3">
              <w:rPr>
                <w:lang w:val="id-ID"/>
              </w:rPr>
              <w:t xml:space="preserve">    "br": "baru",</w:t>
            </w:r>
          </w:p>
          <w:p w14:paraId="7D0D489B" w14:textId="77777777" w:rsidR="00364E7F" w:rsidRPr="00FD40C3" w:rsidRDefault="00364E7F" w:rsidP="00364E7F">
            <w:pPr>
              <w:pStyle w:val="Code"/>
              <w:rPr>
                <w:lang w:val="id-ID"/>
              </w:rPr>
            </w:pPr>
            <w:r w:rsidRPr="00FD40C3">
              <w:rPr>
                <w:lang w:val="id-ID"/>
              </w:rPr>
              <w:t xml:space="preserve">    "brb": "segera kembali",</w:t>
            </w:r>
          </w:p>
          <w:p w14:paraId="01A76942" w14:textId="77777777" w:rsidR="00364E7F" w:rsidRPr="00FD40C3" w:rsidRDefault="00364E7F" w:rsidP="00364E7F">
            <w:pPr>
              <w:pStyle w:val="Code"/>
              <w:rPr>
                <w:lang w:val="id-ID"/>
              </w:rPr>
            </w:pPr>
            <w:r w:rsidRPr="00FD40C3">
              <w:rPr>
                <w:lang w:val="id-ID"/>
              </w:rPr>
              <w:t xml:space="preserve">    "brg": "bareng",</w:t>
            </w:r>
          </w:p>
          <w:p w14:paraId="0E7DC1B3" w14:textId="77777777" w:rsidR="00364E7F" w:rsidRPr="00FD40C3" w:rsidRDefault="00364E7F" w:rsidP="00364E7F">
            <w:pPr>
              <w:pStyle w:val="Code"/>
              <w:rPr>
                <w:lang w:val="id-ID"/>
              </w:rPr>
            </w:pPr>
            <w:r w:rsidRPr="00FD40C3">
              <w:rPr>
                <w:lang w:val="id-ID"/>
              </w:rPr>
              <w:t xml:space="preserve">    "brhadapan": "berhadapan",</w:t>
            </w:r>
          </w:p>
          <w:p w14:paraId="097CB6C4" w14:textId="77777777" w:rsidR="00364E7F" w:rsidRPr="00FD40C3" w:rsidRDefault="00364E7F" w:rsidP="00364E7F">
            <w:pPr>
              <w:pStyle w:val="Code"/>
              <w:rPr>
                <w:lang w:val="id-ID"/>
              </w:rPr>
            </w:pPr>
            <w:r w:rsidRPr="00FD40C3">
              <w:rPr>
                <w:lang w:val="id-ID"/>
              </w:rPr>
              <w:t xml:space="preserve">    "brngkt": "berangkat",</w:t>
            </w:r>
          </w:p>
          <w:p w14:paraId="107C27CE" w14:textId="77777777" w:rsidR="00364E7F" w:rsidRPr="00FD40C3" w:rsidRDefault="00364E7F" w:rsidP="00364E7F">
            <w:pPr>
              <w:pStyle w:val="Code"/>
              <w:rPr>
                <w:lang w:val="id-ID"/>
              </w:rPr>
            </w:pPr>
            <w:r w:rsidRPr="00FD40C3">
              <w:rPr>
                <w:lang w:val="id-ID"/>
              </w:rPr>
              <w:t xml:space="preserve">    "bro": "saudara laki-laki",</w:t>
            </w:r>
          </w:p>
          <w:p w14:paraId="060FB436" w14:textId="77777777" w:rsidR="00364E7F" w:rsidRPr="00FD40C3" w:rsidRDefault="00364E7F" w:rsidP="00364E7F">
            <w:pPr>
              <w:pStyle w:val="Code"/>
              <w:rPr>
                <w:lang w:val="id-ID"/>
              </w:rPr>
            </w:pPr>
            <w:r w:rsidRPr="00FD40C3">
              <w:rPr>
                <w:lang w:val="id-ID"/>
              </w:rPr>
              <w:t xml:space="preserve">    "brp": "berapa",</w:t>
            </w:r>
          </w:p>
          <w:p w14:paraId="23813773" w14:textId="77777777" w:rsidR="00364E7F" w:rsidRPr="00FD40C3" w:rsidRDefault="00364E7F" w:rsidP="00364E7F">
            <w:pPr>
              <w:pStyle w:val="Code"/>
              <w:rPr>
                <w:lang w:val="id-ID"/>
              </w:rPr>
            </w:pPr>
            <w:r w:rsidRPr="00FD40C3">
              <w:rPr>
                <w:lang w:val="id-ID"/>
              </w:rPr>
              <w:t xml:space="preserve">    "brsdia": "bersedia",</w:t>
            </w:r>
          </w:p>
          <w:p w14:paraId="2F38FEF9" w14:textId="77777777" w:rsidR="00364E7F" w:rsidRPr="00FD40C3" w:rsidRDefault="00364E7F" w:rsidP="00364E7F">
            <w:pPr>
              <w:pStyle w:val="Code"/>
              <w:rPr>
                <w:lang w:val="id-ID"/>
              </w:rPr>
            </w:pPr>
            <w:r w:rsidRPr="00FD40C3">
              <w:rPr>
                <w:lang w:val="id-ID"/>
              </w:rPr>
              <w:t xml:space="preserve">    "brstu": "bersatu",</w:t>
            </w:r>
          </w:p>
          <w:p w14:paraId="389A5D87" w14:textId="77777777" w:rsidR="00364E7F" w:rsidRPr="00FD40C3" w:rsidRDefault="00364E7F" w:rsidP="00364E7F">
            <w:pPr>
              <w:pStyle w:val="Code"/>
              <w:rPr>
                <w:lang w:val="id-ID"/>
              </w:rPr>
            </w:pPr>
            <w:r w:rsidRPr="00FD40C3">
              <w:rPr>
                <w:lang w:val="id-ID"/>
              </w:rPr>
              <w:t xml:space="preserve">    "bru": "baru",</w:t>
            </w:r>
          </w:p>
          <w:p w14:paraId="1502D5AE" w14:textId="77777777" w:rsidR="00364E7F" w:rsidRPr="00FD40C3" w:rsidRDefault="00364E7F" w:rsidP="00364E7F">
            <w:pPr>
              <w:pStyle w:val="Code"/>
              <w:rPr>
                <w:lang w:val="id-ID"/>
              </w:rPr>
            </w:pPr>
            <w:r w:rsidRPr="00FD40C3">
              <w:rPr>
                <w:lang w:val="id-ID"/>
              </w:rPr>
              <w:t xml:space="preserve">    "brur": "saudara laki-laki",</w:t>
            </w:r>
          </w:p>
          <w:p w14:paraId="28CC36E6" w14:textId="77777777" w:rsidR="00364E7F" w:rsidRPr="00FD40C3" w:rsidRDefault="00364E7F" w:rsidP="00364E7F">
            <w:pPr>
              <w:pStyle w:val="Code"/>
              <w:rPr>
                <w:lang w:val="id-ID"/>
              </w:rPr>
            </w:pPr>
            <w:r w:rsidRPr="00FD40C3">
              <w:rPr>
                <w:lang w:val="id-ID"/>
              </w:rPr>
              <w:t xml:space="preserve">    "bs": "bisa",</w:t>
            </w:r>
          </w:p>
          <w:p w14:paraId="3D62E25B" w14:textId="77777777" w:rsidR="00364E7F" w:rsidRPr="00FD40C3" w:rsidRDefault="00364E7F" w:rsidP="00364E7F">
            <w:pPr>
              <w:pStyle w:val="Code"/>
              <w:rPr>
                <w:lang w:val="id-ID"/>
              </w:rPr>
            </w:pPr>
            <w:r w:rsidRPr="00FD40C3">
              <w:rPr>
                <w:lang w:val="id-ID"/>
              </w:rPr>
              <w:t xml:space="preserve">    "bsa": "bisa",</w:t>
            </w:r>
          </w:p>
          <w:p w14:paraId="15929DDE" w14:textId="77777777" w:rsidR="00364E7F" w:rsidRPr="00FD40C3" w:rsidRDefault="00364E7F" w:rsidP="00364E7F">
            <w:pPr>
              <w:pStyle w:val="Code"/>
              <w:rPr>
                <w:lang w:val="id-ID"/>
              </w:rPr>
            </w:pPr>
            <w:r w:rsidRPr="00FD40C3">
              <w:rPr>
                <w:lang w:val="id-ID"/>
              </w:rPr>
              <w:t xml:space="preserve">    "bsen": "bosan",</w:t>
            </w:r>
          </w:p>
          <w:p w14:paraId="34BF1B33" w14:textId="77777777" w:rsidR="00364E7F" w:rsidRPr="00FD40C3" w:rsidRDefault="00364E7F" w:rsidP="00364E7F">
            <w:pPr>
              <w:pStyle w:val="Code"/>
              <w:rPr>
                <w:lang w:val="id-ID"/>
              </w:rPr>
            </w:pPr>
            <w:r w:rsidRPr="00FD40C3">
              <w:rPr>
                <w:lang w:val="id-ID"/>
              </w:rPr>
              <w:t xml:space="preserve">    "bsk": "besok",</w:t>
            </w:r>
          </w:p>
          <w:p w14:paraId="22834D4B" w14:textId="77777777" w:rsidR="00364E7F" w:rsidRPr="00FD40C3" w:rsidRDefault="00364E7F" w:rsidP="00364E7F">
            <w:pPr>
              <w:pStyle w:val="Code"/>
              <w:rPr>
                <w:lang w:val="id-ID"/>
              </w:rPr>
            </w:pPr>
            <w:r w:rsidRPr="00FD40C3">
              <w:rPr>
                <w:lang w:val="id-ID"/>
              </w:rPr>
              <w:t xml:space="preserve">    "bsr": "besar",</w:t>
            </w:r>
          </w:p>
          <w:p w14:paraId="223900F4" w14:textId="77777777" w:rsidR="00364E7F" w:rsidRPr="00FD40C3" w:rsidRDefault="00364E7F" w:rsidP="00364E7F">
            <w:pPr>
              <w:pStyle w:val="Code"/>
              <w:rPr>
                <w:lang w:val="id-ID"/>
              </w:rPr>
            </w:pPr>
            <w:r w:rsidRPr="00FD40C3">
              <w:rPr>
                <w:lang w:val="id-ID"/>
              </w:rPr>
              <w:t xml:space="preserve">    "bt": "buat",</w:t>
            </w:r>
          </w:p>
          <w:p w14:paraId="7FE647C9" w14:textId="77777777" w:rsidR="00364E7F" w:rsidRPr="00FD40C3" w:rsidRDefault="00364E7F" w:rsidP="00364E7F">
            <w:pPr>
              <w:pStyle w:val="Code"/>
              <w:rPr>
                <w:lang w:val="id-ID"/>
              </w:rPr>
            </w:pPr>
            <w:r w:rsidRPr="00FD40C3">
              <w:rPr>
                <w:lang w:val="id-ID"/>
              </w:rPr>
              <w:t xml:space="preserve">    "btol": "botol",</w:t>
            </w:r>
          </w:p>
          <w:p w14:paraId="405CDE3C" w14:textId="77777777" w:rsidR="00364E7F" w:rsidRPr="00FD40C3" w:rsidRDefault="00364E7F" w:rsidP="00364E7F">
            <w:pPr>
              <w:pStyle w:val="Code"/>
              <w:rPr>
                <w:lang w:val="id-ID"/>
              </w:rPr>
            </w:pPr>
            <w:r w:rsidRPr="00FD40C3">
              <w:rPr>
                <w:lang w:val="id-ID"/>
              </w:rPr>
              <w:t xml:space="preserve">    "btw": "ngomong-ngomong",</w:t>
            </w:r>
          </w:p>
          <w:p w14:paraId="45C67325" w14:textId="77777777" w:rsidR="00364E7F" w:rsidRPr="00FD40C3" w:rsidRDefault="00364E7F" w:rsidP="00364E7F">
            <w:pPr>
              <w:pStyle w:val="Code"/>
              <w:rPr>
                <w:lang w:val="id-ID"/>
              </w:rPr>
            </w:pPr>
            <w:r w:rsidRPr="00FD40C3">
              <w:rPr>
                <w:lang w:val="id-ID"/>
              </w:rPr>
              <w:lastRenderedPageBreak/>
              <w:t xml:space="preserve">    "bu_bu": "tidur",</w:t>
            </w:r>
          </w:p>
          <w:p w14:paraId="693C39FD" w14:textId="77777777" w:rsidR="00364E7F" w:rsidRPr="00FD40C3" w:rsidRDefault="00364E7F" w:rsidP="00364E7F">
            <w:pPr>
              <w:pStyle w:val="Code"/>
              <w:rPr>
                <w:lang w:val="id-ID"/>
              </w:rPr>
            </w:pPr>
            <w:r w:rsidRPr="00FD40C3">
              <w:rPr>
                <w:lang w:val="id-ID"/>
              </w:rPr>
              <w:t xml:space="preserve">    "buangbuang": "buang",</w:t>
            </w:r>
          </w:p>
          <w:p w14:paraId="4689A029" w14:textId="77777777" w:rsidR="00364E7F" w:rsidRPr="00FD40C3" w:rsidRDefault="00364E7F" w:rsidP="00364E7F">
            <w:pPr>
              <w:pStyle w:val="Code"/>
              <w:rPr>
                <w:lang w:val="id-ID"/>
              </w:rPr>
            </w:pPr>
            <w:r w:rsidRPr="00FD40C3">
              <w:rPr>
                <w:lang w:val="id-ID"/>
              </w:rPr>
              <w:t xml:space="preserve">    "buaya": "tidak setia",</w:t>
            </w:r>
          </w:p>
          <w:p w14:paraId="28D22B66" w14:textId="77777777" w:rsidR="00364E7F" w:rsidRPr="00FD40C3" w:rsidRDefault="00364E7F" w:rsidP="00364E7F">
            <w:pPr>
              <w:pStyle w:val="Code"/>
              <w:rPr>
                <w:lang w:val="id-ID"/>
              </w:rPr>
            </w:pPr>
            <w:r w:rsidRPr="00FD40C3">
              <w:rPr>
                <w:lang w:val="id-ID"/>
              </w:rPr>
              <w:t xml:space="preserve">    "bubarin": "bubarkan",</w:t>
            </w:r>
          </w:p>
          <w:p w14:paraId="21D7AE1D" w14:textId="77777777" w:rsidR="00364E7F" w:rsidRPr="00FD40C3" w:rsidRDefault="00364E7F" w:rsidP="00364E7F">
            <w:pPr>
              <w:pStyle w:val="Code"/>
              <w:rPr>
                <w:lang w:val="id-ID"/>
              </w:rPr>
            </w:pPr>
            <w:r w:rsidRPr="00FD40C3">
              <w:rPr>
                <w:lang w:val="id-ID"/>
              </w:rPr>
              <w:t xml:space="preserve">    "bubbu": "tidur",</w:t>
            </w:r>
          </w:p>
          <w:p w14:paraId="6A3F6201" w14:textId="77777777" w:rsidR="00364E7F" w:rsidRPr="00FD40C3" w:rsidRDefault="00364E7F" w:rsidP="00364E7F">
            <w:pPr>
              <w:pStyle w:val="Code"/>
              <w:rPr>
                <w:lang w:val="id-ID"/>
              </w:rPr>
            </w:pPr>
            <w:r w:rsidRPr="00FD40C3">
              <w:rPr>
                <w:lang w:val="id-ID"/>
              </w:rPr>
              <w:t xml:space="preserve">    "buber": "buka bersama",</w:t>
            </w:r>
          </w:p>
          <w:p w14:paraId="1C9FA78B" w14:textId="77777777" w:rsidR="00364E7F" w:rsidRPr="00FD40C3" w:rsidRDefault="00364E7F" w:rsidP="00364E7F">
            <w:pPr>
              <w:pStyle w:val="Code"/>
              <w:rPr>
                <w:lang w:val="id-ID"/>
              </w:rPr>
            </w:pPr>
            <w:r w:rsidRPr="00FD40C3">
              <w:rPr>
                <w:lang w:val="id-ID"/>
              </w:rPr>
              <w:t xml:space="preserve">    "bubu": "tidur",</w:t>
            </w:r>
          </w:p>
          <w:p w14:paraId="33EB378B" w14:textId="77777777" w:rsidR="00364E7F" w:rsidRPr="00FD40C3" w:rsidRDefault="00364E7F" w:rsidP="00364E7F">
            <w:pPr>
              <w:pStyle w:val="Code"/>
              <w:rPr>
                <w:lang w:val="id-ID"/>
              </w:rPr>
            </w:pPr>
            <w:r w:rsidRPr="00FD40C3">
              <w:rPr>
                <w:lang w:val="id-ID"/>
              </w:rPr>
              <w:t xml:space="preserve">    "bujubune": "luar biasa",</w:t>
            </w:r>
          </w:p>
          <w:p w14:paraId="61BEA43D" w14:textId="77777777" w:rsidR="00364E7F" w:rsidRPr="00FD40C3" w:rsidRDefault="00364E7F" w:rsidP="00364E7F">
            <w:pPr>
              <w:pStyle w:val="Code"/>
              <w:rPr>
                <w:lang w:val="id-ID"/>
              </w:rPr>
            </w:pPr>
            <w:r w:rsidRPr="00FD40C3">
              <w:rPr>
                <w:lang w:val="id-ID"/>
              </w:rPr>
              <w:t xml:space="preserve">    "bumil": "ibu hamil",</w:t>
            </w:r>
          </w:p>
          <w:p w14:paraId="69AFA2B5" w14:textId="77777777" w:rsidR="00364E7F" w:rsidRPr="00FD40C3" w:rsidRDefault="00364E7F" w:rsidP="00364E7F">
            <w:pPr>
              <w:pStyle w:val="Code"/>
              <w:rPr>
                <w:lang w:val="id-ID"/>
              </w:rPr>
            </w:pPr>
            <w:r w:rsidRPr="00FD40C3">
              <w:rPr>
                <w:lang w:val="id-ID"/>
              </w:rPr>
              <w:t xml:space="preserve">    "bunuh2an": "bunuh-bunuhan",</w:t>
            </w:r>
          </w:p>
          <w:p w14:paraId="1201DED6" w14:textId="77777777" w:rsidR="00364E7F" w:rsidRPr="00FD40C3" w:rsidRDefault="00364E7F" w:rsidP="00364E7F">
            <w:pPr>
              <w:pStyle w:val="Code"/>
              <w:rPr>
                <w:lang w:val="id-ID"/>
              </w:rPr>
            </w:pPr>
            <w:r w:rsidRPr="00FD40C3">
              <w:rPr>
                <w:lang w:val="id-ID"/>
              </w:rPr>
              <w:t xml:space="preserve">    "buser": "buru sergap",</w:t>
            </w:r>
          </w:p>
          <w:p w14:paraId="6CCE6C7D" w14:textId="77777777" w:rsidR="00364E7F" w:rsidRPr="00FD40C3" w:rsidRDefault="00364E7F" w:rsidP="00364E7F">
            <w:pPr>
              <w:pStyle w:val="Code"/>
              <w:rPr>
                <w:lang w:val="id-ID"/>
              </w:rPr>
            </w:pPr>
            <w:r w:rsidRPr="00FD40C3">
              <w:rPr>
                <w:lang w:val="id-ID"/>
              </w:rPr>
              <w:t xml:space="preserve">    "buzzerbuzzer": "buzzer",</w:t>
            </w:r>
          </w:p>
          <w:p w14:paraId="4624F2D1" w14:textId="77777777" w:rsidR="00364E7F" w:rsidRPr="00FD40C3" w:rsidRDefault="00364E7F" w:rsidP="00364E7F">
            <w:pPr>
              <w:pStyle w:val="Code"/>
              <w:rPr>
                <w:lang w:val="id-ID"/>
              </w:rPr>
            </w:pPr>
            <w:r w:rsidRPr="00FD40C3">
              <w:rPr>
                <w:lang w:val="id-ID"/>
              </w:rPr>
              <w:t xml:space="preserve">    "bw": "bawa",</w:t>
            </w:r>
          </w:p>
          <w:p w14:paraId="12841C10" w14:textId="77777777" w:rsidR="00364E7F" w:rsidRPr="00FD40C3" w:rsidRDefault="00364E7F" w:rsidP="00364E7F">
            <w:pPr>
              <w:pStyle w:val="Code"/>
              <w:rPr>
                <w:lang w:val="id-ID"/>
              </w:rPr>
            </w:pPr>
            <w:r w:rsidRPr="00FD40C3">
              <w:rPr>
                <w:lang w:val="id-ID"/>
              </w:rPr>
              <w:t xml:space="preserve">    "bwhn": "bawahan",</w:t>
            </w:r>
          </w:p>
          <w:p w14:paraId="71354702" w14:textId="77777777" w:rsidR="00364E7F" w:rsidRPr="00FD40C3" w:rsidRDefault="00364E7F" w:rsidP="00364E7F">
            <w:pPr>
              <w:pStyle w:val="Code"/>
              <w:rPr>
                <w:lang w:val="id-ID"/>
              </w:rPr>
            </w:pPr>
            <w:r w:rsidRPr="00FD40C3">
              <w:rPr>
                <w:lang w:val="id-ID"/>
              </w:rPr>
              <w:t xml:space="preserve">    "bwt": "buat",</w:t>
            </w:r>
          </w:p>
          <w:p w14:paraId="23F21695" w14:textId="77777777" w:rsidR="00364E7F" w:rsidRPr="00FD40C3" w:rsidRDefault="00364E7F" w:rsidP="00364E7F">
            <w:pPr>
              <w:pStyle w:val="Code"/>
              <w:rPr>
                <w:lang w:val="id-ID"/>
              </w:rPr>
            </w:pPr>
            <w:r w:rsidRPr="00FD40C3">
              <w:rPr>
                <w:lang w:val="id-ID"/>
              </w:rPr>
              <w:t xml:space="preserve">    "byar": "bayar",</w:t>
            </w:r>
          </w:p>
          <w:p w14:paraId="1959198A" w14:textId="77777777" w:rsidR="00364E7F" w:rsidRPr="00FD40C3" w:rsidRDefault="00364E7F" w:rsidP="00364E7F">
            <w:pPr>
              <w:pStyle w:val="Code"/>
              <w:rPr>
                <w:lang w:val="id-ID"/>
              </w:rPr>
            </w:pPr>
            <w:r w:rsidRPr="00FD40C3">
              <w:rPr>
                <w:lang w:val="id-ID"/>
              </w:rPr>
              <w:t xml:space="preserve">    "byk": "banyak",</w:t>
            </w:r>
          </w:p>
          <w:p w14:paraId="0A357A95" w14:textId="77777777" w:rsidR="00364E7F" w:rsidRPr="00FD40C3" w:rsidRDefault="00364E7F" w:rsidP="00364E7F">
            <w:pPr>
              <w:pStyle w:val="Code"/>
              <w:rPr>
                <w:lang w:val="id-ID"/>
              </w:rPr>
            </w:pPr>
            <w:r w:rsidRPr="00FD40C3">
              <w:rPr>
                <w:lang w:val="id-ID"/>
              </w:rPr>
              <w:t xml:space="preserve">    "byr": "bayar",</w:t>
            </w:r>
          </w:p>
          <w:p w14:paraId="40AC697D" w14:textId="77777777" w:rsidR="00364E7F" w:rsidRPr="00FD40C3" w:rsidRDefault="00364E7F" w:rsidP="00364E7F">
            <w:pPr>
              <w:pStyle w:val="Code"/>
              <w:rPr>
                <w:lang w:val="id-ID"/>
              </w:rPr>
            </w:pPr>
            <w:r w:rsidRPr="00FD40C3">
              <w:rPr>
                <w:lang w:val="id-ID"/>
              </w:rPr>
              <w:t xml:space="preserve">    "byrin": "bayarkan",</w:t>
            </w:r>
          </w:p>
          <w:p w14:paraId="3157C591" w14:textId="77777777" w:rsidR="00364E7F" w:rsidRPr="00FD40C3" w:rsidRDefault="00364E7F" w:rsidP="00364E7F">
            <w:pPr>
              <w:pStyle w:val="Code"/>
              <w:rPr>
                <w:lang w:val="id-ID"/>
              </w:rPr>
            </w:pPr>
            <w:r w:rsidRPr="00FD40C3">
              <w:rPr>
                <w:lang w:val="id-ID"/>
              </w:rPr>
              <w:t xml:space="preserve">    "c8": "chat",</w:t>
            </w:r>
          </w:p>
          <w:p w14:paraId="0F430766" w14:textId="77777777" w:rsidR="00364E7F" w:rsidRPr="00FD40C3" w:rsidRDefault="00364E7F" w:rsidP="00364E7F">
            <w:pPr>
              <w:pStyle w:val="Code"/>
              <w:rPr>
                <w:lang w:val="id-ID"/>
              </w:rPr>
            </w:pPr>
            <w:r w:rsidRPr="00FD40C3">
              <w:rPr>
                <w:lang w:val="id-ID"/>
              </w:rPr>
              <w:t xml:space="preserve">    "cabal": "sabar",</w:t>
            </w:r>
          </w:p>
          <w:p w14:paraId="197F7E9E" w14:textId="77777777" w:rsidR="00364E7F" w:rsidRPr="00FD40C3" w:rsidRDefault="00364E7F" w:rsidP="00364E7F">
            <w:pPr>
              <w:pStyle w:val="Code"/>
              <w:rPr>
                <w:lang w:val="id-ID"/>
              </w:rPr>
            </w:pPr>
            <w:r w:rsidRPr="00FD40C3">
              <w:rPr>
                <w:lang w:val="id-ID"/>
              </w:rPr>
              <w:t xml:space="preserve">    "cabut": "pergi",</w:t>
            </w:r>
          </w:p>
          <w:p w14:paraId="4B292D78" w14:textId="77777777" w:rsidR="00364E7F" w:rsidRPr="00FD40C3" w:rsidRDefault="00364E7F" w:rsidP="00364E7F">
            <w:pPr>
              <w:pStyle w:val="Code"/>
              <w:rPr>
                <w:lang w:val="id-ID"/>
              </w:rPr>
            </w:pPr>
            <w:r w:rsidRPr="00FD40C3">
              <w:rPr>
                <w:lang w:val="id-ID"/>
              </w:rPr>
              <w:t xml:space="preserve">    "cadas": "keren",</w:t>
            </w:r>
          </w:p>
          <w:p w14:paraId="05C225AC" w14:textId="77777777" w:rsidR="00364E7F" w:rsidRPr="00FD40C3" w:rsidRDefault="00364E7F" w:rsidP="00364E7F">
            <w:pPr>
              <w:pStyle w:val="Code"/>
              <w:rPr>
                <w:lang w:val="id-ID"/>
              </w:rPr>
            </w:pPr>
            <w:r w:rsidRPr="00FD40C3">
              <w:rPr>
                <w:lang w:val="id-ID"/>
              </w:rPr>
              <w:t xml:space="preserve">    "caem": "cakep",</w:t>
            </w:r>
          </w:p>
          <w:p w14:paraId="042BD922" w14:textId="77777777" w:rsidR="00364E7F" w:rsidRPr="00FD40C3" w:rsidRDefault="00364E7F" w:rsidP="00364E7F">
            <w:pPr>
              <w:pStyle w:val="Code"/>
              <w:rPr>
                <w:lang w:val="id-ID"/>
              </w:rPr>
            </w:pPr>
            <w:r w:rsidRPr="00FD40C3">
              <w:rPr>
                <w:lang w:val="id-ID"/>
              </w:rPr>
              <w:t xml:space="preserve">    "cakap": "berbicara",</w:t>
            </w:r>
          </w:p>
          <w:p w14:paraId="21358FD2" w14:textId="77777777" w:rsidR="00364E7F" w:rsidRPr="00FD40C3" w:rsidRDefault="00364E7F" w:rsidP="00364E7F">
            <w:pPr>
              <w:pStyle w:val="Code"/>
              <w:rPr>
                <w:lang w:val="id-ID"/>
              </w:rPr>
            </w:pPr>
            <w:r w:rsidRPr="00FD40C3">
              <w:rPr>
                <w:lang w:val="id-ID"/>
              </w:rPr>
              <w:t xml:space="preserve">    "calo": "makelar",</w:t>
            </w:r>
          </w:p>
          <w:p w14:paraId="1EDB340C" w14:textId="77777777" w:rsidR="00364E7F" w:rsidRPr="00FD40C3" w:rsidRDefault="00364E7F" w:rsidP="00364E7F">
            <w:pPr>
              <w:pStyle w:val="Code"/>
              <w:rPr>
                <w:lang w:val="id-ID"/>
              </w:rPr>
            </w:pPr>
            <w:r w:rsidRPr="00FD40C3">
              <w:rPr>
                <w:lang w:val="id-ID"/>
              </w:rPr>
              <w:t xml:space="preserve">    "cama-cama": "sama-sama",</w:t>
            </w:r>
          </w:p>
          <w:p w14:paraId="5A687225" w14:textId="77777777" w:rsidR="00364E7F" w:rsidRPr="00FD40C3" w:rsidRDefault="00364E7F" w:rsidP="00364E7F">
            <w:pPr>
              <w:pStyle w:val="Code"/>
              <w:rPr>
                <w:lang w:val="id-ID"/>
              </w:rPr>
            </w:pPr>
            <w:r w:rsidRPr="00FD40C3">
              <w:rPr>
                <w:lang w:val="id-ID"/>
              </w:rPr>
              <w:t xml:space="preserve">    "can": "belum",</w:t>
            </w:r>
          </w:p>
          <w:p w14:paraId="73EFE1B6" w14:textId="77777777" w:rsidR="00364E7F" w:rsidRPr="00FD40C3" w:rsidRDefault="00364E7F" w:rsidP="00364E7F">
            <w:pPr>
              <w:pStyle w:val="Code"/>
              <w:rPr>
                <w:lang w:val="id-ID"/>
              </w:rPr>
            </w:pPr>
            <w:r w:rsidRPr="00FD40C3">
              <w:rPr>
                <w:lang w:val="id-ID"/>
              </w:rPr>
              <w:t xml:space="preserve">    "cangcut": "celana dalam",</w:t>
            </w:r>
          </w:p>
          <w:p w14:paraId="54B2EF03" w14:textId="77777777" w:rsidR="00364E7F" w:rsidRPr="00FD40C3" w:rsidRDefault="00364E7F" w:rsidP="00364E7F">
            <w:pPr>
              <w:pStyle w:val="Code"/>
              <w:rPr>
                <w:lang w:val="id-ID"/>
              </w:rPr>
            </w:pPr>
            <w:r w:rsidRPr="00FD40C3">
              <w:rPr>
                <w:lang w:val="id-ID"/>
              </w:rPr>
              <w:t xml:space="preserve">    "capcus": "pergi",</w:t>
            </w:r>
          </w:p>
          <w:p w14:paraId="6F883581" w14:textId="77777777" w:rsidR="00364E7F" w:rsidRPr="00FD40C3" w:rsidRDefault="00364E7F" w:rsidP="00364E7F">
            <w:pPr>
              <w:pStyle w:val="Code"/>
              <w:rPr>
                <w:lang w:val="id-ID"/>
              </w:rPr>
            </w:pPr>
            <w:r w:rsidRPr="00FD40C3">
              <w:rPr>
                <w:lang w:val="id-ID"/>
              </w:rPr>
              <w:t xml:space="preserve">    "cape": "capek",</w:t>
            </w:r>
          </w:p>
          <w:p w14:paraId="577999E3" w14:textId="77777777" w:rsidR="00364E7F" w:rsidRPr="00FD40C3" w:rsidRDefault="00364E7F" w:rsidP="00364E7F">
            <w:pPr>
              <w:pStyle w:val="Code"/>
              <w:rPr>
                <w:lang w:val="id-ID"/>
              </w:rPr>
            </w:pPr>
            <w:r w:rsidRPr="00FD40C3">
              <w:rPr>
                <w:lang w:val="id-ID"/>
              </w:rPr>
              <w:t xml:space="preserve">    "capek": "lelah",</w:t>
            </w:r>
          </w:p>
          <w:p w14:paraId="6F117566" w14:textId="77777777" w:rsidR="00364E7F" w:rsidRPr="00FD40C3" w:rsidRDefault="00364E7F" w:rsidP="00364E7F">
            <w:pPr>
              <w:pStyle w:val="Code"/>
              <w:rPr>
                <w:lang w:val="id-ID"/>
              </w:rPr>
            </w:pPr>
            <w:r w:rsidRPr="00FD40C3">
              <w:rPr>
                <w:lang w:val="id-ID"/>
              </w:rPr>
              <w:t xml:space="preserve">    "caper": "cari perhatian",</w:t>
            </w:r>
          </w:p>
          <w:p w14:paraId="0BD1C564" w14:textId="77777777" w:rsidR="00364E7F" w:rsidRPr="00FD40C3" w:rsidRDefault="00364E7F" w:rsidP="00364E7F">
            <w:pPr>
              <w:pStyle w:val="Code"/>
              <w:rPr>
                <w:lang w:val="id-ID"/>
              </w:rPr>
            </w:pPr>
            <w:r w:rsidRPr="00FD40C3">
              <w:rPr>
                <w:lang w:val="id-ID"/>
              </w:rPr>
              <w:t xml:space="preserve">    "capresss": "calon presiden",</w:t>
            </w:r>
          </w:p>
          <w:p w14:paraId="098E4035" w14:textId="77777777" w:rsidR="00364E7F" w:rsidRPr="00FD40C3" w:rsidRDefault="00364E7F" w:rsidP="00364E7F">
            <w:pPr>
              <w:pStyle w:val="Code"/>
              <w:rPr>
                <w:lang w:val="id-ID"/>
              </w:rPr>
            </w:pPr>
            <w:r w:rsidRPr="00FD40C3">
              <w:rPr>
                <w:lang w:val="id-ID"/>
              </w:rPr>
              <w:t xml:space="preserve">    "caur": "jelek",</w:t>
            </w:r>
          </w:p>
          <w:p w14:paraId="3141F18B" w14:textId="77777777" w:rsidR="00364E7F" w:rsidRPr="00FD40C3" w:rsidRDefault="00364E7F" w:rsidP="00364E7F">
            <w:pPr>
              <w:pStyle w:val="Code"/>
              <w:rPr>
                <w:lang w:val="id-ID"/>
              </w:rPr>
            </w:pPr>
            <w:r w:rsidRPr="00FD40C3">
              <w:rPr>
                <w:lang w:val="id-ID"/>
              </w:rPr>
              <w:t xml:space="preserve">    "cayalah": "percaya",</w:t>
            </w:r>
          </w:p>
          <w:p w14:paraId="49DC357E" w14:textId="77777777" w:rsidR="00364E7F" w:rsidRPr="00FD40C3" w:rsidRDefault="00364E7F" w:rsidP="00364E7F">
            <w:pPr>
              <w:pStyle w:val="Code"/>
              <w:rPr>
                <w:lang w:val="id-ID"/>
              </w:rPr>
            </w:pPr>
            <w:r w:rsidRPr="00FD40C3">
              <w:rPr>
                <w:lang w:val="id-ID"/>
              </w:rPr>
              <w:t xml:space="preserve">    "cb": "coba",</w:t>
            </w:r>
          </w:p>
          <w:p w14:paraId="1FFCEE01" w14:textId="77777777" w:rsidR="00364E7F" w:rsidRPr="00FD40C3" w:rsidRDefault="00364E7F" w:rsidP="00364E7F">
            <w:pPr>
              <w:pStyle w:val="Code"/>
              <w:rPr>
                <w:lang w:val="id-ID"/>
              </w:rPr>
            </w:pPr>
            <w:r w:rsidRPr="00FD40C3">
              <w:rPr>
                <w:lang w:val="id-ID"/>
              </w:rPr>
              <w:t xml:space="preserve">    "cc": "carbon copy",</w:t>
            </w:r>
          </w:p>
          <w:p w14:paraId="45435DED" w14:textId="77777777" w:rsidR="00364E7F" w:rsidRPr="00FD40C3" w:rsidRDefault="00364E7F" w:rsidP="00364E7F">
            <w:pPr>
              <w:pStyle w:val="Code"/>
              <w:rPr>
                <w:lang w:val="id-ID"/>
              </w:rPr>
            </w:pPr>
            <w:r w:rsidRPr="00FD40C3">
              <w:rPr>
                <w:lang w:val="id-ID"/>
              </w:rPr>
              <w:t xml:space="preserve">    "ce": "cewek",</w:t>
            </w:r>
          </w:p>
          <w:p w14:paraId="44772477" w14:textId="77777777" w:rsidR="00364E7F" w:rsidRPr="00FD40C3" w:rsidRDefault="00364E7F" w:rsidP="00364E7F">
            <w:pPr>
              <w:pStyle w:val="Code"/>
              <w:rPr>
                <w:lang w:val="id-ID"/>
              </w:rPr>
            </w:pPr>
            <w:r w:rsidRPr="00FD40C3">
              <w:rPr>
                <w:lang w:val="id-ID"/>
              </w:rPr>
              <w:t xml:space="preserve">    "cekak": "tidak ada uang",</w:t>
            </w:r>
          </w:p>
          <w:p w14:paraId="29BEBB21" w14:textId="77777777" w:rsidR="00364E7F" w:rsidRPr="00FD40C3" w:rsidRDefault="00364E7F" w:rsidP="00364E7F">
            <w:pPr>
              <w:pStyle w:val="Code"/>
              <w:rPr>
                <w:lang w:val="id-ID"/>
              </w:rPr>
            </w:pPr>
            <w:r w:rsidRPr="00FD40C3">
              <w:rPr>
                <w:lang w:val="id-ID"/>
              </w:rPr>
              <w:t xml:space="preserve">    "cekal": "cegah tangkal",</w:t>
            </w:r>
          </w:p>
          <w:p w14:paraId="151DA8EC" w14:textId="77777777" w:rsidR="00364E7F" w:rsidRPr="00FD40C3" w:rsidRDefault="00364E7F" w:rsidP="00364E7F">
            <w:pPr>
              <w:pStyle w:val="Code"/>
              <w:rPr>
                <w:lang w:val="id-ID"/>
              </w:rPr>
            </w:pPr>
            <w:r w:rsidRPr="00FD40C3">
              <w:rPr>
                <w:lang w:val="id-ID"/>
              </w:rPr>
              <w:t xml:space="preserve">    "cekidot": "coba lihat",</w:t>
            </w:r>
          </w:p>
          <w:p w14:paraId="2DE62799" w14:textId="77777777" w:rsidR="00364E7F" w:rsidRPr="00FD40C3" w:rsidRDefault="00364E7F" w:rsidP="00364E7F">
            <w:pPr>
              <w:pStyle w:val="Code"/>
              <w:rPr>
                <w:lang w:val="id-ID"/>
              </w:rPr>
            </w:pPr>
            <w:r w:rsidRPr="00FD40C3">
              <w:rPr>
                <w:lang w:val="id-ID"/>
              </w:rPr>
              <w:t xml:space="preserve">    "cemen": "penakut",</w:t>
            </w:r>
          </w:p>
          <w:p w14:paraId="7189E575" w14:textId="77777777" w:rsidR="00364E7F" w:rsidRPr="00FD40C3" w:rsidRDefault="00364E7F" w:rsidP="00364E7F">
            <w:pPr>
              <w:pStyle w:val="Code"/>
              <w:rPr>
                <w:lang w:val="id-ID"/>
              </w:rPr>
            </w:pPr>
            <w:r w:rsidRPr="00FD40C3">
              <w:rPr>
                <w:lang w:val="id-ID"/>
              </w:rPr>
              <w:t xml:space="preserve">    "cemplungin": "cemplungkan",</w:t>
            </w:r>
          </w:p>
          <w:p w14:paraId="5234A147" w14:textId="77777777" w:rsidR="00364E7F" w:rsidRPr="00FD40C3" w:rsidRDefault="00364E7F" w:rsidP="00364E7F">
            <w:pPr>
              <w:pStyle w:val="Code"/>
              <w:rPr>
                <w:lang w:val="id-ID"/>
              </w:rPr>
            </w:pPr>
            <w:r w:rsidRPr="00FD40C3">
              <w:rPr>
                <w:lang w:val="id-ID"/>
              </w:rPr>
              <w:t xml:space="preserve">    "cengengesan": "tertawa",</w:t>
            </w:r>
          </w:p>
          <w:p w14:paraId="481C10A9" w14:textId="77777777" w:rsidR="00364E7F" w:rsidRPr="00FD40C3" w:rsidRDefault="00364E7F" w:rsidP="00364E7F">
            <w:pPr>
              <w:pStyle w:val="Code"/>
              <w:rPr>
                <w:lang w:val="id-ID"/>
              </w:rPr>
            </w:pPr>
            <w:r w:rsidRPr="00FD40C3">
              <w:rPr>
                <w:lang w:val="id-ID"/>
              </w:rPr>
              <w:t xml:space="preserve">    "cepat2": "cepat cepat",</w:t>
            </w:r>
          </w:p>
          <w:p w14:paraId="77B80480" w14:textId="77777777" w:rsidR="00364E7F" w:rsidRPr="00FD40C3" w:rsidRDefault="00364E7F" w:rsidP="00364E7F">
            <w:pPr>
              <w:pStyle w:val="Code"/>
              <w:rPr>
                <w:lang w:val="id-ID"/>
              </w:rPr>
            </w:pPr>
            <w:r w:rsidRPr="00FD40C3">
              <w:rPr>
                <w:lang w:val="id-ID"/>
              </w:rPr>
              <w:t xml:space="preserve">    "ceper": "pendek",</w:t>
            </w:r>
          </w:p>
          <w:p w14:paraId="69918BEC" w14:textId="77777777" w:rsidR="00364E7F" w:rsidRPr="00FD40C3" w:rsidRDefault="00364E7F" w:rsidP="00364E7F">
            <w:pPr>
              <w:pStyle w:val="Code"/>
              <w:rPr>
                <w:lang w:val="id-ID"/>
              </w:rPr>
            </w:pPr>
            <w:r w:rsidRPr="00FD40C3">
              <w:rPr>
                <w:lang w:val="id-ID"/>
              </w:rPr>
              <w:t xml:space="preserve">    "cepet": "cepat",</w:t>
            </w:r>
          </w:p>
          <w:p w14:paraId="0FB1CC75" w14:textId="77777777" w:rsidR="00364E7F" w:rsidRPr="00FD40C3" w:rsidRDefault="00364E7F" w:rsidP="00364E7F">
            <w:pPr>
              <w:pStyle w:val="Code"/>
              <w:rPr>
                <w:lang w:val="id-ID"/>
              </w:rPr>
            </w:pPr>
            <w:r w:rsidRPr="00FD40C3">
              <w:rPr>
                <w:lang w:val="id-ID"/>
              </w:rPr>
              <w:t xml:space="preserve">    "ceu": "kakak perempuan",</w:t>
            </w:r>
          </w:p>
          <w:p w14:paraId="32FD5150" w14:textId="77777777" w:rsidR="00364E7F" w:rsidRPr="00FD40C3" w:rsidRDefault="00364E7F" w:rsidP="00364E7F">
            <w:pPr>
              <w:pStyle w:val="Code"/>
              <w:rPr>
                <w:lang w:val="id-ID"/>
              </w:rPr>
            </w:pPr>
            <w:r w:rsidRPr="00FD40C3">
              <w:rPr>
                <w:lang w:val="id-ID"/>
              </w:rPr>
              <w:t xml:space="preserve">    "cew": "cewek",</w:t>
            </w:r>
          </w:p>
          <w:p w14:paraId="3B25355E" w14:textId="77777777" w:rsidR="00364E7F" w:rsidRPr="00FD40C3" w:rsidRDefault="00364E7F" w:rsidP="00364E7F">
            <w:pPr>
              <w:pStyle w:val="Code"/>
              <w:rPr>
                <w:lang w:val="id-ID"/>
              </w:rPr>
            </w:pPr>
            <w:r w:rsidRPr="00FD40C3">
              <w:rPr>
                <w:lang w:val="id-ID"/>
              </w:rPr>
              <w:t xml:space="preserve">    "cewe": "cewek",</w:t>
            </w:r>
          </w:p>
          <w:p w14:paraId="1D7D1FAE" w14:textId="77777777" w:rsidR="00364E7F" w:rsidRPr="00FD40C3" w:rsidRDefault="00364E7F" w:rsidP="00364E7F">
            <w:pPr>
              <w:pStyle w:val="Code"/>
              <w:rPr>
                <w:lang w:val="id-ID"/>
              </w:rPr>
            </w:pPr>
            <w:r w:rsidRPr="00FD40C3">
              <w:rPr>
                <w:lang w:val="id-ID"/>
              </w:rPr>
              <w:t xml:space="preserve">    "chuyunk": "sayang",</w:t>
            </w:r>
          </w:p>
          <w:p w14:paraId="64352974" w14:textId="77777777" w:rsidR="00364E7F" w:rsidRPr="00FD40C3" w:rsidRDefault="00364E7F" w:rsidP="00364E7F">
            <w:pPr>
              <w:pStyle w:val="Code"/>
              <w:rPr>
                <w:lang w:val="id-ID"/>
              </w:rPr>
            </w:pPr>
            <w:r w:rsidRPr="00FD40C3">
              <w:rPr>
                <w:lang w:val="id-ID"/>
              </w:rPr>
              <w:t xml:space="preserve">    "cibuk": "sibuk",</w:t>
            </w:r>
          </w:p>
          <w:p w14:paraId="66843FC6" w14:textId="77777777" w:rsidR="00364E7F" w:rsidRPr="00FD40C3" w:rsidRDefault="00364E7F" w:rsidP="00364E7F">
            <w:pPr>
              <w:pStyle w:val="Code"/>
              <w:rPr>
                <w:lang w:val="id-ID"/>
              </w:rPr>
            </w:pPr>
            <w:r w:rsidRPr="00FD40C3">
              <w:rPr>
                <w:lang w:val="id-ID"/>
              </w:rPr>
              <w:t xml:space="preserve">    "cimeng": "ganja",</w:t>
            </w:r>
          </w:p>
          <w:p w14:paraId="7A8F79B3" w14:textId="77777777" w:rsidR="00364E7F" w:rsidRPr="00FD40C3" w:rsidRDefault="00364E7F" w:rsidP="00364E7F">
            <w:pPr>
              <w:pStyle w:val="Code"/>
              <w:rPr>
                <w:lang w:val="id-ID"/>
              </w:rPr>
            </w:pPr>
            <w:r w:rsidRPr="00FD40C3">
              <w:rPr>
                <w:lang w:val="id-ID"/>
              </w:rPr>
              <w:t xml:space="preserve">    "cin": "cinta",</w:t>
            </w:r>
          </w:p>
          <w:p w14:paraId="6D3CC202" w14:textId="77777777" w:rsidR="00364E7F" w:rsidRPr="00FD40C3" w:rsidRDefault="00364E7F" w:rsidP="00364E7F">
            <w:pPr>
              <w:pStyle w:val="Code"/>
              <w:rPr>
                <w:lang w:val="id-ID"/>
              </w:rPr>
            </w:pPr>
            <w:r w:rsidRPr="00FD40C3">
              <w:rPr>
                <w:lang w:val="id-ID"/>
              </w:rPr>
              <w:t xml:space="preserve">    "cipika cipiki": "cium pipi kanan cium pipi kiri",</w:t>
            </w:r>
          </w:p>
          <w:p w14:paraId="4EEBBBD7" w14:textId="77777777" w:rsidR="00364E7F" w:rsidRPr="00FD40C3" w:rsidRDefault="00364E7F" w:rsidP="00364E7F">
            <w:pPr>
              <w:pStyle w:val="Code"/>
              <w:rPr>
                <w:lang w:val="id-ID"/>
              </w:rPr>
            </w:pPr>
            <w:r w:rsidRPr="00FD40C3">
              <w:rPr>
                <w:lang w:val="id-ID"/>
              </w:rPr>
              <w:t xml:space="preserve">    "ciye": "cie",</w:t>
            </w:r>
          </w:p>
          <w:p w14:paraId="4491FD59" w14:textId="77777777" w:rsidR="00364E7F" w:rsidRPr="00FD40C3" w:rsidRDefault="00364E7F" w:rsidP="00364E7F">
            <w:pPr>
              <w:pStyle w:val="Code"/>
              <w:rPr>
                <w:lang w:val="id-ID"/>
              </w:rPr>
            </w:pPr>
            <w:r w:rsidRPr="00FD40C3">
              <w:rPr>
                <w:lang w:val="id-ID"/>
              </w:rPr>
              <w:t xml:space="preserve">    "ciyh": "sih",</w:t>
            </w:r>
          </w:p>
          <w:p w14:paraId="2FB11BCB" w14:textId="77777777" w:rsidR="00364E7F" w:rsidRPr="00FD40C3" w:rsidRDefault="00364E7F" w:rsidP="00364E7F">
            <w:pPr>
              <w:pStyle w:val="Code"/>
              <w:rPr>
                <w:lang w:val="id-ID"/>
              </w:rPr>
            </w:pPr>
            <w:r w:rsidRPr="00FD40C3">
              <w:rPr>
                <w:lang w:val="id-ID"/>
              </w:rPr>
              <w:t xml:space="preserve">    "cjr": "coboy junior",</w:t>
            </w:r>
          </w:p>
          <w:p w14:paraId="38841A21" w14:textId="77777777" w:rsidR="00364E7F" w:rsidRPr="00FD40C3" w:rsidRDefault="00364E7F" w:rsidP="00364E7F">
            <w:pPr>
              <w:pStyle w:val="Code"/>
              <w:rPr>
                <w:lang w:val="id-ID"/>
              </w:rPr>
            </w:pPr>
            <w:r w:rsidRPr="00FD40C3">
              <w:rPr>
                <w:lang w:val="id-ID"/>
              </w:rPr>
              <w:lastRenderedPageBreak/>
              <w:t xml:space="preserve">    "ckck": "ck",</w:t>
            </w:r>
          </w:p>
          <w:p w14:paraId="3EEB4698" w14:textId="77777777" w:rsidR="00364E7F" w:rsidRPr="00FD40C3" w:rsidRDefault="00364E7F" w:rsidP="00364E7F">
            <w:pPr>
              <w:pStyle w:val="Code"/>
              <w:rPr>
                <w:lang w:val="id-ID"/>
              </w:rPr>
            </w:pPr>
            <w:r w:rsidRPr="00FD40C3">
              <w:rPr>
                <w:lang w:val="id-ID"/>
              </w:rPr>
              <w:t xml:space="preserve">    "ckepp": "cakep",</w:t>
            </w:r>
          </w:p>
          <w:p w14:paraId="6300108E" w14:textId="77777777" w:rsidR="00364E7F" w:rsidRPr="00FD40C3" w:rsidRDefault="00364E7F" w:rsidP="00364E7F">
            <w:pPr>
              <w:pStyle w:val="Code"/>
              <w:rPr>
                <w:lang w:val="id-ID"/>
              </w:rPr>
            </w:pPr>
            <w:r w:rsidRPr="00FD40C3">
              <w:rPr>
                <w:lang w:val="id-ID"/>
              </w:rPr>
              <w:t xml:space="preserve">    "ckp": "cukup",</w:t>
            </w:r>
          </w:p>
          <w:p w14:paraId="1488018A" w14:textId="77777777" w:rsidR="00364E7F" w:rsidRPr="00FD40C3" w:rsidRDefault="00364E7F" w:rsidP="00364E7F">
            <w:pPr>
              <w:pStyle w:val="Code"/>
              <w:rPr>
                <w:lang w:val="id-ID"/>
              </w:rPr>
            </w:pPr>
            <w:r w:rsidRPr="00FD40C3">
              <w:rPr>
                <w:lang w:val="id-ID"/>
              </w:rPr>
              <w:t xml:space="preserve">    "clbk": "cinta lama bersemi kembali",</w:t>
            </w:r>
          </w:p>
          <w:p w14:paraId="40AFB877" w14:textId="77777777" w:rsidR="00364E7F" w:rsidRPr="00FD40C3" w:rsidRDefault="00364E7F" w:rsidP="00364E7F">
            <w:pPr>
              <w:pStyle w:val="Code"/>
              <w:rPr>
                <w:lang w:val="id-ID"/>
              </w:rPr>
            </w:pPr>
            <w:r w:rsidRPr="00FD40C3">
              <w:rPr>
                <w:lang w:val="id-ID"/>
              </w:rPr>
              <w:t xml:space="preserve">    "cm": "cuma",</w:t>
            </w:r>
          </w:p>
          <w:p w14:paraId="304482F3" w14:textId="77777777" w:rsidR="00364E7F" w:rsidRPr="00FD40C3" w:rsidRDefault="00364E7F" w:rsidP="00364E7F">
            <w:pPr>
              <w:pStyle w:val="Code"/>
              <w:rPr>
                <w:lang w:val="id-ID"/>
              </w:rPr>
            </w:pPr>
            <w:r w:rsidRPr="00FD40C3">
              <w:rPr>
                <w:lang w:val="id-ID"/>
              </w:rPr>
              <w:t xml:space="preserve">    "cmiiw": "correct me if i'm wrong",</w:t>
            </w:r>
          </w:p>
          <w:p w14:paraId="4F607653" w14:textId="77777777" w:rsidR="00364E7F" w:rsidRPr="00FD40C3" w:rsidRDefault="00364E7F" w:rsidP="00364E7F">
            <w:pPr>
              <w:pStyle w:val="Code"/>
              <w:rPr>
                <w:lang w:val="id-ID"/>
              </w:rPr>
            </w:pPr>
            <w:r w:rsidRPr="00FD40C3">
              <w:rPr>
                <w:lang w:val="id-ID"/>
              </w:rPr>
              <w:t xml:space="preserve">    "cmpr": "campur",</w:t>
            </w:r>
          </w:p>
          <w:p w14:paraId="42A82405" w14:textId="77777777" w:rsidR="00364E7F" w:rsidRPr="00FD40C3" w:rsidRDefault="00364E7F" w:rsidP="00364E7F">
            <w:pPr>
              <w:pStyle w:val="Code"/>
              <w:rPr>
                <w:lang w:val="id-ID"/>
              </w:rPr>
            </w:pPr>
            <w:r w:rsidRPr="00FD40C3">
              <w:rPr>
                <w:lang w:val="id-ID"/>
              </w:rPr>
              <w:t xml:space="preserve">    "cmpur": "campur",</w:t>
            </w:r>
          </w:p>
          <w:p w14:paraId="477AB3CD" w14:textId="77777777" w:rsidR="00364E7F" w:rsidRPr="00FD40C3" w:rsidRDefault="00364E7F" w:rsidP="00364E7F">
            <w:pPr>
              <w:pStyle w:val="Code"/>
              <w:rPr>
                <w:lang w:val="id-ID"/>
              </w:rPr>
            </w:pPr>
            <w:r w:rsidRPr="00FD40C3">
              <w:rPr>
                <w:lang w:val="id-ID"/>
              </w:rPr>
              <w:t xml:space="preserve">    "cnenk": "senang",</w:t>
            </w:r>
          </w:p>
          <w:p w14:paraId="49508D19" w14:textId="77777777" w:rsidR="00364E7F" w:rsidRPr="00FD40C3" w:rsidRDefault="00364E7F" w:rsidP="00364E7F">
            <w:pPr>
              <w:pStyle w:val="Code"/>
              <w:rPr>
                <w:lang w:val="id-ID"/>
              </w:rPr>
            </w:pPr>
            <w:r w:rsidRPr="00FD40C3">
              <w:rPr>
                <w:lang w:val="id-ID"/>
              </w:rPr>
              <w:t xml:space="preserve">    "cong": "banci",</w:t>
            </w:r>
          </w:p>
          <w:p w14:paraId="3241D8D1" w14:textId="77777777" w:rsidR="00364E7F" w:rsidRPr="00FD40C3" w:rsidRDefault="00364E7F" w:rsidP="00364E7F">
            <w:pPr>
              <w:pStyle w:val="Code"/>
              <w:rPr>
                <w:lang w:val="id-ID"/>
              </w:rPr>
            </w:pPr>
            <w:r w:rsidRPr="00FD40C3">
              <w:rPr>
                <w:lang w:val="id-ID"/>
              </w:rPr>
              <w:t xml:space="preserve">    "congor": "mulut",</w:t>
            </w:r>
          </w:p>
          <w:p w14:paraId="23279083" w14:textId="77777777" w:rsidR="00364E7F" w:rsidRPr="00FD40C3" w:rsidRDefault="00364E7F" w:rsidP="00364E7F">
            <w:pPr>
              <w:pStyle w:val="Code"/>
              <w:rPr>
                <w:lang w:val="id-ID"/>
              </w:rPr>
            </w:pPr>
            <w:r w:rsidRPr="00FD40C3">
              <w:rPr>
                <w:lang w:val="id-ID"/>
              </w:rPr>
              <w:t xml:space="preserve">    "conlok": "cinta lokasi",</w:t>
            </w:r>
          </w:p>
          <w:p w14:paraId="3FDFA91D" w14:textId="77777777" w:rsidR="00364E7F" w:rsidRPr="00FD40C3" w:rsidRDefault="00364E7F" w:rsidP="00364E7F">
            <w:pPr>
              <w:pStyle w:val="Code"/>
              <w:rPr>
                <w:lang w:val="id-ID"/>
              </w:rPr>
            </w:pPr>
            <w:r w:rsidRPr="00FD40C3">
              <w:rPr>
                <w:lang w:val="id-ID"/>
              </w:rPr>
              <w:t xml:space="preserve">    "cos": "cause",</w:t>
            </w:r>
          </w:p>
          <w:p w14:paraId="026787DE" w14:textId="77777777" w:rsidR="00364E7F" w:rsidRPr="00FD40C3" w:rsidRDefault="00364E7F" w:rsidP="00364E7F">
            <w:pPr>
              <w:pStyle w:val="Code"/>
              <w:rPr>
                <w:lang w:val="id-ID"/>
              </w:rPr>
            </w:pPr>
            <w:r w:rsidRPr="00FD40C3">
              <w:rPr>
                <w:lang w:val="id-ID"/>
              </w:rPr>
              <w:t xml:space="preserve">    "cow": "cowok",</w:t>
            </w:r>
          </w:p>
          <w:p w14:paraId="58D40A51" w14:textId="77777777" w:rsidR="00364E7F" w:rsidRPr="00FD40C3" w:rsidRDefault="00364E7F" w:rsidP="00364E7F">
            <w:pPr>
              <w:pStyle w:val="Code"/>
              <w:rPr>
                <w:lang w:val="id-ID"/>
              </w:rPr>
            </w:pPr>
            <w:r w:rsidRPr="00FD40C3">
              <w:rPr>
                <w:lang w:val="id-ID"/>
              </w:rPr>
              <w:t xml:space="preserve">    "cowwyy": "maaf",</w:t>
            </w:r>
          </w:p>
          <w:p w14:paraId="599CA7E2" w14:textId="77777777" w:rsidR="00364E7F" w:rsidRPr="00FD40C3" w:rsidRDefault="00364E7F" w:rsidP="00364E7F">
            <w:pPr>
              <w:pStyle w:val="Code"/>
              <w:rPr>
                <w:lang w:val="id-ID"/>
              </w:rPr>
            </w:pPr>
            <w:r w:rsidRPr="00FD40C3">
              <w:rPr>
                <w:lang w:val="id-ID"/>
              </w:rPr>
              <w:t xml:space="preserve">    "coz": "karena",</w:t>
            </w:r>
          </w:p>
          <w:p w14:paraId="69E16D81" w14:textId="77777777" w:rsidR="00364E7F" w:rsidRPr="00FD40C3" w:rsidRDefault="00364E7F" w:rsidP="00364E7F">
            <w:pPr>
              <w:pStyle w:val="Code"/>
              <w:rPr>
                <w:lang w:val="id-ID"/>
              </w:rPr>
            </w:pPr>
            <w:r w:rsidRPr="00FD40C3">
              <w:rPr>
                <w:lang w:val="id-ID"/>
              </w:rPr>
              <w:t xml:space="preserve">    "cp": "siapa",</w:t>
            </w:r>
          </w:p>
          <w:p w14:paraId="0832D6FE" w14:textId="77777777" w:rsidR="00364E7F" w:rsidRPr="00FD40C3" w:rsidRDefault="00364E7F" w:rsidP="00364E7F">
            <w:pPr>
              <w:pStyle w:val="Code"/>
              <w:rPr>
                <w:lang w:val="id-ID"/>
              </w:rPr>
            </w:pPr>
            <w:r w:rsidRPr="00FD40C3">
              <w:rPr>
                <w:lang w:val="id-ID"/>
              </w:rPr>
              <w:t xml:space="preserve">    "cpa": "siapa",</w:t>
            </w:r>
          </w:p>
          <w:p w14:paraId="216E7BAF" w14:textId="77777777" w:rsidR="00364E7F" w:rsidRPr="00FD40C3" w:rsidRDefault="00364E7F" w:rsidP="00364E7F">
            <w:pPr>
              <w:pStyle w:val="Code"/>
              <w:rPr>
                <w:lang w:val="id-ID"/>
              </w:rPr>
            </w:pPr>
            <w:r w:rsidRPr="00FD40C3">
              <w:rPr>
                <w:lang w:val="id-ID"/>
              </w:rPr>
              <w:t xml:space="preserve">    "cpe": "capek",</w:t>
            </w:r>
          </w:p>
          <w:p w14:paraId="268B9EE6" w14:textId="77777777" w:rsidR="00364E7F" w:rsidRPr="00FD40C3" w:rsidRDefault="00364E7F" w:rsidP="00364E7F">
            <w:pPr>
              <w:pStyle w:val="Code"/>
              <w:rPr>
                <w:lang w:val="id-ID"/>
              </w:rPr>
            </w:pPr>
            <w:r w:rsidRPr="00FD40C3">
              <w:rPr>
                <w:lang w:val="id-ID"/>
              </w:rPr>
              <w:t xml:space="preserve">    "cppa": "siapa",</w:t>
            </w:r>
          </w:p>
          <w:p w14:paraId="555BAB7B" w14:textId="77777777" w:rsidR="00364E7F" w:rsidRPr="00FD40C3" w:rsidRDefault="00364E7F" w:rsidP="00364E7F">
            <w:pPr>
              <w:pStyle w:val="Code"/>
              <w:rPr>
                <w:lang w:val="id-ID"/>
              </w:rPr>
            </w:pPr>
            <w:r w:rsidRPr="00FD40C3">
              <w:rPr>
                <w:lang w:val="id-ID"/>
              </w:rPr>
              <w:t xml:space="preserve">    "cppe": "capek",</w:t>
            </w:r>
          </w:p>
          <w:p w14:paraId="38CE63ED" w14:textId="77777777" w:rsidR="00364E7F" w:rsidRPr="00FD40C3" w:rsidRDefault="00364E7F" w:rsidP="00364E7F">
            <w:pPr>
              <w:pStyle w:val="Code"/>
              <w:rPr>
                <w:lang w:val="id-ID"/>
              </w:rPr>
            </w:pPr>
            <w:r w:rsidRPr="00FD40C3">
              <w:rPr>
                <w:lang w:val="id-ID"/>
              </w:rPr>
              <w:t xml:space="preserve">    "cr": "cara",</w:t>
            </w:r>
          </w:p>
          <w:p w14:paraId="60DC578F" w14:textId="77777777" w:rsidR="00364E7F" w:rsidRPr="00FD40C3" w:rsidRDefault="00364E7F" w:rsidP="00364E7F">
            <w:pPr>
              <w:pStyle w:val="Code"/>
              <w:rPr>
                <w:lang w:val="id-ID"/>
              </w:rPr>
            </w:pPr>
            <w:r w:rsidRPr="00FD40C3">
              <w:rPr>
                <w:lang w:val="id-ID"/>
              </w:rPr>
              <w:t xml:space="preserve">    "crny": "caranya",</w:t>
            </w:r>
          </w:p>
          <w:p w14:paraId="0017E856" w14:textId="77777777" w:rsidR="00364E7F" w:rsidRPr="00FD40C3" w:rsidRDefault="00364E7F" w:rsidP="00364E7F">
            <w:pPr>
              <w:pStyle w:val="Code"/>
              <w:rPr>
                <w:lang w:val="id-ID"/>
              </w:rPr>
            </w:pPr>
            <w:r w:rsidRPr="00FD40C3">
              <w:rPr>
                <w:lang w:val="id-ID"/>
              </w:rPr>
              <w:t xml:space="preserve">    "cth": "contoh",</w:t>
            </w:r>
          </w:p>
          <w:p w14:paraId="3038E77C" w14:textId="77777777" w:rsidR="00364E7F" w:rsidRPr="00FD40C3" w:rsidRDefault="00364E7F" w:rsidP="00364E7F">
            <w:pPr>
              <w:pStyle w:val="Code"/>
              <w:rPr>
                <w:lang w:val="id-ID"/>
              </w:rPr>
            </w:pPr>
            <w:r w:rsidRPr="00FD40C3">
              <w:rPr>
                <w:lang w:val="id-ID"/>
              </w:rPr>
              <w:t xml:space="preserve">    "cucok": "cocok",</w:t>
            </w:r>
          </w:p>
          <w:p w14:paraId="12155B64" w14:textId="77777777" w:rsidR="00364E7F" w:rsidRPr="00FD40C3" w:rsidRDefault="00364E7F" w:rsidP="00364E7F">
            <w:pPr>
              <w:pStyle w:val="Code"/>
              <w:rPr>
                <w:lang w:val="id-ID"/>
              </w:rPr>
            </w:pPr>
            <w:r w:rsidRPr="00FD40C3">
              <w:rPr>
                <w:lang w:val="id-ID"/>
              </w:rPr>
              <w:t xml:space="preserve">    "cuek": "tidak acuh",</w:t>
            </w:r>
          </w:p>
          <w:p w14:paraId="585FB630" w14:textId="77777777" w:rsidR="00364E7F" w:rsidRPr="00FD40C3" w:rsidRDefault="00364E7F" w:rsidP="00364E7F">
            <w:pPr>
              <w:pStyle w:val="Code"/>
              <w:rPr>
                <w:lang w:val="id-ID"/>
              </w:rPr>
            </w:pPr>
            <w:r w:rsidRPr="00FD40C3">
              <w:rPr>
                <w:lang w:val="id-ID"/>
              </w:rPr>
              <w:t xml:space="preserve">    "cuex": "cuek",</w:t>
            </w:r>
          </w:p>
          <w:p w14:paraId="6ADD2561" w14:textId="77777777" w:rsidR="00364E7F" w:rsidRPr="00FD40C3" w:rsidRDefault="00364E7F" w:rsidP="00364E7F">
            <w:pPr>
              <w:pStyle w:val="Code"/>
              <w:rPr>
                <w:lang w:val="id-ID"/>
              </w:rPr>
            </w:pPr>
            <w:r w:rsidRPr="00FD40C3">
              <w:rPr>
                <w:lang w:val="id-ID"/>
              </w:rPr>
              <w:t xml:space="preserve">    "cuman": "Cuma",</w:t>
            </w:r>
          </w:p>
          <w:p w14:paraId="40EFE131" w14:textId="77777777" w:rsidR="00364E7F" w:rsidRPr="00FD40C3" w:rsidRDefault="00364E7F" w:rsidP="00364E7F">
            <w:pPr>
              <w:pStyle w:val="Code"/>
              <w:rPr>
                <w:lang w:val="id-ID"/>
              </w:rPr>
            </w:pPr>
            <w:r w:rsidRPr="00FD40C3">
              <w:rPr>
                <w:lang w:val="id-ID"/>
              </w:rPr>
              <w:t xml:space="preserve">    "cumi": "Cuma miscall",</w:t>
            </w:r>
          </w:p>
          <w:p w14:paraId="4D9EDE74" w14:textId="77777777" w:rsidR="00364E7F" w:rsidRPr="00FD40C3" w:rsidRDefault="00364E7F" w:rsidP="00364E7F">
            <w:pPr>
              <w:pStyle w:val="Code"/>
              <w:rPr>
                <w:lang w:val="id-ID"/>
              </w:rPr>
            </w:pPr>
            <w:r w:rsidRPr="00FD40C3">
              <w:rPr>
                <w:lang w:val="id-ID"/>
              </w:rPr>
              <w:t xml:space="preserve">    "cungkring": "kurus tinggi",</w:t>
            </w:r>
          </w:p>
          <w:p w14:paraId="62C8F72F" w14:textId="77777777" w:rsidR="00364E7F" w:rsidRPr="00FD40C3" w:rsidRDefault="00364E7F" w:rsidP="00364E7F">
            <w:pPr>
              <w:pStyle w:val="Code"/>
              <w:rPr>
                <w:lang w:val="id-ID"/>
              </w:rPr>
            </w:pPr>
            <w:r w:rsidRPr="00FD40C3">
              <w:rPr>
                <w:lang w:val="id-ID"/>
              </w:rPr>
              <w:t xml:space="preserve">    "cups": "culun",</w:t>
            </w:r>
          </w:p>
          <w:p w14:paraId="52BFA741" w14:textId="77777777" w:rsidR="00364E7F" w:rsidRPr="00FD40C3" w:rsidRDefault="00364E7F" w:rsidP="00364E7F">
            <w:pPr>
              <w:pStyle w:val="Code"/>
              <w:rPr>
                <w:lang w:val="id-ID"/>
              </w:rPr>
            </w:pPr>
            <w:r w:rsidRPr="00FD40C3">
              <w:rPr>
                <w:lang w:val="id-ID"/>
              </w:rPr>
              <w:t xml:space="preserve">    "cupu": "culun",</w:t>
            </w:r>
          </w:p>
          <w:p w14:paraId="1D805902" w14:textId="77777777" w:rsidR="00364E7F" w:rsidRPr="00FD40C3" w:rsidRDefault="00364E7F" w:rsidP="00364E7F">
            <w:pPr>
              <w:pStyle w:val="Code"/>
              <w:rPr>
                <w:lang w:val="id-ID"/>
              </w:rPr>
            </w:pPr>
            <w:r w:rsidRPr="00FD40C3">
              <w:rPr>
                <w:lang w:val="id-ID"/>
              </w:rPr>
              <w:t xml:space="preserve">    "curanmor": "pencurian kendaraan bermotor",</w:t>
            </w:r>
          </w:p>
          <w:p w14:paraId="5FE366E2" w14:textId="77777777" w:rsidR="00364E7F" w:rsidRPr="00FD40C3" w:rsidRDefault="00364E7F" w:rsidP="00364E7F">
            <w:pPr>
              <w:pStyle w:val="Code"/>
              <w:rPr>
                <w:lang w:val="id-ID"/>
              </w:rPr>
            </w:pPr>
            <w:r w:rsidRPr="00FD40C3">
              <w:rPr>
                <w:lang w:val="id-ID"/>
              </w:rPr>
              <w:t xml:space="preserve">    "curas": "pencurian dengan kekerasan",</w:t>
            </w:r>
          </w:p>
          <w:p w14:paraId="31EEDF0B" w14:textId="77777777" w:rsidR="00364E7F" w:rsidRPr="00FD40C3" w:rsidRDefault="00364E7F" w:rsidP="00364E7F">
            <w:pPr>
              <w:pStyle w:val="Code"/>
              <w:rPr>
                <w:lang w:val="id-ID"/>
              </w:rPr>
            </w:pPr>
            <w:r w:rsidRPr="00FD40C3">
              <w:rPr>
                <w:lang w:val="id-ID"/>
              </w:rPr>
              <w:t xml:space="preserve">    "curcol": "curahan hati colongan",</w:t>
            </w:r>
          </w:p>
          <w:p w14:paraId="33EF74E6" w14:textId="77777777" w:rsidR="00364E7F" w:rsidRPr="00FD40C3" w:rsidRDefault="00364E7F" w:rsidP="00364E7F">
            <w:pPr>
              <w:pStyle w:val="Code"/>
              <w:rPr>
                <w:lang w:val="id-ID"/>
              </w:rPr>
            </w:pPr>
            <w:r w:rsidRPr="00FD40C3">
              <w:rPr>
                <w:lang w:val="id-ID"/>
              </w:rPr>
              <w:t xml:space="preserve">    "curhat": "curahan hati",</w:t>
            </w:r>
          </w:p>
          <w:p w14:paraId="04647579" w14:textId="77777777" w:rsidR="00364E7F" w:rsidRPr="00FD40C3" w:rsidRDefault="00364E7F" w:rsidP="00364E7F">
            <w:pPr>
              <w:pStyle w:val="Code"/>
              <w:rPr>
                <w:lang w:val="id-ID"/>
              </w:rPr>
            </w:pPr>
            <w:r w:rsidRPr="00FD40C3">
              <w:rPr>
                <w:lang w:val="id-ID"/>
              </w:rPr>
              <w:t xml:space="preserve">    "cust": "customer",</w:t>
            </w:r>
          </w:p>
          <w:p w14:paraId="1CFB553D" w14:textId="77777777" w:rsidR="00364E7F" w:rsidRPr="00FD40C3" w:rsidRDefault="00364E7F" w:rsidP="00364E7F">
            <w:pPr>
              <w:pStyle w:val="Code"/>
              <w:rPr>
                <w:lang w:val="id-ID"/>
              </w:rPr>
            </w:pPr>
            <w:r w:rsidRPr="00FD40C3">
              <w:rPr>
                <w:lang w:val="id-ID"/>
              </w:rPr>
              <w:t xml:space="preserve">    "cwek": "cewek",</w:t>
            </w:r>
          </w:p>
          <w:p w14:paraId="7101B410" w14:textId="77777777" w:rsidR="00364E7F" w:rsidRPr="00FD40C3" w:rsidRDefault="00364E7F" w:rsidP="00364E7F">
            <w:pPr>
              <w:pStyle w:val="Code"/>
              <w:rPr>
                <w:lang w:val="id-ID"/>
              </w:rPr>
            </w:pPr>
            <w:r w:rsidRPr="00FD40C3">
              <w:rPr>
                <w:lang w:val="id-ID"/>
              </w:rPr>
              <w:t xml:space="preserve">    "cwo": "cowo",</w:t>
            </w:r>
          </w:p>
          <w:p w14:paraId="6965BEC6" w14:textId="77777777" w:rsidR="00364E7F" w:rsidRPr="00FD40C3" w:rsidRDefault="00364E7F" w:rsidP="00364E7F">
            <w:pPr>
              <w:pStyle w:val="Code"/>
              <w:rPr>
                <w:lang w:val="id-ID"/>
              </w:rPr>
            </w:pPr>
            <w:r w:rsidRPr="00FD40C3">
              <w:rPr>
                <w:lang w:val="id-ID"/>
              </w:rPr>
              <w:t xml:space="preserve">    "cwok": "cowok",</w:t>
            </w:r>
          </w:p>
          <w:p w14:paraId="7F54A098" w14:textId="77777777" w:rsidR="00364E7F" w:rsidRPr="00FD40C3" w:rsidRDefault="00364E7F" w:rsidP="00364E7F">
            <w:pPr>
              <w:pStyle w:val="Code"/>
              <w:rPr>
                <w:lang w:val="id-ID"/>
              </w:rPr>
            </w:pPr>
            <w:r w:rsidRPr="00FD40C3">
              <w:rPr>
                <w:lang w:val="id-ID"/>
              </w:rPr>
              <w:t xml:space="preserve">    "cyin": "cinta",</w:t>
            </w:r>
          </w:p>
          <w:p w14:paraId="6CA1F249" w14:textId="77777777" w:rsidR="00364E7F" w:rsidRPr="00FD40C3" w:rsidRDefault="00364E7F" w:rsidP="00364E7F">
            <w:pPr>
              <w:pStyle w:val="Code"/>
              <w:rPr>
                <w:lang w:val="id-ID"/>
              </w:rPr>
            </w:pPr>
            <w:r w:rsidRPr="00FD40C3">
              <w:rPr>
                <w:lang w:val="id-ID"/>
              </w:rPr>
              <w:t xml:space="preserve">    "cz": "karena",</w:t>
            </w:r>
          </w:p>
          <w:p w14:paraId="1BD8B928" w14:textId="77777777" w:rsidR="00364E7F" w:rsidRPr="00FD40C3" w:rsidRDefault="00364E7F" w:rsidP="00364E7F">
            <w:pPr>
              <w:pStyle w:val="Code"/>
              <w:rPr>
                <w:lang w:val="id-ID"/>
              </w:rPr>
            </w:pPr>
            <w:r w:rsidRPr="00FD40C3">
              <w:rPr>
                <w:lang w:val="id-ID"/>
              </w:rPr>
              <w:t xml:space="preserve">    "d": "di",</w:t>
            </w:r>
          </w:p>
          <w:p w14:paraId="6443F6E4" w14:textId="77777777" w:rsidR="00364E7F" w:rsidRPr="00FD40C3" w:rsidRDefault="00364E7F" w:rsidP="00364E7F">
            <w:pPr>
              <w:pStyle w:val="Code"/>
              <w:rPr>
                <w:lang w:val="id-ID"/>
              </w:rPr>
            </w:pPr>
            <w:r w:rsidRPr="00FD40C3">
              <w:rPr>
                <w:lang w:val="id-ID"/>
              </w:rPr>
              <w:t xml:space="preserve">    "dagh": "sudah",</w:t>
            </w:r>
          </w:p>
          <w:p w14:paraId="1E636DFC" w14:textId="77777777" w:rsidR="00364E7F" w:rsidRPr="00FD40C3" w:rsidRDefault="00364E7F" w:rsidP="00364E7F">
            <w:pPr>
              <w:pStyle w:val="Code"/>
              <w:rPr>
                <w:lang w:val="id-ID"/>
              </w:rPr>
            </w:pPr>
            <w:r w:rsidRPr="00FD40C3">
              <w:rPr>
                <w:lang w:val="id-ID"/>
              </w:rPr>
              <w:t xml:space="preserve">    "dah": "sudah",</w:t>
            </w:r>
          </w:p>
          <w:p w14:paraId="677F1843" w14:textId="77777777" w:rsidR="00364E7F" w:rsidRPr="00FD40C3" w:rsidRDefault="00364E7F" w:rsidP="00364E7F">
            <w:pPr>
              <w:pStyle w:val="Code"/>
              <w:rPr>
                <w:lang w:val="id-ID"/>
              </w:rPr>
            </w:pPr>
            <w:r w:rsidRPr="00FD40C3">
              <w:rPr>
                <w:lang w:val="id-ID"/>
              </w:rPr>
              <w:t xml:space="preserve">    "damang": "sehat",</w:t>
            </w:r>
          </w:p>
          <w:p w14:paraId="11D2B9A1" w14:textId="77777777" w:rsidR="00364E7F" w:rsidRPr="00FD40C3" w:rsidRDefault="00364E7F" w:rsidP="00364E7F">
            <w:pPr>
              <w:pStyle w:val="Code"/>
              <w:rPr>
                <w:lang w:val="id-ID"/>
              </w:rPr>
            </w:pPr>
            <w:r w:rsidRPr="00FD40C3">
              <w:rPr>
                <w:lang w:val="id-ID"/>
              </w:rPr>
              <w:t xml:space="preserve">    "dapet": "dapat",</w:t>
            </w:r>
          </w:p>
          <w:p w14:paraId="5C280F8E" w14:textId="77777777" w:rsidR="00364E7F" w:rsidRPr="00FD40C3" w:rsidRDefault="00364E7F" w:rsidP="00364E7F">
            <w:pPr>
              <w:pStyle w:val="Code"/>
              <w:rPr>
                <w:lang w:val="id-ID"/>
              </w:rPr>
            </w:pPr>
            <w:r w:rsidRPr="00FD40C3">
              <w:rPr>
                <w:lang w:val="id-ID"/>
              </w:rPr>
              <w:t xml:space="preserve">    "dateng": "datang",</w:t>
            </w:r>
          </w:p>
          <w:p w14:paraId="07E9B206" w14:textId="77777777" w:rsidR="00364E7F" w:rsidRPr="00FD40C3" w:rsidRDefault="00364E7F" w:rsidP="00364E7F">
            <w:pPr>
              <w:pStyle w:val="Code"/>
              <w:rPr>
                <w:lang w:val="id-ID"/>
              </w:rPr>
            </w:pPr>
            <w:r w:rsidRPr="00FD40C3">
              <w:rPr>
                <w:lang w:val="id-ID"/>
              </w:rPr>
              <w:t xml:space="preserve">    "de": "adik",</w:t>
            </w:r>
          </w:p>
          <w:p w14:paraId="2B5F5830" w14:textId="77777777" w:rsidR="00364E7F" w:rsidRPr="00FD40C3" w:rsidRDefault="00364E7F" w:rsidP="00364E7F">
            <w:pPr>
              <w:pStyle w:val="Code"/>
              <w:rPr>
                <w:lang w:val="id-ID"/>
              </w:rPr>
            </w:pPr>
            <w:r w:rsidRPr="00FD40C3">
              <w:rPr>
                <w:lang w:val="id-ID"/>
              </w:rPr>
              <w:t xml:space="preserve">    "dech": "deh",</w:t>
            </w:r>
          </w:p>
          <w:p w14:paraId="03C6F246" w14:textId="77777777" w:rsidR="00364E7F" w:rsidRPr="00FD40C3" w:rsidRDefault="00364E7F" w:rsidP="00364E7F">
            <w:pPr>
              <w:pStyle w:val="Code"/>
              <w:rPr>
                <w:lang w:val="id-ID"/>
              </w:rPr>
            </w:pPr>
            <w:r w:rsidRPr="00FD40C3">
              <w:rPr>
                <w:lang w:val="id-ID"/>
              </w:rPr>
              <w:t xml:space="preserve">    "dek": "adik",</w:t>
            </w:r>
          </w:p>
          <w:p w14:paraId="024909D3" w14:textId="77777777" w:rsidR="00364E7F" w:rsidRPr="00FD40C3" w:rsidRDefault="00364E7F" w:rsidP="00364E7F">
            <w:pPr>
              <w:pStyle w:val="Code"/>
              <w:rPr>
                <w:lang w:val="id-ID"/>
              </w:rPr>
            </w:pPr>
            <w:r w:rsidRPr="00FD40C3">
              <w:rPr>
                <w:lang w:val="id-ID"/>
              </w:rPr>
              <w:t xml:space="preserve">    "deket": "dekat",</w:t>
            </w:r>
          </w:p>
          <w:p w14:paraId="470AA570" w14:textId="77777777" w:rsidR="00364E7F" w:rsidRPr="00FD40C3" w:rsidRDefault="00364E7F" w:rsidP="00364E7F">
            <w:pPr>
              <w:pStyle w:val="Code"/>
              <w:rPr>
                <w:lang w:val="id-ID"/>
              </w:rPr>
            </w:pPr>
            <w:r w:rsidRPr="00FD40C3">
              <w:rPr>
                <w:lang w:val="id-ID"/>
              </w:rPr>
              <w:t xml:space="preserve">    "demen": "suka",</w:t>
            </w:r>
          </w:p>
          <w:p w14:paraId="7E79A5F5" w14:textId="77777777" w:rsidR="00364E7F" w:rsidRPr="00FD40C3" w:rsidRDefault="00364E7F" w:rsidP="00364E7F">
            <w:pPr>
              <w:pStyle w:val="Code"/>
              <w:rPr>
                <w:lang w:val="id-ID"/>
              </w:rPr>
            </w:pPr>
            <w:r w:rsidRPr="00FD40C3">
              <w:rPr>
                <w:lang w:val="id-ID"/>
              </w:rPr>
              <w:t xml:space="preserve">    "denger": "dengar",</w:t>
            </w:r>
          </w:p>
          <w:p w14:paraId="1BE0AAE8" w14:textId="77777777" w:rsidR="00364E7F" w:rsidRPr="00FD40C3" w:rsidRDefault="00364E7F" w:rsidP="00364E7F">
            <w:pPr>
              <w:pStyle w:val="Code"/>
              <w:rPr>
                <w:lang w:val="id-ID"/>
              </w:rPr>
            </w:pPr>
            <w:r w:rsidRPr="00FD40C3">
              <w:rPr>
                <w:lang w:val="id-ID"/>
              </w:rPr>
              <w:t xml:space="preserve">    "dengerin": "dengarkan",</w:t>
            </w:r>
          </w:p>
          <w:p w14:paraId="15094659" w14:textId="77777777" w:rsidR="00364E7F" w:rsidRPr="00FD40C3" w:rsidRDefault="00364E7F" w:rsidP="00364E7F">
            <w:pPr>
              <w:pStyle w:val="Code"/>
              <w:rPr>
                <w:lang w:val="id-ID"/>
              </w:rPr>
            </w:pPr>
            <w:r w:rsidRPr="00FD40C3">
              <w:rPr>
                <w:lang w:val="id-ID"/>
              </w:rPr>
              <w:t xml:space="preserve">    "deyh": "deh",</w:t>
            </w:r>
          </w:p>
          <w:p w14:paraId="1FDC836D" w14:textId="77777777" w:rsidR="00364E7F" w:rsidRPr="00FD40C3" w:rsidRDefault="00364E7F" w:rsidP="00364E7F">
            <w:pPr>
              <w:pStyle w:val="Code"/>
              <w:rPr>
                <w:lang w:val="id-ID"/>
              </w:rPr>
            </w:pPr>
            <w:r w:rsidRPr="00FD40C3">
              <w:rPr>
                <w:lang w:val="id-ID"/>
              </w:rPr>
              <w:t xml:space="preserve">    "dg": "dengan",</w:t>
            </w:r>
          </w:p>
          <w:p w14:paraId="69AA9DD3" w14:textId="77777777" w:rsidR="00364E7F" w:rsidRPr="00FD40C3" w:rsidRDefault="00364E7F" w:rsidP="00364E7F">
            <w:pPr>
              <w:pStyle w:val="Code"/>
              <w:rPr>
                <w:lang w:val="id-ID"/>
              </w:rPr>
            </w:pPr>
            <w:r w:rsidRPr="00FD40C3">
              <w:rPr>
                <w:lang w:val="id-ID"/>
              </w:rPr>
              <w:t xml:space="preserve">    "dgn": "dengan",</w:t>
            </w:r>
          </w:p>
          <w:p w14:paraId="51758E74" w14:textId="77777777" w:rsidR="00364E7F" w:rsidRPr="00FD40C3" w:rsidRDefault="00364E7F" w:rsidP="00364E7F">
            <w:pPr>
              <w:pStyle w:val="Code"/>
              <w:rPr>
                <w:lang w:val="id-ID"/>
              </w:rPr>
            </w:pPr>
            <w:r w:rsidRPr="00FD40C3">
              <w:rPr>
                <w:lang w:val="id-ID"/>
              </w:rPr>
              <w:t xml:space="preserve">    "dgr": "dengar",</w:t>
            </w:r>
          </w:p>
          <w:p w14:paraId="25E6DA13" w14:textId="77777777" w:rsidR="00364E7F" w:rsidRPr="00FD40C3" w:rsidRDefault="00364E7F" w:rsidP="00364E7F">
            <w:pPr>
              <w:pStyle w:val="Code"/>
              <w:rPr>
                <w:lang w:val="id-ID"/>
              </w:rPr>
            </w:pPr>
            <w:r w:rsidRPr="00FD40C3">
              <w:rPr>
                <w:lang w:val="id-ID"/>
              </w:rPr>
              <w:lastRenderedPageBreak/>
              <w:t xml:space="preserve">    "dh": "sudah",</w:t>
            </w:r>
          </w:p>
          <w:p w14:paraId="2448CDE4" w14:textId="77777777" w:rsidR="00364E7F" w:rsidRPr="00FD40C3" w:rsidRDefault="00364E7F" w:rsidP="00364E7F">
            <w:pPr>
              <w:pStyle w:val="Code"/>
              <w:rPr>
                <w:lang w:val="id-ID"/>
              </w:rPr>
            </w:pPr>
            <w:r w:rsidRPr="00FD40C3">
              <w:rPr>
                <w:lang w:val="id-ID"/>
              </w:rPr>
              <w:t xml:space="preserve">    "diancurin": "dihancurkan",</w:t>
            </w:r>
          </w:p>
          <w:p w14:paraId="180F6624" w14:textId="77777777" w:rsidR="00364E7F" w:rsidRPr="00FD40C3" w:rsidRDefault="00364E7F" w:rsidP="00364E7F">
            <w:pPr>
              <w:pStyle w:val="Code"/>
              <w:rPr>
                <w:lang w:val="id-ID"/>
              </w:rPr>
            </w:pPr>
            <w:r w:rsidRPr="00FD40C3">
              <w:rPr>
                <w:lang w:val="id-ID"/>
              </w:rPr>
              <w:t xml:space="preserve">    "die": "dia",</w:t>
            </w:r>
          </w:p>
          <w:p w14:paraId="21CE4367" w14:textId="77777777" w:rsidR="00364E7F" w:rsidRPr="00FD40C3" w:rsidRDefault="00364E7F" w:rsidP="00364E7F">
            <w:pPr>
              <w:pStyle w:val="Code"/>
              <w:rPr>
                <w:lang w:val="id-ID"/>
              </w:rPr>
            </w:pPr>
            <w:r w:rsidRPr="00FD40C3">
              <w:rPr>
                <w:lang w:val="id-ID"/>
              </w:rPr>
              <w:t xml:space="preserve">    "diem2": "diam diam",</w:t>
            </w:r>
          </w:p>
          <w:p w14:paraId="00FC9579" w14:textId="77777777" w:rsidR="00364E7F" w:rsidRPr="00FD40C3" w:rsidRDefault="00364E7F" w:rsidP="00364E7F">
            <w:pPr>
              <w:pStyle w:val="Code"/>
              <w:rPr>
                <w:lang w:val="id-ID"/>
              </w:rPr>
            </w:pPr>
            <w:r w:rsidRPr="00FD40C3">
              <w:rPr>
                <w:lang w:val="id-ID"/>
              </w:rPr>
              <w:t xml:space="preserve">    "digosipin": "digosipkan",</w:t>
            </w:r>
          </w:p>
          <w:p w14:paraId="74FEE845" w14:textId="77777777" w:rsidR="00364E7F" w:rsidRPr="00FD40C3" w:rsidRDefault="00364E7F" w:rsidP="00364E7F">
            <w:pPr>
              <w:pStyle w:val="Code"/>
              <w:rPr>
                <w:lang w:val="id-ID"/>
              </w:rPr>
            </w:pPr>
            <w:r w:rsidRPr="00FD40C3">
              <w:rPr>
                <w:lang w:val="id-ID"/>
              </w:rPr>
              <w:t xml:space="preserve">    "dikti": "direktoral jendral pendidikan tinggi",</w:t>
            </w:r>
          </w:p>
          <w:p w14:paraId="72218A70" w14:textId="77777777" w:rsidR="00364E7F" w:rsidRPr="00FD40C3" w:rsidRDefault="00364E7F" w:rsidP="00364E7F">
            <w:pPr>
              <w:pStyle w:val="Code"/>
              <w:rPr>
                <w:lang w:val="id-ID"/>
              </w:rPr>
            </w:pPr>
            <w:r w:rsidRPr="00FD40C3">
              <w:rPr>
                <w:lang w:val="id-ID"/>
              </w:rPr>
              <w:t xml:space="preserve">    "dimaafin": "dimaafkan",</w:t>
            </w:r>
          </w:p>
          <w:p w14:paraId="0BC8DB4F" w14:textId="77777777" w:rsidR="00364E7F" w:rsidRPr="00FD40C3" w:rsidRDefault="00364E7F" w:rsidP="00364E7F">
            <w:pPr>
              <w:pStyle w:val="Code"/>
              <w:rPr>
                <w:lang w:val="id-ID"/>
              </w:rPr>
            </w:pPr>
            <w:r w:rsidRPr="00FD40C3">
              <w:rPr>
                <w:lang w:val="id-ID"/>
              </w:rPr>
              <w:t xml:space="preserve">    "dimana2": "dimana-mana",</w:t>
            </w:r>
          </w:p>
          <w:p w14:paraId="3392197A" w14:textId="77777777" w:rsidR="00364E7F" w:rsidRPr="00FD40C3" w:rsidRDefault="00364E7F" w:rsidP="00364E7F">
            <w:pPr>
              <w:pStyle w:val="Code"/>
              <w:rPr>
                <w:lang w:val="id-ID"/>
              </w:rPr>
            </w:pPr>
            <w:r w:rsidRPr="00FD40C3">
              <w:rPr>
                <w:lang w:val="id-ID"/>
              </w:rPr>
              <w:t xml:space="preserve">    "dimintak": "diminta",</w:t>
            </w:r>
          </w:p>
          <w:p w14:paraId="06E82482" w14:textId="77777777" w:rsidR="00364E7F" w:rsidRPr="00FD40C3" w:rsidRDefault="00364E7F" w:rsidP="00364E7F">
            <w:pPr>
              <w:pStyle w:val="Code"/>
              <w:rPr>
                <w:lang w:val="id-ID"/>
              </w:rPr>
            </w:pPr>
            <w:r w:rsidRPr="00FD40C3">
              <w:rPr>
                <w:lang w:val="id-ID"/>
              </w:rPr>
              <w:t xml:space="preserve">    "dimna": "dimana",</w:t>
            </w:r>
          </w:p>
          <w:p w14:paraId="12CD31C6" w14:textId="77777777" w:rsidR="00364E7F" w:rsidRPr="00FD40C3" w:rsidRDefault="00364E7F" w:rsidP="00364E7F">
            <w:pPr>
              <w:pStyle w:val="Code"/>
              <w:rPr>
                <w:lang w:val="id-ID"/>
              </w:rPr>
            </w:pPr>
            <w:r w:rsidRPr="00FD40C3">
              <w:rPr>
                <w:lang w:val="id-ID"/>
              </w:rPr>
              <w:t xml:space="preserve">    "direhap": "direhab",</w:t>
            </w:r>
          </w:p>
          <w:p w14:paraId="64FB224A" w14:textId="77777777" w:rsidR="00364E7F" w:rsidRPr="00FD40C3" w:rsidRDefault="00364E7F" w:rsidP="00364E7F">
            <w:pPr>
              <w:pStyle w:val="Code"/>
              <w:rPr>
                <w:lang w:val="id-ID"/>
              </w:rPr>
            </w:pPr>
            <w:r w:rsidRPr="00FD40C3">
              <w:rPr>
                <w:lang w:val="id-ID"/>
              </w:rPr>
              <w:t xml:space="preserve">    "disono": "di sana",</w:t>
            </w:r>
          </w:p>
          <w:p w14:paraId="115F54EA" w14:textId="77777777" w:rsidR="00364E7F" w:rsidRPr="00FD40C3" w:rsidRDefault="00364E7F" w:rsidP="00364E7F">
            <w:pPr>
              <w:pStyle w:val="Code"/>
              <w:rPr>
                <w:lang w:val="id-ID"/>
              </w:rPr>
            </w:pPr>
            <w:r w:rsidRPr="00FD40C3">
              <w:rPr>
                <w:lang w:val="id-ID"/>
              </w:rPr>
              <w:t xml:space="preserve">    "diuber": "dikejar",</w:t>
            </w:r>
          </w:p>
          <w:p w14:paraId="11495B4B" w14:textId="77777777" w:rsidR="00364E7F" w:rsidRPr="00FD40C3" w:rsidRDefault="00364E7F" w:rsidP="00364E7F">
            <w:pPr>
              <w:pStyle w:val="Code"/>
              <w:rPr>
                <w:lang w:val="id-ID"/>
              </w:rPr>
            </w:pPr>
            <w:r w:rsidRPr="00FD40C3">
              <w:rPr>
                <w:lang w:val="id-ID"/>
              </w:rPr>
              <w:t xml:space="preserve">    "dket": "dekat",</w:t>
            </w:r>
          </w:p>
          <w:p w14:paraId="46400E42" w14:textId="77777777" w:rsidR="00364E7F" w:rsidRPr="00FD40C3" w:rsidRDefault="00364E7F" w:rsidP="00364E7F">
            <w:pPr>
              <w:pStyle w:val="Code"/>
              <w:rPr>
                <w:lang w:val="id-ID"/>
              </w:rPr>
            </w:pPr>
            <w:r w:rsidRPr="00FD40C3">
              <w:rPr>
                <w:lang w:val="id-ID"/>
              </w:rPr>
              <w:t xml:space="preserve">    "dki": "daerah khusus ibukota",</w:t>
            </w:r>
          </w:p>
          <w:p w14:paraId="226FD4CB" w14:textId="77777777" w:rsidR="00364E7F" w:rsidRPr="00FD40C3" w:rsidRDefault="00364E7F" w:rsidP="00364E7F">
            <w:pPr>
              <w:pStyle w:val="Code"/>
              <w:rPr>
                <w:lang w:val="id-ID"/>
              </w:rPr>
            </w:pPr>
            <w:r w:rsidRPr="00FD40C3">
              <w:rPr>
                <w:lang w:val="id-ID"/>
              </w:rPr>
              <w:t xml:space="preserve">    "dkit": "sedikit",</w:t>
            </w:r>
          </w:p>
          <w:p w14:paraId="374328EB" w14:textId="77777777" w:rsidR="00364E7F" w:rsidRPr="00FD40C3" w:rsidRDefault="00364E7F" w:rsidP="00364E7F">
            <w:pPr>
              <w:pStyle w:val="Code"/>
              <w:rPr>
                <w:lang w:val="id-ID"/>
              </w:rPr>
            </w:pPr>
            <w:r w:rsidRPr="00FD40C3">
              <w:rPr>
                <w:lang w:val="id-ID"/>
              </w:rPr>
              <w:t xml:space="preserve">    "dkk": "dan kawan-kawan",</w:t>
            </w:r>
          </w:p>
          <w:p w14:paraId="2685898D" w14:textId="77777777" w:rsidR="00364E7F" w:rsidRPr="00FD40C3" w:rsidRDefault="00364E7F" w:rsidP="00364E7F">
            <w:pPr>
              <w:pStyle w:val="Code"/>
              <w:rPr>
                <w:lang w:val="id-ID"/>
              </w:rPr>
            </w:pPr>
            <w:r w:rsidRPr="00FD40C3">
              <w:rPr>
                <w:lang w:val="id-ID"/>
              </w:rPr>
              <w:t xml:space="preserve">    "dl": "dulu",</w:t>
            </w:r>
          </w:p>
          <w:p w14:paraId="6BFAB951" w14:textId="77777777" w:rsidR="00364E7F" w:rsidRPr="00FD40C3" w:rsidRDefault="00364E7F" w:rsidP="00364E7F">
            <w:pPr>
              <w:pStyle w:val="Code"/>
              <w:rPr>
                <w:lang w:val="id-ID"/>
              </w:rPr>
            </w:pPr>
            <w:r w:rsidRPr="00FD40C3">
              <w:rPr>
                <w:lang w:val="id-ID"/>
              </w:rPr>
              <w:t xml:space="preserve">    "dll": "dan lain-lain",</w:t>
            </w:r>
          </w:p>
          <w:p w14:paraId="0CA44321" w14:textId="77777777" w:rsidR="00364E7F" w:rsidRPr="00FD40C3" w:rsidRDefault="00364E7F" w:rsidP="00364E7F">
            <w:pPr>
              <w:pStyle w:val="Code"/>
              <w:rPr>
                <w:lang w:val="id-ID"/>
              </w:rPr>
            </w:pPr>
            <w:r w:rsidRPr="00FD40C3">
              <w:rPr>
                <w:lang w:val="id-ID"/>
              </w:rPr>
              <w:t xml:space="preserve">    "dlm": "dalam",</w:t>
            </w:r>
          </w:p>
          <w:p w14:paraId="14AFEF48" w14:textId="77777777" w:rsidR="00364E7F" w:rsidRPr="00FD40C3" w:rsidRDefault="00364E7F" w:rsidP="00364E7F">
            <w:pPr>
              <w:pStyle w:val="Code"/>
              <w:rPr>
                <w:lang w:val="id-ID"/>
              </w:rPr>
            </w:pPr>
            <w:r w:rsidRPr="00FD40C3">
              <w:rPr>
                <w:lang w:val="id-ID"/>
              </w:rPr>
              <w:t xml:space="preserve">    "dlu": "dulu",</w:t>
            </w:r>
          </w:p>
          <w:p w14:paraId="3C7B49AA" w14:textId="77777777" w:rsidR="00364E7F" w:rsidRPr="00FD40C3" w:rsidRDefault="00364E7F" w:rsidP="00364E7F">
            <w:pPr>
              <w:pStyle w:val="Code"/>
              <w:rPr>
                <w:lang w:val="id-ID"/>
              </w:rPr>
            </w:pPr>
            <w:r w:rsidRPr="00FD40C3">
              <w:rPr>
                <w:lang w:val="id-ID"/>
              </w:rPr>
              <w:t xml:space="preserve">    "dmaksud": "dimaksud",</w:t>
            </w:r>
          </w:p>
          <w:p w14:paraId="60C5D48D" w14:textId="77777777" w:rsidR="00364E7F" w:rsidRPr="00FD40C3" w:rsidRDefault="00364E7F" w:rsidP="00364E7F">
            <w:pPr>
              <w:pStyle w:val="Code"/>
              <w:rPr>
                <w:lang w:val="id-ID"/>
              </w:rPr>
            </w:pPr>
            <w:r w:rsidRPr="00FD40C3">
              <w:rPr>
                <w:lang w:val="id-ID"/>
              </w:rPr>
              <w:t xml:space="preserve">    "dmn": "dimana",</w:t>
            </w:r>
          </w:p>
          <w:p w14:paraId="2077FE3D" w14:textId="77777777" w:rsidR="00364E7F" w:rsidRPr="00FD40C3" w:rsidRDefault="00364E7F" w:rsidP="00364E7F">
            <w:pPr>
              <w:pStyle w:val="Code"/>
              <w:rPr>
                <w:lang w:val="id-ID"/>
              </w:rPr>
            </w:pPr>
            <w:r w:rsidRPr="00FD40C3">
              <w:rPr>
                <w:lang w:val="id-ID"/>
              </w:rPr>
              <w:t xml:space="preserve">    "dn": "dan",</w:t>
            </w:r>
          </w:p>
          <w:p w14:paraId="36613BE8" w14:textId="77777777" w:rsidR="00364E7F" w:rsidRPr="00FD40C3" w:rsidRDefault="00364E7F" w:rsidP="00364E7F">
            <w:pPr>
              <w:pStyle w:val="Code"/>
              <w:rPr>
                <w:lang w:val="id-ID"/>
              </w:rPr>
            </w:pPr>
            <w:r w:rsidRPr="00FD40C3">
              <w:rPr>
                <w:lang w:val="id-ID"/>
              </w:rPr>
              <w:t xml:space="preserve">    "dngn": "dengan",</w:t>
            </w:r>
          </w:p>
          <w:p w14:paraId="4B4413A3" w14:textId="77777777" w:rsidR="00364E7F" w:rsidRPr="00FD40C3" w:rsidRDefault="00364E7F" w:rsidP="00364E7F">
            <w:pPr>
              <w:pStyle w:val="Code"/>
              <w:rPr>
                <w:lang w:val="id-ID"/>
              </w:rPr>
            </w:pPr>
            <w:r w:rsidRPr="00FD40C3">
              <w:rPr>
                <w:lang w:val="id-ID"/>
              </w:rPr>
              <w:t xml:space="preserve">    "doang": "saja",</w:t>
            </w:r>
          </w:p>
          <w:p w14:paraId="0DB244B0" w14:textId="77777777" w:rsidR="00364E7F" w:rsidRPr="00FD40C3" w:rsidRDefault="00364E7F" w:rsidP="00364E7F">
            <w:pPr>
              <w:pStyle w:val="Code"/>
              <w:rPr>
                <w:lang w:val="id-ID"/>
              </w:rPr>
            </w:pPr>
            <w:r w:rsidRPr="00FD40C3">
              <w:rPr>
                <w:lang w:val="id-ID"/>
              </w:rPr>
              <w:t xml:space="preserve">    "dodol": "bodoh",</w:t>
            </w:r>
          </w:p>
          <w:p w14:paraId="0B01B9B4" w14:textId="77777777" w:rsidR="00364E7F" w:rsidRPr="00FD40C3" w:rsidRDefault="00364E7F" w:rsidP="00364E7F">
            <w:pPr>
              <w:pStyle w:val="Code"/>
              <w:rPr>
                <w:lang w:val="id-ID"/>
              </w:rPr>
            </w:pPr>
            <w:r w:rsidRPr="00FD40C3">
              <w:rPr>
                <w:lang w:val="id-ID"/>
              </w:rPr>
              <w:t xml:space="preserve">    "doi": "dia",</w:t>
            </w:r>
          </w:p>
          <w:p w14:paraId="5C3DF6D8" w14:textId="77777777" w:rsidR="00364E7F" w:rsidRPr="00FD40C3" w:rsidRDefault="00364E7F" w:rsidP="00364E7F">
            <w:pPr>
              <w:pStyle w:val="Code"/>
              <w:rPr>
                <w:lang w:val="id-ID"/>
              </w:rPr>
            </w:pPr>
            <w:r w:rsidRPr="00FD40C3">
              <w:rPr>
                <w:lang w:val="id-ID"/>
              </w:rPr>
              <w:t xml:space="preserve">    "doku": "uang",</w:t>
            </w:r>
          </w:p>
          <w:p w14:paraId="5033AF1C" w14:textId="77777777" w:rsidR="00364E7F" w:rsidRPr="00FD40C3" w:rsidRDefault="00364E7F" w:rsidP="00364E7F">
            <w:pPr>
              <w:pStyle w:val="Code"/>
              <w:rPr>
                <w:lang w:val="id-ID"/>
              </w:rPr>
            </w:pPr>
            <w:r w:rsidRPr="00FD40C3">
              <w:rPr>
                <w:lang w:val="id-ID"/>
              </w:rPr>
              <w:t xml:space="preserve">    "donat": "donut",</w:t>
            </w:r>
          </w:p>
          <w:p w14:paraId="69D19B90" w14:textId="77777777" w:rsidR="00364E7F" w:rsidRPr="00FD40C3" w:rsidRDefault="00364E7F" w:rsidP="00364E7F">
            <w:pPr>
              <w:pStyle w:val="Code"/>
              <w:rPr>
                <w:lang w:val="id-ID"/>
              </w:rPr>
            </w:pPr>
            <w:r w:rsidRPr="00FD40C3">
              <w:rPr>
                <w:lang w:val="id-ID"/>
              </w:rPr>
              <w:t xml:space="preserve">    "doughnat": "donut",</w:t>
            </w:r>
          </w:p>
          <w:p w14:paraId="2949CDB6" w14:textId="77777777" w:rsidR="00364E7F" w:rsidRPr="00FD40C3" w:rsidRDefault="00364E7F" w:rsidP="00364E7F">
            <w:pPr>
              <w:pStyle w:val="Code"/>
              <w:rPr>
                <w:lang w:val="id-ID"/>
              </w:rPr>
            </w:pPr>
            <w:r w:rsidRPr="00FD40C3">
              <w:rPr>
                <w:lang w:val="id-ID"/>
              </w:rPr>
              <w:t xml:space="preserve">    "don juan": "playboy",</w:t>
            </w:r>
          </w:p>
          <w:p w14:paraId="0F659643" w14:textId="77777777" w:rsidR="00364E7F" w:rsidRPr="00FD40C3" w:rsidRDefault="00364E7F" w:rsidP="00364E7F">
            <w:pPr>
              <w:pStyle w:val="Code"/>
              <w:rPr>
                <w:lang w:val="id-ID"/>
              </w:rPr>
            </w:pPr>
            <w:r w:rsidRPr="00FD40C3">
              <w:rPr>
                <w:lang w:val="id-ID"/>
              </w:rPr>
              <w:t xml:space="preserve">    "dongok": "bodoh",</w:t>
            </w:r>
          </w:p>
          <w:p w14:paraId="47424555" w14:textId="77777777" w:rsidR="00364E7F" w:rsidRPr="00FD40C3" w:rsidRDefault="00364E7F" w:rsidP="00364E7F">
            <w:pPr>
              <w:pStyle w:val="Code"/>
              <w:rPr>
                <w:lang w:val="id-ID"/>
              </w:rPr>
            </w:pPr>
            <w:r w:rsidRPr="00FD40C3">
              <w:rPr>
                <w:lang w:val="id-ID"/>
              </w:rPr>
              <w:t xml:space="preserve">    "dongs": "dong",</w:t>
            </w:r>
          </w:p>
          <w:p w14:paraId="546AA22C" w14:textId="77777777" w:rsidR="00364E7F" w:rsidRPr="00FD40C3" w:rsidRDefault="00364E7F" w:rsidP="00364E7F">
            <w:pPr>
              <w:pStyle w:val="Code"/>
              <w:rPr>
                <w:lang w:val="id-ID"/>
              </w:rPr>
            </w:pPr>
            <w:r w:rsidRPr="00FD40C3">
              <w:rPr>
                <w:lang w:val="id-ID"/>
              </w:rPr>
              <w:t xml:space="preserve">    "donk": "dong",</w:t>
            </w:r>
          </w:p>
          <w:p w14:paraId="19DC5917" w14:textId="77777777" w:rsidR="00364E7F" w:rsidRPr="00FD40C3" w:rsidRDefault="00364E7F" w:rsidP="00364E7F">
            <w:pPr>
              <w:pStyle w:val="Code"/>
              <w:rPr>
                <w:lang w:val="id-ID"/>
              </w:rPr>
            </w:pPr>
            <w:r w:rsidRPr="00FD40C3">
              <w:rPr>
                <w:lang w:val="id-ID"/>
              </w:rPr>
              <w:t xml:space="preserve">    "donlot": "unduh",</w:t>
            </w:r>
          </w:p>
          <w:p w14:paraId="3552786F" w14:textId="77777777" w:rsidR="00364E7F" w:rsidRPr="00FD40C3" w:rsidRDefault="00364E7F" w:rsidP="00364E7F">
            <w:pPr>
              <w:pStyle w:val="Code"/>
              <w:rPr>
                <w:lang w:val="id-ID"/>
              </w:rPr>
            </w:pPr>
            <w:r w:rsidRPr="00FD40C3">
              <w:rPr>
                <w:lang w:val="id-ID"/>
              </w:rPr>
              <w:t xml:space="preserve">    "dpr": "dewan perwakilan rakyat",</w:t>
            </w:r>
          </w:p>
          <w:p w14:paraId="37E31331" w14:textId="77777777" w:rsidR="00364E7F" w:rsidRPr="00FD40C3" w:rsidRDefault="00364E7F" w:rsidP="00364E7F">
            <w:pPr>
              <w:pStyle w:val="Code"/>
              <w:rPr>
                <w:lang w:val="id-ID"/>
              </w:rPr>
            </w:pPr>
            <w:r w:rsidRPr="00FD40C3">
              <w:rPr>
                <w:lang w:val="id-ID"/>
              </w:rPr>
              <w:t xml:space="preserve">    "dprd": "dewan perwakilan rakyat daerah",</w:t>
            </w:r>
          </w:p>
          <w:p w14:paraId="1D64029D" w14:textId="77777777" w:rsidR="00364E7F" w:rsidRPr="00FD40C3" w:rsidRDefault="00364E7F" w:rsidP="00364E7F">
            <w:pPr>
              <w:pStyle w:val="Code"/>
              <w:rPr>
                <w:lang w:val="id-ID"/>
              </w:rPr>
            </w:pPr>
            <w:r w:rsidRPr="00FD40C3">
              <w:rPr>
                <w:lang w:val="id-ID"/>
              </w:rPr>
              <w:t xml:space="preserve">    "dpt": "dapat",</w:t>
            </w:r>
          </w:p>
          <w:p w14:paraId="20C50346" w14:textId="77777777" w:rsidR="00364E7F" w:rsidRPr="00FD40C3" w:rsidRDefault="00364E7F" w:rsidP="00364E7F">
            <w:pPr>
              <w:pStyle w:val="Code"/>
              <w:rPr>
                <w:lang w:val="id-ID"/>
              </w:rPr>
            </w:pPr>
            <w:r w:rsidRPr="00FD40C3">
              <w:rPr>
                <w:lang w:val="id-ID"/>
              </w:rPr>
              <w:t xml:space="preserve">    "dr": "dari",</w:t>
            </w:r>
          </w:p>
          <w:p w14:paraId="411B5DC9" w14:textId="77777777" w:rsidR="00364E7F" w:rsidRPr="00FD40C3" w:rsidRDefault="00364E7F" w:rsidP="00364E7F">
            <w:pPr>
              <w:pStyle w:val="Code"/>
              <w:rPr>
                <w:lang w:val="id-ID"/>
              </w:rPr>
            </w:pPr>
            <w:r w:rsidRPr="00FD40C3">
              <w:rPr>
                <w:lang w:val="id-ID"/>
              </w:rPr>
              <w:t xml:space="preserve">    "dri": "dari",</w:t>
            </w:r>
          </w:p>
          <w:p w14:paraId="51E9BB30" w14:textId="77777777" w:rsidR="00364E7F" w:rsidRPr="00FD40C3" w:rsidRDefault="00364E7F" w:rsidP="00364E7F">
            <w:pPr>
              <w:pStyle w:val="Code"/>
              <w:rPr>
                <w:lang w:val="id-ID"/>
              </w:rPr>
            </w:pPr>
            <w:r w:rsidRPr="00FD40C3">
              <w:rPr>
                <w:lang w:val="id-ID"/>
              </w:rPr>
              <w:t xml:space="preserve">    "drmana": "darimana",</w:t>
            </w:r>
          </w:p>
          <w:p w14:paraId="0EBF121B" w14:textId="77777777" w:rsidR="00364E7F" w:rsidRPr="00FD40C3" w:rsidRDefault="00364E7F" w:rsidP="00364E7F">
            <w:pPr>
              <w:pStyle w:val="Code"/>
              <w:rPr>
                <w:lang w:val="id-ID"/>
              </w:rPr>
            </w:pPr>
            <w:r w:rsidRPr="00FD40C3">
              <w:rPr>
                <w:lang w:val="id-ID"/>
              </w:rPr>
              <w:t xml:space="preserve">    "drmn": "darimana",</w:t>
            </w:r>
          </w:p>
          <w:p w14:paraId="53265E57" w14:textId="77777777" w:rsidR="00364E7F" w:rsidRPr="00FD40C3" w:rsidRDefault="00364E7F" w:rsidP="00364E7F">
            <w:pPr>
              <w:pStyle w:val="Code"/>
              <w:rPr>
                <w:lang w:val="id-ID"/>
              </w:rPr>
            </w:pPr>
            <w:r w:rsidRPr="00FD40C3">
              <w:rPr>
                <w:lang w:val="id-ID"/>
              </w:rPr>
              <w:t xml:space="preserve">    "drpd": "daripada",</w:t>
            </w:r>
          </w:p>
          <w:p w14:paraId="01FE02DB" w14:textId="77777777" w:rsidR="00364E7F" w:rsidRPr="00FD40C3" w:rsidRDefault="00364E7F" w:rsidP="00364E7F">
            <w:pPr>
              <w:pStyle w:val="Code"/>
              <w:rPr>
                <w:lang w:val="id-ID"/>
              </w:rPr>
            </w:pPr>
            <w:r w:rsidRPr="00FD40C3">
              <w:rPr>
                <w:lang w:val="id-ID"/>
              </w:rPr>
              <w:t xml:space="preserve">    "drtd": "dari tadi",</w:t>
            </w:r>
          </w:p>
          <w:p w14:paraId="08C03778" w14:textId="77777777" w:rsidR="00364E7F" w:rsidRPr="00FD40C3" w:rsidRDefault="00364E7F" w:rsidP="00364E7F">
            <w:pPr>
              <w:pStyle w:val="Code"/>
              <w:rPr>
                <w:lang w:val="id-ID"/>
              </w:rPr>
            </w:pPr>
            <w:r w:rsidRPr="00FD40C3">
              <w:rPr>
                <w:lang w:val="id-ID"/>
              </w:rPr>
              <w:t xml:space="preserve">    "dsb": "dan sebagainya",</w:t>
            </w:r>
          </w:p>
          <w:p w14:paraId="511CBB01" w14:textId="77777777" w:rsidR="00364E7F" w:rsidRPr="00FD40C3" w:rsidRDefault="00364E7F" w:rsidP="00364E7F">
            <w:pPr>
              <w:pStyle w:val="Code"/>
              <w:rPr>
                <w:lang w:val="id-ID"/>
              </w:rPr>
            </w:pPr>
            <w:r w:rsidRPr="00FD40C3">
              <w:rPr>
                <w:lang w:val="id-ID"/>
              </w:rPr>
              <w:t xml:space="preserve">    "dst": "dan seterusnya",</w:t>
            </w:r>
          </w:p>
          <w:p w14:paraId="563EFFFA" w14:textId="77777777" w:rsidR="00364E7F" w:rsidRPr="00FD40C3" w:rsidRDefault="00364E7F" w:rsidP="00364E7F">
            <w:pPr>
              <w:pStyle w:val="Code"/>
              <w:rPr>
                <w:lang w:val="id-ID"/>
              </w:rPr>
            </w:pPr>
            <w:r w:rsidRPr="00FD40C3">
              <w:rPr>
                <w:lang w:val="id-ID"/>
              </w:rPr>
              <w:t xml:space="preserve">    "dstu": "disitu",</w:t>
            </w:r>
          </w:p>
          <w:p w14:paraId="49EEF695" w14:textId="77777777" w:rsidR="00364E7F" w:rsidRPr="00FD40C3" w:rsidRDefault="00364E7F" w:rsidP="00364E7F">
            <w:pPr>
              <w:pStyle w:val="Code"/>
              <w:rPr>
                <w:lang w:val="id-ID"/>
              </w:rPr>
            </w:pPr>
            <w:r w:rsidRPr="00FD40C3">
              <w:rPr>
                <w:lang w:val="id-ID"/>
              </w:rPr>
              <w:t xml:space="preserve">    "dtg": "datang",</w:t>
            </w:r>
          </w:p>
          <w:p w14:paraId="6F768705" w14:textId="77777777" w:rsidR="00364E7F" w:rsidRPr="00FD40C3" w:rsidRDefault="00364E7F" w:rsidP="00364E7F">
            <w:pPr>
              <w:pStyle w:val="Code"/>
              <w:rPr>
                <w:lang w:val="id-ID"/>
              </w:rPr>
            </w:pPr>
            <w:r w:rsidRPr="00FD40C3">
              <w:rPr>
                <w:lang w:val="id-ID"/>
              </w:rPr>
              <w:t xml:space="preserve">    "dugem": "dunia gemerlap",</w:t>
            </w:r>
          </w:p>
          <w:p w14:paraId="3126C34D" w14:textId="77777777" w:rsidR="00364E7F" w:rsidRPr="00FD40C3" w:rsidRDefault="00364E7F" w:rsidP="00364E7F">
            <w:pPr>
              <w:pStyle w:val="Code"/>
              <w:rPr>
                <w:lang w:val="id-ID"/>
              </w:rPr>
            </w:pPr>
            <w:r w:rsidRPr="00FD40C3">
              <w:rPr>
                <w:lang w:val="id-ID"/>
              </w:rPr>
              <w:t xml:space="preserve">    "duh": "aduh",</w:t>
            </w:r>
          </w:p>
          <w:p w14:paraId="371F3DCF" w14:textId="77777777" w:rsidR="00364E7F" w:rsidRPr="00FD40C3" w:rsidRDefault="00364E7F" w:rsidP="00364E7F">
            <w:pPr>
              <w:pStyle w:val="Code"/>
              <w:rPr>
                <w:lang w:val="id-ID"/>
              </w:rPr>
            </w:pPr>
            <w:r w:rsidRPr="00FD40C3">
              <w:rPr>
                <w:lang w:val="id-ID"/>
              </w:rPr>
              <w:t xml:space="preserve">    "duit": "uang",</w:t>
            </w:r>
          </w:p>
          <w:p w14:paraId="44930A10" w14:textId="77777777" w:rsidR="00364E7F" w:rsidRPr="00FD40C3" w:rsidRDefault="00364E7F" w:rsidP="00364E7F">
            <w:pPr>
              <w:pStyle w:val="Code"/>
              <w:rPr>
                <w:lang w:val="id-ID"/>
              </w:rPr>
            </w:pPr>
            <w:r w:rsidRPr="00FD40C3">
              <w:rPr>
                <w:lang w:val="id-ID"/>
              </w:rPr>
              <w:t xml:space="preserve">    "dulu": "dahulu",</w:t>
            </w:r>
          </w:p>
          <w:p w14:paraId="57F5D5D0" w14:textId="77777777" w:rsidR="00364E7F" w:rsidRPr="00FD40C3" w:rsidRDefault="00364E7F" w:rsidP="00364E7F">
            <w:pPr>
              <w:pStyle w:val="Code"/>
              <w:rPr>
                <w:lang w:val="id-ID"/>
              </w:rPr>
            </w:pPr>
            <w:r w:rsidRPr="00FD40C3">
              <w:rPr>
                <w:lang w:val="id-ID"/>
              </w:rPr>
              <w:t xml:space="preserve">    "dungu": "bodoh",</w:t>
            </w:r>
          </w:p>
          <w:p w14:paraId="0D1869C7" w14:textId="77777777" w:rsidR="00364E7F" w:rsidRPr="00FD40C3" w:rsidRDefault="00364E7F" w:rsidP="00364E7F">
            <w:pPr>
              <w:pStyle w:val="Code"/>
              <w:rPr>
                <w:lang w:val="id-ID"/>
              </w:rPr>
            </w:pPr>
            <w:r w:rsidRPr="00FD40C3">
              <w:rPr>
                <w:lang w:val="id-ID"/>
              </w:rPr>
              <w:t xml:space="preserve">    "duren": "durian",</w:t>
            </w:r>
          </w:p>
          <w:p w14:paraId="7C9EA944" w14:textId="77777777" w:rsidR="00364E7F" w:rsidRPr="00FD40C3" w:rsidRDefault="00364E7F" w:rsidP="00364E7F">
            <w:pPr>
              <w:pStyle w:val="Code"/>
              <w:rPr>
                <w:lang w:val="id-ID"/>
              </w:rPr>
            </w:pPr>
            <w:r w:rsidRPr="00FD40C3">
              <w:rPr>
                <w:lang w:val="id-ID"/>
              </w:rPr>
              <w:t xml:space="preserve">    "dy": "dia",</w:t>
            </w:r>
          </w:p>
          <w:p w14:paraId="6DD09BD3" w14:textId="77777777" w:rsidR="00364E7F" w:rsidRPr="00FD40C3" w:rsidRDefault="00364E7F" w:rsidP="00364E7F">
            <w:pPr>
              <w:pStyle w:val="Code"/>
              <w:rPr>
                <w:lang w:val="id-ID"/>
              </w:rPr>
            </w:pPr>
            <w:r w:rsidRPr="00FD40C3">
              <w:rPr>
                <w:lang w:val="id-ID"/>
              </w:rPr>
              <w:t xml:space="preserve">    "dzolim": "zalim",</w:t>
            </w:r>
          </w:p>
          <w:p w14:paraId="76F6CCE2" w14:textId="77777777" w:rsidR="00364E7F" w:rsidRPr="00FD40C3" w:rsidRDefault="00364E7F" w:rsidP="00364E7F">
            <w:pPr>
              <w:pStyle w:val="Code"/>
              <w:rPr>
                <w:lang w:val="id-ID"/>
              </w:rPr>
            </w:pPr>
            <w:r w:rsidRPr="00FD40C3">
              <w:rPr>
                <w:lang w:val="id-ID"/>
              </w:rPr>
              <w:t xml:space="preserve">    "ed": "edisi",</w:t>
            </w:r>
          </w:p>
          <w:p w14:paraId="751EF535" w14:textId="77777777" w:rsidR="00364E7F" w:rsidRPr="00FD40C3" w:rsidRDefault="00364E7F" w:rsidP="00364E7F">
            <w:pPr>
              <w:pStyle w:val="Code"/>
              <w:rPr>
                <w:lang w:val="id-ID"/>
              </w:rPr>
            </w:pPr>
            <w:r w:rsidRPr="00FD40C3">
              <w:rPr>
                <w:lang w:val="id-ID"/>
              </w:rPr>
              <w:t xml:space="preserve">    "edan": "gila",</w:t>
            </w:r>
          </w:p>
          <w:p w14:paraId="3FB1DCE1" w14:textId="77777777" w:rsidR="00364E7F" w:rsidRPr="00FD40C3" w:rsidRDefault="00364E7F" w:rsidP="00364E7F">
            <w:pPr>
              <w:pStyle w:val="Code"/>
              <w:rPr>
                <w:lang w:val="id-ID"/>
              </w:rPr>
            </w:pPr>
            <w:r w:rsidRPr="00FD40C3">
              <w:rPr>
                <w:lang w:val="id-ID"/>
              </w:rPr>
              <w:lastRenderedPageBreak/>
              <w:t xml:space="preserve">    "ego": "emosi",</w:t>
            </w:r>
          </w:p>
          <w:p w14:paraId="25736980" w14:textId="77777777" w:rsidR="00364E7F" w:rsidRPr="00FD40C3" w:rsidRDefault="00364E7F" w:rsidP="00364E7F">
            <w:pPr>
              <w:pStyle w:val="Code"/>
              <w:rPr>
                <w:lang w:val="id-ID"/>
              </w:rPr>
            </w:pPr>
            <w:r w:rsidRPr="00FD40C3">
              <w:rPr>
                <w:lang w:val="id-ID"/>
              </w:rPr>
              <w:t xml:space="preserve">    "egp": "emang gue pikirin",</w:t>
            </w:r>
          </w:p>
          <w:p w14:paraId="57A30B18" w14:textId="77777777" w:rsidR="00364E7F" w:rsidRPr="00FD40C3" w:rsidRDefault="00364E7F" w:rsidP="00364E7F">
            <w:pPr>
              <w:pStyle w:val="Code"/>
              <w:rPr>
                <w:lang w:val="id-ID"/>
              </w:rPr>
            </w:pPr>
            <w:r w:rsidRPr="00FD40C3">
              <w:rPr>
                <w:lang w:val="id-ID"/>
              </w:rPr>
              <w:t xml:space="preserve">    "eike": "aku",</w:t>
            </w:r>
          </w:p>
          <w:p w14:paraId="24ED8F62" w14:textId="77777777" w:rsidR="00364E7F" w:rsidRPr="00FD40C3" w:rsidRDefault="00364E7F" w:rsidP="00364E7F">
            <w:pPr>
              <w:pStyle w:val="Code"/>
              <w:rPr>
                <w:lang w:val="id-ID"/>
              </w:rPr>
            </w:pPr>
            <w:r w:rsidRPr="00FD40C3">
              <w:rPr>
                <w:lang w:val="id-ID"/>
              </w:rPr>
              <w:t xml:space="preserve">    "eke": "aku",</w:t>
            </w:r>
          </w:p>
          <w:p w14:paraId="48A25926" w14:textId="77777777" w:rsidR="00364E7F" w:rsidRPr="00FD40C3" w:rsidRDefault="00364E7F" w:rsidP="00364E7F">
            <w:pPr>
              <w:pStyle w:val="Code"/>
              <w:rPr>
                <w:lang w:val="id-ID"/>
              </w:rPr>
            </w:pPr>
            <w:r w:rsidRPr="00FD40C3">
              <w:rPr>
                <w:lang w:val="id-ID"/>
              </w:rPr>
              <w:t xml:space="preserve">    "elo": "kamu",</w:t>
            </w:r>
          </w:p>
          <w:p w14:paraId="1742E9A3" w14:textId="77777777" w:rsidR="00364E7F" w:rsidRPr="00FD40C3" w:rsidRDefault="00364E7F" w:rsidP="00364E7F">
            <w:pPr>
              <w:pStyle w:val="Code"/>
              <w:rPr>
                <w:lang w:val="id-ID"/>
              </w:rPr>
            </w:pPr>
            <w:r w:rsidRPr="00FD40C3">
              <w:rPr>
                <w:lang w:val="id-ID"/>
              </w:rPr>
              <w:t xml:space="preserve">    "elu": "kamu",</w:t>
            </w:r>
          </w:p>
          <w:p w14:paraId="7D09DC17" w14:textId="77777777" w:rsidR="00364E7F" w:rsidRPr="00FD40C3" w:rsidRDefault="00364E7F" w:rsidP="00364E7F">
            <w:pPr>
              <w:pStyle w:val="Code"/>
              <w:rPr>
                <w:lang w:val="id-ID"/>
              </w:rPr>
            </w:pPr>
            <w:r w:rsidRPr="00FD40C3">
              <w:rPr>
                <w:lang w:val="id-ID"/>
              </w:rPr>
              <w:t xml:space="preserve">    "emang": "memang",</w:t>
            </w:r>
          </w:p>
          <w:p w14:paraId="7E4D624D" w14:textId="77777777" w:rsidR="00364E7F" w:rsidRPr="00FD40C3" w:rsidRDefault="00364E7F" w:rsidP="00364E7F">
            <w:pPr>
              <w:pStyle w:val="Code"/>
              <w:rPr>
                <w:lang w:val="id-ID"/>
              </w:rPr>
            </w:pPr>
            <w:r w:rsidRPr="00FD40C3">
              <w:rPr>
                <w:lang w:val="id-ID"/>
              </w:rPr>
              <w:t xml:space="preserve">    "emangnya": "memangnya",</w:t>
            </w:r>
          </w:p>
          <w:p w14:paraId="79C11F3A" w14:textId="77777777" w:rsidR="00364E7F" w:rsidRPr="00FD40C3" w:rsidRDefault="00364E7F" w:rsidP="00364E7F">
            <w:pPr>
              <w:pStyle w:val="Code"/>
              <w:rPr>
                <w:lang w:val="id-ID"/>
              </w:rPr>
            </w:pPr>
            <w:r w:rsidRPr="00FD40C3">
              <w:rPr>
                <w:lang w:val="id-ID"/>
              </w:rPr>
              <w:t xml:space="preserve">    "emank": "memang",</w:t>
            </w:r>
          </w:p>
          <w:p w14:paraId="00D7ECA2" w14:textId="77777777" w:rsidR="00364E7F" w:rsidRPr="00FD40C3" w:rsidRDefault="00364E7F" w:rsidP="00364E7F">
            <w:pPr>
              <w:pStyle w:val="Code"/>
              <w:rPr>
                <w:lang w:val="id-ID"/>
              </w:rPr>
            </w:pPr>
            <w:r w:rsidRPr="00FD40C3">
              <w:rPr>
                <w:lang w:val="id-ID"/>
              </w:rPr>
              <w:t xml:space="preserve">    "emg": "memang",</w:t>
            </w:r>
          </w:p>
          <w:p w14:paraId="769DC05D" w14:textId="77777777" w:rsidR="00364E7F" w:rsidRPr="00FD40C3" w:rsidRDefault="00364E7F" w:rsidP="00364E7F">
            <w:pPr>
              <w:pStyle w:val="Code"/>
              <w:rPr>
                <w:lang w:val="id-ID"/>
              </w:rPr>
            </w:pPr>
            <w:r w:rsidRPr="00FD40C3">
              <w:rPr>
                <w:lang w:val="id-ID"/>
              </w:rPr>
              <w:t xml:space="preserve">    "emng": "memang",</w:t>
            </w:r>
          </w:p>
          <w:p w14:paraId="1CE9B4DD" w14:textId="77777777" w:rsidR="00364E7F" w:rsidRPr="00FD40C3" w:rsidRDefault="00364E7F" w:rsidP="00364E7F">
            <w:pPr>
              <w:pStyle w:val="Code"/>
              <w:rPr>
                <w:lang w:val="id-ID"/>
              </w:rPr>
            </w:pPr>
            <w:r w:rsidRPr="00FD40C3">
              <w:rPr>
                <w:lang w:val="id-ID"/>
              </w:rPr>
              <w:t xml:space="preserve">    "emte": "makan teman",</w:t>
            </w:r>
          </w:p>
          <w:p w14:paraId="4CCC31B7" w14:textId="77777777" w:rsidR="00364E7F" w:rsidRPr="00FD40C3" w:rsidRDefault="00364E7F" w:rsidP="00364E7F">
            <w:pPr>
              <w:pStyle w:val="Code"/>
              <w:rPr>
                <w:lang w:val="id-ID"/>
              </w:rPr>
            </w:pPr>
            <w:r w:rsidRPr="00FD40C3">
              <w:rPr>
                <w:lang w:val="id-ID"/>
              </w:rPr>
              <w:t xml:space="preserve">    "endak": "tidak",</w:t>
            </w:r>
          </w:p>
          <w:p w14:paraId="509C127F" w14:textId="77777777" w:rsidR="00364E7F" w:rsidRPr="00FD40C3" w:rsidRDefault="00364E7F" w:rsidP="00364E7F">
            <w:pPr>
              <w:pStyle w:val="Code"/>
              <w:rPr>
                <w:lang w:val="id-ID"/>
              </w:rPr>
            </w:pPr>
            <w:r w:rsidRPr="00FD40C3">
              <w:rPr>
                <w:lang w:val="id-ID"/>
              </w:rPr>
              <w:t xml:space="preserve">    "engga": "tidak",</w:t>
            </w:r>
          </w:p>
          <w:p w14:paraId="0E7E63E3" w14:textId="77777777" w:rsidR="00364E7F" w:rsidRPr="00FD40C3" w:rsidRDefault="00364E7F" w:rsidP="00364E7F">
            <w:pPr>
              <w:pStyle w:val="Code"/>
              <w:rPr>
                <w:lang w:val="id-ID"/>
              </w:rPr>
            </w:pPr>
            <w:r w:rsidRPr="00FD40C3">
              <w:rPr>
                <w:lang w:val="id-ID"/>
              </w:rPr>
              <w:t xml:space="preserve">    "enggak": "tidak",</w:t>
            </w:r>
          </w:p>
          <w:p w14:paraId="21CAB576" w14:textId="77777777" w:rsidR="00364E7F" w:rsidRPr="00FD40C3" w:rsidRDefault="00364E7F" w:rsidP="00364E7F">
            <w:pPr>
              <w:pStyle w:val="Code"/>
              <w:rPr>
                <w:lang w:val="id-ID"/>
              </w:rPr>
            </w:pPr>
            <w:r w:rsidRPr="00FD40C3">
              <w:rPr>
                <w:lang w:val="id-ID"/>
              </w:rPr>
              <w:t xml:space="preserve">    "entar": "nanti",</w:t>
            </w:r>
          </w:p>
          <w:p w14:paraId="78A039F8" w14:textId="77777777" w:rsidR="00364E7F" w:rsidRPr="00FD40C3" w:rsidRDefault="00364E7F" w:rsidP="00364E7F">
            <w:pPr>
              <w:pStyle w:val="Code"/>
              <w:rPr>
                <w:lang w:val="id-ID"/>
              </w:rPr>
            </w:pPr>
            <w:r w:rsidRPr="00FD40C3">
              <w:rPr>
                <w:lang w:val="id-ID"/>
              </w:rPr>
              <w:t xml:space="preserve">    "envy": "iri",</w:t>
            </w:r>
          </w:p>
          <w:p w14:paraId="35DCD196" w14:textId="77777777" w:rsidR="00364E7F" w:rsidRPr="00FD40C3" w:rsidRDefault="00364E7F" w:rsidP="00364E7F">
            <w:pPr>
              <w:pStyle w:val="Code"/>
              <w:rPr>
                <w:lang w:val="id-ID"/>
              </w:rPr>
            </w:pPr>
            <w:r w:rsidRPr="00FD40C3">
              <w:rPr>
                <w:lang w:val="id-ID"/>
              </w:rPr>
              <w:t xml:space="preserve">    "eps": "episode",</w:t>
            </w:r>
          </w:p>
          <w:p w14:paraId="73612FF2" w14:textId="77777777" w:rsidR="00364E7F" w:rsidRPr="00FD40C3" w:rsidRDefault="00364E7F" w:rsidP="00364E7F">
            <w:pPr>
              <w:pStyle w:val="Code"/>
              <w:rPr>
                <w:lang w:val="id-ID"/>
              </w:rPr>
            </w:pPr>
            <w:r w:rsidRPr="00FD40C3">
              <w:rPr>
                <w:lang w:val="id-ID"/>
              </w:rPr>
              <w:t xml:space="preserve">    "etc": "et cetera",</w:t>
            </w:r>
          </w:p>
          <w:p w14:paraId="7279498D" w14:textId="77777777" w:rsidR="00364E7F" w:rsidRPr="00FD40C3" w:rsidRDefault="00364E7F" w:rsidP="00364E7F">
            <w:pPr>
              <w:pStyle w:val="Code"/>
              <w:rPr>
                <w:lang w:val="id-ID"/>
              </w:rPr>
            </w:pPr>
            <w:r w:rsidRPr="00FD40C3">
              <w:rPr>
                <w:lang w:val="id-ID"/>
              </w:rPr>
              <w:t xml:space="preserve">    "ex": "mantan",</w:t>
            </w:r>
          </w:p>
          <w:p w14:paraId="3207A321" w14:textId="77777777" w:rsidR="00364E7F" w:rsidRPr="00FD40C3" w:rsidRDefault="00364E7F" w:rsidP="00364E7F">
            <w:pPr>
              <w:pStyle w:val="Code"/>
              <w:rPr>
                <w:lang w:val="id-ID"/>
              </w:rPr>
            </w:pPr>
            <w:r w:rsidRPr="00FD40C3">
              <w:rPr>
                <w:lang w:val="id-ID"/>
              </w:rPr>
              <w:t xml:space="preserve">    "ext": "extension",</w:t>
            </w:r>
          </w:p>
          <w:p w14:paraId="6A09FB08" w14:textId="77777777" w:rsidR="00364E7F" w:rsidRPr="00FD40C3" w:rsidRDefault="00364E7F" w:rsidP="00364E7F">
            <w:pPr>
              <w:pStyle w:val="Code"/>
              <w:rPr>
                <w:lang w:val="id-ID"/>
              </w:rPr>
            </w:pPr>
            <w:r w:rsidRPr="00FD40C3">
              <w:rPr>
                <w:lang w:val="id-ID"/>
              </w:rPr>
              <w:t xml:space="preserve">    "fahami": "pahami",</w:t>
            </w:r>
          </w:p>
          <w:p w14:paraId="1BF05E24" w14:textId="77777777" w:rsidR="00364E7F" w:rsidRPr="00FD40C3" w:rsidRDefault="00364E7F" w:rsidP="00364E7F">
            <w:pPr>
              <w:pStyle w:val="Code"/>
              <w:rPr>
                <w:lang w:val="id-ID"/>
              </w:rPr>
            </w:pPr>
            <w:r w:rsidRPr="00FD40C3">
              <w:rPr>
                <w:lang w:val="id-ID"/>
              </w:rPr>
              <w:t xml:space="preserve">    "fak": "fakultas",</w:t>
            </w:r>
          </w:p>
          <w:p w14:paraId="6F5844B2" w14:textId="77777777" w:rsidR="00364E7F" w:rsidRPr="00FD40C3" w:rsidRDefault="00364E7F" w:rsidP="00364E7F">
            <w:pPr>
              <w:pStyle w:val="Code"/>
              <w:rPr>
                <w:lang w:val="id-ID"/>
              </w:rPr>
            </w:pPr>
            <w:r w:rsidRPr="00FD40C3">
              <w:rPr>
                <w:lang w:val="id-ID"/>
              </w:rPr>
              <w:t xml:space="preserve">    "fakta2": "fakta-fakta",</w:t>
            </w:r>
          </w:p>
          <w:p w14:paraId="285054A8" w14:textId="77777777" w:rsidR="00364E7F" w:rsidRPr="00FD40C3" w:rsidRDefault="00364E7F" w:rsidP="00364E7F">
            <w:pPr>
              <w:pStyle w:val="Code"/>
              <w:rPr>
                <w:lang w:val="id-ID"/>
              </w:rPr>
            </w:pPr>
            <w:r w:rsidRPr="00FD40C3">
              <w:rPr>
                <w:lang w:val="id-ID"/>
              </w:rPr>
              <w:t xml:space="preserve">    "faktakta": "fakta",</w:t>
            </w:r>
          </w:p>
          <w:p w14:paraId="2CCC6B67" w14:textId="77777777" w:rsidR="00364E7F" w:rsidRPr="00FD40C3" w:rsidRDefault="00364E7F" w:rsidP="00364E7F">
            <w:pPr>
              <w:pStyle w:val="Code"/>
              <w:rPr>
                <w:lang w:val="id-ID"/>
              </w:rPr>
            </w:pPr>
            <w:r w:rsidRPr="00FD40C3">
              <w:rPr>
                <w:lang w:val="id-ID"/>
              </w:rPr>
              <w:t xml:space="preserve">    "fax": "facsimile",</w:t>
            </w:r>
          </w:p>
          <w:p w14:paraId="39411500" w14:textId="77777777" w:rsidR="00364E7F" w:rsidRPr="00FD40C3" w:rsidRDefault="00364E7F" w:rsidP="00364E7F">
            <w:pPr>
              <w:pStyle w:val="Code"/>
              <w:rPr>
                <w:lang w:val="id-ID"/>
              </w:rPr>
            </w:pPr>
            <w:r w:rsidRPr="00FD40C3">
              <w:rPr>
                <w:lang w:val="id-ID"/>
              </w:rPr>
              <w:t xml:space="preserve">    "fb": "facebook",</w:t>
            </w:r>
          </w:p>
          <w:p w14:paraId="10CF7EE3" w14:textId="77777777" w:rsidR="00364E7F" w:rsidRPr="00FD40C3" w:rsidRDefault="00364E7F" w:rsidP="00364E7F">
            <w:pPr>
              <w:pStyle w:val="Code"/>
              <w:rPr>
                <w:lang w:val="id-ID"/>
              </w:rPr>
            </w:pPr>
            <w:r w:rsidRPr="00FD40C3">
              <w:rPr>
                <w:lang w:val="id-ID"/>
              </w:rPr>
              <w:t xml:space="preserve">    "fdsi": "forum diskusi suporter indonesia",</w:t>
            </w:r>
          </w:p>
          <w:p w14:paraId="034394CC" w14:textId="77777777" w:rsidR="00364E7F" w:rsidRPr="00FD40C3" w:rsidRDefault="00364E7F" w:rsidP="00364E7F">
            <w:pPr>
              <w:pStyle w:val="Code"/>
              <w:rPr>
                <w:lang w:val="id-ID"/>
              </w:rPr>
            </w:pPr>
            <w:r w:rsidRPr="00FD40C3">
              <w:rPr>
                <w:lang w:val="id-ID"/>
              </w:rPr>
              <w:t xml:space="preserve">    "fifo": "first in first out",</w:t>
            </w:r>
          </w:p>
          <w:p w14:paraId="52B010C7" w14:textId="77777777" w:rsidR="00364E7F" w:rsidRPr="00FD40C3" w:rsidRDefault="00364E7F" w:rsidP="00364E7F">
            <w:pPr>
              <w:pStyle w:val="Code"/>
              <w:rPr>
                <w:lang w:val="id-ID"/>
              </w:rPr>
            </w:pPr>
            <w:r w:rsidRPr="00FD40C3">
              <w:rPr>
                <w:lang w:val="id-ID"/>
              </w:rPr>
              <w:t xml:space="preserve">    "finek": "finansial ekonomi",</w:t>
            </w:r>
          </w:p>
          <w:p w14:paraId="478084C0" w14:textId="77777777" w:rsidR="00364E7F" w:rsidRPr="00FD40C3" w:rsidRDefault="00364E7F" w:rsidP="00364E7F">
            <w:pPr>
              <w:pStyle w:val="Code"/>
              <w:rPr>
                <w:lang w:val="id-ID"/>
              </w:rPr>
            </w:pPr>
            <w:r w:rsidRPr="00FD40C3">
              <w:rPr>
                <w:lang w:val="id-ID"/>
              </w:rPr>
              <w:t xml:space="preserve">    "fisip": "fakultas ilmu sosial dan ilmu politik",</w:t>
            </w:r>
          </w:p>
          <w:p w14:paraId="28719E28" w14:textId="77777777" w:rsidR="00364E7F" w:rsidRPr="00FD40C3" w:rsidRDefault="00364E7F" w:rsidP="00364E7F">
            <w:pPr>
              <w:pStyle w:val="Code"/>
              <w:rPr>
                <w:lang w:val="id-ID"/>
              </w:rPr>
            </w:pPr>
            <w:r w:rsidRPr="00FD40C3">
              <w:rPr>
                <w:lang w:val="id-ID"/>
              </w:rPr>
              <w:t xml:space="preserve">    "fitnag": "fitnah",</w:t>
            </w:r>
          </w:p>
          <w:p w14:paraId="29CD274B" w14:textId="77777777" w:rsidR="00364E7F" w:rsidRPr="00FD40C3" w:rsidRDefault="00364E7F" w:rsidP="00364E7F">
            <w:pPr>
              <w:pStyle w:val="Code"/>
              <w:rPr>
                <w:lang w:val="id-ID"/>
              </w:rPr>
            </w:pPr>
            <w:r w:rsidRPr="00FD40C3">
              <w:rPr>
                <w:lang w:val="id-ID"/>
              </w:rPr>
              <w:t xml:space="preserve">    "folbek": "follow back",</w:t>
            </w:r>
          </w:p>
          <w:p w14:paraId="3E693C04" w14:textId="77777777" w:rsidR="00364E7F" w:rsidRPr="00FD40C3" w:rsidRDefault="00364E7F" w:rsidP="00364E7F">
            <w:pPr>
              <w:pStyle w:val="Code"/>
              <w:rPr>
                <w:lang w:val="id-ID"/>
              </w:rPr>
            </w:pPr>
            <w:r w:rsidRPr="00FD40C3">
              <w:rPr>
                <w:lang w:val="id-ID"/>
              </w:rPr>
              <w:t xml:space="preserve">    "fpi": "front pembela islam",</w:t>
            </w:r>
          </w:p>
          <w:p w14:paraId="66304223" w14:textId="77777777" w:rsidR="00364E7F" w:rsidRPr="00FD40C3" w:rsidRDefault="00364E7F" w:rsidP="00364E7F">
            <w:pPr>
              <w:pStyle w:val="Code"/>
              <w:rPr>
                <w:lang w:val="id-ID"/>
              </w:rPr>
            </w:pPr>
            <w:r w:rsidRPr="00FD40C3">
              <w:rPr>
                <w:lang w:val="id-ID"/>
              </w:rPr>
              <w:t xml:space="preserve">    "fwd": "diterukan",</w:t>
            </w:r>
          </w:p>
          <w:p w14:paraId="64662D00" w14:textId="77777777" w:rsidR="00364E7F" w:rsidRPr="00FD40C3" w:rsidRDefault="00364E7F" w:rsidP="00364E7F">
            <w:pPr>
              <w:pStyle w:val="Code"/>
              <w:rPr>
                <w:lang w:val="id-ID"/>
              </w:rPr>
            </w:pPr>
            <w:r w:rsidRPr="00FD40C3">
              <w:rPr>
                <w:lang w:val="id-ID"/>
              </w:rPr>
              <w:t xml:space="preserve">    "fyi": "sebagai informasi",</w:t>
            </w:r>
          </w:p>
          <w:p w14:paraId="3ED9559B" w14:textId="77777777" w:rsidR="00364E7F" w:rsidRPr="00FD40C3" w:rsidRDefault="00364E7F" w:rsidP="00364E7F">
            <w:pPr>
              <w:pStyle w:val="Code"/>
              <w:rPr>
                <w:lang w:val="id-ID"/>
              </w:rPr>
            </w:pPr>
            <w:r w:rsidRPr="00FD40C3">
              <w:rPr>
                <w:lang w:val="id-ID"/>
              </w:rPr>
              <w:t xml:space="preserve">    "g": "tidak",</w:t>
            </w:r>
          </w:p>
          <w:p w14:paraId="32B5F7C5" w14:textId="77777777" w:rsidR="00364E7F" w:rsidRPr="00FD40C3" w:rsidRDefault="00364E7F" w:rsidP="00364E7F">
            <w:pPr>
              <w:pStyle w:val="Code"/>
              <w:rPr>
                <w:lang w:val="id-ID"/>
              </w:rPr>
            </w:pPr>
            <w:r w:rsidRPr="00FD40C3">
              <w:rPr>
                <w:lang w:val="id-ID"/>
              </w:rPr>
              <w:t xml:space="preserve">    "ga": "tidak",</w:t>
            </w:r>
          </w:p>
          <w:p w14:paraId="09EF1FF4" w14:textId="77777777" w:rsidR="00364E7F" w:rsidRPr="00FD40C3" w:rsidRDefault="00364E7F" w:rsidP="00364E7F">
            <w:pPr>
              <w:pStyle w:val="Code"/>
              <w:rPr>
                <w:lang w:val="id-ID"/>
              </w:rPr>
            </w:pPr>
            <w:r w:rsidRPr="00FD40C3">
              <w:rPr>
                <w:lang w:val="id-ID"/>
              </w:rPr>
              <w:t xml:space="preserve">    "gaada": "tidak ada uang",</w:t>
            </w:r>
          </w:p>
          <w:p w14:paraId="35A98FE2" w14:textId="77777777" w:rsidR="00364E7F" w:rsidRPr="00FD40C3" w:rsidRDefault="00364E7F" w:rsidP="00364E7F">
            <w:pPr>
              <w:pStyle w:val="Code"/>
              <w:rPr>
                <w:lang w:val="id-ID"/>
              </w:rPr>
            </w:pPr>
            <w:r w:rsidRPr="00FD40C3">
              <w:rPr>
                <w:lang w:val="id-ID"/>
              </w:rPr>
              <w:t xml:space="preserve">    "gabisa": "tidak bisa",</w:t>
            </w:r>
          </w:p>
          <w:p w14:paraId="4501AC70" w14:textId="77777777" w:rsidR="00364E7F" w:rsidRPr="00FD40C3" w:rsidRDefault="00364E7F" w:rsidP="00364E7F">
            <w:pPr>
              <w:pStyle w:val="Code"/>
              <w:rPr>
                <w:lang w:val="id-ID"/>
              </w:rPr>
            </w:pPr>
            <w:r w:rsidRPr="00FD40C3">
              <w:rPr>
                <w:lang w:val="id-ID"/>
              </w:rPr>
              <w:t xml:space="preserve">    "gag": "tidak",</w:t>
            </w:r>
          </w:p>
          <w:p w14:paraId="6C412EA2" w14:textId="77777777" w:rsidR="00364E7F" w:rsidRPr="00FD40C3" w:rsidRDefault="00364E7F" w:rsidP="00364E7F">
            <w:pPr>
              <w:pStyle w:val="Code"/>
              <w:rPr>
                <w:lang w:val="id-ID"/>
              </w:rPr>
            </w:pPr>
            <w:r w:rsidRPr="00FD40C3">
              <w:rPr>
                <w:lang w:val="id-ID"/>
              </w:rPr>
              <w:t xml:space="preserve">    "gahar": "sangar",</w:t>
            </w:r>
          </w:p>
          <w:p w14:paraId="1BA6F6EA" w14:textId="77777777" w:rsidR="00364E7F" w:rsidRPr="00FD40C3" w:rsidRDefault="00364E7F" w:rsidP="00364E7F">
            <w:pPr>
              <w:pStyle w:val="Code"/>
              <w:rPr>
                <w:lang w:val="id-ID"/>
              </w:rPr>
            </w:pPr>
            <w:r w:rsidRPr="00FD40C3">
              <w:rPr>
                <w:lang w:val="id-ID"/>
              </w:rPr>
              <w:t xml:space="preserve">    "gaje": "tidak jelas",</w:t>
            </w:r>
          </w:p>
          <w:p w14:paraId="6F5B1E6F" w14:textId="77777777" w:rsidR="00364E7F" w:rsidRPr="00FD40C3" w:rsidRDefault="00364E7F" w:rsidP="00364E7F">
            <w:pPr>
              <w:pStyle w:val="Code"/>
              <w:rPr>
                <w:lang w:val="id-ID"/>
              </w:rPr>
            </w:pPr>
            <w:r w:rsidRPr="00FD40C3">
              <w:rPr>
                <w:lang w:val="id-ID"/>
              </w:rPr>
              <w:t xml:space="preserve">    "gak": "tidak",</w:t>
            </w:r>
          </w:p>
          <w:p w14:paraId="15AB87B5" w14:textId="77777777" w:rsidR="00364E7F" w:rsidRPr="00FD40C3" w:rsidRDefault="00364E7F" w:rsidP="00364E7F">
            <w:pPr>
              <w:pStyle w:val="Code"/>
              <w:rPr>
                <w:lang w:val="id-ID"/>
              </w:rPr>
            </w:pPr>
            <w:r w:rsidRPr="00FD40C3">
              <w:rPr>
                <w:lang w:val="id-ID"/>
              </w:rPr>
              <w:t xml:space="preserve">    "gak papa": "tidak apa-apa",</w:t>
            </w:r>
          </w:p>
          <w:p w14:paraId="7081D622" w14:textId="77777777" w:rsidR="00364E7F" w:rsidRPr="00FD40C3" w:rsidRDefault="00364E7F" w:rsidP="00364E7F">
            <w:pPr>
              <w:pStyle w:val="Code"/>
              <w:rPr>
                <w:lang w:val="id-ID"/>
              </w:rPr>
            </w:pPr>
            <w:r w:rsidRPr="00FD40C3">
              <w:rPr>
                <w:lang w:val="id-ID"/>
              </w:rPr>
              <w:t xml:space="preserve">    "gamau": "tidak mau",</w:t>
            </w:r>
          </w:p>
          <w:p w14:paraId="4000DD13" w14:textId="77777777" w:rsidR="00364E7F" w:rsidRPr="00FD40C3" w:rsidRDefault="00364E7F" w:rsidP="00364E7F">
            <w:pPr>
              <w:pStyle w:val="Code"/>
              <w:rPr>
                <w:lang w:val="id-ID"/>
              </w:rPr>
            </w:pPr>
            <w:r w:rsidRPr="00FD40C3">
              <w:rPr>
                <w:lang w:val="id-ID"/>
              </w:rPr>
              <w:t xml:space="preserve">    "gan": "juragan",</w:t>
            </w:r>
          </w:p>
          <w:p w14:paraId="7C2DEC27" w14:textId="77777777" w:rsidR="00364E7F" w:rsidRPr="00FD40C3" w:rsidRDefault="00364E7F" w:rsidP="00364E7F">
            <w:pPr>
              <w:pStyle w:val="Code"/>
              <w:rPr>
                <w:lang w:val="id-ID"/>
              </w:rPr>
            </w:pPr>
            <w:r w:rsidRPr="00FD40C3">
              <w:rPr>
                <w:lang w:val="id-ID"/>
              </w:rPr>
              <w:t xml:space="preserve">    "gantengbs": "ganteng",</w:t>
            </w:r>
          </w:p>
          <w:p w14:paraId="08C99499" w14:textId="77777777" w:rsidR="00364E7F" w:rsidRPr="00FD40C3" w:rsidRDefault="00364E7F" w:rsidP="00364E7F">
            <w:pPr>
              <w:pStyle w:val="Code"/>
              <w:rPr>
                <w:lang w:val="id-ID"/>
              </w:rPr>
            </w:pPr>
            <w:r w:rsidRPr="00FD40C3">
              <w:rPr>
                <w:lang w:val="id-ID"/>
              </w:rPr>
              <w:t xml:space="preserve">    "gantengsaya": "ganteng",</w:t>
            </w:r>
          </w:p>
          <w:p w14:paraId="385671F2" w14:textId="77777777" w:rsidR="00364E7F" w:rsidRPr="00FD40C3" w:rsidRDefault="00364E7F" w:rsidP="00364E7F">
            <w:pPr>
              <w:pStyle w:val="Code"/>
              <w:rPr>
                <w:lang w:val="id-ID"/>
              </w:rPr>
            </w:pPr>
            <w:r w:rsidRPr="00FD40C3">
              <w:rPr>
                <w:lang w:val="id-ID"/>
              </w:rPr>
              <w:t xml:space="preserve">    "gapapa": "tidak apa-apa",</w:t>
            </w:r>
          </w:p>
          <w:p w14:paraId="675E2BE0" w14:textId="77777777" w:rsidR="00364E7F" w:rsidRPr="00FD40C3" w:rsidRDefault="00364E7F" w:rsidP="00364E7F">
            <w:pPr>
              <w:pStyle w:val="Code"/>
              <w:rPr>
                <w:lang w:val="id-ID"/>
              </w:rPr>
            </w:pPr>
            <w:r w:rsidRPr="00FD40C3">
              <w:rPr>
                <w:lang w:val="id-ID"/>
              </w:rPr>
              <w:t xml:space="preserve">    "gaptek": "gagap teknologi",</w:t>
            </w:r>
          </w:p>
          <w:p w14:paraId="22C61DD9" w14:textId="77777777" w:rsidR="00364E7F" w:rsidRPr="00FD40C3" w:rsidRDefault="00364E7F" w:rsidP="00364E7F">
            <w:pPr>
              <w:pStyle w:val="Code"/>
              <w:rPr>
                <w:lang w:val="id-ID"/>
              </w:rPr>
            </w:pPr>
            <w:r w:rsidRPr="00FD40C3">
              <w:rPr>
                <w:lang w:val="id-ID"/>
              </w:rPr>
              <w:t xml:space="preserve">    "gatau": "tidak tahu",</w:t>
            </w:r>
          </w:p>
          <w:p w14:paraId="2573CFC5" w14:textId="77777777" w:rsidR="00364E7F" w:rsidRPr="00FD40C3" w:rsidRDefault="00364E7F" w:rsidP="00364E7F">
            <w:pPr>
              <w:pStyle w:val="Code"/>
              <w:rPr>
                <w:lang w:val="id-ID"/>
              </w:rPr>
            </w:pPr>
            <w:r w:rsidRPr="00FD40C3">
              <w:rPr>
                <w:lang w:val="id-ID"/>
              </w:rPr>
              <w:t xml:space="preserve">    "gatek": "gagap teknologi",</w:t>
            </w:r>
          </w:p>
          <w:p w14:paraId="66F68C69" w14:textId="77777777" w:rsidR="00364E7F" w:rsidRPr="00FD40C3" w:rsidRDefault="00364E7F" w:rsidP="00364E7F">
            <w:pPr>
              <w:pStyle w:val="Code"/>
              <w:rPr>
                <w:lang w:val="id-ID"/>
              </w:rPr>
            </w:pPr>
            <w:r w:rsidRPr="00FD40C3">
              <w:rPr>
                <w:lang w:val="id-ID"/>
              </w:rPr>
              <w:t xml:space="preserve">    "gatot": "gagal total",</w:t>
            </w:r>
          </w:p>
          <w:p w14:paraId="1B757BCD" w14:textId="77777777" w:rsidR="00364E7F" w:rsidRPr="00FD40C3" w:rsidRDefault="00364E7F" w:rsidP="00364E7F">
            <w:pPr>
              <w:pStyle w:val="Code"/>
              <w:rPr>
                <w:lang w:val="id-ID"/>
              </w:rPr>
            </w:pPr>
            <w:r w:rsidRPr="00FD40C3">
              <w:rPr>
                <w:lang w:val="id-ID"/>
              </w:rPr>
              <w:t xml:space="preserve">    "gawe": "kerja",</w:t>
            </w:r>
          </w:p>
          <w:p w14:paraId="051B3148" w14:textId="77777777" w:rsidR="00364E7F" w:rsidRPr="00FD40C3" w:rsidRDefault="00364E7F" w:rsidP="00364E7F">
            <w:pPr>
              <w:pStyle w:val="Code"/>
              <w:rPr>
                <w:lang w:val="id-ID"/>
              </w:rPr>
            </w:pPr>
            <w:r w:rsidRPr="00FD40C3">
              <w:rPr>
                <w:lang w:val="id-ID"/>
              </w:rPr>
              <w:t xml:space="preserve">    "gax": "tidak",</w:t>
            </w:r>
          </w:p>
          <w:p w14:paraId="7F3E4768" w14:textId="77777777" w:rsidR="00364E7F" w:rsidRPr="00FD40C3" w:rsidRDefault="00364E7F" w:rsidP="00364E7F">
            <w:pPr>
              <w:pStyle w:val="Code"/>
              <w:rPr>
                <w:lang w:val="id-ID"/>
              </w:rPr>
            </w:pPr>
            <w:r w:rsidRPr="00FD40C3">
              <w:rPr>
                <w:lang w:val="id-ID"/>
              </w:rPr>
              <w:t xml:space="preserve">    "gbs": "tidak bisa",</w:t>
            </w:r>
          </w:p>
          <w:p w14:paraId="13466016" w14:textId="77777777" w:rsidR="00364E7F" w:rsidRPr="00FD40C3" w:rsidRDefault="00364E7F" w:rsidP="00364E7F">
            <w:pPr>
              <w:pStyle w:val="Code"/>
              <w:rPr>
                <w:lang w:val="id-ID"/>
              </w:rPr>
            </w:pPr>
            <w:r w:rsidRPr="00FD40C3">
              <w:rPr>
                <w:lang w:val="id-ID"/>
              </w:rPr>
              <w:t xml:space="preserve">    "gd": "gusdur",</w:t>
            </w:r>
          </w:p>
          <w:p w14:paraId="0DE0F6D9" w14:textId="77777777" w:rsidR="00364E7F" w:rsidRPr="00FD40C3" w:rsidRDefault="00364E7F" w:rsidP="00364E7F">
            <w:pPr>
              <w:pStyle w:val="Code"/>
              <w:rPr>
                <w:lang w:val="id-ID"/>
              </w:rPr>
            </w:pPr>
            <w:r w:rsidRPr="00FD40C3">
              <w:rPr>
                <w:lang w:val="id-ID"/>
              </w:rPr>
              <w:t xml:space="preserve">    "gda": "tidak ada uang",</w:t>
            </w:r>
          </w:p>
          <w:p w14:paraId="0A6AA7EB" w14:textId="77777777" w:rsidR="00364E7F" w:rsidRPr="00FD40C3" w:rsidRDefault="00364E7F" w:rsidP="00364E7F">
            <w:pPr>
              <w:pStyle w:val="Code"/>
              <w:rPr>
                <w:lang w:val="id-ID"/>
              </w:rPr>
            </w:pPr>
            <w:r w:rsidRPr="00FD40C3">
              <w:rPr>
                <w:lang w:val="id-ID"/>
              </w:rPr>
              <w:lastRenderedPageBreak/>
              <w:t xml:space="preserve">    "gebetan": "orang yang disuka",</w:t>
            </w:r>
          </w:p>
          <w:p w14:paraId="38B8A7FB" w14:textId="77777777" w:rsidR="00364E7F" w:rsidRPr="00FD40C3" w:rsidRDefault="00364E7F" w:rsidP="00364E7F">
            <w:pPr>
              <w:pStyle w:val="Code"/>
              <w:rPr>
                <w:lang w:val="id-ID"/>
              </w:rPr>
            </w:pPr>
            <w:r w:rsidRPr="00FD40C3">
              <w:rPr>
                <w:lang w:val="id-ID"/>
              </w:rPr>
              <w:t xml:space="preserve">    "geer": "gede rasa",</w:t>
            </w:r>
          </w:p>
          <w:p w14:paraId="1F111836" w14:textId="77777777" w:rsidR="00364E7F" w:rsidRPr="00FD40C3" w:rsidRDefault="00364E7F" w:rsidP="00364E7F">
            <w:pPr>
              <w:pStyle w:val="Code"/>
              <w:rPr>
                <w:lang w:val="id-ID"/>
              </w:rPr>
            </w:pPr>
            <w:r w:rsidRPr="00FD40C3">
              <w:rPr>
                <w:lang w:val="id-ID"/>
              </w:rPr>
              <w:t xml:space="preserve">    "gegara": "gara-gara",</w:t>
            </w:r>
          </w:p>
          <w:p w14:paraId="6DDA82CA" w14:textId="77777777" w:rsidR="00364E7F" w:rsidRPr="00FD40C3" w:rsidRDefault="00364E7F" w:rsidP="00364E7F">
            <w:pPr>
              <w:pStyle w:val="Code"/>
              <w:rPr>
                <w:lang w:val="id-ID"/>
              </w:rPr>
            </w:pPr>
            <w:r w:rsidRPr="00FD40C3">
              <w:rPr>
                <w:lang w:val="id-ID"/>
              </w:rPr>
              <w:t xml:space="preserve">    "geje": "tidak jelas",</w:t>
            </w:r>
          </w:p>
          <w:p w14:paraId="72D881E8" w14:textId="77777777" w:rsidR="00364E7F" w:rsidRPr="00FD40C3" w:rsidRDefault="00364E7F" w:rsidP="00364E7F">
            <w:pPr>
              <w:pStyle w:val="Code"/>
              <w:rPr>
                <w:lang w:val="id-ID"/>
              </w:rPr>
            </w:pPr>
            <w:r w:rsidRPr="00FD40C3">
              <w:rPr>
                <w:lang w:val="id-ID"/>
              </w:rPr>
              <w:t xml:space="preserve">    "gelo": "gila",</w:t>
            </w:r>
          </w:p>
          <w:p w14:paraId="76FC8B4D" w14:textId="77777777" w:rsidR="00364E7F" w:rsidRPr="00FD40C3" w:rsidRDefault="00364E7F" w:rsidP="00364E7F">
            <w:pPr>
              <w:pStyle w:val="Code"/>
              <w:rPr>
                <w:lang w:val="id-ID"/>
              </w:rPr>
            </w:pPr>
            <w:r w:rsidRPr="00FD40C3">
              <w:rPr>
                <w:lang w:val="id-ID"/>
              </w:rPr>
              <w:t xml:space="preserve">    "gene": "begini",</w:t>
            </w:r>
          </w:p>
          <w:p w14:paraId="51790A13" w14:textId="77777777" w:rsidR="00364E7F" w:rsidRPr="00FD40C3" w:rsidRDefault="00364E7F" w:rsidP="00364E7F">
            <w:pPr>
              <w:pStyle w:val="Code"/>
              <w:rPr>
                <w:lang w:val="id-ID"/>
              </w:rPr>
            </w:pPr>
            <w:r w:rsidRPr="00FD40C3">
              <w:rPr>
                <w:lang w:val="id-ID"/>
              </w:rPr>
              <w:t xml:space="preserve">    "gepeng": "gelandangan dan pengemis",</w:t>
            </w:r>
          </w:p>
          <w:p w14:paraId="2B84538B" w14:textId="77777777" w:rsidR="00364E7F" w:rsidRPr="00FD40C3" w:rsidRDefault="00364E7F" w:rsidP="00364E7F">
            <w:pPr>
              <w:pStyle w:val="Code"/>
              <w:rPr>
                <w:lang w:val="id-ID"/>
              </w:rPr>
            </w:pPr>
            <w:r w:rsidRPr="00FD40C3">
              <w:rPr>
                <w:lang w:val="id-ID"/>
              </w:rPr>
              <w:t xml:space="preserve">    "ghiey": "lagi",</w:t>
            </w:r>
          </w:p>
          <w:p w14:paraId="0E85D0C5" w14:textId="77777777" w:rsidR="00364E7F" w:rsidRPr="00FD40C3" w:rsidRDefault="00364E7F" w:rsidP="00364E7F">
            <w:pPr>
              <w:pStyle w:val="Code"/>
              <w:rPr>
                <w:lang w:val="id-ID"/>
              </w:rPr>
            </w:pPr>
            <w:r w:rsidRPr="00FD40C3">
              <w:rPr>
                <w:lang w:val="id-ID"/>
              </w:rPr>
              <w:t xml:space="preserve">    "ghiy": "lagi",</w:t>
            </w:r>
          </w:p>
          <w:p w14:paraId="3EA6BDCE" w14:textId="77777777" w:rsidR="00364E7F" w:rsidRPr="00FD40C3" w:rsidRDefault="00364E7F" w:rsidP="00364E7F">
            <w:pPr>
              <w:pStyle w:val="Code"/>
              <w:rPr>
                <w:lang w:val="id-ID"/>
              </w:rPr>
            </w:pPr>
            <w:r w:rsidRPr="00FD40C3">
              <w:rPr>
                <w:lang w:val="id-ID"/>
              </w:rPr>
              <w:t xml:space="preserve">    "gi": "lagi",</w:t>
            </w:r>
          </w:p>
          <w:p w14:paraId="1DCC5012" w14:textId="77777777" w:rsidR="00364E7F" w:rsidRPr="00FD40C3" w:rsidRDefault="00364E7F" w:rsidP="00364E7F">
            <w:pPr>
              <w:pStyle w:val="Code"/>
              <w:rPr>
                <w:lang w:val="id-ID"/>
              </w:rPr>
            </w:pPr>
            <w:r w:rsidRPr="00FD40C3">
              <w:rPr>
                <w:lang w:val="id-ID"/>
              </w:rPr>
              <w:t xml:space="preserve">    "gib": "gerakan indonesia beradab",</w:t>
            </w:r>
          </w:p>
          <w:p w14:paraId="422879E9" w14:textId="77777777" w:rsidR="00364E7F" w:rsidRPr="00FD40C3" w:rsidRDefault="00364E7F" w:rsidP="00364E7F">
            <w:pPr>
              <w:pStyle w:val="Code"/>
              <w:rPr>
                <w:lang w:val="id-ID"/>
              </w:rPr>
            </w:pPr>
            <w:r w:rsidRPr="00FD40C3">
              <w:rPr>
                <w:lang w:val="id-ID"/>
              </w:rPr>
              <w:t xml:space="preserve">    "gile": "gila",</w:t>
            </w:r>
          </w:p>
          <w:p w14:paraId="25D9C267" w14:textId="77777777" w:rsidR="00364E7F" w:rsidRPr="00FD40C3" w:rsidRDefault="00364E7F" w:rsidP="00364E7F">
            <w:pPr>
              <w:pStyle w:val="Code"/>
              <w:rPr>
                <w:lang w:val="id-ID"/>
              </w:rPr>
            </w:pPr>
            <w:r w:rsidRPr="00FD40C3">
              <w:rPr>
                <w:lang w:val="id-ID"/>
              </w:rPr>
              <w:t xml:space="preserve">    "giman": "gigi mancung",</w:t>
            </w:r>
          </w:p>
          <w:p w14:paraId="2E03AC55" w14:textId="77777777" w:rsidR="00364E7F" w:rsidRPr="00FD40C3" w:rsidRDefault="00364E7F" w:rsidP="00364E7F">
            <w:pPr>
              <w:pStyle w:val="Code"/>
              <w:rPr>
                <w:lang w:val="id-ID"/>
              </w:rPr>
            </w:pPr>
            <w:r w:rsidRPr="00FD40C3">
              <w:rPr>
                <w:lang w:val="id-ID"/>
              </w:rPr>
              <w:t xml:space="preserve">    "gimana": "bagaimana",</w:t>
            </w:r>
          </w:p>
          <w:p w14:paraId="5DF6F438" w14:textId="77777777" w:rsidR="00364E7F" w:rsidRPr="00FD40C3" w:rsidRDefault="00364E7F" w:rsidP="00364E7F">
            <w:pPr>
              <w:pStyle w:val="Code"/>
              <w:rPr>
                <w:lang w:val="id-ID"/>
              </w:rPr>
            </w:pPr>
            <w:r w:rsidRPr="00FD40C3">
              <w:rPr>
                <w:lang w:val="id-ID"/>
              </w:rPr>
              <w:t xml:space="preserve">    "gini": "begini",</w:t>
            </w:r>
          </w:p>
          <w:p w14:paraId="66040326" w14:textId="77777777" w:rsidR="00364E7F" w:rsidRPr="00FD40C3" w:rsidRDefault="00364E7F" w:rsidP="00364E7F">
            <w:pPr>
              <w:pStyle w:val="Code"/>
              <w:rPr>
                <w:lang w:val="id-ID"/>
              </w:rPr>
            </w:pPr>
            <w:r w:rsidRPr="00FD40C3">
              <w:rPr>
                <w:lang w:val="id-ID"/>
              </w:rPr>
              <w:t xml:space="preserve">    "gingerbread": "ginger bread",</w:t>
            </w:r>
          </w:p>
          <w:p w14:paraId="42F9BDD8" w14:textId="77777777" w:rsidR="00364E7F" w:rsidRPr="00FD40C3" w:rsidRDefault="00364E7F" w:rsidP="00364E7F">
            <w:pPr>
              <w:pStyle w:val="Code"/>
              <w:rPr>
                <w:lang w:val="id-ID"/>
              </w:rPr>
            </w:pPr>
            <w:r w:rsidRPr="00FD40C3">
              <w:rPr>
                <w:lang w:val="id-ID"/>
              </w:rPr>
              <w:t xml:space="preserve">    "gino": "gigi nongol",</w:t>
            </w:r>
          </w:p>
          <w:p w14:paraId="01F4D6AC" w14:textId="77777777" w:rsidR="00364E7F" w:rsidRPr="00FD40C3" w:rsidRDefault="00364E7F" w:rsidP="00364E7F">
            <w:pPr>
              <w:pStyle w:val="Code"/>
              <w:rPr>
                <w:lang w:val="id-ID"/>
              </w:rPr>
            </w:pPr>
            <w:r w:rsidRPr="00FD40C3">
              <w:rPr>
                <w:lang w:val="id-ID"/>
              </w:rPr>
              <w:t xml:space="preserve">    "gitchu": "gitu",</w:t>
            </w:r>
          </w:p>
          <w:p w14:paraId="28DC37BD" w14:textId="77777777" w:rsidR="00364E7F" w:rsidRPr="00FD40C3" w:rsidRDefault="00364E7F" w:rsidP="00364E7F">
            <w:pPr>
              <w:pStyle w:val="Code"/>
              <w:rPr>
                <w:lang w:val="id-ID"/>
              </w:rPr>
            </w:pPr>
            <w:r w:rsidRPr="00FD40C3">
              <w:rPr>
                <w:lang w:val="id-ID"/>
              </w:rPr>
              <w:t xml:space="preserve">    "githu": "gitu",</w:t>
            </w:r>
          </w:p>
          <w:p w14:paraId="23530A6E" w14:textId="77777777" w:rsidR="00364E7F" w:rsidRPr="00FD40C3" w:rsidRDefault="00364E7F" w:rsidP="00364E7F">
            <w:pPr>
              <w:pStyle w:val="Code"/>
              <w:rPr>
                <w:lang w:val="id-ID"/>
              </w:rPr>
            </w:pPr>
            <w:r w:rsidRPr="00FD40C3">
              <w:rPr>
                <w:lang w:val="id-ID"/>
              </w:rPr>
              <w:t xml:space="preserve">    "gitu": "begitu",</w:t>
            </w:r>
          </w:p>
          <w:p w14:paraId="43C3F45A" w14:textId="77777777" w:rsidR="00364E7F" w:rsidRPr="00FD40C3" w:rsidRDefault="00364E7F" w:rsidP="00364E7F">
            <w:pPr>
              <w:pStyle w:val="Code"/>
              <w:rPr>
                <w:lang w:val="id-ID"/>
              </w:rPr>
            </w:pPr>
            <w:r w:rsidRPr="00FD40C3">
              <w:rPr>
                <w:lang w:val="id-ID"/>
              </w:rPr>
              <w:t xml:space="preserve">    "gj": "tidak jelas",</w:t>
            </w:r>
          </w:p>
          <w:p w14:paraId="4F820B18" w14:textId="77777777" w:rsidR="00364E7F" w:rsidRPr="00FD40C3" w:rsidRDefault="00364E7F" w:rsidP="00364E7F">
            <w:pPr>
              <w:pStyle w:val="Code"/>
              <w:rPr>
                <w:lang w:val="id-ID"/>
              </w:rPr>
            </w:pPr>
            <w:r w:rsidRPr="00FD40C3">
              <w:rPr>
                <w:lang w:val="id-ID"/>
              </w:rPr>
              <w:t xml:space="preserve">    "gk": "tidak",</w:t>
            </w:r>
          </w:p>
          <w:p w14:paraId="4AF06EDC" w14:textId="77777777" w:rsidR="00364E7F" w:rsidRPr="00FD40C3" w:rsidRDefault="00364E7F" w:rsidP="00364E7F">
            <w:pPr>
              <w:pStyle w:val="Code"/>
              <w:rPr>
                <w:lang w:val="id-ID"/>
              </w:rPr>
            </w:pPr>
            <w:r w:rsidRPr="00FD40C3">
              <w:rPr>
                <w:lang w:val="id-ID"/>
              </w:rPr>
              <w:t xml:space="preserve">    "gmana": "bagaimana",</w:t>
            </w:r>
          </w:p>
          <w:p w14:paraId="04D9D148" w14:textId="77777777" w:rsidR="00364E7F" w:rsidRPr="00FD40C3" w:rsidRDefault="00364E7F" w:rsidP="00364E7F">
            <w:pPr>
              <w:pStyle w:val="Code"/>
              <w:rPr>
                <w:lang w:val="id-ID"/>
              </w:rPr>
            </w:pPr>
            <w:r w:rsidRPr="00FD40C3">
              <w:rPr>
                <w:lang w:val="id-ID"/>
              </w:rPr>
              <w:t xml:space="preserve">    "gmn": "bagamana",</w:t>
            </w:r>
          </w:p>
          <w:p w14:paraId="333E6517" w14:textId="77777777" w:rsidR="00364E7F" w:rsidRPr="00FD40C3" w:rsidRDefault="00364E7F" w:rsidP="00364E7F">
            <w:pPr>
              <w:pStyle w:val="Code"/>
              <w:rPr>
                <w:lang w:val="id-ID"/>
              </w:rPr>
            </w:pPr>
            <w:r w:rsidRPr="00FD40C3">
              <w:rPr>
                <w:lang w:val="id-ID"/>
              </w:rPr>
              <w:t xml:space="preserve">    "gn": "begini",</w:t>
            </w:r>
          </w:p>
          <w:p w14:paraId="7BB8E417" w14:textId="77777777" w:rsidR="00364E7F" w:rsidRPr="00FD40C3" w:rsidRDefault="00364E7F" w:rsidP="00364E7F">
            <w:pPr>
              <w:pStyle w:val="Code"/>
              <w:rPr>
                <w:lang w:val="id-ID"/>
              </w:rPr>
            </w:pPr>
            <w:r w:rsidRPr="00FD40C3">
              <w:rPr>
                <w:lang w:val="id-ID"/>
              </w:rPr>
              <w:t xml:space="preserve">    "goblog": "goblok",</w:t>
            </w:r>
          </w:p>
          <w:p w14:paraId="7F134428" w14:textId="77777777" w:rsidR="00364E7F" w:rsidRPr="00FD40C3" w:rsidRDefault="00364E7F" w:rsidP="00364E7F">
            <w:pPr>
              <w:pStyle w:val="Code"/>
              <w:rPr>
                <w:lang w:val="id-ID"/>
              </w:rPr>
            </w:pPr>
            <w:r w:rsidRPr="00FD40C3">
              <w:rPr>
                <w:lang w:val="id-ID"/>
              </w:rPr>
              <w:t xml:space="preserve">    "goblok": "bodoh",</w:t>
            </w:r>
          </w:p>
          <w:p w14:paraId="212AB1D6" w14:textId="77777777" w:rsidR="00364E7F" w:rsidRPr="00FD40C3" w:rsidRDefault="00364E7F" w:rsidP="00364E7F">
            <w:pPr>
              <w:pStyle w:val="Code"/>
              <w:rPr>
                <w:lang w:val="id-ID"/>
              </w:rPr>
            </w:pPr>
            <w:r w:rsidRPr="00FD40C3">
              <w:rPr>
                <w:lang w:val="id-ID"/>
              </w:rPr>
              <w:t xml:space="preserve">    "gokil": "gila",</w:t>
            </w:r>
          </w:p>
          <w:p w14:paraId="7DF52998" w14:textId="77777777" w:rsidR="00364E7F" w:rsidRPr="00FD40C3" w:rsidRDefault="00364E7F" w:rsidP="00364E7F">
            <w:pPr>
              <w:pStyle w:val="Code"/>
              <w:rPr>
                <w:lang w:val="id-ID"/>
              </w:rPr>
            </w:pPr>
            <w:r w:rsidRPr="00FD40C3">
              <w:rPr>
                <w:lang w:val="id-ID"/>
              </w:rPr>
              <w:t xml:space="preserve">    "golongan2": "golongan-golongan",</w:t>
            </w:r>
          </w:p>
          <w:p w14:paraId="414997AB" w14:textId="77777777" w:rsidR="00364E7F" w:rsidRPr="00FD40C3" w:rsidRDefault="00364E7F" w:rsidP="00364E7F">
            <w:pPr>
              <w:pStyle w:val="Code"/>
              <w:rPr>
                <w:lang w:val="id-ID"/>
              </w:rPr>
            </w:pPr>
            <w:r w:rsidRPr="00FD40C3">
              <w:rPr>
                <w:lang w:val="id-ID"/>
              </w:rPr>
              <w:t xml:space="preserve">    "golput": "golongan putih",</w:t>
            </w:r>
          </w:p>
          <w:p w14:paraId="3F4C40E1" w14:textId="77777777" w:rsidR="00364E7F" w:rsidRPr="00FD40C3" w:rsidRDefault="00364E7F" w:rsidP="00364E7F">
            <w:pPr>
              <w:pStyle w:val="Code"/>
              <w:rPr>
                <w:lang w:val="id-ID"/>
              </w:rPr>
            </w:pPr>
            <w:r w:rsidRPr="00FD40C3">
              <w:rPr>
                <w:lang w:val="id-ID"/>
              </w:rPr>
              <w:t xml:space="preserve">    "gombal": "suka merayu",</w:t>
            </w:r>
          </w:p>
          <w:p w14:paraId="6B61D5B2" w14:textId="77777777" w:rsidR="00364E7F" w:rsidRPr="00FD40C3" w:rsidRDefault="00364E7F" w:rsidP="00364E7F">
            <w:pPr>
              <w:pStyle w:val="Code"/>
              <w:rPr>
                <w:lang w:val="id-ID"/>
              </w:rPr>
            </w:pPr>
            <w:r w:rsidRPr="00FD40C3">
              <w:rPr>
                <w:lang w:val="id-ID"/>
              </w:rPr>
              <w:t xml:space="preserve">    "good": "bagus",</w:t>
            </w:r>
          </w:p>
          <w:p w14:paraId="23500554" w14:textId="77777777" w:rsidR="00364E7F" w:rsidRPr="00FD40C3" w:rsidRDefault="00364E7F" w:rsidP="00364E7F">
            <w:pPr>
              <w:pStyle w:val="Code"/>
              <w:rPr>
                <w:lang w:val="id-ID"/>
              </w:rPr>
            </w:pPr>
            <w:r w:rsidRPr="00FD40C3">
              <w:rPr>
                <w:lang w:val="id-ID"/>
              </w:rPr>
              <w:t xml:space="preserve">    "governor": "gubernur",</w:t>
            </w:r>
          </w:p>
          <w:p w14:paraId="4FE91E23" w14:textId="77777777" w:rsidR="00364E7F" w:rsidRPr="00FD40C3" w:rsidRDefault="00364E7F" w:rsidP="00364E7F">
            <w:pPr>
              <w:pStyle w:val="Code"/>
              <w:rPr>
                <w:lang w:val="id-ID"/>
              </w:rPr>
            </w:pPr>
            <w:r w:rsidRPr="00FD40C3">
              <w:rPr>
                <w:lang w:val="id-ID"/>
              </w:rPr>
              <w:t xml:space="preserve">    "gowes": "mengayuh sepeda",</w:t>
            </w:r>
          </w:p>
          <w:p w14:paraId="3D360E84" w14:textId="77777777" w:rsidR="00364E7F" w:rsidRPr="00FD40C3" w:rsidRDefault="00364E7F" w:rsidP="00364E7F">
            <w:pPr>
              <w:pStyle w:val="Code"/>
              <w:rPr>
                <w:lang w:val="id-ID"/>
              </w:rPr>
            </w:pPr>
            <w:r w:rsidRPr="00FD40C3">
              <w:rPr>
                <w:lang w:val="id-ID"/>
              </w:rPr>
              <w:t xml:space="preserve">    "gpl": "tidak pakai lama",</w:t>
            </w:r>
          </w:p>
          <w:p w14:paraId="5DD7A3B6" w14:textId="77777777" w:rsidR="00364E7F" w:rsidRPr="00FD40C3" w:rsidRDefault="00364E7F" w:rsidP="00364E7F">
            <w:pPr>
              <w:pStyle w:val="Code"/>
              <w:rPr>
                <w:lang w:val="id-ID"/>
              </w:rPr>
            </w:pPr>
            <w:r w:rsidRPr="00FD40C3">
              <w:rPr>
                <w:lang w:val="id-ID"/>
              </w:rPr>
              <w:t xml:space="preserve">    "gpny": "tidak punya",</w:t>
            </w:r>
          </w:p>
          <w:p w14:paraId="34B05B14" w14:textId="77777777" w:rsidR="00364E7F" w:rsidRPr="00FD40C3" w:rsidRDefault="00364E7F" w:rsidP="00364E7F">
            <w:pPr>
              <w:pStyle w:val="Code"/>
              <w:rPr>
                <w:lang w:val="id-ID"/>
              </w:rPr>
            </w:pPr>
            <w:r w:rsidRPr="00FD40C3">
              <w:rPr>
                <w:lang w:val="id-ID"/>
              </w:rPr>
              <w:t xml:space="preserve">    "gpp": "tidak apa-apa",</w:t>
            </w:r>
          </w:p>
          <w:p w14:paraId="6CA2DF8F" w14:textId="77777777" w:rsidR="00364E7F" w:rsidRPr="00FD40C3" w:rsidRDefault="00364E7F" w:rsidP="00364E7F">
            <w:pPr>
              <w:pStyle w:val="Code"/>
              <w:rPr>
                <w:lang w:val="id-ID"/>
              </w:rPr>
            </w:pPr>
            <w:r w:rsidRPr="00FD40C3">
              <w:rPr>
                <w:lang w:val="id-ID"/>
              </w:rPr>
              <w:t xml:space="preserve">    "gr": "gede rasa",</w:t>
            </w:r>
          </w:p>
          <w:p w14:paraId="3F677439" w14:textId="77777777" w:rsidR="00364E7F" w:rsidRPr="00FD40C3" w:rsidRDefault="00364E7F" w:rsidP="00364E7F">
            <w:pPr>
              <w:pStyle w:val="Code"/>
              <w:rPr>
                <w:lang w:val="id-ID"/>
              </w:rPr>
            </w:pPr>
            <w:r w:rsidRPr="00FD40C3">
              <w:rPr>
                <w:lang w:val="id-ID"/>
              </w:rPr>
              <w:t xml:space="preserve">    "gretong": "gratis",</w:t>
            </w:r>
          </w:p>
          <w:p w14:paraId="7EE29189" w14:textId="77777777" w:rsidR="00364E7F" w:rsidRPr="00FD40C3" w:rsidRDefault="00364E7F" w:rsidP="00364E7F">
            <w:pPr>
              <w:pStyle w:val="Code"/>
              <w:rPr>
                <w:lang w:val="id-ID"/>
              </w:rPr>
            </w:pPr>
            <w:r w:rsidRPr="00FD40C3">
              <w:rPr>
                <w:lang w:val="id-ID"/>
              </w:rPr>
              <w:t xml:space="preserve">    "gretongan": "gratisan",</w:t>
            </w:r>
          </w:p>
          <w:p w14:paraId="54F62503" w14:textId="77777777" w:rsidR="00364E7F" w:rsidRPr="00FD40C3" w:rsidRDefault="00364E7F" w:rsidP="00364E7F">
            <w:pPr>
              <w:pStyle w:val="Code"/>
              <w:rPr>
                <w:lang w:val="id-ID"/>
              </w:rPr>
            </w:pPr>
            <w:r w:rsidRPr="00FD40C3">
              <w:rPr>
                <w:lang w:val="id-ID"/>
              </w:rPr>
              <w:t xml:space="preserve">    "gt": "gitu",</w:t>
            </w:r>
          </w:p>
          <w:p w14:paraId="01F6C1D4" w14:textId="77777777" w:rsidR="00364E7F" w:rsidRPr="00FD40C3" w:rsidRDefault="00364E7F" w:rsidP="00364E7F">
            <w:pPr>
              <w:pStyle w:val="Code"/>
              <w:rPr>
                <w:lang w:val="id-ID"/>
              </w:rPr>
            </w:pPr>
            <w:r w:rsidRPr="00FD40C3">
              <w:rPr>
                <w:lang w:val="id-ID"/>
              </w:rPr>
              <w:t xml:space="preserve">    "gtau": "tidak tahu",</w:t>
            </w:r>
          </w:p>
          <w:p w14:paraId="72769E68" w14:textId="77777777" w:rsidR="00364E7F" w:rsidRPr="00FD40C3" w:rsidRDefault="00364E7F" w:rsidP="00364E7F">
            <w:pPr>
              <w:pStyle w:val="Code"/>
              <w:rPr>
                <w:lang w:val="id-ID"/>
              </w:rPr>
            </w:pPr>
            <w:r w:rsidRPr="00FD40C3">
              <w:rPr>
                <w:lang w:val="id-ID"/>
              </w:rPr>
              <w:t xml:space="preserve">    "gtw": "tidak tahu",</w:t>
            </w:r>
          </w:p>
          <w:p w14:paraId="4BA7E50F" w14:textId="77777777" w:rsidR="00364E7F" w:rsidRPr="00FD40C3" w:rsidRDefault="00364E7F" w:rsidP="00364E7F">
            <w:pPr>
              <w:pStyle w:val="Code"/>
              <w:rPr>
                <w:lang w:val="id-ID"/>
              </w:rPr>
            </w:pPr>
            <w:r w:rsidRPr="00FD40C3">
              <w:rPr>
                <w:lang w:val="id-ID"/>
              </w:rPr>
              <w:t xml:space="preserve">    "gua": "saya",</w:t>
            </w:r>
          </w:p>
          <w:p w14:paraId="030B42CD" w14:textId="77777777" w:rsidR="00364E7F" w:rsidRPr="00FD40C3" w:rsidRDefault="00364E7F" w:rsidP="00364E7F">
            <w:pPr>
              <w:pStyle w:val="Code"/>
              <w:rPr>
                <w:lang w:val="id-ID"/>
              </w:rPr>
            </w:pPr>
            <w:r w:rsidRPr="00FD40C3">
              <w:rPr>
                <w:lang w:val="id-ID"/>
              </w:rPr>
              <w:t xml:space="preserve">    "gub": "gubernur",</w:t>
            </w:r>
          </w:p>
          <w:p w14:paraId="620E577C" w14:textId="77777777" w:rsidR="00364E7F" w:rsidRPr="00FD40C3" w:rsidRDefault="00364E7F" w:rsidP="00364E7F">
            <w:pPr>
              <w:pStyle w:val="Code"/>
              <w:rPr>
                <w:lang w:val="id-ID"/>
              </w:rPr>
            </w:pPr>
            <w:r w:rsidRPr="00FD40C3">
              <w:rPr>
                <w:lang w:val="id-ID"/>
              </w:rPr>
              <w:t xml:space="preserve">    "gue": "saya",</w:t>
            </w:r>
          </w:p>
          <w:p w14:paraId="5B3F25E9" w14:textId="77777777" w:rsidR="00364E7F" w:rsidRPr="00FD40C3" w:rsidRDefault="00364E7F" w:rsidP="00364E7F">
            <w:pPr>
              <w:pStyle w:val="Code"/>
              <w:rPr>
                <w:lang w:val="id-ID"/>
              </w:rPr>
            </w:pPr>
            <w:r w:rsidRPr="00FD40C3">
              <w:rPr>
                <w:lang w:val="id-ID"/>
              </w:rPr>
              <w:t xml:space="preserve">    "guna": "menggunakan",</w:t>
            </w:r>
          </w:p>
          <w:p w14:paraId="209E41C6" w14:textId="77777777" w:rsidR="00364E7F" w:rsidRPr="00FD40C3" w:rsidRDefault="00364E7F" w:rsidP="00364E7F">
            <w:pPr>
              <w:pStyle w:val="Code"/>
              <w:rPr>
                <w:lang w:val="id-ID"/>
              </w:rPr>
            </w:pPr>
            <w:r w:rsidRPr="00FD40C3">
              <w:rPr>
                <w:lang w:val="id-ID"/>
              </w:rPr>
              <w:t xml:space="preserve">    "guoblok": "goblok",</w:t>
            </w:r>
          </w:p>
          <w:p w14:paraId="724E1282" w14:textId="77777777" w:rsidR="00364E7F" w:rsidRPr="00FD40C3" w:rsidRDefault="00364E7F" w:rsidP="00364E7F">
            <w:pPr>
              <w:pStyle w:val="Code"/>
              <w:rPr>
                <w:lang w:val="id-ID"/>
              </w:rPr>
            </w:pPr>
            <w:r w:rsidRPr="00FD40C3">
              <w:rPr>
                <w:lang w:val="id-ID"/>
              </w:rPr>
              <w:t xml:space="preserve">    "guys": "teman-teman",</w:t>
            </w:r>
          </w:p>
          <w:p w14:paraId="3828ED4E" w14:textId="77777777" w:rsidR="00364E7F" w:rsidRPr="00FD40C3" w:rsidRDefault="00364E7F" w:rsidP="00364E7F">
            <w:pPr>
              <w:pStyle w:val="Code"/>
              <w:rPr>
                <w:lang w:val="id-ID"/>
              </w:rPr>
            </w:pPr>
            <w:r w:rsidRPr="00FD40C3">
              <w:rPr>
                <w:lang w:val="id-ID"/>
              </w:rPr>
              <w:t xml:space="preserve">    "gw": "saya",</w:t>
            </w:r>
          </w:p>
          <w:p w14:paraId="1524885B" w14:textId="77777777" w:rsidR="00364E7F" w:rsidRPr="00FD40C3" w:rsidRDefault="00364E7F" w:rsidP="00364E7F">
            <w:pPr>
              <w:pStyle w:val="Code"/>
              <w:rPr>
                <w:lang w:val="id-ID"/>
              </w:rPr>
            </w:pPr>
            <w:r w:rsidRPr="00FD40C3">
              <w:rPr>
                <w:lang w:val="id-ID"/>
              </w:rPr>
              <w:t xml:space="preserve">    "gws": "cepat sembuh",</w:t>
            </w:r>
          </w:p>
          <w:p w14:paraId="358FB552" w14:textId="77777777" w:rsidR="00364E7F" w:rsidRPr="00FD40C3" w:rsidRDefault="00364E7F" w:rsidP="00364E7F">
            <w:pPr>
              <w:pStyle w:val="Code"/>
              <w:rPr>
                <w:lang w:val="id-ID"/>
              </w:rPr>
            </w:pPr>
            <w:r w:rsidRPr="00FD40C3">
              <w:rPr>
                <w:lang w:val="id-ID"/>
              </w:rPr>
              <w:t xml:space="preserve">    "ha": "tertawa",</w:t>
            </w:r>
          </w:p>
          <w:p w14:paraId="652BCF59" w14:textId="77777777" w:rsidR="00364E7F" w:rsidRPr="00FD40C3" w:rsidRDefault="00364E7F" w:rsidP="00364E7F">
            <w:pPr>
              <w:pStyle w:val="Code"/>
              <w:rPr>
                <w:lang w:val="id-ID"/>
              </w:rPr>
            </w:pPr>
            <w:r w:rsidRPr="00FD40C3">
              <w:rPr>
                <w:lang w:val="id-ID"/>
              </w:rPr>
              <w:t xml:space="preserve">    "habis2an": "habis-habisan",</w:t>
            </w:r>
          </w:p>
          <w:p w14:paraId="5CBE6AE3" w14:textId="77777777" w:rsidR="00364E7F" w:rsidRPr="00FD40C3" w:rsidRDefault="00364E7F" w:rsidP="00364E7F">
            <w:pPr>
              <w:pStyle w:val="Code"/>
              <w:rPr>
                <w:lang w:val="id-ID"/>
              </w:rPr>
            </w:pPr>
            <w:r w:rsidRPr="00FD40C3">
              <w:rPr>
                <w:lang w:val="id-ID"/>
              </w:rPr>
              <w:t xml:space="preserve">    "haghaghag": "tertawa",</w:t>
            </w:r>
          </w:p>
          <w:p w14:paraId="10177357" w14:textId="77777777" w:rsidR="00364E7F" w:rsidRPr="00FD40C3" w:rsidRDefault="00364E7F" w:rsidP="00364E7F">
            <w:pPr>
              <w:pStyle w:val="Code"/>
              <w:rPr>
                <w:lang w:val="id-ID"/>
              </w:rPr>
            </w:pPr>
            <w:r w:rsidRPr="00FD40C3">
              <w:rPr>
                <w:lang w:val="id-ID"/>
              </w:rPr>
              <w:t xml:space="preserve">    "haha": "tertawa",</w:t>
            </w:r>
          </w:p>
          <w:p w14:paraId="6EB08128" w14:textId="77777777" w:rsidR="00364E7F" w:rsidRPr="00FD40C3" w:rsidRDefault="00364E7F" w:rsidP="00364E7F">
            <w:pPr>
              <w:pStyle w:val="Code"/>
              <w:rPr>
                <w:lang w:val="id-ID"/>
              </w:rPr>
            </w:pPr>
            <w:r w:rsidRPr="00FD40C3">
              <w:rPr>
                <w:lang w:val="id-ID"/>
              </w:rPr>
              <w:t xml:space="preserve">    "hak2": "hak hak",</w:t>
            </w:r>
          </w:p>
          <w:p w14:paraId="0457D059" w14:textId="77777777" w:rsidR="00364E7F" w:rsidRPr="00FD40C3" w:rsidRDefault="00364E7F" w:rsidP="00364E7F">
            <w:pPr>
              <w:pStyle w:val="Code"/>
              <w:rPr>
                <w:lang w:val="id-ID"/>
              </w:rPr>
            </w:pPr>
            <w:r w:rsidRPr="00FD40C3">
              <w:rPr>
                <w:lang w:val="id-ID"/>
              </w:rPr>
              <w:t xml:space="preserve">    "hakhak": "tertawa",</w:t>
            </w:r>
          </w:p>
          <w:p w14:paraId="37E0A0B4" w14:textId="77777777" w:rsidR="00364E7F" w:rsidRPr="00FD40C3" w:rsidRDefault="00364E7F" w:rsidP="00364E7F">
            <w:pPr>
              <w:pStyle w:val="Code"/>
              <w:rPr>
                <w:lang w:val="id-ID"/>
              </w:rPr>
            </w:pPr>
            <w:r w:rsidRPr="00FD40C3">
              <w:rPr>
                <w:lang w:val="id-ID"/>
              </w:rPr>
              <w:t xml:space="preserve">    "hallow": "halo",</w:t>
            </w:r>
          </w:p>
          <w:p w14:paraId="3F81DFF9" w14:textId="77777777" w:rsidR="00364E7F" w:rsidRPr="00FD40C3" w:rsidRDefault="00364E7F" w:rsidP="00364E7F">
            <w:pPr>
              <w:pStyle w:val="Code"/>
              <w:rPr>
                <w:lang w:val="id-ID"/>
              </w:rPr>
            </w:pPr>
            <w:r w:rsidRPr="00FD40C3">
              <w:rPr>
                <w:lang w:val="id-ID"/>
              </w:rPr>
              <w:t xml:space="preserve">    "ham": "hak asasi manusia",</w:t>
            </w:r>
          </w:p>
          <w:p w14:paraId="747A3157" w14:textId="77777777" w:rsidR="00364E7F" w:rsidRPr="00FD40C3" w:rsidRDefault="00364E7F" w:rsidP="00364E7F">
            <w:pPr>
              <w:pStyle w:val="Code"/>
              <w:rPr>
                <w:lang w:val="id-ID"/>
              </w:rPr>
            </w:pPr>
            <w:r w:rsidRPr="00FD40C3">
              <w:rPr>
                <w:lang w:val="id-ID"/>
              </w:rPr>
              <w:lastRenderedPageBreak/>
              <w:t xml:space="preserve">    "handak": "bahan peledak",</w:t>
            </w:r>
          </w:p>
          <w:p w14:paraId="0EC3C74D" w14:textId="77777777" w:rsidR="00364E7F" w:rsidRPr="00FD40C3" w:rsidRDefault="00364E7F" w:rsidP="00364E7F">
            <w:pPr>
              <w:pStyle w:val="Code"/>
              <w:rPr>
                <w:lang w:val="id-ID"/>
              </w:rPr>
            </w:pPr>
            <w:r w:rsidRPr="00FD40C3">
              <w:rPr>
                <w:lang w:val="id-ID"/>
              </w:rPr>
              <w:t xml:space="preserve">    "hankam": "pertahanan dan keamanan",</w:t>
            </w:r>
          </w:p>
          <w:p w14:paraId="07C18FA5" w14:textId="77777777" w:rsidR="00364E7F" w:rsidRPr="00FD40C3" w:rsidRDefault="00364E7F" w:rsidP="00364E7F">
            <w:pPr>
              <w:pStyle w:val="Code"/>
              <w:rPr>
                <w:lang w:val="id-ID"/>
              </w:rPr>
            </w:pPr>
            <w:r w:rsidRPr="00FD40C3">
              <w:rPr>
                <w:lang w:val="id-ID"/>
              </w:rPr>
              <w:t xml:space="preserve">    "hansip": "pertahanan sipil",</w:t>
            </w:r>
          </w:p>
          <w:p w14:paraId="27B06909" w14:textId="77777777" w:rsidR="00364E7F" w:rsidRPr="00FD40C3" w:rsidRDefault="00364E7F" w:rsidP="00364E7F">
            <w:pPr>
              <w:pStyle w:val="Code"/>
              <w:rPr>
                <w:lang w:val="id-ID"/>
              </w:rPr>
            </w:pPr>
            <w:r w:rsidRPr="00FD40C3">
              <w:rPr>
                <w:lang w:val="id-ID"/>
              </w:rPr>
              <w:t xml:space="preserve">    "happy": "bahagia",</w:t>
            </w:r>
          </w:p>
          <w:p w14:paraId="35BA4BAC" w14:textId="77777777" w:rsidR="00364E7F" w:rsidRPr="00FD40C3" w:rsidRDefault="00364E7F" w:rsidP="00364E7F">
            <w:pPr>
              <w:pStyle w:val="Code"/>
              <w:rPr>
                <w:lang w:val="id-ID"/>
              </w:rPr>
            </w:pPr>
            <w:r w:rsidRPr="00FD40C3">
              <w:rPr>
                <w:lang w:val="id-ID"/>
              </w:rPr>
              <w:t xml:space="preserve">    "hardcore": "keras",</w:t>
            </w:r>
          </w:p>
          <w:p w14:paraId="46F5D150" w14:textId="77777777" w:rsidR="00364E7F" w:rsidRPr="00FD40C3" w:rsidRDefault="00364E7F" w:rsidP="00364E7F">
            <w:pPr>
              <w:pStyle w:val="Code"/>
              <w:rPr>
                <w:lang w:val="id-ID"/>
              </w:rPr>
            </w:pPr>
            <w:r w:rsidRPr="00FD40C3">
              <w:rPr>
                <w:lang w:val="id-ID"/>
              </w:rPr>
              <w:t xml:space="preserve">    "hehe": "he",</w:t>
            </w:r>
          </w:p>
          <w:p w14:paraId="5F6BBD02" w14:textId="77777777" w:rsidR="00364E7F" w:rsidRPr="00FD40C3" w:rsidRDefault="00364E7F" w:rsidP="00364E7F">
            <w:pPr>
              <w:pStyle w:val="Code"/>
              <w:rPr>
                <w:lang w:val="id-ID"/>
              </w:rPr>
            </w:pPr>
            <w:r w:rsidRPr="00FD40C3">
              <w:rPr>
                <w:lang w:val="id-ID"/>
              </w:rPr>
              <w:t xml:space="preserve">    "hellow": "halo",</w:t>
            </w:r>
          </w:p>
          <w:p w14:paraId="433ED27D" w14:textId="77777777" w:rsidR="00364E7F" w:rsidRPr="00FD40C3" w:rsidRDefault="00364E7F" w:rsidP="00364E7F">
            <w:pPr>
              <w:pStyle w:val="Code"/>
              <w:rPr>
                <w:lang w:val="id-ID"/>
              </w:rPr>
            </w:pPr>
            <w:r w:rsidRPr="00FD40C3">
              <w:rPr>
                <w:lang w:val="id-ID"/>
              </w:rPr>
              <w:t xml:space="preserve">    "helo": "halo",</w:t>
            </w:r>
          </w:p>
          <w:p w14:paraId="5C1DDA4D" w14:textId="77777777" w:rsidR="00364E7F" w:rsidRPr="00FD40C3" w:rsidRDefault="00364E7F" w:rsidP="00364E7F">
            <w:pPr>
              <w:pStyle w:val="Code"/>
              <w:rPr>
                <w:lang w:val="id-ID"/>
              </w:rPr>
            </w:pPr>
            <w:r w:rsidRPr="00FD40C3">
              <w:rPr>
                <w:lang w:val="id-ID"/>
              </w:rPr>
              <w:t xml:space="preserve">    "helow": "halo",</w:t>
            </w:r>
          </w:p>
          <w:p w14:paraId="004CB476" w14:textId="77777777" w:rsidR="00364E7F" w:rsidRPr="00FD40C3" w:rsidRDefault="00364E7F" w:rsidP="00364E7F">
            <w:pPr>
              <w:pStyle w:val="Code"/>
              <w:rPr>
                <w:lang w:val="id-ID"/>
              </w:rPr>
            </w:pPr>
            <w:r w:rsidRPr="00FD40C3">
              <w:rPr>
                <w:lang w:val="id-ID"/>
              </w:rPr>
              <w:t xml:space="preserve">    "heter": "pembenci",</w:t>
            </w:r>
          </w:p>
          <w:p w14:paraId="19B3C958" w14:textId="77777777" w:rsidR="00364E7F" w:rsidRPr="00FD40C3" w:rsidRDefault="00364E7F" w:rsidP="00364E7F">
            <w:pPr>
              <w:pStyle w:val="Code"/>
              <w:rPr>
                <w:lang w:val="id-ID"/>
              </w:rPr>
            </w:pPr>
            <w:r w:rsidRPr="00FD40C3">
              <w:rPr>
                <w:lang w:val="id-ID"/>
              </w:rPr>
              <w:t xml:space="preserve">    "heters": "pembenci",</w:t>
            </w:r>
          </w:p>
          <w:p w14:paraId="213FEA79" w14:textId="77777777" w:rsidR="00364E7F" w:rsidRPr="00FD40C3" w:rsidRDefault="00364E7F" w:rsidP="00364E7F">
            <w:pPr>
              <w:pStyle w:val="Code"/>
              <w:rPr>
                <w:lang w:val="id-ID"/>
              </w:rPr>
            </w:pPr>
            <w:r w:rsidRPr="00FD40C3">
              <w:rPr>
                <w:lang w:val="id-ID"/>
              </w:rPr>
              <w:t xml:space="preserve">    "hey": "hai",</w:t>
            </w:r>
          </w:p>
          <w:p w14:paraId="2C12D9F7" w14:textId="77777777" w:rsidR="00364E7F" w:rsidRPr="00FD40C3" w:rsidRDefault="00364E7F" w:rsidP="00364E7F">
            <w:pPr>
              <w:pStyle w:val="Code"/>
              <w:rPr>
                <w:lang w:val="id-ID"/>
              </w:rPr>
            </w:pPr>
            <w:r w:rsidRPr="00FD40C3">
              <w:rPr>
                <w:lang w:val="id-ID"/>
              </w:rPr>
              <w:t xml:space="preserve">    "hi": "hai",</w:t>
            </w:r>
          </w:p>
          <w:p w14:paraId="6A4092A6" w14:textId="77777777" w:rsidR="00364E7F" w:rsidRPr="00FD40C3" w:rsidRDefault="00364E7F" w:rsidP="00364E7F">
            <w:pPr>
              <w:pStyle w:val="Code"/>
              <w:rPr>
                <w:lang w:val="id-ID"/>
              </w:rPr>
            </w:pPr>
            <w:r w:rsidRPr="00FD40C3">
              <w:rPr>
                <w:lang w:val="id-ID"/>
              </w:rPr>
              <w:t xml:space="preserve">    "hlm": "halaman",</w:t>
            </w:r>
          </w:p>
          <w:p w14:paraId="4A46D3CE" w14:textId="77777777" w:rsidR="00364E7F" w:rsidRPr="00FD40C3" w:rsidRDefault="00364E7F" w:rsidP="00364E7F">
            <w:pPr>
              <w:pStyle w:val="Code"/>
              <w:rPr>
                <w:lang w:val="id-ID"/>
              </w:rPr>
            </w:pPr>
            <w:r w:rsidRPr="00FD40C3">
              <w:rPr>
                <w:lang w:val="id-ID"/>
              </w:rPr>
              <w:t xml:space="preserve">    "hlng": "hilang",</w:t>
            </w:r>
          </w:p>
          <w:p w14:paraId="1A385616" w14:textId="77777777" w:rsidR="00364E7F" w:rsidRPr="00FD40C3" w:rsidRDefault="00364E7F" w:rsidP="00364E7F">
            <w:pPr>
              <w:pStyle w:val="Code"/>
              <w:rPr>
                <w:lang w:val="id-ID"/>
              </w:rPr>
            </w:pPr>
            <w:r w:rsidRPr="00FD40C3">
              <w:rPr>
                <w:lang w:val="id-ID"/>
              </w:rPr>
              <w:t xml:space="preserve">    "hny": "hanya",</w:t>
            </w:r>
          </w:p>
          <w:p w14:paraId="7E4B5212" w14:textId="77777777" w:rsidR="00364E7F" w:rsidRPr="00FD40C3" w:rsidRDefault="00364E7F" w:rsidP="00364E7F">
            <w:pPr>
              <w:pStyle w:val="Code"/>
              <w:rPr>
                <w:lang w:val="id-ID"/>
              </w:rPr>
            </w:pPr>
            <w:r w:rsidRPr="00FD40C3">
              <w:rPr>
                <w:lang w:val="id-ID"/>
              </w:rPr>
              <w:t xml:space="preserve">    "hnya": "hanya",</w:t>
            </w:r>
          </w:p>
          <w:p w14:paraId="2A9872B4" w14:textId="77777777" w:rsidR="00364E7F" w:rsidRPr="00FD40C3" w:rsidRDefault="00364E7F" w:rsidP="00364E7F">
            <w:pPr>
              <w:pStyle w:val="Code"/>
              <w:rPr>
                <w:lang w:val="id-ID"/>
              </w:rPr>
            </w:pPr>
            <w:r w:rsidRPr="00FD40C3">
              <w:rPr>
                <w:lang w:val="id-ID"/>
              </w:rPr>
              <w:t xml:space="preserve">    "hoax": "isu bohong",</w:t>
            </w:r>
          </w:p>
          <w:p w14:paraId="3575281A" w14:textId="77777777" w:rsidR="00364E7F" w:rsidRPr="00FD40C3" w:rsidRDefault="00364E7F" w:rsidP="00364E7F">
            <w:pPr>
              <w:pStyle w:val="Code"/>
              <w:rPr>
                <w:lang w:val="id-ID"/>
              </w:rPr>
            </w:pPr>
            <w:r w:rsidRPr="00FD40C3">
              <w:rPr>
                <w:lang w:val="id-ID"/>
              </w:rPr>
              <w:t xml:space="preserve">    "hot2nya": "hot-hotnya",</w:t>
            </w:r>
          </w:p>
          <w:p w14:paraId="6A903693" w14:textId="77777777" w:rsidR="00364E7F" w:rsidRPr="00FD40C3" w:rsidRDefault="00364E7F" w:rsidP="00364E7F">
            <w:pPr>
              <w:pStyle w:val="Code"/>
              <w:rPr>
                <w:lang w:val="id-ID"/>
              </w:rPr>
            </w:pPr>
            <w:r w:rsidRPr="00FD40C3">
              <w:rPr>
                <w:lang w:val="id-ID"/>
              </w:rPr>
              <w:t xml:space="preserve">    "houm": "rumah",</w:t>
            </w:r>
          </w:p>
          <w:p w14:paraId="398A8A08" w14:textId="77777777" w:rsidR="00364E7F" w:rsidRPr="00FD40C3" w:rsidRDefault="00364E7F" w:rsidP="00364E7F">
            <w:pPr>
              <w:pStyle w:val="Code"/>
              <w:rPr>
                <w:lang w:val="id-ID"/>
              </w:rPr>
            </w:pPr>
            <w:r w:rsidRPr="00FD40C3">
              <w:rPr>
                <w:lang w:val="id-ID"/>
              </w:rPr>
              <w:t xml:space="preserve">    "hr": "hari",</w:t>
            </w:r>
          </w:p>
          <w:p w14:paraId="12DE2C93" w14:textId="77777777" w:rsidR="00364E7F" w:rsidRPr="00FD40C3" w:rsidRDefault="00364E7F" w:rsidP="00364E7F">
            <w:pPr>
              <w:pStyle w:val="Code"/>
              <w:rPr>
                <w:lang w:val="id-ID"/>
              </w:rPr>
            </w:pPr>
            <w:r w:rsidRPr="00FD40C3">
              <w:rPr>
                <w:lang w:val="id-ID"/>
              </w:rPr>
              <w:t xml:space="preserve">    "hrs": "harus",</w:t>
            </w:r>
          </w:p>
          <w:p w14:paraId="7060CACE" w14:textId="77777777" w:rsidR="00364E7F" w:rsidRPr="00FD40C3" w:rsidRDefault="00364E7F" w:rsidP="00364E7F">
            <w:pPr>
              <w:pStyle w:val="Code"/>
              <w:rPr>
                <w:lang w:val="id-ID"/>
              </w:rPr>
            </w:pPr>
            <w:r w:rsidRPr="00FD40C3">
              <w:rPr>
                <w:lang w:val="id-ID"/>
              </w:rPr>
              <w:t xml:space="preserve">    "hrus": "harus",</w:t>
            </w:r>
          </w:p>
          <w:p w14:paraId="4C514502" w14:textId="77777777" w:rsidR="00364E7F" w:rsidRPr="00FD40C3" w:rsidRDefault="00364E7F" w:rsidP="00364E7F">
            <w:pPr>
              <w:pStyle w:val="Code"/>
              <w:rPr>
                <w:lang w:val="id-ID"/>
              </w:rPr>
            </w:pPr>
            <w:r w:rsidRPr="00FD40C3">
              <w:rPr>
                <w:lang w:val="id-ID"/>
              </w:rPr>
              <w:t xml:space="preserve">    "hubad": "hubungan angkatan darat",</w:t>
            </w:r>
          </w:p>
          <w:p w14:paraId="64D14773" w14:textId="77777777" w:rsidR="00364E7F" w:rsidRPr="00FD40C3" w:rsidRDefault="00364E7F" w:rsidP="00364E7F">
            <w:pPr>
              <w:pStyle w:val="Code"/>
              <w:rPr>
                <w:lang w:val="id-ID"/>
              </w:rPr>
            </w:pPr>
            <w:r w:rsidRPr="00FD40C3">
              <w:rPr>
                <w:lang w:val="id-ID"/>
              </w:rPr>
              <w:t xml:space="preserve">    "hubdar": "perhubungan darat",</w:t>
            </w:r>
          </w:p>
          <w:p w14:paraId="4BAEEBEE" w14:textId="77777777" w:rsidR="00364E7F" w:rsidRPr="00FD40C3" w:rsidRDefault="00364E7F" w:rsidP="00364E7F">
            <w:pPr>
              <w:pStyle w:val="Code"/>
              <w:rPr>
                <w:lang w:val="id-ID"/>
              </w:rPr>
            </w:pPr>
            <w:r w:rsidRPr="00FD40C3">
              <w:rPr>
                <w:lang w:val="id-ID"/>
              </w:rPr>
              <w:t xml:space="preserve">    "hubla": "perhubungan laut",</w:t>
            </w:r>
          </w:p>
          <w:p w14:paraId="109DEB8C" w14:textId="77777777" w:rsidR="00364E7F" w:rsidRPr="00FD40C3" w:rsidRDefault="00364E7F" w:rsidP="00364E7F">
            <w:pPr>
              <w:pStyle w:val="Code"/>
              <w:rPr>
                <w:lang w:val="id-ID"/>
              </w:rPr>
            </w:pPr>
            <w:r w:rsidRPr="00FD40C3">
              <w:rPr>
                <w:lang w:val="id-ID"/>
              </w:rPr>
              <w:t xml:space="preserve">    "huff": "mengeluh",</w:t>
            </w:r>
          </w:p>
          <w:p w14:paraId="1562046C" w14:textId="77777777" w:rsidR="00364E7F" w:rsidRPr="00FD40C3" w:rsidRDefault="00364E7F" w:rsidP="00364E7F">
            <w:pPr>
              <w:pStyle w:val="Code"/>
              <w:rPr>
                <w:lang w:val="id-ID"/>
              </w:rPr>
            </w:pPr>
            <w:r w:rsidRPr="00FD40C3">
              <w:rPr>
                <w:lang w:val="id-ID"/>
              </w:rPr>
              <w:t xml:space="preserve">    "huft": "mengeluh",</w:t>
            </w:r>
          </w:p>
          <w:p w14:paraId="6C505D4D" w14:textId="77777777" w:rsidR="00364E7F" w:rsidRPr="00FD40C3" w:rsidRDefault="00364E7F" w:rsidP="00364E7F">
            <w:pPr>
              <w:pStyle w:val="Code"/>
              <w:rPr>
                <w:lang w:val="id-ID"/>
              </w:rPr>
            </w:pPr>
            <w:r w:rsidRPr="00FD40C3">
              <w:rPr>
                <w:lang w:val="id-ID"/>
              </w:rPr>
              <w:t xml:space="preserve">    "hum": "rumah",</w:t>
            </w:r>
          </w:p>
          <w:p w14:paraId="62184A68" w14:textId="77777777" w:rsidR="00364E7F" w:rsidRPr="00FD40C3" w:rsidRDefault="00364E7F" w:rsidP="00364E7F">
            <w:pPr>
              <w:pStyle w:val="Code"/>
              <w:rPr>
                <w:lang w:val="id-ID"/>
              </w:rPr>
            </w:pPr>
            <w:r w:rsidRPr="00FD40C3">
              <w:rPr>
                <w:lang w:val="id-ID"/>
              </w:rPr>
              <w:t xml:space="preserve">    "humas": "hubungan masyarakat",</w:t>
            </w:r>
          </w:p>
          <w:p w14:paraId="58EB664D" w14:textId="77777777" w:rsidR="00364E7F" w:rsidRPr="00FD40C3" w:rsidRDefault="00364E7F" w:rsidP="00364E7F">
            <w:pPr>
              <w:pStyle w:val="Code"/>
              <w:rPr>
                <w:lang w:val="id-ID"/>
              </w:rPr>
            </w:pPr>
            <w:r w:rsidRPr="00FD40C3">
              <w:rPr>
                <w:lang w:val="id-ID"/>
              </w:rPr>
              <w:t xml:space="preserve">    "humoris": "lucu",</w:t>
            </w:r>
          </w:p>
          <w:p w14:paraId="59C06EBD" w14:textId="77777777" w:rsidR="00364E7F" w:rsidRPr="00FD40C3" w:rsidRDefault="00364E7F" w:rsidP="00364E7F">
            <w:pPr>
              <w:pStyle w:val="Code"/>
              <w:rPr>
                <w:lang w:val="id-ID"/>
              </w:rPr>
            </w:pPr>
            <w:r w:rsidRPr="00FD40C3">
              <w:rPr>
                <w:lang w:val="id-ID"/>
              </w:rPr>
              <w:t xml:space="preserve">    "humz": "rumah",</w:t>
            </w:r>
          </w:p>
          <w:p w14:paraId="46652F89" w14:textId="77777777" w:rsidR="00364E7F" w:rsidRPr="00FD40C3" w:rsidRDefault="00364E7F" w:rsidP="00364E7F">
            <w:pPr>
              <w:pStyle w:val="Code"/>
              <w:rPr>
                <w:lang w:val="id-ID"/>
              </w:rPr>
            </w:pPr>
            <w:r w:rsidRPr="00FD40C3">
              <w:rPr>
                <w:lang w:val="id-ID"/>
              </w:rPr>
              <w:t xml:space="preserve">    "hurts": "pedih",</w:t>
            </w:r>
          </w:p>
          <w:p w14:paraId="32DD83AC" w14:textId="77777777" w:rsidR="00364E7F" w:rsidRPr="00FD40C3" w:rsidRDefault="00364E7F" w:rsidP="00364E7F">
            <w:pPr>
              <w:pStyle w:val="Code"/>
              <w:rPr>
                <w:lang w:val="id-ID"/>
              </w:rPr>
            </w:pPr>
            <w:r w:rsidRPr="00FD40C3">
              <w:rPr>
                <w:lang w:val="id-ID"/>
              </w:rPr>
              <w:t xml:space="preserve">    "icecream": "ice cream",</w:t>
            </w:r>
          </w:p>
          <w:p w14:paraId="77111C59" w14:textId="77777777" w:rsidR="00364E7F" w:rsidRPr="00FD40C3" w:rsidRDefault="00364E7F" w:rsidP="00364E7F">
            <w:pPr>
              <w:pStyle w:val="Code"/>
              <w:rPr>
                <w:lang w:val="id-ID"/>
              </w:rPr>
            </w:pPr>
            <w:r w:rsidRPr="00FD40C3">
              <w:rPr>
                <w:lang w:val="id-ID"/>
              </w:rPr>
              <w:t xml:space="preserve">    "icecreamsandwich": "ice cream sandwich",</w:t>
            </w:r>
          </w:p>
          <w:p w14:paraId="66796B61" w14:textId="77777777" w:rsidR="00364E7F" w:rsidRPr="00FD40C3" w:rsidRDefault="00364E7F" w:rsidP="00364E7F">
            <w:pPr>
              <w:pStyle w:val="Code"/>
              <w:rPr>
                <w:lang w:val="id-ID"/>
              </w:rPr>
            </w:pPr>
            <w:r w:rsidRPr="00FD40C3">
              <w:rPr>
                <w:lang w:val="id-ID"/>
              </w:rPr>
              <w:t xml:space="preserve">    "ide2": "ide-ide",</w:t>
            </w:r>
          </w:p>
          <w:p w14:paraId="5B195B8D" w14:textId="77777777" w:rsidR="00364E7F" w:rsidRPr="00FD40C3" w:rsidRDefault="00364E7F" w:rsidP="00364E7F">
            <w:pPr>
              <w:pStyle w:val="Code"/>
              <w:rPr>
                <w:lang w:val="id-ID"/>
              </w:rPr>
            </w:pPr>
            <w:r w:rsidRPr="00FD40C3">
              <w:rPr>
                <w:lang w:val="id-ID"/>
              </w:rPr>
              <w:t xml:space="preserve">    "idk": "saya tidak tahu",</w:t>
            </w:r>
          </w:p>
          <w:p w14:paraId="76DA1EF7" w14:textId="77777777" w:rsidR="00364E7F" w:rsidRPr="00FD40C3" w:rsidRDefault="00364E7F" w:rsidP="00364E7F">
            <w:pPr>
              <w:pStyle w:val="Code"/>
              <w:rPr>
                <w:lang w:val="id-ID"/>
              </w:rPr>
            </w:pPr>
            <w:r w:rsidRPr="00FD40C3">
              <w:rPr>
                <w:lang w:val="id-ID"/>
              </w:rPr>
              <w:t xml:space="preserve">    "idup": "hidup",</w:t>
            </w:r>
          </w:p>
          <w:p w14:paraId="28E2D567" w14:textId="77777777" w:rsidR="00364E7F" w:rsidRPr="00FD40C3" w:rsidRDefault="00364E7F" w:rsidP="00364E7F">
            <w:pPr>
              <w:pStyle w:val="Code"/>
              <w:rPr>
                <w:lang w:val="id-ID"/>
              </w:rPr>
            </w:pPr>
            <w:r w:rsidRPr="00FD40C3">
              <w:rPr>
                <w:lang w:val="id-ID"/>
              </w:rPr>
              <w:t xml:space="preserve">    "ikon": "lambang",</w:t>
            </w:r>
          </w:p>
          <w:p w14:paraId="2121AB02" w14:textId="77777777" w:rsidR="00364E7F" w:rsidRPr="00FD40C3" w:rsidRDefault="00364E7F" w:rsidP="00364E7F">
            <w:pPr>
              <w:pStyle w:val="Code"/>
              <w:rPr>
                <w:lang w:val="id-ID"/>
              </w:rPr>
            </w:pPr>
            <w:r w:rsidRPr="00FD40C3">
              <w:rPr>
                <w:lang w:val="id-ID"/>
              </w:rPr>
              <w:t xml:space="preserve">    "ilang": "hilang",</w:t>
            </w:r>
          </w:p>
          <w:p w14:paraId="23AA365B" w14:textId="77777777" w:rsidR="00364E7F" w:rsidRPr="00FD40C3" w:rsidRDefault="00364E7F" w:rsidP="00364E7F">
            <w:pPr>
              <w:pStyle w:val="Code"/>
              <w:rPr>
                <w:lang w:val="id-ID"/>
              </w:rPr>
            </w:pPr>
            <w:r w:rsidRPr="00FD40C3">
              <w:rPr>
                <w:lang w:val="id-ID"/>
              </w:rPr>
              <w:t xml:space="preserve">    "ilfeel": "tidak suka",</w:t>
            </w:r>
          </w:p>
          <w:p w14:paraId="53F4179A" w14:textId="77777777" w:rsidR="00364E7F" w:rsidRPr="00FD40C3" w:rsidRDefault="00364E7F" w:rsidP="00364E7F">
            <w:pPr>
              <w:pStyle w:val="Code"/>
              <w:rPr>
                <w:lang w:val="id-ID"/>
              </w:rPr>
            </w:pPr>
            <w:r w:rsidRPr="00FD40C3">
              <w:rPr>
                <w:lang w:val="id-ID"/>
              </w:rPr>
              <w:t xml:space="preserve">    "ilfil": "tidak suka",</w:t>
            </w:r>
          </w:p>
          <w:p w14:paraId="563A40EA" w14:textId="77777777" w:rsidR="00364E7F" w:rsidRPr="00FD40C3" w:rsidRDefault="00364E7F" w:rsidP="00364E7F">
            <w:pPr>
              <w:pStyle w:val="Code"/>
              <w:rPr>
                <w:lang w:val="id-ID"/>
              </w:rPr>
            </w:pPr>
            <w:r w:rsidRPr="00FD40C3">
              <w:rPr>
                <w:lang w:val="id-ID"/>
              </w:rPr>
              <w:t xml:space="preserve">    "imba": "jago sekali",</w:t>
            </w:r>
          </w:p>
          <w:p w14:paraId="13D94646" w14:textId="77777777" w:rsidR="00364E7F" w:rsidRPr="00FD40C3" w:rsidRDefault="00364E7F" w:rsidP="00364E7F">
            <w:pPr>
              <w:pStyle w:val="Code"/>
              <w:rPr>
                <w:lang w:val="id-ID"/>
              </w:rPr>
            </w:pPr>
            <w:r w:rsidRPr="00FD40C3">
              <w:rPr>
                <w:lang w:val="id-ID"/>
              </w:rPr>
              <w:t xml:space="preserve">    "imho": "in my humble opinion",</w:t>
            </w:r>
          </w:p>
          <w:p w14:paraId="1169A92C" w14:textId="77777777" w:rsidR="00364E7F" w:rsidRPr="00FD40C3" w:rsidRDefault="00364E7F" w:rsidP="00364E7F">
            <w:pPr>
              <w:pStyle w:val="Code"/>
              <w:rPr>
                <w:lang w:val="id-ID"/>
              </w:rPr>
            </w:pPr>
            <w:r w:rsidRPr="00FD40C3">
              <w:rPr>
                <w:lang w:val="id-ID"/>
              </w:rPr>
              <w:t xml:space="preserve">    "imoet": "imut",</w:t>
            </w:r>
          </w:p>
          <w:p w14:paraId="1D8BCA3D" w14:textId="77777777" w:rsidR="00364E7F" w:rsidRPr="00FD40C3" w:rsidRDefault="00364E7F" w:rsidP="00364E7F">
            <w:pPr>
              <w:pStyle w:val="Code"/>
              <w:rPr>
                <w:lang w:val="id-ID"/>
              </w:rPr>
            </w:pPr>
            <w:r w:rsidRPr="00FD40C3">
              <w:rPr>
                <w:lang w:val="id-ID"/>
              </w:rPr>
              <w:t xml:space="preserve">    "imoetz": "imut",</w:t>
            </w:r>
          </w:p>
          <w:p w14:paraId="16DA440E" w14:textId="77777777" w:rsidR="00364E7F" w:rsidRPr="00FD40C3" w:rsidRDefault="00364E7F" w:rsidP="00364E7F">
            <w:pPr>
              <w:pStyle w:val="Code"/>
              <w:rPr>
                <w:lang w:val="id-ID"/>
              </w:rPr>
            </w:pPr>
            <w:r w:rsidRPr="00FD40C3">
              <w:rPr>
                <w:lang w:val="id-ID"/>
              </w:rPr>
              <w:t xml:space="preserve">    "indinesia": "indonesia",</w:t>
            </w:r>
          </w:p>
          <w:p w14:paraId="4E7181E9" w14:textId="77777777" w:rsidR="00364E7F" w:rsidRPr="00FD40C3" w:rsidRDefault="00364E7F" w:rsidP="00364E7F">
            <w:pPr>
              <w:pStyle w:val="Code"/>
              <w:rPr>
                <w:lang w:val="id-ID"/>
              </w:rPr>
            </w:pPr>
            <w:r w:rsidRPr="00FD40C3">
              <w:rPr>
                <w:lang w:val="id-ID"/>
              </w:rPr>
              <w:t xml:space="preserve">    "indo": "indonesia",</w:t>
            </w:r>
          </w:p>
          <w:p w14:paraId="7391A3A7" w14:textId="77777777" w:rsidR="00364E7F" w:rsidRPr="00FD40C3" w:rsidRDefault="00364E7F" w:rsidP="00364E7F">
            <w:pPr>
              <w:pStyle w:val="Code"/>
              <w:rPr>
                <w:lang w:val="id-ID"/>
              </w:rPr>
            </w:pPr>
            <w:r w:rsidRPr="00FD40C3">
              <w:rPr>
                <w:lang w:val="id-ID"/>
              </w:rPr>
              <w:t xml:space="preserve">    "indon": "Indonesia",</w:t>
            </w:r>
          </w:p>
          <w:p w14:paraId="35403FF8" w14:textId="77777777" w:rsidR="00364E7F" w:rsidRPr="00FD40C3" w:rsidRDefault="00364E7F" w:rsidP="00364E7F">
            <w:pPr>
              <w:pStyle w:val="Code"/>
              <w:rPr>
                <w:lang w:val="id-ID"/>
              </w:rPr>
            </w:pPr>
            <w:r w:rsidRPr="00FD40C3">
              <w:rPr>
                <w:lang w:val="id-ID"/>
              </w:rPr>
              <w:t xml:space="preserve">    "info": "informasi",</w:t>
            </w:r>
          </w:p>
          <w:p w14:paraId="7CE2E222" w14:textId="77777777" w:rsidR="00364E7F" w:rsidRPr="00FD40C3" w:rsidRDefault="00364E7F" w:rsidP="00364E7F">
            <w:pPr>
              <w:pStyle w:val="Code"/>
              <w:rPr>
                <w:lang w:val="id-ID"/>
              </w:rPr>
            </w:pPr>
            <w:r w:rsidRPr="00FD40C3">
              <w:rPr>
                <w:lang w:val="id-ID"/>
              </w:rPr>
              <w:t xml:space="preserve">    "insom": "insomnia",</w:t>
            </w:r>
          </w:p>
          <w:p w14:paraId="270A38C6" w14:textId="77777777" w:rsidR="00364E7F" w:rsidRPr="00FD40C3" w:rsidRDefault="00364E7F" w:rsidP="00364E7F">
            <w:pPr>
              <w:pStyle w:val="Code"/>
              <w:rPr>
                <w:lang w:val="id-ID"/>
              </w:rPr>
            </w:pPr>
            <w:r w:rsidRPr="00FD40C3">
              <w:rPr>
                <w:lang w:val="id-ID"/>
              </w:rPr>
              <w:t xml:space="preserve">    "ipb": "institut pertanian bogor",</w:t>
            </w:r>
          </w:p>
          <w:p w14:paraId="4E30D8AC" w14:textId="77777777" w:rsidR="00364E7F" w:rsidRPr="00FD40C3" w:rsidRDefault="00364E7F" w:rsidP="00364E7F">
            <w:pPr>
              <w:pStyle w:val="Code"/>
              <w:rPr>
                <w:lang w:val="id-ID"/>
              </w:rPr>
            </w:pPr>
            <w:r w:rsidRPr="00FD40C3">
              <w:rPr>
                <w:lang w:val="id-ID"/>
              </w:rPr>
              <w:t xml:space="preserve">    "irit": "hemat",</w:t>
            </w:r>
          </w:p>
          <w:p w14:paraId="42F52908" w14:textId="77777777" w:rsidR="00364E7F" w:rsidRPr="00FD40C3" w:rsidRDefault="00364E7F" w:rsidP="00364E7F">
            <w:pPr>
              <w:pStyle w:val="Code"/>
              <w:rPr>
                <w:lang w:val="id-ID"/>
              </w:rPr>
            </w:pPr>
            <w:r w:rsidRPr="00FD40C3">
              <w:rPr>
                <w:lang w:val="id-ID"/>
              </w:rPr>
              <w:t xml:space="preserve">    "isengin": "bercanda",</w:t>
            </w:r>
          </w:p>
          <w:p w14:paraId="5233FCFC" w14:textId="77777777" w:rsidR="00364E7F" w:rsidRPr="00FD40C3" w:rsidRDefault="00364E7F" w:rsidP="00364E7F">
            <w:pPr>
              <w:pStyle w:val="Code"/>
              <w:rPr>
                <w:lang w:val="id-ID"/>
              </w:rPr>
            </w:pPr>
            <w:r w:rsidRPr="00FD40C3">
              <w:rPr>
                <w:lang w:val="id-ID"/>
              </w:rPr>
              <w:t xml:space="preserve">    "ista": "nista",</w:t>
            </w:r>
          </w:p>
          <w:p w14:paraId="2F7D2AA9" w14:textId="77777777" w:rsidR="00364E7F" w:rsidRPr="00FD40C3" w:rsidRDefault="00364E7F" w:rsidP="00364E7F">
            <w:pPr>
              <w:pStyle w:val="Code"/>
              <w:rPr>
                <w:lang w:val="id-ID"/>
              </w:rPr>
            </w:pPr>
            <w:r w:rsidRPr="00FD40C3">
              <w:rPr>
                <w:lang w:val="id-ID"/>
              </w:rPr>
              <w:t xml:space="preserve">    "istaa": "nista",</w:t>
            </w:r>
          </w:p>
          <w:p w14:paraId="6FDA6A70" w14:textId="77777777" w:rsidR="00364E7F" w:rsidRPr="00FD40C3" w:rsidRDefault="00364E7F" w:rsidP="00364E7F">
            <w:pPr>
              <w:pStyle w:val="Code"/>
              <w:rPr>
                <w:lang w:val="id-ID"/>
              </w:rPr>
            </w:pPr>
            <w:r w:rsidRPr="00FD40C3">
              <w:rPr>
                <w:lang w:val="id-ID"/>
              </w:rPr>
              <w:t xml:space="preserve">    "isu2": "isu-isu",</w:t>
            </w:r>
          </w:p>
          <w:p w14:paraId="29322ABF" w14:textId="77777777" w:rsidR="00364E7F" w:rsidRPr="00FD40C3" w:rsidRDefault="00364E7F" w:rsidP="00364E7F">
            <w:pPr>
              <w:pStyle w:val="Code"/>
              <w:rPr>
                <w:lang w:val="id-ID"/>
              </w:rPr>
            </w:pPr>
            <w:r w:rsidRPr="00FD40C3">
              <w:rPr>
                <w:lang w:val="id-ID"/>
              </w:rPr>
              <w:t xml:space="preserve">    "item": "hitam",</w:t>
            </w:r>
          </w:p>
          <w:p w14:paraId="049EB622" w14:textId="77777777" w:rsidR="00364E7F" w:rsidRPr="00FD40C3" w:rsidRDefault="00364E7F" w:rsidP="00364E7F">
            <w:pPr>
              <w:pStyle w:val="Code"/>
              <w:rPr>
                <w:lang w:val="id-ID"/>
              </w:rPr>
            </w:pPr>
            <w:r w:rsidRPr="00FD40C3">
              <w:rPr>
                <w:lang w:val="id-ID"/>
              </w:rPr>
              <w:t xml:space="preserve">    "itj": "Indonesia tanpa jil",</w:t>
            </w:r>
          </w:p>
          <w:p w14:paraId="57BDFA89" w14:textId="77777777" w:rsidR="00364E7F" w:rsidRPr="00FD40C3" w:rsidRDefault="00364E7F" w:rsidP="00364E7F">
            <w:pPr>
              <w:pStyle w:val="Code"/>
              <w:rPr>
                <w:lang w:val="id-ID"/>
              </w:rPr>
            </w:pPr>
            <w:r w:rsidRPr="00FD40C3">
              <w:rPr>
                <w:lang w:val="id-ID"/>
              </w:rPr>
              <w:lastRenderedPageBreak/>
              <w:t xml:space="preserve">    "ito": "itu",</w:t>
            </w:r>
          </w:p>
          <w:p w14:paraId="2E413ED9" w14:textId="77777777" w:rsidR="00364E7F" w:rsidRPr="00FD40C3" w:rsidRDefault="00364E7F" w:rsidP="00364E7F">
            <w:pPr>
              <w:pStyle w:val="Code"/>
              <w:rPr>
                <w:lang w:val="id-ID"/>
              </w:rPr>
            </w:pPr>
            <w:r w:rsidRPr="00FD40C3">
              <w:rPr>
                <w:lang w:val="id-ID"/>
              </w:rPr>
              <w:t xml:space="preserve">    "itu2": "itu-itu",</w:t>
            </w:r>
          </w:p>
          <w:p w14:paraId="1814E5F3" w14:textId="77777777" w:rsidR="00364E7F" w:rsidRPr="00FD40C3" w:rsidRDefault="00364E7F" w:rsidP="00364E7F">
            <w:pPr>
              <w:pStyle w:val="Code"/>
              <w:rPr>
                <w:lang w:val="id-ID"/>
              </w:rPr>
            </w:pPr>
            <w:r w:rsidRPr="00FD40C3">
              <w:rPr>
                <w:lang w:val="id-ID"/>
              </w:rPr>
              <w:t xml:space="preserve">    "itung": "hitung",</w:t>
            </w:r>
          </w:p>
          <w:p w14:paraId="74C649F4" w14:textId="77777777" w:rsidR="00364E7F" w:rsidRPr="00FD40C3" w:rsidRDefault="00364E7F" w:rsidP="00364E7F">
            <w:pPr>
              <w:pStyle w:val="Code"/>
              <w:rPr>
                <w:lang w:val="id-ID"/>
              </w:rPr>
            </w:pPr>
            <w:r w:rsidRPr="00FD40C3">
              <w:rPr>
                <w:lang w:val="id-ID"/>
              </w:rPr>
              <w:t xml:space="preserve">    "itungan": "hitungan",</w:t>
            </w:r>
          </w:p>
          <w:p w14:paraId="76101C0F" w14:textId="77777777" w:rsidR="00364E7F" w:rsidRPr="00FD40C3" w:rsidRDefault="00364E7F" w:rsidP="00364E7F">
            <w:pPr>
              <w:pStyle w:val="Code"/>
              <w:rPr>
                <w:lang w:val="id-ID"/>
              </w:rPr>
            </w:pPr>
            <w:r w:rsidRPr="00FD40C3">
              <w:rPr>
                <w:lang w:val="id-ID"/>
              </w:rPr>
              <w:t xml:space="preserve">    "iy": "iya",</w:t>
            </w:r>
          </w:p>
          <w:p w14:paraId="6311668E" w14:textId="77777777" w:rsidR="00364E7F" w:rsidRPr="00FD40C3" w:rsidRDefault="00364E7F" w:rsidP="00364E7F">
            <w:pPr>
              <w:pStyle w:val="Code"/>
              <w:rPr>
                <w:lang w:val="id-ID"/>
              </w:rPr>
            </w:pPr>
            <w:r w:rsidRPr="00FD40C3">
              <w:rPr>
                <w:lang w:val="id-ID"/>
              </w:rPr>
              <w:t xml:space="preserve">    "iyala": "iya lah",</w:t>
            </w:r>
          </w:p>
          <w:p w14:paraId="2D984036" w14:textId="77777777" w:rsidR="00364E7F" w:rsidRPr="00FD40C3" w:rsidRDefault="00364E7F" w:rsidP="00364E7F">
            <w:pPr>
              <w:pStyle w:val="Code"/>
              <w:rPr>
                <w:lang w:val="id-ID"/>
              </w:rPr>
            </w:pPr>
            <w:r w:rsidRPr="00FD40C3">
              <w:rPr>
                <w:lang w:val="id-ID"/>
              </w:rPr>
              <w:t xml:space="preserve">    "iye": "iya",</w:t>
            </w:r>
          </w:p>
          <w:p w14:paraId="44E41D4D" w14:textId="77777777" w:rsidR="00364E7F" w:rsidRPr="00FD40C3" w:rsidRDefault="00364E7F" w:rsidP="00364E7F">
            <w:pPr>
              <w:pStyle w:val="Code"/>
              <w:rPr>
                <w:lang w:val="id-ID"/>
              </w:rPr>
            </w:pPr>
            <w:r w:rsidRPr="00FD40C3">
              <w:rPr>
                <w:lang w:val="id-ID"/>
              </w:rPr>
              <w:t xml:space="preserve">    "iyo": "iya",</w:t>
            </w:r>
          </w:p>
          <w:p w14:paraId="7E44E9F6" w14:textId="77777777" w:rsidR="00364E7F" w:rsidRPr="00FD40C3" w:rsidRDefault="00364E7F" w:rsidP="00364E7F">
            <w:pPr>
              <w:pStyle w:val="Code"/>
              <w:rPr>
                <w:lang w:val="id-ID"/>
              </w:rPr>
            </w:pPr>
            <w:r w:rsidRPr="00FD40C3">
              <w:rPr>
                <w:lang w:val="id-ID"/>
              </w:rPr>
              <w:t xml:space="preserve">    "ja": "saja",</w:t>
            </w:r>
          </w:p>
          <w:p w14:paraId="34D07E26" w14:textId="77777777" w:rsidR="00364E7F" w:rsidRPr="00FD40C3" w:rsidRDefault="00364E7F" w:rsidP="00364E7F">
            <w:pPr>
              <w:pStyle w:val="Code"/>
              <w:rPr>
                <w:lang w:val="id-ID"/>
              </w:rPr>
            </w:pPr>
            <w:r w:rsidRPr="00FD40C3">
              <w:rPr>
                <w:lang w:val="id-ID"/>
              </w:rPr>
              <w:t xml:space="preserve">    "jabar": "jawa barat",</w:t>
            </w:r>
          </w:p>
          <w:p w14:paraId="3D845457" w14:textId="77777777" w:rsidR="00364E7F" w:rsidRPr="00FD40C3" w:rsidRDefault="00364E7F" w:rsidP="00364E7F">
            <w:pPr>
              <w:pStyle w:val="Code"/>
              <w:rPr>
                <w:lang w:val="id-ID"/>
              </w:rPr>
            </w:pPr>
            <w:r w:rsidRPr="00FD40C3">
              <w:rPr>
                <w:lang w:val="id-ID"/>
              </w:rPr>
              <w:t xml:space="preserve">    "jablay": "jarang dibelai",</w:t>
            </w:r>
          </w:p>
          <w:p w14:paraId="18A473F6" w14:textId="77777777" w:rsidR="00364E7F" w:rsidRPr="00FD40C3" w:rsidRDefault="00364E7F" w:rsidP="00364E7F">
            <w:pPr>
              <w:pStyle w:val="Code"/>
              <w:rPr>
                <w:lang w:val="id-ID"/>
              </w:rPr>
            </w:pPr>
            <w:r w:rsidRPr="00FD40C3">
              <w:rPr>
                <w:lang w:val="id-ID"/>
              </w:rPr>
              <w:t xml:space="preserve">    "jadiin": "jadikan",</w:t>
            </w:r>
          </w:p>
          <w:p w14:paraId="78015C7C" w14:textId="77777777" w:rsidR="00364E7F" w:rsidRPr="00FD40C3" w:rsidRDefault="00364E7F" w:rsidP="00364E7F">
            <w:pPr>
              <w:pStyle w:val="Code"/>
              <w:rPr>
                <w:lang w:val="id-ID"/>
              </w:rPr>
            </w:pPr>
            <w:r w:rsidRPr="00FD40C3">
              <w:rPr>
                <w:lang w:val="id-ID"/>
              </w:rPr>
              <w:t xml:space="preserve">    "jadul": "jaman dulu",</w:t>
            </w:r>
          </w:p>
          <w:p w14:paraId="6746031F" w14:textId="77777777" w:rsidR="00364E7F" w:rsidRPr="00FD40C3" w:rsidRDefault="00364E7F" w:rsidP="00364E7F">
            <w:pPr>
              <w:pStyle w:val="Code"/>
              <w:rPr>
                <w:lang w:val="id-ID"/>
              </w:rPr>
            </w:pPr>
            <w:r w:rsidRPr="00FD40C3">
              <w:rPr>
                <w:lang w:val="id-ID"/>
              </w:rPr>
              <w:t xml:space="preserve">    "jaim": "jaga image",</w:t>
            </w:r>
          </w:p>
          <w:p w14:paraId="03F2A2B1" w14:textId="77777777" w:rsidR="00364E7F" w:rsidRPr="00FD40C3" w:rsidRDefault="00364E7F" w:rsidP="00364E7F">
            <w:pPr>
              <w:pStyle w:val="Code"/>
              <w:rPr>
                <w:lang w:val="id-ID"/>
              </w:rPr>
            </w:pPr>
            <w:r w:rsidRPr="00FD40C3">
              <w:rPr>
                <w:lang w:val="id-ID"/>
              </w:rPr>
              <w:t xml:space="preserve">    "jan": "jangan",</w:t>
            </w:r>
          </w:p>
          <w:p w14:paraId="0E581F65" w14:textId="77777777" w:rsidR="00364E7F" w:rsidRPr="00FD40C3" w:rsidRDefault="00364E7F" w:rsidP="00364E7F">
            <w:pPr>
              <w:pStyle w:val="Code"/>
              <w:rPr>
                <w:lang w:val="id-ID"/>
              </w:rPr>
            </w:pPr>
            <w:r w:rsidRPr="00FD40C3">
              <w:rPr>
                <w:lang w:val="id-ID"/>
              </w:rPr>
              <w:t xml:space="preserve">    "jancuk": "anjing",</w:t>
            </w:r>
          </w:p>
          <w:p w14:paraId="65B916EB" w14:textId="77777777" w:rsidR="00364E7F" w:rsidRPr="00FD40C3" w:rsidRDefault="00364E7F" w:rsidP="00364E7F">
            <w:pPr>
              <w:pStyle w:val="Code"/>
              <w:rPr>
                <w:lang w:val="id-ID"/>
              </w:rPr>
            </w:pPr>
            <w:r w:rsidRPr="00FD40C3">
              <w:rPr>
                <w:lang w:val="id-ID"/>
              </w:rPr>
              <w:t xml:space="preserve">    "janjinyaa": "janji",</w:t>
            </w:r>
          </w:p>
          <w:p w14:paraId="08B11C2D" w14:textId="77777777" w:rsidR="00364E7F" w:rsidRPr="00FD40C3" w:rsidRDefault="00364E7F" w:rsidP="00364E7F">
            <w:pPr>
              <w:pStyle w:val="Code"/>
              <w:rPr>
                <w:lang w:val="id-ID"/>
              </w:rPr>
            </w:pPr>
            <w:r w:rsidRPr="00FD40C3">
              <w:rPr>
                <w:lang w:val="id-ID"/>
              </w:rPr>
              <w:t xml:space="preserve">    "jargon2": "jargon jargon",</w:t>
            </w:r>
          </w:p>
          <w:p w14:paraId="0D92A5EB" w14:textId="77777777" w:rsidR="00364E7F" w:rsidRPr="00FD40C3" w:rsidRDefault="00364E7F" w:rsidP="00364E7F">
            <w:pPr>
              <w:pStyle w:val="Code"/>
              <w:rPr>
                <w:lang w:val="id-ID"/>
              </w:rPr>
            </w:pPr>
            <w:r w:rsidRPr="00FD40C3">
              <w:rPr>
                <w:lang w:val="id-ID"/>
              </w:rPr>
              <w:t xml:space="preserve">    "jatim": "jawa timur",</w:t>
            </w:r>
          </w:p>
          <w:p w14:paraId="4DF3EB5B" w14:textId="77777777" w:rsidR="00364E7F" w:rsidRPr="00FD40C3" w:rsidRDefault="00364E7F" w:rsidP="00364E7F">
            <w:pPr>
              <w:pStyle w:val="Code"/>
              <w:rPr>
                <w:lang w:val="id-ID"/>
              </w:rPr>
            </w:pPr>
            <w:r w:rsidRPr="00FD40C3">
              <w:rPr>
                <w:lang w:val="id-ID"/>
              </w:rPr>
              <w:t xml:space="preserve">    "jatohin": "menjatuhkan",</w:t>
            </w:r>
          </w:p>
          <w:p w14:paraId="2198EABC" w14:textId="77777777" w:rsidR="00364E7F" w:rsidRPr="00FD40C3" w:rsidRDefault="00364E7F" w:rsidP="00364E7F">
            <w:pPr>
              <w:pStyle w:val="Code"/>
              <w:rPr>
                <w:lang w:val="id-ID"/>
              </w:rPr>
            </w:pPr>
            <w:r w:rsidRPr="00FD40C3">
              <w:rPr>
                <w:lang w:val="id-ID"/>
              </w:rPr>
              <w:t xml:space="preserve">    "jawapan": "jawaban",</w:t>
            </w:r>
          </w:p>
          <w:p w14:paraId="0271FEA0" w14:textId="77777777" w:rsidR="00364E7F" w:rsidRPr="00FD40C3" w:rsidRDefault="00364E7F" w:rsidP="00364E7F">
            <w:pPr>
              <w:pStyle w:val="Code"/>
              <w:rPr>
                <w:lang w:val="id-ID"/>
              </w:rPr>
            </w:pPr>
            <w:r w:rsidRPr="00FD40C3">
              <w:rPr>
                <w:lang w:val="id-ID"/>
              </w:rPr>
              <w:t xml:space="preserve">    "jayus": "tidak lucu",</w:t>
            </w:r>
          </w:p>
          <w:p w14:paraId="6A41E8CF" w14:textId="77777777" w:rsidR="00364E7F" w:rsidRPr="00FD40C3" w:rsidRDefault="00364E7F" w:rsidP="00364E7F">
            <w:pPr>
              <w:pStyle w:val="Code"/>
              <w:rPr>
                <w:lang w:val="id-ID"/>
              </w:rPr>
            </w:pPr>
            <w:r w:rsidRPr="00FD40C3">
              <w:rPr>
                <w:lang w:val="id-ID"/>
              </w:rPr>
              <w:t xml:space="preserve">    "jd": "jadi",</w:t>
            </w:r>
          </w:p>
          <w:p w14:paraId="7D8D3F3D" w14:textId="77777777" w:rsidR="00364E7F" w:rsidRPr="00FD40C3" w:rsidRDefault="00364E7F" w:rsidP="00364E7F">
            <w:pPr>
              <w:pStyle w:val="Code"/>
              <w:rPr>
                <w:lang w:val="id-ID"/>
              </w:rPr>
            </w:pPr>
            <w:r w:rsidRPr="00FD40C3">
              <w:rPr>
                <w:lang w:val="id-ID"/>
              </w:rPr>
              <w:t xml:space="preserve">    "jdi": "jadi",</w:t>
            </w:r>
          </w:p>
          <w:p w14:paraId="2EC00989" w14:textId="77777777" w:rsidR="00364E7F" w:rsidRPr="00FD40C3" w:rsidRDefault="00364E7F" w:rsidP="00364E7F">
            <w:pPr>
              <w:pStyle w:val="Code"/>
              <w:rPr>
                <w:lang w:val="id-ID"/>
              </w:rPr>
            </w:pPr>
            <w:r w:rsidRPr="00FD40C3">
              <w:rPr>
                <w:lang w:val="id-ID"/>
              </w:rPr>
              <w:t xml:space="preserve">    "jdikan": "jadikan",</w:t>
            </w:r>
          </w:p>
          <w:p w14:paraId="183AA8B6" w14:textId="77777777" w:rsidR="00364E7F" w:rsidRPr="00FD40C3" w:rsidRDefault="00364E7F" w:rsidP="00364E7F">
            <w:pPr>
              <w:pStyle w:val="Code"/>
              <w:rPr>
                <w:lang w:val="id-ID"/>
              </w:rPr>
            </w:pPr>
            <w:r w:rsidRPr="00FD40C3">
              <w:rPr>
                <w:lang w:val="id-ID"/>
              </w:rPr>
              <w:t xml:space="preserve">    "je": "saja",</w:t>
            </w:r>
          </w:p>
          <w:p w14:paraId="1D66FCBA" w14:textId="77777777" w:rsidR="00364E7F" w:rsidRPr="00FD40C3" w:rsidRDefault="00364E7F" w:rsidP="00364E7F">
            <w:pPr>
              <w:pStyle w:val="Code"/>
              <w:rPr>
                <w:lang w:val="id-ID"/>
              </w:rPr>
            </w:pPr>
            <w:r w:rsidRPr="00FD40C3">
              <w:rPr>
                <w:lang w:val="id-ID"/>
              </w:rPr>
              <w:t xml:space="preserve">    "jelas2": "jelas-jelas",</w:t>
            </w:r>
          </w:p>
          <w:p w14:paraId="12FA1E4D" w14:textId="77777777" w:rsidR="00364E7F" w:rsidRPr="00FD40C3" w:rsidRDefault="00364E7F" w:rsidP="00364E7F">
            <w:pPr>
              <w:pStyle w:val="Code"/>
              <w:rPr>
                <w:lang w:val="id-ID"/>
              </w:rPr>
            </w:pPr>
            <w:r w:rsidRPr="00FD40C3">
              <w:rPr>
                <w:lang w:val="id-ID"/>
              </w:rPr>
              <w:t xml:space="preserve">    "jem": "jam",</w:t>
            </w:r>
          </w:p>
          <w:p w14:paraId="20692254" w14:textId="77777777" w:rsidR="00364E7F" w:rsidRPr="00FD40C3" w:rsidRDefault="00364E7F" w:rsidP="00364E7F">
            <w:pPr>
              <w:pStyle w:val="Code"/>
              <w:rPr>
                <w:lang w:val="id-ID"/>
              </w:rPr>
            </w:pPr>
            <w:r w:rsidRPr="00FD40C3">
              <w:rPr>
                <w:lang w:val="id-ID"/>
              </w:rPr>
              <w:t xml:space="preserve">    "jentelmen": "berani",</w:t>
            </w:r>
          </w:p>
          <w:p w14:paraId="7C56A663" w14:textId="77777777" w:rsidR="00364E7F" w:rsidRPr="00FD40C3" w:rsidRDefault="00364E7F" w:rsidP="00364E7F">
            <w:pPr>
              <w:pStyle w:val="Code"/>
              <w:rPr>
                <w:lang w:val="id-ID"/>
              </w:rPr>
            </w:pPr>
            <w:r w:rsidRPr="00FD40C3">
              <w:rPr>
                <w:lang w:val="id-ID"/>
              </w:rPr>
              <w:t xml:space="preserve">    "jg": "juga",</w:t>
            </w:r>
          </w:p>
          <w:p w14:paraId="233A14CF" w14:textId="77777777" w:rsidR="00364E7F" w:rsidRPr="00FD40C3" w:rsidRDefault="00364E7F" w:rsidP="00364E7F">
            <w:pPr>
              <w:pStyle w:val="Code"/>
              <w:rPr>
                <w:lang w:val="id-ID"/>
              </w:rPr>
            </w:pPr>
            <w:r w:rsidRPr="00FD40C3">
              <w:rPr>
                <w:lang w:val="id-ID"/>
              </w:rPr>
              <w:t xml:space="preserve">    "jga": "juga",</w:t>
            </w:r>
          </w:p>
          <w:p w14:paraId="063D11F5" w14:textId="77777777" w:rsidR="00364E7F" w:rsidRPr="00FD40C3" w:rsidRDefault="00364E7F" w:rsidP="00364E7F">
            <w:pPr>
              <w:pStyle w:val="Code"/>
              <w:rPr>
                <w:lang w:val="id-ID"/>
              </w:rPr>
            </w:pPr>
            <w:r w:rsidRPr="00FD40C3">
              <w:rPr>
                <w:lang w:val="id-ID"/>
              </w:rPr>
              <w:t xml:space="preserve">    "jgk": "juga",</w:t>
            </w:r>
          </w:p>
          <w:p w14:paraId="6FE6A5CA" w14:textId="77777777" w:rsidR="00364E7F" w:rsidRPr="00FD40C3" w:rsidRDefault="00364E7F" w:rsidP="00364E7F">
            <w:pPr>
              <w:pStyle w:val="Code"/>
              <w:rPr>
                <w:lang w:val="id-ID"/>
              </w:rPr>
            </w:pPr>
            <w:r w:rsidRPr="00FD40C3">
              <w:rPr>
                <w:lang w:val="id-ID"/>
              </w:rPr>
              <w:t xml:space="preserve">    "jgn": "jangan",</w:t>
            </w:r>
          </w:p>
          <w:p w14:paraId="7E7322A7" w14:textId="77777777" w:rsidR="00364E7F" w:rsidRPr="00FD40C3" w:rsidRDefault="00364E7F" w:rsidP="00364E7F">
            <w:pPr>
              <w:pStyle w:val="Code"/>
              <w:rPr>
                <w:lang w:val="id-ID"/>
              </w:rPr>
            </w:pPr>
            <w:r w:rsidRPr="00FD40C3">
              <w:rPr>
                <w:lang w:val="id-ID"/>
              </w:rPr>
              <w:t xml:space="preserve">    "jgnkan": "jangankan",</w:t>
            </w:r>
          </w:p>
          <w:p w14:paraId="22054CA4" w14:textId="77777777" w:rsidR="00364E7F" w:rsidRPr="00FD40C3" w:rsidRDefault="00364E7F" w:rsidP="00364E7F">
            <w:pPr>
              <w:pStyle w:val="Code"/>
              <w:rPr>
                <w:lang w:val="id-ID"/>
              </w:rPr>
            </w:pPr>
            <w:r w:rsidRPr="00FD40C3">
              <w:rPr>
                <w:lang w:val="id-ID"/>
              </w:rPr>
              <w:t xml:space="preserve">    "ji2k": "jijik",</w:t>
            </w:r>
          </w:p>
          <w:p w14:paraId="4059FFAD" w14:textId="77777777" w:rsidR="00364E7F" w:rsidRPr="00FD40C3" w:rsidRDefault="00364E7F" w:rsidP="00364E7F">
            <w:pPr>
              <w:pStyle w:val="Code"/>
              <w:rPr>
                <w:lang w:val="id-ID"/>
              </w:rPr>
            </w:pPr>
            <w:r w:rsidRPr="00FD40C3">
              <w:rPr>
                <w:lang w:val="id-ID"/>
              </w:rPr>
              <w:t xml:space="preserve">    "jijay": "jijik",</w:t>
            </w:r>
          </w:p>
          <w:p w14:paraId="57B2705B" w14:textId="77777777" w:rsidR="00364E7F" w:rsidRPr="00FD40C3" w:rsidRDefault="00364E7F" w:rsidP="00364E7F">
            <w:pPr>
              <w:pStyle w:val="Code"/>
              <w:rPr>
                <w:lang w:val="id-ID"/>
              </w:rPr>
            </w:pPr>
            <w:r w:rsidRPr="00FD40C3">
              <w:rPr>
                <w:lang w:val="id-ID"/>
              </w:rPr>
              <w:t xml:space="preserve">    "jil": "jaringan islam liberal",</w:t>
            </w:r>
          </w:p>
          <w:p w14:paraId="738D2B19" w14:textId="77777777" w:rsidR="00364E7F" w:rsidRPr="00FD40C3" w:rsidRDefault="00364E7F" w:rsidP="00364E7F">
            <w:pPr>
              <w:pStyle w:val="Code"/>
              <w:rPr>
                <w:lang w:val="id-ID"/>
              </w:rPr>
            </w:pPr>
            <w:r w:rsidRPr="00FD40C3">
              <w:rPr>
                <w:lang w:val="id-ID"/>
              </w:rPr>
              <w:t xml:space="preserve">    "jir": "anjing",</w:t>
            </w:r>
          </w:p>
          <w:p w14:paraId="09BB4856" w14:textId="77777777" w:rsidR="00364E7F" w:rsidRPr="00FD40C3" w:rsidRDefault="00364E7F" w:rsidP="00364E7F">
            <w:pPr>
              <w:pStyle w:val="Code"/>
              <w:rPr>
                <w:lang w:val="id-ID"/>
              </w:rPr>
            </w:pPr>
            <w:r w:rsidRPr="00FD40C3">
              <w:rPr>
                <w:lang w:val="id-ID"/>
              </w:rPr>
              <w:t xml:space="preserve">    "jjk": "jijik",</w:t>
            </w:r>
          </w:p>
          <w:p w14:paraId="70D2AE3B" w14:textId="77777777" w:rsidR="00364E7F" w:rsidRPr="00FD40C3" w:rsidRDefault="00364E7F" w:rsidP="00364E7F">
            <w:pPr>
              <w:pStyle w:val="Code"/>
              <w:rPr>
                <w:lang w:val="id-ID"/>
              </w:rPr>
            </w:pPr>
            <w:r w:rsidRPr="00FD40C3">
              <w:rPr>
                <w:lang w:val="id-ID"/>
              </w:rPr>
              <w:t xml:space="preserve">    "jk": "jika",</w:t>
            </w:r>
          </w:p>
          <w:p w14:paraId="5D7306F7" w14:textId="77777777" w:rsidR="00364E7F" w:rsidRPr="00FD40C3" w:rsidRDefault="00364E7F" w:rsidP="00364E7F">
            <w:pPr>
              <w:pStyle w:val="Code"/>
              <w:rPr>
                <w:lang w:val="id-ID"/>
              </w:rPr>
            </w:pPr>
            <w:r w:rsidRPr="00FD40C3">
              <w:rPr>
                <w:lang w:val="id-ID"/>
              </w:rPr>
              <w:t xml:space="preserve">    "jkt": "jakarta",</w:t>
            </w:r>
          </w:p>
          <w:p w14:paraId="20DF238C" w14:textId="77777777" w:rsidR="00364E7F" w:rsidRPr="00FD40C3" w:rsidRDefault="00364E7F" w:rsidP="00364E7F">
            <w:pPr>
              <w:pStyle w:val="Code"/>
              <w:rPr>
                <w:lang w:val="id-ID"/>
              </w:rPr>
            </w:pPr>
            <w:r w:rsidRPr="00FD40C3">
              <w:rPr>
                <w:lang w:val="id-ID"/>
              </w:rPr>
              <w:t xml:space="preserve">    "jln": "jalan",</w:t>
            </w:r>
          </w:p>
          <w:p w14:paraId="2B638854" w14:textId="77777777" w:rsidR="00364E7F" w:rsidRPr="00FD40C3" w:rsidRDefault="00364E7F" w:rsidP="00364E7F">
            <w:pPr>
              <w:pStyle w:val="Code"/>
              <w:rPr>
                <w:lang w:val="id-ID"/>
              </w:rPr>
            </w:pPr>
            <w:r w:rsidRPr="00FD40C3">
              <w:rPr>
                <w:lang w:val="id-ID"/>
              </w:rPr>
              <w:t xml:space="preserve">    "jng": "jangan",</w:t>
            </w:r>
          </w:p>
          <w:p w14:paraId="2471C985" w14:textId="77777777" w:rsidR="00364E7F" w:rsidRPr="00FD40C3" w:rsidRDefault="00364E7F" w:rsidP="00364E7F">
            <w:pPr>
              <w:pStyle w:val="Code"/>
              <w:rPr>
                <w:lang w:val="id-ID"/>
              </w:rPr>
            </w:pPr>
            <w:r w:rsidRPr="00FD40C3">
              <w:rPr>
                <w:lang w:val="id-ID"/>
              </w:rPr>
              <w:t xml:space="preserve">    "jnj": "janji",</w:t>
            </w:r>
          </w:p>
          <w:p w14:paraId="3C4CC656" w14:textId="77777777" w:rsidR="00364E7F" w:rsidRPr="00FD40C3" w:rsidRDefault="00364E7F" w:rsidP="00364E7F">
            <w:pPr>
              <w:pStyle w:val="Code"/>
              <w:rPr>
                <w:lang w:val="id-ID"/>
              </w:rPr>
            </w:pPr>
            <w:r w:rsidRPr="00FD40C3">
              <w:rPr>
                <w:lang w:val="id-ID"/>
              </w:rPr>
              <w:t xml:space="preserve">    "joget2": "joget-joget",</w:t>
            </w:r>
          </w:p>
          <w:p w14:paraId="6861B4F8" w14:textId="77777777" w:rsidR="00364E7F" w:rsidRPr="00FD40C3" w:rsidRDefault="00364E7F" w:rsidP="00364E7F">
            <w:pPr>
              <w:pStyle w:val="Code"/>
              <w:rPr>
                <w:lang w:val="id-ID"/>
              </w:rPr>
            </w:pPr>
            <w:r w:rsidRPr="00FD40C3">
              <w:rPr>
                <w:lang w:val="id-ID"/>
              </w:rPr>
              <w:t xml:space="preserve">    "jomblo": "tidak punya pacar",</w:t>
            </w:r>
          </w:p>
          <w:p w14:paraId="0768853C" w14:textId="77777777" w:rsidR="00364E7F" w:rsidRPr="00FD40C3" w:rsidRDefault="00364E7F" w:rsidP="00364E7F">
            <w:pPr>
              <w:pStyle w:val="Code"/>
              <w:rPr>
                <w:lang w:val="id-ID"/>
              </w:rPr>
            </w:pPr>
            <w:r w:rsidRPr="00FD40C3">
              <w:rPr>
                <w:lang w:val="id-ID"/>
              </w:rPr>
              <w:t xml:space="preserve">    "jth": "jatuh",</w:t>
            </w:r>
          </w:p>
          <w:p w14:paraId="4FCBFAEE" w14:textId="77777777" w:rsidR="00364E7F" w:rsidRPr="00FD40C3" w:rsidRDefault="00364E7F" w:rsidP="00364E7F">
            <w:pPr>
              <w:pStyle w:val="Code"/>
              <w:rPr>
                <w:lang w:val="id-ID"/>
              </w:rPr>
            </w:pPr>
            <w:r w:rsidRPr="00FD40C3">
              <w:rPr>
                <w:lang w:val="id-ID"/>
              </w:rPr>
              <w:t xml:space="preserve">    "jual2": "jual-jual",</w:t>
            </w:r>
          </w:p>
          <w:p w14:paraId="5F6655C6" w14:textId="77777777" w:rsidR="00364E7F" w:rsidRPr="00FD40C3" w:rsidRDefault="00364E7F" w:rsidP="00364E7F">
            <w:pPr>
              <w:pStyle w:val="Code"/>
              <w:rPr>
                <w:lang w:val="id-ID"/>
              </w:rPr>
            </w:pPr>
            <w:r w:rsidRPr="00FD40C3">
              <w:rPr>
                <w:lang w:val="id-ID"/>
              </w:rPr>
              <w:t xml:space="preserve">    "jubir": "juru bicara",</w:t>
            </w:r>
          </w:p>
          <w:p w14:paraId="73F57A8C" w14:textId="77777777" w:rsidR="00364E7F" w:rsidRPr="00FD40C3" w:rsidRDefault="00364E7F" w:rsidP="00364E7F">
            <w:pPr>
              <w:pStyle w:val="Code"/>
              <w:rPr>
                <w:lang w:val="id-ID"/>
              </w:rPr>
            </w:pPr>
            <w:r w:rsidRPr="00FD40C3">
              <w:rPr>
                <w:lang w:val="id-ID"/>
              </w:rPr>
              <w:t xml:space="preserve">    "jurdil": "jujur adil",</w:t>
            </w:r>
          </w:p>
          <w:p w14:paraId="2B6B4319" w14:textId="77777777" w:rsidR="00364E7F" w:rsidRPr="00FD40C3" w:rsidRDefault="00364E7F" w:rsidP="00364E7F">
            <w:pPr>
              <w:pStyle w:val="Code"/>
              <w:rPr>
                <w:lang w:val="id-ID"/>
              </w:rPr>
            </w:pPr>
            <w:r w:rsidRPr="00FD40C3">
              <w:rPr>
                <w:lang w:val="id-ID"/>
              </w:rPr>
              <w:t xml:space="preserve">    "jutek": "galak",</w:t>
            </w:r>
          </w:p>
          <w:p w14:paraId="4CF9E1D6" w14:textId="77777777" w:rsidR="00364E7F" w:rsidRPr="00FD40C3" w:rsidRDefault="00364E7F" w:rsidP="00364E7F">
            <w:pPr>
              <w:pStyle w:val="Code"/>
              <w:rPr>
                <w:lang w:val="id-ID"/>
              </w:rPr>
            </w:pPr>
            <w:r w:rsidRPr="00FD40C3">
              <w:rPr>
                <w:lang w:val="id-ID"/>
              </w:rPr>
              <w:t xml:space="preserve">    "jwb": "jawab",</w:t>
            </w:r>
          </w:p>
          <w:p w14:paraId="29599AB9" w14:textId="77777777" w:rsidR="00364E7F" w:rsidRPr="00FD40C3" w:rsidRDefault="00364E7F" w:rsidP="00364E7F">
            <w:pPr>
              <w:pStyle w:val="Code"/>
              <w:rPr>
                <w:lang w:val="id-ID"/>
              </w:rPr>
            </w:pPr>
            <w:r w:rsidRPr="00FD40C3">
              <w:rPr>
                <w:lang w:val="id-ID"/>
              </w:rPr>
              <w:t xml:space="preserve">    "k": "ke",</w:t>
            </w:r>
          </w:p>
          <w:p w14:paraId="6D9165B9" w14:textId="77777777" w:rsidR="00364E7F" w:rsidRPr="00FD40C3" w:rsidRDefault="00364E7F" w:rsidP="00364E7F">
            <w:pPr>
              <w:pStyle w:val="Code"/>
              <w:rPr>
                <w:lang w:val="id-ID"/>
              </w:rPr>
            </w:pPr>
            <w:r w:rsidRPr="00FD40C3">
              <w:rPr>
                <w:lang w:val="id-ID"/>
              </w:rPr>
              <w:t xml:space="preserve">    "ka": "kakak",</w:t>
            </w:r>
          </w:p>
          <w:p w14:paraId="7DF86516" w14:textId="77777777" w:rsidR="00364E7F" w:rsidRPr="00FD40C3" w:rsidRDefault="00364E7F" w:rsidP="00364E7F">
            <w:pPr>
              <w:pStyle w:val="Code"/>
              <w:rPr>
                <w:lang w:val="id-ID"/>
              </w:rPr>
            </w:pPr>
            <w:r w:rsidRPr="00FD40C3">
              <w:rPr>
                <w:lang w:val="id-ID"/>
              </w:rPr>
              <w:t xml:space="preserve">    "kab": "kabupaten",</w:t>
            </w:r>
          </w:p>
          <w:p w14:paraId="3D4AF900" w14:textId="77777777" w:rsidR="00364E7F" w:rsidRPr="00FD40C3" w:rsidRDefault="00364E7F" w:rsidP="00364E7F">
            <w:pPr>
              <w:pStyle w:val="Code"/>
              <w:rPr>
                <w:lang w:val="id-ID"/>
              </w:rPr>
            </w:pPr>
            <w:r w:rsidRPr="00FD40C3">
              <w:rPr>
                <w:lang w:val="id-ID"/>
              </w:rPr>
              <w:t xml:space="preserve">    "kabag": "kepala bagian",</w:t>
            </w:r>
          </w:p>
          <w:p w14:paraId="003F4028" w14:textId="77777777" w:rsidR="00364E7F" w:rsidRPr="00FD40C3" w:rsidRDefault="00364E7F" w:rsidP="00364E7F">
            <w:pPr>
              <w:pStyle w:val="Code"/>
              <w:rPr>
                <w:lang w:val="id-ID"/>
              </w:rPr>
            </w:pPr>
            <w:r w:rsidRPr="00FD40C3">
              <w:rPr>
                <w:lang w:val="id-ID"/>
              </w:rPr>
              <w:t xml:space="preserve">    "kabor": "kabur",</w:t>
            </w:r>
          </w:p>
          <w:p w14:paraId="158CF921" w14:textId="77777777" w:rsidR="00364E7F" w:rsidRPr="00FD40C3" w:rsidRDefault="00364E7F" w:rsidP="00364E7F">
            <w:pPr>
              <w:pStyle w:val="Code"/>
              <w:rPr>
                <w:lang w:val="id-ID"/>
              </w:rPr>
            </w:pPr>
            <w:r w:rsidRPr="00FD40C3">
              <w:rPr>
                <w:lang w:val="id-ID"/>
              </w:rPr>
              <w:t xml:space="preserve">    "kacian": "kasihan",</w:t>
            </w:r>
          </w:p>
          <w:p w14:paraId="5C3E1C1D" w14:textId="77777777" w:rsidR="00364E7F" w:rsidRPr="00FD40C3" w:rsidRDefault="00364E7F" w:rsidP="00364E7F">
            <w:pPr>
              <w:pStyle w:val="Code"/>
              <w:rPr>
                <w:lang w:val="id-ID"/>
              </w:rPr>
            </w:pPr>
            <w:r w:rsidRPr="00FD40C3">
              <w:rPr>
                <w:lang w:val="id-ID"/>
              </w:rPr>
              <w:t xml:space="preserve">    "kacrut": "kacau",</w:t>
            </w:r>
          </w:p>
          <w:p w14:paraId="55C9646C" w14:textId="77777777" w:rsidR="00364E7F" w:rsidRPr="00FD40C3" w:rsidRDefault="00364E7F" w:rsidP="00364E7F">
            <w:pPr>
              <w:pStyle w:val="Code"/>
              <w:rPr>
                <w:lang w:val="id-ID"/>
              </w:rPr>
            </w:pPr>
            <w:r w:rsidRPr="00FD40C3">
              <w:rPr>
                <w:lang w:val="id-ID"/>
              </w:rPr>
              <w:lastRenderedPageBreak/>
              <w:t xml:space="preserve">    "kadang2": "kadang kadang",</w:t>
            </w:r>
          </w:p>
          <w:p w14:paraId="2A1E7820" w14:textId="77777777" w:rsidR="00364E7F" w:rsidRPr="00FD40C3" w:rsidRDefault="00364E7F" w:rsidP="00364E7F">
            <w:pPr>
              <w:pStyle w:val="Code"/>
              <w:rPr>
                <w:lang w:val="id-ID"/>
              </w:rPr>
            </w:pPr>
            <w:r w:rsidRPr="00FD40C3">
              <w:rPr>
                <w:lang w:val="id-ID"/>
              </w:rPr>
              <w:t xml:space="preserve">    "kadit": "kepala direktorat",</w:t>
            </w:r>
          </w:p>
          <w:p w14:paraId="6DF324E3" w14:textId="77777777" w:rsidR="00364E7F" w:rsidRPr="00FD40C3" w:rsidRDefault="00364E7F" w:rsidP="00364E7F">
            <w:pPr>
              <w:pStyle w:val="Code"/>
              <w:rPr>
                <w:lang w:val="id-ID"/>
              </w:rPr>
            </w:pPr>
            <w:r w:rsidRPr="00FD40C3">
              <w:rPr>
                <w:lang w:val="id-ID"/>
              </w:rPr>
              <w:t xml:space="preserve">    "kadiv": "kepala divisi",</w:t>
            </w:r>
          </w:p>
          <w:p w14:paraId="23DAFA53" w14:textId="77777777" w:rsidR="00364E7F" w:rsidRPr="00FD40C3" w:rsidRDefault="00364E7F" w:rsidP="00364E7F">
            <w:pPr>
              <w:pStyle w:val="Code"/>
              <w:rPr>
                <w:lang w:val="id-ID"/>
              </w:rPr>
            </w:pPr>
            <w:r w:rsidRPr="00FD40C3">
              <w:rPr>
                <w:lang w:val="id-ID"/>
              </w:rPr>
              <w:t xml:space="preserve">    "kaga": "tidak",</w:t>
            </w:r>
          </w:p>
          <w:p w14:paraId="22C1FE52" w14:textId="77777777" w:rsidR="00364E7F" w:rsidRPr="00FD40C3" w:rsidRDefault="00364E7F" w:rsidP="00364E7F">
            <w:pPr>
              <w:pStyle w:val="Code"/>
              <w:rPr>
                <w:lang w:val="id-ID"/>
              </w:rPr>
            </w:pPr>
            <w:r w:rsidRPr="00FD40C3">
              <w:rPr>
                <w:lang w:val="id-ID"/>
              </w:rPr>
              <w:t xml:space="preserve">    "kagak": "tidak",</w:t>
            </w:r>
          </w:p>
          <w:p w14:paraId="07466429" w14:textId="77777777" w:rsidR="00364E7F" w:rsidRPr="00FD40C3" w:rsidRDefault="00364E7F" w:rsidP="00364E7F">
            <w:pPr>
              <w:pStyle w:val="Code"/>
              <w:rPr>
                <w:lang w:val="id-ID"/>
              </w:rPr>
            </w:pPr>
            <w:r w:rsidRPr="00FD40C3">
              <w:rPr>
                <w:lang w:val="id-ID"/>
              </w:rPr>
              <w:t xml:space="preserve">    "kaka": "kakak",</w:t>
            </w:r>
          </w:p>
          <w:p w14:paraId="327D409A" w14:textId="77777777" w:rsidR="00364E7F" w:rsidRPr="00FD40C3" w:rsidRDefault="00364E7F" w:rsidP="00364E7F">
            <w:pPr>
              <w:pStyle w:val="Code"/>
              <w:rPr>
                <w:lang w:val="id-ID"/>
              </w:rPr>
            </w:pPr>
            <w:r w:rsidRPr="00FD40C3">
              <w:rPr>
                <w:lang w:val="id-ID"/>
              </w:rPr>
              <w:t xml:space="preserve">    "kalo": "kalau",</w:t>
            </w:r>
          </w:p>
          <w:p w14:paraId="0A242745" w14:textId="77777777" w:rsidR="00364E7F" w:rsidRPr="00FD40C3" w:rsidRDefault="00364E7F" w:rsidP="00364E7F">
            <w:pPr>
              <w:pStyle w:val="Code"/>
              <w:rPr>
                <w:lang w:val="id-ID"/>
              </w:rPr>
            </w:pPr>
            <w:r w:rsidRPr="00FD40C3">
              <w:rPr>
                <w:lang w:val="id-ID"/>
              </w:rPr>
              <w:t xml:space="preserve">    "kaltim": "kalimantan timur",</w:t>
            </w:r>
          </w:p>
          <w:p w14:paraId="280334F2" w14:textId="77777777" w:rsidR="00364E7F" w:rsidRPr="00FD40C3" w:rsidRDefault="00364E7F" w:rsidP="00364E7F">
            <w:pPr>
              <w:pStyle w:val="Code"/>
              <w:rPr>
                <w:lang w:val="id-ID"/>
              </w:rPr>
            </w:pPr>
            <w:r w:rsidRPr="00FD40C3">
              <w:rPr>
                <w:lang w:val="id-ID"/>
              </w:rPr>
              <w:t xml:space="preserve">    "kampret": "sialan",</w:t>
            </w:r>
          </w:p>
          <w:p w14:paraId="1E12E834" w14:textId="77777777" w:rsidR="00364E7F" w:rsidRPr="00FD40C3" w:rsidRDefault="00364E7F" w:rsidP="00364E7F">
            <w:pPr>
              <w:pStyle w:val="Code"/>
              <w:rPr>
                <w:lang w:val="id-ID"/>
              </w:rPr>
            </w:pPr>
            <w:r w:rsidRPr="00FD40C3">
              <w:rPr>
                <w:lang w:val="id-ID"/>
              </w:rPr>
              <w:t xml:space="preserve">    "kamtib": "keamanan dan ketertiban",</w:t>
            </w:r>
          </w:p>
          <w:p w14:paraId="5662E6E2" w14:textId="77777777" w:rsidR="00364E7F" w:rsidRPr="00FD40C3" w:rsidRDefault="00364E7F" w:rsidP="00364E7F">
            <w:pPr>
              <w:pStyle w:val="Code"/>
              <w:rPr>
                <w:lang w:val="id-ID"/>
              </w:rPr>
            </w:pPr>
            <w:r w:rsidRPr="00FD40C3">
              <w:rPr>
                <w:lang w:val="id-ID"/>
              </w:rPr>
              <w:t xml:space="preserve">    "kamtibmas": "keamanan dan ketertiban masyarakat",</w:t>
            </w:r>
          </w:p>
          <w:p w14:paraId="2B405DB2" w14:textId="77777777" w:rsidR="00364E7F" w:rsidRPr="00FD40C3" w:rsidRDefault="00364E7F" w:rsidP="00364E7F">
            <w:pPr>
              <w:pStyle w:val="Code"/>
              <w:rPr>
                <w:lang w:val="id-ID"/>
              </w:rPr>
            </w:pPr>
            <w:r w:rsidRPr="00FD40C3">
              <w:rPr>
                <w:lang w:val="id-ID"/>
              </w:rPr>
              <w:t xml:space="preserve">    "kamuh": "kamu",</w:t>
            </w:r>
          </w:p>
          <w:p w14:paraId="5F57373A" w14:textId="77777777" w:rsidR="00364E7F" w:rsidRPr="00FD40C3" w:rsidRDefault="00364E7F" w:rsidP="00364E7F">
            <w:pPr>
              <w:pStyle w:val="Code"/>
              <w:rPr>
                <w:lang w:val="id-ID"/>
              </w:rPr>
            </w:pPr>
            <w:r w:rsidRPr="00FD40C3">
              <w:rPr>
                <w:lang w:val="id-ID"/>
              </w:rPr>
              <w:t xml:space="preserve">    "kamuwh": "kamu",</w:t>
            </w:r>
          </w:p>
          <w:p w14:paraId="2FEE8370" w14:textId="77777777" w:rsidR="00364E7F" w:rsidRPr="00FD40C3" w:rsidRDefault="00364E7F" w:rsidP="00364E7F">
            <w:pPr>
              <w:pStyle w:val="Code"/>
              <w:rPr>
                <w:lang w:val="id-ID"/>
              </w:rPr>
            </w:pPr>
            <w:r w:rsidRPr="00FD40C3">
              <w:rPr>
                <w:lang w:val="id-ID"/>
              </w:rPr>
              <w:t xml:space="preserve">    "kamyu": "kamu",</w:t>
            </w:r>
          </w:p>
          <w:p w14:paraId="6C353195" w14:textId="77777777" w:rsidR="00364E7F" w:rsidRPr="00FD40C3" w:rsidRDefault="00364E7F" w:rsidP="00364E7F">
            <w:pPr>
              <w:pStyle w:val="Code"/>
              <w:rPr>
                <w:lang w:val="id-ID"/>
              </w:rPr>
            </w:pPr>
            <w:r w:rsidRPr="00FD40C3">
              <w:rPr>
                <w:lang w:val="id-ID"/>
              </w:rPr>
              <w:t xml:space="preserve">    "kan": "akan",</w:t>
            </w:r>
          </w:p>
          <w:p w14:paraId="4FBC0F6C" w14:textId="77777777" w:rsidR="00364E7F" w:rsidRPr="00FD40C3" w:rsidRDefault="00364E7F" w:rsidP="00364E7F">
            <w:pPr>
              <w:pStyle w:val="Code"/>
              <w:rPr>
                <w:lang w:val="id-ID"/>
              </w:rPr>
            </w:pPr>
            <w:r w:rsidRPr="00FD40C3">
              <w:rPr>
                <w:lang w:val="id-ID"/>
              </w:rPr>
              <w:t xml:space="preserve">    "kanwil": "kantor wilayah",</w:t>
            </w:r>
          </w:p>
          <w:p w14:paraId="7CA88A75" w14:textId="77777777" w:rsidR="00364E7F" w:rsidRPr="00FD40C3" w:rsidRDefault="00364E7F" w:rsidP="00364E7F">
            <w:pPr>
              <w:pStyle w:val="Code"/>
              <w:rPr>
                <w:lang w:val="id-ID"/>
              </w:rPr>
            </w:pPr>
            <w:r w:rsidRPr="00FD40C3">
              <w:rPr>
                <w:lang w:val="id-ID"/>
              </w:rPr>
              <w:t xml:space="preserve">    "kapolri": "Kepala Polisi Republik Indonesia",</w:t>
            </w:r>
          </w:p>
          <w:p w14:paraId="68D49DBE" w14:textId="77777777" w:rsidR="00364E7F" w:rsidRPr="00FD40C3" w:rsidRDefault="00364E7F" w:rsidP="00364E7F">
            <w:pPr>
              <w:pStyle w:val="Code"/>
              <w:rPr>
                <w:lang w:val="id-ID"/>
              </w:rPr>
            </w:pPr>
            <w:r w:rsidRPr="00FD40C3">
              <w:rPr>
                <w:lang w:val="id-ID"/>
              </w:rPr>
              <w:t xml:space="preserve">    "kapt": "kapten",</w:t>
            </w:r>
          </w:p>
          <w:p w14:paraId="3FB469F3" w14:textId="77777777" w:rsidR="00364E7F" w:rsidRPr="00FD40C3" w:rsidRDefault="00364E7F" w:rsidP="00364E7F">
            <w:pPr>
              <w:pStyle w:val="Code"/>
              <w:rPr>
                <w:lang w:val="id-ID"/>
              </w:rPr>
            </w:pPr>
            <w:r w:rsidRPr="00FD40C3">
              <w:rPr>
                <w:lang w:val="id-ID"/>
              </w:rPr>
              <w:t xml:space="preserve">    "karna": "karena",</w:t>
            </w:r>
          </w:p>
          <w:p w14:paraId="075166A6" w14:textId="77777777" w:rsidR="00364E7F" w:rsidRPr="00FD40C3" w:rsidRDefault="00364E7F" w:rsidP="00364E7F">
            <w:pPr>
              <w:pStyle w:val="Code"/>
              <w:rPr>
                <w:lang w:val="id-ID"/>
              </w:rPr>
            </w:pPr>
            <w:r w:rsidRPr="00FD40C3">
              <w:rPr>
                <w:lang w:val="id-ID"/>
              </w:rPr>
              <w:t xml:space="preserve">    "kasubbag": "kepala subbagian",</w:t>
            </w:r>
          </w:p>
          <w:p w14:paraId="58DB99D6" w14:textId="77777777" w:rsidR="00364E7F" w:rsidRPr="00FD40C3" w:rsidRDefault="00364E7F" w:rsidP="00364E7F">
            <w:pPr>
              <w:pStyle w:val="Code"/>
              <w:rPr>
                <w:lang w:val="id-ID"/>
              </w:rPr>
            </w:pPr>
            <w:r w:rsidRPr="00FD40C3">
              <w:rPr>
                <w:lang w:val="id-ID"/>
              </w:rPr>
              <w:t xml:space="preserve">    "kasubbid": "kepala subbidang",</w:t>
            </w:r>
          </w:p>
          <w:p w14:paraId="7BA99509" w14:textId="77777777" w:rsidR="00364E7F" w:rsidRPr="00FD40C3" w:rsidRDefault="00364E7F" w:rsidP="00364E7F">
            <w:pPr>
              <w:pStyle w:val="Code"/>
              <w:rPr>
                <w:lang w:val="id-ID"/>
              </w:rPr>
            </w:pPr>
            <w:r w:rsidRPr="00FD40C3">
              <w:rPr>
                <w:lang w:val="id-ID"/>
              </w:rPr>
              <w:t xml:space="preserve">    "kata2": "kata-kata",</w:t>
            </w:r>
          </w:p>
          <w:p w14:paraId="33C7627F" w14:textId="77777777" w:rsidR="00364E7F" w:rsidRPr="00FD40C3" w:rsidRDefault="00364E7F" w:rsidP="00364E7F">
            <w:pPr>
              <w:pStyle w:val="Code"/>
              <w:rPr>
                <w:lang w:val="id-ID"/>
              </w:rPr>
            </w:pPr>
            <w:r w:rsidRPr="00FD40C3">
              <w:rPr>
                <w:lang w:val="id-ID"/>
              </w:rPr>
              <w:t xml:space="preserve">    "katrok": "kampungan",</w:t>
            </w:r>
          </w:p>
          <w:p w14:paraId="031A6F18" w14:textId="77777777" w:rsidR="00364E7F" w:rsidRPr="00FD40C3" w:rsidRDefault="00364E7F" w:rsidP="00364E7F">
            <w:pPr>
              <w:pStyle w:val="Code"/>
              <w:rPr>
                <w:lang w:val="id-ID"/>
              </w:rPr>
            </w:pPr>
            <w:r w:rsidRPr="00FD40C3">
              <w:rPr>
                <w:lang w:val="id-ID"/>
              </w:rPr>
              <w:t xml:space="preserve">    "kau": "kamu",</w:t>
            </w:r>
          </w:p>
          <w:p w14:paraId="28248DBD" w14:textId="77777777" w:rsidR="00364E7F" w:rsidRPr="00FD40C3" w:rsidRDefault="00364E7F" w:rsidP="00364E7F">
            <w:pPr>
              <w:pStyle w:val="Code"/>
              <w:rPr>
                <w:lang w:val="id-ID"/>
              </w:rPr>
            </w:pPr>
            <w:r w:rsidRPr="00FD40C3">
              <w:rPr>
                <w:lang w:val="id-ID"/>
              </w:rPr>
              <w:t xml:space="preserve">    "kawan2": "kawan-kawan",</w:t>
            </w:r>
          </w:p>
          <w:p w14:paraId="1D5E50F9" w14:textId="77777777" w:rsidR="00364E7F" w:rsidRPr="00FD40C3" w:rsidRDefault="00364E7F" w:rsidP="00364E7F">
            <w:pPr>
              <w:pStyle w:val="Code"/>
              <w:rPr>
                <w:lang w:val="id-ID"/>
              </w:rPr>
            </w:pPr>
            <w:r w:rsidRPr="00FD40C3">
              <w:rPr>
                <w:lang w:val="id-ID"/>
              </w:rPr>
              <w:t xml:space="preserve">    "kayanya": "kayaknya",</w:t>
            </w:r>
          </w:p>
          <w:p w14:paraId="46552B9C" w14:textId="77777777" w:rsidR="00364E7F" w:rsidRPr="00FD40C3" w:rsidRDefault="00364E7F" w:rsidP="00364E7F">
            <w:pPr>
              <w:pStyle w:val="Code"/>
              <w:rPr>
                <w:lang w:val="id-ID"/>
              </w:rPr>
            </w:pPr>
            <w:r w:rsidRPr="00FD40C3">
              <w:rPr>
                <w:lang w:val="id-ID"/>
              </w:rPr>
              <w:t xml:space="preserve">    "kbar": "kabar",</w:t>
            </w:r>
          </w:p>
          <w:p w14:paraId="4C76E0A1" w14:textId="77777777" w:rsidR="00364E7F" w:rsidRPr="00FD40C3" w:rsidRDefault="00364E7F" w:rsidP="00364E7F">
            <w:pPr>
              <w:pStyle w:val="Code"/>
              <w:rPr>
                <w:lang w:val="id-ID"/>
              </w:rPr>
            </w:pPr>
            <w:r w:rsidRPr="00FD40C3">
              <w:rPr>
                <w:lang w:val="id-ID"/>
              </w:rPr>
              <w:t xml:space="preserve">    "kbr": "kabar",</w:t>
            </w:r>
          </w:p>
          <w:p w14:paraId="07945BFB" w14:textId="77777777" w:rsidR="00364E7F" w:rsidRPr="00FD40C3" w:rsidRDefault="00364E7F" w:rsidP="00364E7F">
            <w:pPr>
              <w:pStyle w:val="Code"/>
              <w:rPr>
                <w:lang w:val="id-ID"/>
              </w:rPr>
            </w:pPr>
            <w:r w:rsidRPr="00FD40C3">
              <w:rPr>
                <w:lang w:val="id-ID"/>
              </w:rPr>
              <w:t xml:space="preserve">    "kcian": "kasihan",</w:t>
            </w:r>
          </w:p>
          <w:p w14:paraId="61995757" w14:textId="77777777" w:rsidR="00364E7F" w:rsidRPr="00FD40C3" w:rsidRDefault="00364E7F" w:rsidP="00364E7F">
            <w:pPr>
              <w:pStyle w:val="Code"/>
              <w:rPr>
                <w:lang w:val="id-ID"/>
              </w:rPr>
            </w:pPr>
            <w:r w:rsidRPr="00FD40C3">
              <w:rPr>
                <w:lang w:val="id-ID"/>
              </w:rPr>
              <w:t xml:space="preserve">    "kdng": "kadang",</w:t>
            </w:r>
          </w:p>
          <w:p w14:paraId="52B8966C" w14:textId="77777777" w:rsidR="00364E7F" w:rsidRPr="00FD40C3" w:rsidRDefault="00364E7F" w:rsidP="00364E7F">
            <w:pPr>
              <w:pStyle w:val="Code"/>
              <w:rPr>
                <w:lang w:val="id-ID"/>
              </w:rPr>
            </w:pPr>
            <w:r w:rsidRPr="00FD40C3">
              <w:rPr>
                <w:lang w:val="id-ID"/>
              </w:rPr>
              <w:t xml:space="preserve">    "kdu": "harus",</w:t>
            </w:r>
          </w:p>
          <w:p w14:paraId="0E6F83B4" w14:textId="77777777" w:rsidR="00364E7F" w:rsidRPr="00FD40C3" w:rsidRDefault="00364E7F" w:rsidP="00364E7F">
            <w:pPr>
              <w:pStyle w:val="Code"/>
              <w:rPr>
                <w:lang w:val="id-ID"/>
              </w:rPr>
            </w:pPr>
            <w:r w:rsidRPr="00FD40C3">
              <w:rPr>
                <w:lang w:val="id-ID"/>
              </w:rPr>
              <w:t xml:space="preserve">    "ke": "kah",</w:t>
            </w:r>
          </w:p>
          <w:p w14:paraId="671C5B64" w14:textId="77777777" w:rsidR="00364E7F" w:rsidRPr="00FD40C3" w:rsidRDefault="00364E7F" w:rsidP="00364E7F">
            <w:pPr>
              <w:pStyle w:val="Code"/>
              <w:rPr>
                <w:lang w:val="id-ID"/>
              </w:rPr>
            </w:pPr>
            <w:r w:rsidRPr="00FD40C3">
              <w:rPr>
                <w:lang w:val="id-ID"/>
              </w:rPr>
              <w:t xml:space="preserve">    "kebranian": "keberanian",</w:t>
            </w:r>
          </w:p>
          <w:p w14:paraId="45EB04B6" w14:textId="77777777" w:rsidR="00364E7F" w:rsidRPr="00FD40C3" w:rsidRDefault="00364E7F" w:rsidP="00364E7F">
            <w:pPr>
              <w:pStyle w:val="Code"/>
              <w:rPr>
                <w:lang w:val="id-ID"/>
              </w:rPr>
            </w:pPr>
            <w:r w:rsidRPr="00FD40C3">
              <w:rPr>
                <w:lang w:val="id-ID"/>
              </w:rPr>
              <w:t xml:space="preserve">    "keburu": "terlanjur",</w:t>
            </w:r>
          </w:p>
          <w:p w14:paraId="64209DD8" w14:textId="77777777" w:rsidR="00364E7F" w:rsidRPr="00FD40C3" w:rsidRDefault="00364E7F" w:rsidP="00364E7F">
            <w:pPr>
              <w:pStyle w:val="Code"/>
              <w:rPr>
                <w:lang w:val="id-ID"/>
              </w:rPr>
            </w:pPr>
            <w:r w:rsidRPr="00FD40C3">
              <w:rPr>
                <w:lang w:val="id-ID"/>
              </w:rPr>
              <w:t xml:space="preserve">    "kec": "kecamatan",</w:t>
            </w:r>
          </w:p>
          <w:p w14:paraId="52545E9B" w14:textId="77777777" w:rsidR="00364E7F" w:rsidRPr="00FD40C3" w:rsidRDefault="00364E7F" w:rsidP="00364E7F">
            <w:pPr>
              <w:pStyle w:val="Code"/>
              <w:rPr>
                <w:lang w:val="id-ID"/>
              </w:rPr>
            </w:pPr>
            <w:r w:rsidRPr="00FD40C3">
              <w:rPr>
                <w:lang w:val="id-ID"/>
              </w:rPr>
              <w:t xml:space="preserve">    "kedubes": "kedutaan besar",</w:t>
            </w:r>
          </w:p>
          <w:p w14:paraId="09BE32CF" w14:textId="77777777" w:rsidR="00364E7F" w:rsidRPr="00FD40C3" w:rsidRDefault="00364E7F" w:rsidP="00364E7F">
            <w:pPr>
              <w:pStyle w:val="Code"/>
              <w:rPr>
                <w:lang w:val="id-ID"/>
              </w:rPr>
            </w:pPr>
            <w:r w:rsidRPr="00FD40C3">
              <w:rPr>
                <w:lang w:val="id-ID"/>
              </w:rPr>
              <w:t xml:space="preserve">    "kejar2": "kejar-kejar",</w:t>
            </w:r>
          </w:p>
          <w:p w14:paraId="60AFE226" w14:textId="77777777" w:rsidR="00364E7F" w:rsidRPr="00FD40C3" w:rsidRDefault="00364E7F" w:rsidP="00364E7F">
            <w:pPr>
              <w:pStyle w:val="Code"/>
              <w:rPr>
                <w:lang w:val="id-ID"/>
              </w:rPr>
            </w:pPr>
            <w:r w:rsidRPr="00FD40C3">
              <w:rPr>
                <w:lang w:val="id-ID"/>
              </w:rPr>
              <w:t xml:space="preserve">    "kejurnas": "kejuaraan nasional",</w:t>
            </w:r>
          </w:p>
          <w:p w14:paraId="5683B96C" w14:textId="77777777" w:rsidR="00364E7F" w:rsidRPr="00FD40C3" w:rsidRDefault="00364E7F" w:rsidP="00364E7F">
            <w:pPr>
              <w:pStyle w:val="Code"/>
              <w:rPr>
                <w:lang w:val="id-ID"/>
              </w:rPr>
            </w:pPr>
            <w:r w:rsidRPr="00FD40C3">
              <w:rPr>
                <w:lang w:val="id-ID"/>
              </w:rPr>
              <w:t xml:space="preserve">    "kek": "seperti",</w:t>
            </w:r>
          </w:p>
          <w:p w14:paraId="166D5A79" w14:textId="77777777" w:rsidR="00364E7F" w:rsidRPr="00FD40C3" w:rsidRDefault="00364E7F" w:rsidP="00364E7F">
            <w:pPr>
              <w:pStyle w:val="Code"/>
              <w:rPr>
                <w:lang w:val="id-ID"/>
              </w:rPr>
            </w:pPr>
            <w:r w:rsidRPr="00FD40C3">
              <w:rPr>
                <w:lang w:val="id-ID"/>
              </w:rPr>
              <w:t xml:space="preserve">    "kekeuh": "keras kepala",</w:t>
            </w:r>
          </w:p>
          <w:p w14:paraId="7C349F8E" w14:textId="77777777" w:rsidR="00364E7F" w:rsidRPr="00FD40C3" w:rsidRDefault="00364E7F" w:rsidP="00364E7F">
            <w:pPr>
              <w:pStyle w:val="Code"/>
              <w:rPr>
                <w:lang w:val="id-ID"/>
              </w:rPr>
            </w:pPr>
            <w:r w:rsidRPr="00FD40C3">
              <w:rPr>
                <w:lang w:val="id-ID"/>
              </w:rPr>
              <w:t xml:space="preserve">    "keknya": "kayanya",</w:t>
            </w:r>
          </w:p>
          <w:p w14:paraId="09DA155B" w14:textId="77777777" w:rsidR="00364E7F" w:rsidRPr="00FD40C3" w:rsidRDefault="00364E7F" w:rsidP="00364E7F">
            <w:pPr>
              <w:pStyle w:val="Code"/>
              <w:rPr>
                <w:lang w:val="id-ID"/>
              </w:rPr>
            </w:pPr>
            <w:r w:rsidRPr="00FD40C3">
              <w:rPr>
                <w:lang w:val="id-ID"/>
              </w:rPr>
              <w:t xml:space="preserve">    "kel": "kelurahan",</w:t>
            </w:r>
          </w:p>
          <w:p w14:paraId="0E7206D3" w14:textId="77777777" w:rsidR="00364E7F" w:rsidRPr="00FD40C3" w:rsidRDefault="00364E7F" w:rsidP="00364E7F">
            <w:pPr>
              <w:pStyle w:val="Code"/>
              <w:rPr>
                <w:lang w:val="id-ID"/>
              </w:rPr>
            </w:pPr>
            <w:r w:rsidRPr="00FD40C3">
              <w:rPr>
                <w:lang w:val="id-ID"/>
              </w:rPr>
              <w:t xml:space="preserve">    "keliatan": "kelihatan",</w:t>
            </w:r>
          </w:p>
          <w:p w14:paraId="477C7A0F" w14:textId="77777777" w:rsidR="00364E7F" w:rsidRPr="00FD40C3" w:rsidRDefault="00364E7F" w:rsidP="00364E7F">
            <w:pPr>
              <w:pStyle w:val="Code"/>
              <w:rPr>
                <w:lang w:val="id-ID"/>
              </w:rPr>
            </w:pPr>
            <w:r w:rsidRPr="00FD40C3">
              <w:rPr>
                <w:lang w:val="id-ID"/>
              </w:rPr>
              <w:t xml:space="preserve">    "kemaren": "kemarin",</w:t>
            </w:r>
          </w:p>
          <w:p w14:paraId="0D636E24" w14:textId="77777777" w:rsidR="00364E7F" w:rsidRPr="00FD40C3" w:rsidRDefault="00364E7F" w:rsidP="00364E7F">
            <w:pPr>
              <w:pStyle w:val="Code"/>
              <w:rPr>
                <w:lang w:val="id-ID"/>
              </w:rPr>
            </w:pPr>
            <w:r w:rsidRPr="00FD40C3">
              <w:rPr>
                <w:lang w:val="id-ID"/>
              </w:rPr>
              <w:t xml:space="preserve">    "kemenag": "kementrian agama",</w:t>
            </w:r>
          </w:p>
          <w:p w14:paraId="3A8502A4" w14:textId="77777777" w:rsidR="00364E7F" w:rsidRPr="00FD40C3" w:rsidRDefault="00364E7F" w:rsidP="00364E7F">
            <w:pPr>
              <w:pStyle w:val="Code"/>
              <w:rPr>
                <w:lang w:val="id-ID"/>
              </w:rPr>
            </w:pPr>
            <w:r w:rsidRPr="00FD40C3">
              <w:rPr>
                <w:lang w:val="id-ID"/>
              </w:rPr>
              <w:t xml:space="preserve">    "kemenkominfo": "kementrian komunikasi dan informatika",</w:t>
            </w:r>
          </w:p>
          <w:p w14:paraId="1BC323D3" w14:textId="77777777" w:rsidR="00364E7F" w:rsidRPr="00FD40C3" w:rsidRDefault="00364E7F" w:rsidP="00364E7F">
            <w:pPr>
              <w:pStyle w:val="Code"/>
              <w:rPr>
                <w:lang w:val="id-ID"/>
              </w:rPr>
            </w:pPr>
            <w:r w:rsidRPr="00FD40C3">
              <w:rPr>
                <w:lang w:val="id-ID"/>
              </w:rPr>
              <w:t xml:space="preserve">    "kemrin": "kemarin",</w:t>
            </w:r>
          </w:p>
          <w:p w14:paraId="28420BC1" w14:textId="77777777" w:rsidR="00364E7F" w:rsidRPr="00FD40C3" w:rsidRDefault="00364E7F" w:rsidP="00364E7F">
            <w:pPr>
              <w:pStyle w:val="Code"/>
              <w:rPr>
                <w:lang w:val="id-ID"/>
              </w:rPr>
            </w:pPr>
            <w:r w:rsidRPr="00FD40C3">
              <w:rPr>
                <w:lang w:val="id-ID"/>
              </w:rPr>
              <w:t xml:space="preserve">    "keneh": "masih",</w:t>
            </w:r>
          </w:p>
          <w:p w14:paraId="08C9A423" w14:textId="77777777" w:rsidR="00364E7F" w:rsidRPr="00FD40C3" w:rsidRDefault="00364E7F" w:rsidP="00364E7F">
            <w:pPr>
              <w:pStyle w:val="Code"/>
              <w:rPr>
                <w:lang w:val="id-ID"/>
              </w:rPr>
            </w:pPr>
            <w:r w:rsidRPr="00FD40C3">
              <w:rPr>
                <w:lang w:val="id-ID"/>
              </w:rPr>
              <w:t xml:space="preserve">    "kentot": "senggama",</w:t>
            </w:r>
          </w:p>
          <w:p w14:paraId="3AAA8EF5" w14:textId="77777777" w:rsidR="00364E7F" w:rsidRPr="00FD40C3" w:rsidRDefault="00364E7F" w:rsidP="00364E7F">
            <w:pPr>
              <w:pStyle w:val="Code"/>
              <w:rPr>
                <w:lang w:val="id-ID"/>
              </w:rPr>
            </w:pPr>
            <w:r w:rsidRPr="00FD40C3">
              <w:rPr>
                <w:lang w:val="id-ID"/>
              </w:rPr>
              <w:t xml:space="preserve">    "kepengen": "mau",</w:t>
            </w:r>
          </w:p>
          <w:p w14:paraId="3C3B2858" w14:textId="77777777" w:rsidR="00364E7F" w:rsidRPr="00FD40C3" w:rsidRDefault="00364E7F" w:rsidP="00364E7F">
            <w:pPr>
              <w:pStyle w:val="Code"/>
              <w:rPr>
                <w:lang w:val="id-ID"/>
              </w:rPr>
            </w:pPr>
            <w:r w:rsidRPr="00FD40C3">
              <w:rPr>
                <w:lang w:val="id-ID"/>
              </w:rPr>
              <w:t xml:space="preserve">    "kepikiran": "terpikirkan",</w:t>
            </w:r>
          </w:p>
          <w:p w14:paraId="44877B8E" w14:textId="77777777" w:rsidR="00364E7F" w:rsidRPr="00FD40C3" w:rsidRDefault="00364E7F" w:rsidP="00364E7F">
            <w:pPr>
              <w:pStyle w:val="Code"/>
              <w:rPr>
                <w:lang w:val="id-ID"/>
              </w:rPr>
            </w:pPr>
            <w:r w:rsidRPr="00FD40C3">
              <w:rPr>
                <w:lang w:val="id-ID"/>
              </w:rPr>
              <w:t xml:space="preserve">    "kepingin": "mau",</w:t>
            </w:r>
          </w:p>
          <w:p w14:paraId="1C9BCA49" w14:textId="77777777" w:rsidR="00364E7F" w:rsidRPr="00FD40C3" w:rsidRDefault="00364E7F" w:rsidP="00364E7F">
            <w:pPr>
              <w:pStyle w:val="Code"/>
              <w:rPr>
                <w:lang w:val="id-ID"/>
              </w:rPr>
            </w:pPr>
            <w:r w:rsidRPr="00FD40C3">
              <w:rPr>
                <w:lang w:val="id-ID"/>
              </w:rPr>
              <w:t xml:space="preserve">    "kepo": "mau tahu urusan orang",</w:t>
            </w:r>
          </w:p>
          <w:p w14:paraId="1FAC01E0" w14:textId="77777777" w:rsidR="00364E7F" w:rsidRPr="00FD40C3" w:rsidRDefault="00364E7F" w:rsidP="00364E7F">
            <w:pPr>
              <w:pStyle w:val="Code"/>
              <w:rPr>
                <w:lang w:val="id-ID"/>
              </w:rPr>
            </w:pPr>
            <w:r w:rsidRPr="00FD40C3">
              <w:rPr>
                <w:lang w:val="id-ID"/>
              </w:rPr>
              <w:t xml:space="preserve">    "kepsek": "kepala sekolah",</w:t>
            </w:r>
          </w:p>
          <w:p w14:paraId="24D0C06C" w14:textId="77777777" w:rsidR="00364E7F" w:rsidRPr="00FD40C3" w:rsidRDefault="00364E7F" w:rsidP="00364E7F">
            <w:pPr>
              <w:pStyle w:val="Code"/>
              <w:rPr>
                <w:lang w:val="id-ID"/>
              </w:rPr>
            </w:pPr>
            <w:r w:rsidRPr="00FD40C3">
              <w:rPr>
                <w:lang w:val="id-ID"/>
              </w:rPr>
              <w:t xml:space="preserve">    "kere": "tidak punya uang",</w:t>
            </w:r>
          </w:p>
          <w:p w14:paraId="7772C519" w14:textId="77777777" w:rsidR="00364E7F" w:rsidRPr="00FD40C3" w:rsidRDefault="00364E7F" w:rsidP="00364E7F">
            <w:pPr>
              <w:pStyle w:val="Code"/>
              <w:rPr>
                <w:lang w:val="id-ID"/>
              </w:rPr>
            </w:pPr>
            <w:r w:rsidRPr="00FD40C3">
              <w:rPr>
                <w:lang w:val="id-ID"/>
              </w:rPr>
              <w:t xml:space="preserve">    "kesbang": "kesatuan bangsa",</w:t>
            </w:r>
          </w:p>
          <w:p w14:paraId="0900566F" w14:textId="77777777" w:rsidR="00364E7F" w:rsidRPr="00FD40C3" w:rsidRDefault="00364E7F" w:rsidP="00364E7F">
            <w:pPr>
              <w:pStyle w:val="Code"/>
              <w:rPr>
                <w:lang w:val="id-ID"/>
              </w:rPr>
            </w:pPr>
            <w:r w:rsidRPr="00FD40C3">
              <w:rPr>
                <w:lang w:val="id-ID"/>
              </w:rPr>
              <w:t xml:space="preserve">    "kesian": "kasihan",</w:t>
            </w:r>
          </w:p>
          <w:p w14:paraId="6D0087A9" w14:textId="77777777" w:rsidR="00364E7F" w:rsidRPr="00FD40C3" w:rsidRDefault="00364E7F" w:rsidP="00364E7F">
            <w:pPr>
              <w:pStyle w:val="Code"/>
              <w:rPr>
                <w:lang w:val="id-ID"/>
              </w:rPr>
            </w:pPr>
            <w:r w:rsidRPr="00FD40C3">
              <w:rPr>
                <w:lang w:val="id-ID"/>
              </w:rPr>
              <w:t xml:space="preserve">    "kesihatan": "kesehatan",</w:t>
            </w:r>
          </w:p>
          <w:p w14:paraId="48614618" w14:textId="77777777" w:rsidR="00364E7F" w:rsidRPr="00FD40C3" w:rsidRDefault="00364E7F" w:rsidP="00364E7F">
            <w:pPr>
              <w:pStyle w:val="Code"/>
              <w:rPr>
                <w:lang w:val="id-ID"/>
              </w:rPr>
            </w:pPr>
            <w:r w:rsidRPr="00FD40C3">
              <w:rPr>
                <w:lang w:val="id-ID"/>
              </w:rPr>
              <w:t xml:space="preserve">    "kesra": "kesejahteraan rakyat",</w:t>
            </w:r>
          </w:p>
          <w:p w14:paraId="56CAEF8B" w14:textId="77777777" w:rsidR="00364E7F" w:rsidRPr="00FD40C3" w:rsidRDefault="00364E7F" w:rsidP="00364E7F">
            <w:pPr>
              <w:pStyle w:val="Code"/>
              <w:rPr>
                <w:lang w:val="id-ID"/>
              </w:rPr>
            </w:pPr>
            <w:r w:rsidRPr="00FD40C3">
              <w:rPr>
                <w:lang w:val="id-ID"/>
              </w:rPr>
              <w:lastRenderedPageBreak/>
              <w:t xml:space="preserve">    "ketauan": "ketahuan",</w:t>
            </w:r>
          </w:p>
          <w:p w14:paraId="425485C2" w14:textId="77777777" w:rsidR="00364E7F" w:rsidRPr="00FD40C3" w:rsidRDefault="00364E7F" w:rsidP="00364E7F">
            <w:pPr>
              <w:pStyle w:val="Code"/>
              <w:rPr>
                <w:lang w:val="id-ID"/>
              </w:rPr>
            </w:pPr>
            <w:r w:rsidRPr="00FD40C3">
              <w:rPr>
                <w:lang w:val="id-ID"/>
              </w:rPr>
              <w:t xml:space="preserve">    "ketrima": "diterima",</w:t>
            </w:r>
          </w:p>
          <w:p w14:paraId="3F9C2A49" w14:textId="77777777" w:rsidR="00364E7F" w:rsidRPr="00FD40C3" w:rsidRDefault="00364E7F" w:rsidP="00364E7F">
            <w:pPr>
              <w:pStyle w:val="Code"/>
              <w:rPr>
                <w:lang w:val="id-ID"/>
              </w:rPr>
            </w:pPr>
            <w:r w:rsidRPr="00FD40C3">
              <w:rPr>
                <w:lang w:val="id-ID"/>
              </w:rPr>
              <w:t xml:space="preserve">    "ketum": "ketua umum",</w:t>
            </w:r>
          </w:p>
          <w:p w14:paraId="650EFEF2" w14:textId="77777777" w:rsidR="00364E7F" w:rsidRPr="00FD40C3" w:rsidRDefault="00364E7F" w:rsidP="00364E7F">
            <w:pPr>
              <w:pStyle w:val="Code"/>
              <w:rPr>
                <w:lang w:val="id-ID"/>
              </w:rPr>
            </w:pPr>
            <w:r w:rsidRPr="00FD40C3">
              <w:rPr>
                <w:lang w:val="id-ID"/>
              </w:rPr>
              <w:t xml:space="preserve">    "keukeuh": "keras kepala",</w:t>
            </w:r>
          </w:p>
          <w:p w14:paraId="0B576E3F" w14:textId="77777777" w:rsidR="00364E7F" w:rsidRPr="00FD40C3" w:rsidRDefault="00364E7F" w:rsidP="00364E7F">
            <w:pPr>
              <w:pStyle w:val="Code"/>
              <w:rPr>
                <w:lang w:val="id-ID"/>
              </w:rPr>
            </w:pPr>
            <w:r w:rsidRPr="00FD40C3">
              <w:rPr>
                <w:lang w:val="id-ID"/>
              </w:rPr>
              <w:t xml:space="preserve">    "kgiatan": "kegiatan",</w:t>
            </w:r>
          </w:p>
          <w:p w14:paraId="342D22AE" w14:textId="77777777" w:rsidR="00364E7F" w:rsidRPr="00FD40C3" w:rsidRDefault="00364E7F" w:rsidP="00364E7F">
            <w:pPr>
              <w:pStyle w:val="Code"/>
              <w:rPr>
                <w:lang w:val="id-ID"/>
              </w:rPr>
            </w:pPr>
            <w:r w:rsidRPr="00FD40C3">
              <w:rPr>
                <w:lang w:val="id-ID"/>
              </w:rPr>
              <w:t xml:space="preserve">    "khan": "kan",</w:t>
            </w:r>
          </w:p>
          <w:p w14:paraId="4298451A" w14:textId="77777777" w:rsidR="00364E7F" w:rsidRPr="00FD40C3" w:rsidRDefault="00364E7F" w:rsidP="00364E7F">
            <w:pPr>
              <w:pStyle w:val="Code"/>
              <w:rPr>
                <w:lang w:val="id-ID"/>
              </w:rPr>
            </w:pPr>
            <w:r w:rsidRPr="00FD40C3">
              <w:rPr>
                <w:lang w:val="id-ID"/>
              </w:rPr>
              <w:t xml:space="preserve">    "kibul": "bohong",</w:t>
            </w:r>
          </w:p>
          <w:p w14:paraId="669FD2C1" w14:textId="77777777" w:rsidR="00364E7F" w:rsidRPr="00FD40C3" w:rsidRDefault="00364E7F" w:rsidP="00364E7F">
            <w:pPr>
              <w:pStyle w:val="Code"/>
              <w:rPr>
                <w:lang w:val="id-ID"/>
              </w:rPr>
            </w:pPr>
            <w:r w:rsidRPr="00FD40C3">
              <w:rPr>
                <w:lang w:val="id-ID"/>
              </w:rPr>
              <w:t xml:space="preserve">    "kibus": "kaki busuk",</w:t>
            </w:r>
          </w:p>
          <w:p w14:paraId="1C652DED" w14:textId="77777777" w:rsidR="00364E7F" w:rsidRPr="00FD40C3" w:rsidRDefault="00364E7F" w:rsidP="00364E7F">
            <w:pPr>
              <w:pStyle w:val="Code"/>
              <w:rPr>
                <w:lang w:val="id-ID"/>
              </w:rPr>
            </w:pPr>
            <w:r w:rsidRPr="00FD40C3">
              <w:rPr>
                <w:lang w:val="id-ID"/>
              </w:rPr>
              <w:t xml:space="preserve">    "kimpoi": "kawin",</w:t>
            </w:r>
          </w:p>
          <w:p w14:paraId="709FA194" w14:textId="77777777" w:rsidR="00364E7F" w:rsidRPr="00FD40C3" w:rsidRDefault="00364E7F" w:rsidP="00364E7F">
            <w:pPr>
              <w:pStyle w:val="Code"/>
              <w:rPr>
                <w:lang w:val="id-ID"/>
              </w:rPr>
            </w:pPr>
            <w:r w:rsidRPr="00FD40C3">
              <w:rPr>
                <w:lang w:val="id-ID"/>
              </w:rPr>
              <w:t xml:space="preserve">    "kk": "kakak",</w:t>
            </w:r>
          </w:p>
          <w:p w14:paraId="3706ABB8" w14:textId="77777777" w:rsidR="00364E7F" w:rsidRPr="00FD40C3" w:rsidRDefault="00364E7F" w:rsidP="00364E7F">
            <w:pPr>
              <w:pStyle w:val="Code"/>
              <w:rPr>
                <w:lang w:val="id-ID"/>
              </w:rPr>
            </w:pPr>
            <w:r w:rsidRPr="00FD40C3">
              <w:rPr>
                <w:lang w:val="id-ID"/>
              </w:rPr>
              <w:t xml:space="preserve">    "kl": "kalau",</w:t>
            </w:r>
          </w:p>
          <w:p w14:paraId="15F67C8D" w14:textId="77777777" w:rsidR="00364E7F" w:rsidRPr="00FD40C3" w:rsidRDefault="00364E7F" w:rsidP="00364E7F">
            <w:pPr>
              <w:pStyle w:val="Code"/>
              <w:rPr>
                <w:lang w:val="id-ID"/>
              </w:rPr>
            </w:pPr>
            <w:r w:rsidRPr="00FD40C3">
              <w:rPr>
                <w:lang w:val="id-ID"/>
              </w:rPr>
              <w:t xml:space="preserve">    "klian": "kalian",</w:t>
            </w:r>
          </w:p>
          <w:p w14:paraId="2C14E45F" w14:textId="77777777" w:rsidR="00364E7F" w:rsidRPr="00FD40C3" w:rsidRDefault="00364E7F" w:rsidP="00364E7F">
            <w:pPr>
              <w:pStyle w:val="Code"/>
              <w:rPr>
                <w:lang w:val="id-ID"/>
              </w:rPr>
            </w:pPr>
            <w:r w:rsidRPr="00FD40C3">
              <w:rPr>
                <w:lang w:val="id-ID"/>
              </w:rPr>
              <w:t xml:space="preserve">    "klianz": "kalian",</w:t>
            </w:r>
          </w:p>
          <w:p w14:paraId="3889DE5D" w14:textId="77777777" w:rsidR="00364E7F" w:rsidRPr="00FD40C3" w:rsidRDefault="00364E7F" w:rsidP="00364E7F">
            <w:pPr>
              <w:pStyle w:val="Code"/>
              <w:rPr>
                <w:lang w:val="id-ID"/>
              </w:rPr>
            </w:pPr>
            <w:r w:rsidRPr="00FD40C3">
              <w:rPr>
                <w:lang w:val="id-ID"/>
              </w:rPr>
              <w:t xml:space="preserve">    "klmpk": "kelompok",</w:t>
            </w:r>
          </w:p>
          <w:p w14:paraId="1C246510" w14:textId="77777777" w:rsidR="00364E7F" w:rsidRPr="00FD40C3" w:rsidRDefault="00364E7F" w:rsidP="00364E7F">
            <w:pPr>
              <w:pStyle w:val="Code"/>
              <w:rPr>
                <w:lang w:val="id-ID"/>
              </w:rPr>
            </w:pPr>
            <w:r w:rsidRPr="00FD40C3">
              <w:rPr>
                <w:lang w:val="id-ID"/>
              </w:rPr>
              <w:t xml:space="preserve">    "klo": "kalau",</w:t>
            </w:r>
          </w:p>
          <w:p w14:paraId="3B45D108" w14:textId="77777777" w:rsidR="00364E7F" w:rsidRPr="00FD40C3" w:rsidRDefault="00364E7F" w:rsidP="00364E7F">
            <w:pPr>
              <w:pStyle w:val="Code"/>
              <w:rPr>
                <w:lang w:val="id-ID"/>
              </w:rPr>
            </w:pPr>
            <w:r w:rsidRPr="00FD40C3">
              <w:rPr>
                <w:lang w:val="id-ID"/>
              </w:rPr>
              <w:t xml:space="preserve">    "kloter": "kelompok terbang",</w:t>
            </w:r>
          </w:p>
          <w:p w14:paraId="0070FEEB" w14:textId="77777777" w:rsidR="00364E7F" w:rsidRPr="00FD40C3" w:rsidRDefault="00364E7F" w:rsidP="00364E7F">
            <w:pPr>
              <w:pStyle w:val="Code"/>
              <w:rPr>
                <w:lang w:val="id-ID"/>
              </w:rPr>
            </w:pPr>
            <w:r w:rsidRPr="00FD40C3">
              <w:rPr>
                <w:lang w:val="id-ID"/>
              </w:rPr>
              <w:t xml:space="preserve">    "kls": "kelas",</w:t>
            </w:r>
          </w:p>
          <w:p w14:paraId="09F03D24" w14:textId="77777777" w:rsidR="00364E7F" w:rsidRPr="00FD40C3" w:rsidRDefault="00364E7F" w:rsidP="00364E7F">
            <w:pPr>
              <w:pStyle w:val="Code"/>
              <w:rPr>
                <w:lang w:val="id-ID"/>
              </w:rPr>
            </w:pPr>
            <w:r w:rsidRPr="00FD40C3">
              <w:rPr>
                <w:lang w:val="id-ID"/>
              </w:rPr>
              <w:t xml:space="preserve">    "kluarga": "keluarga",</w:t>
            </w:r>
          </w:p>
          <w:p w14:paraId="6066314B" w14:textId="77777777" w:rsidR="00364E7F" w:rsidRPr="00FD40C3" w:rsidRDefault="00364E7F" w:rsidP="00364E7F">
            <w:pPr>
              <w:pStyle w:val="Code"/>
              <w:rPr>
                <w:lang w:val="id-ID"/>
              </w:rPr>
            </w:pPr>
            <w:r w:rsidRPr="00FD40C3">
              <w:rPr>
                <w:lang w:val="id-ID"/>
              </w:rPr>
              <w:t xml:space="preserve">    "klw": "kalau",</w:t>
            </w:r>
          </w:p>
          <w:p w14:paraId="4B7DFDD3" w14:textId="77777777" w:rsidR="00364E7F" w:rsidRPr="00FD40C3" w:rsidRDefault="00364E7F" w:rsidP="00364E7F">
            <w:pPr>
              <w:pStyle w:val="Code"/>
              <w:rPr>
                <w:lang w:val="id-ID"/>
              </w:rPr>
            </w:pPr>
            <w:r w:rsidRPr="00FD40C3">
              <w:rPr>
                <w:lang w:val="id-ID"/>
              </w:rPr>
              <w:t xml:space="preserve">    "klwrga": "keluarga",</w:t>
            </w:r>
          </w:p>
          <w:p w14:paraId="3B7F5547" w14:textId="77777777" w:rsidR="00364E7F" w:rsidRPr="00FD40C3" w:rsidRDefault="00364E7F" w:rsidP="00364E7F">
            <w:pPr>
              <w:pStyle w:val="Code"/>
              <w:rPr>
                <w:lang w:val="id-ID"/>
              </w:rPr>
            </w:pPr>
            <w:r w:rsidRPr="00FD40C3">
              <w:rPr>
                <w:lang w:val="id-ID"/>
              </w:rPr>
              <w:t xml:space="preserve">    "km": "kamu",</w:t>
            </w:r>
          </w:p>
          <w:p w14:paraId="1EF76587" w14:textId="77777777" w:rsidR="00364E7F" w:rsidRPr="00FD40C3" w:rsidRDefault="00364E7F" w:rsidP="00364E7F">
            <w:pPr>
              <w:pStyle w:val="Code"/>
              <w:rPr>
                <w:lang w:val="id-ID"/>
              </w:rPr>
            </w:pPr>
            <w:r w:rsidRPr="00FD40C3">
              <w:rPr>
                <w:lang w:val="id-ID"/>
              </w:rPr>
              <w:t xml:space="preserve">    "kmaksiatan": "kemaksiatan",</w:t>
            </w:r>
          </w:p>
          <w:p w14:paraId="13FEB2A1" w14:textId="77777777" w:rsidR="00364E7F" w:rsidRPr="00FD40C3" w:rsidRDefault="00364E7F" w:rsidP="00364E7F">
            <w:pPr>
              <w:pStyle w:val="Code"/>
              <w:rPr>
                <w:lang w:val="id-ID"/>
              </w:rPr>
            </w:pPr>
            <w:r w:rsidRPr="00FD40C3">
              <w:rPr>
                <w:lang w:val="id-ID"/>
              </w:rPr>
              <w:t xml:space="preserve">    "kmari": "kemari",</w:t>
            </w:r>
          </w:p>
          <w:p w14:paraId="2D178203" w14:textId="77777777" w:rsidR="00364E7F" w:rsidRPr="00FD40C3" w:rsidRDefault="00364E7F" w:rsidP="00364E7F">
            <w:pPr>
              <w:pStyle w:val="Code"/>
              <w:rPr>
                <w:lang w:val="id-ID"/>
              </w:rPr>
            </w:pPr>
            <w:r w:rsidRPr="00FD40C3">
              <w:rPr>
                <w:lang w:val="id-ID"/>
              </w:rPr>
              <w:t xml:space="preserve">    "kmna": "kemana",</w:t>
            </w:r>
          </w:p>
          <w:p w14:paraId="79E3776A" w14:textId="77777777" w:rsidR="00364E7F" w:rsidRPr="00FD40C3" w:rsidRDefault="00364E7F" w:rsidP="00364E7F">
            <w:pPr>
              <w:pStyle w:val="Code"/>
              <w:rPr>
                <w:lang w:val="id-ID"/>
              </w:rPr>
            </w:pPr>
            <w:r w:rsidRPr="00FD40C3">
              <w:rPr>
                <w:lang w:val="id-ID"/>
              </w:rPr>
              <w:t xml:space="preserve">    "kmps": "kampus",</w:t>
            </w:r>
          </w:p>
          <w:p w14:paraId="266924E8" w14:textId="77777777" w:rsidR="00364E7F" w:rsidRPr="00FD40C3" w:rsidRDefault="00364E7F" w:rsidP="00364E7F">
            <w:pPr>
              <w:pStyle w:val="Code"/>
              <w:rPr>
                <w:lang w:val="id-ID"/>
              </w:rPr>
            </w:pPr>
            <w:r w:rsidRPr="00FD40C3">
              <w:rPr>
                <w:lang w:val="id-ID"/>
              </w:rPr>
              <w:t xml:space="preserve">    "kmpus": "kampus",</w:t>
            </w:r>
          </w:p>
          <w:p w14:paraId="2AB99473" w14:textId="77777777" w:rsidR="00364E7F" w:rsidRPr="00FD40C3" w:rsidRDefault="00364E7F" w:rsidP="00364E7F">
            <w:pPr>
              <w:pStyle w:val="Code"/>
              <w:rPr>
                <w:lang w:val="id-ID"/>
              </w:rPr>
            </w:pPr>
            <w:r w:rsidRPr="00FD40C3">
              <w:rPr>
                <w:lang w:val="id-ID"/>
              </w:rPr>
              <w:t xml:space="preserve">    "kmrm": "kemeramen",</w:t>
            </w:r>
          </w:p>
          <w:p w14:paraId="2C80D426" w14:textId="77777777" w:rsidR="00364E7F" w:rsidRPr="00FD40C3" w:rsidRDefault="00364E7F" w:rsidP="00364E7F">
            <w:pPr>
              <w:pStyle w:val="Code"/>
              <w:rPr>
                <w:lang w:val="id-ID"/>
              </w:rPr>
            </w:pPr>
            <w:r w:rsidRPr="00FD40C3">
              <w:rPr>
                <w:lang w:val="id-ID"/>
              </w:rPr>
              <w:t xml:space="preserve">    "kmrn": "kemarin",</w:t>
            </w:r>
          </w:p>
          <w:p w14:paraId="65577D82" w14:textId="77777777" w:rsidR="00364E7F" w:rsidRPr="00FD40C3" w:rsidRDefault="00364E7F" w:rsidP="00364E7F">
            <w:pPr>
              <w:pStyle w:val="Code"/>
              <w:rPr>
                <w:lang w:val="id-ID"/>
              </w:rPr>
            </w:pPr>
            <w:r w:rsidRPr="00FD40C3">
              <w:rPr>
                <w:lang w:val="id-ID"/>
              </w:rPr>
              <w:t xml:space="preserve">    "kn": "kan",</w:t>
            </w:r>
          </w:p>
          <w:p w14:paraId="6876DDE8" w14:textId="77777777" w:rsidR="00364E7F" w:rsidRPr="00FD40C3" w:rsidRDefault="00364E7F" w:rsidP="00364E7F">
            <w:pPr>
              <w:pStyle w:val="Code"/>
              <w:rPr>
                <w:lang w:val="id-ID"/>
              </w:rPr>
            </w:pPr>
            <w:r w:rsidRPr="00FD40C3">
              <w:rPr>
                <w:lang w:val="id-ID"/>
              </w:rPr>
              <w:t xml:space="preserve">    "knal": "kenal",</w:t>
            </w:r>
          </w:p>
          <w:p w14:paraId="332C0CE3" w14:textId="77777777" w:rsidR="00364E7F" w:rsidRPr="00FD40C3" w:rsidRDefault="00364E7F" w:rsidP="00364E7F">
            <w:pPr>
              <w:pStyle w:val="Code"/>
              <w:rPr>
                <w:lang w:val="id-ID"/>
              </w:rPr>
            </w:pPr>
            <w:r w:rsidRPr="00FD40C3">
              <w:rPr>
                <w:lang w:val="id-ID"/>
              </w:rPr>
              <w:t xml:space="preserve">    "kne": "terlibat",</w:t>
            </w:r>
          </w:p>
          <w:p w14:paraId="3BF720C1" w14:textId="77777777" w:rsidR="00364E7F" w:rsidRPr="00FD40C3" w:rsidRDefault="00364E7F" w:rsidP="00364E7F">
            <w:pPr>
              <w:pStyle w:val="Code"/>
              <w:rPr>
                <w:lang w:val="id-ID"/>
              </w:rPr>
            </w:pPr>
            <w:r w:rsidRPr="00FD40C3">
              <w:rPr>
                <w:lang w:val="id-ID"/>
              </w:rPr>
              <w:t xml:space="preserve">    "knl": "kenal",</w:t>
            </w:r>
          </w:p>
          <w:p w14:paraId="12B0601C" w14:textId="77777777" w:rsidR="00364E7F" w:rsidRPr="00FD40C3" w:rsidRDefault="00364E7F" w:rsidP="00364E7F">
            <w:pPr>
              <w:pStyle w:val="Code"/>
              <w:rPr>
                <w:lang w:val="id-ID"/>
              </w:rPr>
            </w:pPr>
            <w:r w:rsidRPr="00FD40C3">
              <w:rPr>
                <w:lang w:val="id-ID"/>
              </w:rPr>
              <w:t xml:space="preserve">    "knp": "kenapa",</w:t>
            </w:r>
          </w:p>
          <w:p w14:paraId="1363DD67" w14:textId="77777777" w:rsidR="00364E7F" w:rsidRPr="00FD40C3" w:rsidRDefault="00364E7F" w:rsidP="00364E7F">
            <w:pPr>
              <w:pStyle w:val="Code"/>
              <w:rPr>
                <w:lang w:val="id-ID"/>
              </w:rPr>
            </w:pPr>
            <w:r w:rsidRPr="00FD40C3">
              <w:rPr>
                <w:lang w:val="id-ID"/>
              </w:rPr>
              <w:t xml:space="preserve">    "knpa": "kenapa",</w:t>
            </w:r>
          </w:p>
          <w:p w14:paraId="793179FA" w14:textId="77777777" w:rsidR="00364E7F" w:rsidRPr="00FD40C3" w:rsidRDefault="00364E7F" w:rsidP="00364E7F">
            <w:pPr>
              <w:pStyle w:val="Code"/>
              <w:rPr>
                <w:lang w:val="id-ID"/>
              </w:rPr>
            </w:pPr>
            <w:r w:rsidRPr="00FD40C3">
              <w:rPr>
                <w:lang w:val="id-ID"/>
              </w:rPr>
              <w:t xml:space="preserve">    "koar": "teriak",</w:t>
            </w:r>
          </w:p>
          <w:p w14:paraId="7A21698C" w14:textId="77777777" w:rsidR="00364E7F" w:rsidRPr="00FD40C3" w:rsidRDefault="00364E7F" w:rsidP="00364E7F">
            <w:pPr>
              <w:pStyle w:val="Code"/>
              <w:rPr>
                <w:lang w:val="id-ID"/>
              </w:rPr>
            </w:pPr>
            <w:r w:rsidRPr="00FD40C3">
              <w:rPr>
                <w:lang w:val="id-ID"/>
              </w:rPr>
              <w:t xml:space="preserve">    "kodya": "kota madya",</w:t>
            </w:r>
          </w:p>
          <w:p w14:paraId="6EDB1844" w14:textId="77777777" w:rsidR="00364E7F" w:rsidRPr="00FD40C3" w:rsidRDefault="00364E7F" w:rsidP="00364E7F">
            <w:pPr>
              <w:pStyle w:val="Code"/>
              <w:rPr>
                <w:lang w:val="id-ID"/>
              </w:rPr>
            </w:pPr>
            <w:r w:rsidRPr="00FD40C3">
              <w:rPr>
                <w:lang w:val="id-ID"/>
              </w:rPr>
              <w:t xml:space="preserve">    "kog": "kok",</w:t>
            </w:r>
          </w:p>
          <w:p w14:paraId="663EE502" w14:textId="77777777" w:rsidR="00364E7F" w:rsidRPr="00FD40C3" w:rsidRDefault="00364E7F" w:rsidP="00364E7F">
            <w:pPr>
              <w:pStyle w:val="Code"/>
              <w:rPr>
                <w:lang w:val="id-ID"/>
              </w:rPr>
            </w:pPr>
            <w:r w:rsidRPr="00FD40C3">
              <w:rPr>
                <w:lang w:val="id-ID"/>
              </w:rPr>
              <w:t xml:space="preserve">    "komdis": "komisi disiplin",</w:t>
            </w:r>
          </w:p>
          <w:p w14:paraId="15E464C1" w14:textId="77777777" w:rsidR="00364E7F" w:rsidRPr="00FD40C3" w:rsidRDefault="00364E7F" w:rsidP="00364E7F">
            <w:pPr>
              <w:pStyle w:val="Code"/>
              <w:rPr>
                <w:lang w:val="id-ID"/>
              </w:rPr>
            </w:pPr>
            <w:r w:rsidRPr="00FD40C3">
              <w:rPr>
                <w:lang w:val="id-ID"/>
              </w:rPr>
              <w:t xml:space="preserve">    "kompi": "komputer",</w:t>
            </w:r>
          </w:p>
          <w:p w14:paraId="75FA1095" w14:textId="77777777" w:rsidR="00364E7F" w:rsidRPr="00FD40C3" w:rsidRDefault="00364E7F" w:rsidP="00364E7F">
            <w:pPr>
              <w:pStyle w:val="Code"/>
              <w:rPr>
                <w:lang w:val="id-ID"/>
              </w:rPr>
            </w:pPr>
            <w:r w:rsidRPr="00FD40C3">
              <w:rPr>
                <w:lang w:val="id-ID"/>
              </w:rPr>
              <w:t xml:space="preserve">    "komsov": "komunis sovyet",</w:t>
            </w:r>
          </w:p>
          <w:p w14:paraId="155B277B" w14:textId="77777777" w:rsidR="00364E7F" w:rsidRPr="00FD40C3" w:rsidRDefault="00364E7F" w:rsidP="00364E7F">
            <w:pPr>
              <w:pStyle w:val="Code"/>
              <w:rPr>
                <w:lang w:val="id-ID"/>
              </w:rPr>
            </w:pPr>
            <w:r w:rsidRPr="00FD40C3">
              <w:rPr>
                <w:lang w:val="id-ID"/>
              </w:rPr>
              <w:t xml:space="preserve">    "komtiong": "komunis Tiongkok",</w:t>
            </w:r>
          </w:p>
          <w:p w14:paraId="65065D31" w14:textId="77777777" w:rsidR="00364E7F" w:rsidRPr="00FD40C3" w:rsidRDefault="00364E7F" w:rsidP="00364E7F">
            <w:pPr>
              <w:pStyle w:val="Code"/>
              <w:rPr>
                <w:lang w:val="id-ID"/>
              </w:rPr>
            </w:pPr>
            <w:r w:rsidRPr="00FD40C3">
              <w:rPr>
                <w:lang w:val="id-ID"/>
              </w:rPr>
              <w:t xml:space="preserve">    "komun": "komunitas",</w:t>
            </w:r>
          </w:p>
          <w:p w14:paraId="403213E4" w14:textId="77777777" w:rsidR="00364E7F" w:rsidRPr="00FD40C3" w:rsidRDefault="00364E7F" w:rsidP="00364E7F">
            <w:pPr>
              <w:pStyle w:val="Code"/>
              <w:rPr>
                <w:lang w:val="id-ID"/>
              </w:rPr>
            </w:pPr>
            <w:r w:rsidRPr="00FD40C3">
              <w:rPr>
                <w:lang w:val="id-ID"/>
              </w:rPr>
              <w:t xml:space="preserve">    "kongkow": "kumpul bareng teman-teman",</w:t>
            </w:r>
          </w:p>
          <w:p w14:paraId="5C31EBAA" w14:textId="77777777" w:rsidR="00364E7F" w:rsidRPr="00FD40C3" w:rsidRDefault="00364E7F" w:rsidP="00364E7F">
            <w:pPr>
              <w:pStyle w:val="Code"/>
              <w:rPr>
                <w:lang w:val="id-ID"/>
              </w:rPr>
            </w:pPr>
            <w:r w:rsidRPr="00FD40C3">
              <w:rPr>
                <w:lang w:val="id-ID"/>
              </w:rPr>
              <w:t xml:space="preserve">    "konjen": "konsulat jenderal",</w:t>
            </w:r>
          </w:p>
          <w:p w14:paraId="022AD0CC" w14:textId="77777777" w:rsidR="00364E7F" w:rsidRPr="00FD40C3" w:rsidRDefault="00364E7F" w:rsidP="00364E7F">
            <w:pPr>
              <w:pStyle w:val="Code"/>
              <w:rPr>
                <w:lang w:val="id-ID"/>
              </w:rPr>
            </w:pPr>
            <w:r w:rsidRPr="00FD40C3">
              <w:rPr>
                <w:lang w:val="id-ID"/>
              </w:rPr>
              <w:t xml:space="preserve">    "konpers": "konferensi pers",</w:t>
            </w:r>
          </w:p>
          <w:p w14:paraId="3F98D523" w14:textId="77777777" w:rsidR="00364E7F" w:rsidRPr="00FD40C3" w:rsidRDefault="00364E7F" w:rsidP="00364E7F">
            <w:pPr>
              <w:pStyle w:val="Code"/>
              <w:rPr>
                <w:lang w:val="id-ID"/>
              </w:rPr>
            </w:pPr>
            <w:r w:rsidRPr="00FD40C3">
              <w:rPr>
                <w:lang w:val="id-ID"/>
              </w:rPr>
              <w:t xml:space="preserve">    "kopdar": "kopi darat",</w:t>
            </w:r>
          </w:p>
          <w:p w14:paraId="65356DF1" w14:textId="77777777" w:rsidR="00364E7F" w:rsidRPr="00FD40C3" w:rsidRDefault="00364E7F" w:rsidP="00364E7F">
            <w:pPr>
              <w:pStyle w:val="Code"/>
              <w:rPr>
                <w:lang w:val="id-ID"/>
              </w:rPr>
            </w:pPr>
            <w:r w:rsidRPr="00FD40C3">
              <w:rPr>
                <w:lang w:val="id-ID"/>
              </w:rPr>
              <w:t xml:space="preserve">    "koq": "kok",</w:t>
            </w:r>
          </w:p>
          <w:p w14:paraId="4DC7994E" w14:textId="77777777" w:rsidR="00364E7F" w:rsidRPr="00FD40C3" w:rsidRDefault="00364E7F" w:rsidP="00364E7F">
            <w:pPr>
              <w:pStyle w:val="Code"/>
              <w:rPr>
                <w:lang w:val="id-ID"/>
              </w:rPr>
            </w:pPr>
            <w:r w:rsidRPr="00FD40C3">
              <w:rPr>
                <w:lang w:val="id-ID"/>
              </w:rPr>
              <w:t xml:space="preserve">    "korup": "korupsi",</w:t>
            </w:r>
          </w:p>
          <w:p w14:paraId="7D512E9B" w14:textId="77777777" w:rsidR="00364E7F" w:rsidRPr="00FD40C3" w:rsidRDefault="00364E7F" w:rsidP="00364E7F">
            <w:pPr>
              <w:pStyle w:val="Code"/>
              <w:rPr>
                <w:lang w:val="id-ID"/>
              </w:rPr>
            </w:pPr>
            <w:r w:rsidRPr="00FD40C3">
              <w:rPr>
                <w:lang w:val="id-ID"/>
              </w:rPr>
              <w:t xml:space="preserve">    "kowe": "kamu",</w:t>
            </w:r>
          </w:p>
          <w:p w14:paraId="2E75F861" w14:textId="77777777" w:rsidR="00364E7F" w:rsidRPr="00FD40C3" w:rsidRDefault="00364E7F" w:rsidP="00364E7F">
            <w:pPr>
              <w:pStyle w:val="Code"/>
              <w:rPr>
                <w:lang w:val="id-ID"/>
              </w:rPr>
            </w:pPr>
            <w:r w:rsidRPr="00FD40C3">
              <w:rPr>
                <w:lang w:val="id-ID"/>
              </w:rPr>
              <w:t xml:space="preserve">    "kpai": "komisi perlindungan anak indonesia",</w:t>
            </w:r>
          </w:p>
          <w:p w14:paraId="7EC675AE" w14:textId="77777777" w:rsidR="00364E7F" w:rsidRPr="00FD40C3" w:rsidRDefault="00364E7F" w:rsidP="00364E7F">
            <w:pPr>
              <w:pStyle w:val="Code"/>
              <w:rPr>
                <w:lang w:val="id-ID"/>
              </w:rPr>
            </w:pPr>
            <w:r w:rsidRPr="00FD40C3">
              <w:rPr>
                <w:lang w:val="id-ID"/>
              </w:rPr>
              <w:t xml:space="preserve">    "kpd": "kepada",</w:t>
            </w:r>
          </w:p>
          <w:p w14:paraId="1E9D8940" w14:textId="77777777" w:rsidR="00364E7F" w:rsidRPr="00FD40C3" w:rsidRDefault="00364E7F" w:rsidP="00364E7F">
            <w:pPr>
              <w:pStyle w:val="Code"/>
              <w:rPr>
                <w:lang w:val="id-ID"/>
              </w:rPr>
            </w:pPr>
            <w:r w:rsidRPr="00FD40C3">
              <w:rPr>
                <w:lang w:val="id-ID"/>
              </w:rPr>
              <w:t xml:space="preserve">    "kpid": "komisi penyiaran indonesia daerah",</w:t>
            </w:r>
          </w:p>
          <w:p w14:paraId="1CA72B9A" w14:textId="77777777" w:rsidR="00364E7F" w:rsidRPr="00FD40C3" w:rsidRDefault="00364E7F" w:rsidP="00364E7F">
            <w:pPr>
              <w:pStyle w:val="Code"/>
              <w:rPr>
                <w:lang w:val="id-ID"/>
              </w:rPr>
            </w:pPr>
            <w:r w:rsidRPr="00FD40C3">
              <w:rPr>
                <w:lang w:val="id-ID"/>
              </w:rPr>
              <w:t xml:space="preserve">    "kpk": "komisi pemberantas koruptor",</w:t>
            </w:r>
          </w:p>
          <w:p w14:paraId="54407422" w14:textId="77777777" w:rsidR="00364E7F" w:rsidRPr="00FD40C3" w:rsidRDefault="00364E7F" w:rsidP="00364E7F">
            <w:pPr>
              <w:pStyle w:val="Code"/>
              <w:rPr>
                <w:lang w:val="id-ID"/>
              </w:rPr>
            </w:pPr>
            <w:r w:rsidRPr="00FD40C3">
              <w:rPr>
                <w:lang w:val="id-ID"/>
              </w:rPr>
              <w:t xml:space="preserve">    "kpn": "kapan",</w:t>
            </w:r>
          </w:p>
          <w:p w14:paraId="47B4173D" w14:textId="77777777" w:rsidR="00364E7F" w:rsidRPr="00FD40C3" w:rsidRDefault="00364E7F" w:rsidP="00364E7F">
            <w:pPr>
              <w:pStyle w:val="Code"/>
              <w:rPr>
                <w:lang w:val="id-ID"/>
              </w:rPr>
            </w:pPr>
            <w:r w:rsidRPr="00FD40C3">
              <w:rPr>
                <w:lang w:val="id-ID"/>
              </w:rPr>
              <w:t xml:space="preserve">    "kptsan": "keputusan",</w:t>
            </w:r>
          </w:p>
          <w:p w14:paraId="62EC65A9" w14:textId="77777777" w:rsidR="00364E7F" w:rsidRPr="00FD40C3" w:rsidRDefault="00364E7F" w:rsidP="00364E7F">
            <w:pPr>
              <w:pStyle w:val="Code"/>
              <w:rPr>
                <w:lang w:val="id-ID"/>
              </w:rPr>
            </w:pPr>
            <w:r w:rsidRPr="00FD40C3">
              <w:rPr>
                <w:lang w:val="id-ID"/>
              </w:rPr>
              <w:t xml:space="preserve">    "krenz": "keren",</w:t>
            </w:r>
          </w:p>
          <w:p w14:paraId="2204F0D1" w14:textId="77777777" w:rsidR="00364E7F" w:rsidRPr="00FD40C3" w:rsidRDefault="00364E7F" w:rsidP="00364E7F">
            <w:pPr>
              <w:pStyle w:val="Code"/>
              <w:rPr>
                <w:lang w:val="id-ID"/>
              </w:rPr>
            </w:pPr>
            <w:r w:rsidRPr="00FD40C3">
              <w:rPr>
                <w:lang w:val="id-ID"/>
              </w:rPr>
              <w:t xml:space="preserve">    "krik": "garing",</w:t>
            </w:r>
          </w:p>
          <w:p w14:paraId="32975566" w14:textId="77777777" w:rsidR="00364E7F" w:rsidRPr="00FD40C3" w:rsidRDefault="00364E7F" w:rsidP="00364E7F">
            <w:pPr>
              <w:pStyle w:val="Code"/>
              <w:rPr>
                <w:lang w:val="id-ID"/>
              </w:rPr>
            </w:pPr>
            <w:r w:rsidRPr="00FD40C3">
              <w:rPr>
                <w:lang w:val="id-ID"/>
              </w:rPr>
              <w:t xml:space="preserve">    "krim": "kirim",</w:t>
            </w:r>
          </w:p>
          <w:p w14:paraId="72B3EADD" w14:textId="77777777" w:rsidR="00364E7F" w:rsidRPr="00FD40C3" w:rsidRDefault="00364E7F" w:rsidP="00364E7F">
            <w:pPr>
              <w:pStyle w:val="Code"/>
              <w:rPr>
                <w:lang w:val="id-ID"/>
              </w:rPr>
            </w:pPr>
            <w:r w:rsidRPr="00FD40C3">
              <w:rPr>
                <w:lang w:val="id-ID"/>
              </w:rPr>
              <w:t xml:space="preserve">    "krm": "kirim",</w:t>
            </w:r>
          </w:p>
          <w:p w14:paraId="7B46250E" w14:textId="77777777" w:rsidR="00364E7F" w:rsidRPr="00FD40C3" w:rsidRDefault="00364E7F" w:rsidP="00364E7F">
            <w:pPr>
              <w:pStyle w:val="Code"/>
              <w:rPr>
                <w:lang w:val="id-ID"/>
              </w:rPr>
            </w:pPr>
            <w:r w:rsidRPr="00FD40C3">
              <w:rPr>
                <w:lang w:val="id-ID"/>
              </w:rPr>
              <w:lastRenderedPageBreak/>
              <w:t xml:space="preserve">    "krn": "karena",</w:t>
            </w:r>
          </w:p>
          <w:p w14:paraId="4D088531" w14:textId="77777777" w:rsidR="00364E7F" w:rsidRPr="00FD40C3" w:rsidRDefault="00364E7F" w:rsidP="00364E7F">
            <w:pPr>
              <w:pStyle w:val="Code"/>
              <w:rPr>
                <w:lang w:val="id-ID"/>
              </w:rPr>
            </w:pPr>
            <w:r w:rsidRPr="00FD40C3">
              <w:rPr>
                <w:lang w:val="id-ID"/>
              </w:rPr>
              <w:t xml:space="preserve">    "ksadaran": "kesadaran",</w:t>
            </w:r>
          </w:p>
          <w:p w14:paraId="5AEA936C" w14:textId="77777777" w:rsidR="00364E7F" w:rsidRPr="00FD40C3" w:rsidRDefault="00364E7F" w:rsidP="00364E7F">
            <w:pPr>
              <w:pStyle w:val="Code"/>
              <w:rPr>
                <w:lang w:val="id-ID"/>
              </w:rPr>
            </w:pPr>
            <w:r w:rsidRPr="00FD40C3">
              <w:rPr>
                <w:lang w:val="id-ID"/>
              </w:rPr>
              <w:t xml:space="preserve">    "kt": "kita",</w:t>
            </w:r>
          </w:p>
          <w:p w14:paraId="74268247" w14:textId="77777777" w:rsidR="00364E7F" w:rsidRPr="00FD40C3" w:rsidRDefault="00364E7F" w:rsidP="00364E7F">
            <w:pPr>
              <w:pStyle w:val="Code"/>
              <w:rPr>
                <w:lang w:val="id-ID"/>
              </w:rPr>
            </w:pPr>
            <w:r w:rsidRPr="00FD40C3">
              <w:rPr>
                <w:lang w:val="id-ID"/>
              </w:rPr>
              <w:t xml:space="preserve">    "ktauan": "ketahuan",</w:t>
            </w:r>
          </w:p>
          <w:p w14:paraId="0460DB27" w14:textId="77777777" w:rsidR="00364E7F" w:rsidRPr="00FD40C3" w:rsidRDefault="00364E7F" w:rsidP="00364E7F">
            <w:pPr>
              <w:pStyle w:val="Code"/>
              <w:rPr>
                <w:lang w:val="id-ID"/>
              </w:rPr>
            </w:pPr>
            <w:r w:rsidRPr="00FD40C3">
              <w:rPr>
                <w:lang w:val="id-ID"/>
              </w:rPr>
              <w:t xml:space="preserve">    "ktipu": "tipu",</w:t>
            </w:r>
          </w:p>
          <w:p w14:paraId="12C4164D" w14:textId="77777777" w:rsidR="00364E7F" w:rsidRPr="00FD40C3" w:rsidRDefault="00364E7F" w:rsidP="00364E7F">
            <w:pPr>
              <w:pStyle w:val="Code"/>
              <w:rPr>
                <w:lang w:val="id-ID"/>
              </w:rPr>
            </w:pPr>
            <w:r w:rsidRPr="00FD40C3">
              <w:rPr>
                <w:lang w:val="id-ID"/>
              </w:rPr>
              <w:t xml:space="preserve">    "ktk": "ketika",</w:t>
            </w:r>
          </w:p>
          <w:p w14:paraId="0798451E" w14:textId="77777777" w:rsidR="00364E7F" w:rsidRPr="00FD40C3" w:rsidRDefault="00364E7F" w:rsidP="00364E7F">
            <w:pPr>
              <w:pStyle w:val="Code"/>
              <w:rPr>
                <w:lang w:val="id-ID"/>
              </w:rPr>
            </w:pPr>
            <w:r w:rsidRPr="00FD40C3">
              <w:rPr>
                <w:lang w:val="id-ID"/>
              </w:rPr>
              <w:t xml:space="preserve">    "ktmu": "ketemu",</w:t>
            </w:r>
          </w:p>
          <w:p w14:paraId="77A04BC3" w14:textId="77777777" w:rsidR="00364E7F" w:rsidRPr="00FD40C3" w:rsidRDefault="00364E7F" w:rsidP="00364E7F">
            <w:pPr>
              <w:pStyle w:val="Code"/>
              <w:rPr>
                <w:lang w:val="id-ID"/>
              </w:rPr>
            </w:pPr>
            <w:r w:rsidRPr="00FD40C3">
              <w:rPr>
                <w:lang w:val="id-ID"/>
              </w:rPr>
              <w:t xml:space="preserve">    "ktny": "katanya",</w:t>
            </w:r>
          </w:p>
          <w:p w14:paraId="5B877D10" w14:textId="77777777" w:rsidR="00364E7F" w:rsidRPr="00FD40C3" w:rsidRDefault="00364E7F" w:rsidP="00364E7F">
            <w:pPr>
              <w:pStyle w:val="Code"/>
              <w:rPr>
                <w:lang w:val="id-ID"/>
              </w:rPr>
            </w:pPr>
            <w:r w:rsidRPr="00FD40C3">
              <w:rPr>
                <w:lang w:val="id-ID"/>
              </w:rPr>
              <w:t xml:space="preserve">    "ktp": "kartu tanda penduduk",</w:t>
            </w:r>
          </w:p>
          <w:p w14:paraId="77D5A726" w14:textId="77777777" w:rsidR="00364E7F" w:rsidRPr="00FD40C3" w:rsidRDefault="00364E7F" w:rsidP="00364E7F">
            <w:pPr>
              <w:pStyle w:val="Code"/>
              <w:rPr>
                <w:lang w:val="id-ID"/>
              </w:rPr>
            </w:pPr>
            <w:r w:rsidRPr="00FD40C3">
              <w:rPr>
                <w:lang w:val="id-ID"/>
              </w:rPr>
              <w:t xml:space="preserve">    "ktr": "kantor",</w:t>
            </w:r>
          </w:p>
          <w:p w14:paraId="5A7A62ED" w14:textId="77777777" w:rsidR="00364E7F" w:rsidRPr="00FD40C3" w:rsidRDefault="00364E7F" w:rsidP="00364E7F">
            <w:pPr>
              <w:pStyle w:val="Code"/>
              <w:rPr>
                <w:lang w:val="id-ID"/>
              </w:rPr>
            </w:pPr>
            <w:r w:rsidRPr="00FD40C3">
              <w:rPr>
                <w:lang w:val="id-ID"/>
              </w:rPr>
              <w:t xml:space="preserve">    "kudu": "harus",</w:t>
            </w:r>
          </w:p>
          <w:p w14:paraId="2431FD55" w14:textId="77777777" w:rsidR="00364E7F" w:rsidRPr="00FD40C3" w:rsidRDefault="00364E7F" w:rsidP="00364E7F">
            <w:pPr>
              <w:pStyle w:val="Code"/>
              <w:rPr>
                <w:lang w:val="id-ID"/>
              </w:rPr>
            </w:pPr>
            <w:r w:rsidRPr="00FD40C3">
              <w:rPr>
                <w:lang w:val="id-ID"/>
              </w:rPr>
              <w:t xml:space="preserve">    "kuper": "kurang pergaulan",</w:t>
            </w:r>
          </w:p>
          <w:p w14:paraId="2CD07A8D" w14:textId="77777777" w:rsidR="00364E7F" w:rsidRPr="00FD40C3" w:rsidRDefault="00364E7F" w:rsidP="00364E7F">
            <w:pPr>
              <w:pStyle w:val="Code"/>
              <w:rPr>
                <w:lang w:val="id-ID"/>
              </w:rPr>
            </w:pPr>
            <w:r w:rsidRPr="00FD40C3">
              <w:rPr>
                <w:lang w:val="id-ID"/>
              </w:rPr>
              <w:t xml:space="preserve">    "kuq": "kok",</w:t>
            </w:r>
          </w:p>
          <w:p w14:paraId="54FA3070" w14:textId="77777777" w:rsidR="00364E7F" w:rsidRPr="00FD40C3" w:rsidRDefault="00364E7F" w:rsidP="00364E7F">
            <w:pPr>
              <w:pStyle w:val="Code"/>
              <w:rPr>
                <w:lang w:val="id-ID"/>
              </w:rPr>
            </w:pPr>
            <w:r w:rsidRPr="00FD40C3">
              <w:rPr>
                <w:lang w:val="id-ID"/>
              </w:rPr>
              <w:t xml:space="preserve">    "kurng": "kurang",</w:t>
            </w:r>
          </w:p>
          <w:p w14:paraId="1D2121E4" w14:textId="77777777" w:rsidR="00364E7F" w:rsidRPr="00FD40C3" w:rsidRDefault="00364E7F" w:rsidP="00364E7F">
            <w:pPr>
              <w:pStyle w:val="Code"/>
              <w:rPr>
                <w:lang w:val="id-ID"/>
              </w:rPr>
            </w:pPr>
            <w:r w:rsidRPr="00FD40C3">
              <w:rPr>
                <w:lang w:val="id-ID"/>
              </w:rPr>
              <w:t xml:space="preserve">    "kw": "imitasi",</w:t>
            </w:r>
          </w:p>
          <w:p w14:paraId="1B1DDC35" w14:textId="77777777" w:rsidR="00364E7F" w:rsidRPr="00FD40C3" w:rsidRDefault="00364E7F" w:rsidP="00364E7F">
            <w:pPr>
              <w:pStyle w:val="Code"/>
              <w:rPr>
                <w:lang w:val="id-ID"/>
              </w:rPr>
            </w:pPr>
            <w:r w:rsidRPr="00FD40C3">
              <w:rPr>
                <w:lang w:val="id-ID"/>
              </w:rPr>
              <w:t xml:space="preserve">    "kwn": "kawan",</w:t>
            </w:r>
          </w:p>
          <w:p w14:paraId="63958F74" w14:textId="77777777" w:rsidR="00364E7F" w:rsidRPr="00FD40C3" w:rsidRDefault="00364E7F" w:rsidP="00364E7F">
            <w:pPr>
              <w:pStyle w:val="Code"/>
              <w:rPr>
                <w:lang w:val="id-ID"/>
              </w:rPr>
            </w:pPr>
            <w:r w:rsidRPr="00FD40C3">
              <w:rPr>
                <w:lang w:val="id-ID"/>
              </w:rPr>
              <w:t xml:space="preserve">    "ky": "seperti",</w:t>
            </w:r>
          </w:p>
          <w:p w14:paraId="7BAD49CD" w14:textId="77777777" w:rsidR="00364E7F" w:rsidRPr="00FD40C3" w:rsidRDefault="00364E7F" w:rsidP="00364E7F">
            <w:pPr>
              <w:pStyle w:val="Code"/>
              <w:rPr>
                <w:lang w:val="id-ID"/>
              </w:rPr>
            </w:pPr>
            <w:r w:rsidRPr="00FD40C3">
              <w:rPr>
                <w:lang w:val="id-ID"/>
              </w:rPr>
              <w:t xml:space="preserve">    "kyk": "seperti",</w:t>
            </w:r>
          </w:p>
          <w:p w14:paraId="41F5368F" w14:textId="77777777" w:rsidR="00364E7F" w:rsidRPr="00FD40C3" w:rsidRDefault="00364E7F" w:rsidP="00364E7F">
            <w:pPr>
              <w:pStyle w:val="Code"/>
              <w:rPr>
                <w:lang w:val="id-ID"/>
              </w:rPr>
            </w:pPr>
            <w:r w:rsidRPr="00FD40C3">
              <w:rPr>
                <w:lang w:val="id-ID"/>
              </w:rPr>
              <w:t xml:space="preserve">    "kykny": "kayanya",</w:t>
            </w:r>
          </w:p>
          <w:p w14:paraId="773AD3CD" w14:textId="77777777" w:rsidR="00364E7F" w:rsidRPr="00FD40C3" w:rsidRDefault="00364E7F" w:rsidP="00364E7F">
            <w:pPr>
              <w:pStyle w:val="Code"/>
              <w:rPr>
                <w:lang w:val="id-ID"/>
              </w:rPr>
            </w:pPr>
            <w:r w:rsidRPr="00FD40C3">
              <w:rPr>
                <w:lang w:val="id-ID"/>
              </w:rPr>
              <w:t xml:space="preserve">    "la": "lah",</w:t>
            </w:r>
          </w:p>
          <w:p w14:paraId="26DC6718" w14:textId="77777777" w:rsidR="00364E7F" w:rsidRPr="00FD40C3" w:rsidRDefault="00364E7F" w:rsidP="00364E7F">
            <w:pPr>
              <w:pStyle w:val="Code"/>
              <w:rPr>
                <w:lang w:val="id-ID"/>
              </w:rPr>
            </w:pPr>
            <w:r w:rsidRPr="00FD40C3">
              <w:rPr>
                <w:lang w:val="id-ID"/>
              </w:rPr>
              <w:t xml:space="preserve">    "laka": "kecelakaan",</w:t>
            </w:r>
          </w:p>
          <w:p w14:paraId="706BD4DD" w14:textId="77777777" w:rsidR="00364E7F" w:rsidRPr="00FD40C3" w:rsidRDefault="00364E7F" w:rsidP="00364E7F">
            <w:pPr>
              <w:pStyle w:val="Code"/>
              <w:rPr>
                <w:lang w:val="id-ID"/>
              </w:rPr>
            </w:pPr>
            <w:r w:rsidRPr="00FD40C3">
              <w:rPr>
                <w:lang w:val="id-ID"/>
              </w:rPr>
              <w:t xml:space="preserve">    "laki2": "laki-laki",</w:t>
            </w:r>
          </w:p>
          <w:p w14:paraId="73D2179F" w14:textId="77777777" w:rsidR="00364E7F" w:rsidRPr="00FD40C3" w:rsidRDefault="00364E7F" w:rsidP="00364E7F">
            <w:pPr>
              <w:pStyle w:val="Code"/>
              <w:rPr>
                <w:lang w:val="id-ID"/>
              </w:rPr>
            </w:pPr>
            <w:r w:rsidRPr="00FD40C3">
              <w:rPr>
                <w:lang w:val="id-ID"/>
              </w:rPr>
              <w:t xml:space="preserve">    "lam": "salam",</w:t>
            </w:r>
          </w:p>
          <w:p w14:paraId="5DE119FC" w14:textId="77777777" w:rsidR="00364E7F" w:rsidRPr="00FD40C3" w:rsidRDefault="00364E7F" w:rsidP="00364E7F">
            <w:pPr>
              <w:pStyle w:val="Code"/>
              <w:rPr>
                <w:lang w:val="id-ID"/>
              </w:rPr>
            </w:pPr>
            <w:r w:rsidRPr="00FD40C3">
              <w:rPr>
                <w:lang w:val="id-ID"/>
              </w:rPr>
              <w:t xml:space="preserve">    "lambreta": "lambat",</w:t>
            </w:r>
          </w:p>
          <w:p w14:paraId="1FAEAFB1" w14:textId="77777777" w:rsidR="00364E7F" w:rsidRPr="00FD40C3" w:rsidRDefault="00364E7F" w:rsidP="00364E7F">
            <w:pPr>
              <w:pStyle w:val="Code"/>
              <w:rPr>
                <w:lang w:val="id-ID"/>
              </w:rPr>
            </w:pPr>
            <w:r w:rsidRPr="00FD40C3">
              <w:rPr>
                <w:lang w:val="id-ID"/>
              </w:rPr>
              <w:t xml:space="preserve">    "lamp": "lampiran",</w:t>
            </w:r>
          </w:p>
          <w:p w14:paraId="0B96D64C" w14:textId="77777777" w:rsidR="00364E7F" w:rsidRPr="00FD40C3" w:rsidRDefault="00364E7F" w:rsidP="00364E7F">
            <w:pPr>
              <w:pStyle w:val="Code"/>
              <w:rPr>
                <w:lang w:val="id-ID"/>
              </w:rPr>
            </w:pPr>
            <w:r w:rsidRPr="00FD40C3">
              <w:rPr>
                <w:lang w:val="id-ID"/>
              </w:rPr>
              <w:t xml:space="preserve">    "langi": "langit",</w:t>
            </w:r>
          </w:p>
          <w:p w14:paraId="34A7CF8B" w14:textId="77777777" w:rsidR="00364E7F" w:rsidRPr="00FD40C3" w:rsidRDefault="00364E7F" w:rsidP="00364E7F">
            <w:pPr>
              <w:pStyle w:val="Code"/>
              <w:rPr>
                <w:lang w:val="id-ID"/>
              </w:rPr>
            </w:pPr>
            <w:r w:rsidRPr="00FD40C3">
              <w:rPr>
                <w:lang w:val="id-ID"/>
              </w:rPr>
              <w:t xml:space="preserve">    "lansia": "lanjut usia",</w:t>
            </w:r>
          </w:p>
          <w:p w14:paraId="24D1C83C" w14:textId="77777777" w:rsidR="00364E7F" w:rsidRPr="00FD40C3" w:rsidRDefault="00364E7F" w:rsidP="00364E7F">
            <w:pPr>
              <w:pStyle w:val="Code"/>
              <w:rPr>
                <w:lang w:val="id-ID"/>
              </w:rPr>
            </w:pPr>
            <w:r w:rsidRPr="00FD40C3">
              <w:rPr>
                <w:lang w:val="id-ID"/>
              </w:rPr>
              <w:t xml:space="preserve">    "lanud": "landasan udara",</w:t>
            </w:r>
          </w:p>
          <w:p w14:paraId="1EFB7D3E" w14:textId="77777777" w:rsidR="00364E7F" w:rsidRPr="00FD40C3" w:rsidRDefault="00364E7F" w:rsidP="00364E7F">
            <w:pPr>
              <w:pStyle w:val="Code"/>
              <w:rPr>
                <w:lang w:val="id-ID"/>
              </w:rPr>
            </w:pPr>
            <w:r w:rsidRPr="00FD40C3">
              <w:rPr>
                <w:lang w:val="id-ID"/>
              </w:rPr>
              <w:t xml:space="preserve">    "lapas": "lembaga pemasyarakatan",</w:t>
            </w:r>
          </w:p>
          <w:p w14:paraId="31006607" w14:textId="77777777" w:rsidR="00364E7F" w:rsidRPr="00FD40C3" w:rsidRDefault="00364E7F" w:rsidP="00364E7F">
            <w:pPr>
              <w:pStyle w:val="Code"/>
              <w:rPr>
                <w:lang w:val="id-ID"/>
              </w:rPr>
            </w:pPr>
            <w:r w:rsidRPr="00FD40C3">
              <w:rPr>
                <w:lang w:val="id-ID"/>
              </w:rPr>
              <w:t xml:space="preserve">    "larang2": "larang-larang",</w:t>
            </w:r>
          </w:p>
          <w:p w14:paraId="7756DE5A" w14:textId="77777777" w:rsidR="00364E7F" w:rsidRPr="00FD40C3" w:rsidRDefault="00364E7F" w:rsidP="00364E7F">
            <w:pPr>
              <w:pStyle w:val="Code"/>
              <w:rPr>
                <w:lang w:val="id-ID"/>
              </w:rPr>
            </w:pPr>
            <w:r w:rsidRPr="00FD40C3">
              <w:rPr>
                <w:lang w:val="id-ID"/>
              </w:rPr>
              <w:t xml:space="preserve">    "latgab": "latihan gabungan",</w:t>
            </w:r>
          </w:p>
          <w:p w14:paraId="5A9D0B4B" w14:textId="77777777" w:rsidR="00364E7F" w:rsidRPr="00FD40C3" w:rsidRDefault="00364E7F" w:rsidP="00364E7F">
            <w:pPr>
              <w:pStyle w:val="Code"/>
              <w:rPr>
                <w:lang w:val="id-ID"/>
              </w:rPr>
            </w:pPr>
            <w:r w:rsidRPr="00FD40C3">
              <w:rPr>
                <w:lang w:val="id-ID"/>
              </w:rPr>
              <w:t xml:space="preserve">    "lawyer2": "lawyer lawyer",</w:t>
            </w:r>
          </w:p>
          <w:p w14:paraId="55C72BF7" w14:textId="77777777" w:rsidR="00364E7F" w:rsidRPr="00FD40C3" w:rsidRDefault="00364E7F" w:rsidP="00364E7F">
            <w:pPr>
              <w:pStyle w:val="Code"/>
              <w:rPr>
                <w:lang w:val="id-ID"/>
              </w:rPr>
            </w:pPr>
            <w:r w:rsidRPr="00FD40C3">
              <w:rPr>
                <w:lang w:val="id-ID"/>
              </w:rPr>
              <w:t xml:space="preserve">    "lbh": "lebih",</w:t>
            </w:r>
          </w:p>
          <w:p w14:paraId="54EE75E6" w14:textId="77777777" w:rsidR="00364E7F" w:rsidRPr="00FD40C3" w:rsidRDefault="00364E7F" w:rsidP="00364E7F">
            <w:pPr>
              <w:pStyle w:val="Code"/>
              <w:rPr>
                <w:lang w:val="id-ID"/>
              </w:rPr>
            </w:pPr>
            <w:r w:rsidRPr="00FD40C3">
              <w:rPr>
                <w:lang w:val="id-ID"/>
              </w:rPr>
              <w:t xml:space="preserve">    "lbur": "libur",</w:t>
            </w:r>
          </w:p>
          <w:p w14:paraId="5B2DEA38" w14:textId="77777777" w:rsidR="00364E7F" w:rsidRPr="00FD40C3" w:rsidRDefault="00364E7F" w:rsidP="00364E7F">
            <w:pPr>
              <w:pStyle w:val="Code"/>
              <w:rPr>
                <w:lang w:val="id-ID"/>
              </w:rPr>
            </w:pPr>
            <w:r w:rsidRPr="00FD40C3">
              <w:rPr>
                <w:lang w:val="id-ID"/>
              </w:rPr>
              <w:t xml:space="preserve">    "lebay": "berlebihan",</w:t>
            </w:r>
          </w:p>
          <w:p w14:paraId="0B7F553E" w14:textId="77777777" w:rsidR="00364E7F" w:rsidRPr="00FD40C3" w:rsidRDefault="00364E7F" w:rsidP="00364E7F">
            <w:pPr>
              <w:pStyle w:val="Code"/>
              <w:rPr>
                <w:lang w:val="id-ID"/>
              </w:rPr>
            </w:pPr>
            <w:r w:rsidRPr="00FD40C3">
              <w:rPr>
                <w:lang w:val="id-ID"/>
              </w:rPr>
              <w:t xml:space="preserve">    "leh": "boleh",</w:t>
            </w:r>
          </w:p>
          <w:p w14:paraId="2EF5D868" w14:textId="77777777" w:rsidR="00364E7F" w:rsidRPr="00FD40C3" w:rsidRDefault="00364E7F" w:rsidP="00364E7F">
            <w:pPr>
              <w:pStyle w:val="Code"/>
              <w:rPr>
                <w:lang w:val="id-ID"/>
              </w:rPr>
            </w:pPr>
            <w:r w:rsidRPr="00FD40C3">
              <w:rPr>
                <w:lang w:val="id-ID"/>
              </w:rPr>
              <w:t xml:space="preserve">    "lekong": "laki-laki",</w:t>
            </w:r>
          </w:p>
          <w:p w14:paraId="287BE00E" w14:textId="77777777" w:rsidR="00364E7F" w:rsidRPr="00FD40C3" w:rsidRDefault="00364E7F" w:rsidP="00364E7F">
            <w:pPr>
              <w:pStyle w:val="Code"/>
              <w:rPr>
                <w:lang w:val="id-ID"/>
              </w:rPr>
            </w:pPr>
            <w:r w:rsidRPr="00FD40C3">
              <w:rPr>
                <w:lang w:val="id-ID"/>
              </w:rPr>
              <w:t xml:space="preserve">    "lelet": "lambat",</w:t>
            </w:r>
          </w:p>
          <w:p w14:paraId="334F3D7F" w14:textId="77777777" w:rsidR="00364E7F" w:rsidRPr="00FD40C3" w:rsidRDefault="00364E7F" w:rsidP="00364E7F">
            <w:pPr>
              <w:pStyle w:val="Code"/>
              <w:rPr>
                <w:lang w:val="id-ID"/>
              </w:rPr>
            </w:pPr>
            <w:r w:rsidRPr="00FD40C3">
              <w:rPr>
                <w:lang w:val="id-ID"/>
              </w:rPr>
              <w:t xml:space="preserve">    "lemot": "lemah otak",</w:t>
            </w:r>
          </w:p>
          <w:p w14:paraId="01F704C3" w14:textId="77777777" w:rsidR="00364E7F" w:rsidRPr="00FD40C3" w:rsidRDefault="00364E7F" w:rsidP="00364E7F">
            <w:pPr>
              <w:pStyle w:val="Code"/>
              <w:rPr>
                <w:lang w:val="id-ID"/>
              </w:rPr>
            </w:pPr>
            <w:r w:rsidRPr="00FD40C3">
              <w:rPr>
                <w:lang w:val="id-ID"/>
              </w:rPr>
              <w:t xml:space="preserve">    "lesbia": "lesbian",</w:t>
            </w:r>
          </w:p>
          <w:p w14:paraId="7C7E5539" w14:textId="77777777" w:rsidR="00364E7F" w:rsidRPr="00FD40C3" w:rsidRDefault="00364E7F" w:rsidP="00364E7F">
            <w:pPr>
              <w:pStyle w:val="Code"/>
              <w:rPr>
                <w:lang w:val="id-ID"/>
              </w:rPr>
            </w:pPr>
            <w:r w:rsidRPr="00FD40C3">
              <w:rPr>
                <w:lang w:val="id-ID"/>
              </w:rPr>
              <w:t xml:space="preserve">    "less": "kurang",</w:t>
            </w:r>
          </w:p>
          <w:p w14:paraId="1598683E" w14:textId="77777777" w:rsidR="00364E7F" w:rsidRPr="00FD40C3" w:rsidRDefault="00364E7F" w:rsidP="00364E7F">
            <w:pPr>
              <w:pStyle w:val="Code"/>
              <w:rPr>
                <w:lang w:val="id-ID"/>
              </w:rPr>
            </w:pPr>
            <w:r w:rsidRPr="00FD40C3">
              <w:rPr>
                <w:lang w:val="id-ID"/>
              </w:rPr>
              <w:t xml:space="preserve">    "lg": "lagi",</w:t>
            </w:r>
          </w:p>
          <w:p w14:paraId="12E3D8BC" w14:textId="77777777" w:rsidR="00364E7F" w:rsidRPr="00FD40C3" w:rsidRDefault="00364E7F" w:rsidP="00364E7F">
            <w:pPr>
              <w:pStyle w:val="Code"/>
              <w:rPr>
                <w:lang w:val="id-ID"/>
              </w:rPr>
            </w:pPr>
            <w:r w:rsidRPr="00FD40C3">
              <w:rPr>
                <w:lang w:val="id-ID"/>
              </w:rPr>
              <w:t xml:space="preserve">    "lgi": "lagi",</w:t>
            </w:r>
          </w:p>
          <w:p w14:paraId="49FE5F57" w14:textId="77777777" w:rsidR="00364E7F" w:rsidRPr="00FD40C3" w:rsidRDefault="00364E7F" w:rsidP="00364E7F">
            <w:pPr>
              <w:pStyle w:val="Code"/>
              <w:rPr>
                <w:lang w:val="id-ID"/>
              </w:rPr>
            </w:pPr>
            <w:r w:rsidRPr="00FD40C3">
              <w:rPr>
                <w:lang w:val="id-ID"/>
              </w:rPr>
              <w:t xml:space="preserve">    "lgkp": "lengkap",</w:t>
            </w:r>
          </w:p>
          <w:p w14:paraId="3E9C6B8A" w14:textId="77777777" w:rsidR="00364E7F" w:rsidRPr="00FD40C3" w:rsidRDefault="00364E7F" w:rsidP="00364E7F">
            <w:pPr>
              <w:pStyle w:val="Code"/>
              <w:rPr>
                <w:lang w:val="id-ID"/>
              </w:rPr>
            </w:pPr>
            <w:r w:rsidRPr="00FD40C3">
              <w:rPr>
                <w:lang w:val="id-ID"/>
              </w:rPr>
              <w:t xml:space="preserve">    "lgsg": "langsung",</w:t>
            </w:r>
          </w:p>
          <w:p w14:paraId="11D66C4B" w14:textId="77777777" w:rsidR="00364E7F" w:rsidRPr="00FD40C3" w:rsidRDefault="00364E7F" w:rsidP="00364E7F">
            <w:pPr>
              <w:pStyle w:val="Code"/>
              <w:rPr>
                <w:lang w:val="id-ID"/>
              </w:rPr>
            </w:pPr>
            <w:r w:rsidRPr="00FD40C3">
              <w:rPr>
                <w:lang w:val="id-ID"/>
              </w:rPr>
              <w:t xml:space="preserve">    "lha": "lah",</w:t>
            </w:r>
          </w:p>
          <w:p w14:paraId="6A0546F2" w14:textId="77777777" w:rsidR="00364E7F" w:rsidRPr="00FD40C3" w:rsidRDefault="00364E7F" w:rsidP="00364E7F">
            <w:pPr>
              <w:pStyle w:val="Code"/>
              <w:rPr>
                <w:lang w:val="id-ID"/>
              </w:rPr>
            </w:pPr>
            <w:r w:rsidRPr="00FD40C3">
              <w:rPr>
                <w:lang w:val="id-ID"/>
              </w:rPr>
              <w:t xml:space="preserve">    "lht": "lihat",</w:t>
            </w:r>
          </w:p>
          <w:p w14:paraId="677F999D" w14:textId="77777777" w:rsidR="00364E7F" w:rsidRPr="00FD40C3" w:rsidRDefault="00364E7F" w:rsidP="00364E7F">
            <w:pPr>
              <w:pStyle w:val="Code"/>
              <w:rPr>
                <w:lang w:val="id-ID"/>
              </w:rPr>
            </w:pPr>
            <w:r w:rsidRPr="00FD40C3">
              <w:rPr>
                <w:lang w:val="id-ID"/>
              </w:rPr>
              <w:t xml:space="preserve">    "liat": "lihat",</w:t>
            </w:r>
          </w:p>
          <w:p w14:paraId="253504DD" w14:textId="77777777" w:rsidR="00364E7F" w:rsidRPr="00FD40C3" w:rsidRDefault="00364E7F" w:rsidP="00364E7F">
            <w:pPr>
              <w:pStyle w:val="Code"/>
              <w:rPr>
                <w:lang w:val="id-ID"/>
              </w:rPr>
            </w:pPr>
            <w:r w:rsidRPr="00FD40C3">
              <w:rPr>
                <w:lang w:val="id-ID"/>
              </w:rPr>
              <w:t xml:space="preserve">    "light": "terang",</w:t>
            </w:r>
          </w:p>
          <w:p w14:paraId="7E084A2E" w14:textId="77777777" w:rsidR="00364E7F" w:rsidRPr="00FD40C3" w:rsidRDefault="00364E7F" w:rsidP="00364E7F">
            <w:pPr>
              <w:pStyle w:val="Code"/>
              <w:rPr>
                <w:lang w:val="id-ID"/>
              </w:rPr>
            </w:pPr>
            <w:r w:rsidRPr="00FD40C3">
              <w:rPr>
                <w:lang w:val="id-ID"/>
              </w:rPr>
              <w:t xml:space="preserve">    "linmas": "perlindungan masyarakat",</w:t>
            </w:r>
          </w:p>
          <w:p w14:paraId="1F12B3E2" w14:textId="77777777" w:rsidR="00364E7F" w:rsidRPr="00FD40C3" w:rsidRDefault="00364E7F" w:rsidP="00364E7F">
            <w:pPr>
              <w:pStyle w:val="Code"/>
              <w:rPr>
                <w:lang w:val="id-ID"/>
              </w:rPr>
            </w:pPr>
            <w:r w:rsidRPr="00FD40C3">
              <w:rPr>
                <w:lang w:val="id-ID"/>
              </w:rPr>
              <w:t xml:space="preserve">    "litbang": "penelitian dan pengembangan",</w:t>
            </w:r>
          </w:p>
          <w:p w14:paraId="2B8BB19B" w14:textId="77777777" w:rsidR="00364E7F" w:rsidRPr="00FD40C3" w:rsidRDefault="00364E7F" w:rsidP="00364E7F">
            <w:pPr>
              <w:pStyle w:val="Code"/>
              <w:rPr>
                <w:lang w:val="id-ID"/>
              </w:rPr>
            </w:pPr>
            <w:r w:rsidRPr="00FD40C3">
              <w:rPr>
                <w:lang w:val="id-ID"/>
              </w:rPr>
              <w:t xml:space="preserve">    "liwat": "lewat",</w:t>
            </w:r>
          </w:p>
          <w:p w14:paraId="29294C3F" w14:textId="77777777" w:rsidR="00364E7F" w:rsidRPr="00FD40C3" w:rsidRDefault="00364E7F" w:rsidP="00364E7F">
            <w:pPr>
              <w:pStyle w:val="Code"/>
              <w:rPr>
                <w:lang w:val="id-ID"/>
              </w:rPr>
            </w:pPr>
            <w:r w:rsidRPr="00FD40C3">
              <w:rPr>
                <w:lang w:val="id-ID"/>
              </w:rPr>
              <w:t xml:space="preserve">    "lknt": "laknat",</w:t>
            </w:r>
          </w:p>
          <w:p w14:paraId="305EC48F" w14:textId="77777777" w:rsidR="00364E7F" w:rsidRPr="00FD40C3" w:rsidRDefault="00364E7F" w:rsidP="00364E7F">
            <w:pPr>
              <w:pStyle w:val="Code"/>
              <w:rPr>
                <w:lang w:val="id-ID"/>
              </w:rPr>
            </w:pPr>
            <w:r w:rsidRPr="00FD40C3">
              <w:rPr>
                <w:lang w:val="id-ID"/>
              </w:rPr>
              <w:t xml:space="preserve">    "lmyan": "lumayan",</w:t>
            </w:r>
          </w:p>
          <w:p w14:paraId="3EA77A37" w14:textId="77777777" w:rsidR="00364E7F" w:rsidRPr="00FD40C3" w:rsidRDefault="00364E7F" w:rsidP="00364E7F">
            <w:pPr>
              <w:pStyle w:val="Code"/>
              <w:rPr>
                <w:lang w:val="id-ID"/>
              </w:rPr>
            </w:pPr>
            <w:r w:rsidRPr="00FD40C3">
              <w:rPr>
                <w:lang w:val="id-ID"/>
              </w:rPr>
              <w:t xml:space="preserve">    "lmyn": "lumayan",</w:t>
            </w:r>
          </w:p>
          <w:p w14:paraId="3A0868C5" w14:textId="77777777" w:rsidR="00364E7F" w:rsidRPr="00FD40C3" w:rsidRDefault="00364E7F" w:rsidP="00364E7F">
            <w:pPr>
              <w:pStyle w:val="Code"/>
              <w:rPr>
                <w:lang w:val="id-ID"/>
              </w:rPr>
            </w:pPr>
            <w:r w:rsidRPr="00FD40C3">
              <w:rPr>
                <w:lang w:val="id-ID"/>
              </w:rPr>
              <w:t xml:space="preserve">    "lngkp": "lengkap",</w:t>
            </w:r>
          </w:p>
          <w:p w14:paraId="6FA830C5" w14:textId="77777777" w:rsidR="00364E7F" w:rsidRPr="00FD40C3" w:rsidRDefault="00364E7F" w:rsidP="00364E7F">
            <w:pPr>
              <w:pStyle w:val="Code"/>
              <w:rPr>
                <w:lang w:val="id-ID"/>
              </w:rPr>
            </w:pPr>
            <w:r w:rsidRPr="00FD40C3">
              <w:rPr>
                <w:lang w:val="id-ID"/>
              </w:rPr>
              <w:t xml:space="preserve">    "lo": "kamu",</w:t>
            </w:r>
          </w:p>
          <w:p w14:paraId="2263E24A" w14:textId="77777777" w:rsidR="00364E7F" w:rsidRPr="00FD40C3" w:rsidRDefault="00364E7F" w:rsidP="00364E7F">
            <w:pPr>
              <w:pStyle w:val="Code"/>
              <w:rPr>
                <w:lang w:val="id-ID"/>
              </w:rPr>
            </w:pPr>
            <w:r w:rsidRPr="00FD40C3">
              <w:rPr>
                <w:lang w:val="id-ID"/>
              </w:rPr>
              <w:t xml:space="preserve">    "loch": "loh",</w:t>
            </w:r>
          </w:p>
          <w:p w14:paraId="6CECF9EF" w14:textId="77777777" w:rsidR="00364E7F" w:rsidRPr="00FD40C3" w:rsidRDefault="00364E7F" w:rsidP="00364E7F">
            <w:pPr>
              <w:pStyle w:val="Code"/>
              <w:rPr>
                <w:lang w:val="id-ID"/>
              </w:rPr>
            </w:pPr>
            <w:r w:rsidRPr="00FD40C3">
              <w:rPr>
                <w:lang w:val="id-ID"/>
              </w:rPr>
              <w:t xml:space="preserve">    "loe": "kamu",</w:t>
            </w:r>
          </w:p>
          <w:p w14:paraId="5A3D49D9" w14:textId="77777777" w:rsidR="00364E7F" w:rsidRPr="00FD40C3" w:rsidRDefault="00364E7F" w:rsidP="00364E7F">
            <w:pPr>
              <w:pStyle w:val="Code"/>
              <w:rPr>
                <w:lang w:val="id-ID"/>
              </w:rPr>
            </w:pPr>
            <w:r w:rsidRPr="00FD40C3">
              <w:rPr>
                <w:lang w:val="id-ID"/>
              </w:rPr>
              <w:lastRenderedPageBreak/>
              <w:t xml:space="preserve">    "lol": "tertawa",</w:t>
            </w:r>
          </w:p>
          <w:p w14:paraId="7C46E5C4" w14:textId="77777777" w:rsidR="00364E7F" w:rsidRPr="00FD40C3" w:rsidRDefault="00364E7F" w:rsidP="00364E7F">
            <w:pPr>
              <w:pStyle w:val="Code"/>
              <w:rPr>
                <w:lang w:val="id-ID"/>
              </w:rPr>
            </w:pPr>
            <w:r w:rsidRPr="00FD40C3">
              <w:rPr>
                <w:lang w:val="id-ID"/>
              </w:rPr>
              <w:t xml:space="preserve">    "lola": "lambat berfikir",</w:t>
            </w:r>
          </w:p>
          <w:p w14:paraId="46E98B89" w14:textId="77777777" w:rsidR="00364E7F" w:rsidRPr="00FD40C3" w:rsidRDefault="00364E7F" w:rsidP="00364E7F">
            <w:pPr>
              <w:pStyle w:val="Code"/>
              <w:rPr>
                <w:lang w:val="id-ID"/>
              </w:rPr>
            </w:pPr>
            <w:r w:rsidRPr="00FD40C3">
              <w:rPr>
                <w:lang w:val="id-ID"/>
              </w:rPr>
              <w:t xml:space="preserve">    "lom": "belum",</w:t>
            </w:r>
          </w:p>
          <w:p w14:paraId="089AE003" w14:textId="77777777" w:rsidR="00364E7F" w:rsidRPr="00FD40C3" w:rsidRDefault="00364E7F" w:rsidP="00364E7F">
            <w:pPr>
              <w:pStyle w:val="Code"/>
              <w:rPr>
                <w:lang w:val="id-ID"/>
              </w:rPr>
            </w:pPr>
            <w:r w:rsidRPr="00FD40C3">
              <w:rPr>
                <w:lang w:val="id-ID"/>
              </w:rPr>
              <w:t xml:space="preserve">    "louph": "cinta",</w:t>
            </w:r>
          </w:p>
          <w:p w14:paraId="38909361" w14:textId="77777777" w:rsidR="00364E7F" w:rsidRPr="00FD40C3" w:rsidRDefault="00364E7F" w:rsidP="00364E7F">
            <w:pPr>
              <w:pStyle w:val="Code"/>
              <w:rPr>
                <w:lang w:val="id-ID"/>
              </w:rPr>
            </w:pPr>
            <w:r w:rsidRPr="00FD40C3">
              <w:rPr>
                <w:lang w:val="id-ID"/>
              </w:rPr>
              <w:t xml:space="preserve">    "loupz": "cinta",</w:t>
            </w:r>
          </w:p>
          <w:p w14:paraId="1D72C43C" w14:textId="77777777" w:rsidR="00364E7F" w:rsidRPr="00FD40C3" w:rsidRDefault="00364E7F" w:rsidP="00364E7F">
            <w:pPr>
              <w:pStyle w:val="Code"/>
              <w:rPr>
                <w:lang w:val="id-ID"/>
              </w:rPr>
            </w:pPr>
            <w:r w:rsidRPr="00FD40C3">
              <w:rPr>
                <w:lang w:val="id-ID"/>
              </w:rPr>
              <w:t xml:space="preserve">    "low": "kalau",</w:t>
            </w:r>
          </w:p>
          <w:p w14:paraId="56DEFD06" w14:textId="77777777" w:rsidR="00364E7F" w:rsidRPr="00FD40C3" w:rsidRDefault="00364E7F" w:rsidP="00364E7F">
            <w:pPr>
              <w:pStyle w:val="Code"/>
              <w:rPr>
                <w:lang w:val="id-ID"/>
              </w:rPr>
            </w:pPr>
            <w:r w:rsidRPr="00FD40C3">
              <w:rPr>
                <w:lang w:val="id-ID"/>
              </w:rPr>
              <w:t xml:space="preserve">    "lowh": "kamu",</w:t>
            </w:r>
          </w:p>
          <w:p w14:paraId="439DB71B" w14:textId="77777777" w:rsidR="00364E7F" w:rsidRPr="00FD40C3" w:rsidRDefault="00364E7F" w:rsidP="00364E7F">
            <w:pPr>
              <w:pStyle w:val="Code"/>
              <w:rPr>
                <w:lang w:val="id-ID"/>
              </w:rPr>
            </w:pPr>
            <w:r w:rsidRPr="00FD40C3">
              <w:rPr>
                <w:lang w:val="id-ID"/>
              </w:rPr>
              <w:t xml:space="preserve">    "lp": "lupa",</w:t>
            </w:r>
          </w:p>
          <w:p w14:paraId="14865E2E" w14:textId="77777777" w:rsidR="00364E7F" w:rsidRPr="00FD40C3" w:rsidRDefault="00364E7F" w:rsidP="00364E7F">
            <w:pPr>
              <w:pStyle w:val="Code"/>
              <w:rPr>
                <w:lang w:val="id-ID"/>
              </w:rPr>
            </w:pPr>
            <w:r w:rsidRPr="00FD40C3">
              <w:rPr>
                <w:lang w:val="id-ID"/>
              </w:rPr>
              <w:t xml:space="preserve">    "lsm": "lembaga swadaya masyarakat",</w:t>
            </w:r>
          </w:p>
          <w:p w14:paraId="01D7B640" w14:textId="77777777" w:rsidR="00364E7F" w:rsidRPr="00FD40C3" w:rsidRDefault="00364E7F" w:rsidP="00364E7F">
            <w:pPr>
              <w:pStyle w:val="Code"/>
              <w:rPr>
                <w:lang w:val="id-ID"/>
              </w:rPr>
            </w:pPr>
            <w:r w:rsidRPr="00FD40C3">
              <w:rPr>
                <w:lang w:val="id-ID"/>
              </w:rPr>
              <w:t xml:space="preserve">    "lu": "kamu",</w:t>
            </w:r>
          </w:p>
          <w:p w14:paraId="4B7756D1" w14:textId="77777777" w:rsidR="00364E7F" w:rsidRPr="00FD40C3" w:rsidRDefault="00364E7F" w:rsidP="00364E7F">
            <w:pPr>
              <w:pStyle w:val="Code"/>
              <w:rPr>
                <w:lang w:val="id-ID"/>
              </w:rPr>
            </w:pPr>
            <w:r w:rsidRPr="00FD40C3">
              <w:rPr>
                <w:lang w:val="id-ID"/>
              </w:rPr>
              <w:t xml:space="preserve">    "luber": "langsung, umum, bebas, dan rahasia",</w:t>
            </w:r>
          </w:p>
          <w:p w14:paraId="3C4A7827" w14:textId="77777777" w:rsidR="00364E7F" w:rsidRPr="00FD40C3" w:rsidRDefault="00364E7F" w:rsidP="00364E7F">
            <w:pPr>
              <w:pStyle w:val="Code"/>
              <w:rPr>
                <w:lang w:val="id-ID"/>
              </w:rPr>
            </w:pPr>
            <w:r w:rsidRPr="00FD40C3">
              <w:rPr>
                <w:lang w:val="id-ID"/>
              </w:rPr>
              <w:t xml:space="preserve">    "luchu": "lucu",</w:t>
            </w:r>
          </w:p>
          <w:p w14:paraId="0FF0540D" w14:textId="77777777" w:rsidR="00364E7F" w:rsidRPr="00FD40C3" w:rsidRDefault="00364E7F" w:rsidP="00364E7F">
            <w:pPr>
              <w:pStyle w:val="Code"/>
              <w:rPr>
                <w:lang w:val="id-ID"/>
              </w:rPr>
            </w:pPr>
            <w:r w:rsidRPr="00FD40C3">
              <w:rPr>
                <w:lang w:val="id-ID"/>
              </w:rPr>
              <w:t xml:space="preserve">    "luchuw": "lucu",</w:t>
            </w:r>
          </w:p>
          <w:p w14:paraId="11D52F12" w14:textId="77777777" w:rsidR="00364E7F" w:rsidRPr="00FD40C3" w:rsidRDefault="00364E7F" w:rsidP="00364E7F">
            <w:pPr>
              <w:pStyle w:val="Code"/>
              <w:rPr>
                <w:lang w:val="id-ID"/>
              </w:rPr>
            </w:pPr>
            <w:r w:rsidRPr="00FD40C3">
              <w:rPr>
                <w:lang w:val="id-ID"/>
              </w:rPr>
              <w:t xml:space="preserve">    "luff": "cinta",</w:t>
            </w:r>
          </w:p>
          <w:p w14:paraId="3A7B8FCB" w14:textId="77777777" w:rsidR="00364E7F" w:rsidRPr="00FD40C3" w:rsidRDefault="00364E7F" w:rsidP="00364E7F">
            <w:pPr>
              <w:pStyle w:val="Code"/>
              <w:rPr>
                <w:lang w:val="id-ID"/>
              </w:rPr>
            </w:pPr>
            <w:r w:rsidRPr="00FD40C3">
              <w:rPr>
                <w:lang w:val="id-ID"/>
              </w:rPr>
              <w:t xml:space="preserve">    "lum": "belum",</w:t>
            </w:r>
          </w:p>
          <w:p w14:paraId="314838D0" w14:textId="77777777" w:rsidR="00364E7F" w:rsidRPr="00FD40C3" w:rsidRDefault="00364E7F" w:rsidP="00364E7F">
            <w:pPr>
              <w:pStyle w:val="Code"/>
              <w:rPr>
                <w:lang w:val="id-ID"/>
              </w:rPr>
            </w:pPr>
            <w:r w:rsidRPr="00FD40C3">
              <w:rPr>
                <w:lang w:val="id-ID"/>
              </w:rPr>
              <w:t xml:space="preserve">    "luph": "cinta",</w:t>
            </w:r>
          </w:p>
          <w:p w14:paraId="3AB843C7" w14:textId="77777777" w:rsidR="00364E7F" w:rsidRPr="00FD40C3" w:rsidRDefault="00364E7F" w:rsidP="00364E7F">
            <w:pPr>
              <w:pStyle w:val="Code"/>
              <w:rPr>
                <w:lang w:val="id-ID"/>
              </w:rPr>
            </w:pPr>
            <w:r w:rsidRPr="00FD40C3">
              <w:rPr>
                <w:lang w:val="id-ID"/>
              </w:rPr>
              <w:t xml:space="preserve">    "luthu": "lucu",</w:t>
            </w:r>
          </w:p>
          <w:p w14:paraId="4A0CF652" w14:textId="77777777" w:rsidR="00364E7F" w:rsidRPr="00FD40C3" w:rsidRDefault="00364E7F" w:rsidP="00364E7F">
            <w:pPr>
              <w:pStyle w:val="Code"/>
              <w:rPr>
                <w:lang w:val="id-ID"/>
              </w:rPr>
            </w:pPr>
            <w:r w:rsidRPr="00FD40C3">
              <w:rPr>
                <w:lang w:val="id-ID"/>
              </w:rPr>
              <w:t xml:space="preserve">    "luv": "love",</w:t>
            </w:r>
          </w:p>
          <w:p w14:paraId="6E527723" w14:textId="77777777" w:rsidR="00364E7F" w:rsidRPr="00FD40C3" w:rsidRDefault="00364E7F" w:rsidP="00364E7F">
            <w:pPr>
              <w:pStyle w:val="Code"/>
              <w:rPr>
                <w:lang w:val="id-ID"/>
              </w:rPr>
            </w:pPr>
            <w:r w:rsidRPr="00FD40C3">
              <w:rPr>
                <w:lang w:val="id-ID"/>
              </w:rPr>
              <w:t xml:space="preserve">    "lw": "kamu",</w:t>
            </w:r>
          </w:p>
          <w:p w14:paraId="6CB16143" w14:textId="77777777" w:rsidR="00364E7F" w:rsidRPr="00FD40C3" w:rsidRDefault="00364E7F" w:rsidP="00364E7F">
            <w:pPr>
              <w:pStyle w:val="Code"/>
              <w:rPr>
                <w:lang w:val="id-ID"/>
              </w:rPr>
            </w:pPr>
            <w:r w:rsidRPr="00FD40C3">
              <w:rPr>
                <w:lang w:val="id-ID"/>
              </w:rPr>
              <w:t xml:space="preserve">    "lwn": "lawan",</w:t>
            </w:r>
          </w:p>
          <w:p w14:paraId="6BED48BD" w14:textId="77777777" w:rsidR="00364E7F" w:rsidRPr="00FD40C3" w:rsidRDefault="00364E7F" w:rsidP="00364E7F">
            <w:pPr>
              <w:pStyle w:val="Code"/>
              <w:rPr>
                <w:lang w:val="id-ID"/>
              </w:rPr>
            </w:pPr>
            <w:r w:rsidRPr="00FD40C3">
              <w:rPr>
                <w:lang w:val="id-ID"/>
              </w:rPr>
              <w:t xml:space="preserve">    "lwt": "lewat",</w:t>
            </w:r>
          </w:p>
          <w:p w14:paraId="090C6F2D" w14:textId="77777777" w:rsidR="00364E7F" w:rsidRPr="00FD40C3" w:rsidRDefault="00364E7F" w:rsidP="00364E7F">
            <w:pPr>
              <w:pStyle w:val="Code"/>
              <w:rPr>
                <w:lang w:val="id-ID"/>
              </w:rPr>
            </w:pPr>
            <w:r w:rsidRPr="00FD40C3">
              <w:rPr>
                <w:lang w:val="id-ID"/>
              </w:rPr>
              <w:t xml:space="preserve">    "lyf": "live",</w:t>
            </w:r>
          </w:p>
          <w:p w14:paraId="3D11D635" w14:textId="77777777" w:rsidR="00364E7F" w:rsidRPr="00FD40C3" w:rsidRDefault="00364E7F" w:rsidP="00364E7F">
            <w:pPr>
              <w:pStyle w:val="Code"/>
              <w:rPr>
                <w:lang w:val="id-ID"/>
              </w:rPr>
            </w:pPr>
            <w:r w:rsidRPr="00FD40C3">
              <w:rPr>
                <w:lang w:val="id-ID"/>
              </w:rPr>
              <w:t xml:space="preserve">    "ma": "sama",</w:t>
            </w:r>
          </w:p>
          <w:p w14:paraId="70538651" w14:textId="77777777" w:rsidR="00364E7F" w:rsidRPr="00FD40C3" w:rsidRDefault="00364E7F" w:rsidP="00364E7F">
            <w:pPr>
              <w:pStyle w:val="Code"/>
              <w:rPr>
                <w:lang w:val="id-ID"/>
              </w:rPr>
            </w:pPr>
            <w:r w:rsidRPr="00FD40C3">
              <w:rPr>
                <w:lang w:val="id-ID"/>
              </w:rPr>
              <w:t xml:space="preserve">    "maacih": "terima kasih",</w:t>
            </w:r>
          </w:p>
          <w:p w14:paraId="4F54D42D" w14:textId="77777777" w:rsidR="00364E7F" w:rsidRPr="00FD40C3" w:rsidRDefault="00364E7F" w:rsidP="00364E7F">
            <w:pPr>
              <w:pStyle w:val="Code"/>
              <w:rPr>
                <w:lang w:val="id-ID"/>
              </w:rPr>
            </w:pPr>
            <w:r w:rsidRPr="00FD40C3">
              <w:rPr>
                <w:lang w:val="id-ID"/>
              </w:rPr>
              <w:t xml:space="preserve">    "maaciw": "terima kasih",</w:t>
            </w:r>
          </w:p>
          <w:p w14:paraId="045C9AD8" w14:textId="77777777" w:rsidR="00364E7F" w:rsidRPr="00FD40C3" w:rsidRDefault="00364E7F" w:rsidP="00364E7F">
            <w:pPr>
              <w:pStyle w:val="Code"/>
              <w:rPr>
                <w:lang w:val="id-ID"/>
              </w:rPr>
            </w:pPr>
            <w:r w:rsidRPr="00FD40C3">
              <w:rPr>
                <w:lang w:val="id-ID"/>
              </w:rPr>
              <w:t xml:space="preserve">    "mabal": "bolos",</w:t>
            </w:r>
          </w:p>
          <w:p w14:paraId="6FACF16F" w14:textId="77777777" w:rsidR="00364E7F" w:rsidRPr="00FD40C3" w:rsidRDefault="00364E7F" w:rsidP="00364E7F">
            <w:pPr>
              <w:pStyle w:val="Code"/>
              <w:rPr>
                <w:lang w:val="id-ID"/>
              </w:rPr>
            </w:pPr>
            <w:r w:rsidRPr="00FD40C3">
              <w:rPr>
                <w:lang w:val="id-ID"/>
              </w:rPr>
              <w:t xml:space="preserve">    "mabes": "markas besar",</w:t>
            </w:r>
          </w:p>
          <w:p w14:paraId="58B72C87" w14:textId="77777777" w:rsidR="00364E7F" w:rsidRPr="00FD40C3" w:rsidRDefault="00364E7F" w:rsidP="00364E7F">
            <w:pPr>
              <w:pStyle w:val="Code"/>
              <w:rPr>
                <w:lang w:val="id-ID"/>
              </w:rPr>
            </w:pPr>
            <w:r w:rsidRPr="00FD40C3">
              <w:rPr>
                <w:lang w:val="id-ID"/>
              </w:rPr>
              <w:t xml:space="preserve">    "macem": "macam",</w:t>
            </w:r>
          </w:p>
          <w:p w14:paraId="063424F7" w14:textId="77777777" w:rsidR="00364E7F" w:rsidRPr="00FD40C3" w:rsidRDefault="00364E7F" w:rsidP="00364E7F">
            <w:pPr>
              <w:pStyle w:val="Code"/>
              <w:rPr>
                <w:lang w:val="id-ID"/>
              </w:rPr>
            </w:pPr>
            <w:r w:rsidRPr="00FD40C3">
              <w:rPr>
                <w:lang w:val="id-ID"/>
              </w:rPr>
              <w:t xml:space="preserve">    "macem-macem": "macam-macam",</w:t>
            </w:r>
          </w:p>
          <w:p w14:paraId="197ADD1E" w14:textId="77777777" w:rsidR="00364E7F" w:rsidRPr="00FD40C3" w:rsidRDefault="00364E7F" w:rsidP="00364E7F">
            <w:pPr>
              <w:pStyle w:val="Code"/>
              <w:rPr>
                <w:lang w:val="id-ID"/>
              </w:rPr>
            </w:pPr>
            <w:r w:rsidRPr="00FD40C3">
              <w:rPr>
                <w:lang w:val="id-ID"/>
              </w:rPr>
              <w:t xml:space="preserve">    "macet2an": "macet-macetan",</w:t>
            </w:r>
          </w:p>
          <w:p w14:paraId="19818305" w14:textId="77777777" w:rsidR="00364E7F" w:rsidRPr="00FD40C3" w:rsidRDefault="00364E7F" w:rsidP="00364E7F">
            <w:pPr>
              <w:pStyle w:val="Code"/>
              <w:rPr>
                <w:lang w:val="id-ID"/>
              </w:rPr>
            </w:pPr>
            <w:r w:rsidRPr="00FD40C3">
              <w:rPr>
                <w:lang w:val="id-ID"/>
              </w:rPr>
              <w:t xml:space="preserve">    "macih": "masih",</w:t>
            </w:r>
          </w:p>
          <w:p w14:paraId="188C165C" w14:textId="77777777" w:rsidR="00364E7F" w:rsidRPr="00FD40C3" w:rsidRDefault="00364E7F" w:rsidP="00364E7F">
            <w:pPr>
              <w:pStyle w:val="Code"/>
              <w:rPr>
                <w:lang w:val="id-ID"/>
              </w:rPr>
            </w:pPr>
            <w:r w:rsidRPr="00FD40C3">
              <w:rPr>
                <w:lang w:val="id-ID"/>
              </w:rPr>
              <w:t xml:space="preserve">    "madesu": "masa depan suram",</w:t>
            </w:r>
          </w:p>
          <w:p w14:paraId="51427C19" w14:textId="77777777" w:rsidR="00364E7F" w:rsidRPr="00FD40C3" w:rsidRDefault="00364E7F" w:rsidP="00364E7F">
            <w:pPr>
              <w:pStyle w:val="Code"/>
              <w:rPr>
                <w:lang w:val="id-ID"/>
              </w:rPr>
            </w:pPr>
            <w:r w:rsidRPr="00FD40C3">
              <w:rPr>
                <w:lang w:val="id-ID"/>
              </w:rPr>
              <w:t xml:space="preserve">    "maem": "makan",</w:t>
            </w:r>
          </w:p>
          <w:p w14:paraId="7E9F9927" w14:textId="77777777" w:rsidR="00364E7F" w:rsidRPr="00FD40C3" w:rsidRDefault="00364E7F" w:rsidP="00364E7F">
            <w:pPr>
              <w:pStyle w:val="Code"/>
              <w:rPr>
                <w:lang w:val="id-ID"/>
              </w:rPr>
            </w:pPr>
            <w:r w:rsidRPr="00FD40C3">
              <w:rPr>
                <w:lang w:val="id-ID"/>
              </w:rPr>
              <w:t xml:space="preserve">    "maen": "main",</w:t>
            </w:r>
          </w:p>
          <w:p w14:paraId="4BC377B6" w14:textId="77777777" w:rsidR="00364E7F" w:rsidRPr="00FD40C3" w:rsidRDefault="00364E7F" w:rsidP="00364E7F">
            <w:pPr>
              <w:pStyle w:val="Code"/>
              <w:rPr>
                <w:lang w:val="id-ID"/>
              </w:rPr>
            </w:pPr>
            <w:r w:rsidRPr="00FD40C3">
              <w:rPr>
                <w:lang w:val="id-ID"/>
              </w:rPr>
              <w:t xml:space="preserve">    "magabut": "makan gaji buta",</w:t>
            </w:r>
          </w:p>
          <w:p w14:paraId="24D4556A" w14:textId="77777777" w:rsidR="00364E7F" w:rsidRPr="00FD40C3" w:rsidRDefault="00364E7F" w:rsidP="00364E7F">
            <w:pPr>
              <w:pStyle w:val="Code"/>
              <w:rPr>
                <w:lang w:val="id-ID"/>
              </w:rPr>
            </w:pPr>
            <w:r w:rsidRPr="00FD40C3">
              <w:rPr>
                <w:lang w:val="id-ID"/>
              </w:rPr>
              <w:t xml:space="preserve">    "mahatma": "maju sehat bersama",</w:t>
            </w:r>
          </w:p>
          <w:p w14:paraId="00DD8440" w14:textId="77777777" w:rsidR="00364E7F" w:rsidRPr="00FD40C3" w:rsidRDefault="00364E7F" w:rsidP="00364E7F">
            <w:pPr>
              <w:pStyle w:val="Code"/>
              <w:rPr>
                <w:lang w:val="id-ID"/>
              </w:rPr>
            </w:pPr>
            <w:r w:rsidRPr="00FD40C3">
              <w:rPr>
                <w:lang w:val="id-ID"/>
              </w:rPr>
              <w:t xml:space="preserve">    "maho": "homo",</w:t>
            </w:r>
          </w:p>
          <w:p w14:paraId="4D273C54" w14:textId="77777777" w:rsidR="00364E7F" w:rsidRPr="00FD40C3" w:rsidRDefault="00364E7F" w:rsidP="00364E7F">
            <w:pPr>
              <w:pStyle w:val="Code"/>
              <w:rPr>
                <w:lang w:val="id-ID"/>
              </w:rPr>
            </w:pPr>
            <w:r w:rsidRPr="00FD40C3">
              <w:rPr>
                <w:lang w:val="id-ID"/>
              </w:rPr>
              <w:t xml:space="preserve">    "majority": "mayoritas",</w:t>
            </w:r>
          </w:p>
          <w:p w14:paraId="75423B61" w14:textId="77777777" w:rsidR="00364E7F" w:rsidRPr="00FD40C3" w:rsidRDefault="00364E7F" w:rsidP="00364E7F">
            <w:pPr>
              <w:pStyle w:val="Code"/>
              <w:rPr>
                <w:lang w:val="id-ID"/>
              </w:rPr>
            </w:pPr>
            <w:r w:rsidRPr="00FD40C3">
              <w:rPr>
                <w:lang w:val="id-ID"/>
              </w:rPr>
              <w:t xml:space="preserve">    "mak": "ibu",</w:t>
            </w:r>
          </w:p>
          <w:p w14:paraId="08ECEDE1" w14:textId="77777777" w:rsidR="00364E7F" w:rsidRPr="00FD40C3" w:rsidRDefault="00364E7F" w:rsidP="00364E7F">
            <w:pPr>
              <w:pStyle w:val="Code"/>
              <w:rPr>
                <w:lang w:val="id-ID"/>
              </w:rPr>
            </w:pPr>
            <w:r w:rsidRPr="00FD40C3">
              <w:rPr>
                <w:lang w:val="id-ID"/>
              </w:rPr>
              <w:t xml:space="preserve">    "mak jang": "kaget",</w:t>
            </w:r>
          </w:p>
          <w:p w14:paraId="046E8B1D" w14:textId="77777777" w:rsidR="00364E7F" w:rsidRPr="00FD40C3" w:rsidRDefault="00364E7F" w:rsidP="00364E7F">
            <w:pPr>
              <w:pStyle w:val="Code"/>
              <w:rPr>
                <w:lang w:val="id-ID"/>
              </w:rPr>
            </w:pPr>
            <w:r w:rsidRPr="00FD40C3">
              <w:rPr>
                <w:lang w:val="id-ID"/>
              </w:rPr>
              <w:t xml:space="preserve">    "makasih": "terima kasih",</w:t>
            </w:r>
          </w:p>
          <w:p w14:paraId="1FDB77C2" w14:textId="77777777" w:rsidR="00364E7F" w:rsidRPr="00FD40C3" w:rsidRDefault="00364E7F" w:rsidP="00364E7F">
            <w:pPr>
              <w:pStyle w:val="Code"/>
              <w:rPr>
                <w:lang w:val="id-ID"/>
              </w:rPr>
            </w:pPr>
            <w:r w:rsidRPr="00FD40C3">
              <w:rPr>
                <w:lang w:val="id-ID"/>
              </w:rPr>
              <w:t xml:space="preserve">    "maksain": "memaksa",</w:t>
            </w:r>
          </w:p>
          <w:p w14:paraId="418E0500" w14:textId="77777777" w:rsidR="00364E7F" w:rsidRPr="00FD40C3" w:rsidRDefault="00364E7F" w:rsidP="00364E7F">
            <w:pPr>
              <w:pStyle w:val="Code"/>
              <w:rPr>
                <w:lang w:val="id-ID"/>
              </w:rPr>
            </w:pPr>
            <w:r w:rsidRPr="00FD40C3">
              <w:rPr>
                <w:lang w:val="id-ID"/>
              </w:rPr>
              <w:t xml:space="preserve">    "malah": "bahkan",</w:t>
            </w:r>
          </w:p>
          <w:p w14:paraId="00629B55" w14:textId="77777777" w:rsidR="00364E7F" w:rsidRPr="00FD40C3" w:rsidRDefault="00364E7F" w:rsidP="00364E7F">
            <w:pPr>
              <w:pStyle w:val="Code"/>
              <w:rPr>
                <w:lang w:val="id-ID"/>
              </w:rPr>
            </w:pPr>
            <w:r w:rsidRPr="00FD40C3">
              <w:rPr>
                <w:lang w:val="id-ID"/>
              </w:rPr>
              <w:t xml:space="preserve">    "malem": "malam",</w:t>
            </w:r>
          </w:p>
          <w:p w14:paraId="61EDC68C" w14:textId="77777777" w:rsidR="00364E7F" w:rsidRPr="00FD40C3" w:rsidRDefault="00364E7F" w:rsidP="00364E7F">
            <w:pPr>
              <w:pStyle w:val="Code"/>
              <w:rPr>
                <w:lang w:val="id-ID"/>
              </w:rPr>
            </w:pPr>
            <w:r w:rsidRPr="00FD40C3">
              <w:rPr>
                <w:lang w:val="id-ID"/>
              </w:rPr>
              <w:t xml:space="preserve">    "malu2in": "memalukan",</w:t>
            </w:r>
          </w:p>
          <w:p w14:paraId="79E6CB50" w14:textId="77777777" w:rsidR="00364E7F" w:rsidRPr="00FD40C3" w:rsidRDefault="00364E7F" w:rsidP="00364E7F">
            <w:pPr>
              <w:pStyle w:val="Code"/>
              <w:rPr>
                <w:lang w:val="id-ID"/>
              </w:rPr>
            </w:pPr>
            <w:r w:rsidRPr="00FD40C3">
              <w:rPr>
                <w:lang w:val="id-ID"/>
              </w:rPr>
              <w:t xml:space="preserve">    "mam": "makan",</w:t>
            </w:r>
          </w:p>
          <w:p w14:paraId="2612BE37" w14:textId="77777777" w:rsidR="00364E7F" w:rsidRPr="00FD40C3" w:rsidRDefault="00364E7F" w:rsidP="00364E7F">
            <w:pPr>
              <w:pStyle w:val="Code"/>
              <w:rPr>
                <w:lang w:val="id-ID"/>
              </w:rPr>
            </w:pPr>
            <w:r w:rsidRPr="00FD40C3">
              <w:rPr>
                <w:lang w:val="id-ID"/>
              </w:rPr>
              <w:t xml:space="preserve">    "mamz": "makan",</w:t>
            </w:r>
          </w:p>
          <w:p w14:paraId="38180B17" w14:textId="77777777" w:rsidR="00364E7F" w:rsidRPr="00FD40C3" w:rsidRDefault="00364E7F" w:rsidP="00364E7F">
            <w:pPr>
              <w:pStyle w:val="Code"/>
              <w:rPr>
                <w:lang w:val="id-ID"/>
              </w:rPr>
            </w:pPr>
            <w:r w:rsidRPr="00FD40C3">
              <w:rPr>
                <w:lang w:val="id-ID"/>
              </w:rPr>
              <w:t xml:space="preserve">    "mana2": "mana-mana",</w:t>
            </w:r>
          </w:p>
          <w:p w14:paraId="0D6E334C" w14:textId="77777777" w:rsidR="00364E7F" w:rsidRPr="00FD40C3" w:rsidRDefault="00364E7F" w:rsidP="00364E7F">
            <w:pPr>
              <w:pStyle w:val="Code"/>
              <w:rPr>
                <w:lang w:val="id-ID"/>
              </w:rPr>
            </w:pPr>
            <w:r w:rsidRPr="00FD40C3">
              <w:rPr>
                <w:lang w:val="id-ID"/>
              </w:rPr>
              <w:t xml:space="preserve">    "maneh": "kamu",</w:t>
            </w:r>
          </w:p>
          <w:p w14:paraId="57B29817" w14:textId="77777777" w:rsidR="00364E7F" w:rsidRPr="00FD40C3" w:rsidRDefault="00364E7F" w:rsidP="00364E7F">
            <w:pPr>
              <w:pStyle w:val="Code"/>
              <w:rPr>
                <w:lang w:val="id-ID"/>
              </w:rPr>
            </w:pPr>
            <w:r w:rsidRPr="00FD40C3">
              <w:rPr>
                <w:lang w:val="id-ID"/>
              </w:rPr>
              <w:t xml:space="preserve">    "manen": "panen",</w:t>
            </w:r>
          </w:p>
          <w:p w14:paraId="79818E02" w14:textId="77777777" w:rsidR="00364E7F" w:rsidRPr="00FD40C3" w:rsidRDefault="00364E7F" w:rsidP="00364E7F">
            <w:pPr>
              <w:pStyle w:val="Code"/>
              <w:rPr>
                <w:lang w:val="id-ID"/>
              </w:rPr>
            </w:pPr>
            <w:r w:rsidRPr="00FD40C3">
              <w:rPr>
                <w:lang w:val="id-ID"/>
              </w:rPr>
              <w:t xml:space="preserve">    "manggil": "panggil",</w:t>
            </w:r>
          </w:p>
          <w:p w14:paraId="7A31D2E4" w14:textId="77777777" w:rsidR="00364E7F" w:rsidRPr="00FD40C3" w:rsidRDefault="00364E7F" w:rsidP="00364E7F">
            <w:pPr>
              <w:pStyle w:val="Code"/>
              <w:rPr>
                <w:lang w:val="id-ID"/>
              </w:rPr>
            </w:pPr>
            <w:r w:rsidRPr="00FD40C3">
              <w:rPr>
                <w:lang w:val="id-ID"/>
              </w:rPr>
              <w:t xml:space="preserve">    "manies": "manis",</w:t>
            </w:r>
          </w:p>
          <w:p w14:paraId="647471E2" w14:textId="77777777" w:rsidR="00364E7F" w:rsidRPr="00FD40C3" w:rsidRDefault="00364E7F" w:rsidP="00364E7F">
            <w:pPr>
              <w:pStyle w:val="Code"/>
              <w:rPr>
                <w:lang w:val="id-ID"/>
              </w:rPr>
            </w:pPr>
            <w:r w:rsidRPr="00FD40C3">
              <w:rPr>
                <w:lang w:val="id-ID"/>
              </w:rPr>
              <w:t xml:space="preserve">    "maniez": "manis",</w:t>
            </w:r>
          </w:p>
          <w:p w14:paraId="6241CB15" w14:textId="77777777" w:rsidR="00364E7F" w:rsidRPr="00FD40C3" w:rsidRDefault="00364E7F" w:rsidP="00364E7F">
            <w:pPr>
              <w:pStyle w:val="Code"/>
              <w:rPr>
                <w:lang w:val="id-ID"/>
              </w:rPr>
            </w:pPr>
            <w:r w:rsidRPr="00FD40C3">
              <w:rPr>
                <w:lang w:val="id-ID"/>
              </w:rPr>
              <w:t xml:space="preserve">    "mantabss bagus": "",</w:t>
            </w:r>
          </w:p>
          <w:p w14:paraId="1118D89F" w14:textId="77777777" w:rsidR="00364E7F" w:rsidRPr="00FD40C3" w:rsidRDefault="00364E7F" w:rsidP="00364E7F">
            <w:pPr>
              <w:pStyle w:val="Code"/>
              <w:rPr>
                <w:lang w:val="id-ID"/>
              </w:rPr>
            </w:pPr>
            <w:r w:rsidRPr="00FD40C3">
              <w:rPr>
                <w:lang w:val="id-ID"/>
              </w:rPr>
              <w:t xml:space="preserve">    "mantep": "mantap",</w:t>
            </w:r>
          </w:p>
          <w:p w14:paraId="013B0623" w14:textId="77777777" w:rsidR="00364E7F" w:rsidRPr="00FD40C3" w:rsidRDefault="00364E7F" w:rsidP="00364E7F">
            <w:pPr>
              <w:pStyle w:val="Code"/>
              <w:rPr>
                <w:lang w:val="id-ID"/>
              </w:rPr>
            </w:pPr>
            <w:r w:rsidRPr="00FD40C3">
              <w:rPr>
                <w:lang w:val="id-ID"/>
              </w:rPr>
              <w:t xml:space="preserve">    "mao": "mau",</w:t>
            </w:r>
          </w:p>
          <w:p w14:paraId="50670CEF" w14:textId="77777777" w:rsidR="00364E7F" w:rsidRPr="00FD40C3" w:rsidRDefault="00364E7F" w:rsidP="00364E7F">
            <w:pPr>
              <w:pStyle w:val="Code"/>
              <w:rPr>
                <w:lang w:val="id-ID"/>
              </w:rPr>
            </w:pPr>
            <w:r w:rsidRPr="00FD40C3">
              <w:rPr>
                <w:lang w:val="id-ID"/>
              </w:rPr>
              <w:t xml:space="preserve">    "maren2": "kemarin-kemarin",</w:t>
            </w:r>
          </w:p>
          <w:p w14:paraId="1C680AB7" w14:textId="77777777" w:rsidR="00364E7F" w:rsidRPr="00FD40C3" w:rsidRDefault="00364E7F" w:rsidP="00364E7F">
            <w:pPr>
              <w:pStyle w:val="Code"/>
              <w:rPr>
                <w:lang w:val="id-ID"/>
              </w:rPr>
            </w:pPr>
            <w:r w:rsidRPr="00FD40C3">
              <w:rPr>
                <w:lang w:val="id-ID"/>
              </w:rPr>
              <w:t xml:space="preserve">    "markus": "makelar kasus",</w:t>
            </w:r>
          </w:p>
          <w:p w14:paraId="5E6FBDE9" w14:textId="77777777" w:rsidR="00364E7F" w:rsidRPr="00FD40C3" w:rsidRDefault="00364E7F" w:rsidP="00364E7F">
            <w:pPr>
              <w:pStyle w:val="Code"/>
              <w:rPr>
                <w:lang w:val="id-ID"/>
              </w:rPr>
            </w:pPr>
            <w:r w:rsidRPr="00FD40C3">
              <w:rPr>
                <w:lang w:val="id-ID"/>
              </w:rPr>
              <w:t xml:space="preserve">    "masama": "sama - sama",</w:t>
            </w:r>
          </w:p>
          <w:p w14:paraId="7FD56CA8" w14:textId="77777777" w:rsidR="00364E7F" w:rsidRPr="00FD40C3" w:rsidRDefault="00364E7F" w:rsidP="00364E7F">
            <w:pPr>
              <w:pStyle w:val="Code"/>
              <w:rPr>
                <w:lang w:val="id-ID"/>
              </w:rPr>
            </w:pPr>
            <w:r w:rsidRPr="00FD40C3">
              <w:rPr>
                <w:lang w:val="id-ID"/>
              </w:rPr>
              <w:lastRenderedPageBreak/>
              <w:t xml:space="preserve">    "masing2": "masing-masing",</w:t>
            </w:r>
          </w:p>
          <w:p w14:paraId="39B66124" w14:textId="77777777" w:rsidR="00364E7F" w:rsidRPr="00FD40C3" w:rsidRDefault="00364E7F" w:rsidP="00364E7F">
            <w:pPr>
              <w:pStyle w:val="Code"/>
              <w:rPr>
                <w:lang w:val="id-ID"/>
              </w:rPr>
            </w:pPr>
            <w:r w:rsidRPr="00FD40C3">
              <w:rPr>
                <w:lang w:val="id-ID"/>
              </w:rPr>
              <w:t xml:space="preserve">    "masukin": "masukkan",</w:t>
            </w:r>
          </w:p>
          <w:p w14:paraId="24B98283" w14:textId="77777777" w:rsidR="00364E7F" w:rsidRPr="00FD40C3" w:rsidRDefault="00364E7F" w:rsidP="00364E7F">
            <w:pPr>
              <w:pStyle w:val="Code"/>
              <w:rPr>
                <w:lang w:val="id-ID"/>
              </w:rPr>
            </w:pPr>
            <w:r w:rsidRPr="00FD40C3">
              <w:rPr>
                <w:lang w:val="id-ID"/>
              </w:rPr>
              <w:t xml:space="preserve">    "masy": "masyarakat",</w:t>
            </w:r>
          </w:p>
          <w:p w14:paraId="7BD0ACA9" w14:textId="77777777" w:rsidR="00364E7F" w:rsidRPr="00FD40C3" w:rsidRDefault="00364E7F" w:rsidP="00364E7F">
            <w:pPr>
              <w:pStyle w:val="Code"/>
              <w:rPr>
                <w:lang w:val="id-ID"/>
              </w:rPr>
            </w:pPr>
            <w:r w:rsidRPr="00FD40C3">
              <w:rPr>
                <w:lang w:val="id-ID"/>
              </w:rPr>
              <w:t xml:space="preserve">    "mati2": "mati-mati",</w:t>
            </w:r>
          </w:p>
          <w:p w14:paraId="0F7CBDC4" w14:textId="77777777" w:rsidR="00364E7F" w:rsidRPr="00FD40C3" w:rsidRDefault="00364E7F" w:rsidP="00364E7F">
            <w:pPr>
              <w:pStyle w:val="Code"/>
              <w:rPr>
                <w:lang w:val="id-ID"/>
              </w:rPr>
            </w:pPr>
            <w:r w:rsidRPr="00FD40C3">
              <w:rPr>
                <w:lang w:val="id-ID"/>
              </w:rPr>
              <w:t xml:space="preserve">    "maybe": "mungkin",</w:t>
            </w:r>
          </w:p>
          <w:p w14:paraId="3F88D11C" w14:textId="77777777" w:rsidR="00364E7F" w:rsidRPr="00FD40C3" w:rsidRDefault="00364E7F" w:rsidP="00364E7F">
            <w:pPr>
              <w:pStyle w:val="Code"/>
              <w:rPr>
                <w:lang w:val="id-ID"/>
              </w:rPr>
            </w:pPr>
            <w:r w:rsidRPr="00FD40C3">
              <w:rPr>
                <w:lang w:val="id-ID"/>
              </w:rPr>
              <w:t xml:space="preserve">    "mb": "mbak",</w:t>
            </w:r>
          </w:p>
          <w:p w14:paraId="7ECAEEE4" w14:textId="77777777" w:rsidR="00364E7F" w:rsidRPr="00FD40C3" w:rsidRDefault="00364E7F" w:rsidP="00364E7F">
            <w:pPr>
              <w:pStyle w:val="Code"/>
              <w:rPr>
                <w:lang w:val="id-ID"/>
              </w:rPr>
            </w:pPr>
            <w:r w:rsidRPr="00FD40C3">
              <w:rPr>
                <w:lang w:val="id-ID"/>
              </w:rPr>
              <w:t xml:space="preserve">    "mba": "mbak",</w:t>
            </w:r>
          </w:p>
          <w:p w14:paraId="4A3BAB38" w14:textId="77777777" w:rsidR="00364E7F" w:rsidRPr="00FD40C3" w:rsidRDefault="00364E7F" w:rsidP="00364E7F">
            <w:pPr>
              <w:pStyle w:val="Code"/>
              <w:rPr>
                <w:lang w:val="id-ID"/>
              </w:rPr>
            </w:pPr>
            <w:r w:rsidRPr="00FD40C3">
              <w:rPr>
                <w:lang w:val="id-ID"/>
              </w:rPr>
              <w:t xml:space="preserve">    "mbabibuta": "ceroboh",</w:t>
            </w:r>
          </w:p>
          <w:p w14:paraId="6E247010" w14:textId="77777777" w:rsidR="00364E7F" w:rsidRPr="00FD40C3" w:rsidRDefault="00364E7F" w:rsidP="00364E7F">
            <w:pPr>
              <w:pStyle w:val="Code"/>
              <w:rPr>
                <w:lang w:val="id-ID"/>
              </w:rPr>
            </w:pPr>
            <w:r w:rsidRPr="00FD40C3">
              <w:rPr>
                <w:lang w:val="id-ID"/>
              </w:rPr>
              <w:t xml:space="preserve">    "mbahas": "membahas",</w:t>
            </w:r>
          </w:p>
          <w:p w14:paraId="06EC0529" w14:textId="77777777" w:rsidR="00364E7F" w:rsidRPr="00FD40C3" w:rsidRDefault="00364E7F" w:rsidP="00364E7F">
            <w:pPr>
              <w:pStyle w:val="Code"/>
              <w:rPr>
                <w:lang w:val="id-ID"/>
              </w:rPr>
            </w:pPr>
            <w:r w:rsidRPr="00FD40C3">
              <w:rPr>
                <w:lang w:val="id-ID"/>
              </w:rPr>
              <w:t xml:space="preserve">    "mbaur": "baur",</w:t>
            </w:r>
          </w:p>
          <w:p w14:paraId="278EA660" w14:textId="77777777" w:rsidR="00364E7F" w:rsidRPr="00FD40C3" w:rsidRDefault="00364E7F" w:rsidP="00364E7F">
            <w:pPr>
              <w:pStyle w:val="Code"/>
              <w:rPr>
                <w:lang w:val="id-ID"/>
              </w:rPr>
            </w:pPr>
            <w:r w:rsidRPr="00FD40C3">
              <w:rPr>
                <w:lang w:val="id-ID"/>
              </w:rPr>
              <w:t xml:space="preserve">    "mbelain": "belain",</w:t>
            </w:r>
          </w:p>
          <w:p w14:paraId="2691785C" w14:textId="77777777" w:rsidR="00364E7F" w:rsidRPr="00FD40C3" w:rsidRDefault="00364E7F" w:rsidP="00364E7F">
            <w:pPr>
              <w:pStyle w:val="Code"/>
              <w:rPr>
                <w:lang w:val="id-ID"/>
              </w:rPr>
            </w:pPr>
            <w:r w:rsidRPr="00FD40C3">
              <w:rPr>
                <w:lang w:val="id-ID"/>
              </w:rPr>
              <w:t xml:space="preserve">    "mbual": "membual",</w:t>
            </w:r>
          </w:p>
          <w:p w14:paraId="35C31FD7" w14:textId="77777777" w:rsidR="00364E7F" w:rsidRPr="00FD40C3" w:rsidRDefault="00364E7F" w:rsidP="00364E7F">
            <w:pPr>
              <w:pStyle w:val="Code"/>
              <w:rPr>
                <w:lang w:val="id-ID"/>
              </w:rPr>
            </w:pPr>
            <w:r w:rsidRPr="00FD40C3">
              <w:rPr>
                <w:lang w:val="id-ID"/>
              </w:rPr>
              <w:t xml:space="preserve">    "mcm": "macam",</w:t>
            </w:r>
          </w:p>
          <w:p w14:paraId="19A93A59" w14:textId="77777777" w:rsidR="00364E7F" w:rsidRPr="00FD40C3" w:rsidRDefault="00364E7F" w:rsidP="00364E7F">
            <w:pPr>
              <w:pStyle w:val="Code"/>
              <w:rPr>
                <w:lang w:val="id-ID"/>
              </w:rPr>
            </w:pPr>
            <w:r w:rsidRPr="00FD40C3">
              <w:rPr>
                <w:lang w:val="id-ID"/>
              </w:rPr>
              <w:t xml:space="preserve">    "mdh": "mudah",</w:t>
            </w:r>
          </w:p>
          <w:p w14:paraId="0C302780" w14:textId="77777777" w:rsidR="00364E7F" w:rsidRPr="00FD40C3" w:rsidRDefault="00364E7F" w:rsidP="00364E7F">
            <w:pPr>
              <w:pStyle w:val="Code"/>
              <w:rPr>
                <w:lang w:val="id-ID"/>
              </w:rPr>
            </w:pPr>
            <w:r w:rsidRPr="00FD40C3">
              <w:rPr>
                <w:lang w:val="id-ID"/>
              </w:rPr>
              <w:t xml:space="preserve">    "mdh2an": "mudah-mudahan",</w:t>
            </w:r>
          </w:p>
          <w:p w14:paraId="2E6811B3" w14:textId="77777777" w:rsidR="00364E7F" w:rsidRPr="00FD40C3" w:rsidRDefault="00364E7F" w:rsidP="00364E7F">
            <w:pPr>
              <w:pStyle w:val="Code"/>
              <w:rPr>
                <w:lang w:val="id-ID"/>
              </w:rPr>
            </w:pPr>
            <w:r w:rsidRPr="00FD40C3">
              <w:rPr>
                <w:lang w:val="id-ID"/>
              </w:rPr>
              <w:t xml:space="preserve">    "medsos": "media sosial",</w:t>
            </w:r>
          </w:p>
          <w:p w14:paraId="697BBC58" w14:textId="77777777" w:rsidR="00364E7F" w:rsidRPr="00FD40C3" w:rsidRDefault="00364E7F" w:rsidP="00364E7F">
            <w:pPr>
              <w:pStyle w:val="Code"/>
              <w:rPr>
                <w:lang w:val="id-ID"/>
              </w:rPr>
            </w:pPr>
            <w:r w:rsidRPr="00FD40C3">
              <w:rPr>
                <w:lang w:val="id-ID"/>
              </w:rPr>
              <w:t xml:space="preserve">    "melayakni": "melayani",</w:t>
            </w:r>
          </w:p>
          <w:p w14:paraId="4AF55E46" w14:textId="77777777" w:rsidR="00364E7F" w:rsidRPr="00FD40C3" w:rsidRDefault="00364E7F" w:rsidP="00364E7F">
            <w:pPr>
              <w:pStyle w:val="Code"/>
              <w:rPr>
                <w:lang w:val="id-ID"/>
              </w:rPr>
            </w:pPr>
            <w:r w:rsidRPr="00FD40C3">
              <w:rPr>
                <w:lang w:val="id-ID"/>
              </w:rPr>
              <w:t xml:space="preserve">    "melu": "ikut",</w:t>
            </w:r>
          </w:p>
          <w:p w14:paraId="422E8942" w14:textId="77777777" w:rsidR="00364E7F" w:rsidRPr="00FD40C3" w:rsidRDefault="00364E7F" w:rsidP="00364E7F">
            <w:pPr>
              <w:pStyle w:val="Code"/>
              <w:rPr>
                <w:lang w:val="id-ID"/>
              </w:rPr>
            </w:pPr>
            <w:r w:rsidRPr="00FD40C3">
              <w:rPr>
                <w:lang w:val="id-ID"/>
              </w:rPr>
              <w:t xml:space="preserve">    "mencarut2": "mencarut",</w:t>
            </w:r>
          </w:p>
          <w:p w14:paraId="0E547D0D" w14:textId="77777777" w:rsidR="00364E7F" w:rsidRPr="00FD40C3" w:rsidRDefault="00364E7F" w:rsidP="00364E7F">
            <w:pPr>
              <w:pStyle w:val="Code"/>
              <w:rPr>
                <w:lang w:val="id-ID"/>
              </w:rPr>
            </w:pPr>
            <w:r w:rsidRPr="00FD40C3">
              <w:rPr>
                <w:lang w:val="id-ID"/>
              </w:rPr>
              <w:t xml:space="preserve">    "mending": "lebih baik",</w:t>
            </w:r>
          </w:p>
          <w:p w14:paraId="5A4E078E" w14:textId="77777777" w:rsidR="00364E7F" w:rsidRPr="00FD40C3" w:rsidRDefault="00364E7F" w:rsidP="00364E7F">
            <w:pPr>
              <w:pStyle w:val="Code"/>
              <w:rPr>
                <w:lang w:val="id-ID"/>
              </w:rPr>
            </w:pPr>
            <w:r w:rsidRPr="00FD40C3">
              <w:rPr>
                <w:lang w:val="id-ID"/>
              </w:rPr>
              <w:t xml:space="preserve">    "mendpt": "mendapat",</w:t>
            </w:r>
          </w:p>
          <w:p w14:paraId="7E84B663" w14:textId="77777777" w:rsidR="00364E7F" w:rsidRPr="00FD40C3" w:rsidRDefault="00364E7F" w:rsidP="00364E7F">
            <w:pPr>
              <w:pStyle w:val="Code"/>
              <w:rPr>
                <w:lang w:val="id-ID"/>
              </w:rPr>
            </w:pPr>
            <w:r w:rsidRPr="00FD40C3">
              <w:rPr>
                <w:lang w:val="id-ID"/>
              </w:rPr>
              <w:t xml:space="preserve">    "menjdi": "menjadi",</w:t>
            </w:r>
          </w:p>
          <w:p w14:paraId="4455F212" w14:textId="77777777" w:rsidR="00364E7F" w:rsidRPr="00FD40C3" w:rsidRDefault="00364E7F" w:rsidP="00364E7F">
            <w:pPr>
              <w:pStyle w:val="Code"/>
              <w:rPr>
                <w:lang w:val="id-ID"/>
              </w:rPr>
            </w:pPr>
            <w:r w:rsidRPr="00FD40C3">
              <w:rPr>
                <w:lang w:val="id-ID"/>
              </w:rPr>
              <w:t xml:space="preserve">    "menklarifikasi": "mengklarifikasi",</w:t>
            </w:r>
          </w:p>
          <w:p w14:paraId="30346AFE" w14:textId="77777777" w:rsidR="00364E7F" w:rsidRPr="00FD40C3" w:rsidRDefault="00364E7F" w:rsidP="00364E7F">
            <w:pPr>
              <w:pStyle w:val="Code"/>
              <w:rPr>
                <w:lang w:val="id-ID"/>
              </w:rPr>
            </w:pPr>
            <w:r w:rsidRPr="00FD40C3">
              <w:rPr>
                <w:lang w:val="id-ID"/>
              </w:rPr>
              <w:t xml:space="preserve">    "menolak": "tolak",</w:t>
            </w:r>
          </w:p>
          <w:p w14:paraId="65F94C91" w14:textId="77777777" w:rsidR="00364E7F" w:rsidRPr="00FD40C3" w:rsidRDefault="00364E7F" w:rsidP="00364E7F">
            <w:pPr>
              <w:pStyle w:val="Code"/>
              <w:rPr>
                <w:lang w:val="id-ID"/>
              </w:rPr>
            </w:pPr>
            <w:r w:rsidRPr="00FD40C3">
              <w:rPr>
                <w:lang w:val="id-ID"/>
              </w:rPr>
              <w:t xml:space="preserve">    "menpora": "menteri pemuda dan olahraga",</w:t>
            </w:r>
          </w:p>
          <w:p w14:paraId="27FB3CA8" w14:textId="77777777" w:rsidR="00364E7F" w:rsidRPr="00FD40C3" w:rsidRDefault="00364E7F" w:rsidP="00364E7F">
            <w:pPr>
              <w:pStyle w:val="Code"/>
              <w:rPr>
                <w:lang w:val="id-ID"/>
              </w:rPr>
            </w:pPr>
            <w:r w:rsidRPr="00FD40C3">
              <w:rPr>
                <w:lang w:val="id-ID"/>
              </w:rPr>
              <w:t xml:space="preserve">    "menristek": "mentri riset, teknologi dan pendidikan",</w:t>
            </w:r>
          </w:p>
          <w:p w14:paraId="6C52B4AC" w14:textId="77777777" w:rsidR="00364E7F" w:rsidRPr="00FD40C3" w:rsidRDefault="00364E7F" w:rsidP="00364E7F">
            <w:pPr>
              <w:pStyle w:val="Code"/>
              <w:rPr>
                <w:lang w:val="id-ID"/>
              </w:rPr>
            </w:pPr>
            <w:r w:rsidRPr="00FD40C3">
              <w:rPr>
                <w:lang w:val="id-ID"/>
              </w:rPr>
              <w:t xml:space="preserve">    "mensos": "menteri sosial",</w:t>
            </w:r>
          </w:p>
          <w:p w14:paraId="3BEA1ACD" w14:textId="77777777" w:rsidR="00364E7F" w:rsidRPr="00FD40C3" w:rsidRDefault="00364E7F" w:rsidP="00364E7F">
            <w:pPr>
              <w:pStyle w:val="Code"/>
              <w:rPr>
                <w:lang w:val="id-ID"/>
              </w:rPr>
            </w:pPr>
            <w:r w:rsidRPr="00FD40C3">
              <w:rPr>
                <w:lang w:val="id-ID"/>
              </w:rPr>
              <w:t xml:space="preserve">    "mepet": "dekat sekali",</w:t>
            </w:r>
          </w:p>
          <w:p w14:paraId="1F130F1B" w14:textId="77777777" w:rsidR="00364E7F" w:rsidRPr="00FD40C3" w:rsidRDefault="00364E7F" w:rsidP="00364E7F">
            <w:pPr>
              <w:pStyle w:val="Code"/>
              <w:rPr>
                <w:lang w:val="id-ID"/>
              </w:rPr>
            </w:pPr>
            <w:r w:rsidRPr="00FD40C3">
              <w:rPr>
                <w:lang w:val="id-ID"/>
              </w:rPr>
              <w:t xml:space="preserve">    "mesjid": "masjid",</w:t>
            </w:r>
          </w:p>
          <w:p w14:paraId="3937301D" w14:textId="77777777" w:rsidR="00364E7F" w:rsidRPr="00FD40C3" w:rsidRDefault="00364E7F" w:rsidP="00364E7F">
            <w:pPr>
              <w:pStyle w:val="Code"/>
              <w:rPr>
                <w:lang w:val="id-ID"/>
              </w:rPr>
            </w:pPr>
            <w:r w:rsidRPr="00FD40C3">
              <w:rPr>
                <w:lang w:val="id-ID"/>
              </w:rPr>
              <w:t xml:space="preserve">    "met": "selamat",</w:t>
            </w:r>
          </w:p>
          <w:p w14:paraId="153D8FF2" w14:textId="77777777" w:rsidR="00364E7F" w:rsidRPr="00FD40C3" w:rsidRDefault="00364E7F" w:rsidP="00364E7F">
            <w:pPr>
              <w:pStyle w:val="Code"/>
              <w:rPr>
                <w:lang w:val="id-ID"/>
              </w:rPr>
            </w:pPr>
            <w:r w:rsidRPr="00FD40C3">
              <w:rPr>
                <w:lang w:val="id-ID"/>
              </w:rPr>
              <w:t xml:space="preserve">    "metro": "metropolitan",</w:t>
            </w:r>
          </w:p>
          <w:p w14:paraId="75C7EE5C" w14:textId="77777777" w:rsidR="00364E7F" w:rsidRPr="00FD40C3" w:rsidRDefault="00364E7F" w:rsidP="00364E7F">
            <w:pPr>
              <w:pStyle w:val="Code"/>
              <w:rPr>
                <w:lang w:val="id-ID"/>
              </w:rPr>
            </w:pPr>
            <w:r w:rsidRPr="00FD40C3">
              <w:rPr>
                <w:lang w:val="id-ID"/>
              </w:rPr>
              <w:t xml:space="preserve">    "mga": "moga",</w:t>
            </w:r>
          </w:p>
          <w:p w14:paraId="12102926" w14:textId="77777777" w:rsidR="00364E7F" w:rsidRPr="00FD40C3" w:rsidRDefault="00364E7F" w:rsidP="00364E7F">
            <w:pPr>
              <w:pStyle w:val="Code"/>
              <w:rPr>
                <w:lang w:val="id-ID"/>
              </w:rPr>
            </w:pPr>
            <w:r w:rsidRPr="00FD40C3">
              <w:rPr>
                <w:lang w:val="id-ID"/>
              </w:rPr>
              <w:t xml:space="preserve">    "mgkin": "mungkin",</w:t>
            </w:r>
          </w:p>
          <w:p w14:paraId="110755AC" w14:textId="77777777" w:rsidR="00364E7F" w:rsidRPr="00FD40C3" w:rsidRDefault="00364E7F" w:rsidP="00364E7F">
            <w:pPr>
              <w:pStyle w:val="Code"/>
              <w:rPr>
                <w:lang w:val="id-ID"/>
              </w:rPr>
            </w:pPr>
            <w:r w:rsidRPr="00FD40C3">
              <w:rPr>
                <w:lang w:val="id-ID"/>
              </w:rPr>
              <w:t xml:space="preserve">    "mgkn": "mungkin",</w:t>
            </w:r>
          </w:p>
          <w:p w14:paraId="616E6A2B" w14:textId="77777777" w:rsidR="00364E7F" w:rsidRPr="00FD40C3" w:rsidRDefault="00364E7F" w:rsidP="00364E7F">
            <w:pPr>
              <w:pStyle w:val="Code"/>
              <w:rPr>
                <w:lang w:val="id-ID"/>
              </w:rPr>
            </w:pPr>
            <w:r w:rsidRPr="00FD40C3">
              <w:rPr>
                <w:lang w:val="id-ID"/>
              </w:rPr>
              <w:t xml:space="preserve">    "mgu": "minggu",</w:t>
            </w:r>
          </w:p>
          <w:p w14:paraId="63EBE6C9" w14:textId="77777777" w:rsidR="00364E7F" w:rsidRPr="00FD40C3" w:rsidRDefault="00364E7F" w:rsidP="00364E7F">
            <w:pPr>
              <w:pStyle w:val="Code"/>
              <w:rPr>
                <w:lang w:val="id-ID"/>
              </w:rPr>
            </w:pPr>
            <w:r w:rsidRPr="00FD40C3">
              <w:rPr>
                <w:lang w:val="id-ID"/>
              </w:rPr>
              <w:t xml:space="preserve">    "mhn": "mohon",</w:t>
            </w:r>
          </w:p>
          <w:p w14:paraId="6C018DD3" w14:textId="77777777" w:rsidR="00364E7F" w:rsidRPr="00FD40C3" w:rsidRDefault="00364E7F" w:rsidP="00364E7F">
            <w:pPr>
              <w:pStyle w:val="Code"/>
              <w:rPr>
                <w:lang w:val="id-ID"/>
              </w:rPr>
            </w:pPr>
            <w:r w:rsidRPr="00FD40C3">
              <w:rPr>
                <w:lang w:val="id-ID"/>
              </w:rPr>
              <w:t xml:space="preserve">    "migas": "minyak dan gas bumi",</w:t>
            </w:r>
          </w:p>
          <w:p w14:paraId="12AACB92" w14:textId="77777777" w:rsidR="00364E7F" w:rsidRPr="00FD40C3" w:rsidRDefault="00364E7F" w:rsidP="00364E7F">
            <w:pPr>
              <w:pStyle w:val="Code"/>
              <w:rPr>
                <w:lang w:val="id-ID"/>
              </w:rPr>
            </w:pPr>
            <w:r w:rsidRPr="00FD40C3">
              <w:rPr>
                <w:lang w:val="id-ID"/>
              </w:rPr>
              <w:t xml:space="preserve">    "miker": "minuman keras",</w:t>
            </w:r>
          </w:p>
          <w:p w14:paraId="3D505384" w14:textId="77777777" w:rsidR="00364E7F" w:rsidRPr="00FD40C3" w:rsidRDefault="00364E7F" w:rsidP="00364E7F">
            <w:pPr>
              <w:pStyle w:val="Code"/>
              <w:rPr>
                <w:lang w:val="id-ID"/>
              </w:rPr>
            </w:pPr>
            <w:r w:rsidRPr="00FD40C3">
              <w:rPr>
                <w:lang w:val="id-ID"/>
              </w:rPr>
              <w:t xml:space="preserve">    "mikol": "minuman beralkohol",</w:t>
            </w:r>
          </w:p>
          <w:p w14:paraId="4DA0C0A0" w14:textId="77777777" w:rsidR="00364E7F" w:rsidRPr="00FD40C3" w:rsidRDefault="00364E7F" w:rsidP="00364E7F">
            <w:pPr>
              <w:pStyle w:val="Code"/>
              <w:rPr>
                <w:lang w:val="id-ID"/>
              </w:rPr>
            </w:pPr>
            <w:r w:rsidRPr="00FD40C3">
              <w:rPr>
                <w:lang w:val="id-ID"/>
              </w:rPr>
              <w:t xml:space="preserve">    "milis": "mailing list",</w:t>
            </w:r>
          </w:p>
          <w:p w14:paraId="2B0A9384" w14:textId="77777777" w:rsidR="00364E7F" w:rsidRPr="00FD40C3" w:rsidRDefault="00364E7F" w:rsidP="00364E7F">
            <w:pPr>
              <w:pStyle w:val="Code"/>
              <w:rPr>
                <w:lang w:val="id-ID"/>
              </w:rPr>
            </w:pPr>
            <w:r w:rsidRPr="00FD40C3">
              <w:rPr>
                <w:lang w:val="id-ID"/>
              </w:rPr>
              <w:t xml:space="preserve">    "miras": "minuman keras",</w:t>
            </w:r>
          </w:p>
          <w:p w14:paraId="4FC9FD2D" w14:textId="77777777" w:rsidR="00364E7F" w:rsidRPr="00FD40C3" w:rsidRDefault="00364E7F" w:rsidP="00364E7F">
            <w:pPr>
              <w:pStyle w:val="Code"/>
              <w:rPr>
                <w:lang w:val="id-ID"/>
              </w:rPr>
            </w:pPr>
            <w:r w:rsidRPr="00FD40C3">
              <w:rPr>
                <w:lang w:val="id-ID"/>
              </w:rPr>
              <w:t xml:space="preserve">    "miumi": "majelis intelektual dan ulama muda indonesia",</w:t>
            </w:r>
          </w:p>
          <w:p w14:paraId="13029977" w14:textId="77777777" w:rsidR="00364E7F" w:rsidRPr="00FD40C3" w:rsidRDefault="00364E7F" w:rsidP="00364E7F">
            <w:pPr>
              <w:pStyle w:val="Code"/>
              <w:rPr>
                <w:lang w:val="id-ID"/>
              </w:rPr>
            </w:pPr>
            <w:r w:rsidRPr="00FD40C3">
              <w:rPr>
                <w:lang w:val="id-ID"/>
              </w:rPr>
              <w:t xml:space="preserve">    "mjadikan": "menjadikan",</w:t>
            </w:r>
          </w:p>
          <w:p w14:paraId="65C63635" w14:textId="77777777" w:rsidR="00364E7F" w:rsidRPr="00FD40C3" w:rsidRDefault="00364E7F" w:rsidP="00364E7F">
            <w:pPr>
              <w:pStyle w:val="Code"/>
              <w:rPr>
                <w:lang w:val="id-ID"/>
              </w:rPr>
            </w:pPr>
            <w:r w:rsidRPr="00FD40C3">
              <w:rPr>
                <w:lang w:val="id-ID"/>
              </w:rPr>
              <w:t xml:space="preserve">    "mjd": "menjadi",</w:t>
            </w:r>
          </w:p>
          <w:p w14:paraId="001A7024" w14:textId="77777777" w:rsidR="00364E7F" w:rsidRPr="00FD40C3" w:rsidRDefault="00364E7F" w:rsidP="00364E7F">
            <w:pPr>
              <w:pStyle w:val="Code"/>
              <w:rPr>
                <w:lang w:val="id-ID"/>
              </w:rPr>
            </w:pPr>
            <w:r w:rsidRPr="00FD40C3">
              <w:rPr>
                <w:lang w:val="id-ID"/>
              </w:rPr>
              <w:t xml:space="preserve">    "mksd": "maksud",</w:t>
            </w:r>
          </w:p>
          <w:p w14:paraId="114CC33D" w14:textId="77777777" w:rsidR="00364E7F" w:rsidRPr="00FD40C3" w:rsidRDefault="00364E7F" w:rsidP="00364E7F">
            <w:pPr>
              <w:pStyle w:val="Code"/>
              <w:rPr>
                <w:lang w:val="id-ID"/>
              </w:rPr>
            </w:pPr>
            <w:r w:rsidRPr="00FD40C3">
              <w:rPr>
                <w:lang w:val="id-ID"/>
              </w:rPr>
              <w:t xml:space="preserve">    "mlah": "malah",</w:t>
            </w:r>
          </w:p>
          <w:p w14:paraId="48EAAA71" w14:textId="77777777" w:rsidR="00364E7F" w:rsidRPr="00FD40C3" w:rsidRDefault="00364E7F" w:rsidP="00364E7F">
            <w:pPr>
              <w:pStyle w:val="Code"/>
              <w:rPr>
                <w:lang w:val="id-ID"/>
              </w:rPr>
            </w:pPr>
            <w:r w:rsidRPr="00FD40C3">
              <w:rPr>
                <w:lang w:val="id-ID"/>
              </w:rPr>
              <w:t xml:space="preserve">    "mlalui": "melalui",</w:t>
            </w:r>
          </w:p>
          <w:p w14:paraId="6D998A7E" w14:textId="77777777" w:rsidR="00364E7F" w:rsidRPr="00FD40C3" w:rsidRDefault="00364E7F" w:rsidP="00364E7F">
            <w:pPr>
              <w:pStyle w:val="Code"/>
              <w:rPr>
                <w:lang w:val="id-ID"/>
              </w:rPr>
            </w:pPr>
            <w:r w:rsidRPr="00FD40C3">
              <w:rPr>
                <w:lang w:val="id-ID"/>
              </w:rPr>
              <w:t xml:space="preserve">    "mlm": "malam",</w:t>
            </w:r>
          </w:p>
          <w:p w14:paraId="36630733" w14:textId="77777777" w:rsidR="00364E7F" w:rsidRPr="00FD40C3" w:rsidRDefault="00364E7F" w:rsidP="00364E7F">
            <w:pPr>
              <w:pStyle w:val="Code"/>
              <w:rPr>
                <w:lang w:val="id-ID"/>
              </w:rPr>
            </w:pPr>
            <w:r w:rsidRPr="00FD40C3">
              <w:rPr>
                <w:lang w:val="id-ID"/>
              </w:rPr>
              <w:t xml:space="preserve">    "mls": "malas",</w:t>
            </w:r>
          </w:p>
          <w:p w14:paraId="1017FA16" w14:textId="77777777" w:rsidR="00364E7F" w:rsidRPr="00FD40C3" w:rsidRDefault="00364E7F" w:rsidP="00364E7F">
            <w:pPr>
              <w:pStyle w:val="Code"/>
              <w:rPr>
                <w:lang w:val="id-ID"/>
              </w:rPr>
            </w:pPr>
            <w:r w:rsidRPr="00FD40C3">
              <w:rPr>
                <w:lang w:val="id-ID"/>
              </w:rPr>
              <w:t xml:space="preserve">    "mmbuat": "membuat",</w:t>
            </w:r>
          </w:p>
          <w:p w14:paraId="02E1C735" w14:textId="77777777" w:rsidR="00364E7F" w:rsidRPr="00FD40C3" w:rsidRDefault="00364E7F" w:rsidP="00364E7F">
            <w:pPr>
              <w:pStyle w:val="Code"/>
              <w:rPr>
                <w:lang w:val="id-ID"/>
              </w:rPr>
            </w:pPr>
            <w:r w:rsidRPr="00FD40C3">
              <w:rPr>
                <w:lang w:val="id-ID"/>
              </w:rPr>
              <w:t xml:space="preserve">    "mmg": "memang",</w:t>
            </w:r>
          </w:p>
          <w:p w14:paraId="2AA3EBFC" w14:textId="77777777" w:rsidR="00364E7F" w:rsidRPr="00FD40C3" w:rsidRDefault="00364E7F" w:rsidP="00364E7F">
            <w:pPr>
              <w:pStyle w:val="Code"/>
              <w:rPr>
                <w:lang w:val="id-ID"/>
              </w:rPr>
            </w:pPr>
            <w:r w:rsidRPr="00FD40C3">
              <w:rPr>
                <w:lang w:val="id-ID"/>
              </w:rPr>
              <w:t xml:space="preserve">    "mmng": "memang",</w:t>
            </w:r>
          </w:p>
          <w:p w14:paraId="6DA0F112" w14:textId="77777777" w:rsidR="00364E7F" w:rsidRPr="00FD40C3" w:rsidRDefault="00364E7F" w:rsidP="00364E7F">
            <w:pPr>
              <w:pStyle w:val="Code"/>
              <w:rPr>
                <w:lang w:val="id-ID"/>
              </w:rPr>
            </w:pPr>
            <w:r w:rsidRPr="00FD40C3">
              <w:rPr>
                <w:lang w:val="id-ID"/>
              </w:rPr>
              <w:t xml:space="preserve">    "mndukung": "mendukung",</w:t>
            </w:r>
          </w:p>
          <w:p w14:paraId="524D3E2B" w14:textId="77777777" w:rsidR="00364E7F" w:rsidRPr="00FD40C3" w:rsidRDefault="00364E7F" w:rsidP="00364E7F">
            <w:pPr>
              <w:pStyle w:val="Code"/>
              <w:rPr>
                <w:lang w:val="id-ID"/>
              </w:rPr>
            </w:pPr>
            <w:r w:rsidRPr="00FD40C3">
              <w:rPr>
                <w:lang w:val="id-ID"/>
              </w:rPr>
              <w:t xml:space="preserve">    "mngajarkan": "mengajarkan",</w:t>
            </w:r>
          </w:p>
          <w:p w14:paraId="7856D08F" w14:textId="77777777" w:rsidR="00364E7F" w:rsidRPr="00FD40C3" w:rsidRDefault="00364E7F" w:rsidP="00364E7F">
            <w:pPr>
              <w:pStyle w:val="Code"/>
              <w:rPr>
                <w:lang w:val="id-ID"/>
              </w:rPr>
            </w:pPr>
            <w:r w:rsidRPr="00FD40C3">
              <w:rPr>
                <w:lang w:val="id-ID"/>
              </w:rPr>
              <w:t xml:space="preserve">    "mngkn": "mungkin",</w:t>
            </w:r>
          </w:p>
          <w:p w14:paraId="358BEF18" w14:textId="77777777" w:rsidR="00364E7F" w:rsidRPr="00FD40C3" w:rsidRDefault="00364E7F" w:rsidP="00364E7F">
            <w:pPr>
              <w:pStyle w:val="Code"/>
              <w:rPr>
                <w:lang w:val="id-ID"/>
              </w:rPr>
            </w:pPr>
            <w:r w:rsidRPr="00FD40C3">
              <w:rPr>
                <w:lang w:val="id-ID"/>
              </w:rPr>
              <w:t xml:space="preserve">    "mninggal": "meninggal",</w:t>
            </w:r>
          </w:p>
          <w:p w14:paraId="546029FC" w14:textId="77777777" w:rsidR="00364E7F" w:rsidRPr="00FD40C3" w:rsidRDefault="00364E7F" w:rsidP="00364E7F">
            <w:pPr>
              <w:pStyle w:val="Code"/>
              <w:rPr>
                <w:lang w:val="id-ID"/>
              </w:rPr>
            </w:pPr>
            <w:r w:rsidRPr="00FD40C3">
              <w:rPr>
                <w:lang w:val="id-ID"/>
              </w:rPr>
              <w:t xml:space="preserve">    "mnipu": "tipu",</w:t>
            </w:r>
          </w:p>
          <w:p w14:paraId="08378037" w14:textId="77777777" w:rsidR="00364E7F" w:rsidRPr="00FD40C3" w:rsidRDefault="00364E7F" w:rsidP="00364E7F">
            <w:pPr>
              <w:pStyle w:val="Code"/>
              <w:rPr>
                <w:lang w:val="id-ID"/>
              </w:rPr>
            </w:pPr>
            <w:r w:rsidRPr="00FD40C3">
              <w:rPr>
                <w:lang w:val="id-ID"/>
              </w:rPr>
              <w:t xml:space="preserve">    "mnjd": "menjadi",</w:t>
            </w:r>
          </w:p>
          <w:p w14:paraId="543E8563" w14:textId="77777777" w:rsidR="00364E7F" w:rsidRPr="00FD40C3" w:rsidRDefault="00364E7F" w:rsidP="00364E7F">
            <w:pPr>
              <w:pStyle w:val="Code"/>
              <w:rPr>
                <w:lang w:val="id-ID"/>
              </w:rPr>
            </w:pPr>
            <w:r w:rsidRPr="00FD40C3">
              <w:rPr>
                <w:lang w:val="id-ID"/>
              </w:rPr>
              <w:t xml:space="preserve">    "mnolak": "tolak",</w:t>
            </w:r>
          </w:p>
          <w:p w14:paraId="7D9004C6" w14:textId="77777777" w:rsidR="00364E7F" w:rsidRPr="00FD40C3" w:rsidRDefault="00364E7F" w:rsidP="00364E7F">
            <w:pPr>
              <w:pStyle w:val="Code"/>
              <w:rPr>
                <w:lang w:val="id-ID"/>
              </w:rPr>
            </w:pPr>
            <w:r w:rsidRPr="00FD40C3">
              <w:rPr>
                <w:lang w:val="id-ID"/>
              </w:rPr>
              <w:lastRenderedPageBreak/>
              <w:t xml:space="preserve">    "mnrtmu": "menurutmu",</w:t>
            </w:r>
          </w:p>
          <w:p w14:paraId="191409A8" w14:textId="77777777" w:rsidR="00364E7F" w:rsidRPr="00FD40C3" w:rsidRDefault="00364E7F" w:rsidP="00364E7F">
            <w:pPr>
              <w:pStyle w:val="Code"/>
              <w:rPr>
                <w:lang w:val="id-ID"/>
              </w:rPr>
            </w:pPr>
            <w:r w:rsidRPr="00FD40C3">
              <w:rPr>
                <w:lang w:val="id-ID"/>
              </w:rPr>
              <w:t xml:space="preserve">    "mnt": "minta",</w:t>
            </w:r>
          </w:p>
          <w:p w14:paraId="30C330E6" w14:textId="77777777" w:rsidR="00364E7F" w:rsidRPr="00FD40C3" w:rsidRDefault="00364E7F" w:rsidP="00364E7F">
            <w:pPr>
              <w:pStyle w:val="Code"/>
              <w:rPr>
                <w:lang w:val="id-ID"/>
              </w:rPr>
            </w:pPr>
            <w:r w:rsidRPr="00FD40C3">
              <w:rPr>
                <w:lang w:val="id-ID"/>
              </w:rPr>
              <w:t xml:space="preserve">    "mnyumbang": "menyumbang",</w:t>
            </w:r>
          </w:p>
          <w:p w14:paraId="4B37AA3E" w14:textId="77777777" w:rsidR="00364E7F" w:rsidRPr="00FD40C3" w:rsidRDefault="00364E7F" w:rsidP="00364E7F">
            <w:pPr>
              <w:pStyle w:val="Code"/>
              <w:rPr>
                <w:lang w:val="id-ID"/>
              </w:rPr>
            </w:pPr>
            <w:r w:rsidRPr="00FD40C3">
              <w:rPr>
                <w:lang w:val="id-ID"/>
              </w:rPr>
              <w:t xml:space="preserve">    "mo": "mau",</w:t>
            </w:r>
          </w:p>
          <w:p w14:paraId="318AD953" w14:textId="77777777" w:rsidR="00364E7F" w:rsidRPr="00FD40C3" w:rsidRDefault="00364E7F" w:rsidP="00364E7F">
            <w:pPr>
              <w:pStyle w:val="Code"/>
              <w:rPr>
                <w:lang w:val="id-ID"/>
              </w:rPr>
            </w:pPr>
            <w:r w:rsidRPr="00FD40C3">
              <w:rPr>
                <w:lang w:val="id-ID"/>
              </w:rPr>
              <w:t xml:space="preserve">    "modar": "mati",</w:t>
            </w:r>
          </w:p>
          <w:p w14:paraId="36C025F6" w14:textId="77777777" w:rsidR="00364E7F" w:rsidRPr="00FD40C3" w:rsidRDefault="00364E7F" w:rsidP="00364E7F">
            <w:pPr>
              <w:pStyle w:val="Code"/>
              <w:rPr>
                <w:lang w:val="id-ID"/>
              </w:rPr>
            </w:pPr>
            <w:r w:rsidRPr="00FD40C3">
              <w:rPr>
                <w:lang w:val="id-ID"/>
              </w:rPr>
              <w:t xml:space="preserve">    "moga": "semoga",</w:t>
            </w:r>
          </w:p>
          <w:p w14:paraId="047D1BEC" w14:textId="77777777" w:rsidR="00364E7F" w:rsidRPr="00FD40C3" w:rsidRDefault="00364E7F" w:rsidP="00364E7F">
            <w:pPr>
              <w:pStyle w:val="Code"/>
              <w:rPr>
                <w:lang w:val="id-ID"/>
              </w:rPr>
            </w:pPr>
            <w:r w:rsidRPr="00FD40C3">
              <w:rPr>
                <w:lang w:val="id-ID"/>
              </w:rPr>
              <w:t xml:space="preserve">    "moge": "motor gede",</w:t>
            </w:r>
          </w:p>
          <w:p w14:paraId="4EA4E022" w14:textId="77777777" w:rsidR="00364E7F" w:rsidRPr="00FD40C3" w:rsidRDefault="00364E7F" w:rsidP="00364E7F">
            <w:pPr>
              <w:pStyle w:val="Code"/>
              <w:rPr>
                <w:lang w:val="id-ID"/>
              </w:rPr>
            </w:pPr>
            <w:r w:rsidRPr="00FD40C3">
              <w:rPr>
                <w:lang w:val="id-ID"/>
              </w:rPr>
              <w:t xml:space="preserve">    "mokad": "mati",</w:t>
            </w:r>
          </w:p>
          <w:p w14:paraId="2637696C" w14:textId="77777777" w:rsidR="00364E7F" w:rsidRPr="00FD40C3" w:rsidRDefault="00364E7F" w:rsidP="00364E7F">
            <w:pPr>
              <w:pStyle w:val="Code"/>
              <w:rPr>
                <w:lang w:val="id-ID"/>
              </w:rPr>
            </w:pPr>
            <w:r w:rsidRPr="00FD40C3">
              <w:rPr>
                <w:lang w:val="id-ID"/>
              </w:rPr>
              <w:t xml:space="preserve">    "mokat": "mati",</w:t>
            </w:r>
          </w:p>
          <w:p w14:paraId="36D40B62" w14:textId="77777777" w:rsidR="00364E7F" w:rsidRPr="00FD40C3" w:rsidRDefault="00364E7F" w:rsidP="00364E7F">
            <w:pPr>
              <w:pStyle w:val="Code"/>
              <w:rPr>
                <w:lang w:val="id-ID"/>
              </w:rPr>
            </w:pPr>
            <w:r w:rsidRPr="00FD40C3">
              <w:rPr>
                <w:lang w:val="id-ID"/>
              </w:rPr>
              <w:t xml:space="preserve">    "moso": "masa",</w:t>
            </w:r>
          </w:p>
          <w:p w14:paraId="7FC57C73" w14:textId="77777777" w:rsidR="00364E7F" w:rsidRPr="00FD40C3" w:rsidRDefault="00364E7F" w:rsidP="00364E7F">
            <w:pPr>
              <w:pStyle w:val="Code"/>
              <w:rPr>
                <w:lang w:val="id-ID"/>
              </w:rPr>
            </w:pPr>
            <w:r w:rsidRPr="00FD40C3">
              <w:rPr>
                <w:lang w:val="id-ID"/>
              </w:rPr>
              <w:t xml:space="preserve">    "mosok": "masa",</w:t>
            </w:r>
          </w:p>
          <w:p w14:paraId="56443D6A" w14:textId="77777777" w:rsidR="00364E7F" w:rsidRPr="00FD40C3" w:rsidRDefault="00364E7F" w:rsidP="00364E7F">
            <w:pPr>
              <w:pStyle w:val="Code"/>
              <w:rPr>
                <w:lang w:val="id-ID"/>
              </w:rPr>
            </w:pPr>
            <w:r w:rsidRPr="00FD40C3">
              <w:rPr>
                <w:lang w:val="id-ID"/>
              </w:rPr>
              <w:t xml:space="preserve">    "most": "paling",</w:t>
            </w:r>
          </w:p>
          <w:p w14:paraId="12F4EC3E" w14:textId="77777777" w:rsidR="00364E7F" w:rsidRPr="00FD40C3" w:rsidRDefault="00364E7F" w:rsidP="00364E7F">
            <w:pPr>
              <w:pStyle w:val="Code"/>
              <w:rPr>
                <w:lang w:val="id-ID"/>
              </w:rPr>
            </w:pPr>
            <w:r w:rsidRPr="00FD40C3">
              <w:rPr>
                <w:lang w:val="id-ID"/>
              </w:rPr>
              <w:t xml:space="preserve">    "mpe": "sampai",</w:t>
            </w:r>
          </w:p>
          <w:p w14:paraId="5917CD1B" w14:textId="77777777" w:rsidR="00364E7F" w:rsidRPr="00FD40C3" w:rsidRDefault="00364E7F" w:rsidP="00364E7F">
            <w:pPr>
              <w:pStyle w:val="Code"/>
              <w:rPr>
                <w:lang w:val="id-ID"/>
              </w:rPr>
            </w:pPr>
            <w:r w:rsidRPr="00FD40C3">
              <w:rPr>
                <w:lang w:val="id-ID"/>
              </w:rPr>
              <w:t xml:space="preserve">    "mpr": "majelis permusyawaratan rakyat",</w:t>
            </w:r>
          </w:p>
          <w:p w14:paraId="012462B3" w14:textId="77777777" w:rsidR="00364E7F" w:rsidRPr="00FD40C3" w:rsidRDefault="00364E7F" w:rsidP="00364E7F">
            <w:pPr>
              <w:pStyle w:val="Code"/>
              <w:rPr>
                <w:lang w:val="id-ID"/>
              </w:rPr>
            </w:pPr>
            <w:r w:rsidRPr="00FD40C3">
              <w:rPr>
                <w:lang w:val="id-ID"/>
              </w:rPr>
              <w:t xml:space="preserve">    "mrk": "mereka",</w:t>
            </w:r>
          </w:p>
          <w:p w14:paraId="6BEB10FE" w14:textId="77777777" w:rsidR="00364E7F" w:rsidRPr="00FD40C3" w:rsidRDefault="00364E7F" w:rsidP="00364E7F">
            <w:pPr>
              <w:pStyle w:val="Code"/>
              <w:rPr>
                <w:lang w:val="id-ID"/>
              </w:rPr>
            </w:pPr>
            <w:r w:rsidRPr="00FD40C3">
              <w:rPr>
                <w:lang w:val="id-ID"/>
              </w:rPr>
              <w:t xml:space="preserve">    "msh": "masih",</w:t>
            </w:r>
          </w:p>
          <w:p w14:paraId="33F7C14F" w14:textId="77777777" w:rsidR="00364E7F" w:rsidRPr="00FD40C3" w:rsidRDefault="00364E7F" w:rsidP="00364E7F">
            <w:pPr>
              <w:pStyle w:val="Code"/>
              <w:rPr>
                <w:lang w:val="id-ID"/>
              </w:rPr>
            </w:pPr>
            <w:r w:rsidRPr="00FD40C3">
              <w:rPr>
                <w:lang w:val="id-ID"/>
              </w:rPr>
              <w:t xml:space="preserve">    "msk": "masuk",</w:t>
            </w:r>
          </w:p>
          <w:p w14:paraId="42BFBB68" w14:textId="77777777" w:rsidR="00364E7F" w:rsidRPr="00FD40C3" w:rsidRDefault="00364E7F" w:rsidP="00364E7F">
            <w:pPr>
              <w:pStyle w:val="Code"/>
              <w:rPr>
                <w:lang w:val="id-ID"/>
              </w:rPr>
            </w:pPr>
            <w:r w:rsidRPr="00FD40C3">
              <w:rPr>
                <w:lang w:val="id-ID"/>
              </w:rPr>
              <w:t xml:space="preserve">    "mskpn": "meskipun",</w:t>
            </w:r>
          </w:p>
          <w:p w14:paraId="5085581A" w14:textId="77777777" w:rsidR="00364E7F" w:rsidRPr="00FD40C3" w:rsidRDefault="00364E7F" w:rsidP="00364E7F">
            <w:pPr>
              <w:pStyle w:val="Code"/>
              <w:rPr>
                <w:lang w:val="id-ID"/>
              </w:rPr>
            </w:pPr>
            <w:r w:rsidRPr="00FD40C3">
              <w:rPr>
                <w:lang w:val="id-ID"/>
              </w:rPr>
              <w:t xml:space="preserve">    "mslh": "masalah",</w:t>
            </w:r>
          </w:p>
          <w:p w14:paraId="2691B6B0" w14:textId="77777777" w:rsidR="00364E7F" w:rsidRPr="00FD40C3" w:rsidRDefault="00364E7F" w:rsidP="00364E7F">
            <w:pPr>
              <w:pStyle w:val="Code"/>
              <w:rPr>
                <w:lang w:val="id-ID"/>
              </w:rPr>
            </w:pPr>
            <w:r w:rsidRPr="00FD40C3">
              <w:rPr>
                <w:lang w:val="id-ID"/>
              </w:rPr>
              <w:t xml:space="preserve">    "msng2": "masing-masing",</w:t>
            </w:r>
          </w:p>
          <w:p w14:paraId="3F1A3E3A" w14:textId="77777777" w:rsidR="00364E7F" w:rsidRPr="00FD40C3" w:rsidRDefault="00364E7F" w:rsidP="00364E7F">
            <w:pPr>
              <w:pStyle w:val="Code"/>
              <w:rPr>
                <w:lang w:val="id-ID"/>
              </w:rPr>
            </w:pPr>
            <w:r w:rsidRPr="00FD40C3">
              <w:rPr>
                <w:lang w:val="id-ID"/>
              </w:rPr>
              <w:t xml:space="preserve">    "msuh": "musuh",</w:t>
            </w:r>
          </w:p>
          <w:p w14:paraId="6CD20B10" w14:textId="77777777" w:rsidR="00364E7F" w:rsidRPr="00FD40C3" w:rsidRDefault="00364E7F" w:rsidP="00364E7F">
            <w:pPr>
              <w:pStyle w:val="Code"/>
              <w:rPr>
                <w:lang w:val="id-ID"/>
              </w:rPr>
            </w:pPr>
            <w:r w:rsidRPr="00FD40C3">
              <w:rPr>
                <w:lang w:val="id-ID"/>
              </w:rPr>
              <w:t xml:space="preserve">    "mt": "makan teman",</w:t>
            </w:r>
          </w:p>
          <w:p w14:paraId="50FF5667" w14:textId="77777777" w:rsidR="00364E7F" w:rsidRPr="00FD40C3" w:rsidRDefault="00364E7F" w:rsidP="00364E7F">
            <w:pPr>
              <w:pStyle w:val="Code"/>
              <w:rPr>
                <w:lang w:val="id-ID"/>
              </w:rPr>
            </w:pPr>
            <w:r w:rsidRPr="00FD40C3">
              <w:rPr>
                <w:lang w:val="id-ID"/>
              </w:rPr>
              <w:t xml:space="preserve">    "muahal": "mahal",</w:t>
            </w:r>
          </w:p>
          <w:p w14:paraId="6EA29557" w14:textId="77777777" w:rsidR="00364E7F" w:rsidRPr="00FD40C3" w:rsidRDefault="00364E7F" w:rsidP="00364E7F">
            <w:pPr>
              <w:pStyle w:val="Code"/>
              <w:rPr>
                <w:lang w:val="id-ID"/>
              </w:rPr>
            </w:pPr>
            <w:r w:rsidRPr="00FD40C3">
              <w:rPr>
                <w:lang w:val="id-ID"/>
              </w:rPr>
              <w:t xml:space="preserve">    "mubes": "musyawarah besar",</w:t>
            </w:r>
          </w:p>
          <w:p w14:paraId="6E482855" w14:textId="77777777" w:rsidR="00364E7F" w:rsidRPr="00FD40C3" w:rsidRDefault="00364E7F" w:rsidP="00364E7F">
            <w:pPr>
              <w:pStyle w:val="Code"/>
              <w:rPr>
                <w:lang w:val="id-ID"/>
              </w:rPr>
            </w:pPr>
            <w:r w:rsidRPr="00FD40C3">
              <w:rPr>
                <w:lang w:val="id-ID"/>
              </w:rPr>
              <w:t xml:space="preserve">    "mui": "majelis ulama indonesia",</w:t>
            </w:r>
          </w:p>
          <w:p w14:paraId="61403D49" w14:textId="77777777" w:rsidR="00364E7F" w:rsidRPr="00FD40C3" w:rsidRDefault="00364E7F" w:rsidP="00364E7F">
            <w:pPr>
              <w:pStyle w:val="Code"/>
              <w:rPr>
                <w:lang w:val="id-ID"/>
              </w:rPr>
            </w:pPr>
            <w:r w:rsidRPr="00FD40C3">
              <w:rPr>
                <w:lang w:val="id-ID"/>
              </w:rPr>
              <w:t xml:space="preserve">    "muker": "musyawarah kerja",</w:t>
            </w:r>
          </w:p>
          <w:p w14:paraId="787C15D3" w14:textId="77777777" w:rsidR="00364E7F" w:rsidRPr="00FD40C3" w:rsidRDefault="00364E7F" w:rsidP="00364E7F">
            <w:pPr>
              <w:pStyle w:val="Code"/>
              <w:rPr>
                <w:lang w:val="id-ID"/>
              </w:rPr>
            </w:pPr>
            <w:r w:rsidRPr="00FD40C3">
              <w:rPr>
                <w:lang w:val="id-ID"/>
              </w:rPr>
              <w:t xml:space="preserve">    "mulu": "melulu",</w:t>
            </w:r>
          </w:p>
          <w:p w14:paraId="4B5E269A" w14:textId="77777777" w:rsidR="00364E7F" w:rsidRPr="00FD40C3" w:rsidRDefault="00364E7F" w:rsidP="00364E7F">
            <w:pPr>
              <w:pStyle w:val="Code"/>
              <w:rPr>
                <w:lang w:val="id-ID"/>
              </w:rPr>
            </w:pPr>
            <w:r w:rsidRPr="00FD40C3">
              <w:rPr>
                <w:lang w:val="id-ID"/>
              </w:rPr>
              <w:t xml:space="preserve">    "mumet": "pusing",</w:t>
            </w:r>
          </w:p>
          <w:p w14:paraId="75FBD1F6" w14:textId="77777777" w:rsidR="00364E7F" w:rsidRPr="00FD40C3" w:rsidRDefault="00364E7F" w:rsidP="00364E7F">
            <w:pPr>
              <w:pStyle w:val="Code"/>
              <w:rPr>
                <w:lang w:val="id-ID"/>
              </w:rPr>
            </w:pPr>
            <w:r w:rsidRPr="00FD40C3">
              <w:rPr>
                <w:lang w:val="id-ID"/>
              </w:rPr>
              <w:t xml:space="preserve">    "mumpung": "selagi",</w:t>
            </w:r>
          </w:p>
          <w:p w14:paraId="58B2B969" w14:textId="77777777" w:rsidR="00364E7F" w:rsidRPr="00FD40C3" w:rsidRDefault="00364E7F" w:rsidP="00364E7F">
            <w:pPr>
              <w:pStyle w:val="Code"/>
              <w:rPr>
                <w:lang w:val="id-ID"/>
              </w:rPr>
            </w:pPr>
            <w:r w:rsidRPr="00FD40C3">
              <w:rPr>
                <w:lang w:val="id-ID"/>
              </w:rPr>
              <w:t xml:space="preserve">    "muna": "munafik",</w:t>
            </w:r>
          </w:p>
          <w:p w14:paraId="5B7FD27A" w14:textId="77777777" w:rsidR="00364E7F" w:rsidRPr="00FD40C3" w:rsidRDefault="00364E7F" w:rsidP="00364E7F">
            <w:pPr>
              <w:pStyle w:val="Code"/>
              <w:rPr>
                <w:lang w:val="id-ID"/>
              </w:rPr>
            </w:pPr>
            <w:r w:rsidRPr="00FD40C3">
              <w:rPr>
                <w:lang w:val="id-ID"/>
              </w:rPr>
              <w:t xml:space="preserve">    "munas": "musyawarah nasional",</w:t>
            </w:r>
          </w:p>
          <w:p w14:paraId="51BA6A49" w14:textId="77777777" w:rsidR="00364E7F" w:rsidRPr="00FD40C3" w:rsidRDefault="00364E7F" w:rsidP="00364E7F">
            <w:pPr>
              <w:pStyle w:val="Code"/>
              <w:rPr>
                <w:lang w:val="id-ID"/>
              </w:rPr>
            </w:pPr>
            <w:r w:rsidRPr="00FD40C3">
              <w:rPr>
                <w:lang w:val="id-ID"/>
              </w:rPr>
              <w:t xml:space="preserve">    "munaslub": "musyawarah nasional luar biasa",</w:t>
            </w:r>
          </w:p>
          <w:p w14:paraId="778C55CC" w14:textId="77777777" w:rsidR="00364E7F" w:rsidRPr="00FD40C3" w:rsidRDefault="00364E7F" w:rsidP="00364E7F">
            <w:pPr>
              <w:pStyle w:val="Code"/>
              <w:rPr>
                <w:lang w:val="id-ID"/>
              </w:rPr>
            </w:pPr>
            <w:r w:rsidRPr="00FD40C3">
              <w:rPr>
                <w:lang w:val="id-ID"/>
              </w:rPr>
              <w:t xml:space="preserve">    "munfik": "munafik",</w:t>
            </w:r>
          </w:p>
          <w:p w14:paraId="5DC466CC" w14:textId="77777777" w:rsidR="00364E7F" w:rsidRPr="00FD40C3" w:rsidRDefault="00364E7F" w:rsidP="00364E7F">
            <w:pPr>
              <w:pStyle w:val="Code"/>
              <w:rPr>
                <w:lang w:val="id-ID"/>
              </w:rPr>
            </w:pPr>
            <w:r w:rsidRPr="00FD40C3">
              <w:rPr>
                <w:lang w:val="id-ID"/>
              </w:rPr>
              <w:t xml:space="preserve">    "muntaber": "muntah dan berak",</w:t>
            </w:r>
          </w:p>
          <w:p w14:paraId="52A88B55" w14:textId="77777777" w:rsidR="00364E7F" w:rsidRPr="00FD40C3" w:rsidRDefault="00364E7F" w:rsidP="00364E7F">
            <w:pPr>
              <w:pStyle w:val="Code"/>
              <w:rPr>
                <w:lang w:val="id-ID"/>
              </w:rPr>
            </w:pPr>
            <w:r w:rsidRPr="00FD40C3">
              <w:rPr>
                <w:lang w:val="id-ID"/>
              </w:rPr>
              <w:t xml:space="preserve">    "musda": "musyawarah daerah",</w:t>
            </w:r>
          </w:p>
          <w:p w14:paraId="26F612F3" w14:textId="77777777" w:rsidR="00364E7F" w:rsidRPr="00FD40C3" w:rsidRDefault="00364E7F" w:rsidP="00364E7F">
            <w:pPr>
              <w:pStyle w:val="Code"/>
              <w:rPr>
                <w:lang w:val="id-ID"/>
              </w:rPr>
            </w:pPr>
            <w:r w:rsidRPr="00FD40C3">
              <w:rPr>
                <w:lang w:val="id-ID"/>
              </w:rPr>
              <w:t xml:space="preserve">    "musti": "mesti",</w:t>
            </w:r>
          </w:p>
          <w:p w14:paraId="4941AA4D" w14:textId="77777777" w:rsidR="00364E7F" w:rsidRPr="00FD40C3" w:rsidRDefault="00364E7F" w:rsidP="00364E7F">
            <w:pPr>
              <w:pStyle w:val="Code"/>
              <w:rPr>
                <w:lang w:val="id-ID"/>
              </w:rPr>
            </w:pPr>
            <w:r w:rsidRPr="00FD40C3">
              <w:rPr>
                <w:lang w:val="id-ID"/>
              </w:rPr>
              <w:t xml:space="preserve">    "muter2": "muter-muter",</w:t>
            </w:r>
          </w:p>
          <w:p w14:paraId="772F2463" w14:textId="77777777" w:rsidR="00364E7F" w:rsidRPr="00FD40C3" w:rsidRDefault="00364E7F" w:rsidP="00364E7F">
            <w:pPr>
              <w:pStyle w:val="Code"/>
              <w:rPr>
                <w:lang w:val="id-ID"/>
              </w:rPr>
            </w:pPr>
            <w:r w:rsidRPr="00FD40C3">
              <w:rPr>
                <w:lang w:val="id-ID"/>
              </w:rPr>
              <w:t xml:space="preserve">    "muup": "maaf",</w:t>
            </w:r>
          </w:p>
          <w:p w14:paraId="6693D0B1" w14:textId="77777777" w:rsidR="00364E7F" w:rsidRPr="00FD40C3" w:rsidRDefault="00364E7F" w:rsidP="00364E7F">
            <w:pPr>
              <w:pStyle w:val="Code"/>
              <w:rPr>
                <w:lang w:val="id-ID"/>
              </w:rPr>
            </w:pPr>
            <w:r w:rsidRPr="00FD40C3">
              <w:rPr>
                <w:lang w:val="id-ID"/>
              </w:rPr>
              <w:t xml:space="preserve">    "muupz": "maaf",</w:t>
            </w:r>
          </w:p>
          <w:p w14:paraId="4FB9F157" w14:textId="77777777" w:rsidR="00364E7F" w:rsidRPr="00FD40C3" w:rsidRDefault="00364E7F" w:rsidP="00364E7F">
            <w:pPr>
              <w:pStyle w:val="Code"/>
              <w:rPr>
                <w:lang w:val="id-ID"/>
              </w:rPr>
            </w:pPr>
            <w:r w:rsidRPr="00FD40C3">
              <w:rPr>
                <w:lang w:val="id-ID"/>
              </w:rPr>
              <w:t xml:space="preserve">    "muuv": "maaf",</w:t>
            </w:r>
          </w:p>
          <w:p w14:paraId="2B6C64AF" w14:textId="77777777" w:rsidR="00364E7F" w:rsidRPr="00FD40C3" w:rsidRDefault="00364E7F" w:rsidP="00364E7F">
            <w:pPr>
              <w:pStyle w:val="Code"/>
              <w:rPr>
                <w:lang w:val="id-ID"/>
              </w:rPr>
            </w:pPr>
            <w:r w:rsidRPr="00FD40C3">
              <w:rPr>
                <w:lang w:val="id-ID"/>
              </w:rPr>
              <w:t xml:space="preserve">    "mw": "now watching",</w:t>
            </w:r>
          </w:p>
          <w:p w14:paraId="785F4B63" w14:textId="77777777" w:rsidR="00364E7F" w:rsidRPr="00FD40C3" w:rsidRDefault="00364E7F" w:rsidP="00364E7F">
            <w:pPr>
              <w:pStyle w:val="Code"/>
              <w:rPr>
                <w:lang w:val="id-ID"/>
              </w:rPr>
            </w:pPr>
            <w:r w:rsidRPr="00FD40C3">
              <w:rPr>
                <w:lang w:val="id-ID"/>
              </w:rPr>
              <w:t xml:space="preserve">    "mz": "mas",</w:t>
            </w:r>
          </w:p>
          <w:p w14:paraId="7ADC0F8B" w14:textId="77777777" w:rsidR="00364E7F" w:rsidRPr="00FD40C3" w:rsidRDefault="00364E7F" w:rsidP="00364E7F">
            <w:pPr>
              <w:pStyle w:val="Code"/>
              <w:rPr>
                <w:lang w:val="id-ID"/>
              </w:rPr>
            </w:pPr>
            <w:r w:rsidRPr="00FD40C3">
              <w:rPr>
                <w:lang w:val="id-ID"/>
              </w:rPr>
              <w:t xml:space="preserve">    "n": "dan",</w:t>
            </w:r>
          </w:p>
          <w:p w14:paraId="674D4DFE" w14:textId="77777777" w:rsidR="00364E7F" w:rsidRPr="00FD40C3" w:rsidRDefault="00364E7F" w:rsidP="00364E7F">
            <w:pPr>
              <w:pStyle w:val="Code"/>
              <w:rPr>
                <w:lang w:val="id-ID"/>
              </w:rPr>
            </w:pPr>
            <w:r w:rsidRPr="00FD40C3">
              <w:rPr>
                <w:lang w:val="id-ID"/>
              </w:rPr>
              <w:t xml:space="preserve">    "na": "nya",</w:t>
            </w:r>
          </w:p>
          <w:p w14:paraId="1BB5E4EA" w14:textId="77777777" w:rsidR="00364E7F" w:rsidRPr="00FD40C3" w:rsidRDefault="00364E7F" w:rsidP="00364E7F">
            <w:pPr>
              <w:pStyle w:val="Code"/>
              <w:rPr>
                <w:lang w:val="id-ID"/>
              </w:rPr>
            </w:pPr>
            <w:r w:rsidRPr="00FD40C3">
              <w:rPr>
                <w:lang w:val="id-ID"/>
              </w:rPr>
              <w:t xml:space="preserve">    "naas": "nahas",</w:t>
            </w:r>
          </w:p>
          <w:p w14:paraId="2C1B9E1B" w14:textId="77777777" w:rsidR="00364E7F" w:rsidRPr="00FD40C3" w:rsidRDefault="00364E7F" w:rsidP="00364E7F">
            <w:pPr>
              <w:pStyle w:val="Code"/>
              <w:rPr>
                <w:lang w:val="id-ID"/>
              </w:rPr>
            </w:pPr>
            <w:r w:rsidRPr="00FD40C3">
              <w:rPr>
                <w:lang w:val="id-ID"/>
              </w:rPr>
              <w:t xml:space="preserve">    "nak": "hendak",</w:t>
            </w:r>
          </w:p>
          <w:p w14:paraId="3A8D3505" w14:textId="77777777" w:rsidR="00364E7F" w:rsidRPr="00FD40C3" w:rsidRDefault="00364E7F" w:rsidP="00364E7F">
            <w:pPr>
              <w:pStyle w:val="Code"/>
              <w:rPr>
                <w:lang w:val="id-ID"/>
              </w:rPr>
            </w:pPr>
            <w:r w:rsidRPr="00FD40C3">
              <w:rPr>
                <w:lang w:val="id-ID"/>
              </w:rPr>
              <w:t xml:space="preserve">    "nal": "kenal",</w:t>
            </w:r>
          </w:p>
          <w:p w14:paraId="5637D808" w14:textId="77777777" w:rsidR="00364E7F" w:rsidRPr="00FD40C3" w:rsidRDefault="00364E7F" w:rsidP="00364E7F">
            <w:pPr>
              <w:pStyle w:val="Code"/>
              <w:rPr>
                <w:lang w:val="id-ID"/>
              </w:rPr>
            </w:pPr>
            <w:r w:rsidRPr="00FD40C3">
              <w:rPr>
                <w:lang w:val="id-ID"/>
              </w:rPr>
              <w:t xml:space="preserve">    "nan": "dan",</w:t>
            </w:r>
          </w:p>
          <w:p w14:paraId="3767953B" w14:textId="77777777" w:rsidR="00364E7F" w:rsidRPr="00FD40C3" w:rsidRDefault="00364E7F" w:rsidP="00364E7F">
            <w:pPr>
              <w:pStyle w:val="Code"/>
              <w:rPr>
                <w:lang w:val="id-ID"/>
              </w:rPr>
            </w:pPr>
            <w:r w:rsidRPr="00FD40C3">
              <w:rPr>
                <w:lang w:val="id-ID"/>
              </w:rPr>
              <w:t xml:space="preserve">    "nanam": "menanam",</w:t>
            </w:r>
          </w:p>
          <w:p w14:paraId="1BD4C89C" w14:textId="77777777" w:rsidR="00364E7F" w:rsidRPr="00FD40C3" w:rsidRDefault="00364E7F" w:rsidP="00364E7F">
            <w:pPr>
              <w:pStyle w:val="Code"/>
              <w:rPr>
                <w:lang w:val="id-ID"/>
              </w:rPr>
            </w:pPr>
            <w:r w:rsidRPr="00FD40C3">
              <w:rPr>
                <w:lang w:val="id-ID"/>
              </w:rPr>
              <w:t xml:space="preserve">    "nangis": "menangis",</w:t>
            </w:r>
          </w:p>
          <w:p w14:paraId="4D20C9C9" w14:textId="77777777" w:rsidR="00364E7F" w:rsidRPr="00FD40C3" w:rsidRDefault="00364E7F" w:rsidP="00364E7F">
            <w:pPr>
              <w:pStyle w:val="Code"/>
              <w:rPr>
                <w:lang w:val="id-ID"/>
              </w:rPr>
            </w:pPr>
            <w:r w:rsidRPr="00FD40C3">
              <w:rPr>
                <w:lang w:val="id-ID"/>
              </w:rPr>
              <w:t xml:space="preserve">    "nanya": "bertanya",</w:t>
            </w:r>
          </w:p>
          <w:p w14:paraId="7DE9F7F0" w14:textId="77777777" w:rsidR="00364E7F" w:rsidRPr="00FD40C3" w:rsidRDefault="00364E7F" w:rsidP="00364E7F">
            <w:pPr>
              <w:pStyle w:val="Code"/>
              <w:rPr>
                <w:lang w:val="id-ID"/>
              </w:rPr>
            </w:pPr>
            <w:r w:rsidRPr="00FD40C3">
              <w:rPr>
                <w:lang w:val="id-ID"/>
              </w:rPr>
              <w:t xml:space="preserve">    "naon": "apa",</w:t>
            </w:r>
          </w:p>
          <w:p w14:paraId="13D99CD0" w14:textId="77777777" w:rsidR="00364E7F" w:rsidRPr="00FD40C3" w:rsidRDefault="00364E7F" w:rsidP="00364E7F">
            <w:pPr>
              <w:pStyle w:val="Code"/>
              <w:rPr>
                <w:lang w:val="id-ID"/>
              </w:rPr>
            </w:pPr>
            <w:r w:rsidRPr="00FD40C3">
              <w:rPr>
                <w:lang w:val="id-ID"/>
              </w:rPr>
              <w:t xml:space="preserve">    "napa": "kenapa",</w:t>
            </w:r>
          </w:p>
          <w:p w14:paraId="1E619D53" w14:textId="77777777" w:rsidR="00364E7F" w:rsidRPr="00FD40C3" w:rsidRDefault="00364E7F" w:rsidP="00364E7F">
            <w:pPr>
              <w:pStyle w:val="Code"/>
              <w:rPr>
                <w:lang w:val="id-ID"/>
              </w:rPr>
            </w:pPr>
            <w:r w:rsidRPr="00FD40C3">
              <w:rPr>
                <w:lang w:val="id-ID"/>
              </w:rPr>
              <w:t xml:space="preserve">    "napi": "narapidana",</w:t>
            </w:r>
          </w:p>
          <w:p w14:paraId="21DD30C0" w14:textId="77777777" w:rsidR="00364E7F" w:rsidRPr="00FD40C3" w:rsidRDefault="00364E7F" w:rsidP="00364E7F">
            <w:pPr>
              <w:pStyle w:val="Code"/>
              <w:rPr>
                <w:lang w:val="id-ID"/>
              </w:rPr>
            </w:pPr>
            <w:r w:rsidRPr="00FD40C3">
              <w:rPr>
                <w:lang w:val="id-ID"/>
              </w:rPr>
              <w:t xml:space="preserve">    "napol": "narapidana politik",</w:t>
            </w:r>
          </w:p>
          <w:p w14:paraId="3DA4070C" w14:textId="77777777" w:rsidR="00364E7F" w:rsidRPr="00FD40C3" w:rsidRDefault="00364E7F" w:rsidP="00364E7F">
            <w:pPr>
              <w:pStyle w:val="Code"/>
              <w:rPr>
                <w:lang w:val="id-ID"/>
              </w:rPr>
            </w:pPr>
            <w:r w:rsidRPr="00FD40C3">
              <w:rPr>
                <w:lang w:val="id-ID"/>
              </w:rPr>
              <w:t xml:space="preserve">    "napza": "narkotika, alkohol, psikotropika, dan zat adiktif",</w:t>
            </w:r>
          </w:p>
          <w:p w14:paraId="58AF3445" w14:textId="77777777" w:rsidR="00364E7F" w:rsidRPr="00FD40C3" w:rsidRDefault="00364E7F" w:rsidP="00364E7F">
            <w:pPr>
              <w:pStyle w:val="Code"/>
              <w:rPr>
                <w:lang w:val="id-ID"/>
              </w:rPr>
            </w:pPr>
            <w:r w:rsidRPr="00FD40C3">
              <w:rPr>
                <w:lang w:val="id-ID"/>
              </w:rPr>
              <w:t xml:space="preserve">    "naq": "anak",</w:t>
            </w:r>
          </w:p>
          <w:p w14:paraId="54751DE5" w14:textId="77777777" w:rsidR="00364E7F" w:rsidRPr="00FD40C3" w:rsidRDefault="00364E7F" w:rsidP="00364E7F">
            <w:pPr>
              <w:pStyle w:val="Code"/>
              <w:rPr>
                <w:lang w:val="id-ID"/>
              </w:rPr>
            </w:pPr>
            <w:r w:rsidRPr="00FD40C3">
              <w:rPr>
                <w:lang w:val="id-ID"/>
              </w:rPr>
              <w:t xml:space="preserve">    "narkoba": "narkotika, psikotropika, dan obat terlarang",</w:t>
            </w:r>
          </w:p>
          <w:p w14:paraId="2C08CA6F" w14:textId="77777777" w:rsidR="00364E7F" w:rsidRPr="00FD40C3" w:rsidRDefault="00364E7F" w:rsidP="00364E7F">
            <w:pPr>
              <w:pStyle w:val="Code"/>
              <w:rPr>
                <w:lang w:val="id-ID"/>
              </w:rPr>
            </w:pPr>
            <w:r w:rsidRPr="00FD40C3">
              <w:rPr>
                <w:lang w:val="id-ID"/>
              </w:rPr>
              <w:t xml:space="preserve">    "narsis": "bangga pada diri sendiri",</w:t>
            </w:r>
          </w:p>
          <w:p w14:paraId="684AE1E8" w14:textId="77777777" w:rsidR="00364E7F" w:rsidRPr="00FD40C3" w:rsidRDefault="00364E7F" w:rsidP="00364E7F">
            <w:pPr>
              <w:pStyle w:val="Code"/>
              <w:rPr>
                <w:lang w:val="id-ID"/>
              </w:rPr>
            </w:pPr>
            <w:r w:rsidRPr="00FD40C3">
              <w:rPr>
                <w:lang w:val="id-ID"/>
              </w:rPr>
              <w:lastRenderedPageBreak/>
              <w:t xml:space="preserve">    "nasgor": "nasi goreng",</w:t>
            </w:r>
          </w:p>
          <w:p w14:paraId="1BC97C77" w14:textId="77777777" w:rsidR="00364E7F" w:rsidRPr="00FD40C3" w:rsidRDefault="00364E7F" w:rsidP="00364E7F">
            <w:pPr>
              <w:pStyle w:val="Code"/>
              <w:rPr>
                <w:lang w:val="id-ID"/>
              </w:rPr>
            </w:pPr>
            <w:r w:rsidRPr="00FD40C3">
              <w:rPr>
                <w:lang w:val="id-ID"/>
              </w:rPr>
              <w:t xml:space="preserve">    "nax": "anak",</w:t>
            </w:r>
          </w:p>
          <w:p w14:paraId="1BB8AC63" w14:textId="77777777" w:rsidR="00364E7F" w:rsidRPr="00FD40C3" w:rsidRDefault="00364E7F" w:rsidP="00364E7F">
            <w:pPr>
              <w:pStyle w:val="Code"/>
              <w:rPr>
                <w:lang w:val="id-ID"/>
              </w:rPr>
            </w:pPr>
            <w:r w:rsidRPr="00FD40C3">
              <w:rPr>
                <w:lang w:val="id-ID"/>
              </w:rPr>
              <w:t xml:space="preserve">    "nda": "tidak",</w:t>
            </w:r>
          </w:p>
          <w:p w14:paraId="16BA0C90" w14:textId="77777777" w:rsidR="00364E7F" w:rsidRPr="00FD40C3" w:rsidRDefault="00364E7F" w:rsidP="00364E7F">
            <w:pPr>
              <w:pStyle w:val="Code"/>
              <w:rPr>
                <w:lang w:val="id-ID"/>
              </w:rPr>
            </w:pPr>
            <w:r w:rsidRPr="00FD40C3">
              <w:rPr>
                <w:lang w:val="id-ID"/>
              </w:rPr>
              <w:t xml:space="preserve">    "ndak": "tidak",</w:t>
            </w:r>
          </w:p>
          <w:p w14:paraId="7A80A56F" w14:textId="77777777" w:rsidR="00364E7F" w:rsidRPr="00FD40C3" w:rsidRDefault="00364E7F" w:rsidP="00364E7F">
            <w:pPr>
              <w:pStyle w:val="Code"/>
              <w:rPr>
                <w:lang w:val="id-ID"/>
              </w:rPr>
            </w:pPr>
            <w:r w:rsidRPr="00FD40C3">
              <w:rPr>
                <w:lang w:val="id-ID"/>
              </w:rPr>
              <w:t xml:space="preserve">    "ndiri": "sendiri",</w:t>
            </w:r>
          </w:p>
          <w:p w14:paraId="34578B36" w14:textId="77777777" w:rsidR="00364E7F" w:rsidRPr="00FD40C3" w:rsidRDefault="00364E7F" w:rsidP="00364E7F">
            <w:pPr>
              <w:pStyle w:val="Code"/>
              <w:rPr>
                <w:lang w:val="id-ID"/>
              </w:rPr>
            </w:pPr>
            <w:r w:rsidRPr="00FD40C3">
              <w:rPr>
                <w:lang w:val="id-ID"/>
              </w:rPr>
              <w:t xml:space="preserve">    "ndut": "gendut",</w:t>
            </w:r>
          </w:p>
          <w:p w14:paraId="1D846213" w14:textId="77777777" w:rsidR="00364E7F" w:rsidRPr="00FD40C3" w:rsidRDefault="00364E7F" w:rsidP="00364E7F">
            <w:pPr>
              <w:pStyle w:val="Code"/>
              <w:rPr>
                <w:lang w:val="id-ID"/>
              </w:rPr>
            </w:pPr>
            <w:r w:rsidRPr="00FD40C3">
              <w:rPr>
                <w:lang w:val="id-ID"/>
              </w:rPr>
              <w:t xml:space="preserve">    "ne": "ini",</w:t>
            </w:r>
          </w:p>
          <w:p w14:paraId="7AB32301" w14:textId="77777777" w:rsidR="00364E7F" w:rsidRPr="00FD40C3" w:rsidRDefault="00364E7F" w:rsidP="00364E7F">
            <w:pPr>
              <w:pStyle w:val="Code"/>
              <w:rPr>
                <w:lang w:val="id-ID"/>
              </w:rPr>
            </w:pPr>
            <w:r w:rsidRPr="00FD40C3">
              <w:rPr>
                <w:lang w:val="id-ID"/>
              </w:rPr>
              <w:t xml:space="preserve">    "negri": "negeri",</w:t>
            </w:r>
          </w:p>
          <w:p w14:paraId="4552CEBB" w14:textId="77777777" w:rsidR="00364E7F" w:rsidRPr="00FD40C3" w:rsidRDefault="00364E7F" w:rsidP="00364E7F">
            <w:pPr>
              <w:pStyle w:val="Code"/>
              <w:rPr>
                <w:lang w:val="id-ID"/>
              </w:rPr>
            </w:pPr>
            <w:r w:rsidRPr="00FD40C3">
              <w:rPr>
                <w:lang w:val="id-ID"/>
              </w:rPr>
              <w:t xml:space="preserve">    "nekolim": "neokolonialisme",</w:t>
            </w:r>
          </w:p>
          <w:p w14:paraId="14D1AF08" w14:textId="77777777" w:rsidR="00364E7F" w:rsidRPr="00FD40C3" w:rsidRDefault="00364E7F" w:rsidP="00364E7F">
            <w:pPr>
              <w:pStyle w:val="Code"/>
              <w:rPr>
                <w:lang w:val="id-ID"/>
              </w:rPr>
            </w:pPr>
            <w:r w:rsidRPr="00FD40C3">
              <w:rPr>
                <w:lang w:val="id-ID"/>
              </w:rPr>
              <w:t xml:space="preserve">    "nekolin": "neokolonialisme",</w:t>
            </w:r>
          </w:p>
          <w:p w14:paraId="4B348A3E" w14:textId="77777777" w:rsidR="00364E7F" w:rsidRPr="00FD40C3" w:rsidRDefault="00364E7F" w:rsidP="00364E7F">
            <w:pPr>
              <w:pStyle w:val="Code"/>
              <w:rPr>
                <w:lang w:val="id-ID"/>
              </w:rPr>
            </w:pPr>
            <w:r w:rsidRPr="00FD40C3">
              <w:rPr>
                <w:lang w:val="id-ID"/>
              </w:rPr>
              <w:t xml:space="preserve">    "nelfon": "menelepon",</w:t>
            </w:r>
          </w:p>
          <w:p w14:paraId="39A8392D" w14:textId="77777777" w:rsidR="00364E7F" w:rsidRPr="00FD40C3" w:rsidRDefault="00364E7F" w:rsidP="00364E7F">
            <w:pPr>
              <w:pStyle w:val="Code"/>
              <w:rPr>
                <w:lang w:val="id-ID"/>
              </w:rPr>
            </w:pPr>
            <w:r w:rsidRPr="00FD40C3">
              <w:rPr>
                <w:lang w:val="id-ID"/>
              </w:rPr>
              <w:t xml:space="preserve">    "nembak": "menyatakan cinta",</w:t>
            </w:r>
          </w:p>
          <w:p w14:paraId="05A64639" w14:textId="77777777" w:rsidR="00364E7F" w:rsidRPr="00FD40C3" w:rsidRDefault="00364E7F" w:rsidP="00364E7F">
            <w:pPr>
              <w:pStyle w:val="Code"/>
              <w:rPr>
                <w:lang w:val="id-ID"/>
              </w:rPr>
            </w:pPr>
            <w:r w:rsidRPr="00FD40C3">
              <w:rPr>
                <w:lang w:val="id-ID"/>
              </w:rPr>
              <w:t xml:space="preserve">    "next": "lanjut",</w:t>
            </w:r>
          </w:p>
          <w:p w14:paraId="56E0A823" w14:textId="77777777" w:rsidR="00364E7F" w:rsidRPr="00FD40C3" w:rsidRDefault="00364E7F" w:rsidP="00364E7F">
            <w:pPr>
              <w:pStyle w:val="Code"/>
              <w:rPr>
                <w:lang w:val="id-ID"/>
              </w:rPr>
            </w:pPr>
            <w:r w:rsidRPr="00FD40C3">
              <w:rPr>
                <w:lang w:val="id-ID"/>
              </w:rPr>
              <w:t xml:space="preserve">    "ngabis2in": "menghabiskan",</w:t>
            </w:r>
          </w:p>
          <w:p w14:paraId="039F1FBC" w14:textId="77777777" w:rsidR="00364E7F" w:rsidRPr="00FD40C3" w:rsidRDefault="00364E7F" w:rsidP="00364E7F">
            <w:pPr>
              <w:pStyle w:val="Code"/>
              <w:rPr>
                <w:lang w:val="id-ID"/>
              </w:rPr>
            </w:pPr>
            <w:r w:rsidRPr="00FD40C3">
              <w:rPr>
                <w:lang w:val="id-ID"/>
              </w:rPr>
              <w:t xml:space="preserve">    "ngabuburit": "menunggu berbuka puasa",</w:t>
            </w:r>
          </w:p>
          <w:p w14:paraId="0A911AAF" w14:textId="77777777" w:rsidR="00364E7F" w:rsidRPr="00FD40C3" w:rsidRDefault="00364E7F" w:rsidP="00364E7F">
            <w:pPr>
              <w:pStyle w:val="Code"/>
              <w:rPr>
                <w:lang w:val="id-ID"/>
              </w:rPr>
            </w:pPr>
            <w:r w:rsidRPr="00FD40C3">
              <w:rPr>
                <w:lang w:val="id-ID"/>
              </w:rPr>
              <w:t xml:space="preserve">    "ngakak": "tertawa",</w:t>
            </w:r>
          </w:p>
          <w:p w14:paraId="7BB96591" w14:textId="77777777" w:rsidR="00364E7F" w:rsidRPr="00FD40C3" w:rsidRDefault="00364E7F" w:rsidP="00364E7F">
            <w:pPr>
              <w:pStyle w:val="Code"/>
              <w:rPr>
                <w:lang w:val="id-ID"/>
              </w:rPr>
            </w:pPr>
            <w:r w:rsidRPr="00FD40C3">
              <w:rPr>
                <w:lang w:val="id-ID"/>
              </w:rPr>
              <w:t xml:space="preserve">    "ngaku": "mengaku",</w:t>
            </w:r>
          </w:p>
          <w:p w14:paraId="127A5C25" w14:textId="77777777" w:rsidR="00364E7F" w:rsidRPr="00FD40C3" w:rsidRDefault="00364E7F" w:rsidP="00364E7F">
            <w:pPr>
              <w:pStyle w:val="Code"/>
              <w:rPr>
                <w:lang w:val="id-ID"/>
              </w:rPr>
            </w:pPr>
            <w:r w:rsidRPr="00FD40C3">
              <w:rPr>
                <w:lang w:val="id-ID"/>
              </w:rPr>
              <w:t xml:space="preserve">    "ngambek": "marah",</w:t>
            </w:r>
          </w:p>
          <w:p w14:paraId="7B2DC3A4" w14:textId="77777777" w:rsidR="00364E7F" w:rsidRPr="00FD40C3" w:rsidRDefault="00364E7F" w:rsidP="00364E7F">
            <w:pPr>
              <w:pStyle w:val="Code"/>
              <w:rPr>
                <w:lang w:val="id-ID"/>
              </w:rPr>
            </w:pPr>
            <w:r w:rsidRPr="00FD40C3">
              <w:rPr>
                <w:lang w:val="id-ID"/>
              </w:rPr>
              <w:t xml:space="preserve">    "ngambil": "mengambil",</w:t>
            </w:r>
          </w:p>
          <w:p w14:paraId="25B7605E" w14:textId="77777777" w:rsidR="00364E7F" w:rsidRPr="00FD40C3" w:rsidRDefault="00364E7F" w:rsidP="00364E7F">
            <w:pPr>
              <w:pStyle w:val="Code"/>
              <w:rPr>
                <w:lang w:val="id-ID"/>
              </w:rPr>
            </w:pPr>
            <w:r w:rsidRPr="00FD40C3">
              <w:rPr>
                <w:lang w:val="id-ID"/>
              </w:rPr>
              <w:t xml:space="preserve">    "ngampus": "pergi ke kampus",</w:t>
            </w:r>
          </w:p>
          <w:p w14:paraId="06F8BE4F" w14:textId="77777777" w:rsidR="00364E7F" w:rsidRPr="00FD40C3" w:rsidRDefault="00364E7F" w:rsidP="00364E7F">
            <w:pPr>
              <w:pStyle w:val="Code"/>
              <w:rPr>
                <w:lang w:val="id-ID"/>
              </w:rPr>
            </w:pPr>
            <w:r w:rsidRPr="00FD40C3">
              <w:rPr>
                <w:lang w:val="id-ID"/>
              </w:rPr>
              <w:t xml:space="preserve">    "ngamuk2": "ngamuk-ngamuk",</w:t>
            </w:r>
          </w:p>
          <w:p w14:paraId="0FA98D1B" w14:textId="77777777" w:rsidR="00364E7F" w:rsidRPr="00FD40C3" w:rsidRDefault="00364E7F" w:rsidP="00364E7F">
            <w:pPr>
              <w:pStyle w:val="Code"/>
              <w:rPr>
                <w:lang w:val="id-ID"/>
              </w:rPr>
            </w:pPr>
            <w:r w:rsidRPr="00FD40C3">
              <w:rPr>
                <w:lang w:val="id-ID"/>
              </w:rPr>
              <w:t xml:space="preserve">    "nganggur": "tidak punya pekerjaan",</w:t>
            </w:r>
          </w:p>
          <w:p w14:paraId="76970552" w14:textId="77777777" w:rsidR="00364E7F" w:rsidRPr="00FD40C3" w:rsidRDefault="00364E7F" w:rsidP="00364E7F">
            <w:pPr>
              <w:pStyle w:val="Code"/>
              <w:rPr>
                <w:lang w:val="id-ID"/>
              </w:rPr>
            </w:pPr>
            <w:r w:rsidRPr="00FD40C3">
              <w:rPr>
                <w:lang w:val="id-ID"/>
              </w:rPr>
              <w:t xml:space="preserve">    "ngantri": "mengantri",</w:t>
            </w:r>
          </w:p>
          <w:p w14:paraId="1AB403B1" w14:textId="77777777" w:rsidR="00364E7F" w:rsidRPr="00FD40C3" w:rsidRDefault="00364E7F" w:rsidP="00364E7F">
            <w:pPr>
              <w:pStyle w:val="Code"/>
              <w:rPr>
                <w:lang w:val="id-ID"/>
              </w:rPr>
            </w:pPr>
            <w:r w:rsidRPr="00FD40C3">
              <w:rPr>
                <w:lang w:val="id-ID"/>
              </w:rPr>
              <w:t xml:space="preserve">    "ngapah": "kenapa",</w:t>
            </w:r>
          </w:p>
          <w:p w14:paraId="06FE5C2B" w14:textId="77777777" w:rsidR="00364E7F" w:rsidRPr="00FD40C3" w:rsidRDefault="00364E7F" w:rsidP="00364E7F">
            <w:pPr>
              <w:pStyle w:val="Code"/>
              <w:rPr>
                <w:lang w:val="id-ID"/>
              </w:rPr>
            </w:pPr>
            <w:r w:rsidRPr="00FD40C3">
              <w:rPr>
                <w:lang w:val="id-ID"/>
              </w:rPr>
              <w:t xml:space="preserve">    "ngapain": "sedang apa",</w:t>
            </w:r>
          </w:p>
          <w:p w14:paraId="6722A04E" w14:textId="77777777" w:rsidR="00364E7F" w:rsidRPr="00FD40C3" w:rsidRDefault="00364E7F" w:rsidP="00364E7F">
            <w:pPr>
              <w:pStyle w:val="Code"/>
              <w:rPr>
                <w:lang w:val="id-ID"/>
              </w:rPr>
            </w:pPr>
            <w:r w:rsidRPr="00FD40C3">
              <w:rPr>
                <w:lang w:val="id-ID"/>
              </w:rPr>
              <w:t xml:space="preserve">    "ngaret": "terlambat",</w:t>
            </w:r>
          </w:p>
          <w:p w14:paraId="366CC380" w14:textId="77777777" w:rsidR="00364E7F" w:rsidRPr="00FD40C3" w:rsidRDefault="00364E7F" w:rsidP="00364E7F">
            <w:pPr>
              <w:pStyle w:val="Code"/>
              <w:rPr>
                <w:lang w:val="id-ID"/>
              </w:rPr>
            </w:pPr>
            <w:r w:rsidRPr="00FD40C3">
              <w:rPr>
                <w:lang w:val="id-ID"/>
              </w:rPr>
              <w:t xml:space="preserve">    "ngaruh": "berpengaruh",</w:t>
            </w:r>
          </w:p>
          <w:p w14:paraId="0594E650" w14:textId="77777777" w:rsidR="00364E7F" w:rsidRPr="00FD40C3" w:rsidRDefault="00364E7F" w:rsidP="00364E7F">
            <w:pPr>
              <w:pStyle w:val="Code"/>
              <w:rPr>
                <w:lang w:val="id-ID"/>
              </w:rPr>
            </w:pPr>
            <w:r w:rsidRPr="00FD40C3">
              <w:rPr>
                <w:lang w:val="id-ID"/>
              </w:rPr>
              <w:t xml:space="preserve">    "ngasih": "memberikan",</w:t>
            </w:r>
          </w:p>
          <w:p w14:paraId="3C543240" w14:textId="77777777" w:rsidR="00364E7F" w:rsidRPr="00FD40C3" w:rsidRDefault="00364E7F" w:rsidP="00364E7F">
            <w:pPr>
              <w:pStyle w:val="Code"/>
              <w:rPr>
                <w:lang w:val="id-ID"/>
              </w:rPr>
            </w:pPr>
            <w:r w:rsidRPr="00FD40C3">
              <w:rPr>
                <w:lang w:val="id-ID"/>
              </w:rPr>
              <w:t xml:space="preserve">    "ngawur": "berbicara sembarangan",</w:t>
            </w:r>
          </w:p>
          <w:p w14:paraId="05189B05" w14:textId="77777777" w:rsidR="00364E7F" w:rsidRPr="00FD40C3" w:rsidRDefault="00364E7F" w:rsidP="00364E7F">
            <w:pPr>
              <w:pStyle w:val="Code"/>
              <w:rPr>
                <w:lang w:val="id-ID"/>
              </w:rPr>
            </w:pPr>
            <w:r w:rsidRPr="00FD40C3">
              <w:rPr>
                <w:lang w:val="id-ID"/>
              </w:rPr>
              <w:t xml:space="preserve">    "ngebandel": "berbuat bandel",</w:t>
            </w:r>
          </w:p>
          <w:p w14:paraId="1BFFB329" w14:textId="77777777" w:rsidR="00364E7F" w:rsidRPr="00FD40C3" w:rsidRDefault="00364E7F" w:rsidP="00364E7F">
            <w:pPr>
              <w:pStyle w:val="Code"/>
              <w:rPr>
                <w:lang w:val="id-ID"/>
              </w:rPr>
            </w:pPr>
            <w:r w:rsidRPr="00FD40C3">
              <w:rPr>
                <w:lang w:val="id-ID"/>
              </w:rPr>
              <w:t xml:space="preserve">    "ngebully": "intimidasi",</w:t>
            </w:r>
          </w:p>
          <w:p w14:paraId="3B88E30B" w14:textId="77777777" w:rsidR="00364E7F" w:rsidRPr="00FD40C3" w:rsidRDefault="00364E7F" w:rsidP="00364E7F">
            <w:pPr>
              <w:pStyle w:val="Code"/>
              <w:rPr>
                <w:lang w:val="id-ID"/>
              </w:rPr>
            </w:pPr>
            <w:r w:rsidRPr="00FD40C3">
              <w:rPr>
                <w:lang w:val="id-ID"/>
              </w:rPr>
              <w:t xml:space="preserve">    "ngeceng": "kumpul bareng-bareng",</w:t>
            </w:r>
          </w:p>
          <w:p w14:paraId="0D7AEADA" w14:textId="77777777" w:rsidR="00364E7F" w:rsidRPr="00FD40C3" w:rsidRDefault="00364E7F" w:rsidP="00364E7F">
            <w:pPr>
              <w:pStyle w:val="Code"/>
              <w:rPr>
                <w:lang w:val="id-ID"/>
              </w:rPr>
            </w:pPr>
            <w:r w:rsidRPr="00FD40C3">
              <w:rPr>
                <w:lang w:val="id-ID"/>
              </w:rPr>
              <w:t xml:space="preserve">    "ngegosip": "bergosip",</w:t>
            </w:r>
          </w:p>
          <w:p w14:paraId="3F90561B" w14:textId="77777777" w:rsidR="00364E7F" w:rsidRPr="00FD40C3" w:rsidRDefault="00364E7F" w:rsidP="00364E7F">
            <w:pPr>
              <w:pStyle w:val="Code"/>
              <w:rPr>
                <w:lang w:val="id-ID"/>
              </w:rPr>
            </w:pPr>
            <w:r w:rsidRPr="00FD40C3">
              <w:rPr>
                <w:lang w:val="id-ID"/>
              </w:rPr>
              <w:t xml:space="preserve">    "ngeh": "sadar",</w:t>
            </w:r>
          </w:p>
          <w:p w14:paraId="1F442A65" w14:textId="77777777" w:rsidR="00364E7F" w:rsidRPr="00FD40C3" w:rsidRDefault="00364E7F" w:rsidP="00364E7F">
            <w:pPr>
              <w:pStyle w:val="Code"/>
              <w:rPr>
                <w:lang w:val="id-ID"/>
              </w:rPr>
            </w:pPr>
            <w:r w:rsidRPr="00FD40C3">
              <w:rPr>
                <w:lang w:val="id-ID"/>
              </w:rPr>
              <w:t xml:space="preserve">    "ngehe": "kesal",</w:t>
            </w:r>
          </w:p>
          <w:p w14:paraId="151B1D57" w14:textId="77777777" w:rsidR="00364E7F" w:rsidRPr="00FD40C3" w:rsidRDefault="00364E7F" w:rsidP="00364E7F">
            <w:pPr>
              <w:pStyle w:val="Code"/>
              <w:rPr>
                <w:lang w:val="id-ID"/>
              </w:rPr>
            </w:pPr>
            <w:r w:rsidRPr="00FD40C3">
              <w:rPr>
                <w:lang w:val="id-ID"/>
              </w:rPr>
              <w:t xml:space="preserve">    "ngeklaim": "mengklaim",</w:t>
            </w:r>
          </w:p>
          <w:p w14:paraId="4C41525E" w14:textId="77777777" w:rsidR="00364E7F" w:rsidRPr="00FD40C3" w:rsidRDefault="00364E7F" w:rsidP="00364E7F">
            <w:pPr>
              <w:pStyle w:val="Code"/>
              <w:rPr>
                <w:lang w:val="id-ID"/>
              </w:rPr>
            </w:pPr>
            <w:r w:rsidRPr="00FD40C3">
              <w:rPr>
                <w:lang w:val="id-ID"/>
              </w:rPr>
              <w:t xml:space="preserve">    "ngekos": "tinggal di kos",</w:t>
            </w:r>
          </w:p>
          <w:p w14:paraId="0101D018" w14:textId="77777777" w:rsidR="00364E7F" w:rsidRPr="00FD40C3" w:rsidRDefault="00364E7F" w:rsidP="00364E7F">
            <w:pPr>
              <w:pStyle w:val="Code"/>
              <w:rPr>
                <w:lang w:val="id-ID"/>
              </w:rPr>
            </w:pPr>
            <w:r w:rsidRPr="00FD40C3">
              <w:rPr>
                <w:lang w:val="id-ID"/>
              </w:rPr>
              <w:t xml:space="preserve">    "ngeksis": "menjadi eksis",</w:t>
            </w:r>
          </w:p>
          <w:p w14:paraId="3D98EA6E" w14:textId="77777777" w:rsidR="00364E7F" w:rsidRPr="00FD40C3" w:rsidRDefault="00364E7F" w:rsidP="00364E7F">
            <w:pPr>
              <w:pStyle w:val="Code"/>
              <w:rPr>
                <w:lang w:val="id-ID"/>
              </w:rPr>
            </w:pPr>
            <w:r w:rsidRPr="00FD40C3">
              <w:rPr>
                <w:lang w:val="id-ID"/>
              </w:rPr>
              <w:t xml:space="preserve">    "ngelamar": "melamar",</w:t>
            </w:r>
          </w:p>
          <w:p w14:paraId="2E666344" w14:textId="77777777" w:rsidR="00364E7F" w:rsidRPr="00FD40C3" w:rsidRDefault="00364E7F" w:rsidP="00364E7F">
            <w:pPr>
              <w:pStyle w:val="Code"/>
              <w:rPr>
                <w:lang w:val="id-ID"/>
              </w:rPr>
            </w:pPr>
            <w:r w:rsidRPr="00FD40C3">
              <w:rPr>
                <w:lang w:val="id-ID"/>
              </w:rPr>
              <w:t xml:space="preserve">    "ngeles": "berkilah",</w:t>
            </w:r>
          </w:p>
          <w:p w14:paraId="28FAFCD3" w14:textId="77777777" w:rsidR="00364E7F" w:rsidRPr="00FD40C3" w:rsidRDefault="00364E7F" w:rsidP="00364E7F">
            <w:pPr>
              <w:pStyle w:val="Code"/>
              <w:rPr>
                <w:lang w:val="id-ID"/>
              </w:rPr>
            </w:pPr>
            <w:r w:rsidRPr="00FD40C3">
              <w:rPr>
                <w:lang w:val="id-ID"/>
              </w:rPr>
              <w:t xml:space="preserve">    "ngeliat": "melihat",</w:t>
            </w:r>
          </w:p>
          <w:p w14:paraId="3FC1EB51" w14:textId="77777777" w:rsidR="00364E7F" w:rsidRPr="00FD40C3" w:rsidRDefault="00364E7F" w:rsidP="00364E7F">
            <w:pPr>
              <w:pStyle w:val="Code"/>
              <w:rPr>
                <w:lang w:val="id-ID"/>
              </w:rPr>
            </w:pPr>
            <w:r w:rsidRPr="00FD40C3">
              <w:rPr>
                <w:lang w:val="id-ID"/>
              </w:rPr>
              <w:t xml:space="preserve">    "ngelidur": "menggigau",</w:t>
            </w:r>
          </w:p>
          <w:p w14:paraId="0D6D52E7" w14:textId="77777777" w:rsidR="00364E7F" w:rsidRPr="00FD40C3" w:rsidRDefault="00364E7F" w:rsidP="00364E7F">
            <w:pPr>
              <w:pStyle w:val="Code"/>
              <w:rPr>
                <w:lang w:val="id-ID"/>
              </w:rPr>
            </w:pPr>
            <w:r w:rsidRPr="00FD40C3">
              <w:rPr>
                <w:lang w:val="id-ID"/>
              </w:rPr>
              <w:t xml:space="preserve">    "ngemeng": "bicara terus-terusan",</w:t>
            </w:r>
          </w:p>
          <w:p w14:paraId="36121E8B" w14:textId="77777777" w:rsidR="00364E7F" w:rsidRPr="00FD40C3" w:rsidRDefault="00364E7F" w:rsidP="00364E7F">
            <w:pPr>
              <w:pStyle w:val="Code"/>
              <w:rPr>
                <w:lang w:val="id-ID"/>
              </w:rPr>
            </w:pPr>
            <w:r w:rsidRPr="00FD40C3">
              <w:rPr>
                <w:lang w:val="id-ID"/>
              </w:rPr>
              <w:t xml:space="preserve">    "ngentot": "senggama",</w:t>
            </w:r>
          </w:p>
          <w:p w14:paraId="702A7DEE" w14:textId="77777777" w:rsidR="00364E7F" w:rsidRPr="00FD40C3" w:rsidRDefault="00364E7F" w:rsidP="00364E7F">
            <w:pPr>
              <w:pStyle w:val="Code"/>
              <w:rPr>
                <w:lang w:val="id-ID"/>
              </w:rPr>
            </w:pPr>
            <w:r w:rsidRPr="00FD40C3">
              <w:rPr>
                <w:lang w:val="id-ID"/>
              </w:rPr>
              <w:t xml:space="preserve">    "ngentotin": "senggama",</w:t>
            </w:r>
          </w:p>
          <w:p w14:paraId="292DFF96" w14:textId="77777777" w:rsidR="00364E7F" w:rsidRPr="00FD40C3" w:rsidRDefault="00364E7F" w:rsidP="00364E7F">
            <w:pPr>
              <w:pStyle w:val="Code"/>
              <w:rPr>
                <w:lang w:val="id-ID"/>
              </w:rPr>
            </w:pPr>
            <w:r w:rsidRPr="00FD40C3">
              <w:rPr>
                <w:lang w:val="id-ID"/>
              </w:rPr>
              <w:t xml:space="preserve">    "ngerampok": "merampok",</w:t>
            </w:r>
          </w:p>
          <w:p w14:paraId="64B2D529" w14:textId="77777777" w:rsidR="00364E7F" w:rsidRPr="00FD40C3" w:rsidRDefault="00364E7F" w:rsidP="00364E7F">
            <w:pPr>
              <w:pStyle w:val="Code"/>
              <w:rPr>
                <w:lang w:val="id-ID"/>
              </w:rPr>
            </w:pPr>
            <w:r w:rsidRPr="00FD40C3">
              <w:rPr>
                <w:lang w:val="id-ID"/>
              </w:rPr>
              <w:t xml:space="preserve">    "ngeri": "seram",</w:t>
            </w:r>
          </w:p>
          <w:p w14:paraId="3BA88486" w14:textId="77777777" w:rsidR="00364E7F" w:rsidRPr="00FD40C3" w:rsidRDefault="00364E7F" w:rsidP="00364E7F">
            <w:pPr>
              <w:pStyle w:val="Code"/>
              <w:rPr>
                <w:lang w:val="id-ID"/>
              </w:rPr>
            </w:pPr>
            <w:r w:rsidRPr="00FD40C3">
              <w:rPr>
                <w:lang w:val="id-ID"/>
              </w:rPr>
              <w:t xml:space="preserve">    "ngerti": "mengerti",</w:t>
            </w:r>
          </w:p>
          <w:p w14:paraId="4AF0E178" w14:textId="77777777" w:rsidR="00364E7F" w:rsidRPr="00FD40C3" w:rsidRDefault="00364E7F" w:rsidP="00364E7F">
            <w:pPr>
              <w:pStyle w:val="Code"/>
              <w:rPr>
                <w:lang w:val="id-ID"/>
              </w:rPr>
            </w:pPr>
            <w:r w:rsidRPr="00FD40C3">
              <w:rPr>
                <w:lang w:val="id-ID"/>
              </w:rPr>
              <w:t xml:space="preserve">    "ngga": "tidak",</w:t>
            </w:r>
          </w:p>
          <w:p w14:paraId="16069BCD" w14:textId="77777777" w:rsidR="00364E7F" w:rsidRPr="00FD40C3" w:rsidRDefault="00364E7F" w:rsidP="00364E7F">
            <w:pPr>
              <w:pStyle w:val="Code"/>
              <w:rPr>
                <w:lang w:val="id-ID"/>
              </w:rPr>
            </w:pPr>
            <w:r w:rsidRPr="00FD40C3">
              <w:rPr>
                <w:lang w:val="id-ID"/>
              </w:rPr>
              <w:t xml:space="preserve">    "nggak": "tidak",</w:t>
            </w:r>
          </w:p>
          <w:p w14:paraId="1693CDD5" w14:textId="77777777" w:rsidR="00364E7F" w:rsidRPr="00FD40C3" w:rsidRDefault="00364E7F" w:rsidP="00364E7F">
            <w:pPr>
              <w:pStyle w:val="Code"/>
              <w:rPr>
                <w:lang w:val="id-ID"/>
              </w:rPr>
            </w:pPr>
            <w:r w:rsidRPr="00FD40C3">
              <w:rPr>
                <w:lang w:val="id-ID"/>
              </w:rPr>
              <w:t xml:space="preserve">    "ngibul": "berbohong",</w:t>
            </w:r>
          </w:p>
          <w:p w14:paraId="3F4C2D5C" w14:textId="77777777" w:rsidR="00364E7F" w:rsidRPr="00FD40C3" w:rsidRDefault="00364E7F" w:rsidP="00364E7F">
            <w:pPr>
              <w:pStyle w:val="Code"/>
              <w:rPr>
                <w:lang w:val="id-ID"/>
              </w:rPr>
            </w:pPr>
            <w:r w:rsidRPr="00FD40C3">
              <w:rPr>
                <w:lang w:val="id-ID"/>
              </w:rPr>
              <w:t xml:space="preserve">    "ngikut": "ikut",</w:t>
            </w:r>
          </w:p>
          <w:p w14:paraId="6874F91D" w14:textId="77777777" w:rsidR="00364E7F" w:rsidRPr="00FD40C3" w:rsidRDefault="00364E7F" w:rsidP="00364E7F">
            <w:pPr>
              <w:pStyle w:val="Code"/>
              <w:rPr>
                <w:lang w:val="id-ID"/>
              </w:rPr>
            </w:pPr>
            <w:r w:rsidRPr="00FD40C3">
              <w:rPr>
                <w:lang w:val="id-ID"/>
              </w:rPr>
              <w:t xml:space="preserve">    "ngiler": "mau",</w:t>
            </w:r>
          </w:p>
          <w:p w14:paraId="6A85AD71" w14:textId="77777777" w:rsidR="00364E7F" w:rsidRPr="00FD40C3" w:rsidRDefault="00364E7F" w:rsidP="00364E7F">
            <w:pPr>
              <w:pStyle w:val="Code"/>
              <w:rPr>
                <w:lang w:val="id-ID"/>
              </w:rPr>
            </w:pPr>
            <w:r w:rsidRPr="00FD40C3">
              <w:rPr>
                <w:lang w:val="id-ID"/>
              </w:rPr>
              <w:t xml:space="preserve">    "nginep": "menginap",</w:t>
            </w:r>
          </w:p>
          <w:p w14:paraId="255BB513" w14:textId="77777777" w:rsidR="00364E7F" w:rsidRPr="00FD40C3" w:rsidRDefault="00364E7F" w:rsidP="00364E7F">
            <w:pPr>
              <w:pStyle w:val="Code"/>
              <w:rPr>
                <w:lang w:val="id-ID"/>
              </w:rPr>
            </w:pPr>
            <w:r w:rsidRPr="00FD40C3">
              <w:rPr>
                <w:lang w:val="id-ID"/>
              </w:rPr>
              <w:t xml:space="preserve">    "ngiri": "iri",</w:t>
            </w:r>
          </w:p>
          <w:p w14:paraId="4A3E5864" w14:textId="77777777" w:rsidR="00364E7F" w:rsidRPr="00FD40C3" w:rsidRDefault="00364E7F" w:rsidP="00364E7F">
            <w:pPr>
              <w:pStyle w:val="Code"/>
              <w:rPr>
                <w:lang w:val="id-ID"/>
              </w:rPr>
            </w:pPr>
            <w:r w:rsidRPr="00FD40C3">
              <w:rPr>
                <w:lang w:val="id-ID"/>
              </w:rPr>
              <w:t xml:space="preserve">    "ngisi": "mengisi",</w:t>
            </w:r>
          </w:p>
          <w:p w14:paraId="54D1E0E6" w14:textId="77777777" w:rsidR="00364E7F" w:rsidRPr="00FD40C3" w:rsidRDefault="00364E7F" w:rsidP="00364E7F">
            <w:pPr>
              <w:pStyle w:val="Code"/>
              <w:rPr>
                <w:lang w:val="id-ID"/>
              </w:rPr>
            </w:pPr>
            <w:r w:rsidRPr="00FD40C3">
              <w:rPr>
                <w:lang w:val="id-ID"/>
              </w:rPr>
              <w:t xml:space="preserve">    "ngisiin": "mengisikan",</w:t>
            </w:r>
          </w:p>
          <w:p w14:paraId="12ADB8F7" w14:textId="77777777" w:rsidR="00364E7F" w:rsidRPr="00FD40C3" w:rsidRDefault="00364E7F" w:rsidP="00364E7F">
            <w:pPr>
              <w:pStyle w:val="Code"/>
              <w:rPr>
                <w:lang w:val="id-ID"/>
              </w:rPr>
            </w:pPr>
            <w:r w:rsidRPr="00FD40C3">
              <w:rPr>
                <w:lang w:val="id-ID"/>
              </w:rPr>
              <w:t xml:space="preserve">    "ngmg": "bicara",</w:t>
            </w:r>
          </w:p>
          <w:p w14:paraId="2D9D944E" w14:textId="77777777" w:rsidR="00364E7F" w:rsidRPr="00FD40C3" w:rsidRDefault="00364E7F" w:rsidP="00364E7F">
            <w:pPr>
              <w:pStyle w:val="Code"/>
              <w:rPr>
                <w:lang w:val="id-ID"/>
              </w:rPr>
            </w:pPr>
            <w:r w:rsidRPr="00FD40C3">
              <w:rPr>
                <w:lang w:val="id-ID"/>
              </w:rPr>
              <w:t xml:space="preserve">    "ngmng": "bicara",</w:t>
            </w:r>
          </w:p>
          <w:p w14:paraId="114F2D22" w14:textId="77777777" w:rsidR="00364E7F" w:rsidRPr="00FD40C3" w:rsidRDefault="00364E7F" w:rsidP="00364E7F">
            <w:pPr>
              <w:pStyle w:val="Code"/>
              <w:rPr>
                <w:lang w:val="id-ID"/>
              </w:rPr>
            </w:pPr>
            <w:r w:rsidRPr="00FD40C3">
              <w:rPr>
                <w:lang w:val="id-ID"/>
              </w:rPr>
              <w:lastRenderedPageBreak/>
              <w:t xml:space="preserve">    "ngn": "dengan",</w:t>
            </w:r>
          </w:p>
          <w:p w14:paraId="25833F0E" w14:textId="77777777" w:rsidR="00364E7F" w:rsidRPr="00FD40C3" w:rsidRDefault="00364E7F" w:rsidP="00364E7F">
            <w:pPr>
              <w:pStyle w:val="Code"/>
              <w:rPr>
                <w:lang w:val="id-ID"/>
              </w:rPr>
            </w:pPr>
            <w:r w:rsidRPr="00FD40C3">
              <w:rPr>
                <w:lang w:val="id-ID"/>
              </w:rPr>
              <w:t xml:space="preserve">    "ngo": "non governmental organization",</w:t>
            </w:r>
          </w:p>
          <w:p w14:paraId="3716BD6D" w14:textId="77777777" w:rsidR="00364E7F" w:rsidRPr="00FD40C3" w:rsidRDefault="00364E7F" w:rsidP="00364E7F">
            <w:pPr>
              <w:pStyle w:val="Code"/>
              <w:rPr>
                <w:lang w:val="id-ID"/>
              </w:rPr>
            </w:pPr>
            <w:r w:rsidRPr="00FD40C3">
              <w:rPr>
                <w:lang w:val="id-ID"/>
              </w:rPr>
              <w:t xml:space="preserve">    "ngocol": "lucu",</w:t>
            </w:r>
          </w:p>
          <w:p w14:paraId="7E6DC10E" w14:textId="77777777" w:rsidR="00364E7F" w:rsidRPr="00FD40C3" w:rsidRDefault="00364E7F" w:rsidP="00364E7F">
            <w:pPr>
              <w:pStyle w:val="Code"/>
              <w:rPr>
                <w:lang w:val="id-ID"/>
              </w:rPr>
            </w:pPr>
            <w:r w:rsidRPr="00FD40C3">
              <w:rPr>
                <w:lang w:val="id-ID"/>
              </w:rPr>
              <w:t xml:space="preserve">    "ngomong": "bicara",</w:t>
            </w:r>
          </w:p>
          <w:p w14:paraId="53943AB5" w14:textId="77777777" w:rsidR="00364E7F" w:rsidRPr="00FD40C3" w:rsidRDefault="00364E7F" w:rsidP="00364E7F">
            <w:pPr>
              <w:pStyle w:val="Code"/>
              <w:rPr>
                <w:lang w:val="id-ID"/>
              </w:rPr>
            </w:pPr>
            <w:r w:rsidRPr="00FD40C3">
              <w:rPr>
                <w:lang w:val="id-ID"/>
              </w:rPr>
              <w:t xml:space="preserve">    "ngomongin": "membicarakan",</w:t>
            </w:r>
          </w:p>
          <w:p w14:paraId="789D1F12" w14:textId="77777777" w:rsidR="00364E7F" w:rsidRPr="00FD40C3" w:rsidRDefault="00364E7F" w:rsidP="00364E7F">
            <w:pPr>
              <w:pStyle w:val="Code"/>
              <w:rPr>
                <w:lang w:val="id-ID"/>
              </w:rPr>
            </w:pPr>
            <w:r w:rsidRPr="00FD40C3">
              <w:rPr>
                <w:lang w:val="id-ID"/>
              </w:rPr>
              <w:t xml:space="preserve">    "ngubek2": "mencari-cari",</w:t>
            </w:r>
          </w:p>
          <w:p w14:paraId="3EBDF644" w14:textId="77777777" w:rsidR="00364E7F" w:rsidRPr="00FD40C3" w:rsidRDefault="00364E7F" w:rsidP="00364E7F">
            <w:pPr>
              <w:pStyle w:val="Code"/>
              <w:rPr>
                <w:lang w:val="id-ID"/>
              </w:rPr>
            </w:pPr>
            <w:r w:rsidRPr="00FD40C3">
              <w:rPr>
                <w:lang w:val="id-ID"/>
              </w:rPr>
              <w:t xml:space="preserve">    "ngumpet": "sembunyi",</w:t>
            </w:r>
          </w:p>
          <w:p w14:paraId="189D6AF1" w14:textId="77777777" w:rsidR="00364E7F" w:rsidRPr="00FD40C3" w:rsidRDefault="00364E7F" w:rsidP="00364E7F">
            <w:pPr>
              <w:pStyle w:val="Code"/>
              <w:rPr>
                <w:lang w:val="id-ID"/>
              </w:rPr>
            </w:pPr>
            <w:r w:rsidRPr="00FD40C3">
              <w:rPr>
                <w:lang w:val="id-ID"/>
              </w:rPr>
              <w:t xml:space="preserve">    "ngumpul": "berkumpul",</w:t>
            </w:r>
          </w:p>
          <w:p w14:paraId="6A1C6A07" w14:textId="77777777" w:rsidR="00364E7F" w:rsidRPr="00FD40C3" w:rsidRDefault="00364E7F" w:rsidP="00364E7F">
            <w:pPr>
              <w:pStyle w:val="Code"/>
              <w:rPr>
                <w:lang w:val="id-ID"/>
              </w:rPr>
            </w:pPr>
            <w:r w:rsidRPr="00FD40C3">
              <w:rPr>
                <w:lang w:val="id-ID"/>
              </w:rPr>
              <w:t xml:space="preserve">    "ngurus": "mengurus",</w:t>
            </w:r>
          </w:p>
          <w:p w14:paraId="5F1C7D83" w14:textId="77777777" w:rsidR="00364E7F" w:rsidRPr="00FD40C3" w:rsidRDefault="00364E7F" w:rsidP="00364E7F">
            <w:pPr>
              <w:pStyle w:val="Code"/>
              <w:rPr>
                <w:lang w:val="id-ID"/>
              </w:rPr>
            </w:pPr>
            <w:r w:rsidRPr="00FD40C3">
              <w:rPr>
                <w:lang w:val="id-ID"/>
              </w:rPr>
              <w:t xml:space="preserve">    "ngusir2": "usir-usir",</w:t>
            </w:r>
          </w:p>
          <w:p w14:paraId="6307E4CD" w14:textId="77777777" w:rsidR="00364E7F" w:rsidRPr="00FD40C3" w:rsidRDefault="00364E7F" w:rsidP="00364E7F">
            <w:pPr>
              <w:pStyle w:val="Code"/>
              <w:rPr>
                <w:lang w:val="id-ID"/>
              </w:rPr>
            </w:pPr>
            <w:r w:rsidRPr="00FD40C3">
              <w:rPr>
                <w:lang w:val="id-ID"/>
              </w:rPr>
              <w:t xml:space="preserve">    "nh": "nih",</w:t>
            </w:r>
          </w:p>
          <w:p w14:paraId="40E180FD" w14:textId="77777777" w:rsidR="00364E7F" w:rsidRPr="00FD40C3" w:rsidRDefault="00364E7F" w:rsidP="00364E7F">
            <w:pPr>
              <w:pStyle w:val="Code"/>
              <w:rPr>
                <w:lang w:val="id-ID"/>
              </w:rPr>
            </w:pPr>
            <w:r w:rsidRPr="00FD40C3">
              <w:rPr>
                <w:lang w:val="id-ID"/>
              </w:rPr>
              <w:t xml:space="preserve">    "ni": "ini",</w:t>
            </w:r>
          </w:p>
          <w:p w14:paraId="261E2EB2" w14:textId="77777777" w:rsidR="00364E7F" w:rsidRPr="00FD40C3" w:rsidRDefault="00364E7F" w:rsidP="00364E7F">
            <w:pPr>
              <w:pStyle w:val="Code"/>
              <w:rPr>
                <w:lang w:val="id-ID"/>
              </w:rPr>
            </w:pPr>
            <w:r w:rsidRPr="00FD40C3">
              <w:rPr>
                <w:lang w:val="id-ID"/>
              </w:rPr>
              <w:t xml:space="preserve">    "nice": "bagus",</w:t>
            </w:r>
          </w:p>
          <w:p w14:paraId="6EF232C3" w14:textId="77777777" w:rsidR="00364E7F" w:rsidRPr="00FD40C3" w:rsidRDefault="00364E7F" w:rsidP="00364E7F">
            <w:pPr>
              <w:pStyle w:val="Code"/>
              <w:rPr>
                <w:lang w:val="id-ID"/>
              </w:rPr>
            </w:pPr>
            <w:r w:rsidRPr="00FD40C3">
              <w:rPr>
                <w:lang w:val="id-ID"/>
              </w:rPr>
              <w:t xml:space="preserve">    "nie": "ini",</w:t>
            </w:r>
          </w:p>
          <w:p w14:paraId="5C924359" w14:textId="77777777" w:rsidR="00364E7F" w:rsidRPr="00FD40C3" w:rsidRDefault="00364E7F" w:rsidP="00364E7F">
            <w:pPr>
              <w:pStyle w:val="Code"/>
              <w:rPr>
                <w:lang w:val="id-ID"/>
              </w:rPr>
            </w:pPr>
            <w:r w:rsidRPr="00FD40C3">
              <w:rPr>
                <w:lang w:val="id-ID"/>
              </w:rPr>
              <w:t xml:space="preserve">    "niech": "nih",</w:t>
            </w:r>
          </w:p>
          <w:p w14:paraId="722E855F" w14:textId="77777777" w:rsidR="00364E7F" w:rsidRPr="00FD40C3" w:rsidRDefault="00364E7F" w:rsidP="00364E7F">
            <w:pPr>
              <w:pStyle w:val="Code"/>
              <w:rPr>
                <w:lang w:val="id-ID"/>
              </w:rPr>
            </w:pPr>
            <w:r w:rsidRPr="00FD40C3">
              <w:rPr>
                <w:lang w:val="id-ID"/>
              </w:rPr>
              <w:t xml:space="preserve">    "nih": "ini",</w:t>
            </w:r>
          </w:p>
          <w:p w14:paraId="7DBF77C2" w14:textId="77777777" w:rsidR="00364E7F" w:rsidRPr="00FD40C3" w:rsidRDefault="00364E7F" w:rsidP="00364E7F">
            <w:pPr>
              <w:pStyle w:val="Code"/>
              <w:rPr>
                <w:lang w:val="id-ID"/>
              </w:rPr>
            </w:pPr>
            <w:r w:rsidRPr="00FD40C3">
              <w:rPr>
                <w:lang w:val="id-ID"/>
              </w:rPr>
              <w:t xml:space="preserve">    "nikahkah": "nikahkan",</w:t>
            </w:r>
          </w:p>
          <w:p w14:paraId="35623D32" w14:textId="77777777" w:rsidR="00364E7F" w:rsidRPr="00FD40C3" w:rsidRDefault="00364E7F" w:rsidP="00364E7F">
            <w:pPr>
              <w:pStyle w:val="Code"/>
              <w:rPr>
                <w:lang w:val="id-ID"/>
              </w:rPr>
            </w:pPr>
            <w:r w:rsidRPr="00FD40C3">
              <w:rPr>
                <w:lang w:val="id-ID"/>
              </w:rPr>
              <w:t xml:space="preserve">    "nimbrung": "ikut serta",</w:t>
            </w:r>
          </w:p>
          <w:p w14:paraId="14D27A6A" w14:textId="77777777" w:rsidR="00364E7F" w:rsidRPr="00FD40C3" w:rsidRDefault="00364E7F" w:rsidP="00364E7F">
            <w:pPr>
              <w:pStyle w:val="Code"/>
              <w:rPr>
                <w:lang w:val="id-ID"/>
              </w:rPr>
            </w:pPr>
            <w:r w:rsidRPr="00FD40C3">
              <w:rPr>
                <w:lang w:val="id-ID"/>
              </w:rPr>
              <w:t xml:space="preserve">    "nipu": "tipu",</w:t>
            </w:r>
          </w:p>
          <w:p w14:paraId="69AEE06A" w14:textId="77777777" w:rsidR="00364E7F" w:rsidRPr="00FD40C3" w:rsidRDefault="00364E7F" w:rsidP="00364E7F">
            <w:pPr>
              <w:pStyle w:val="Code"/>
              <w:rPr>
                <w:lang w:val="id-ID"/>
              </w:rPr>
            </w:pPr>
            <w:r w:rsidRPr="00FD40C3">
              <w:rPr>
                <w:lang w:val="id-ID"/>
              </w:rPr>
              <w:t xml:space="preserve">    "nitizen": "netizen",</w:t>
            </w:r>
          </w:p>
          <w:p w14:paraId="74E42D47" w14:textId="77777777" w:rsidR="00364E7F" w:rsidRPr="00FD40C3" w:rsidRDefault="00364E7F" w:rsidP="00364E7F">
            <w:pPr>
              <w:pStyle w:val="Code"/>
              <w:rPr>
                <w:lang w:val="id-ID"/>
              </w:rPr>
            </w:pPr>
            <w:r w:rsidRPr="00FD40C3">
              <w:rPr>
                <w:lang w:val="id-ID"/>
              </w:rPr>
              <w:t xml:space="preserve">    "niyh": "nih",</w:t>
            </w:r>
          </w:p>
          <w:p w14:paraId="70A9F6C6" w14:textId="77777777" w:rsidR="00364E7F" w:rsidRPr="00FD40C3" w:rsidRDefault="00364E7F" w:rsidP="00364E7F">
            <w:pPr>
              <w:pStyle w:val="Code"/>
              <w:rPr>
                <w:lang w:val="id-ID"/>
              </w:rPr>
            </w:pPr>
            <w:r w:rsidRPr="00FD40C3">
              <w:rPr>
                <w:lang w:val="id-ID"/>
              </w:rPr>
              <w:t xml:space="preserve">    "nk": "ingin",</w:t>
            </w:r>
          </w:p>
          <w:p w14:paraId="436CFF0B" w14:textId="77777777" w:rsidR="00364E7F" w:rsidRPr="00FD40C3" w:rsidRDefault="00364E7F" w:rsidP="00364E7F">
            <w:pPr>
              <w:pStyle w:val="Code"/>
              <w:rPr>
                <w:lang w:val="id-ID"/>
              </w:rPr>
            </w:pPr>
            <w:r w:rsidRPr="00FD40C3">
              <w:rPr>
                <w:lang w:val="id-ID"/>
              </w:rPr>
              <w:t xml:space="preserve">    "nkah": "nikah",</w:t>
            </w:r>
          </w:p>
          <w:p w14:paraId="47811F3D" w14:textId="77777777" w:rsidR="00364E7F" w:rsidRPr="00FD40C3" w:rsidRDefault="00364E7F" w:rsidP="00364E7F">
            <w:pPr>
              <w:pStyle w:val="Code"/>
              <w:rPr>
                <w:lang w:val="id-ID"/>
              </w:rPr>
            </w:pPr>
            <w:r w:rsidRPr="00FD40C3">
              <w:rPr>
                <w:lang w:val="id-ID"/>
              </w:rPr>
              <w:t xml:space="preserve">    "nmenarik": "menarik",</w:t>
            </w:r>
          </w:p>
          <w:p w14:paraId="3F98439F" w14:textId="77777777" w:rsidR="00364E7F" w:rsidRPr="00FD40C3" w:rsidRDefault="00364E7F" w:rsidP="00364E7F">
            <w:pPr>
              <w:pStyle w:val="Code"/>
              <w:rPr>
                <w:lang w:val="id-ID"/>
              </w:rPr>
            </w:pPr>
            <w:r w:rsidRPr="00FD40C3">
              <w:rPr>
                <w:lang w:val="id-ID"/>
              </w:rPr>
              <w:t xml:space="preserve">    "nmr": "nomor",</w:t>
            </w:r>
          </w:p>
          <w:p w14:paraId="4F670A25" w14:textId="77777777" w:rsidR="00364E7F" w:rsidRPr="00FD40C3" w:rsidRDefault="00364E7F" w:rsidP="00364E7F">
            <w:pPr>
              <w:pStyle w:val="Code"/>
              <w:rPr>
                <w:lang w:val="id-ID"/>
              </w:rPr>
            </w:pPr>
            <w:r w:rsidRPr="00FD40C3">
              <w:rPr>
                <w:lang w:val="id-ID"/>
              </w:rPr>
              <w:t xml:space="preserve">    "nnt": "nanti",</w:t>
            </w:r>
          </w:p>
          <w:p w14:paraId="3EFD100C" w14:textId="77777777" w:rsidR="00364E7F" w:rsidRPr="00FD40C3" w:rsidRDefault="00364E7F" w:rsidP="00364E7F">
            <w:pPr>
              <w:pStyle w:val="Code"/>
              <w:rPr>
                <w:lang w:val="id-ID"/>
              </w:rPr>
            </w:pPr>
            <w:r w:rsidRPr="00FD40C3">
              <w:rPr>
                <w:lang w:val="id-ID"/>
              </w:rPr>
              <w:t xml:space="preserve">    "nnti": "nanti",</w:t>
            </w:r>
          </w:p>
          <w:p w14:paraId="0D5D77B3" w14:textId="77777777" w:rsidR="00364E7F" w:rsidRPr="00FD40C3" w:rsidRDefault="00364E7F" w:rsidP="00364E7F">
            <w:pPr>
              <w:pStyle w:val="Code"/>
              <w:rPr>
                <w:lang w:val="id-ID"/>
              </w:rPr>
            </w:pPr>
            <w:r w:rsidRPr="00FD40C3">
              <w:rPr>
                <w:lang w:val="id-ID"/>
              </w:rPr>
              <w:t xml:space="preserve">    "nntn": "nonton",</w:t>
            </w:r>
          </w:p>
          <w:p w14:paraId="55C5D19D" w14:textId="77777777" w:rsidR="00364E7F" w:rsidRPr="00FD40C3" w:rsidRDefault="00364E7F" w:rsidP="00364E7F">
            <w:pPr>
              <w:pStyle w:val="Code"/>
              <w:rPr>
                <w:lang w:val="id-ID"/>
              </w:rPr>
            </w:pPr>
            <w:r w:rsidRPr="00FD40C3">
              <w:rPr>
                <w:lang w:val="id-ID"/>
              </w:rPr>
              <w:t xml:space="preserve">    "no": "nomor",</w:t>
            </w:r>
          </w:p>
          <w:p w14:paraId="210747BB" w14:textId="77777777" w:rsidR="00364E7F" w:rsidRPr="00FD40C3" w:rsidRDefault="00364E7F" w:rsidP="00364E7F">
            <w:pPr>
              <w:pStyle w:val="Code"/>
              <w:rPr>
                <w:lang w:val="id-ID"/>
              </w:rPr>
            </w:pPr>
            <w:r w:rsidRPr="00FD40C3">
              <w:rPr>
                <w:lang w:val="id-ID"/>
              </w:rPr>
              <w:t xml:space="preserve">    "nobar": "nonton bareng",</w:t>
            </w:r>
          </w:p>
          <w:p w14:paraId="2F57A6A7" w14:textId="77777777" w:rsidR="00364E7F" w:rsidRPr="00FD40C3" w:rsidRDefault="00364E7F" w:rsidP="00364E7F">
            <w:pPr>
              <w:pStyle w:val="Code"/>
              <w:rPr>
                <w:lang w:val="id-ID"/>
              </w:rPr>
            </w:pPr>
            <w:r w:rsidRPr="00FD40C3">
              <w:rPr>
                <w:lang w:val="id-ID"/>
              </w:rPr>
              <w:t xml:space="preserve">    "nongkrong": "kumpul-kumpul",</w:t>
            </w:r>
          </w:p>
          <w:p w14:paraId="50A126B7" w14:textId="77777777" w:rsidR="00364E7F" w:rsidRPr="00FD40C3" w:rsidRDefault="00364E7F" w:rsidP="00364E7F">
            <w:pPr>
              <w:pStyle w:val="Code"/>
              <w:rPr>
                <w:lang w:val="id-ID"/>
              </w:rPr>
            </w:pPr>
            <w:r w:rsidRPr="00FD40C3">
              <w:rPr>
                <w:lang w:val="id-ID"/>
              </w:rPr>
              <w:t xml:space="preserve">    "np": "now playing",</w:t>
            </w:r>
          </w:p>
          <w:p w14:paraId="51571059" w14:textId="77777777" w:rsidR="00364E7F" w:rsidRPr="00FD40C3" w:rsidRDefault="00364E7F" w:rsidP="00364E7F">
            <w:pPr>
              <w:pStyle w:val="Code"/>
              <w:rPr>
                <w:lang w:val="id-ID"/>
              </w:rPr>
            </w:pPr>
            <w:r w:rsidRPr="00FD40C3">
              <w:rPr>
                <w:lang w:val="id-ID"/>
              </w:rPr>
              <w:t xml:space="preserve">    "nrp": "narapidana",</w:t>
            </w:r>
          </w:p>
          <w:p w14:paraId="141B0651" w14:textId="77777777" w:rsidR="00364E7F" w:rsidRPr="00FD40C3" w:rsidRDefault="00364E7F" w:rsidP="00364E7F">
            <w:pPr>
              <w:pStyle w:val="Code"/>
              <w:rPr>
                <w:lang w:val="id-ID"/>
              </w:rPr>
            </w:pPr>
            <w:r w:rsidRPr="00FD40C3">
              <w:rPr>
                <w:lang w:val="id-ID"/>
              </w:rPr>
              <w:t xml:space="preserve">    "ntap": "mantap",</w:t>
            </w:r>
          </w:p>
          <w:p w14:paraId="6BCE1F0D" w14:textId="77777777" w:rsidR="00364E7F" w:rsidRPr="00FD40C3" w:rsidRDefault="00364E7F" w:rsidP="00364E7F">
            <w:pPr>
              <w:pStyle w:val="Code"/>
              <w:rPr>
                <w:lang w:val="id-ID"/>
              </w:rPr>
            </w:pPr>
            <w:r w:rsidRPr="00FD40C3">
              <w:rPr>
                <w:lang w:val="id-ID"/>
              </w:rPr>
              <w:t xml:space="preserve">    "ntar": "sebentar",</w:t>
            </w:r>
          </w:p>
          <w:p w14:paraId="5D8A1674" w14:textId="77777777" w:rsidR="00364E7F" w:rsidRPr="00FD40C3" w:rsidRDefault="00364E7F" w:rsidP="00364E7F">
            <w:pPr>
              <w:pStyle w:val="Code"/>
              <w:rPr>
                <w:lang w:val="id-ID"/>
              </w:rPr>
            </w:pPr>
            <w:r w:rsidRPr="00FD40C3">
              <w:rPr>
                <w:lang w:val="id-ID"/>
              </w:rPr>
              <w:t xml:space="preserve">    "ntn": "nonton",</w:t>
            </w:r>
          </w:p>
          <w:p w14:paraId="158C4D2A" w14:textId="77777777" w:rsidR="00364E7F" w:rsidRPr="00FD40C3" w:rsidRDefault="00364E7F" w:rsidP="00364E7F">
            <w:pPr>
              <w:pStyle w:val="Code"/>
              <w:rPr>
                <w:lang w:val="id-ID"/>
              </w:rPr>
            </w:pPr>
            <w:r w:rsidRPr="00FD40C3">
              <w:rPr>
                <w:lang w:val="id-ID"/>
              </w:rPr>
              <w:t xml:space="preserve">    "nu": "nahdatul ulama",</w:t>
            </w:r>
          </w:p>
          <w:p w14:paraId="427902C0" w14:textId="77777777" w:rsidR="00364E7F" w:rsidRPr="00FD40C3" w:rsidRDefault="00364E7F" w:rsidP="00364E7F">
            <w:pPr>
              <w:pStyle w:val="Code"/>
              <w:rPr>
                <w:lang w:val="id-ID"/>
              </w:rPr>
            </w:pPr>
            <w:r w:rsidRPr="00FD40C3">
              <w:rPr>
                <w:lang w:val="id-ID"/>
              </w:rPr>
              <w:t xml:space="preserve">    "nuhun": "terima kasih",</w:t>
            </w:r>
          </w:p>
          <w:p w14:paraId="376B45F5" w14:textId="77777777" w:rsidR="00364E7F" w:rsidRPr="00FD40C3" w:rsidRDefault="00364E7F" w:rsidP="00364E7F">
            <w:pPr>
              <w:pStyle w:val="Code"/>
              <w:rPr>
                <w:lang w:val="id-ID"/>
              </w:rPr>
            </w:pPr>
            <w:r w:rsidRPr="00FD40C3">
              <w:rPr>
                <w:lang w:val="id-ID"/>
              </w:rPr>
              <w:t xml:space="preserve">    "numpuk": "bertumpuk",</w:t>
            </w:r>
          </w:p>
          <w:p w14:paraId="2967A96A" w14:textId="77777777" w:rsidR="00364E7F" w:rsidRPr="00FD40C3" w:rsidRDefault="00364E7F" w:rsidP="00364E7F">
            <w:pPr>
              <w:pStyle w:val="Code"/>
              <w:rPr>
                <w:lang w:val="id-ID"/>
              </w:rPr>
            </w:pPr>
            <w:r w:rsidRPr="00FD40C3">
              <w:rPr>
                <w:lang w:val="id-ID"/>
              </w:rPr>
              <w:t xml:space="preserve">    "nunggu": "menunggu",</w:t>
            </w:r>
          </w:p>
          <w:p w14:paraId="08DB0015" w14:textId="77777777" w:rsidR="00364E7F" w:rsidRPr="00FD40C3" w:rsidRDefault="00364E7F" w:rsidP="00364E7F">
            <w:pPr>
              <w:pStyle w:val="Code"/>
              <w:rPr>
                <w:lang w:val="id-ID"/>
              </w:rPr>
            </w:pPr>
            <w:r w:rsidRPr="00FD40C3">
              <w:rPr>
                <w:lang w:val="id-ID"/>
              </w:rPr>
              <w:t xml:space="preserve">    "nutupin": "menutupi",</w:t>
            </w:r>
          </w:p>
          <w:p w14:paraId="549EDE6C" w14:textId="77777777" w:rsidR="00364E7F" w:rsidRPr="00FD40C3" w:rsidRDefault="00364E7F" w:rsidP="00364E7F">
            <w:pPr>
              <w:pStyle w:val="Code"/>
              <w:rPr>
                <w:lang w:val="id-ID"/>
              </w:rPr>
            </w:pPr>
            <w:r w:rsidRPr="00FD40C3">
              <w:rPr>
                <w:lang w:val="id-ID"/>
              </w:rPr>
              <w:t xml:space="preserve">    "ny": "nya",</w:t>
            </w:r>
          </w:p>
          <w:p w14:paraId="6DC7C94C" w14:textId="77777777" w:rsidR="00364E7F" w:rsidRPr="00FD40C3" w:rsidRDefault="00364E7F" w:rsidP="00364E7F">
            <w:pPr>
              <w:pStyle w:val="Code"/>
              <w:rPr>
                <w:lang w:val="id-ID"/>
              </w:rPr>
            </w:pPr>
            <w:r w:rsidRPr="00FD40C3">
              <w:rPr>
                <w:lang w:val="id-ID"/>
              </w:rPr>
              <w:t xml:space="preserve">    "nyaingin": "saing",</w:t>
            </w:r>
          </w:p>
          <w:p w14:paraId="24825050" w14:textId="77777777" w:rsidR="00364E7F" w:rsidRPr="00FD40C3" w:rsidRDefault="00364E7F" w:rsidP="00364E7F">
            <w:pPr>
              <w:pStyle w:val="Code"/>
              <w:rPr>
                <w:lang w:val="id-ID"/>
              </w:rPr>
            </w:pPr>
            <w:r w:rsidRPr="00FD40C3">
              <w:rPr>
                <w:lang w:val="id-ID"/>
              </w:rPr>
              <w:t xml:space="preserve">    "nyalahin": "salah",</w:t>
            </w:r>
          </w:p>
          <w:p w14:paraId="364FCF86" w14:textId="77777777" w:rsidR="00364E7F" w:rsidRPr="00FD40C3" w:rsidRDefault="00364E7F" w:rsidP="00364E7F">
            <w:pPr>
              <w:pStyle w:val="Code"/>
              <w:rPr>
                <w:lang w:val="id-ID"/>
              </w:rPr>
            </w:pPr>
            <w:r w:rsidRPr="00FD40C3">
              <w:rPr>
                <w:lang w:val="id-ID"/>
              </w:rPr>
              <w:t xml:space="preserve">    "nyampah": "membuat sampah",</w:t>
            </w:r>
          </w:p>
          <w:p w14:paraId="2ED925F1" w14:textId="77777777" w:rsidR="00364E7F" w:rsidRPr="00FD40C3" w:rsidRDefault="00364E7F" w:rsidP="00364E7F">
            <w:pPr>
              <w:pStyle w:val="Code"/>
              <w:rPr>
                <w:lang w:val="id-ID"/>
              </w:rPr>
            </w:pPr>
            <w:r w:rsidRPr="00FD40C3">
              <w:rPr>
                <w:lang w:val="id-ID"/>
              </w:rPr>
              <w:t xml:space="preserve">    "nyampyr": "nyampur",</w:t>
            </w:r>
          </w:p>
          <w:p w14:paraId="5B91555B" w14:textId="77777777" w:rsidR="00364E7F" w:rsidRPr="00FD40C3" w:rsidRDefault="00364E7F" w:rsidP="00364E7F">
            <w:pPr>
              <w:pStyle w:val="Code"/>
              <w:rPr>
                <w:lang w:val="id-ID"/>
              </w:rPr>
            </w:pPr>
            <w:r w:rsidRPr="00FD40C3">
              <w:rPr>
                <w:lang w:val="id-ID"/>
              </w:rPr>
              <w:t xml:space="preserve">    "nyang": "yang",</w:t>
            </w:r>
          </w:p>
          <w:p w14:paraId="718476D9" w14:textId="77777777" w:rsidR="00364E7F" w:rsidRPr="00FD40C3" w:rsidRDefault="00364E7F" w:rsidP="00364E7F">
            <w:pPr>
              <w:pStyle w:val="Code"/>
              <w:rPr>
                <w:lang w:val="id-ID"/>
              </w:rPr>
            </w:pPr>
            <w:r w:rsidRPr="00FD40C3">
              <w:rPr>
                <w:lang w:val="id-ID"/>
              </w:rPr>
              <w:t xml:space="preserve">    "nyari": "mencari",</w:t>
            </w:r>
          </w:p>
          <w:p w14:paraId="01D0472A" w14:textId="77777777" w:rsidR="00364E7F" w:rsidRPr="00FD40C3" w:rsidRDefault="00364E7F" w:rsidP="00364E7F">
            <w:pPr>
              <w:pStyle w:val="Code"/>
              <w:rPr>
                <w:lang w:val="id-ID"/>
              </w:rPr>
            </w:pPr>
            <w:r w:rsidRPr="00FD40C3">
              <w:rPr>
                <w:lang w:val="id-ID"/>
              </w:rPr>
              <w:t xml:space="preserve">    "nyariin": "mencari",</w:t>
            </w:r>
          </w:p>
          <w:p w14:paraId="2E46D220" w14:textId="77777777" w:rsidR="00364E7F" w:rsidRPr="00FD40C3" w:rsidRDefault="00364E7F" w:rsidP="00364E7F">
            <w:pPr>
              <w:pStyle w:val="Code"/>
              <w:rPr>
                <w:lang w:val="id-ID"/>
              </w:rPr>
            </w:pPr>
            <w:r w:rsidRPr="00FD40C3">
              <w:rPr>
                <w:lang w:val="id-ID"/>
              </w:rPr>
              <w:t xml:space="preserve">    "nyasar": "tersesat",</w:t>
            </w:r>
          </w:p>
          <w:p w14:paraId="6DF7F47C" w14:textId="77777777" w:rsidR="00364E7F" w:rsidRPr="00FD40C3" w:rsidRDefault="00364E7F" w:rsidP="00364E7F">
            <w:pPr>
              <w:pStyle w:val="Code"/>
              <w:rPr>
                <w:lang w:val="id-ID"/>
              </w:rPr>
            </w:pPr>
            <w:r w:rsidRPr="00FD40C3">
              <w:rPr>
                <w:lang w:val="id-ID"/>
              </w:rPr>
              <w:t xml:space="preserve">    "nyekar": "menyekar",</w:t>
            </w:r>
          </w:p>
          <w:p w14:paraId="5C6B283D" w14:textId="77777777" w:rsidR="00364E7F" w:rsidRPr="00FD40C3" w:rsidRDefault="00364E7F" w:rsidP="00364E7F">
            <w:pPr>
              <w:pStyle w:val="Code"/>
              <w:rPr>
                <w:lang w:val="id-ID"/>
              </w:rPr>
            </w:pPr>
            <w:r w:rsidRPr="00FD40C3">
              <w:rPr>
                <w:lang w:val="id-ID"/>
              </w:rPr>
              <w:t xml:space="preserve">    "nyela": "cela",</w:t>
            </w:r>
          </w:p>
          <w:p w14:paraId="15F39B48" w14:textId="77777777" w:rsidR="00364E7F" w:rsidRPr="00FD40C3" w:rsidRDefault="00364E7F" w:rsidP="00364E7F">
            <w:pPr>
              <w:pStyle w:val="Code"/>
              <w:rPr>
                <w:lang w:val="id-ID"/>
              </w:rPr>
            </w:pPr>
            <w:r w:rsidRPr="00FD40C3">
              <w:rPr>
                <w:lang w:val="id-ID"/>
              </w:rPr>
              <w:t xml:space="preserve">    "nyembah": "sembah",</w:t>
            </w:r>
          </w:p>
          <w:p w14:paraId="3D98DAF2" w14:textId="77777777" w:rsidR="00364E7F" w:rsidRPr="00FD40C3" w:rsidRDefault="00364E7F" w:rsidP="00364E7F">
            <w:pPr>
              <w:pStyle w:val="Code"/>
              <w:rPr>
                <w:lang w:val="id-ID"/>
              </w:rPr>
            </w:pPr>
            <w:r w:rsidRPr="00FD40C3">
              <w:rPr>
                <w:lang w:val="id-ID"/>
              </w:rPr>
              <w:t xml:space="preserve">    "nyemot": "ambil",</w:t>
            </w:r>
          </w:p>
          <w:p w14:paraId="2C143BD3" w14:textId="77777777" w:rsidR="00364E7F" w:rsidRPr="00FD40C3" w:rsidRDefault="00364E7F" w:rsidP="00364E7F">
            <w:pPr>
              <w:pStyle w:val="Code"/>
              <w:rPr>
                <w:lang w:val="id-ID"/>
              </w:rPr>
            </w:pPr>
            <w:r w:rsidRPr="00FD40C3">
              <w:rPr>
                <w:lang w:val="id-ID"/>
              </w:rPr>
              <w:t xml:space="preserve">    "nyerang": "serang",</w:t>
            </w:r>
          </w:p>
          <w:p w14:paraId="1F47D330" w14:textId="77777777" w:rsidR="00364E7F" w:rsidRPr="00FD40C3" w:rsidRDefault="00364E7F" w:rsidP="00364E7F">
            <w:pPr>
              <w:pStyle w:val="Code"/>
              <w:rPr>
                <w:lang w:val="id-ID"/>
              </w:rPr>
            </w:pPr>
            <w:r w:rsidRPr="00FD40C3">
              <w:rPr>
                <w:lang w:val="id-ID"/>
              </w:rPr>
              <w:t xml:space="preserve">    "nyiapin": "mempersiapkan",</w:t>
            </w:r>
          </w:p>
          <w:p w14:paraId="217DA17F" w14:textId="77777777" w:rsidR="00364E7F" w:rsidRPr="00FD40C3" w:rsidRDefault="00364E7F" w:rsidP="00364E7F">
            <w:pPr>
              <w:pStyle w:val="Code"/>
              <w:rPr>
                <w:lang w:val="id-ID"/>
              </w:rPr>
            </w:pPr>
            <w:r w:rsidRPr="00FD40C3">
              <w:rPr>
                <w:lang w:val="id-ID"/>
              </w:rPr>
              <w:t xml:space="preserve">    "nyicil": "mencicil",</w:t>
            </w:r>
          </w:p>
          <w:p w14:paraId="6BA93C6E" w14:textId="77777777" w:rsidR="00364E7F" w:rsidRPr="00FD40C3" w:rsidRDefault="00364E7F" w:rsidP="00364E7F">
            <w:pPr>
              <w:pStyle w:val="Code"/>
              <w:rPr>
                <w:lang w:val="id-ID"/>
              </w:rPr>
            </w:pPr>
            <w:r w:rsidRPr="00FD40C3">
              <w:rPr>
                <w:lang w:val="id-ID"/>
              </w:rPr>
              <w:t xml:space="preserve">    "nyiram": "menyiram",</w:t>
            </w:r>
          </w:p>
          <w:p w14:paraId="56804A1C" w14:textId="77777777" w:rsidR="00364E7F" w:rsidRPr="00FD40C3" w:rsidRDefault="00364E7F" w:rsidP="00364E7F">
            <w:pPr>
              <w:pStyle w:val="Code"/>
              <w:rPr>
                <w:lang w:val="id-ID"/>
              </w:rPr>
            </w:pPr>
            <w:r w:rsidRPr="00FD40C3">
              <w:rPr>
                <w:lang w:val="id-ID"/>
              </w:rPr>
              <w:t xml:space="preserve">    "nympr": "nyampur",</w:t>
            </w:r>
          </w:p>
          <w:p w14:paraId="12A801A5" w14:textId="77777777" w:rsidR="00364E7F" w:rsidRPr="00FD40C3" w:rsidRDefault="00364E7F" w:rsidP="00364E7F">
            <w:pPr>
              <w:pStyle w:val="Code"/>
              <w:rPr>
                <w:lang w:val="id-ID"/>
              </w:rPr>
            </w:pPr>
            <w:r w:rsidRPr="00FD40C3">
              <w:rPr>
                <w:lang w:val="id-ID"/>
              </w:rPr>
              <w:lastRenderedPageBreak/>
              <w:t xml:space="preserve">    "nyoblos": "mencoblos",</w:t>
            </w:r>
          </w:p>
          <w:p w14:paraId="5253D8E1" w14:textId="77777777" w:rsidR="00364E7F" w:rsidRPr="00FD40C3" w:rsidRDefault="00364E7F" w:rsidP="00364E7F">
            <w:pPr>
              <w:pStyle w:val="Code"/>
              <w:rPr>
                <w:lang w:val="id-ID"/>
              </w:rPr>
            </w:pPr>
            <w:r w:rsidRPr="00FD40C3">
              <w:rPr>
                <w:lang w:val="id-ID"/>
              </w:rPr>
              <w:t xml:space="preserve">    "nyok": "ayo",</w:t>
            </w:r>
          </w:p>
          <w:p w14:paraId="75B40395" w14:textId="77777777" w:rsidR="00364E7F" w:rsidRPr="00FD40C3" w:rsidRDefault="00364E7F" w:rsidP="00364E7F">
            <w:pPr>
              <w:pStyle w:val="Code"/>
              <w:rPr>
                <w:lang w:val="id-ID"/>
              </w:rPr>
            </w:pPr>
            <w:r w:rsidRPr="00FD40C3">
              <w:rPr>
                <w:lang w:val="id-ID"/>
              </w:rPr>
              <w:t xml:space="preserve">    "nyokap": "ibu",</w:t>
            </w:r>
          </w:p>
          <w:p w14:paraId="15FA4EC9" w14:textId="77777777" w:rsidR="00364E7F" w:rsidRPr="00FD40C3" w:rsidRDefault="00364E7F" w:rsidP="00364E7F">
            <w:pPr>
              <w:pStyle w:val="Code"/>
              <w:rPr>
                <w:lang w:val="id-ID"/>
              </w:rPr>
            </w:pPr>
            <w:r w:rsidRPr="00FD40C3">
              <w:rPr>
                <w:lang w:val="id-ID"/>
              </w:rPr>
              <w:t xml:space="preserve">    "o": "oleh",</w:t>
            </w:r>
          </w:p>
          <w:p w14:paraId="3EAD3EF9" w14:textId="77777777" w:rsidR="00364E7F" w:rsidRPr="00FD40C3" w:rsidRDefault="00364E7F" w:rsidP="00364E7F">
            <w:pPr>
              <w:pStyle w:val="Code"/>
              <w:rPr>
                <w:lang w:val="id-ID"/>
              </w:rPr>
            </w:pPr>
            <w:r w:rsidRPr="00FD40C3">
              <w:rPr>
                <w:lang w:val="id-ID"/>
              </w:rPr>
              <w:t xml:space="preserve">    "o/": "oleh",</w:t>
            </w:r>
          </w:p>
          <w:p w14:paraId="1755BB03" w14:textId="77777777" w:rsidR="00364E7F" w:rsidRPr="00FD40C3" w:rsidRDefault="00364E7F" w:rsidP="00364E7F">
            <w:pPr>
              <w:pStyle w:val="Code"/>
              <w:rPr>
                <w:lang w:val="id-ID"/>
              </w:rPr>
            </w:pPr>
            <w:r w:rsidRPr="00FD40C3">
              <w:rPr>
                <w:lang w:val="id-ID"/>
              </w:rPr>
              <w:t xml:space="preserve">    "odmk": "orang dengan masalah kejiwaan",</w:t>
            </w:r>
          </w:p>
          <w:p w14:paraId="4EF432C9" w14:textId="77777777" w:rsidR="00364E7F" w:rsidRPr="00FD40C3" w:rsidRDefault="00364E7F" w:rsidP="00364E7F">
            <w:pPr>
              <w:pStyle w:val="Code"/>
              <w:rPr>
                <w:lang w:val="id-ID"/>
              </w:rPr>
            </w:pPr>
            <w:r w:rsidRPr="00FD40C3">
              <w:rPr>
                <w:lang w:val="id-ID"/>
              </w:rPr>
              <w:t xml:space="preserve">    "ogah": "tidak mau",</w:t>
            </w:r>
          </w:p>
          <w:p w14:paraId="094D3AEA" w14:textId="77777777" w:rsidR="00364E7F" w:rsidRPr="00FD40C3" w:rsidRDefault="00364E7F" w:rsidP="00364E7F">
            <w:pPr>
              <w:pStyle w:val="Code"/>
              <w:rPr>
                <w:lang w:val="id-ID"/>
              </w:rPr>
            </w:pPr>
            <w:r w:rsidRPr="00FD40C3">
              <w:rPr>
                <w:lang w:val="id-ID"/>
              </w:rPr>
              <w:t xml:space="preserve">    "oia": "oh iya",</w:t>
            </w:r>
          </w:p>
          <w:p w14:paraId="72D9DA14" w14:textId="77777777" w:rsidR="00364E7F" w:rsidRPr="00FD40C3" w:rsidRDefault="00364E7F" w:rsidP="00364E7F">
            <w:pPr>
              <w:pStyle w:val="Code"/>
              <w:rPr>
                <w:lang w:val="id-ID"/>
              </w:rPr>
            </w:pPr>
            <w:r w:rsidRPr="00FD40C3">
              <w:rPr>
                <w:lang w:val="id-ID"/>
              </w:rPr>
              <w:t xml:space="preserve">    "ok": "ok",</w:t>
            </w:r>
          </w:p>
          <w:p w14:paraId="2A901E83" w14:textId="77777777" w:rsidR="00364E7F" w:rsidRPr="00FD40C3" w:rsidRDefault="00364E7F" w:rsidP="00364E7F">
            <w:pPr>
              <w:pStyle w:val="Code"/>
              <w:rPr>
                <w:lang w:val="id-ID"/>
              </w:rPr>
            </w:pPr>
            <w:r w:rsidRPr="00FD40C3">
              <w:rPr>
                <w:lang w:val="id-ID"/>
              </w:rPr>
              <w:t xml:space="preserve">    "okt": "oktober",</w:t>
            </w:r>
          </w:p>
          <w:p w14:paraId="75EF5B22" w14:textId="77777777" w:rsidR="00364E7F" w:rsidRPr="00FD40C3" w:rsidRDefault="00364E7F" w:rsidP="00364E7F">
            <w:pPr>
              <w:pStyle w:val="Code"/>
              <w:rPr>
                <w:lang w:val="id-ID"/>
              </w:rPr>
            </w:pPr>
            <w:r w:rsidRPr="00FD40C3">
              <w:rPr>
                <w:lang w:val="id-ID"/>
              </w:rPr>
              <w:t xml:space="preserve">    "ol": "online",</w:t>
            </w:r>
          </w:p>
          <w:p w14:paraId="7A88157E" w14:textId="77777777" w:rsidR="00364E7F" w:rsidRPr="00FD40C3" w:rsidRDefault="00364E7F" w:rsidP="00364E7F">
            <w:pPr>
              <w:pStyle w:val="Code"/>
              <w:rPr>
                <w:lang w:val="id-ID"/>
              </w:rPr>
            </w:pPr>
            <w:r w:rsidRPr="00FD40C3">
              <w:rPr>
                <w:lang w:val="id-ID"/>
              </w:rPr>
              <w:t xml:space="preserve">    "omdo": "omong doang",</w:t>
            </w:r>
          </w:p>
          <w:p w14:paraId="51AD8393" w14:textId="77777777" w:rsidR="00364E7F" w:rsidRPr="00FD40C3" w:rsidRDefault="00364E7F" w:rsidP="00364E7F">
            <w:pPr>
              <w:pStyle w:val="Code"/>
              <w:rPr>
                <w:lang w:val="id-ID"/>
              </w:rPr>
            </w:pPr>
            <w:r w:rsidRPr="00FD40C3">
              <w:rPr>
                <w:lang w:val="id-ID"/>
              </w:rPr>
              <w:t xml:space="preserve">    "omg": "oh my god",</w:t>
            </w:r>
          </w:p>
          <w:p w14:paraId="089D8189" w14:textId="77777777" w:rsidR="00364E7F" w:rsidRPr="00FD40C3" w:rsidRDefault="00364E7F" w:rsidP="00364E7F">
            <w:pPr>
              <w:pStyle w:val="Code"/>
              <w:rPr>
                <w:lang w:val="id-ID"/>
              </w:rPr>
            </w:pPr>
            <w:r w:rsidRPr="00FD40C3">
              <w:rPr>
                <w:lang w:val="id-ID"/>
              </w:rPr>
              <w:t xml:space="preserve">    "omong2": "ngomong-ngomong",</w:t>
            </w:r>
          </w:p>
          <w:p w14:paraId="1D7F2429" w14:textId="77777777" w:rsidR="00364E7F" w:rsidRPr="00FD40C3" w:rsidRDefault="00364E7F" w:rsidP="00364E7F">
            <w:pPr>
              <w:pStyle w:val="Code"/>
              <w:rPr>
                <w:lang w:val="id-ID"/>
              </w:rPr>
            </w:pPr>
            <w:r w:rsidRPr="00FD40C3">
              <w:rPr>
                <w:lang w:val="id-ID"/>
              </w:rPr>
              <w:t xml:space="preserve">    "ongkir": "ongkos kirim",</w:t>
            </w:r>
          </w:p>
          <w:p w14:paraId="319B05FF" w14:textId="77777777" w:rsidR="00364E7F" w:rsidRPr="00FD40C3" w:rsidRDefault="00364E7F" w:rsidP="00364E7F">
            <w:pPr>
              <w:pStyle w:val="Code"/>
              <w:rPr>
                <w:lang w:val="id-ID"/>
              </w:rPr>
            </w:pPr>
            <w:r w:rsidRPr="00FD40C3">
              <w:rPr>
                <w:lang w:val="id-ID"/>
              </w:rPr>
              <w:t xml:space="preserve">    "oon": "bodoh",</w:t>
            </w:r>
          </w:p>
          <w:p w14:paraId="2341DDF5" w14:textId="77777777" w:rsidR="00364E7F" w:rsidRPr="00FD40C3" w:rsidRDefault="00364E7F" w:rsidP="00364E7F">
            <w:pPr>
              <w:pStyle w:val="Code"/>
              <w:rPr>
                <w:lang w:val="id-ID"/>
              </w:rPr>
            </w:pPr>
            <w:r w:rsidRPr="00FD40C3">
              <w:rPr>
                <w:lang w:val="id-ID"/>
              </w:rPr>
              <w:t xml:space="preserve">    "oot": "out of topic",</w:t>
            </w:r>
          </w:p>
          <w:p w14:paraId="30ECBD12" w14:textId="77777777" w:rsidR="00364E7F" w:rsidRPr="00FD40C3" w:rsidRDefault="00364E7F" w:rsidP="00364E7F">
            <w:pPr>
              <w:pStyle w:val="Code"/>
              <w:rPr>
                <w:lang w:val="id-ID"/>
              </w:rPr>
            </w:pPr>
            <w:r w:rsidRPr="00FD40C3">
              <w:rPr>
                <w:lang w:val="id-ID"/>
              </w:rPr>
              <w:t xml:space="preserve">    "orange": "oranye",</w:t>
            </w:r>
          </w:p>
          <w:p w14:paraId="051E36CE" w14:textId="77777777" w:rsidR="00364E7F" w:rsidRPr="00FD40C3" w:rsidRDefault="00364E7F" w:rsidP="00364E7F">
            <w:pPr>
              <w:pStyle w:val="Code"/>
              <w:rPr>
                <w:lang w:val="id-ID"/>
              </w:rPr>
            </w:pPr>
            <w:r w:rsidRPr="00FD40C3">
              <w:rPr>
                <w:lang w:val="id-ID"/>
              </w:rPr>
              <w:t xml:space="preserve">    "org": "orang",</w:t>
            </w:r>
          </w:p>
          <w:p w14:paraId="73293973" w14:textId="77777777" w:rsidR="00364E7F" w:rsidRPr="00FD40C3" w:rsidRDefault="00364E7F" w:rsidP="00364E7F">
            <w:pPr>
              <w:pStyle w:val="Code"/>
              <w:rPr>
                <w:lang w:val="id-ID"/>
              </w:rPr>
            </w:pPr>
            <w:r w:rsidRPr="00FD40C3">
              <w:rPr>
                <w:lang w:val="id-ID"/>
              </w:rPr>
              <w:t xml:space="preserve">    "org2": "orang-orang",</w:t>
            </w:r>
          </w:p>
          <w:p w14:paraId="0F8DEEF6" w14:textId="77777777" w:rsidR="00364E7F" w:rsidRPr="00FD40C3" w:rsidRDefault="00364E7F" w:rsidP="00364E7F">
            <w:pPr>
              <w:pStyle w:val="Code"/>
              <w:rPr>
                <w:lang w:val="id-ID"/>
              </w:rPr>
            </w:pPr>
            <w:r w:rsidRPr="00FD40C3">
              <w:rPr>
                <w:lang w:val="id-ID"/>
              </w:rPr>
              <w:t xml:space="preserve">    "orglaen": "orang lain",</w:t>
            </w:r>
          </w:p>
          <w:p w14:paraId="53150259" w14:textId="77777777" w:rsidR="00364E7F" w:rsidRPr="00FD40C3" w:rsidRDefault="00364E7F" w:rsidP="00364E7F">
            <w:pPr>
              <w:pStyle w:val="Code"/>
              <w:rPr>
                <w:lang w:val="id-ID"/>
              </w:rPr>
            </w:pPr>
            <w:r w:rsidRPr="00FD40C3">
              <w:rPr>
                <w:lang w:val="id-ID"/>
              </w:rPr>
              <w:t xml:space="preserve">    "orkes": "olahraga dan kesehatan",</w:t>
            </w:r>
          </w:p>
          <w:p w14:paraId="6807E5E6" w14:textId="77777777" w:rsidR="00364E7F" w:rsidRPr="00FD40C3" w:rsidRDefault="00364E7F" w:rsidP="00364E7F">
            <w:pPr>
              <w:pStyle w:val="Code"/>
              <w:rPr>
                <w:lang w:val="id-ID"/>
              </w:rPr>
            </w:pPr>
            <w:r w:rsidRPr="00FD40C3">
              <w:rPr>
                <w:lang w:val="id-ID"/>
              </w:rPr>
              <w:t xml:space="preserve">    "ortu": "orang tua",</w:t>
            </w:r>
          </w:p>
          <w:p w14:paraId="120B9308" w14:textId="77777777" w:rsidR="00364E7F" w:rsidRPr="00FD40C3" w:rsidRDefault="00364E7F" w:rsidP="00364E7F">
            <w:pPr>
              <w:pStyle w:val="Code"/>
              <w:rPr>
                <w:lang w:val="id-ID"/>
              </w:rPr>
            </w:pPr>
            <w:r w:rsidRPr="00FD40C3">
              <w:rPr>
                <w:lang w:val="id-ID"/>
              </w:rPr>
              <w:t xml:space="preserve">    "ospek": "orientasi studi dan pengenalan kampus",</w:t>
            </w:r>
          </w:p>
          <w:p w14:paraId="611451A7" w14:textId="77777777" w:rsidR="00364E7F" w:rsidRPr="00FD40C3" w:rsidRDefault="00364E7F" w:rsidP="00364E7F">
            <w:pPr>
              <w:pStyle w:val="Code"/>
              <w:rPr>
                <w:lang w:val="id-ID"/>
              </w:rPr>
            </w:pPr>
            <w:r w:rsidRPr="00FD40C3">
              <w:rPr>
                <w:lang w:val="id-ID"/>
              </w:rPr>
              <w:t xml:space="preserve">    "otda": "otonomi daerah",</w:t>
            </w:r>
          </w:p>
          <w:p w14:paraId="638D52E6" w14:textId="77777777" w:rsidR="00364E7F" w:rsidRPr="00FD40C3" w:rsidRDefault="00364E7F" w:rsidP="00364E7F">
            <w:pPr>
              <w:pStyle w:val="Code"/>
              <w:rPr>
                <w:lang w:val="id-ID"/>
              </w:rPr>
            </w:pPr>
            <w:r w:rsidRPr="00FD40C3">
              <w:rPr>
                <w:lang w:val="id-ID"/>
              </w:rPr>
              <w:t xml:space="preserve">    "otre": "ok",</w:t>
            </w:r>
          </w:p>
          <w:p w14:paraId="3FB23C96" w14:textId="77777777" w:rsidR="00364E7F" w:rsidRPr="00FD40C3" w:rsidRDefault="00364E7F" w:rsidP="00364E7F">
            <w:pPr>
              <w:pStyle w:val="Code"/>
              <w:rPr>
                <w:lang w:val="id-ID"/>
              </w:rPr>
            </w:pPr>
            <w:r w:rsidRPr="00FD40C3">
              <w:rPr>
                <w:lang w:val="id-ID"/>
              </w:rPr>
              <w:t xml:space="preserve">    "otw": "on the way, sedang di jalan",</w:t>
            </w:r>
          </w:p>
          <w:p w14:paraId="33CB2A13" w14:textId="77777777" w:rsidR="00364E7F" w:rsidRPr="00FD40C3" w:rsidRDefault="00364E7F" w:rsidP="00364E7F">
            <w:pPr>
              <w:pStyle w:val="Code"/>
              <w:rPr>
                <w:lang w:val="id-ID"/>
              </w:rPr>
            </w:pPr>
            <w:r w:rsidRPr="00FD40C3">
              <w:rPr>
                <w:lang w:val="id-ID"/>
              </w:rPr>
              <w:t xml:space="preserve">    "our": "kami",</w:t>
            </w:r>
          </w:p>
          <w:p w14:paraId="1419DDBE" w14:textId="77777777" w:rsidR="00364E7F" w:rsidRPr="00FD40C3" w:rsidRDefault="00364E7F" w:rsidP="00364E7F">
            <w:pPr>
              <w:pStyle w:val="Code"/>
              <w:rPr>
                <w:lang w:val="id-ID"/>
              </w:rPr>
            </w:pPr>
            <w:r w:rsidRPr="00FD40C3">
              <w:rPr>
                <w:lang w:val="id-ID"/>
              </w:rPr>
              <w:t xml:space="preserve">    "p": "per",</w:t>
            </w:r>
          </w:p>
          <w:p w14:paraId="3F5C7666" w14:textId="77777777" w:rsidR="00364E7F" w:rsidRPr="00FD40C3" w:rsidRDefault="00364E7F" w:rsidP="00364E7F">
            <w:pPr>
              <w:pStyle w:val="Code"/>
              <w:rPr>
                <w:lang w:val="id-ID"/>
              </w:rPr>
            </w:pPr>
            <w:r w:rsidRPr="00FD40C3">
              <w:rPr>
                <w:lang w:val="id-ID"/>
              </w:rPr>
              <w:t xml:space="preserve">    "p.s": "pesan",</w:t>
            </w:r>
          </w:p>
          <w:p w14:paraId="5936FF9E" w14:textId="77777777" w:rsidR="00364E7F" w:rsidRPr="00FD40C3" w:rsidRDefault="00364E7F" w:rsidP="00364E7F">
            <w:pPr>
              <w:pStyle w:val="Code"/>
              <w:rPr>
                <w:lang w:val="id-ID"/>
              </w:rPr>
            </w:pPr>
            <w:r w:rsidRPr="00FD40C3">
              <w:rPr>
                <w:lang w:val="id-ID"/>
              </w:rPr>
              <w:t xml:space="preserve">    "p0rn": "porno",</w:t>
            </w:r>
          </w:p>
          <w:p w14:paraId="2DF94510" w14:textId="77777777" w:rsidR="00364E7F" w:rsidRPr="00FD40C3" w:rsidRDefault="00364E7F" w:rsidP="00364E7F">
            <w:pPr>
              <w:pStyle w:val="Code"/>
              <w:rPr>
                <w:lang w:val="id-ID"/>
              </w:rPr>
            </w:pPr>
            <w:r w:rsidRPr="00FD40C3">
              <w:rPr>
                <w:lang w:val="id-ID"/>
              </w:rPr>
              <w:t xml:space="preserve">    "pa": "apa",</w:t>
            </w:r>
          </w:p>
          <w:p w14:paraId="4EDB4988" w14:textId="77777777" w:rsidR="00364E7F" w:rsidRPr="00FD40C3" w:rsidRDefault="00364E7F" w:rsidP="00364E7F">
            <w:pPr>
              <w:pStyle w:val="Code"/>
              <w:rPr>
                <w:lang w:val="id-ID"/>
              </w:rPr>
            </w:pPr>
            <w:r w:rsidRPr="00FD40C3">
              <w:rPr>
                <w:lang w:val="id-ID"/>
              </w:rPr>
              <w:t xml:space="preserve">    "pacal": "pacar",</w:t>
            </w:r>
          </w:p>
          <w:p w14:paraId="4DA0D4A0" w14:textId="77777777" w:rsidR="00364E7F" w:rsidRPr="00FD40C3" w:rsidRDefault="00364E7F" w:rsidP="00364E7F">
            <w:pPr>
              <w:pStyle w:val="Code"/>
              <w:rPr>
                <w:lang w:val="id-ID"/>
              </w:rPr>
            </w:pPr>
            <w:r w:rsidRPr="00FD40C3">
              <w:rPr>
                <w:lang w:val="id-ID"/>
              </w:rPr>
              <w:t xml:space="preserve">    "pahe": "paket hemat",</w:t>
            </w:r>
          </w:p>
          <w:p w14:paraId="2E09DF62" w14:textId="77777777" w:rsidR="00364E7F" w:rsidRPr="00FD40C3" w:rsidRDefault="00364E7F" w:rsidP="00364E7F">
            <w:pPr>
              <w:pStyle w:val="Code"/>
              <w:rPr>
                <w:lang w:val="id-ID"/>
              </w:rPr>
            </w:pPr>
            <w:r w:rsidRPr="00FD40C3">
              <w:rPr>
                <w:lang w:val="id-ID"/>
              </w:rPr>
              <w:t xml:space="preserve">    "pake": "pakai",</w:t>
            </w:r>
          </w:p>
          <w:p w14:paraId="4BCB8399" w14:textId="77777777" w:rsidR="00364E7F" w:rsidRPr="00FD40C3" w:rsidRDefault="00364E7F" w:rsidP="00364E7F">
            <w:pPr>
              <w:pStyle w:val="Code"/>
              <w:rPr>
                <w:lang w:val="id-ID"/>
              </w:rPr>
            </w:pPr>
            <w:r w:rsidRPr="00FD40C3">
              <w:rPr>
                <w:lang w:val="id-ID"/>
              </w:rPr>
              <w:t xml:space="preserve">    "pakek": "pakai",</w:t>
            </w:r>
          </w:p>
          <w:p w14:paraId="59846BFB" w14:textId="77777777" w:rsidR="00364E7F" w:rsidRPr="00FD40C3" w:rsidRDefault="00364E7F" w:rsidP="00364E7F">
            <w:pPr>
              <w:pStyle w:val="Code"/>
              <w:rPr>
                <w:lang w:val="id-ID"/>
              </w:rPr>
            </w:pPr>
            <w:r w:rsidRPr="00FD40C3">
              <w:rPr>
                <w:lang w:val="id-ID"/>
              </w:rPr>
              <w:t xml:space="preserve">    "pala": "kepala",</w:t>
            </w:r>
          </w:p>
          <w:p w14:paraId="482F6F80" w14:textId="77777777" w:rsidR="00364E7F" w:rsidRPr="00FD40C3" w:rsidRDefault="00364E7F" w:rsidP="00364E7F">
            <w:pPr>
              <w:pStyle w:val="Code"/>
              <w:rPr>
                <w:lang w:val="id-ID"/>
              </w:rPr>
            </w:pPr>
            <w:r w:rsidRPr="00FD40C3">
              <w:rPr>
                <w:lang w:val="id-ID"/>
              </w:rPr>
              <w:t xml:space="preserve">    "panja": "panitia kerja",</w:t>
            </w:r>
          </w:p>
          <w:p w14:paraId="5ED549E1" w14:textId="77777777" w:rsidR="00364E7F" w:rsidRPr="00FD40C3" w:rsidRDefault="00364E7F" w:rsidP="00364E7F">
            <w:pPr>
              <w:pStyle w:val="Code"/>
              <w:rPr>
                <w:lang w:val="id-ID"/>
              </w:rPr>
            </w:pPr>
            <w:r w:rsidRPr="00FD40C3">
              <w:rPr>
                <w:lang w:val="id-ID"/>
              </w:rPr>
              <w:t xml:space="preserve">    "pansus": "panitia khusus",</w:t>
            </w:r>
          </w:p>
          <w:p w14:paraId="37802869" w14:textId="77777777" w:rsidR="00364E7F" w:rsidRPr="00FD40C3" w:rsidRDefault="00364E7F" w:rsidP="00364E7F">
            <w:pPr>
              <w:pStyle w:val="Code"/>
              <w:rPr>
                <w:lang w:val="id-ID"/>
              </w:rPr>
            </w:pPr>
            <w:r w:rsidRPr="00FD40C3">
              <w:rPr>
                <w:lang w:val="id-ID"/>
              </w:rPr>
              <w:t xml:space="preserve">    "pantura": "pantai utara",</w:t>
            </w:r>
          </w:p>
          <w:p w14:paraId="4A9B1EA8" w14:textId="77777777" w:rsidR="00364E7F" w:rsidRPr="00FD40C3" w:rsidRDefault="00364E7F" w:rsidP="00364E7F">
            <w:pPr>
              <w:pStyle w:val="Code"/>
              <w:rPr>
                <w:lang w:val="id-ID"/>
              </w:rPr>
            </w:pPr>
            <w:r w:rsidRPr="00FD40C3">
              <w:rPr>
                <w:lang w:val="id-ID"/>
              </w:rPr>
              <w:t xml:space="preserve">    "paranoid": "takut",</w:t>
            </w:r>
          </w:p>
          <w:p w14:paraId="3BF3FD0E" w14:textId="77777777" w:rsidR="00364E7F" w:rsidRPr="00FD40C3" w:rsidRDefault="00364E7F" w:rsidP="00364E7F">
            <w:pPr>
              <w:pStyle w:val="Code"/>
              <w:rPr>
                <w:lang w:val="id-ID"/>
              </w:rPr>
            </w:pPr>
            <w:r w:rsidRPr="00FD40C3">
              <w:rPr>
                <w:lang w:val="id-ID"/>
              </w:rPr>
              <w:t xml:space="preserve">    "parno": "takut",</w:t>
            </w:r>
          </w:p>
          <w:p w14:paraId="1A3FDCC0" w14:textId="77777777" w:rsidR="00364E7F" w:rsidRPr="00FD40C3" w:rsidRDefault="00364E7F" w:rsidP="00364E7F">
            <w:pPr>
              <w:pStyle w:val="Code"/>
              <w:rPr>
                <w:lang w:val="id-ID"/>
              </w:rPr>
            </w:pPr>
            <w:r w:rsidRPr="00FD40C3">
              <w:rPr>
                <w:lang w:val="id-ID"/>
              </w:rPr>
              <w:t xml:space="preserve">    "parpol": "partai politik",</w:t>
            </w:r>
          </w:p>
          <w:p w14:paraId="1F048359" w14:textId="77777777" w:rsidR="00364E7F" w:rsidRPr="00FD40C3" w:rsidRDefault="00364E7F" w:rsidP="00364E7F">
            <w:pPr>
              <w:pStyle w:val="Code"/>
              <w:rPr>
                <w:lang w:val="id-ID"/>
              </w:rPr>
            </w:pPr>
            <w:r w:rsidRPr="00FD40C3">
              <w:rPr>
                <w:lang w:val="id-ID"/>
              </w:rPr>
              <w:t xml:space="preserve">    "parte": "partai",</w:t>
            </w:r>
          </w:p>
          <w:p w14:paraId="0B2FBFC2" w14:textId="77777777" w:rsidR="00364E7F" w:rsidRPr="00FD40C3" w:rsidRDefault="00364E7F" w:rsidP="00364E7F">
            <w:pPr>
              <w:pStyle w:val="Code"/>
              <w:rPr>
                <w:lang w:val="id-ID"/>
              </w:rPr>
            </w:pPr>
            <w:r w:rsidRPr="00FD40C3">
              <w:rPr>
                <w:lang w:val="id-ID"/>
              </w:rPr>
              <w:t xml:space="preserve">    "pas2an": "pas-pasan",</w:t>
            </w:r>
          </w:p>
          <w:p w14:paraId="41DC2176" w14:textId="77777777" w:rsidR="00364E7F" w:rsidRPr="00FD40C3" w:rsidRDefault="00364E7F" w:rsidP="00364E7F">
            <w:pPr>
              <w:pStyle w:val="Code"/>
              <w:rPr>
                <w:lang w:val="id-ID"/>
              </w:rPr>
            </w:pPr>
            <w:r w:rsidRPr="00FD40C3">
              <w:rPr>
                <w:lang w:val="id-ID"/>
              </w:rPr>
              <w:t xml:space="preserve">    "pasutri": "pasangan suami istri",</w:t>
            </w:r>
          </w:p>
          <w:p w14:paraId="34FC773F" w14:textId="77777777" w:rsidR="00364E7F" w:rsidRPr="00FD40C3" w:rsidRDefault="00364E7F" w:rsidP="00364E7F">
            <w:pPr>
              <w:pStyle w:val="Code"/>
              <w:rPr>
                <w:lang w:val="id-ID"/>
              </w:rPr>
            </w:pPr>
            <w:r w:rsidRPr="00FD40C3">
              <w:rPr>
                <w:lang w:val="id-ID"/>
              </w:rPr>
              <w:t xml:space="preserve">    "patas": "cepat dan terbatas",</w:t>
            </w:r>
          </w:p>
          <w:p w14:paraId="54777B62" w14:textId="77777777" w:rsidR="00364E7F" w:rsidRPr="00FD40C3" w:rsidRDefault="00364E7F" w:rsidP="00364E7F">
            <w:pPr>
              <w:pStyle w:val="Code"/>
              <w:rPr>
                <w:lang w:val="id-ID"/>
              </w:rPr>
            </w:pPr>
            <w:r w:rsidRPr="00FD40C3">
              <w:rPr>
                <w:lang w:val="id-ID"/>
              </w:rPr>
              <w:t xml:space="preserve">    "pd": "pada",</w:t>
            </w:r>
          </w:p>
          <w:p w14:paraId="06C55418" w14:textId="77777777" w:rsidR="00364E7F" w:rsidRPr="00FD40C3" w:rsidRDefault="00364E7F" w:rsidP="00364E7F">
            <w:pPr>
              <w:pStyle w:val="Code"/>
              <w:rPr>
                <w:lang w:val="id-ID"/>
              </w:rPr>
            </w:pPr>
            <w:r w:rsidRPr="00FD40C3">
              <w:rPr>
                <w:lang w:val="id-ID"/>
              </w:rPr>
              <w:t xml:space="preserve">    "pdhl": "padahal",</w:t>
            </w:r>
          </w:p>
          <w:p w14:paraId="5B37C900" w14:textId="77777777" w:rsidR="00364E7F" w:rsidRPr="00FD40C3" w:rsidRDefault="00364E7F" w:rsidP="00364E7F">
            <w:pPr>
              <w:pStyle w:val="Code"/>
              <w:rPr>
                <w:lang w:val="id-ID"/>
              </w:rPr>
            </w:pPr>
            <w:r w:rsidRPr="00FD40C3">
              <w:rPr>
                <w:lang w:val="id-ID"/>
              </w:rPr>
              <w:t xml:space="preserve">    "pdip": "partai demokrasi Indonesia perjuangan",</w:t>
            </w:r>
          </w:p>
          <w:p w14:paraId="0626EC41" w14:textId="77777777" w:rsidR="00364E7F" w:rsidRPr="00FD40C3" w:rsidRDefault="00364E7F" w:rsidP="00364E7F">
            <w:pPr>
              <w:pStyle w:val="Code"/>
              <w:rPr>
                <w:lang w:val="id-ID"/>
              </w:rPr>
            </w:pPr>
            <w:r w:rsidRPr="00FD40C3">
              <w:rPr>
                <w:lang w:val="id-ID"/>
              </w:rPr>
              <w:t xml:space="preserve">    "pdskji": "perhimpunan dokter spesialis kedokteran jiwa indonesia",</w:t>
            </w:r>
          </w:p>
          <w:p w14:paraId="1E4238A1" w14:textId="77777777" w:rsidR="00364E7F" w:rsidRPr="00FD40C3" w:rsidRDefault="00364E7F" w:rsidP="00364E7F">
            <w:pPr>
              <w:pStyle w:val="Code"/>
              <w:rPr>
                <w:lang w:val="id-ID"/>
              </w:rPr>
            </w:pPr>
            <w:r w:rsidRPr="00FD40C3">
              <w:rPr>
                <w:lang w:val="id-ID"/>
              </w:rPr>
              <w:t xml:space="preserve">    "pdt": "padat",</w:t>
            </w:r>
          </w:p>
          <w:p w14:paraId="6D83491C" w14:textId="77777777" w:rsidR="00364E7F" w:rsidRPr="00FD40C3" w:rsidRDefault="00364E7F" w:rsidP="00364E7F">
            <w:pPr>
              <w:pStyle w:val="Code"/>
              <w:rPr>
                <w:lang w:val="id-ID"/>
              </w:rPr>
            </w:pPr>
            <w:r w:rsidRPr="00FD40C3">
              <w:rPr>
                <w:lang w:val="id-ID"/>
              </w:rPr>
              <w:t xml:space="preserve">    "pecahan2": "pecahan-pecahan",</w:t>
            </w:r>
          </w:p>
          <w:p w14:paraId="6098A218" w14:textId="77777777" w:rsidR="00364E7F" w:rsidRPr="00FD40C3" w:rsidRDefault="00364E7F" w:rsidP="00364E7F">
            <w:pPr>
              <w:pStyle w:val="Code"/>
              <w:rPr>
                <w:lang w:val="id-ID"/>
              </w:rPr>
            </w:pPr>
            <w:r w:rsidRPr="00FD40C3">
              <w:rPr>
                <w:lang w:val="id-ID"/>
              </w:rPr>
              <w:t xml:space="preserve">    "pede": "percaya diri",</w:t>
            </w:r>
          </w:p>
          <w:p w14:paraId="5A8F5459" w14:textId="77777777" w:rsidR="00364E7F" w:rsidRPr="00FD40C3" w:rsidRDefault="00364E7F" w:rsidP="00364E7F">
            <w:pPr>
              <w:pStyle w:val="Code"/>
              <w:rPr>
                <w:lang w:val="id-ID"/>
              </w:rPr>
            </w:pPr>
            <w:r w:rsidRPr="00FD40C3">
              <w:rPr>
                <w:lang w:val="id-ID"/>
              </w:rPr>
              <w:t xml:space="preserve">    "pelanggarab": "pelanggaran",</w:t>
            </w:r>
          </w:p>
          <w:p w14:paraId="47A3CE2C" w14:textId="77777777" w:rsidR="00364E7F" w:rsidRPr="00FD40C3" w:rsidRDefault="00364E7F" w:rsidP="00364E7F">
            <w:pPr>
              <w:pStyle w:val="Code"/>
              <w:rPr>
                <w:lang w:val="id-ID"/>
              </w:rPr>
            </w:pPr>
            <w:r w:rsidRPr="00FD40C3">
              <w:rPr>
                <w:lang w:val="id-ID"/>
              </w:rPr>
              <w:t xml:space="preserve">    "pelatda": "pemusatan latihan daerah",</w:t>
            </w:r>
          </w:p>
          <w:p w14:paraId="722940C7" w14:textId="77777777" w:rsidR="00364E7F" w:rsidRPr="00FD40C3" w:rsidRDefault="00364E7F" w:rsidP="00364E7F">
            <w:pPr>
              <w:pStyle w:val="Code"/>
              <w:rPr>
                <w:lang w:val="id-ID"/>
              </w:rPr>
            </w:pPr>
            <w:r w:rsidRPr="00FD40C3">
              <w:rPr>
                <w:lang w:val="id-ID"/>
              </w:rPr>
              <w:t xml:space="preserve">    "pelatnas": "pemusatan latihan nasional",</w:t>
            </w:r>
          </w:p>
          <w:p w14:paraId="33A7077B" w14:textId="77777777" w:rsidR="00364E7F" w:rsidRPr="00FD40C3" w:rsidRDefault="00364E7F" w:rsidP="00364E7F">
            <w:pPr>
              <w:pStyle w:val="Code"/>
              <w:rPr>
                <w:lang w:val="id-ID"/>
              </w:rPr>
            </w:pPr>
            <w:r w:rsidRPr="00FD40C3">
              <w:rPr>
                <w:lang w:val="id-ID"/>
              </w:rPr>
              <w:t xml:space="preserve">    "pelcehn": "pelecehan",</w:t>
            </w:r>
          </w:p>
          <w:p w14:paraId="29D6D6D2" w14:textId="77777777" w:rsidR="00364E7F" w:rsidRPr="00FD40C3" w:rsidRDefault="00364E7F" w:rsidP="00364E7F">
            <w:pPr>
              <w:pStyle w:val="Code"/>
              <w:rPr>
                <w:lang w:val="id-ID"/>
              </w:rPr>
            </w:pPr>
            <w:r w:rsidRPr="00FD40C3">
              <w:rPr>
                <w:lang w:val="id-ID"/>
              </w:rPr>
              <w:lastRenderedPageBreak/>
              <w:t xml:space="preserve">    "pembokat": "pembantu",</w:t>
            </w:r>
          </w:p>
          <w:p w14:paraId="31FC07AA" w14:textId="77777777" w:rsidR="00364E7F" w:rsidRPr="00FD40C3" w:rsidRDefault="00364E7F" w:rsidP="00364E7F">
            <w:pPr>
              <w:pStyle w:val="Code"/>
              <w:rPr>
                <w:lang w:val="id-ID"/>
              </w:rPr>
            </w:pPr>
            <w:r w:rsidRPr="00FD40C3">
              <w:rPr>
                <w:lang w:val="id-ID"/>
              </w:rPr>
              <w:t xml:space="preserve">    "pemda": "pemerintah daerah",</w:t>
            </w:r>
          </w:p>
          <w:p w14:paraId="2CBEC247" w14:textId="77777777" w:rsidR="00364E7F" w:rsidRPr="00FD40C3" w:rsidRDefault="00364E7F" w:rsidP="00364E7F">
            <w:pPr>
              <w:pStyle w:val="Code"/>
              <w:rPr>
                <w:lang w:val="id-ID"/>
              </w:rPr>
            </w:pPr>
            <w:r w:rsidRPr="00FD40C3">
              <w:rPr>
                <w:lang w:val="id-ID"/>
              </w:rPr>
              <w:t xml:space="preserve">    "pemilu": "pemilihan umum",</w:t>
            </w:r>
          </w:p>
          <w:p w14:paraId="2D2FD624" w14:textId="77777777" w:rsidR="00364E7F" w:rsidRPr="00FD40C3" w:rsidRDefault="00364E7F" w:rsidP="00364E7F">
            <w:pPr>
              <w:pStyle w:val="Code"/>
              <w:rPr>
                <w:lang w:val="id-ID"/>
              </w:rPr>
            </w:pPr>
            <w:r w:rsidRPr="00FD40C3">
              <w:rPr>
                <w:lang w:val="id-ID"/>
              </w:rPr>
              <w:t xml:space="preserve">    "pemko": "pemerintah kota",</w:t>
            </w:r>
          </w:p>
          <w:p w14:paraId="1F36ED56" w14:textId="77777777" w:rsidR="00364E7F" w:rsidRPr="00FD40C3" w:rsidRDefault="00364E7F" w:rsidP="00364E7F">
            <w:pPr>
              <w:pStyle w:val="Code"/>
              <w:rPr>
                <w:lang w:val="id-ID"/>
              </w:rPr>
            </w:pPr>
            <w:r w:rsidRPr="00FD40C3">
              <w:rPr>
                <w:lang w:val="id-ID"/>
              </w:rPr>
              <w:t xml:space="preserve">    "pemkot": "pemerintah kota",</w:t>
            </w:r>
          </w:p>
          <w:p w14:paraId="193BAFF2" w14:textId="77777777" w:rsidR="00364E7F" w:rsidRPr="00FD40C3" w:rsidRDefault="00364E7F" w:rsidP="00364E7F">
            <w:pPr>
              <w:pStyle w:val="Code"/>
              <w:rPr>
                <w:lang w:val="id-ID"/>
              </w:rPr>
            </w:pPr>
            <w:r w:rsidRPr="00FD40C3">
              <w:rPr>
                <w:lang w:val="id-ID"/>
              </w:rPr>
              <w:t xml:space="preserve">    "pemprov": "pemerintah provinsi",</w:t>
            </w:r>
          </w:p>
          <w:p w14:paraId="21D99721" w14:textId="77777777" w:rsidR="00364E7F" w:rsidRPr="00FD40C3" w:rsidRDefault="00364E7F" w:rsidP="00364E7F">
            <w:pPr>
              <w:pStyle w:val="Code"/>
              <w:rPr>
                <w:lang w:val="id-ID"/>
              </w:rPr>
            </w:pPr>
            <w:r w:rsidRPr="00FD40C3">
              <w:rPr>
                <w:lang w:val="id-ID"/>
              </w:rPr>
              <w:t xml:space="preserve">    "pemred": "pemimpin redaksi",</w:t>
            </w:r>
          </w:p>
          <w:p w14:paraId="33879A04" w14:textId="77777777" w:rsidR="00364E7F" w:rsidRPr="00FD40C3" w:rsidRDefault="00364E7F" w:rsidP="00364E7F">
            <w:pPr>
              <w:pStyle w:val="Code"/>
              <w:rPr>
                <w:lang w:val="id-ID"/>
              </w:rPr>
            </w:pPr>
            <w:r w:rsidRPr="00FD40C3">
              <w:rPr>
                <w:lang w:val="id-ID"/>
              </w:rPr>
              <w:t xml:space="preserve">    "pendukung2": "pendukung-pendukung",</w:t>
            </w:r>
          </w:p>
          <w:p w14:paraId="742C5ACD" w14:textId="77777777" w:rsidR="00364E7F" w:rsidRPr="00FD40C3" w:rsidRDefault="00364E7F" w:rsidP="00364E7F">
            <w:pPr>
              <w:pStyle w:val="Code"/>
              <w:rPr>
                <w:lang w:val="id-ID"/>
              </w:rPr>
            </w:pPr>
            <w:r w:rsidRPr="00FD40C3">
              <w:rPr>
                <w:lang w:val="id-ID"/>
              </w:rPr>
              <w:t xml:space="preserve">    "penertiban": "tertib",</w:t>
            </w:r>
          </w:p>
          <w:p w14:paraId="64A45206" w14:textId="77777777" w:rsidR="00364E7F" w:rsidRPr="00FD40C3" w:rsidRDefault="00364E7F" w:rsidP="00364E7F">
            <w:pPr>
              <w:pStyle w:val="Code"/>
              <w:rPr>
                <w:lang w:val="id-ID"/>
              </w:rPr>
            </w:pPr>
            <w:r w:rsidRPr="00FD40C3">
              <w:rPr>
                <w:lang w:val="id-ID"/>
              </w:rPr>
              <w:t xml:space="preserve">    "pengen": "ingin",</w:t>
            </w:r>
          </w:p>
          <w:p w14:paraId="0EEB8B39" w14:textId="77777777" w:rsidR="00364E7F" w:rsidRPr="00FD40C3" w:rsidRDefault="00364E7F" w:rsidP="00364E7F">
            <w:pPr>
              <w:pStyle w:val="Code"/>
              <w:rPr>
                <w:lang w:val="id-ID"/>
              </w:rPr>
            </w:pPr>
            <w:r w:rsidRPr="00FD40C3">
              <w:rPr>
                <w:lang w:val="id-ID"/>
              </w:rPr>
              <w:t xml:space="preserve">    "penjas": "pendidikan jasmani",</w:t>
            </w:r>
          </w:p>
          <w:p w14:paraId="7D48B16A" w14:textId="77777777" w:rsidR="00364E7F" w:rsidRPr="00FD40C3" w:rsidRDefault="00364E7F" w:rsidP="00364E7F">
            <w:pPr>
              <w:pStyle w:val="Code"/>
              <w:rPr>
                <w:lang w:val="id-ID"/>
              </w:rPr>
            </w:pPr>
            <w:r w:rsidRPr="00FD40C3">
              <w:rPr>
                <w:lang w:val="id-ID"/>
              </w:rPr>
              <w:t xml:space="preserve">    "penmas": "pendidikan masyarakat",</w:t>
            </w:r>
          </w:p>
          <w:p w14:paraId="68CB3A0C" w14:textId="77777777" w:rsidR="00364E7F" w:rsidRPr="00FD40C3" w:rsidRDefault="00364E7F" w:rsidP="00364E7F">
            <w:pPr>
              <w:pStyle w:val="Code"/>
              <w:rPr>
                <w:lang w:val="id-ID"/>
              </w:rPr>
            </w:pPr>
            <w:r w:rsidRPr="00FD40C3">
              <w:rPr>
                <w:lang w:val="id-ID"/>
              </w:rPr>
              <w:t xml:space="preserve">    "perda": "peraturan daerah",</w:t>
            </w:r>
          </w:p>
          <w:p w14:paraId="577ED904" w14:textId="77777777" w:rsidR="00364E7F" w:rsidRPr="00FD40C3" w:rsidRDefault="00364E7F" w:rsidP="00364E7F">
            <w:pPr>
              <w:pStyle w:val="Code"/>
              <w:rPr>
                <w:lang w:val="id-ID"/>
              </w:rPr>
            </w:pPr>
            <w:r w:rsidRPr="00FD40C3">
              <w:rPr>
                <w:lang w:val="id-ID"/>
              </w:rPr>
              <w:t xml:space="preserve">    "perek": "wanita tuna susila",</w:t>
            </w:r>
          </w:p>
          <w:p w14:paraId="3858558E" w14:textId="77777777" w:rsidR="00364E7F" w:rsidRPr="00FD40C3" w:rsidRDefault="00364E7F" w:rsidP="00364E7F">
            <w:pPr>
              <w:pStyle w:val="Code"/>
              <w:rPr>
                <w:lang w:val="id-ID"/>
              </w:rPr>
            </w:pPr>
            <w:r w:rsidRPr="00FD40C3">
              <w:rPr>
                <w:lang w:val="id-ID"/>
              </w:rPr>
              <w:t xml:space="preserve">    "peremp": "perempuan",</w:t>
            </w:r>
          </w:p>
          <w:p w14:paraId="2FD70007" w14:textId="77777777" w:rsidR="00364E7F" w:rsidRPr="00FD40C3" w:rsidRDefault="00364E7F" w:rsidP="00364E7F">
            <w:pPr>
              <w:pStyle w:val="Code"/>
              <w:rPr>
                <w:lang w:val="id-ID"/>
              </w:rPr>
            </w:pPr>
            <w:r w:rsidRPr="00FD40C3">
              <w:rPr>
                <w:lang w:val="id-ID"/>
              </w:rPr>
              <w:t xml:space="preserve">    "pergub": "peraturan gubernur",</w:t>
            </w:r>
          </w:p>
          <w:p w14:paraId="6628E568" w14:textId="77777777" w:rsidR="00364E7F" w:rsidRPr="00FD40C3" w:rsidRDefault="00364E7F" w:rsidP="00364E7F">
            <w:pPr>
              <w:pStyle w:val="Code"/>
              <w:rPr>
                <w:lang w:val="id-ID"/>
              </w:rPr>
            </w:pPr>
            <w:r w:rsidRPr="00FD40C3">
              <w:rPr>
                <w:lang w:val="id-ID"/>
              </w:rPr>
              <w:t xml:space="preserve">    "perhatiin": "perhatikan",</w:t>
            </w:r>
          </w:p>
          <w:p w14:paraId="49F5B0F4" w14:textId="77777777" w:rsidR="00364E7F" w:rsidRPr="00FD40C3" w:rsidRDefault="00364E7F" w:rsidP="00364E7F">
            <w:pPr>
              <w:pStyle w:val="Code"/>
              <w:rPr>
                <w:lang w:val="id-ID"/>
              </w:rPr>
            </w:pPr>
            <w:r w:rsidRPr="00FD40C3">
              <w:rPr>
                <w:lang w:val="id-ID"/>
              </w:rPr>
              <w:t xml:space="preserve">    "pertamax": "pertama",</w:t>
            </w:r>
          </w:p>
          <w:p w14:paraId="7192693D" w14:textId="77777777" w:rsidR="00364E7F" w:rsidRPr="00FD40C3" w:rsidRDefault="00364E7F" w:rsidP="00364E7F">
            <w:pPr>
              <w:pStyle w:val="Code"/>
              <w:rPr>
                <w:lang w:val="id-ID"/>
              </w:rPr>
            </w:pPr>
            <w:r w:rsidRPr="00FD40C3">
              <w:rPr>
                <w:lang w:val="id-ID"/>
              </w:rPr>
              <w:t xml:space="preserve">    "pesenan": "pesanan",</w:t>
            </w:r>
          </w:p>
          <w:p w14:paraId="18DC38E2" w14:textId="77777777" w:rsidR="00364E7F" w:rsidRPr="00FD40C3" w:rsidRDefault="00364E7F" w:rsidP="00364E7F">
            <w:pPr>
              <w:pStyle w:val="Code"/>
              <w:rPr>
                <w:lang w:val="id-ID"/>
              </w:rPr>
            </w:pPr>
            <w:r w:rsidRPr="00FD40C3">
              <w:rPr>
                <w:lang w:val="id-ID"/>
              </w:rPr>
              <w:t xml:space="preserve">    "pesenin": "pesankan",</w:t>
            </w:r>
          </w:p>
          <w:p w14:paraId="537EE2FC" w14:textId="77777777" w:rsidR="00364E7F" w:rsidRPr="00FD40C3" w:rsidRDefault="00364E7F" w:rsidP="00364E7F">
            <w:pPr>
              <w:pStyle w:val="Code"/>
              <w:rPr>
                <w:lang w:val="id-ID"/>
              </w:rPr>
            </w:pPr>
            <w:r w:rsidRPr="00FD40C3">
              <w:rPr>
                <w:lang w:val="id-ID"/>
              </w:rPr>
              <w:t xml:space="preserve">    "pgang": "pegang",</w:t>
            </w:r>
          </w:p>
          <w:p w14:paraId="45D6AFD1" w14:textId="77777777" w:rsidR="00364E7F" w:rsidRPr="00FD40C3" w:rsidRDefault="00364E7F" w:rsidP="00364E7F">
            <w:pPr>
              <w:pStyle w:val="Code"/>
              <w:rPr>
                <w:lang w:val="id-ID"/>
              </w:rPr>
            </w:pPr>
            <w:r w:rsidRPr="00FD40C3">
              <w:rPr>
                <w:lang w:val="id-ID"/>
              </w:rPr>
              <w:t xml:space="preserve">    "pgi": "pergi",</w:t>
            </w:r>
          </w:p>
          <w:p w14:paraId="5823CFB3" w14:textId="77777777" w:rsidR="00364E7F" w:rsidRPr="00FD40C3" w:rsidRDefault="00364E7F" w:rsidP="00364E7F">
            <w:pPr>
              <w:pStyle w:val="Code"/>
              <w:rPr>
                <w:lang w:val="id-ID"/>
              </w:rPr>
            </w:pPr>
            <w:r w:rsidRPr="00FD40C3">
              <w:rPr>
                <w:lang w:val="id-ID"/>
              </w:rPr>
              <w:t xml:space="preserve">    "pi": "tapi",</w:t>
            </w:r>
          </w:p>
          <w:p w14:paraId="70E3D9A5" w14:textId="77777777" w:rsidR="00364E7F" w:rsidRPr="00FD40C3" w:rsidRDefault="00364E7F" w:rsidP="00364E7F">
            <w:pPr>
              <w:pStyle w:val="Code"/>
              <w:rPr>
                <w:lang w:val="id-ID"/>
              </w:rPr>
            </w:pPr>
            <w:r w:rsidRPr="00FD40C3">
              <w:rPr>
                <w:lang w:val="id-ID"/>
              </w:rPr>
              <w:t xml:space="preserve">    "pihak2": "pihak pihak",</w:t>
            </w:r>
          </w:p>
          <w:p w14:paraId="7021840D" w14:textId="77777777" w:rsidR="00364E7F" w:rsidRPr="00FD40C3" w:rsidRDefault="00364E7F" w:rsidP="00364E7F">
            <w:pPr>
              <w:pStyle w:val="Code"/>
              <w:rPr>
                <w:lang w:val="id-ID"/>
              </w:rPr>
            </w:pPr>
            <w:r w:rsidRPr="00FD40C3">
              <w:rPr>
                <w:lang w:val="id-ID"/>
              </w:rPr>
              <w:t xml:space="preserve">    "pijetin": "pijitkan",</w:t>
            </w:r>
          </w:p>
          <w:p w14:paraId="50D3E354" w14:textId="77777777" w:rsidR="00364E7F" w:rsidRPr="00FD40C3" w:rsidRDefault="00364E7F" w:rsidP="00364E7F">
            <w:pPr>
              <w:pStyle w:val="Code"/>
              <w:rPr>
                <w:lang w:val="id-ID"/>
              </w:rPr>
            </w:pPr>
            <w:r w:rsidRPr="00FD40C3">
              <w:rPr>
                <w:lang w:val="id-ID"/>
              </w:rPr>
              <w:t xml:space="preserve">    "pilgub": "pemilihan gubernur",</w:t>
            </w:r>
          </w:p>
          <w:p w14:paraId="6BC4EA0D" w14:textId="77777777" w:rsidR="00364E7F" w:rsidRPr="00FD40C3" w:rsidRDefault="00364E7F" w:rsidP="00364E7F">
            <w:pPr>
              <w:pStyle w:val="Code"/>
              <w:rPr>
                <w:lang w:val="id-ID"/>
              </w:rPr>
            </w:pPr>
            <w:r w:rsidRPr="00FD40C3">
              <w:rPr>
                <w:lang w:val="id-ID"/>
              </w:rPr>
              <w:t xml:space="preserve">    "pilkada": "pemilihan kepala daerah",</w:t>
            </w:r>
          </w:p>
          <w:p w14:paraId="7C53DB12" w14:textId="77777777" w:rsidR="00364E7F" w:rsidRPr="00FD40C3" w:rsidRDefault="00364E7F" w:rsidP="00364E7F">
            <w:pPr>
              <w:pStyle w:val="Code"/>
              <w:rPr>
                <w:lang w:val="id-ID"/>
              </w:rPr>
            </w:pPr>
            <w:r w:rsidRPr="00FD40C3">
              <w:rPr>
                <w:lang w:val="id-ID"/>
              </w:rPr>
              <w:t xml:space="preserve">    "pimpro": "pemimpin proyek",</w:t>
            </w:r>
          </w:p>
          <w:p w14:paraId="3808468A" w14:textId="77777777" w:rsidR="00364E7F" w:rsidRPr="00FD40C3" w:rsidRDefault="00364E7F" w:rsidP="00364E7F">
            <w:pPr>
              <w:pStyle w:val="Code"/>
              <w:rPr>
                <w:lang w:val="id-ID"/>
              </w:rPr>
            </w:pPr>
            <w:r w:rsidRPr="00FD40C3">
              <w:rPr>
                <w:lang w:val="id-ID"/>
              </w:rPr>
              <w:t xml:space="preserve">    "pinter2": "pintar-pintar",</w:t>
            </w:r>
          </w:p>
          <w:p w14:paraId="3086DF7F" w14:textId="77777777" w:rsidR="00364E7F" w:rsidRPr="00FD40C3" w:rsidRDefault="00364E7F" w:rsidP="00364E7F">
            <w:pPr>
              <w:pStyle w:val="Code"/>
              <w:rPr>
                <w:lang w:val="id-ID"/>
              </w:rPr>
            </w:pPr>
            <w:r w:rsidRPr="00FD40C3">
              <w:rPr>
                <w:lang w:val="id-ID"/>
              </w:rPr>
              <w:t xml:space="preserve">    "pisan": "sangat",</w:t>
            </w:r>
          </w:p>
          <w:p w14:paraId="4138C9ED" w14:textId="77777777" w:rsidR="00364E7F" w:rsidRPr="00FD40C3" w:rsidRDefault="00364E7F" w:rsidP="00364E7F">
            <w:pPr>
              <w:pStyle w:val="Code"/>
              <w:rPr>
                <w:lang w:val="id-ID"/>
              </w:rPr>
            </w:pPr>
            <w:r w:rsidRPr="00FD40C3">
              <w:rPr>
                <w:lang w:val="id-ID"/>
              </w:rPr>
              <w:t xml:space="preserve">    "pisgor": "pisang goreng",</w:t>
            </w:r>
          </w:p>
          <w:p w14:paraId="3AA76B2E" w14:textId="77777777" w:rsidR="00364E7F" w:rsidRPr="00FD40C3" w:rsidRDefault="00364E7F" w:rsidP="00364E7F">
            <w:pPr>
              <w:pStyle w:val="Code"/>
              <w:rPr>
                <w:lang w:val="id-ID"/>
              </w:rPr>
            </w:pPr>
            <w:r w:rsidRPr="00FD40C3">
              <w:rPr>
                <w:lang w:val="id-ID"/>
              </w:rPr>
              <w:t xml:space="preserve">    "pk": "penjahat kelamin",</w:t>
            </w:r>
          </w:p>
          <w:p w14:paraId="43C794A2" w14:textId="77777777" w:rsidR="00364E7F" w:rsidRPr="00FD40C3" w:rsidRDefault="00364E7F" w:rsidP="00364E7F">
            <w:pPr>
              <w:pStyle w:val="Code"/>
              <w:rPr>
                <w:lang w:val="id-ID"/>
              </w:rPr>
            </w:pPr>
            <w:r w:rsidRPr="00FD40C3">
              <w:rPr>
                <w:lang w:val="id-ID"/>
              </w:rPr>
              <w:t xml:space="preserve">    "pke": "pakai",</w:t>
            </w:r>
          </w:p>
          <w:p w14:paraId="5A9DEB48" w14:textId="77777777" w:rsidR="00364E7F" w:rsidRPr="00FD40C3" w:rsidRDefault="00364E7F" w:rsidP="00364E7F">
            <w:pPr>
              <w:pStyle w:val="Code"/>
              <w:rPr>
                <w:lang w:val="id-ID"/>
              </w:rPr>
            </w:pPr>
            <w:r w:rsidRPr="00FD40C3">
              <w:rPr>
                <w:lang w:val="id-ID"/>
              </w:rPr>
              <w:t xml:space="preserve">    "pket": "paket",</w:t>
            </w:r>
          </w:p>
          <w:p w14:paraId="77582097" w14:textId="77777777" w:rsidR="00364E7F" w:rsidRPr="00FD40C3" w:rsidRDefault="00364E7F" w:rsidP="00364E7F">
            <w:pPr>
              <w:pStyle w:val="Code"/>
              <w:rPr>
                <w:lang w:val="id-ID"/>
              </w:rPr>
            </w:pPr>
            <w:r w:rsidRPr="00FD40C3">
              <w:rPr>
                <w:lang w:val="id-ID"/>
              </w:rPr>
              <w:t xml:space="preserve">    "pkr": "pakar",</w:t>
            </w:r>
          </w:p>
          <w:p w14:paraId="0AE72F3A" w14:textId="77777777" w:rsidR="00364E7F" w:rsidRPr="00FD40C3" w:rsidRDefault="00364E7F" w:rsidP="00364E7F">
            <w:pPr>
              <w:pStyle w:val="Code"/>
              <w:rPr>
                <w:lang w:val="id-ID"/>
              </w:rPr>
            </w:pPr>
            <w:r w:rsidRPr="00FD40C3">
              <w:rPr>
                <w:lang w:val="id-ID"/>
              </w:rPr>
              <w:t xml:space="preserve">    "pks": "partai keadilan sejahtera",</w:t>
            </w:r>
          </w:p>
          <w:p w14:paraId="620B8CF9" w14:textId="77777777" w:rsidR="00364E7F" w:rsidRPr="00FD40C3" w:rsidRDefault="00364E7F" w:rsidP="00364E7F">
            <w:pPr>
              <w:pStyle w:val="Code"/>
              <w:rPr>
                <w:lang w:val="id-ID"/>
              </w:rPr>
            </w:pPr>
            <w:r w:rsidRPr="00FD40C3">
              <w:rPr>
                <w:lang w:val="id-ID"/>
              </w:rPr>
              <w:t xml:space="preserve">    "plg": "paling",</w:t>
            </w:r>
          </w:p>
          <w:p w14:paraId="702C228B" w14:textId="77777777" w:rsidR="00364E7F" w:rsidRPr="00FD40C3" w:rsidRDefault="00364E7F" w:rsidP="00364E7F">
            <w:pPr>
              <w:pStyle w:val="Code"/>
              <w:rPr>
                <w:lang w:val="id-ID"/>
              </w:rPr>
            </w:pPr>
            <w:r w:rsidRPr="00FD40C3">
              <w:rPr>
                <w:lang w:val="id-ID"/>
              </w:rPr>
              <w:t xml:space="preserve">    "plh": "pilih",</w:t>
            </w:r>
          </w:p>
          <w:p w14:paraId="68361286" w14:textId="77777777" w:rsidR="00364E7F" w:rsidRPr="00FD40C3" w:rsidRDefault="00364E7F" w:rsidP="00364E7F">
            <w:pPr>
              <w:pStyle w:val="Code"/>
              <w:rPr>
                <w:lang w:val="id-ID"/>
              </w:rPr>
            </w:pPr>
            <w:r w:rsidRPr="00FD40C3">
              <w:rPr>
                <w:lang w:val="id-ID"/>
              </w:rPr>
              <w:t xml:space="preserve">    "pls": "tolong",</w:t>
            </w:r>
          </w:p>
          <w:p w14:paraId="7D718B66" w14:textId="77777777" w:rsidR="00364E7F" w:rsidRPr="00FD40C3" w:rsidRDefault="00364E7F" w:rsidP="00364E7F">
            <w:pPr>
              <w:pStyle w:val="Code"/>
              <w:rPr>
                <w:lang w:val="id-ID"/>
              </w:rPr>
            </w:pPr>
            <w:r w:rsidRPr="00FD40C3">
              <w:rPr>
                <w:lang w:val="id-ID"/>
              </w:rPr>
              <w:t xml:space="preserve">    "pm": "private message",</w:t>
            </w:r>
          </w:p>
          <w:p w14:paraId="07FDB767" w14:textId="77777777" w:rsidR="00364E7F" w:rsidRPr="00FD40C3" w:rsidRDefault="00364E7F" w:rsidP="00364E7F">
            <w:pPr>
              <w:pStyle w:val="Code"/>
              <w:rPr>
                <w:lang w:val="id-ID"/>
              </w:rPr>
            </w:pPr>
            <w:r w:rsidRPr="00FD40C3">
              <w:rPr>
                <w:lang w:val="id-ID"/>
              </w:rPr>
              <w:t xml:space="preserve">    "pmhaman": "pemahaman",</w:t>
            </w:r>
          </w:p>
          <w:p w14:paraId="2B719AE6" w14:textId="77777777" w:rsidR="00364E7F" w:rsidRPr="00FD40C3" w:rsidRDefault="00364E7F" w:rsidP="00364E7F">
            <w:pPr>
              <w:pStyle w:val="Code"/>
              <w:rPr>
                <w:lang w:val="id-ID"/>
              </w:rPr>
            </w:pPr>
            <w:r w:rsidRPr="00FD40C3">
              <w:rPr>
                <w:lang w:val="id-ID"/>
              </w:rPr>
              <w:t xml:space="preserve">    "pmrnth": "pemerintah",</w:t>
            </w:r>
          </w:p>
          <w:p w14:paraId="40503109" w14:textId="77777777" w:rsidR="00364E7F" w:rsidRPr="00FD40C3" w:rsidRDefault="00364E7F" w:rsidP="00364E7F">
            <w:pPr>
              <w:pStyle w:val="Code"/>
              <w:rPr>
                <w:lang w:val="id-ID"/>
              </w:rPr>
            </w:pPr>
            <w:r w:rsidRPr="00FD40C3">
              <w:rPr>
                <w:lang w:val="id-ID"/>
              </w:rPr>
              <w:t xml:space="preserve">    "pndkung": "pendukung",</w:t>
            </w:r>
          </w:p>
          <w:p w14:paraId="5F760B0C" w14:textId="77777777" w:rsidR="00364E7F" w:rsidRPr="00FD40C3" w:rsidRDefault="00364E7F" w:rsidP="00364E7F">
            <w:pPr>
              <w:pStyle w:val="Code"/>
              <w:rPr>
                <w:lang w:val="id-ID"/>
              </w:rPr>
            </w:pPr>
            <w:r w:rsidRPr="00FD40C3">
              <w:rPr>
                <w:lang w:val="id-ID"/>
              </w:rPr>
              <w:t xml:space="preserve">    "pndukung": "pendukung",</w:t>
            </w:r>
          </w:p>
          <w:p w14:paraId="4E92B0F6" w14:textId="77777777" w:rsidR="00364E7F" w:rsidRPr="00FD40C3" w:rsidRDefault="00364E7F" w:rsidP="00364E7F">
            <w:pPr>
              <w:pStyle w:val="Code"/>
              <w:rPr>
                <w:lang w:val="id-ID"/>
              </w:rPr>
            </w:pPr>
            <w:r w:rsidRPr="00FD40C3">
              <w:rPr>
                <w:lang w:val="id-ID"/>
              </w:rPr>
              <w:t xml:space="preserve">    "pnjilat": "penjilat",</w:t>
            </w:r>
          </w:p>
          <w:p w14:paraId="6C9BB2E5" w14:textId="77777777" w:rsidR="00364E7F" w:rsidRPr="00FD40C3" w:rsidRDefault="00364E7F" w:rsidP="00364E7F">
            <w:pPr>
              <w:pStyle w:val="Code"/>
              <w:rPr>
                <w:lang w:val="id-ID"/>
              </w:rPr>
            </w:pPr>
            <w:r w:rsidRPr="00FD40C3">
              <w:rPr>
                <w:lang w:val="id-ID"/>
              </w:rPr>
              <w:t xml:space="preserve">    "pns": "pegawai negeri sipil",</w:t>
            </w:r>
          </w:p>
          <w:p w14:paraId="2C2AD9C1" w14:textId="77777777" w:rsidR="00364E7F" w:rsidRPr="00FD40C3" w:rsidRDefault="00364E7F" w:rsidP="00364E7F">
            <w:pPr>
              <w:pStyle w:val="Code"/>
              <w:rPr>
                <w:lang w:val="id-ID"/>
              </w:rPr>
            </w:pPr>
            <w:r w:rsidRPr="00FD40C3">
              <w:rPr>
                <w:lang w:val="id-ID"/>
              </w:rPr>
              <w:t xml:space="preserve">    "pny": "punya",</w:t>
            </w:r>
          </w:p>
          <w:p w14:paraId="02F07D96" w14:textId="77777777" w:rsidR="00364E7F" w:rsidRPr="00FD40C3" w:rsidRDefault="00364E7F" w:rsidP="00364E7F">
            <w:pPr>
              <w:pStyle w:val="Code"/>
              <w:rPr>
                <w:lang w:val="id-ID"/>
              </w:rPr>
            </w:pPr>
            <w:r w:rsidRPr="00FD40C3">
              <w:rPr>
                <w:lang w:val="id-ID"/>
              </w:rPr>
              <w:t xml:space="preserve">    "poin2": "poin-poin",</w:t>
            </w:r>
          </w:p>
          <w:p w14:paraId="5F0E8702" w14:textId="77777777" w:rsidR="00364E7F" w:rsidRPr="00FD40C3" w:rsidRDefault="00364E7F" w:rsidP="00364E7F">
            <w:pPr>
              <w:pStyle w:val="Code"/>
              <w:rPr>
                <w:lang w:val="id-ID"/>
              </w:rPr>
            </w:pPr>
            <w:r w:rsidRPr="00FD40C3">
              <w:rPr>
                <w:lang w:val="id-ID"/>
              </w:rPr>
              <w:t xml:space="preserve">    "polantas": "polisi lalu lintas",</w:t>
            </w:r>
          </w:p>
          <w:p w14:paraId="4B5E3550" w14:textId="77777777" w:rsidR="00364E7F" w:rsidRPr="00FD40C3" w:rsidRDefault="00364E7F" w:rsidP="00364E7F">
            <w:pPr>
              <w:pStyle w:val="Code"/>
              <w:rPr>
                <w:lang w:val="id-ID"/>
              </w:rPr>
            </w:pPr>
            <w:r w:rsidRPr="00FD40C3">
              <w:rPr>
                <w:lang w:val="id-ID"/>
              </w:rPr>
              <w:t xml:space="preserve">    "polda": "kepolisian daerah",</w:t>
            </w:r>
          </w:p>
          <w:p w14:paraId="783029E2" w14:textId="77777777" w:rsidR="00364E7F" w:rsidRPr="00FD40C3" w:rsidRDefault="00364E7F" w:rsidP="00364E7F">
            <w:pPr>
              <w:pStyle w:val="Code"/>
              <w:rPr>
                <w:lang w:val="id-ID"/>
              </w:rPr>
            </w:pPr>
            <w:r w:rsidRPr="00FD40C3">
              <w:rPr>
                <w:lang w:val="id-ID"/>
              </w:rPr>
              <w:t xml:space="preserve">    "polres": "kepolisian resor",</w:t>
            </w:r>
          </w:p>
          <w:p w14:paraId="6AC3AB8D" w14:textId="77777777" w:rsidR="00364E7F" w:rsidRPr="00FD40C3" w:rsidRDefault="00364E7F" w:rsidP="00364E7F">
            <w:pPr>
              <w:pStyle w:val="Code"/>
              <w:rPr>
                <w:lang w:val="id-ID"/>
              </w:rPr>
            </w:pPr>
            <w:r w:rsidRPr="00FD40C3">
              <w:rPr>
                <w:lang w:val="id-ID"/>
              </w:rPr>
              <w:t xml:space="preserve">    "polwan": "polisi wanita",</w:t>
            </w:r>
          </w:p>
          <w:p w14:paraId="6F992227" w14:textId="77777777" w:rsidR="00364E7F" w:rsidRPr="00FD40C3" w:rsidRDefault="00364E7F" w:rsidP="00364E7F">
            <w:pPr>
              <w:pStyle w:val="Code"/>
              <w:rPr>
                <w:lang w:val="id-ID"/>
              </w:rPr>
            </w:pPr>
            <w:r w:rsidRPr="00FD40C3">
              <w:rPr>
                <w:lang w:val="id-ID"/>
              </w:rPr>
              <w:t xml:space="preserve">    "pon": "juga",</w:t>
            </w:r>
          </w:p>
          <w:p w14:paraId="60C01B84" w14:textId="77777777" w:rsidR="00364E7F" w:rsidRPr="00FD40C3" w:rsidRDefault="00364E7F" w:rsidP="00364E7F">
            <w:pPr>
              <w:pStyle w:val="Code"/>
              <w:rPr>
                <w:lang w:val="id-ID"/>
              </w:rPr>
            </w:pPr>
            <w:r w:rsidRPr="00FD40C3">
              <w:rPr>
                <w:lang w:val="id-ID"/>
              </w:rPr>
              <w:t xml:space="preserve">    "ponpes": "pondok pesantren",</w:t>
            </w:r>
          </w:p>
          <w:p w14:paraId="44EC7FC7" w14:textId="77777777" w:rsidR="00364E7F" w:rsidRPr="00FD40C3" w:rsidRDefault="00364E7F" w:rsidP="00364E7F">
            <w:pPr>
              <w:pStyle w:val="Code"/>
              <w:rPr>
                <w:lang w:val="id-ID"/>
              </w:rPr>
            </w:pPr>
            <w:r w:rsidRPr="00FD40C3">
              <w:rPr>
                <w:lang w:val="id-ID"/>
              </w:rPr>
              <w:t xml:space="preserve">    "ponsel": "telepon seluler",</w:t>
            </w:r>
          </w:p>
          <w:p w14:paraId="3FEED38E" w14:textId="77777777" w:rsidR="00364E7F" w:rsidRPr="00FD40C3" w:rsidRDefault="00364E7F" w:rsidP="00364E7F">
            <w:pPr>
              <w:pStyle w:val="Code"/>
              <w:rPr>
                <w:lang w:val="id-ID"/>
              </w:rPr>
            </w:pPr>
            <w:r w:rsidRPr="00FD40C3">
              <w:rPr>
                <w:lang w:val="id-ID"/>
              </w:rPr>
              <w:t xml:space="preserve">    "poster2": "poster-poster",</w:t>
            </w:r>
          </w:p>
          <w:p w14:paraId="4836B565" w14:textId="77777777" w:rsidR="00364E7F" w:rsidRPr="00FD40C3" w:rsidRDefault="00364E7F" w:rsidP="00364E7F">
            <w:pPr>
              <w:pStyle w:val="Code"/>
              <w:rPr>
                <w:lang w:val="id-ID"/>
              </w:rPr>
            </w:pPr>
            <w:r w:rsidRPr="00FD40C3">
              <w:rPr>
                <w:lang w:val="id-ID"/>
              </w:rPr>
              <w:t xml:space="preserve">    "pp": "pulang pergi",</w:t>
            </w:r>
          </w:p>
          <w:p w14:paraId="75D9B01E" w14:textId="77777777" w:rsidR="00364E7F" w:rsidRPr="00FD40C3" w:rsidRDefault="00364E7F" w:rsidP="00364E7F">
            <w:pPr>
              <w:pStyle w:val="Code"/>
              <w:rPr>
                <w:lang w:val="id-ID"/>
              </w:rPr>
            </w:pPr>
            <w:r w:rsidRPr="00FD40C3">
              <w:rPr>
                <w:lang w:val="id-ID"/>
              </w:rPr>
              <w:t xml:space="preserve">    "ppa": "apa",</w:t>
            </w:r>
          </w:p>
          <w:p w14:paraId="3B46533A" w14:textId="77777777" w:rsidR="00364E7F" w:rsidRPr="00FD40C3" w:rsidRDefault="00364E7F" w:rsidP="00364E7F">
            <w:pPr>
              <w:pStyle w:val="Code"/>
              <w:rPr>
                <w:lang w:val="id-ID"/>
              </w:rPr>
            </w:pPr>
            <w:r w:rsidRPr="00FD40C3">
              <w:rPr>
                <w:lang w:val="id-ID"/>
              </w:rPr>
              <w:t xml:space="preserve">    "presh": "segar",</w:t>
            </w:r>
          </w:p>
          <w:p w14:paraId="13F3BA4E" w14:textId="77777777" w:rsidR="00364E7F" w:rsidRPr="00FD40C3" w:rsidRDefault="00364E7F" w:rsidP="00364E7F">
            <w:pPr>
              <w:pStyle w:val="Code"/>
              <w:rPr>
                <w:lang w:val="id-ID"/>
              </w:rPr>
            </w:pPr>
            <w:r w:rsidRPr="00FD40C3">
              <w:rPr>
                <w:lang w:val="id-ID"/>
              </w:rPr>
              <w:lastRenderedPageBreak/>
              <w:t xml:space="preserve">    "prg": "pergi",</w:t>
            </w:r>
          </w:p>
          <w:p w14:paraId="083EFAD6" w14:textId="77777777" w:rsidR="00364E7F" w:rsidRPr="00FD40C3" w:rsidRDefault="00364E7F" w:rsidP="00364E7F">
            <w:pPr>
              <w:pStyle w:val="Code"/>
              <w:rPr>
                <w:lang w:val="id-ID"/>
              </w:rPr>
            </w:pPr>
            <w:r w:rsidRPr="00FD40C3">
              <w:rPr>
                <w:lang w:val="id-ID"/>
              </w:rPr>
              <w:t xml:space="preserve">    "prikitiw": "cie",</w:t>
            </w:r>
          </w:p>
          <w:p w14:paraId="73299591" w14:textId="77777777" w:rsidR="00364E7F" w:rsidRPr="00FD40C3" w:rsidRDefault="00364E7F" w:rsidP="00364E7F">
            <w:pPr>
              <w:pStyle w:val="Code"/>
              <w:rPr>
                <w:lang w:val="id-ID"/>
              </w:rPr>
            </w:pPr>
            <w:r w:rsidRPr="00FD40C3">
              <w:rPr>
                <w:lang w:val="id-ID"/>
              </w:rPr>
              <w:t xml:space="preserve">    "priksa": "periksa",</w:t>
            </w:r>
          </w:p>
          <w:p w14:paraId="1D5BD3DD" w14:textId="77777777" w:rsidR="00364E7F" w:rsidRPr="00FD40C3" w:rsidRDefault="00364E7F" w:rsidP="00364E7F">
            <w:pPr>
              <w:pStyle w:val="Code"/>
              <w:rPr>
                <w:lang w:val="id-ID"/>
              </w:rPr>
            </w:pPr>
            <w:r w:rsidRPr="00FD40C3">
              <w:rPr>
                <w:lang w:val="id-ID"/>
              </w:rPr>
              <w:t xml:space="preserve">    "prilaku": "perilaku",</w:t>
            </w:r>
          </w:p>
          <w:p w14:paraId="66DB863F" w14:textId="77777777" w:rsidR="00364E7F" w:rsidRPr="00FD40C3" w:rsidRDefault="00364E7F" w:rsidP="00364E7F">
            <w:pPr>
              <w:pStyle w:val="Code"/>
              <w:rPr>
                <w:lang w:val="id-ID"/>
              </w:rPr>
            </w:pPr>
            <w:r w:rsidRPr="00FD40C3">
              <w:rPr>
                <w:lang w:val="id-ID"/>
              </w:rPr>
              <w:t xml:space="preserve">    "prnh": "pernah",</w:t>
            </w:r>
          </w:p>
          <w:p w14:paraId="0EBA0B3D" w14:textId="77777777" w:rsidR="00364E7F" w:rsidRPr="00FD40C3" w:rsidRDefault="00364E7F" w:rsidP="00364E7F">
            <w:pPr>
              <w:pStyle w:val="Code"/>
              <w:rPr>
                <w:lang w:val="id-ID"/>
              </w:rPr>
            </w:pPr>
            <w:r w:rsidRPr="00FD40C3">
              <w:rPr>
                <w:lang w:val="id-ID"/>
              </w:rPr>
              <w:t xml:space="preserve">    "pro": "profesional",</w:t>
            </w:r>
          </w:p>
          <w:p w14:paraId="124DC94D" w14:textId="77777777" w:rsidR="00364E7F" w:rsidRPr="00FD40C3" w:rsidRDefault="00364E7F" w:rsidP="00364E7F">
            <w:pPr>
              <w:pStyle w:val="Code"/>
              <w:rPr>
                <w:lang w:val="id-ID"/>
              </w:rPr>
            </w:pPr>
            <w:r w:rsidRPr="00FD40C3">
              <w:rPr>
                <w:lang w:val="id-ID"/>
              </w:rPr>
              <w:t xml:space="preserve">    "problem": "masalah",</w:t>
            </w:r>
          </w:p>
          <w:p w14:paraId="4D3053E8" w14:textId="77777777" w:rsidR="00364E7F" w:rsidRPr="00FD40C3" w:rsidRDefault="00364E7F" w:rsidP="00364E7F">
            <w:pPr>
              <w:pStyle w:val="Code"/>
              <w:rPr>
                <w:lang w:val="id-ID"/>
              </w:rPr>
            </w:pPr>
            <w:r w:rsidRPr="00FD40C3">
              <w:rPr>
                <w:lang w:val="id-ID"/>
              </w:rPr>
              <w:t xml:space="preserve">    "prototype": "contoh",</w:t>
            </w:r>
          </w:p>
          <w:p w14:paraId="520FC951" w14:textId="77777777" w:rsidR="00364E7F" w:rsidRPr="00FD40C3" w:rsidRDefault="00364E7F" w:rsidP="00364E7F">
            <w:pPr>
              <w:pStyle w:val="Code"/>
              <w:rPr>
                <w:lang w:val="id-ID"/>
              </w:rPr>
            </w:pPr>
            <w:r w:rsidRPr="00FD40C3">
              <w:rPr>
                <w:lang w:val="id-ID"/>
              </w:rPr>
              <w:t xml:space="preserve">    "prov": "provinsi",</w:t>
            </w:r>
          </w:p>
          <w:p w14:paraId="42AB00B1" w14:textId="77777777" w:rsidR="00364E7F" w:rsidRPr="00FD40C3" w:rsidRDefault="00364E7F" w:rsidP="00364E7F">
            <w:pPr>
              <w:pStyle w:val="Code"/>
              <w:rPr>
                <w:lang w:val="id-ID"/>
              </w:rPr>
            </w:pPr>
            <w:r w:rsidRPr="00FD40C3">
              <w:rPr>
                <w:lang w:val="id-ID"/>
              </w:rPr>
              <w:t xml:space="preserve">    "psen": "pesan",</w:t>
            </w:r>
          </w:p>
          <w:p w14:paraId="35465F17" w14:textId="77777777" w:rsidR="00364E7F" w:rsidRPr="00FD40C3" w:rsidRDefault="00364E7F" w:rsidP="00364E7F">
            <w:pPr>
              <w:pStyle w:val="Code"/>
              <w:rPr>
                <w:lang w:val="id-ID"/>
              </w:rPr>
            </w:pPr>
            <w:r w:rsidRPr="00FD40C3">
              <w:rPr>
                <w:lang w:val="id-ID"/>
              </w:rPr>
              <w:t xml:space="preserve">    "psn": "pesan",</w:t>
            </w:r>
          </w:p>
          <w:p w14:paraId="67BAD88F" w14:textId="77777777" w:rsidR="00364E7F" w:rsidRPr="00FD40C3" w:rsidRDefault="00364E7F" w:rsidP="00364E7F">
            <w:pPr>
              <w:pStyle w:val="Code"/>
              <w:rPr>
                <w:lang w:val="id-ID"/>
              </w:rPr>
            </w:pPr>
            <w:r w:rsidRPr="00FD40C3">
              <w:rPr>
                <w:lang w:val="id-ID"/>
              </w:rPr>
              <w:t xml:space="preserve">    "psr": "pasar",</w:t>
            </w:r>
          </w:p>
          <w:p w14:paraId="0612D2AD" w14:textId="77777777" w:rsidR="00364E7F" w:rsidRPr="00FD40C3" w:rsidRDefault="00364E7F" w:rsidP="00364E7F">
            <w:pPr>
              <w:pStyle w:val="Code"/>
              <w:rPr>
                <w:lang w:val="id-ID"/>
              </w:rPr>
            </w:pPr>
            <w:r w:rsidRPr="00FD40C3">
              <w:rPr>
                <w:lang w:val="id-ID"/>
              </w:rPr>
              <w:t xml:space="preserve">    "pst": "pasti",</w:t>
            </w:r>
          </w:p>
          <w:p w14:paraId="1B28D978" w14:textId="77777777" w:rsidR="00364E7F" w:rsidRPr="00FD40C3" w:rsidRDefault="00364E7F" w:rsidP="00364E7F">
            <w:pPr>
              <w:pStyle w:val="Code"/>
              <w:rPr>
                <w:lang w:val="id-ID"/>
              </w:rPr>
            </w:pPr>
            <w:r w:rsidRPr="00FD40C3">
              <w:rPr>
                <w:lang w:val="id-ID"/>
              </w:rPr>
              <w:t xml:space="preserve">    "psti": "pasti",</w:t>
            </w:r>
          </w:p>
          <w:p w14:paraId="092B80ED" w14:textId="77777777" w:rsidR="00364E7F" w:rsidRPr="00FD40C3" w:rsidRDefault="00364E7F" w:rsidP="00364E7F">
            <w:pPr>
              <w:pStyle w:val="Code"/>
              <w:rPr>
                <w:lang w:val="id-ID"/>
              </w:rPr>
            </w:pPr>
            <w:r w:rsidRPr="00FD40C3">
              <w:rPr>
                <w:lang w:val="id-ID"/>
              </w:rPr>
              <w:t xml:space="preserve">    "pswt": "pesawat",</w:t>
            </w:r>
          </w:p>
          <w:p w14:paraId="64FDBDA4" w14:textId="77777777" w:rsidR="00364E7F" w:rsidRPr="00FD40C3" w:rsidRDefault="00364E7F" w:rsidP="00364E7F">
            <w:pPr>
              <w:pStyle w:val="Code"/>
              <w:rPr>
                <w:lang w:val="id-ID"/>
              </w:rPr>
            </w:pPr>
            <w:r w:rsidRPr="00FD40C3">
              <w:rPr>
                <w:lang w:val="id-ID"/>
              </w:rPr>
              <w:t xml:space="preserve">    "ptemuan": "pertemuan",</w:t>
            </w:r>
          </w:p>
          <w:p w14:paraId="75612999" w14:textId="77777777" w:rsidR="00364E7F" w:rsidRPr="00FD40C3" w:rsidRDefault="00364E7F" w:rsidP="00364E7F">
            <w:pPr>
              <w:pStyle w:val="Code"/>
              <w:rPr>
                <w:lang w:val="id-ID"/>
              </w:rPr>
            </w:pPr>
            <w:r w:rsidRPr="00FD40C3">
              <w:rPr>
                <w:lang w:val="id-ID"/>
              </w:rPr>
              <w:t xml:space="preserve">    "puanas": "panas",</w:t>
            </w:r>
          </w:p>
          <w:p w14:paraId="2B85B770" w14:textId="77777777" w:rsidR="00364E7F" w:rsidRPr="00FD40C3" w:rsidRDefault="00364E7F" w:rsidP="00364E7F">
            <w:pPr>
              <w:pStyle w:val="Code"/>
              <w:rPr>
                <w:lang w:val="id-ID"/>
              </w:rPr>
            </w:pPr>
            <w:r w:rsidRPr="00FD40C3">
              <w:rPr>
                <w:lang w:val="id-ID"/>
              </w:rPr>
              <w:t xml:space="preserve">    "pulgar": "kasar",</w:t>
            </w:r>
          </w:p>
          <w:p w14:paraId="43DB0A0C" w14:textId="77777777" w:rsidR="00364E7F" w:rsidRPr="00FD40C3" w:rsidRDefault="00364E7F" w:rsidP="00364E7F">
            <w:pPr>
              <w:pStyle w:val="Code"/>
              <w:rPr>
                <w:lang w:val="id-ID"/>
              </w:rPr>
            </w:pPr>
            <w:r w:rsidRPr="00FD40C3">
              <w:rPr>
                <w:lang w:val="id-ID"/>
              </w:rPr>
              <w:t xml:space="preserve">    "puskesmas2": "puskesmas-puskesmas",</w:t>
            </w:r>
          </w:p>
          <w:p w14:paraId="451D3757" w14:textId="77777777" w:rsidR="00364E7F" w:rsidRPr="00FD40C3" w:rsidRDefault="00364E7F" w:rsidP="00364E7F">
            <w:pPr>
              <w:pStyle w:val="Code"/>
              <w:rPr>
                <w:lang w:val="id-ID"/>
              </w:rPr>
            </w:pPr>
            <w:r w:rsidRPr="00FD40C3">
              <w:rPr>
                <w:lang w:val="id-ID"/>
              </w:rPr>
              <w:t xml:space="preserve">    "puyeng": "pusing",</w:t>
            </w:r>
          </w:p>
          <w:p w14:paraId="0CE0DB4D" w14:textId="77777777" w:rsidR="00364E7F" w:rsidRPr="00FD40C3" w:rsidRDefault="00364E7F" w:rsidP="00364E7F">
            <w:pPr>
              <w:pStyle w:val="Code"/>
              <w:rPr>
                <w:lang w:val="id-ID"/>
              </w:rPr>
            </w:pPr>
            <w:r w:rsidRPr="00FD40C3">
              <w:rPr>
                <w:lang w:val="id-ID"/>
              </w:rPr>
              <w:t xml:space="preserve">    "pw": "posisi nyaman",</w:t>
            </w:r>
          </w:p>
          <w:p w14:paraId="2949D285" w14:textId="77777777" w:rsidR="00364E7F" w:rsidRPr="00FD40C3" w:rsidRDefault="00364E7F" w:rsidP="00364E7F">
            <w:pPr>
              <w:pStyle w:val="Code"/>
              <w:rPr>
                <w:lang w:val="id-ID"/>
              </w:rPr>
            </w:pPr>
            <w:r w:rsidRPr="00FD40C3">
              <w:rPr>
                <w:lang w:val="id-ID"/>
              </w:rPr>
              <w:t xml:space="preserve">    "qmo": "kamu",</w:t>
            </w:r>
          </w:p>
          <w:p w14:paraId="101DFEFA" w14:textId="77777777" w:rsidR="00364E7F" w:rsidRPr="00FD40C3" w:rsidRDefault="00364E7F" w:rsidP="00364E7F">
            <w:pPr>
              <w:pStyle w:val="Code"/>
              <w:rPr>
                <w:lang w:val="id-ID"/>
              </w:rPr>
            </w:pPr>
            <w:r w:rsidRPr="00FD40C3">
              <w:rPr>
                <w:lang w:val="id-ID"/>
              </w:rPr>
              <w:t xml:space="preserve">    "qmu": "kamu",</w:t>
            </w:r>
          </w:p>
          <w:p w14:paraId="69CB7B4F" w14:textId="77777777" w:rsidR="00364E7F" w:rsidRPr="00FD40C3" w:rsidRDefault="00364E7F" w:rsidP="00364E7F">
            <w:pPr>
              <w:pStyle w:val="Code"/>
              <w:rPr>
                <w:lang w:val="id-ID"/>
              </w:rPr>
            </w:pPr>
            <w:r w:rsidRPr="00FD40C3">
              <w:rPr>
                <w:lang w:val="id-ID"/>
              </w:rPr>
              <w:t xml:space="preserve">    "qt": "kita",</w:t>
            </w:r>
          </w:p>
          <w:p w14:paraId="3E467245" w14:textId="77777777" w:rsidR="00364E7F" w:rsidRPr="00FD40C3" w:rsidRDefault="00364E7F" w:rsidP="00364E7F">
            <w:pPr>
              <w:pStyle w:val="Code"/>
              <w:rPr>
                <w:lang w:val="id-ID"/>
              </w:rPr>
            </w:pPr>
            <w:r w:rsidRPr="00FD40C3">
              <w:rPr>
                <w:lang w:val="id-ID"/>
              </w:rPr>
              <w:t xml:space="preserve">    "rakor": "rapat koordinasi",</w:t>
            </w:r>
          </w:p>
          <w:p w14:paraId="2F9AA279" w14:textId="77777777" w:rsidR="00364E7F" w:rsidRPr="00FD40C3" w:rsidRDefault="00364E7F" w:rsidP="00364E7F">
            <w:pPr>
              <w:pStyle w:val="Code"/>
              <w:rPr>
                <w:lang w:val="id-ID"/>
              </w:rPr>
            </w:pPr>
            <w:r w:rsidRPr="00FD40C3">
              <w:rPr>
                <w:lang w:val="id-ID"/>
              </w:rPr>
              <w:t xml:space="preserve">    "rame": "ramai",</w:t>
            </w:r>
          </w:p>
          <w:p w14:paraId="5A57DAE4" w14:textId="77777777" w:rsidR="00364E7F" w:rsidRPr="00FD40C3" w:rsidRDefault="00364E7F" w:rsidP="00364E7F">
            <w:pPr>
              <w:pStyle w:val="Code"/>
              <w:rPr>
                <w:lang w:val="id-ID"/>
              </w:rPr>
            </w:pPr>
            <w:r w:rsidRPr="00FD40C3">
              <w:rPr>
                <w:lang w:val="id-ID"/>
              </w:rPr>
              <w:t xml:space="preserve">    "rang": "orang",</w:t>
            </w:r>
          </w:p>
          <w:p w14:paraId="77753BFC" w14:textId="77777777" w:rsidR="00364E7F" w:rsidRPr="00FD40C3" w:rsidRDefault="00364E7F" w:rsidP="00364E7F">
            <w:pPr>
              <w:pStyle w:val="Code"/>
              <w:rPr>
                <w:lang w:val="id-ID"/>
              </w:rPr>
            </w:pPr>
            <w:r w:rsidRPr="00FD40C3">
              <w:rPr>
                <w:lang w:val="id-ID"/>
              </w:rPr>
              <w:t xml:space="preserve">    "ranmor": "kendaraan bermotor",</w:t>
            </w:r>
          </w:p>
          <w:p w14:paraId="678B269C" w14:textId="77777777" w:rsidR="00364E7F" w:rsidRPr="00FD40C3" w:rsidRDefault="00364E7F" w:rsidP="00364E7F">
            <w:pPr>
              <w:pStyle w:val="Code"/>
              <w:rPr>
                <w:lang w:val="id-ID"/>
              </w:rPr>
            </w:pPr>
            <w:r w:rsidRPr="00FD40C3">
              <w:rPr>
                <w:lang w:val="id-ID"/>
              </w:rPr>
              <w:t xml:space="preserve">    "raskin": "rakyat miskin",</w:t>
            </w:r>
          </w:p>
          <w:p w14:paraId="60551672" w14:textId="77777777" w:rsidR="00364E7F" w:rsidRPr="00FD40C3" w:rsidRDefault="00364E7F" w:rsidP="00364E7F">
            <w:pPr>
              <w:pStyle w:val="Code"/>
              <w:rPr>
                <w:lang w:val="id-ID"/>
              </w:rPr>
            </w:pPr>
            <w:r w:rsidRPr="00FD40C3">
              <w:rPr>
                <w:lang w:val="id-ID"/>
              </w:rPr>
              <w:t xml:space="preserve">    "rata2": "rata-rata",</w:t>
            </w:r>
          </w:p>
          <w:p w14:paraId="3B4B0335" w14:textId="77777777" w:rsidR="00364E7F" w:rsidRPr="00FD40C3" w:rsidRDefault="00364E7F" w:rsidP="00364E7F">
            <w:pPr>
              <w:pStyle w:val="Code"/>
              <w:rPr>
                <w:lang w:val="id-ID"/>
              </w:rPr>
            </w:pPr>
            <w:r w:rsidRPr="00FD40C3">
              <w:rPr>
                <w:lang w:val="id-ID"/>
              </w:rPr>
              <w:t xml:space="preserve">    "re": "reply",</w:t>
            </w:r>
          </w:p>
          <w:p w14:paraId="47C6E264" w14:textId="77777777" w:rsidR="00364E7F" w:rsidRPr="00FD40C3" w:rsidRDefault="00364E7F" w:rsidP="00364E7F">
            <w:pPr>
              <w:pStyle w:val="Code"/>
              <w:rPr>
                <w:lang w:val="id-ID"/>
              </w:rPr>
            </w:pPr>
            <w:r w:rsidRPr="00FD40C3">
              <w:rPr>
                <w:lang w:val="id-ID"/>
              </w:rPr>
              <w:t xml:space="preserve">    "red": "redaksi",</w:t>
            </w:r>
          </w:p>
          <w:p w14:paraId="33E803E0" w14:textId="77777777" w:rsidR="00364E7F" w:rsidRPr="00FD40C3" w:rsidRDefault="00364E7F" w:rsidP="00364E7F">
            <w:pPr>
              <w:pStyle w:val="Code"/>
              <w:rPr>
                <w:lang w:val="id-ID"/>
              </w:rPr>
            </w:pPr>
            <w:r w:rsidRPr="00FD40C3">
              <w:rPr>
                <w:lang w:val="id-ID"/>
              </w:rPr>
              <w:t xml:space="preserve">    "ref": "referensi",</w:t>
            </w:r>
          </w:p>
          <w:p w14:paraId="66E97147" w14:textId="77777777" w:rsidR="00364E7F" w:rsidRPr="00FD40C3" w:rsidRDefault="00364E7F" w:rsidP="00364E7F">
            <w:pPr>
              <w:pStyle w:val="Code"/>
              <w:rPr>
                <w:lang w:val="id-ID"/>
              </w:rPr>
            </w:pPr>
            <w:r w:rsidRPr="00FD40C3">
              <w:rPr>
                <w:lang w:val="id-ID"/>
              </w:rPr>
              <w:t xml:space="preserve">    "reg": "register",</w:t>
            </w:r>
          </w:p>
          <w:p w14:paraId="24ABA6E2" w14:textId="77777777" w:rsidR="00364E7F" w:rsidRPr="00FD40C3" w:rsidRDefault="00364E7F" w:rsidP="00364E7F">
            <w:pPr>
              <w:pStyle w:val="Code"/>
              <w:rPr>
                <w:lang w:val="id-ID"/>
              </w:rPr>
            </w:pPr>
            <w:r w:rsidRPr="00FD40C3">
              <w:rPr>
                <w:lang w:val="id-ID"/>
              </w:rPr>
              <w:t xml:space="preserve">    "rehab": "rehabilitasi",</w:t>
            </w:r>
          </w:p>
          <w:p w14:paraId="682DE9C4" w14:textId="77777777" w:rsidR="00364E7F" w:rsidRPr="00FD40C3" w:rsidRDefault="00364E7F" w:rsidP="00364E7F">
            <w:pPr>
              <w:pStyle w:val="Code"/>
              <w:rPr>
                <w:lang w:val="id-ID"/>
              </w:rPr>
            </w:pPr>
            <w:r w:rsidRPr="00FD40C3">
              <w:rPr>
                <w:lang w:val="id-ID"/>
              </w:rPr>
              <w:t xml:space="preserve">    "rejeki": "rezeki",</w:t>
            </w:r>
          </w:p>
          <w:p w14:paraId="446DF0D9" w14:textId="77777777" w:rsidR="00364E7F" w:rsidRPr="00FD40C3" w:rsidRDefault="00364E7F" w:rsidP="00364E7F">
            <w:pPr>
              <w:pStyle w:val="Code"/>
              <w:rPr>
                <w:lang w:val="id-ID"/>
              </w:rPr>
            </w:pPr>
            <w:r w:rsidRPr="00FD40C3">
              <w:rPr>
                <w:lang w:val="id-ID"/>
              </w:rPr>
              <w:t xml:space="preserve">    "rekan2": "rekan-rekan",</w:t>
            </w:r>
          </w:p>
          <w:p w14:paraId="48BD9D35" w14:textId="77777777" w:rsidR="00364E7F" w:rsidRPr="00FD40C3" w:rsidRDefault="00364E7F" w:rsidP="00364E7F">
            <w:pPr>
              <w:pStyle w:val="Code"/>
              <w:rPr>
                <w:lang w:val="id-ID"/>
              </w:rPr>
            </w:pPr>
            <w:r w:rsidRPr="00FD40C3">
              <w:rPr>
                <w:lang w:val="id-ID"/>
              </w:rPr>
              <w:t xml:space="preserve">    "reklamuk": "reklamasi",</w:t>
            </w:r>
          </w:p>
          <w:p w14:paraId="2D44D512" w14:textId="77777777" w:rsidR="00364E7F" w:rsidRPr="00FD40C3" w:rsidRDefault="00364E7F" w:rsidP="00364E7F">
            <w:pPr>
              <w:pStyle w:val="Code"/>
              <w:rPr>
                <w:lang w:val="id-ID"/>
              </w:rPr>
            </w:pPr>
            <w:r w:rsidRPr="00FD40C3">
              <w:rPr>
                <w:lang w:val="id-ID"/>
              </w:rPr>
              <w:t xml:space="preserve">    "rempah2": "rempah-rempah",</w:t>
            </w:r>
          </w:p>
          <w:p w14:paraId="44AECCB6" w14:textId="77777777" w:rsidR="00364E7F" w:rsidRPr="00FD40C3" w:rsidRDefault="00364E7F" w:rsidP="00364E7F">
            <w:pPr>
              <w:pStyle w:val="Code"/>
              <w:rPr>
                <w:lang w:val="id-ID"/>
              </w:rPr>
            </w:pPr>
            <w:r w:rsidRPr="00FD40C3">
              <w:rPr>
                <w:lang w:val="id-ID"/>
              </w:rPr>
              <w:t xml:space="preserve">    "rempong": "sulit",</w:t>
            </w:r>
          </w:p>
          <w:p w14:paraId="00F02C4D" w14:textId="77777777" w:rsidR="00364E7F" w:rsidRPr="00FD40C3" w:rsidRDefault="00364E7F" w:rsidP="00364E7F">
            <w:pPr>
              <w:pStyle w:val="Code"/>
              <w:rPr>
                <w:lang w:val="id-ID"/>
              </w:rPr>
            </w:pPr>
            <w:r w:rsidRPr="00FD40C3">
              <w:rPr>
                <w:lang w:val="id-ID"/>
              </w:rPr>
              <w:t xml:space="preserve">    "renstra": "rencana strategis",</w:t>
            </w:r>
          </w:p>
          <w:p w14:paraId="18E032B5" w14:textId="77777777" w:rsidR="00364E7F" w:rsidRPr="00FD40C3" w:rsidRDefault="00364E7F" w:rsidP="00364E7F">
            <w:pPr>
              <w:pStyle w:val="Code"/>
              <w:rPr>
                <w:lang w:val="id-ID"/>
              </w:rPr>
            </w:pPr>
            <w:r w:rsidRPr="00FD40C3">
              <w:rPr>
                <w:lang w:val="id-ID"/>
              </w:rPr>
              <w:t xml:space="preserve">    "repp": "balas",</w:t>
            </w:r>
          </w:p>
          <w:p w14:paraId="6C060E16" w14:textId="77777777" w:rsidR="00364E7F" w:rsidRPr="00FD40C3" w:rsidRDefault="00364E7F" w:rsidP="00364E7F">
            <w:pPr>
              <w:pStyle w:val="Code"/>
              <w:rPr>
                <w:lang w:val="id-ID"/>
              </w:rPr>
            </w:pPr>
            <w:r w:rsidRPr="00FD40C3">
              <w:rPr>
                <w:lang w:val="id-ID"/>
              </w:rPr>
              <w:t xml:space="preserve">    "reskrim": "reserse kriminal",</w:t>
            </w:r>
          </w:p>
          <w:p w14:paraId="3F576082" w14:textId="77777777" w:rsidR="00364E7F" w:rsidRPr="00FD40C3" w:rsidRDefault="00364E7F" w:rsidP="00364E7F">
            <w:pPr>
              <w:pStyle w:val="Code"/>
              <w:rPr>
                <w:lang w:val="id-ID"/>
              </w:rPr>
            </w:pPr>
            <w:r w:rsidRPr="00FD40C3">
              <w:rPr>
                <w:lang w:val="id-ID"/>
              </w:rPr>
              <w:t xml:space="preserve">    "restik": "reserse narkotika",</w:t>
            </w:r>
          </w:p>
          <w:p w14:paraId="161E3CDC" w14:textId="77777777" w:rsidR="00364E7F" w:rsidRPr="00FD40C3" w:rsidRDefault="00364E7F" w:rsidP="00364E7F">
            <w:pPr>
              <w:pStyle w:val="Code"/>
              <w:rPr>
                <w:lang w:val="id-ID"/>
              </w:rPr>
            </w:pPr>
            <w:r w:rsidRPr="00FD40C3">
              <w:rPr>
                <w:lang w:val="id-ID"/>
              </w:rPr>
              <w:t xml:space="preserve">    "rhs": "rahasia",</w:t>
            </w:r>
          </w:p>
          <w:p w14:paraId="21119166" w14:textId="77777777" w:rsidR="00364E7F" w:rsidRPr="00FD40C3" w:rsidRDefault="00364E7F" w:rsidP="00364E7F">
            <w:pPr>
              <w:pStyle w:val="Code"/>
              <w:rPr>
                <w:lang w:val="id-ID"/>
              </w:rPr>
            </w:pPr>
            <w:r w:rsidRPr="00FD40C3">
              <w:rPr>
                <w:lang w:val="id-ID"/>
              </w:rPr>
              <w:t xml:space="preserve">    "rights": "benar",</w:t>
            </w:r>
          </w:p>
          <w:p w14:paraId="3A03C8DA" w14:textId="77777777" w:rsidR="00364E7F" w:rsidRPr="00FD40C3" w:rsidRDefault="00364E7F" w:rsidP="00364E7F">
            <w:pPr>
              <w:pStyle w:val="Code"/>
              <w:rPr>
                <w:lang w:val="id-ID"/>
              </w:rPr>
            </w:pPr>
            <w:r w:rsidRPr="00FD40C3">
              <w:rPr>
                <w:lang w:val="id-ID"/>
              </w:rPr>
              <w:t xml:space="preserve">    "rja": "raja",</w:t>
            </w:r>
          </w:p>
          <w:p w14:paraId="3E3D2205" w14:textId="77777777" w:rsidR="00364E7F" w:rsidRPr="00FD40C3" w:rsidRDefault="00364E7F" w:rsidP="00364E7F">
            <w:pPr>
              <w:pStyle w:val="Code"/>
              <w:rPr>
                <w:lang w:val="id-ID"/>
              </w:rPr>
            </w:pPr>
            <w:r w:rsidRPr="00FD40C3">
              <w:rPr>
                <w:lang w:val="id-ID"/>
              </w:rPr>
              <w:t xml:space="preserve">    "rkyt": "rakyat",</w:t>
            </w:r>
          </w:p>
          <w:p w14:paraId="4A4EF6F4" w14:textId="77777777" w:rsidR="00364E7F" w:rsidRPr="00FD40C3" w:rsidRDefault="00364E7F" w:rsidP="00364E7F">
            <w:pPr>
              <w:pStyle w:val="Code"/>
              <w:rPr>
                <w:lang w:val="id-ID"/>
              </w:rPr>
            </w:pPr>
            <w:r w:rsidRPr="00FD40C3">
              <w:rPr>
                <w:lang w:val="id-ID"/>
              </w:rPr>
              <w:t xml:space="preserve">    "rmbt": "rambut",</w:t>
            </w:r>
          </w:p>
          <w:p w14:paraId="5264C003" w14:textId="77777777" w:rsidR="00364E7F" w:rsidRPr="00FD40C3" w:rsidRDefault="00364E7F" w:rsidP="00364E7F">
            <w:pPr>
              <w:pStyle w:val="Code"/>
              <w:rPr>
                <w:lang w:val="id-ID"/>
              </w:rPr>
            </w:pPr>
            <w:r w:rsidRPr="00FD40C3">
              <w:rPr>
                <w:lang w:val="id-ID"/>
              </w:rPr>
              <w:t xml:space="preserve">    "rmh": "rumah",</w:t>
            </w:r>
          </w:p>
          <w:p w14:paraId="7E2716F7" w14:textId="77777777" w:rsidR="00364E7F" w:rsidRPr="00FD40C3" w:rsidRDefault="00364E7F" w:rsidP="00364E7F">
            <w:pPr>
              <w:pStyle w:val="Code"/>
              <w:rPr>
                <w:lang w:val="id-ID"/>
              </w:rPr>
            </w:pPr>
            <w:r w:rsidRPr="00FD40C3">
              <w:rPr>
                <w:lang w:val="id-ID"/>
              </w:rPr>
              <w:t xml:space="preserve">    "rofl": "rolling on the floor laughing",</w:t>
            </w:r>
          </w:p>
          <w:p w14:paraId="3CA906CE" w14:textId="77777777" w:rsidR="00364E7F" w:rsidRPr="00FD40C3" w:rsidRDefault="00364E7F" w:rsidP="00364E7F">
            <w:pPr>
              <w:pStyle w:val="Code"/>
              <w:rPr>
                <w:lang w:val="id-ID"/>
              </w:rPr>
            </w:pPr>
            <w:r w:rsidRPr="00FD40C3">
              <w:rPr>
                <w:lang w:val="id-ID"/>
              </w:rPr>
              <w:t xml:space="preserve">    "ru": "baru",</w:t>
            </w:r>
          </w:p>
          <w:p w14:paraId="3B76D717" w14:textId="77777777" w:rsidR="00364E7F" w:rsidRPr="00FD40C3" w:rsidRDefault="00364E7F" w:rsidP="00364E7F">
            <w:pPr>
              <w:pStyle w:val="Code"/>
              <w:rPr>
                <w:lang w:val="id-ID"/>
              </w:rPr>
            </w:pPr>
            <w:r w:rsidRPr="00FD40C3">
              <w:rPr>
                <w:lang w:val="id-ID"/>
              </w:rPr>
              <w:t xml:space="preserve">    "rubahnn": "rubah",</w:t>
            </w:r>
          </w:p>
          <w:p w14:paraId="5926676B" w14:textId="77777777" w:rsidR="00364E7F" w:rsidRPr="00FD40C3" w:rsidRDefault="00364E7F" w:rsidP="00364E7F">
            <w:pPr>
              <w:pStyle w:val="Code"/>
              <w:rPr>
                <w:lang w:val="id-ID"/>
              </w:rPr>
            </w:pPr>
            <w:r w:rsidRPr="00FD40C3">
              <w:rPr>
                <w:lang w:val="id-ID"/>
              </w:rPr>
              <w:t xml:space="preserve">    "rudal": "peluru kendali",</w:t>
            </w:r>
          </w:p>
          <w:p w14:paraId="315A5A73" w14:textId="77777777" w:rsidR="00364E7F" w:rsidRPr="00FD40C3" w:rsidRDefault="00364E7F" w:rsidP="00364E7F">
            <w:pPr>
              <w:pStyle w:val="Code"/>
              <w:rPr>
                <w:lang w:val="id-ID"/>
              </w:rPr>
            </w:pPr>
            <w:r w:rsidRPr="00FD40C3">
              <w:rPr>
                <w:lang w:val="id-ID"/>
              </w:rPr>
              <w:t xml:space="preserve">    "ruko": "rumah toko",</w:t>
            </w:r>
          </w:p>
          <w:p w14:paraId="724CBACD" w14:textId="77777777" w:rsidR="00364E7F" w:rsidRPr="00FD40C3" w:rsidRDefault="00364E7F" w:rsidP="00364E7F">
            <w:pPr>
              <w:pStyle w:val="Code"/>
              <w:rPr>
                <w:lang w:val="id-ID"/>
              </w:rPr>
            </w:pPr>
            <w:r w:rsidRPr="00FD40C3">
              <w:rPr>
                <w:lang w:val="id-ID"/>
              </w:rPr>
              <w:t xml:space="preserve">    "rusun": "rumah susun",</w:t>
            </w:r>
          </w:p>
          <w:p w14:paraId="04A74030" w14:textId="77777777" w:rsidR="00364E7F" w:rsidRPr="00FD40C3" w:rsidRDefault="00364E7F" w:rsidP="00364E7F">
            <w:pPr>
              <w:pStyle w:val="Code"/>
              <w:rPr>
                <w:lang w:val="id-ID"/>
              </w:rPr>
            </w:pPr>
            <w:r w:rsidRPr="00FD40C3">
              <w:rPr>
                <w:lang w:val="id-ID"/>
              </w:rPr>
              <w:t xml:space="preserve">    "rusunawa": "rumah susun sewa",</w:t>
            </w:r>
          </w:p>
          <w:p w14:paraId="1F5632B4" w14:textId="77777777" w:rsidR="00364E7F" w:rsidRPr="00FD40C3" w:rsidRDefault="00364E7F" w:rsidP="00364E7F">
            <w:pPr>
              <w:pStyle w:val="Code"/>
              <w:rPr>
                <w:lang w:val="id-ID"/>
              </w:rPr>
            </w:pPr>
            <w:r w:rsidRPr="00FD40C3">
              <w:rPr>
                <w:lang w:val="id-ID"/>
              </w:rPr>
              <w:t xml:space="preserve">    "rutan": "rumah tahanan",</w:t>
            </w:r>
          </w:p>
          <w:p w14:paraId="48E3DEE2" w14:textId="77777777" w:rsidR="00364E7F" w:rsidRPr="00FD40C3" w:rsidRDefault="00364E7F" w:rsidP="00364E7F">
            <w:pPr>
              <w:pStyle w:val="Code"/>
              <w:rPr>
                <w:lang w:val="id-ID"/>
              </w:rPr>
            </w:pPr>
            <w:r w:rsidRPr="00FD40C3">
              <w:rPr>
                <w:lang w:val="id-ID"/>
              </w:rPr>
              <w:t xml:space="preserve">    "ruu": "rancangan undang-undang",</w:t>
            </w:r>
          </w:p>
          <w:p w14:paraId="68EA667B" w14:textId="77777777" w:rsidR="00364E7F" w:rsidRPr="00FD40C3" w:rsidRDefault="00364E7F" w:rsidP="00364E7F">
            <w:pPr>
              <w:pStyle w:val="Code"/>
              <w:rPr>
                <w:lang w:val="id-ID"/>
              </w:rPr>
            </w:pPr>
            <w:r w:rsidRPr="00FD40C3">
              <w:rPr>
                <w:lang w:val="id-ID"/>
              </w:rPr>
              <w:lastRenderedPageBreak/>
              <w:t xml:space="preserve">    "ruz": "terus",</w:t>
            </w:r>
          </w:p>
          <w:p w14:paraId="036A697C" w14:textId="77777777" w:rsidR="00364E7F" w:rsidRPr="00FD40C3" w:rsidRDefault="00364E7F" w:rsidP="00364E7F">
            <w:pPr>
              <w:pStyle w:val="Code"/>
              <w:rPr>
                <w:lang w:val="id-ID"/>
              </w:rPr>
            </w:pPr>
            <w:r w:rsidRPr="00FD40C3">
              <w:rPr>
                <w:lang w:val="id-ID"/>
              </w:rPr>
              <w:t xml:space="preserve">    "rwt": "rawat",</w:t>
            </w:r>
          </w:p>
          <w:p w14:paraId="245D63A2" w14:textId="77777777" w:rsidR="00364E7F" w:rsidRPr="00FD40C3" w:rsidRDefault="00364E7F" w:rsidP="00364E7F">
            <w:pPr>
              <w:pStyle w:val="Code"/>
              <w:rPr>
                <w:lang w:val="id-ID"/>
              </w:rPr>
            </w:pPr>
            <w:r w:rsidRPr="00FD40C3">
              <w:rPr>
                <w:lang w:val="id-ID"/>
              </w:rPr>
              <w:t xml:space="preserve">    "s4": "sempat",</w:t>
            </w:r>
          </w:p>
          <w:p w14:paraId="2DC4106D" w14:textId="77777777" w:rsidR="00364E7F" w:rsidRPr="00FD40C3" w:rsidRDefault="00364E7F" w:rsidP="00364E7F">
            <w:pPr>
              <w:pStyle w:val="Code"/>
              <w:rPr>
                <w:lang w:val="id-ID"/>
              </w:rPr>
            </w:pPr>
            <w:r w:rsidRPr="00FD40C3">
              <w:rPr>
                <w:lang w:val="id-ID"/>
              </w:rPr>
              <w:t xml:space="preserve">    "sadaar": "sadar",</w:t>
            </w:r>
          </w:p>
          <w:p w14:paraId="55B6DF84" w14:textId="77777777" w:rsidR="00364E7F" w:rsidRPr="00FD40C3" w:rsidRDefault="00364E7F" w:rsidP="00364E7F">
            <w:pPr>
              <w:pStyle w:val="Code"/>
              <w:rPr>
                <w:lang w:val="id-ID"/>
              </w:rPr>
            </w:pPr>
            <w:r w:rsidRPr="00FD40C3">
              <w:rPr>
                <w:lang w:val="id-ID"/>
              </w:rPr>
              <w:t xml:space="preserve">    "sah2": "sah-sah",</w:t>
            </w:r>
          </w:p>
          <w:p w14:paraId="63A9B473" w14:textId="77777777" w:rsidR="00364E7F" w:rsidRPr="00FD40C3" w:rsidRDefault="00364E7F" w:rsidP="00364E7F">
            <w:pPr>
              <w:pStyle w:val="Code"/>
              <w:rPr>
                <w:lang w:val="id-ID"/>
              </w:rPr>
            </w:pPr>
            <w:r w:rsidRPr="00FD40C3">
              <w:rPr>
                <w:lang w:val="id-ID"/>
              </w:rPr>
              <w:t xml:space="preserve">    "saia": "saya",</w:t>
            </w:r>
          </w:p>
          <w:p w14:paraId="007C9665" w14:textId="77777777" w:rsidR="00364E7F" w:rsidRPr="00FD40C3" w:rsidRDefault="00364E7F" w:rsidP="00364E7F">
            <w:pPr>
              <w:pStyle w:val="Code"/>
              <w:rPr>
                <w:lang w:val="id-ID"/>
              </w:rPr>
            </w:pPr>
            <w:r w:rsidRPr="00FD40C3">
              <w:rPr>
                <w:lang w:val="id-ID"/>
              </w:rPr>
              <w:t xml:space="preserve">    "saiank": "sayang",</w:t>
            </w:r>
          </w:p>
          <w:p w14:paraId="46A24269" w14:textId="77777777" w:rsidR="00364E7F" w:rsidRPr="00FD40C3" w:rsidRDefault="00364E7F" w:rsidP="00364E7F">
            <w:pPr>
              <w:pStyle w:val="Code"/>
              <w:rPr>
                <w:lang w:val="id-ID"/>
              </w:rPr>
            </w:pPr>
            <w:r w:rsidRPr="00FD40C3">
              <w:rPr>
                <w:lang w:val="id-ID"/>
              </w:rPr>
              <w:t xml:space="preserve">    "salting": "salah tingkah",</w:t>
            </w:r>
          </w:p>
          <w:p w14:paraId="59DA85F1" w14:textId="77777777" w:rsidR="00364E7F" w:rsidRPr="00FD40C3" w:rsidRDefault="00364E7F" w:rsidP="00364E7F">
            <w:pPr>
              <w:pStyle w:val="Code"/>
              <w:rPr>
                <w:lang w:val="id-ID"/>
              </w:rPr>
            </w:pPr>
            <w:r w:rsidRPr="00FD40C3">
              <w:rPr>
                <w:lang w:val="id-ID"/>
              </w:rPr>
              <w:t xml:space="preserve">    "saltum": "salah kostum",</w:t>
            </w:r>
          </w:p>
          <w:p w14:paraId="2F516504" w14:textId="77777777" w:rsidR="00364E7F" w:rsidRPr="00FD40C3" w:rsidRDefault="00364E7F" w:rsidP="00364E7F">
            <w:pPr>
              <w:pStyle w:val="Code"/>
              <w:rPr>
                <w:lang w:val="id-ID"/>
              </w:rPr>
            </w:pPr>
            <w:r w:rsidRPr="00FD40C3">
              <w:rPr>
                <w:lang w:val="id-ID"/>
              </w:rPr>
              <w:t xml:space="preserve">    "sampe": "sampai",</w:t>
            </w:r>
          </w:p>
          <w:p w14:paraId="609D0499" w14:textId="77777777" w:rsidR="00364E7F" w:rsidRPr="00FD40C3" w:rsidRDefault="00364E7F" w:rsidP="00364E7F">
            <w:pPr>
              <w:pStyle w:val="Code"/>
              <w:rPr>
                <w:lang w:val="id-ID"/>
              </w:rPr>
            </w:pPr>
            <w:r w:rsidRPr="00FD40C3">
              <w:rPr>
                <w:lang w:val="id-ID"/>
              </w:rPr>
              <w:t xml:space="preserve">    "sampeyan": "anda",</w:t>
            </w:r>
          </w:p>
          <w:p w14:paraId="02C639A0" w14:textId="77777777" w:rsidR="00364E7F" w:rsidRPr="00FD40C3" w:rsidRDefault="00364E7F" w:rsidP="00364E7F">
            <w:pPr>
              <w:pStyle w:val="Code"/>
              <w:rPr>
                <w:lang w:val="id-ID"/>
              </w:rPr>
            </w:pPr>
            <w:r w:rsidRPr="00FD40C3">
              <w:rPr>
                <w:lang w:val="id-ID"/>
              </w:rPr>
              <w:t xml:space="preserve">    "samsek": "sama sekali",</w:t>
            </w:r>
          </w:p>
          <w:p w14:paraId="099D7304" w14:textId="77777777" w:rsidR="00364E7F" w:rsidRPr="00FD40C3" w:rsidRDefault="00364E7F" w:rsidP="00364E7F">
            <w:pPr>
              <w:pStyle w:val="Code"/>
              <w:rPr>
                <w:lang w:val="id-ID"/>
              </w:rPr>
            </w:pPr>
            <w:r w:rsidRPr="00FD40C3">
              <w:rPr>
                <w:lang w:val="id-ID"/>
              </w:rPr>
              <w:t xml:space="preserve">    "sapa": "siapa",</w:t>
            </w:r>
          </w:p>
          <w:p w14:paraId="7852034B" w14:textId="77777777" w:rsidR="00364E7F" w:rsidRPr="00FD40C3" w:rsidRDefault="00364E7F" w:rsidP="00364E7F">
            <w:pPr>
              <w:pStyle w:val="Code"/>
              <w:rPr>
                <w:lang w:val="id-ID"/>
              </w:rPr>
            </w:pPr>
            <w:r w:rsidRPr="00FD40C3">
              <w:rPr>
                <w:lang w:val="id-ID"/>
              </w:rPr>
              <w:t xml:space="preserve">    "sapose": "siapa",</w:t>
            </w:r>
          </w:p>
          <w:p w14:paraId="7D5556D5" w14:textId="77777777" w:rsidR="00364E7F" w:rsidRPr="00FD40C3" w:rsidRDefault="00364E7F" w:rsidP="00364E7F">
            <w:pPr>
              <w:pStyle w:val="Code"/>
              <w:rPr>
                <w:lang w:val="id-ID"/>
              </w:rPr>
            </w:pPr>
            <w:r w:rsidRPr="00FD40C3">
              <w:rPr>
                <w:lang w:val="id-ID"/>
              </w:rPr>
              <w:t xml:space="preserve">    "satkorlak": "satuan koordinator pelaksana",</w:t>
            </w:r>
          </w:p>
          <w:p w14:paraId="4DF13160" w14:textId="77777777" w:rsidR="00364E7F" w:rsidRPr="00FD40C3" w:rsidRDefault="00364E7F" w:rsidP="00364E7F">
            <w:pPr>
              <w:pStyle w:val="Code"/>
              <w:rPr>
                <w:lang w:val="id-ID"/>
              </w:rPr>
            </w:pPr>
            <w:r w:rsidRPr="00FD40C3">
              <w:rPr>
                <w:lang w:val="id-ID"/>
              </w:rPr>
              <w:t xml:space="preserve">    "satpam": "satuan pengamanan",</w:t>
            </w:r>
          </w:p>
          <w:p w14:paraId="38FFFD6D" w14:textId="77777777" w:rsidR="00364E7F" w:rsidRPr="00FD40C3" w:rsidRDefault="00364E7F" w:rsidP="00364E7F">
            <w:pPr>
              <w:pStyle w:val="Code"/>
              <w:rPr>
                <w:lang w:val="id-ID"/>
              </w:rPr>
            </w:pPr>
            <w:r w:rsidRPr="00FD40C3">
              <w:rPr>
                <w:lang w:val="id-ID"/>
              </w:rPr>
              <w:t xml:space="preserve">    "say": "sayang",</w:t>
            </w:r>
          </w:p>
          <w:p w14:paraId="4FAA185C" w14:textId="77777777" w:rsidR="00364E7F" w:rsidRPr="00FD40C3" w:rsidRDefault="00364E7F" w:rsidP="00364E7F">
            <w:pPr>
              <w:pStyle w:val="Code"/>
              <w:rPr>
                <w:lang w:val="id-ID"/>
              </w:rPr>
            </w:pPr>
            <w:r w:rsidRPr="00FD40C3">
              <w:rPr>
                <w:lang w:val="id-ID"/>
              </w:rPr>
              <w:t xml:space="preserve">    "sayan": "sayang",</w:t>
            </w:r>
          </w:p>
          <w:p w14:paraId="4B75727D" w14:textId="77777777" w:rsidR="00364E7F" w:rsidRPr="00FD40C3" w:rsidRDefault="00364E7F" w:rsidP="00364E7F">
            <w:pPr>
              <w:pStyle w:val="Code"/>
              <w:rPr>
                <w:lang w:val="id-ID"/>
              </w:rPr>
            </w:pPr>
            <w:r w:rsidRPr="00FD40C3">
              <w:rPr>
                <w:lang w:val="id-ID"/>
              </w:rPr>
              <w:t xml:space="preserve">    "sbaliknya": "sebaliknya",</w:t>
            </w:r>
          </w:p>
          <w:p w14:paraId="73B602EB" w14:textId="77777777" w:rsidR="00364E7F" w:rsidRPr="00FD40C3" w:rsidRDefault="00364E7F" w:rsidP="00364E7F">
            <w:pPr>
              <w:pStyle w:val="Code"/>
              <w:rPr>
                <w:lang w:val="id-ID"/>
              </w:rPr>
            </w:pPr>
            <w:r w:rsidRPr="00FD40C3">
              <w:rPr>
                <w:lang w:val="id-ID"/>
              </w:rPr>
              <w:t xml:space="preserve">    "sbb": "sebagai berikut",</w:t>
            </w:r>
          </w:p>
          <w:p w14:paraId="289AE596" w14:textId="77777777" w:rsidR="00364E7F" w:rsidRPr="00FD40C3" w:rsidRDefault="00364E7F" w:rsidP="00364E7F">
            <w:pPr>
              <w:pStyle w:val="Code"/>
              <w:rPr>
                <w:lang w:val="id-ID"/>
              </w:rPr>
            </w:pPr>
            <w:r w:rsidRPr="00FD40C3">
              <w:rPr>
                <w:lang w:val="id-ID"/>
              </w:rPr>
              <w:t xml:space="preserve">    "sbg": "sebagai",</w:t>
            </w:r>
          </w:p>
          <w:p w14:paraId="59667AD7" w14:textId="77777777" w:rsidR="00364E7F" w:rsidRPr="00FD40C3" w:rsidRDefault="00364E7F" w:rsidP="00364E7F">
            <w:pPr>
              <w:pStyle w:val="Code"/>
              <w:rPr>
                <w:lang w:val="id-ID"/>
              </w:rPr>
            </w:pPr>
            <w:r w:rsidRPr="00FD40C3">
              <w:rPr>
                <w:lang w:val="id-ID"/>
              </w:rPr>
              <w:t xml:space="preserve">    "sbgn": "sebagian",</w:t>
            </w:r>
          </w:p>
          <w:p w14:paraId="4B8371A8" w14:textId="77777777" w:rsidR="00364E7F" w:rsidRPr="00FD40C3" w:rsidRDefault="00364E7F" w:rsidP="00364E7F">
            <w:pPr>
              <w:pStyle w:val="Code"/>
              <w:rPr>
                <w:lang w:val="id-ID"/>
              </w:rPr>
            </w:pPr>
            <w:r w:rsidRPr="00FD40C3">
              <w:rPr>
                <w:lang w:val="id-ID"/>
              </w:rPr>
              <w:t xml:space="preserve">    "sbh": "sebuah",</w:t>
            </w:r>
          </w:p>
          <w:p w14:paraId="0CAC14EC" w14:textId="77777777" w:rsidR="00364E7F" w:rsidRPr="00FD40C3" w:rsidRDefault="00364E7F" w:rsidP="00364E7F">
            <w:pPr>
              <w:pStyle w:val="Code"/>
              <w:rPr>
                <w:lang w:val="id-ID"/>
              </w:rPr>
            </w:pPr>
            <w:r w:rsidRPr="00FD40C3">
              <w:rPr>
                <w:lang w:val="id-ID"/>
              </w:rPr>
              <w:t xml:space="preserve">    "sblm": "sebelum",</w:t>
            </w:r>
          </w:p>
          <w:p w14:paraId="40AB61E0" w14:textId="77777777" w:rsidR="00364E7F" w:rsidRPr="00FD40C3" w:rsidRDefault="00364E7F" w:rsidP="00364E7F">
            <w:pPr>
              <w:pStyle w:val="Code"/>
              <w:rPr>
                <w:lang w:val="id-ID"/>
              </w:rPr>
            </w:pPr>
            <w:r w:rsidRPr="00FD40C3">
              <w:rPr>
                <w:lang w:val="id-ID"/>
              </w:rPr>
              <w:t xml:space="preserve">    "sbnr": "sebenar",</w:t>
            </w:r>
          </w:p>
          <w:p w14:paraId="09D69470" w14:textId="77777777" w:rsidR="00364E7F" w:rsidRPr="00FD40C3" w:rsidRDefault="00364E7F" w:rsidP="00364E7F">
            <w:pPr>
              <w:pStyle w:val="Code"/>
              <w:rPr>
                <w:lang w:val="id-ID"/>
              </w:rPr>
            </w:pPr>
            <w:r w:rsidRPr="00FD40C3">
              <w:rPr>
                <w:lang w:val="id-ID"/>
              </w:rPr>
              <w:t xml:space="preserve">    "sbnrny": "sebenarnya",</w:t>
            </w:r>
          </w:p>
          <w:p w14:paraId="080939CC" w14:textId="77777777" w:rsidR="00364E7F" w:rsidRPr="00FD40C3" w:rsidRDefault="00364E7F" w:rsidP="00364E7F">
            <w:pPr>
              <w:pStyle w:val="Code"/>
              <w:rPr>
                <w:lang w:val="id-ID"/>
              </w:rPr>
            </w:pPr>
            <w:r w:rsidRPr="00FD40C3">
              <w:rPr>
                <w:lang w:val="id-ID"/>
              </w:rPr>
              <w:t xml:space="preserve">    "sbntr": "sebentar",</w:t>
            </w:r>
          </w:p>
          <w:p w14:paraId="64FB07EC" w14:textId="77777777" w:rsidR="00364E7F" w:rsidRPr="00FD40C3" w:rsidRDefault="00364E7F" w:rsidP="00364E7F">
            <w:pPr>
              <w:pStyle w:val="Code"/>
              <w:rPr>
                <w:lang w:val="id-ID"/>
              </w:rPr>
            </w:pPr>
            <w:r w:rsidRPr="00FD40C3">
              <w:rPr>
                <w:lang w:val="id-ID"/>
              </w:rPr>
              <w:t xml:space="preserve">    "scara": "secara",</w:t>
            </w:r>
          </w:p>
          <w:p w14:paraId="0D6BC726" w14:textId="77777777" w:rsidR="00364E7F" w:rsidRPr="00FD40C3" w:rsidRDefault="00364E7F" w:rsidP="00364E7F">
            <w:pPr>
              <w:pStyle w:val="Code"/>
              <w:rPr>
                <w:lang w:val="id-ID"/>
              </w:rPr>
            </w:pPr>
            <w:r w:rsidRPr="00FD40C3">
              <w:rPr>
                <w:lang w:val="id-ID"/>
              </w:rPr>
              <w:t xml:space="preserve">    "scr": "secara",</w:t>
            </w:r>
          </w:p>
          <w:p w14:paraId="7AC3AB2F" w14:textId="77777777" w:rsidR="00364E7F" w:rsidRPr="00FD40C3" w:rsidRDefault="00364E7F" w:rsidP="00364E7F">
            <w:pPr>
              <w:pStyle w:val="Code"/>
              <w:rPr>
                <w:lang w:val="id-ID"/>
              </w:rPr>
            </w:pPr>
            <w:r w:rsidRPr="00FD40C3">
              <w:rPr>
                <w:lang w:val="id-ID"/>
              </w:rPr>
              <w:t xml:space="preserve">    "sdg": "sedang",</w:t>
            </w:r>
          </w:p>
          <w:p w14:paraId="3F8B149F" w14:textId="77777777" w:rsidR="00364E7F" w:rsidRPr="00FD40C3" w:rsidRDefault="00364E7F" w:rsidP="00364E7F">
            <w:pPr>
              <w:pStyle w:val="Code"/>
              <w:rPr>
                <w:lang w:val="id-ID"/>
              </w:rPr>
            </w:pPr>
            <w:r w:rsidRPr="00FD40C3">
              <w:rPr>
                <w:lang w:val="id-ID"/>
              </w:rPr>
              <w:t xml:space="preserve">    "sdgkn": "sedangkan",</w:t>
            </w:r>
          </w:p>
          <w:p w14:paraId="55A2FCFD" w14:textId="77777777" w:rsidR="00364E7F" w:rsidRPr="00FD40C3" w:rsidRDefault="00364E7F" w:rsidP="00364E7F">
            <w:pPr>
              <w:pStyle w:val="Code"/>
              <w:rPr>
                <w:lang w:val="id-ID"/>
              </w:rPr>
            </w:pPr>
            <w:r w:rsidRPr="00FD40C3">
              <w:rPr>
                <w:lang w:val="id-ID"/>
              </w:rPr>
              <w:t xml:space="preserve">    "sdh": "sudah",</w:t>
            </w:r>
          </w:p>
          <w:p w14:paraId="68D05EF5" w14:textId="77777777" w:rsidR="00364E7F" w:rsidRPr="00FD40C3" w:rsidRDefault="00364E7F" w:rsidP="00364E7F">
            <w:pPr>
              <w:pStyle w:val="Code"/>
              <w:rPr>
                <w:lang w:val="id-ID"/>
              </w:rPr>
            </w:pPr>
            <w:r w:rsidRPr="00FD40C3">
              <w:rPr>
                <w:lang w:val="id-ID"/>
              </w:rPr>
              <w:t xml:space="preserve">    "sdkt": "sedikit",</w:t>
            </w:r>
          </w:p>
          <w:p w14:paraId="1CD7D02C" w14:textId="77777777" w:rsidR="00364E7F" w:rsidRPr="00FD40C3" w:rsidRDefault="00364E7F" w:rsidP="00364E7F">
            <w:pPr>
              <w:pStyle w:val="Code"/>
              <w:rPr>
                <w:lang w:val="id-ID"/>
              </w:rPr>
            </w:pPr>
            <w:r w:rsidRPr="00FD40C3">
              <w:rPr>
                <w:lang w:val="id-ID"/>
              </w:rPr>
              <w:t xml:space="preserve">    "sdngkn": "sedangkan",</w:t>
            </w:r>
          </w:p>
          <w:p w14:paraId="1E59E26E" w14:textId="77777777" w:rsidR="00364E7F" w:rsidRPr="00FD40C3" w:rsidRDefault="00364E7F" w:rsidP="00364E7F">
            <w:pPr>
              <w:pStyle w:val="Code"/>
              <w:rPr>
                <w:lang w:val="id-ID"/>
              </w:rPr>
            </w:pPr>
            <w:r w:rsidRPr="00FD40C3">
              <w:rPr>
                <w:lang w:val="id-ID"/>
              </w:rPr>
              <w:t xml:space="preserve">    "se7": "setuju",</w:t>
            </w:r>
          </w:p>
          <w:p w14:paraId="79506382" w14:textId="77777777" w:rsidR="00364E7F" w:rsidRPr="00FD40C3" w:rsidRDefault="00364E7F" w:rsidP="00364E7F">
            <w:pPr>
              <w:pStyle w:val="Code"/>
              <w:rPr>
                <w:lang w:val="id-ID"/>
              </w:rPr>
            </w:pPr>
            <w:r w:rsidRPr="00FD40C3">
              <w:rPr>
                <w:lang w:val="id-ID"/>
              </w:rPr>
              <w:t xml:space="preserve">    "seabrek": "banyak",</w:t>
            </w:r>
          </w:p>
          <w:p w14:paraId="1C06725B" w14:textId="77777777" w:rsidR="00364E7F" w:rsidRPr="00FD40C3" w:rsidRDefault="00364E7F" w:rsidP="00364E7F">
            <w:pPr>
              <w:pStyle w:val="Code"/>
              <w:rPr>
                <w:lang w:val="id-ID"/>
              </w:rPr>
            </w:pPr>
            <w:r w:rsidRPr="00FD40C3">
              <w:rPr>
                <w:lang w:val="id-ID"/>
              </w:rPr>
              <w:t xml:space="preserve">    "sebelas dua belas": "mirip",</w:t>
            </w:r>
          </w:p>
          <w:p w14:paraId="3E5DD7EA" w14:textId="77777777" w:rsidR="00364E7F" w:rsidRPr="00FD40C3" w:rsidRDefault="00364E7F" w:rsidP="00364E7F">
            <w:pPr>
              <w:pStyle w:val="Code"/>
              <w:rPr>
                <w:lang w:val="id-ID"/>
              </w:rPr>
            </w:pPr>
            <w:r w:rsidRPr="00FD40C3">
              <w:rPr>
                <w:lang w:val="id-ID"/>
              </w:rPr>
              <w:t xml:space="preserve">    "sebelom": "sebelum",</w:t>
            </w:r>
          </w:p>
          <w:p w14:paraId="3130F118" w14:textId="77777777" w:rsidR="00364E7F" w:rsidRPr="00FD40C3" w:rsidRDefault="00364E7F" w:rsidP="00364E7F">
            <w:pPr>
              <w:pStyle w:val="Code"/>
              <w:rPr>
                <w:lang w:val="id-ID"/>
              </w:rPr>
            </w:pPr>
            <w:r w:rsidRPr="00FD40C3">
              <w:rPr>
                <w:lang w:val="id-ID"/>
              </w:rPr>
              <w:t xml:space="preserve">    "sebgmn": "sebagaimana",</w:t>
            </w:r>
          </w:p>
          <w:p w14:paraId="3D9DEB54" w14:textId="77777777" w:rsidR="00364E7F" w:rsidRPr="00FD40C3" w:rsidRDefault="00364E7F" w:rsidP="00364E7F">
            <w:pPr>
              <w:pStyle w:val="Code"/>
              <w:rPr>
                <w:lang w:val="id-ID"/>
              </w:rPr>
            </w:pPr>
            <w:r w:rsidRPr="00FD40C3">
              <w:rPr>
                <w:lang w:val="id-ID"/>
              </w:rPr>
              <w:t xml:space="preserve">    "sebuk": "sibuk",</w:t>
            </w:r>
          </w:p>
          <w:p w14:paraId="6E59C589" w14:textId="77777777" w:rsidR="00364E7F" w:rsidRPr="00FD40C3" w:rsidRDefault="00364E7F" w:rsidP="00364E7F">
            <w:pPr>
              <w:pStyle w:val="Code"/>
              <w:rPr>
                <w:lang w:val="id-ID"/>
              </w:rPr>
            </w:pPr>
            <w:r w:rsidRPr="00FD40C3">
              <w:rPr>
                <w:lang w:val="id-ID"/>
              </w:rPr>
              <w:t xml:space="preserve">    "sekjen": "sekretaris jenderal",</w:t>
            </w:r>
          </w:p>
          <w:p w14:paraId="04FC18AD" w14:textId="77777777" w:rsidR="00364E7F" w:rsidRPr="00FD40C3" w:rsidRDefault="00364E7F" w:rsidP="00364E7F">
            <w:pPr>
              <w:pStyle w:val="Code"/>
              <w:rPr>
                <w:lang w:val="id-ID"/>
              </w:rPr>
            </w:pPr>
            <w:r w:rsidRPr="00FD40C3">
              <w:rPr>
                <w:lang w:val="id-ID"/>
              </w:rPr>
              <w:t xml:space="preserve">    "selaen": "selain",</w:t>
            </w:r>
          </w:p>
          <w:p w14:paraId="564B5AB8" w14:textId="77777777" w:rsidR="00364E7F" w:rsidRPr="00FD40C3" w:rsidRDefault="00364E7F" w:rsidP="00364E7F">
            <w:pPr>
              <w:pStyle w:val="Code"/>
              <w:rPr>
                <w:lang w:val="id-ID"/>
              </w:rPr>
            </w:pPr>
            <w:r w:rsidRPr="00FD40C3">
              <w:rPr>
                <w:lang w:val="id-ID"/>
              </w:rPr>
              <w:t xml:space="preserve">    "selmt": "selamat",</w:t>
            </w:r>
          </w:p>
          <w:p w14:paraId="23E435B0" w14:textId="77777777" w:rsidR="00364E7F" w:rsidRPr="00FD40C3" w:rsidRDefault="00364E7F" w:rsidP="00364E7F">
            <w:pPr>
              <w:pStyle w:val="Code"/>
              <w:rPr>
                <w:lang w:val="id-ID"/>
              </w:rPr>
            </w:pPr>
            <w:r w:rsidRPr="00FD40C3">
              <w:rPr>
                <w:lang w:val="id-ID"/>
              </w:rPr>
              <w:t xml:space="preserve">    "semau": "asal",</w:t>
            </w:r>
          </w:p>
          <w:p w14:paraId="04EC698C" w14:textId="77777777" w:rsidR="00364E7F" w:rsidRPr="00FD40C3" w:rsidRDefault="00364E7F" w:rsidP="00364E7F">
            <w:pPr>
              <w:pStyle w:val="Code"/>
              <w:rPr>
                <w:lang w:val="id-ID"/>
              </w:rPr>
            </w:pPr>
            <w:r w:rsidRPr="00FD40C3">
              <w:rPr>
                <w:lang w:val="id-ID"/>
              </w:rPr>
              <w:t xml:space="preserve">    "sembako": "sembilan bahan pokok",</w:t>
            </w:r>
          </w:p>
          <w:p w14:paraId="7C99D3B5" w14:textId="77777777" w:rsidR="00364E7F" w:rsidRPr="00FD40C3" w:rsidRDefault="00364E7F" w:rsidP="00364E7F">
            <w:pPr>
              <w:pStyle w:val="Code"/>
              <w:rPr>
                <w:lang w:val="id-ID"/>
              </w:rPr>
            </w:pPr>
            <w:r w:rsidRPr="00FD40C3">
              <w:rPr>
                <w:lang w:val="id-ID"/>
              </w:rPr>
              <w:t xml:space="preserve">    "sempak": "celana dalam",</w:t>
            </w:r>
          </w:p>
          <w:p w14:paraId="345BBB45" w14:textId="77777777" w:rsidR="00364E7F" w:rsidRPr="00FD40C3" w:rsidRDefault="00364E7F" w:rsidP="00364E7F">
            <w:pPr>
              <w:pStyle w:val="Code"/>
              <w:rPr>
                <w:lang w:val="id-ID"/>
              </w:rPr>
            </w:pPr>
            <w:r w:rsidRPr="00FD40C3">
              <w:rPr>
                <w:lang w:val="id-ID"/>
              </w:rPr>
              <w:t xml:space="preserve">    "sempet": "sempat",</w:t>
            </w:r>
          </w:p>
          <w:p w14:paraId="3E2C0AED" w14:textId="77777777" w:rsidR="00364E7F" w:rsidRPr="00FD40C3" w:rsidRDefault="00364E7F" w:rsidP="00364E7F">
            <w:pPr>
              <w:pStyle w:val="Code"/>
              <w:rPr>
                <w:lang w:val="id-ID"/>
              </w:rPr>
            </w:pPr>
            <w:r w:rsidRPr="00FD40C3">
              <w:rPr>
                <w:lang w:val="id-ID"/>
              </w:rPr>
              <w:t xml:space="preserve">    "sempet2nya": "sempat-sempatnya",</w:t>
            </w:r>
          </w:p>
          <w:p w14:paraId="3AABFD2A" w14:textId="77777777" w:rsidR="00364E7F" w:rsidRPr="00FD40C3" w:rsidRDefault="00364E7F" w:rsidP="00364E7F">
            <w:pPr>
              <w:pStyle w:val="Code"/>
              <w:rPr>
                <w:lang w:val="id-ID"/>
              </w:rPr>
            </w:pPr>
            <w:r w:rsidRPr="00FD40C3">
              <w:rPr>
                <w:lang w:val="id-ID"/>
              </w:rPr>
              <w:t xml:space="preserve">    "sendratari": "seni drama tari",</w:t>
            </w:r>
          </w:p>
          <w:p w14:paraId="731C10A4" w14:textId="77777777" w:rsidR="00364E7F" w:rsidRPr="00FD40C3" w:rsidRDefault="00364E7F" w:rsidP="00364E7F">
            <w:pPr>
              <w:pStyle w:val="Code"/>
              <w:rPr>
                <w:lang w:val="id-ID"/>
              </w:rPr>
            </w:pPr>
            <w:r w:rsidRPr="00FD40C3">
              <w:rPr>
                <w:lang w:val="id-ID"/>
              </w:rPr>
              <w:t xml:space="preserve">    "seorg": "seorang",</w:t>
            </w:r>
          </w:p>
          <w:p w14:paraId="16B7625C" w14:textId="77777777" w:rsidR="00364E7F" w:rsidRPr="00FD40C3" w:rsidRDefault="00364E7F" w:rsidP="00364E7F">
            <w:pPr>
              <w:pStyle w:val="Code"/>
              <w:rPr>
                <w:lang w:val="id-ID"/>
              </w:rPr>
            </w:pPr>
            <w:r w:rsidRPr="00FD40C3">
              <w:rPr>
                <w:lang w:val="id-ID"/>
              </w:rPr>
              <w:t xml:space="preserve">    "sept": "september",</w:t>
            </w:r>
          </w:p>
          <w:p w14:paraId="144523CA" w14:textId="77777777" w:rsidR="00364E7F" w:rsidRPr="00FD40C3" w:rsidRDefault="00364E7F" w:rsidP="00364E7F">
            <w:pPr>
              <w:pStyle w:val="Code"/>
              <w:rPr>
                <w:lang w:val="id-ID"/>
              </w:rPr>
            </w:pPr>
            <w:r w:rsidRPr="00FD40C3">
              <w:rPr>
                <w:lang w:val="id-ID"/>
              </w:rPr>
              <w:t xml:space="preserve">    "serasiii": "serasi",</w:t>
            </w:r>
          </w:p>
          <w:p w14:paraId="3B7AB0FC" w14:textId="77777777" w:rsidR="00364E7F" w:rsidRPr="00FD40C3" w:rsidRDefault="00364E7F" w:rsidP="00364E7F">
            <w:pPr>
              <w:pStyle w:val="Code"/>
              <w:rPr>
                <w:lang w:val="id-ID"/>
              </w:rPr>
            </w:pPr>
            <w:r w:rsidRPr="00FD40C3">
              <w:rPr>
                <w:lang w:val="id-ID"/>
              </w:rPr>
              <w:t xml:space="preserve">    "sertijab": "serah terima jabatan",</w:t>
            </w:r>
          </w:p>
          <w:p w14:paraId="6CE47AA7" w14:textId="77777777" w:rsidR="00364E7F" w:rsidRPr="00FD40C3" w:rsidRDefault="00364E7F" w:rsidP="00364E7F">
            <w:pPr>
              <w:pStyle w:val="Code"/>
              <w:rPr>
                <w:lang w:val="id-ID"/>
              </w:rPr>
            </w:pPr>
            <w:r w:rsidRPr="00FD40C3">
              <w:rPr>
                <w:lang w:val="id-ID"/>
              </w:rPr>
              <w:t xml:space="preserve">    "sesok": "besok",</w:t>
            </w:r>
          </w:p>
          <w:p w14:paraId="144240F9" w14:textId="77777777" w:rsidR="00364E7F" w:rsidRPr="00FD40C3" w:rsidRDefault="00364E7F" w:rsidP="00364E7F">
            <w:pPr>
              <w:pStyle w:val="Code"/>
              <w:rPr>
                <w:lang w:val="id-ID"/>
              </w:rPr>
            </w:pPr>
            <w:r w:rsidRPr="00FD40C3">
              <w:rPr>
                <w:lang w:val="id-ID"/>
              </w:rPr>
              <w:t xml:space="preserve">    "seting": "akting",</w:t>
            </w:r>
          </w:p>
          <w:p w14:paraId="4CC33DF0" w14:textId="77777777" w:rsidR="00364E7F" w:rsidRPr="00FD40C3" w:rsidRDefault="00364E7F" w:rsidP="00364E7F">
            <w:pPr>
              <w:pStyle w:val="Code"/>
              <w:rPr>
                <w:lang w:val="id-ID"/>
              </w:rPr>
            </w:pPr>
            <w:r w:rsidRPr="00FD40C3">
              <w:rPr>
                <w:lang w:val="id-ID"/>
              </w:rPr>
              <w:t xml:space="preserve">    "setting": "atur",</w:t>
            </w:r>
          </w:p>
          <w:p w14:paraId="792C03D7" w14:textId="77777777" w:rsidR="00364E7F" w:rsidRPr="00FD40C3" w:rsidRDefault="00364E7F" w:rsidP="00364E7F">
            <w:pPr>
              <w:pStyle w:val="Code"/>
              <w:rPr>
                <w:lang w:val="id-ID"/>
              </w:rPr>
            </w:pPr>
            <w:r w:rsidRPr="00FD40C3">
              <w:rPr>
                <w:lang w:val="id-ID"/>
              </w:rPr>
              <w:t xml:space="preserve">    "sgl": "segala",</w:t>
            </w:r>
          </w:p>
          <w:p w14:paraId="289C3F46" w14:textId="77777777" w:rsidR="00364E7F" w:rsidRPr="00FD40C3" w:rsidRDefault="00364E7F" w:rsidP="00364E7F">
            <w:pPr>
              <w:pStyle w:val="Code"/>
              <w:rPr>
                <w:lang w:val="id-ID"/>
              </w:rPr>
            </w:pPr>
            <w:r w:rsidRPr="00FD40C3">
              <w:rPr>
                <w:lang w:val="id-ID"/>
              </w:rPr>
              <w:t xml:space="preserve">    "sgrc": "support group and resource center",</w:t>
            </w:r>
          </w:p>
          <w:p w14:paraId="0D343720" w14:textId="77777777" w:rsidR="00364E7F" w:rsidRPr="00FD40C3" w:rsidRDefault="00364E7F" w:rsidP="00364E7F">
            <w:pPr>
              <w:pStyle w:val="Code"/>
              <w:rPr>
                <w:lang w:val="id-ID"/>
              </w:rPr>
            </w:pPr>
            <w:r w:rsidRPr="00FD40C3">
              <w:rPr>
                <w:lang w:val="id-ID"/>
              </w:rPr>
              <w:t xml:space="preserve">    "sgt": "sangat",</w:t>
            </w:r>
          </w:p>
          <w:p w14:paraId="2733802C" w14:textId="77777777" w:rsidR="00364E7F" w:rsidRPr="00FD40C3" w:rsidRDefault="00364E7F" w:rsidP="00364E7F">
            <w:pPr>
              <w:pStyle w:val="Code"/>
              <w:rPr>
                <w:lang w:val="id-ID"/>
              </w:rPr>
            </w:pPr>
            <w:r w:rsidRPr="00FD40C3">
              <w:rPr>
                <w:lang w:val="id-ID"/>
              </w:rPr>
              <w:lastRenderedPageBreak/>
              <w:t xml:space="preserve">    "sgtunya": "segitunya",</w:t>
            </w:r>
          </w:p>
          <w:p w14:paraId="7DC8DEA3" w14:textId="77777777" w:rsidR="00364E7F" w:rsidRPr="00FD40C3" w:rsidRDefault="00364E7F" w:rsidP="00364E7F">
            <w:pPr>
              <w:pStyle w:val="Code"/>
              <w:rPr>
                <w:lang w:val="id-ID"/>
              </w:rPr>
            </w:pPr>
            <w:r w:rsidRPr="00FD40C3">
              <w:rPr>
                <w:lang w:val="id-ID"/>
              </w:rPr>
              <w:t xml:space="preserve">    "shg": "sehingga",</w:t>
            </w:r>
          </w:p>
          <w:p w14:paraId="1E121E6F" w14:textId="77777777" w:rsidR="00364E7F" w:rsidRPr="00FD40C3" w:rsidRDefault="00364E7F" w:rsidP="00364E7F">
            <w:pPr>
              <w:pStyle w:val="Code"/>
              <w:rPr>
                <w:lang w:val="id-ID"/>
              </w:rPr>
            </w:pPr>
            <w:r w:rsidRPr="00FD40C3">
              <w:rPr>
                <w:lang w:val="id-ID"/>
              </w:rPr>
              <w:t xml:space="preserve">    "shrsnya": "seharusnya",</w:t>
            </w:r>
          </w:p>
          <w:p w14:paraId="38264EAF" w14:textId="77777777" w:rsidR="00364E7F" w:rsidRPr="00FD40C3" w:rsidRDefault="00364E7F" w:rsidP="00364E7F">
            <w:pPr>
              <w:pStyle w:val="Code"/>
              <w:rPr>
                <w:lang w:val="id-ID"/>
              </w:rPr>
            </w:pPr>
            <w:r w:rsidRPr="00FD40C3">
              <w:rPr>
                <w:lang w:val="id-ID"/>
              </w:rPr>
              <w:t xml:space="preserve">    "siap2": "siap-siap",</w:t>
            </w:r>
          </w:p>
          <w:p w14:paraId="30A5588E" w14:textId="77777777" w:rsidR="00364E7F" w:rsidRPr="00FD40C3" w:rsidRDefault="00364E7F" w:rsidP="00364E7F">
            <w:pPr>
              <w:pStyle w:val="Code"/>
              <w:rPr>
                <w:lang w:val="id-ID"/>
              </w:rPr>
            </w:pPr>
            <w:r w:rsidRPr="00FD40C3">
              <w:rPr>
                <w:lang w:val="id-ID"/>
              </w:rPr>
              <w:t xml:space="preserve">    "sidak": "inspeksi mendadak",</w:t>
            </w:r>
          </w:p>
          <w:p w14:paraId="52431647" w14:textId="77777777" w:rsidR="00364E7F" w:rsidRPr="00FD40C3" w:rsidRDefault="00364E7F" w:rsidP="00364E7F">
            <w:pPr>
              <w:pStyle w:val="Code"/>
              <w:rPr>
                <w:lang w:val="id-ID"/>
              </w:rPr>
            </w:pPr>
            <w:r w:rsidRPr="00FD40C3">
              <w:rPr>
                <w:lang w:val="id-ID"/>
              </w:rPr>
              <w:t xml:space="preserve">    "siech": "sih",</w:t>
            </w:r>
          </w:p>
          <w:p w14:paraId="72BA81B3" w14:textId="77777777" w:rsidR="00364E7F" w:rsidRPr="00FD40C3" w:rsidRDefault="00364E7F" w:rsidP="00364E7F">
            <w:pPr>
              <w:pStyle w:val="Code"/>
              <w:rPr>
                <w:lang w:val="id-ID"/>
              </w:rPr>
            </w:pPr>
            <w:r w:rsidRPr="00FD40C3">
              <w:rPr>
                <w:lang w:val="id-ID"/>
              </w:rPr>
              <w:t xml:space="preserve">    "sieyh": "sih",</w:t>
            </w:r>
          </w:p>
          <w:p w14:paraId="780E9D0B" w14:textId="77777777" w:rsidR="00364E7F" w:rsidRPr="00FD40C3" w:rsidRDefault="00364E7F" w:rsidP="00364E7F">
            <w:pPr>
              <w:pStyle w:val="Code"/>
              <w:rPr>
                <w:lang w:val="id-ID"/>
              </w:rPr>
            </w:pPr>
            <w:r w:rsidRPr="00FD40C3">
              <w:rPr>
                <w:lang w:val="id-ID"/>
              </w:rPr>
              <w:t xml:space="preserve">    "sigh": "sih",</w:t>
            </w:r>
          </w:p>
          <w:p w14:paraId="63ABBA49" w14:textId="77777777" w:rsidR="00364E7F" w:rsidRPr="00FD40C3" w:rsidRDefault="00364E7F" w:rsidP="00364E7F">
            <w:pPr>
              <w:pStyle w:val="Code"/>
              <w:rPr>
                <w:lang w:val="id-ID"/>
              </w:rPr>
            </w:pPr>
            <w:r w:rsidRPr="00FD40C3">
              <w:rPr>
                <w:lang w:val="id-ID"/>
              </w:rPr>
              <w:t xml:space="preserve">    "sik": "sih",</w:t>
            </w:r>
          </w:p>
          <w:p w14:paraId="4E167622" w14:textId="77777777" w:rsidR="00364E7F" w:rsidRPr="00FD40C3" w:rsidRDefault="00364E7F" w:rsidP="00364E7F">
            <w:pPr>
              <w:pStyle w:val="Code"/>
              <w:rPr>
                <w:lang w:val="id-ID"/>
              </w:rPr>
            </w:pPr>
            <w:r w:rsidRPr="00FD40C3">
              <w:rPr>
                <w:lang w:val="id-ID"/>
              </w:rPr>
              <w:t xml:space="preserve">    "sikon": "situasi dan kondisi",</w:t>
            </w:r>
          </w:p>
          <w:p w14:paraId="4EBEDA9B" w14:textId="77777777" w:rsidR="00364E7F" w:rsidRPr="00FD40C3" w:rsidRDefault="00364E7F" w:rsidP="00364E7F">
            <w:pPr>
              <w:pStyle w:val="Code"/>
              <w:rPr>
                <w:lang w:val="id-ID"/>
              </w:rPr>
            </w:pPr>
            <w:r w:rsidRPr="00FD40C3">
              <w:rPr>
                <w:lang w:val="id-ID"/>
              </w:rPr>
              <w:t xml:space="preserve">    "simiskin": "miskin",</w:t>
            </w:r>
          </w:p>
          <w:p w14:paraId="0AD54780" w14:textId="77777777" w:rsidR="00364E7F" w:rsidRPr="00FD40C3" w:rsidRDefault="00364E7F" w:rsidP="00364E7F">
            <w:pPr>
              <w:pStyle w:val="Code"/>
              <w:rPr>
                <w:lang w:val="id-ID"/>
              </w:rPr>
            </w:pPr>
            <w:r w:rsidRPr="00FD40C3">
              <w:rPr>
                <w:lang w:val="id-ID"/>
              </w:rPr>
              <w:t xml:space="preserve">    "simpedes": "simpanan pedesaan",</w:t>
            </w:r>
          </w:p>
          <w:p w14:paraId="3324AF26" w14:textId="77777777" w:rsidR="00364E7F" w:rsidRPr="00FD40C3" w:rsidRDefault="00364E7F" w:rsidP="00364E7F">
            <w:pPr>
              <w:pStyle w:val="Code"/>
              <w:rPr>
                <w:lang w:val="id-ID"/>
              </w:rPr>
            </w:pPr>
            <w:r w:rsidRPr="00FD40C3">
              <w:rPr>
                <w:lang w:val="id-ID"/>
              </w:rPr>
              <w:t xml:space="preserve">    "sinetron": "sinema elektronik",</w:t>
            </w:r>
          </w:p>
          <w:p w14:paraId="216020BE" w14:textId="77777777" w:rsidR="00364E7F" w:rsidRPr="00FD40C3" w:rsidRDefault="00364E7F" w:rsidP="00364E7F">
            <w:pPr>
              <w:pStyle w:val="Code"/>
              <w:rPr>
                <w:lang w:val="id-ID"/>
              </w:rPr>
            </w:pPr>
            <w:r w:rsidRPr="00FD40C3">
              <w:rPr>
                <w:lang w:val="id-ID"/>
              </w:rPr>
              <w:t xml:space="preserve">    "sip": "ok",</w:t>
            </w:r>
          </w:p>
          <w:p w14:paraId="7FD4EDFD" w14:textId="77777777" w:rsidR="00364E7F" w:rsidRPr="00FD40C3" w:rsidRDefault="00364E7F" w:rsidP="00364E7F">
            <w:pPr>
              <w:pStyle w:val="Code"/>
              <w:rPr>
                <w:lang w:val="id-ID"/>
              </w:rPr>
            </w:pPr>
            <w:r w:rsidRPr="00FD40C3">
              <w:rPr>
                <w:lang w:val="id-ID"/>
              </w:rPr>
              <w:t xml:space="preserve">    "siramin": "siramkan",</w:t>
            </w:r>
          </w:p>
          <w:p w14:paraId="26BB025D" w14:textId="77777777" w:rsidR="00364E7F" w:rsidRPr="00FD40C3" w:rsidRDefault="00364E7F" w:rsidP="00364E7F">
            <w:pPr>
              <w:pStyle w:val="Code"/>
              <w:rPr>
                <w:lang w:val="id-ID"/>
              </w:rPr>
            </w:pPr>
            <w:r w:rsidRPr="00FD40C3">
              <w:rPr>
                <w:lang w:val="id-ID"/>
              </w:rPr>
              <w:t xml:space="preserve">    "sis": "kakak perempuan",</w:t>
            </w:r>
          </w:p>
          <w:p w14:paraId="6F568293" w14:textId="77777777" w:rsidR="00364E7F" w:rsidRPr="00FD40C3" w:rsidRDefault="00364E7F" w:rsidP="00364E7F">
            <w:pPr>
              <w:pStyle w:val="Code"/>
              <w:rPr>
                <w:lang w:val="id-ID"/>
              </w:rPr>
            </w:pPr>
            <w:r w:rsidRPr="00FD40C3">
              <w:rPr>
                <w:lang w:val="id-ID"/>
              </w:rPr>
              <w:t xml:space="preserve">    "sj": "saja",</w:t>
            </w:r>
          </w:p>
          <w:p w14:paraId="64DC249B" w14:textId="77777777" w:rsidR="00364E7F" w:rsidRPr="00FD40C3" w:rsidRDefault="00364E7F" w:rsidP="00364E7F">
            <w:pPr>
              <w:pStyle w:val="Code"/>
              <w:rPr>
                <w:lang w:val="id-ID"/>
              </w:rPr>
            </w:pPr>
            <w:r w:rsidRPr="00FD40C3">
              <w:rPr>
                <w:lang w:val="id-ID"/>
              </w:rPr>
              <w:t xml:space="preserve">    "sjk": "sejak",</w:t>
            </w:r>
          </w:p>
          <w:p w14:paraId="6C753B07" w14:textId="77777777" w:rsidR="00364E7F" w:rsidRPr="00FD40C3" w:rsidRDefault="00364E7F" w:rsidP="00364E7F">
            <w:pPr>
              <w:pStyle w:val="Code"/>
              <w:rPr>
                <w:lang w:val="id-ID"/>
              </w:rPr>
            </w:pPr>
            <w:r w:rsidRPr="00FD40C3">
              <w:rPr>
                <w:lang w:val="id-ID"/>
              </w:rPr>
              <w:t xml:space="preserve">    "skali": "sekali",</w:t>
            </w:r>
          </w:p>
          <w:p w14:paraId="68666AE2" w14:textId="77777777" w:rsidR="00364E7F" w:rsidRPr="00FD40C3" w:rsidRDefault="00364E7F" w:rsidP="00364E7F">
            <w:pPr>
              <w:pStyle w:val="Code"/>
              <w:rPr>
                <w:lang w:val="id-ID"/>
              </w:rPr>
            </w:pPr>
            <w:r w:rsidRPr="00FD40C3">
              <w:rPr>
                <w:lang w:val="id-ID"/>
              </w:rPr>
              <w:t xml:space="preserve">    "skalian": "sekalian",</w:t>
            </w:r>
          </w:p>
          <w:p w14:paraId="3C1F5D4F" w14:textId="77777777" w:rsidR="00364E7F" w:rsidRPr="00FD40C3" w:rsidRDefault="00364E7F" w:rsidP="00364E7F">
            <w:pPr>
              <w:pStyle w:val="Code"/>
              <w:rPr>
                <w:lang w:val="id-ID"/>
              </w:rPr>
            </w:pPr>
            <w:r w:rsidRPr="00FD40C3">
              <w:rPr>
                <w:lang w:val="id-ID"/>
              </w:rPr>
              <w:t xml:space="preserve">    "skl": "sekali",</w:t>
            </w:r>
          </w:p>
          <w:p w14:paraId="1A4B672F" w14:textId="77777777" w:rsidR="00364E7F" w:rsidRPr="00FD40C3" w:rsidRDefault="00364E7F" w:rsidP="00364E7F">
            <w:pPr>
              <w:pStyle w:val="Code"/>
              <w:rPr>
                <w:lang w:val="id-ID"/>
              </w:rPr>
            </w:pPr>
            <w:r w:rsidRPr="00FD40C3">
              <w:rPr>
                <w:lang w:val="id-ID"/>
              </w:rPr>
              <w:t xml:space="preserve">    "sklh": "sekolah",</w:t>
            </w:r>
          </w:p>
          <w:p w14:paraId="59C2347D" w14:textId="77777777" w:rsidR="00364E7F" w:rsidRPr="00FD40C3" w:rsidRDefault="00364E7F" w:rsidP="00364E7F">
            <w:pPr>
              <w:pStyle w:val="Code"/>
              <w:rPr>
                <w:lang w:val="id-ID"/>
              </w:rPr>
            </w:pPr>
            <w:r w:rsidRPr="00FD40C3">
              <w:rPr>
                <w:lang w:val="id-ID"/>
              </w:rPr>
              <w:t xml:space="preserve">    "skrg": "sekarang",</w:t>
            </w:r>
          </w:p>
          <w:p w14:paraId="0A648504" w14:textId="77777777" w:rsidR="00364E7F" w:rsidRPr="00FD40C3" w:rsidRDefault="00364E7F" w:rsidP="00364E7F">
            <w:pPr>
              <w:pStyle w:val="Code"/>
              <w:rPr>
                <w:lang w:val="id-ID"/>
              </w:rPr>
            </w:pPr>
            <w:r w:rsidRPr="00FD40C3">
              <w:rPr>
                <w:lang w:val="id-ID"/>
              </w:rPr>
              <w:t xml:space="preserve">    "skt": "sakit",</w:t>
            </w:r>
          </w:p>
          <w:p w14:paraId="4D4FA99E" w14:textId="77777777" w:rsidR="00364E7F" w:rsidRPr="00FD40C3" w:rsidRDefault="00364E7F" w:rsidP="00364E7F">
            <w:pPr>
              <w:pStyle w:val="Code"/>
              <w:rPr>
                <w:lang w:val="id-ID"/>
              </w:rPr>
            </w:pPr>
            <w:r w:rsidRPr="00FD40C3">
              <w:rPr>
                <w:lang w:val="id-ID"/>
              </w:rPr>
              <w:t xml:space="preserve">    "skul": "sekolah",</w:t>
            </w:r>
          </w:p>
          <w:p w14:paraId="042AF0F6" w14:textId="77777777" w:rsidR="00364E7F" w:rsidRPr="00FD40C3" w:rsidRDefault="00364E7F" w:rsidP="00364E7F">
            <w:pPr>
              <w:pStyle w:val="Code"/>
              <w:rPr>
                <w:lang w:val="id-ID"/>
              </w:rPr>
            </w:pPr>
            <w:r w:rsidRPr="00FD40C3">
              <w:rPr>
                <w:lang w:val="id-ID"/>
              </w:rPr>
              <w:t xml:space="preserve">    "slalu": "selalu",</w:t>
            </w:r>
          </w:p>
          <w:p w14:paraId="7E6AC9AE" w14:textId="77777777" w:rsidR="00364E7F" w:rsidRPr="00FD40C3" w:rsidRDefault="00364E7F" w:rsidP="00364E7F">
            <w:pPr>
              <w:pStyle w:val="Code"/>
              <w:rPr>
                <w:lang w:val="id-ID"/>
              </w:rPr>
            </w:pPr>
            <w:r w:rsidRPr="00FD40C3">
              <w:rPr>
                <w:lang w:val="id-ID"/>
              </w:rPr>
              <w:t xml:space="preserve">    "slama": "selama",</w:t>
            </w:r>
          </w:p>
          <w:p w14:paraId="61C820E1" w14:textId="77777777" w:rsidR="00364E7F" w:rsidRPr="00FD40C3" w:rsidRDefault="00364E7F" w:rsidP="00364E7F">
            <w:pPr>
              <w:pStyle w:val="Code"/>
              <w:rPr>
                <w:lang w:val="id-ID"/>
              </w:rPr>
            </w:pPr>
            <w:r w:rsidRPr="00FD40C3">
              <w:rPr>
                <w:lang w:val="id-ID"/>
              </w:rPr>
              <w:t xml:space="preserve">    "slesai": "selesai",</w:t>
            </w:r>
          </w:p>
          <w:p w14:paraId="55A23D91" w14:textId="77777777" w:rsidR="00364E7F" w:rsidRPr="00FD40C3" w:rsidRDefault="00364E7F" w:rsidP="00364E7F">
            <w:pPr>
              <w:pStyle w:val="Code"/>
              <w:rPr>
                <w:lang w:val="id-ID"/>
              </w:rPr>
            </w:pPr>
            <w:r w:rsidRPr="00FD40C3">
              <w:rPr>
                <w:lang w:val="id-ID"/>
              </w:rPr>
              <w:t xml:space="preserve">    "slh": "salah",</w:t>
            </w:r>
          </w:p>
          <w:p w14:paraId="4C20B7BF" w14:textId="77777777" w:rsidR="00364E7F" w:rsidRPr="00FD40C3" w:rsidRDefault="00364E7F" w:rsidP="00364E7F">
            <w:pPr>
              <w:pStyle w:val="Code"/>
              <w:rPr>
                <w:lang w:val="id-ID"/>
              </w:rPr>
            </w:pPr>
            <w:r w:rsidRPr="00FD40C3">
              <w:rPr>
                <w:lang w:val="id-ID"/>
              </w:rPr>
              <w:t xml:space="preserve">    "sll": "selalu",</w:t>
            </w:r>
          </w:p>
          <w:p w14:paraId="1E35EC96" w14:textId="77777777" w:rsidR="00364E7F" w:rsidRPr="00FD40C3" w:rsidRDefault="00364E7F" w:rsidP="00364E7F">
            <w:pPr>
              <w:pStyle w:val="Code"/>
              <w:rPr>
                <w:lang w:val="id-ID"/>
              </w:rPr>
            </w:pPr>
            <w:r w:rsidRPr="00FD40C3">
              <w:rPr>
                <w:lang w:val="id-ID"/>
              </w:rPr>
              <w:t xml:space="preserve">    "sllu": "selalu",</w:t>
            </w:r>
          </w:p>
          <w:p w14:paraId="15C1F3F0" w14:textId="77777777" w:rsidR="00364E7F" w:rsidRPr="00FD40C3" w:rsidRDefault="00364E7F" w:rsidP="00364E7F">
            <w:pPr>
              <w:pStyle w:val="Code"/>
              <w:rPr>
                <w:lang w:val="id-ID"/>
              </w:rPr>
            </w:pPr>
            <w:r w:rsidRPr="00FD40C3">
              <w:rPr>
                <w:lang w:val="id-ID"/>
              </w:rPr>
              <w:t xml:space="preserve">    "slm": "salam",</w:t>
            </w:r>
          </w:p>
          <w:p w14:paraId="4CB7EF91" w14:textId="77777777" w:rsidR="00364E7F" w:rsidRPr="00FD40C3" w:rsidRDefault="00364E7F" w:rsidP="00364E7F">
            <w:pPr>
              <w:pStyle w:val="Code"/>
              <w:rPr>
                <w:lang w:val="id-ID"/>
              </w:rPr>
            </w:pPr>
            <w:r w:rsidRPr="00FD40C3">
              <w:rPr>
                <w:lang w:val="id-ID"/>
              </w:rPr>
              <w:t xml:space="preserve">    "slma": "selama",</w:t>
            </w:r>
          </w:p>
          <w:p w14:paraId="476E5C0D" w14:textId="77777777" w:rsidR="00364E7F" w:rsidRPr="00FD40C3" w:rsidRDefault="00364E7F" w:rsidP="00364E7F">
            <w:pPr>
              <w:pStyle w:val="Code"/>
              <w:rPr>
                <w:lang w:val="id-ID"/>
              </w:rPr>
            </w:pPr>
            <w:r w:rsidRPr="00FD40C3">
              <w:rPr>
                <w:lang w:val="id-ID"/>
              </w:rPr>
              <w:t xml:space="preserve">    "slmt": "selamat",</w:t>
            </w:r>
          </w:p>
          <w:p w14:paraId="6FCE3869" w14:textId="77777777" w:rsidR="00364E7F" w:rsidRPr="00FD40C3" w:rsidRDefault="00364E7F" w:rsidP="00364E7F">
            <w:pPr>
              <w:pStyle w:val="Code"/>
              <w:rPr>
                <w:lang w:val="id-ID"/>
              </w:rPr>
            </w:pPr>
            <w:r w:rsidRPr="00FD40C3">
              <w:rPr>
                <w:lang w:val="id-ID"/>
              </w:rPr>
              <w:t xml:space="preserve">    "slsai": "selesai",</w:t>
            </w:r>
          </w:p>
          <w:p w14:paraId="5556FE3E" w14:textId="77777777" w:rsidR="00364E7F" w:rsidRPr="00FD40C3" w:rsidRDefault="00364E7F" w:rsidP="00364E7F">
            <w:pPr>
              <w:pStyle w:val="Code"/>
              <w:rPr>
                <w:lang w:val="id-ID"/>
              </w:rPr>
            </w:pPr>
            <w:r w:rsidRPr="00FD40C3">
              <w:rPr>
                <w:lang w:val="id-ID"/>
              </w:rPr>
              <w:t xml:space="preserve">    "slt": "sulit",</w:t>
            </w:r>
          </w:p>
          <w:p w14:paraId="05647229" w14:textId="77777777" w:rsidR="00364E7F" w:rsidRPr="00FD40C3" w:rsidRDefault="00364E7F" w:rsidP="00364E7F">
            <w:pPr>
              <w:pStyle w:val="Code"/>
              <w:rPr>
                <w:lang w:val="id-ID"/>
              </w:rPr>
            </w:pPr>
            <w:r w:rsidRPr="00FD40C3">
              <w:rPr>
                <w:lang w:val="id-ID"/>
              </w:rPr>
              <w:t xml:space="preserve">    "sm": "sama",</w:t>
            </w:r>
          </w:p>
          <w:p w14:paraId="797C3601" w14:textId="77777777" w:rsidR="00364E7F" w:rsidRPr="00FD40C3" w:rsidRDefault="00364E7F" w:rsidP="00364E7F">
            <w:pPr>
              <w:pStyle w:val="Code"/>
              <w:rPr>
                <w:lang w:val="id-ID"/>
              </w:rPr>
            </w:pPr>
            <w:r w:rsidRPr="00FD40C3">
              <w:rPr>
                <w:lang w:val="id-ID"/>
              </w:rPr>
              <w:t xml:space="preserve">    "sma": "sama",</w:t>
            </w:r>
          </w:p>
          <w:p w14:paraId="2D30BD86" w14:textId="77777777" w:rsidR="00364E7F" w:rsidRPr="00FD40C3" w:rsidRDefault="00364E7F" w:rsidP="00364E7F">
            <w:pPr>
              <w:pStyle w:val="Code"/>
              <w:rPr>
                <w:lang w:val="id-ID"/>
              </w:rPr>
            </w:pPr>
            <w:r w:rsidRPr="00FD40C3">
              <w:rPr>
                <w:lang w:val="id-ID"/>
              </w:rPr>
              <w:t xml:space="preserve">    "smg": "semoga",</w:t>
            </w:r>
          </w:p>
          <w:p w14:paraId="41E38C94" w14:textId="77777777" w:rsidR="00364E7F" w:rsidRPr="00FD40C3" w:rsidRDefault="00364E7F" w:rsidP="00364E7F">
            <w:pPr>
              <w:pStyle w:val="Code"/>
              <w:rPr>
                <w:lang w:val="id-ID"/>
              </w:rPr>
            </w:pPr>
            <w:r w:rsidRPr="00FD40C3">
              <w:rPr>
                <w:lang w:val="id-ID"/>
              </w:rPr>
              <w:t xml:space="preserve">    "smkn": "semakin",</w:t>
            </w:r>
          </w:p>
          <w:p w14:paraId="5194EDDE" w14:textId="77777777" w:rsidR="00364E7F" w:rsidRPr="00FD40C3" w:rsidRDefault="00364E7F" w:rsidP="00364E7F">
            <w:pPr>
              <w:pStyle w:val="Code"/>
              <w:rPr>
                <w:lang w:val="id-ID"/>
              </w:rPr>
            </w:pPr>
            <w:r w:rsidRPr="00FD40C3">
              <w:rPr>
                <w:lang w:val="id-ID"/>
              </w:rPr>
              <w:t xml:space="preserve">    "smpt": "sempat",</w:t>
            </w:r>
          </w:p>
          <w:p w14:paraId="59765143" w14:textId="77777777" w:rsidR="00364E7F" w:rsidRPr="00FD40C3" w:rsidRDefault="00364E7F" w:rsidP="00364E7F">
            <w:pPr>
              <w:pStyle w:val="Code"/>
              <w:rPr>
                <w:lang w:val="id-ID"/>
              </w:rPr>
            </w:pPr>
            <w:r w:rsidRPr="00FD40C3">
              <w:rPr>
                <w:lang w:val="id-ID"/>
              </w:rPr>
              <w:t xml:space="preserve">    "smua": "semua",</w:t>
            </w:r>
          </w:p>
          <w:p w14:paraId="2B185B98" w14:textId="77777777" w:rsidR="00364E7F" w:rsidRPr="00FD40C3" w:rsidRDefault="00364E7F" w:rsidP="00364E7F">
            <w:pPr>
              <w:pStyle w:val="Code"/>
              <w:rPr>
                <w:lang w:val="id-ID"/>
              </w:rPr>
            </w:pPr>
            <w:r w:rsidRPr="00FD40C3">
              <w:rPr>
                <w:lang w:val="id-ID"/>
              </w:rPr>
              <w:t xml:space="preserve">    "smw": "semua",</w:t>
            </w:r>
          </w:p>
          <w:p w14:paraId="607EB168" w14:textId="77777777" w:rsidR="00364E7F" w:rsidRPr="00FD40C3" w:rsidRDefault="00364E7F" w:rsidP="00364E7F">
            <w:pPr>
              <w:pStyle w:val="Code"/>
              <w:rPr>
                <w:lang w:val="id-ID"/>
              </w:rPr>
            </w:pPr>
            <w:r w:rsidRPr="00FD40C3">
              <w:rPr>
                <w:lang w:val="id-ID"/>
              </w:rPr>
              <w:t xml:space="preserve">    "smwny": "semuanya",</w:t>
            </w:r>
          </w:p>
          <w:p w14:paraId="7768BECA" w14:textId="77777777" w:rsidR="00364E7F" w:rsidRPr="00FD40C3" w:rsidRDefault="00364E7F" w:rsidP="00364E7F">
            <w:pPr>
              <w:pStyle w:val="Code"/>
              <w:rPr>
                <w:lang w:val="id-ID"/>
              </w:rPr>
            </w:pPr>
            <w:r w:rsidRPr="00FD40C3">
              <w:rPr>
                <w:lang w:val="id-ID"/>
              </w:rPr>
              <w:t xml:space="preserve">    "sndiri": "sendiri",</w:t>
            </w:r>
          </w:p>
          <w:p w14:paraId="086C4DB0" w14:textId="77777777" w:rsidR="00364E7F" w:rsidRPr="00FD40C3" w:rsidRDefault="00364E7F" w:rsidP="00364E7F">
            <w:pPr>
              <w:pStyle w:val="Code"/>
              <w:rPr>
                <w:lang w:val="id-ID"/>
              </w:rPr>
            </w:pPr>
            <w:r w:rsidRPr="00FD40C3">
              <w:rPr>
                <w:lang w:val="id-ID"/>
              </w:rPr>
              <w:t xml:space="preserve">    "sng": "senang",</w:t>
            </w:r>
          </w:p>
          <w:p w14:paraId="3DED079E" w14:textId="77777777" w:rsidR="00364E7F" w:rsidRPr="00FD40C3" w:rsidRDefault="00364E7F" w:rsidP="00364E7F">
            <w:pPr>
              <w:pStyle w:val="Code"/>
              <w:rPr>
                <w:lang w:val="id-ID"/>
              </w:rPr>
            </w:pPr>
            <w:r w:rsidRPr="00FD40C3">
              <w:rPr>
                <w:lang w:val="id-ID"/>
              </w:rPr>
              <w:t xml:space="preserve">    "sni": "sini",</w:t>
            </w:r>
          </w:p>
          <w:p w14:paraId="494A1875" w14:textId="77777777" w:rsidR="00364E7F" w:rsidRPr="00FD40C3" w:rsidRDefault="00364E7F" w:rsidP="00364E7F">
            <w:pPr>
              <w:pStyle w:val="Code"/>
              <w:rPr>
                <w:lang w:val="id-ID"/>
              </w:rPr>
            </w:pPr>
            <w:r w:rsidRPr="00FD40C3">
              <w:rPr>
                <w:lang w:val="id-ID"/>
              </w:rPr>
              <w:t xml:space="preserve">    "soft": "halus",</w:t>
            </w:r>
          </w:p>
          <w:p w14:paraId="3A991519" w14:textId="77777777" w:rsidR="00364E7F" w:rsidRPr="00FD40C3" w:rsidRDefault="00364E7F" w:rsidP="00364E7F">
            <w:pPr>
              <w:pStyle w:val="Code"/>
              <w:rPr>
                <w:lang w:val="id-ID"/>
              </w:rPr>
            </w:pPr>
            <w:r w:rsidRPr="00FD40C3">
              <w:rPr>
                <w:lang w:val="id-ID"/>
              </w:rPr>
              <w:t xml:space="preserve">    "sohib": "teman",</w:t>
            </w:r>
          </w:p>
          <w:p w14:paraId="1DCB3CB2" w14:textId="77777777" w:rsidR="00364E7F" w:rsidRPr="00FD40C3" w:rsidRDefault="00364E7F" w:rsidP="00364E7F">
            <w:pPr>
              <w:pStyle w:val="Code"/>
              <w:rPr>
                <w:lang w:val="id-ID"/>
              </w:rPr>
            </w:pPr>
            <w:r w:rsidRPr="00FD40C3">
              <w:rPr>
                <w:lang w:val="id-ID"/>
              </w:rPr>
              <w:t xml:space="preserve">    "sokong": "dukung",</w:t>
            </w:r>
          </w:p>
          <w:p w14:paraId="18E43FA0" w14:textId="77777777" w:rsidR="00364E7F" w:rsidRPr="00FD40C3" w:rsidRDefault="00364E7F" w:rsidP="00364E7F">
            <w:pPr>
              <w:pStyle w:val="Code"/>
              <w:rPr>
                <w:lang w:val="id-ID"/>
              </w:rPr>
            </w:pPr>
            <w:r w:rsidRPr="00FD40C3">
              <w:rPr>
                <w:lang w:val="id-ID"/>
              </w:rPr>
              <w:t xml:space="preserve">    "soljum": "sholat jumat",</w:t>
            </w:r>
          </w:p>
          <w:p w14:paraId="07699121" w14:textId="77777777" w:rsidR="00364E7F" w:rsidRPr="00FD40C3" w:rsidRDefault="00364E7F" w:rsidP="00364E7F">
            <w:pPr>
              <w:pStyle w:val="Code"/>
              <w:rPr>
                <w:lang w:val="id-ID"/>
              </w:rPr>
            </w:pPr>
            <w:r w:rsidRPr="00FD40C3">
              <w:rPr>
                <w:lang w:val="id-ID"/>
              </w:rPr>
              <w:t xml:space="preserve">    "solve": "solusi",</w:t>
            </w:r>
          </w:p>
          <w:p w14:paraId="77F154B5" w14:textId="77777777" w:rsidR="00364E7F" w:rsidRPr="00FD40C3" w:rsidRDefault="00364E7F" w:rsidP="00364E7F">
            <w:pPr>
              <w:pStyle w:val="Code"/>
              <w:rPr>
                <w:lang w:val="id-ID"/>
              </w:rPr>
            </w:pPr>
            <w:r w:rsidRPr="00FD40C3">
              <w:rPr>
                <w:lang w:val="id-ID"/>
              </w:rPr>
              <w:t xml:space="preserve">    "somse": "sombong sekali",</w:t>
            </w:r>
          </w:p>
          <w:p w14:paraId="004BAD07" w14:textId="77777777" w:rsidR="00364E7F" w:rsidRPr="00FD40C3" w:rsidRDefault="00364E7F" w:rsidP="00364E7F">
            <w:pPr>
              <w:pStyle w:val="Code"/>
              <w:rPr>
                <w:lang w:val="id-ID"/>
              </w:rPr>
            </w:pPr>
            <w:r w:rsidRPr="00FD40C3">
              <w:rPr>
                <w:lang w:val="id-ID"/>
              </w:rPr>
              <w:t xml:space="preserve">    "songong": "sombong",</w:t>
            </w:r>
          </w:p>
          <w:p w14:paraId="72399006" w14:textId="77777777" w:rsidR="00364E7F" w:rsidRPr="00FD40C3" w:rsidRDefault="00364E7F" w:rsidP="00364E7F">
            <w:pPr>
              <w:pStyle w:val="Code"/>
              <w:rPr>
                <w:lang w:val="id-ID"/>
              </w:rPr>
            </w:pPr>
            <w:r w:rsidRPr="00FD40C3">
              <w:rPr>
                <w:lang w:val="id-ID"/>
              </w:rPr>
              <w:t xml:space="preserve">    "sorry": "maaf",</w:t>
            </w:r>
          </w:p>
          <w:p w14:paraId="25573603" w14:textId="77777777" w:rsidR="00364E7F" w:rsidRPr="00FD40C3" w:rsidRDefault="00364E7F" w:rsidP="00364E7F">
            <w:pPr>
              <w:pStyle w:val="Code"/>
              <w:rPr>
                <w:lang w:val="id-ID"/>
              </w:rPr>
            </w:pPr>
            <w:r w:rsidRPr="00FD40C3">
              <w:rPr>
                <w:lang w:val="id-ID"/>
              </w:rPr>
              <w:t xml:space="preserve">    "sory": "maaf",</w:t>
            </w:r>
          </w:p>
          <w:p w14:paraId="1DBFCE4F" w14:textId="77777777" w:rsidR="00364E7F" w:rsidRPr="00FD40C3" w:rsidRDefault="00364E7F" w:rsidP="00364E7F">
            <w:pPr>
              <w:pStyle w:val="Code"/>
              <w:rPr>
                <w:lang w:val="id-ID"/>
              </w:rPr>
            </w:pPr>
            <w:r w:rsidRPr="00FD40C3">
              <w:rPr>
                <w:lang w:val="id-ID"/>
              </w:rPr>
              <w:t xml:space="preserve">    "sosbud": "sosial-budaya",</w:t>
            </w:r>
          </w:p>
          <w:p w14:paraId="625A6F89" w14:textId="77777777" w:rsidR="00364E7F" w:rsidRPr="00FD40C3" w:rsidRDefault="00364E7F" w:rsidP="00364E7F">
            <w:pPr>
              <w:pStyle w:val="Code"/>
              <w:rPr>
                <w:lang w:val="id-ID"/>
              </w:rPr>
            </w:pPr>
            <w:r w:rsidRPr="00FD40C3">
              <w:rPr>
                <w:lang w:val="id-ID"/>
              </w:rPr>
              <w:t xml:space="preserve">    "sosek": "sosial-ekonomi",</w:t>
            </w:r>
          </w:p>
          <w:p w14:paraId="4275B582" w14:textId="77777777" w:rsidR="00364E7F" w:rsidRPr="00FD40C3" w:rsidRDefault="00364E7F" w:rsidP="00364E7F">
            <w:pPr>
              <w:pStyle w:val="Code"/>
              <w:rPr>
                <w:lang w:val="id-ID"/>
              </w:rPr>
            </w:pPr>
            <w:r w:rsidRPr="00FD40C3">
              <w:rPr>
                <w:lang w:val="id-ID"/>
              </w:rPr>
              <w:t xml:space="preserve">    "sospol": "sosial-politik",</w:t>
            </w:r>
          </w:p>
          <w:p w14:paraId="38C114CB" w14:textId="77777777" w:rsidR="00364E7F" w:rsidRPr="00FD40C3" w:rsidRDefault="00364E7F" w:rsidP="00364E7F">
            <w:pPr>
              <w:pStyle w:val="Code"/>
              <w:rPr>
                <w:lang w:val="id-ID"/>
              </w:rPr>
            </w:pPr>
            <w:r w:rsidRPr="00FD40C3">
              <w:rPr>
                <w:lang w:val="id-ID"/>
              </w:rPr>
              <w:lastRenderedPageBreak/>
              <w:t xml:space="preserve">    "sotoy": "sok tahu",</w:t>
            </w:r>
          </w:p>
          <w:p w14:paraId="62477E0B" w14:textId="77777777" w:rsidR="00364E7F" w:rsidRPr="00FD40C3" w:rsidRDefault="00364E7F" w:rsidP="00364E7F">
            <w:pPr>
              <w:pStyle w:val="Code"/>
              <w:rPr>
                <w:lang w:val="id-ID"/>
              </w:rPr>
            </w:pPr>
            <w:r w:rsidRPr="00FD40C3">
              <w:rPr>
                <w:lang w:val="id-ID"/>
              </w:rPr>
              <w:t xml:space="preserve">    "sowry": "maaf",</w:t>
            </w:r>
          </w:p>
          <w:p w14:paraId="6BBB6514" w14:textId="77777777" w:rsidR="00364E7F" w:rsidRPr="00FD40C3" w:rsidRDefault="00364E7F" w:rsidP="00364E7F">
            <w:pPr>
              <w:pStyle w:val="Code"/>
              <w:rPr>
                <w:lang w:val="id-ID"/>
              </w:rPr>
            </w:pPr>
            <w:r w:rsidRPr="00FD40C3">
              <w:rPr>
                <w:lang w:val="id-ID"/>
              </w:rPr>
              <w:t xml:space="preserve">    "spa": "siapa",</w:t>
            </w:r>
          </w:p>
          <w:p w14:paraId="0F219E7D" w14:textId="77777777" w:rsidR="00364E7F" w:rsidRPr="00FD40C3" w:rsidRDefault="00364E7F" w:rsidP="00364E7F">
            <w:pPr>
              <w:pStyle w:val="Code"/>
              <w:rPr>
                <w:lang w:val="id-ID"/>
              </w:rPr>
            </w:pPr>
            <w:r w:rsidRPr="00FD40C3">
              <w:rPr>
                <w:lang w:val="id-ID"/>
              </w:rPr>
              <w:t xml:space="preserve">    "spd": "sepeda",</w:t>
            </w:r>
          </w:p>
          <w:p w14:paraId="17C9DC62" w14:textId="77777777" w:rsidR="00364E7F" w:rsidRPr="00FD40C3" w:rsidRDefault="00364E7F" w:rsidP="00364E7F">
            <w:pPr>
              <w:pStyle w:val="Code"/>
              <w:rPr>
                <w:lang w:val="id-ID"/>
              </w:rPr>
            </w:pPr>
            <w:r w:rsidRPr="00FD40C3">
              <w:rPr>
                <w:lang w:val="id-ID"/>
              </w:rPr>
              <w:t xml:space="preserve">    "sppa": "siapa",</w:t>
            </w:r>
          </w:p>
          <w:p w14:paraId="36184D34" w14:textId="77777777" w:rsidR="00364E7F" w:rsidRPr="00FD40C3" w:rsidRDefault="00364E7F" w:rsidP="00364E7F">
            <w:pPr>
              <w:pStyle w:val="Code"/>
              <w:rPr>
                <w:lang w:val="id-ID"/>
              </w:rPr>
            </w:pPr>
            <w:r w:rsidRPr="00FD40C3">
              <w:rPr>
                <w:lang w:val="id-ID"/>
              </w:rPr>
              <w:t xml:space="preserve">    "sprti": "seperti",</w:t>
            </w:r>
          </w:p>
          <w:p w14:paraId="5D56A72B" w14:textId="77777777" w:rsidR="00364E7F" w:rsidRPr="00FD40C3" w:rsidRDefault="00364E7F" w:rsidP="00364E7F">
            <w:pPr>
              <w:pStyle w:val="Code"/>
              <w:rPr>
                <w:lang w:val="id-ID"/>
              </w:rPr>
            </w:pPr>
            <w:r w:rsidRPr="00FD40C3">
              <w:rPr>
                <w:lang w:val="id-ID"/>
              </w:rPr>
              <w:t xml:space="preserve">    "spt": "seperti",</w:t>
            </w:r>
          </w:p>
          <w:p w14:paraId="6058104F" w14:textId="77777777" w:rsidR="00364E7F" w:rsidRPr="00FD40C3" w:rsidRDefault="00364E7F" w:rsidP="00364E7F">
            <w:pPr>
              <w:pStyle w:val="Code"/>
              <w:rPr>
                <w:lang w:val="id-ID"/>
              </w:rPr>
            </w:pPr>
            <w:r w:rsidRPr="00FD40C3">
              <w:rPr>
                <w:lang w:val="id-ID"/>
              </w:rPr>
              <w:t xml:space="preserve">    "spy": "supaya",</w:t>
            </w:r>
          </w:p>
          <w:p w14:paraId="2D7691EC" w14:textId="77777777" w:rsidR="00364E7F" w:rsidRPr="00FD40C3" w:rsidRDefault="00364E7F" w:rsidP="00364E7F">
            <w:pPr>
              <w:pStyle w:val="Code"/>
              <w:rPr>
                <w:lang w:val="id-ID"/>
              </w:rPr>
            </w:pPr>
            <w:r w:rsidRPr="00FD40C3">
              <w:rPr>
                <w:lang w:val="id-ID"/>
              </w:rPr>
              <w:t xml:space="preserve">    "srt": "surat",</w:t>
            </w:r>
          </w:p>
          <w:p w14:paraId="38C8E1CD" w14:textId="77777777" w:rsidR="00364E7F" w:rsidRPr="00FD40C3" w:rsidRDefault="00364E7F" w:rsidP="00364E7F">
            <w:pPr>
              <w:pStyle w:val="Code"/>
              <w:rPr>
                <w:lang w:val="id-ID"/>
              </w:rPr>
            </w:pPr>
            <w:r w:rsidRPr="00FD40C3">
              <w:rPr>
                <w:lang w:val="id-ID"/>
              </w:rPr>
              <w:t xml:space="preserve">    "srtfkt": "sertifikat",</w:t>
            </w:r>
          </w:p>
          <w:p w14:paraId="0D8B51DD" w14:textId="77777777" w:rsidR="00364E7F" w:rsidRPr="00FD40C3" w:rsidRDefault="00364E7F" w:rsidP="00364E7F">
            <w:pPr>
              <w:pStyle w:val="Code"/>
              <w:rPr>
                <w:lang w:val="id-ID"/>
              </w:rPr>
            </w:pPr>
            <w:r w:rsidRPr="00FD40C3">
              <w:rPr>
                <w:lang w:val="id-ID"/>
              </w:rPr>
              <w:t xml:space="preserve">    "stelah": "setelah",</w:t>
            </w:r>
          </w:p>
          <w:p w14:paraId="34D03D57" w14:textId="77777777" w:rsidR="00364E7F" w:rsidRPr="00FD40C3" w:rsidRDefault="00364E7F" w:rsidP="00364E7F">
            <w:pPr>
              <w:pStyle w:val="Code"/>
              <w:rPr>
                <w:lang w:val="id-ID"/>
              </w:rPr>
            </w:pPr>
            <w:r w:rsidRPr="00FD40C3">
              <w:rPr>
                <w:lang w:val="id-ID"/>
              </w:rPr>
              <w:t xml:space="preserve">    "stiap": "setiap",</w:t>
            </w:r>
          </w:p>
          <w:p w14:paraId="33CDF2F8" w14:textId="77777777" w:rsidR="00364E7F" w:rsidRPr="00FD40C3" w:rsidRDefault="00364E7F" w:rsidP="00364E7F">
            <w:pPr>
              <w:pStyle w:val="Code"/>
              <w:rPr>
                <w:lang w:val="id-ID"/>
              </w:rPr>
            </w:pPr>
            <w:r w:rsidRPr="00FD40C3">
              <w:rPr>
                <w:lang w:val="id-ID"/>
              </w:rPr>
              <w:t xml:space="preserve">    "still": "masih",</w:t>
            </w:r>
          </w:p>
          <w:p w14:paraId="7EEEEF0E" w14:textId="77777777" w:rsidR="00364E7F" w:rsidRPr="00FD40C3" w:rsidRDefault="00364E7F" w:rsidP="00364E7F">
            <w:pPr>
              <w:pStyle w:val="Code"/>
              <w:rPr>
                <w:lang w:val="id-ID"/>
              </w:rPr>
            </w:pPr>
            <w:r w:rsidRPr="00FD40C3">
              <w:rPr>
                <w:lang w:val="id-ID"/>
              </w:rPr>
              <w:t xml:space="preserve">    "stlh": "setelah",</w:t>
            </w:r>
          </w:p>
          <w:p w14:paraId="2F55D98F" w14:textId="77777777" w:rsidR="00364E7F" w:rsidRPr="00FD40C3" w:rsidRDefault="00364E7F" w:rsidP="00364E7F">
            <w:pPr>
              <w:pStyle w:val="Code"/>
              <w:rPr>
                <w:lang w:val="id-ID"/>
              </w:rPr>
            </w:pPr>
            <w:r w:rsidRPr="00FD40C3">
              <w:rPr>
                <w:lang w:val="id-ID"/>
              </w:rPr>
              <w:t xml:space="preserve">    "stop": "henti",</w:t>
            </w:r>
          </w:p>
          <w:p w14:paraId="0B8804F7" w14:textId="77777777" w:rsidR="00364E7F" w:rsidRPr="00FD40C3" w:rsidRDefault="00364E7F" w:rsidP="00364E7F">
            <w:pPr>
              <w:pStyle w:val="Code"/>
              <w:rPr>
                <w:lang w:val="id-ID"/>
              </w:rPr>
            </w:pPr>
            <w:r w:rsidRPr="00FD40C3">
              <w:rPr>
                <w:lang w:val="id-ID"/>
              </w:rPr>
              <w:t xml:space="preserve">    "subbag": "subbagian",</w:t>
            </w:r>
          </w:p>
          <w:p w14:paraId="7C332C2D" w14:textId="77777777" w:rsidR="00364E7F" w:rsidRPr="00FD40C3" w:rsidRDefault="00364E7F" w:rsidP="00364E7F">
            <w:pPr>
              <w:pStyle w:val="Code"/>
              <w:rPr>
                <w:lang w:val="id-ID"/>
              </w:rPr>
            </w:pPr>
            <w:r w:rsidRPr="00FD40C3">
              <w:rPr>
                <w:lang w:val="id-ID"/>
              </w:rPr>
              <w:t xml:space="preserve">    "suk": "masuk",</w:t>
            </w:r>
          </w:p>
          <w:p w14:paraId="5232C03E" w14:textId="77777777" w:rsidR="00364E7F" w:rsidRPr="00FD40C3" w:rsidRDefault="00364E7F" w:rsidP="00364E7F">
            <w:pPr>
              <w:pStyle w:val="Code"/>
              <w:rPr>
                <w:lang w:val="id-ID"/>
              </w:rPr>
            </w:pPr>
            <w:r w:rsidRPr="00FD40C3">
              <w:rPr>
                <w:lang w:val="id-ID"/>
              </w:rPr>
              <w:t xml:space="preserve">    "sumbangin": "sumbangkan",</w:t>
            </w:r>
          </w:p>
          <w:p w14:paraId="0005FB25" w14:textId="77777777" w:rsidR="00364E7F" w:rsidRPr="00FD40C3" w:rsidRDefault="00364E7F" w:rsidP="00364E7F">
            <w:pPr>
              <w:pStyle w:val="Code"/>
              <w:rPr>
                <w:lang w:val="id-ID"/>
              </w:rPr>
            </w:pPr>
            <w:r w:rsidRPr="00FD40C3">
              <w:rPr>
                <w:lang w:val="id-ID"/>
              </w:rPr>
              <w:t xml:space="preserve">    "sumpek": "sempit",</w:t>
            </w:r>
          </w:p>
          <w:p w14:paraId="00806E25" w14:textId="77777777" w:rsidR="00364E7F" w:rsidRPr="00FD40C3" w:rsidRDefault="00364E7F" w:rsidP="00364E7F">
            <w:pPr>
              <w:pStyle w:val="Code"/>
              <w:rPr>
                <w:lang w:val="id-ID"/>
              </w:rPr>
            </w:pPr>
            <w:r w:rsidRPr="00FD40C3">
              <w:rPr>
                <w:lang w:val="id-ID"/>
              </w:rPr>
              <w:t xml:space="preserve">    "sy": "saya",</w:t>
            </w:r>
          </w:p>
          <w:p w14:paraId="5A0E41A8" w14:textId="77777777" w:rsidR="00364E7F" w:rsidRPr="00FD40C3" w:rsidRDefault="00364E7F" w:rsidP="00364E7F">
            <w:pPr>
              <w:pStyle w:val="Code"/>
              <w:rPr>
                <w:lang w:val="id-ID"/>
              </w:rPr>
            </w:pPr>
            <w:r w:rsidRPr="00FD40C3">
              <w:rPr>
                <w:lang w:val="id-ID"/>
              </w:rPr>
              <w:t xml:space="preserve">    "sya": "saya",</w:t>
            </w:r>
          </w:p>
          <w:p w14:paraId="6FF9A4B6" w14:textId="77777777" w:rsidR="00364E7F" w:rsidRPr="00FD40C3" w:rsidRDefault="00364E7F" w:rsidP="00364E7F">
            <w:pPr>
              <w:pStyle w:val="Code"/>
              <w:rPr>
                <w:lang w:val="id-ID"/>
              </w:rPr>
            </w:pPr>
            <w:r w:rsidRPr="00FD40C3">
              <w:rPr>
                <w:lang w:val="id-ID"/>
              </w:rPr>
              <w:t xml:space="preserve">    "syg": "sayang",</w:t>
            </w:r>
          </w:p>
          <w:p w14:paraId="5730C484" w14:textId="77777777" w:rsidR="00364E7F" w:rsidRPr="00FD40C3" w:rsidRDefault="00364E7F" w:rsidP="00364E7F">
            <w:pPr>
              <w:pStyle w:val="Code"/>
              <w:rPr>
                <w:lang w:val="id-ID"/>
              </w:rPr>
            </w:pPr>
            <w:r w:rsidRPr="00FD40C3">
              <w:rPr>
                <w:lang w:val="id-ID"/>
              </w:rPr>
              <w:t xml:space="preserve">    "syp": "siapa",</w:t>
            </w:r>
          </w:p>
          <w:p w14:paraId="04EFD319" w14:textId="77777777" w:rsidR="00364E7F" w:rsidRPr="00FD40C3" w:rsidRDefault="00364E7F" w:rsidP="00364E7F">
            <w:pPr>
              <w:pStyle w:val="Code"/>
              <w:rPr>
                <w:lang w:val="id-ID"/>
              </w:rPr>
            </w:pPr>
            <w:r w:rsidRPr="00FD40C3">
              <w:rPr>
                <w:lang w:val="id-ID"/>
              </w:rPr>
              <w:t xml:space="preserve">    "t4": "tempat",</w:t>
            </w:r>
          </w:p>
          <w:p w14:paraId="7F822312" w14:textId="77777777" w:rsidR="00364E7F" w:rsidRPr="00FD40C3" w:rsidRDefault="00364E7F" w:rsidP="00364E7F">
            <w:pPr>
              <w:pStyle w:val="Code"/>
              <w:rPr>
                <w:lang w:val="id-ID"/>
              </w:rPr>
            </w:pPr>
            <w:r w:rsidRPr="00FD40C3">
              <w:rPr>
                <w:lang w:val="id-ID"/>
              </w:rPr>
              <w:t xml:space="preserve">    "tabanas": "tabungan pembangunan nasional",</w:t>
            </w:r>
          </w:p>
          <w:p w14:paraId="3E886432" w14:textId="77777777" w:rsidR="00364E7F" w:rsidRPr="00FD40C3" w:rsidRDefault="00364E7F" w:rsidP="00364E7F">
            <w:pPr>
              <w:pStyle w:val="Code"/>
              <w:rPr>
                <w:lang w:val="id-ID"/>
              </w:rPr>
            </w:pPr>
            <w:r w:rsidRPr="00FD40C3">
              <w:rPr>
                <w:lang w:val="id-ID"/>
              </w:rPr>
              <w:t xml:space="preserve">    "tahi": "kotoran",</w:t>
            </w:r>
          </w:p>
          <w:p w14:paraId="1178B958" w14:textId="77777777" w:rsidR="00364E7F" w:rsidRPr="00FD40C3" w:rsidRDefault="00364E7F" w:rsidP="00364E7F">
            <w:pPr>
              <w:pStyle w:val="Code"/>
              <w:rPr>
                <w:lang w:val="id-ID"/>
              </w:rPr>
            </w:pPr>
            <w:r w:rsidRPr="00FD40C3">
              <w:rPr>
                <w:lang w:val="id-ID"/>
              </w:rPr>
              <w:t xml:space="preserve">    "tai": "kotoran",</w:t>
            </w:r>
          </w:p>
          <w:p w14:paraId="5F6B1D03" w14:textId="77777777" w:rsidR="00364E7F" w:rsidRPr="00FD40C3" w:rsidRDefault="00364E7F" w:rsidP="00364E7F">
            <w:pPr>
              <w:pStyle w:val="Code"/>
              <w:rPr>
                <w:lang w:val="id-ID"/>
              </w:rPr>
            </w:pPr>
            <w:r w:rsidRPr="00FD40C3">
              <w:rPr>
                <w:lang w:val="id-ID"/>
              </w:rPr>
              <w:t xml:space="preserve">    "taik": "tahi",</w:t>
            </w:r>
          </w:p>
          <w:p w14:paraId="2B44F733" w14:textId="77777777" w:rsidR="00364E7F" w:rsidRPr="00FD40C3" w:rsidRDefault="00364E7F" w:rsidP="00364E7F">
            <w:pPr>
              <w:pStyle w:val="Code"/>
              <w:rPr>
                <w:lang w:val="id-ID"/>
              </w:rPr>
            </w:pPr>
            <w:r w:rsidRPr="00FD40C3">
              <w:rPr>
                <w:lang w:val="id-ID"/>
              </w:rPr>
              <w:t xml:space="preserve">    "tajir": "kaya",</w:t>
            </w:r>
          </w:p>
          <w:p w14:paraId="0FCC23B7" w14:textId="77777777" w:rsidR="00364E7F" w:rsidRPr="00FD40C3" w:rsidRDefault="00364E7F" w:rsidP="00364E7F">
            <w:pPr>
              <w:pStyle w:val="Code"/>
              <w:rPr>
                <w:lang w:val="id-ID"/>
              </w:rPr>
            </w:pPr>
            <w:r w:rsidRPr="00FD40C3">
              <w:rPr>
                <w:lang w:val="id-ID"/>
              </w:rPr>
              <w:t xml:space="preserve">    "tak": "tidak",</w:t>
            </w:r>
          </w:p>
          <w:p w14:paraId="2582E233" w14:textId="77777777" w:rsidR="00364E7F" w:rsidRPr="00FD40C3" w:rsidRDefault="00364E7F" w:rsidP="00364E7F">
            <w:pPr>
              <w:pStyle w:val="Code"/>
              <w:rPr>
                <w:lang w:val="id-ID"/>
              </w:rPr>
            </w:pPr>
            <w:r w:rsidRPr="00FD40C3">
              <w:rPr>
                <w:lang w:val="id-ID"/>
              </w:rPr>
              <w:t xml:space="preserve">    "tar": "nanti",</w:t>
            </w:r>
          </w:p>
          <w:p w14:paraId="292C7347" w14:textId="77777777" w:rsidR="00364E7F" w:rsidRPr="00FD40C3" w:rsidRDefault="00364E7F" w:rsidP="00364E7F">
            <w:pPr>
              <w:pStyle w:val="Code"/>
              <w:rPr>
                <w:lang w:val="id-ID"/>
              </w:rPr>
            </w:pPr>
            <w:r w:rsidRPr="00FD40C3">
              <w:rPr>
                <w:lang w:val="id-ID"/>
              </w:rPr>
              <w:t xml:space="preserve">    "tarik2": "tarik-tarik",</w:t>
            </w:r>
          </w:p>
          <w:p w14:paraId="294F3FD7" w14:textId="77777777" w:rsidR="00364E7F" w:rsidRPr="00FD40C3" w:rsidRDefault="00364E7F" w:rsidP="00364E7F">
            <w:pPr>
              <w:pStyle w:val="Code"/>
              <w:rPr>
                <w:lang w:val="id-ID"/>
              </w:rPr>
            </w:pPr>
            <w:r w:rsidRPr="00FD40C3">
              <w:rPr>
                <w:lang w:val="id-ID"/>
              </w:rPr>
              <w:t xml:space="preserve">    "tau": "tahu",</w:t>
            </w:r>
          </w:p>
          <w:p w14:paraId="6050D4CC" w14:textId="77777777" w:rsidR="00364E7F" w:rsidRPr="00FD40C3" w:rsidRDefault="00364E7F" w:rsidP="00364E7F">
            <w:pPr>
              <w:pStyle w:val="Code"/>
              <w:rPr>
                <w:lang w:val="id-ID"/>
              </w:rPr>
            </w:pPr>
            <w:r w:rsidRPr="00FD40C3">
              <w:rPr>
                <w:lang w:val="id-ID"/>
              </w:rPr>
              <w:t xml:space="preserve">    "tauk": "tahu",</w:t>
            </w:r>
          </w:p>
          <w:p w14:paraId="18009112" w14:textId="77777777" w:rsidR="00364E7F" w:rsidRPr="00FD40C3" w:rsidRDefault="00364E7F" w:rsidP="00364E7F">
            <w:pPr>
              <w:pStyle w:val="Code"/>
              <w:rPr>
                <w:lang w:val="id-ID"/>
              </w:rPr>
            </w:pPr>
            <w:r w:rsidRPr="00FD40C3">
              <w:rPr>
                <w:lang w:val="id-ID"/>
              </w:rPr>
              <w:t xml:space="preserve">    "taun": "tahun",</w:t>
            </w:r>
          </w:p>
          <w:p w14:paraId="68CA15C9" w14:textId="77777777" w:rsidR="00364E7F" w:rsidRPr="00FD40C3" w:rsidRDefault="00364E7F" w:rsidP="00364E7F">
            <w:pPr>
              <w:pStyle w:val="Code"/>
              <w:rPr>
                <w:lang w:val="id-ID"/>
              </w:rPr>
            </w:pPr>
            <w:r w:rsidRPr="00FD40C3">
              <w:rPr>
                <w:lang w:val="id-ID"/>
              </w:rPr>
              <w:t xml:space="preserve">    "taw": "tahu",</w:t>
            </w:r>
          </w:p>
          <w:p w14:paraId="2BB2AD57" w14:textId="77777777" w:rsidR="00364E7F" w:rsidRPr="00FD40C3" w:rsidRDefault="00364E7F" w:rsidP="00364E7F">
            <w:pPr>
              <w:pStyle w:val="Code"/>
              <w:rPr>
                <w:lang w:val="id-ID"/>
              </w:rPr>
            </w:pPr>
            <w:r w:rsidRPr="00FD40C3">
              <w:rPr>
                <w:lang w:val="id-ID"/>
              </w:rPr>
              <w:t xml:space="preserve">    "tawh": "tahu",</w:t>
            </w:r>
          </w:p>
          <w:p w14:paraId="00B0BCF9" w14:textId="77777777" w:rsidR="00364E7F" w:rsidRPr="00FD40C3" w:rsidRDefault="00364E7F" w:rsidP="00364E7F">
            <w:pPr>
              <w:pStyle w:val="Code"/>
              <w:rPr>
                <w:lang w:val="id-ID"/>
              </w:rPr>
            </w:pPr>
            <w:r w:rsidRPr="00FD40C3">
              <w:rPr>
                <w:lang w:val="id-ID"/>
              </w:rPr>
              <w:t xml:space="preserve">    "tayangan2": "tayangan-tayangan",</w:t>
            </w:r>
          </w:p>
          <w:p w14:paraId="174E522F" w14:textId="77777777" w:rsidR="00364E7F" w:rsidRPr="00FD40C3" w:rsidRDefault="00364E7F" w:rsidP="00364E7F">
            <w:pPr>
              <w:pStyle w:val="Code"/>
              <w:rPr>
                <w:lang w:val="id-ID"/>
              </w:rPr>
            </w:pPr>
            <w:r w:rsidRPr="00FD40C3">
              <w:rPr>
                <w:lang w:val="id-ID"/>
              </w:rPr>
              <w:t xml:space="preserve">    "td": "tadi",</w:t>
            </w:r>
          </w:p>
          <w:p w14:paraId="32B3919E" w14:textId="77777777" w:rsidR="00364E7F" w:rsidRPr="00FD40C3" w:rsidRDefault="00364E7F" w:rsidP="00364E7F">
            <w:pPr>
              <w:pStyle w:val="Code"/>
              <w:rPr>
                <w:lang w:val="id-ID"/>
              </w:rPr>
            </w:pPr>
            <w:r w:rsidRPr="00FD40C3">
              <w:rPr>
                <w:lang w:val="id-ID"/>
              </w:rPr>
              <w:t xml:space="preserve">    "tdi": "tadi",</w:t>
            </w:r>
          </w:p>
          <w:p w14:paraId="2DE636C0" w14:textId="77777777" w:rsidR="00364E7F" w:rsidRPr="00FD40C3" w:rsidRDefault="00364E7F" w:rsidP="00364E7F">
            <w:pPr>
              <w:pStyle w:val="Code"/>
              <w:rPr>
                <w:lang w:val="id-ID"/>
              </w:rPr>
            </w:pPr>
            <w:r w:rsidRPr="00FD40C3">
              <w:rPr>
                <w:lang w:val="id-ID"/>
              </w:rPr>
              <w:t xml:space="preserve">    "tdk": "tidak",</w:t>
            </w:r>
          </w:p>
          <w:p w14:paraId="73CF257F" w14:textId="77777777" w:rsidR="00364E7F" w:rsidRPr="00FD40C3" w:rsidRDefault="00364E7F" w:rsidP="00364E7F">
            <w:pPr>
              <w:pStyle w:val="Code"/>
              <w:rPr>
                <w:lang w:val="id-ID"/>
              </w:rPr>
            </w:pPr>
            <w:r w:rsidRPr="00FD40C3">
              <w:rPr>
                <w:lang w:val="id-ID"/>
              </w:rPr>
              <w:t xml:space="preserve">    "te2p": "tetap",</w:t>
            </w:r>
          </w:p>
          <w:p w14:paraId="6CDE751A" w14:textId="77777777" w:rsidR="00364E7F" w:rsidRPr="00FD40C3" w:rsidRDefault="00364E7F" w:rsidP="00364E7F">
            <w:pPr>
              <w:pStyle w:val="Code"/>
              <w:rPr>
                <w:lang w:val="id-ID"/>
              </w:rPr>
            </w:pPr>
            <w:r w:rsidRPr="00FD40C3">
              <w:rPr>
                <w:lang w:val="id-ID"/>
              </w:rPr>
              <w:t xml:space="preserve">    "teh": "kakak perempuan",</w:t>
            </w:r>
          </w:p>
          <w:p w14:paraId="2D3F67B3" w14:textId="77777777" w:rsidR="00364E7F" w:rsidRPr="00FD40C3" w:rsidRDefault="00364E7F" w:rsidP="00364E7F">
            <w:pPr>
              <w:pStyle w:val="Code"/>
              <w:rPr>
                <w:lang w:val="id-ID"/>
              </w:rPr>
            </w:pPr>
            <w:r w:rsidRPr="00FD40C3">
              <w:rPr>
                <w:lang w:val="id-ID"/>
              </w:rPr>
              <w:t xml:space="preserve">    "teken": "tekan",</w:t>
            </w:r>
          </w:p>
          <w:p w14:paraId="7479FE3D" w14:textId="77777777" w:rsidR="00364E7F" w:rsidRPr="00FD40C3" w:rsidRDefault="00364E7F" w:rsidP="00364E7F">
            <w:pPr>
              <w:pStyle w:val="Code"/>
              <w:rPr>
                <w:lang w:val="id-ID"/>
              </w:rPr>
            </w:pPr>
            <w:r w:rsidRPr="00FD40C3">
              <w:rPr>
                <w:lang w:val="id-ID"/>
              </w:rPr>
              <w:t xml:space="preserve">    "tekor": "rugi",</w:t>
            </w:r>
          </w:p>
          <w:p w14:paraId="071B5D8E" w14:textId="77777777" w:rsidR="00364E7F" w:rsidRPr="00FD40C3" w:rsidRDefault="00364E7F" w:rsidP="00364E7F">
            <w:pPr>
              <w:pStyle w:val="Code"/>
              <w:rPr>
                <w:lang w:val="id-ID"/>
              </w:rPr>
            </w:pPr>
            <w:r w:rsidRPr="00FD40C3">
              <w:rPr>
                <w:lang w:val="id-ID"/>
              </w:rPr>
              <w:t xml:space="preserve">    "telat": "terlambat",</w:t>
            </w:r>
          </w:p>
          <w:p w14:paraId="3FE0B992" w14:textId="77777777" w:rsidR="00364E7F" w:rsidRPr="00FD40C3" w:rsidRDefault="00364E7F" w:rsidP="00364E7F">
            <w:pPr>
              <w:pStyle w:val="Code"/>
              <w:rPr>
                <w:lang w:val="id-ID"/>
              </w:rPr>
            </w:pPr>
            <w:r w:rsidRPr="00FD40C3">
              <w:rPr>
                <w:lang w:val="id-ID"/>
              </w:rPr>
              <w:t xml:space="preserve">    "telkom": "telekomunikasi",</w:t>
            </w:r>
          </w:p>
          <w:p w14:paraId="2B3BFD97" w14:textId="77777777" w:rsidR="00364E7F" w:rsidRPr="00FD40C3" w:rsidRDefault="00364E7F" w:rsidP="00364E7F">
            <w:pPr>
              <w:pStyle w:val="Code"/>
              <w:rPr>
                <w:lang w:val="id-ID"/>
              </w:rPr>
            </w:pPr>
            <w:r w:rsidRPr="00FD40C3">
              <w:rPr>
                <w:lang w:val="id-ID"/>
              </w:rPr>
              <w:t xml:space="preserve">    "telmi": "telat berpikir",</w:t>
            </w:r>
          </w:p>
          <w:p w14:paraId="377C64BF" w14:textId="77777777" w:rsidR="00364E7F" w:rsidRPr="00FD40C3" w:rsidRDefault="00364E7F" w:rsidP="00364E7F">
            <w:pPr>
              <w:pStyle w:val="Code"/>
              <w:rPr>
                <w:lang w:val="id-ID"/>
              </w:rPr>
            </w:pPr>
            <w:r w:rsidRPr="00FD40C3">
              <w:rPr>
                <w:lang w:val="id-ID"/>
              </w:rPr>
              <w:t xml:space="preserve">    "telp": "telepon",</w:t>
            </w:r>
          </w:p>
          <w:p w14:paraId="3A31B387" w14:textId="77777777" w:rsidR="00364E7F" w:rsidRPr="00FD40C3" w:rsidRDefault="00364E7F" w:rsidP="00364E7F">
            <w:pPr>
              <w:pStyle w:val="Code"/>
              <w:rPr>
                <w:lang w:val="id-ID"/>
              </w:rPr>
            </w:pPr>
            <w:r w:rsidRPr="00FD40C3">
              <w:rPr>
                <w:lang w:val="id-ID"/>
              </w:rPr>
              <w:t xml:space="preserve">    "teman2": "teman-teman",</w:t>
            </w:r>
          </w:p>
          <w:p w14:paraId="1FC1081A" w14:textId="77777777" w:rsidR="00364E7F" w:rsidRPr="00FD40C3" w:rsidRDefault="00364E7F" w:rsidP="00364E7F">
            <w:pPr>
              <w:pStyle w:val="Code"/>
              <w:rPr>
                <w:lang w:val="id-ID"/>
              </w:rPr>
            </w:pPr>
            <w:r w:rsidRPr="00FD40C3">
              <w:rPr>
                <w:lang w:val="id-ID"/>
              </w:rPr>
              <w:t xml:space="preserve">    "temen": "teman",</w:t>
            </w:r>
          </w:p>
          <w:p w14:paraId="4B60A0EA" w14:textId="77777777" w:rsidR="00364E7F" w:rsidRPr="00FD40C3" w:rsidRDefault="00364E7F" w:rsidP="00364E7F">
            <w:pPr>
              <w:pStyle w:val="Code"/>
              <w:rPr>
                <w:lang w:val="id-ID"/>
              </w:rPr>
            </w:pPr>
            <w:r w:rsidRPr="00FD40C3">
              <w:rPr>
                <w:lang w:val="id-ID"/>
              </w:rPr>
              <w:t xml:space="preserve">    "temen2": "teman-teman",</w:t>
            </w:r>
          </w:p>
          <w:p w14:paraId="550A182F" w14:textId="77777777" w:rsidR="00364E7F" w:rsidRPr="00FD40C3" w:rsidRDefault="00364E7F" w:rsidP="00364E7F">
            <w:pPr>
              <w:pStyle w:val="Code"/>
              <w:rPr>
                <w:lang w:val="id-ID"/>
              </w:rPr>
            </w:pPr>
            <w:r w:rsidRPr="00FD40C3">
              <w:rPr>
                <w:lang w:val="id-ID"/>
              </w:rPr>
              <w:t xml:space="preserve">    "tenang2": "tenang tenang",</w:t>
            </w:r>
          </w:p>
          <w:p w14:paraId="7F4EA17B" w14:textId="77777777" w:rsidR="00364E7F" w:rsidRPr="00FD40C3" w:rsidRDefault="00364E7F" w:rsidP="00364E7F">
            <w:pPr>
              <w:pStyle w:val="Code"/>
              <w:rPr>
                <w:lang w:val="id-ID"/>
              </w:rPr>
            </w:pPr>
            <w:r w:rsidRPr="00FD40C3">
              <w:rPr>
                <w:lang w:val="id-ID"/>
              </w:rPr>
              <w:t xml:space="preserve">    "tengil": "menyebalkan",</w:t>
            </w:r>
          </w:p>
          <w:p w14:paraId="0695E6CB" w14:textId="77777777" w:rsidR="00364E7F" w:rsidRPr="00FD40C3" w:rsidRDefault="00364E7F" w:rsidP="00364E7F">
            <w:pPr>
              <w:pStyle w:val="Code"/>
              <w:rPr>
                <w:lang w:val="id-ID"/>
              </w:rPr>
            </w:pPr>
            <w:r w:rsidRPr="00FD40C3">
              <w:rPr>
                <w:lang w:val="id-ID"/>
              </w:rPr>
              <w:t xml:space="preserve">    "tengok": "menjenguk",</w:t>
            </w:r>
          </w:p>
          <w:p w14:paraId="3FC3BE02" w14:textId="77777777" w:rsidR="00364E7F" w:rsidRPr="00FD40C3" w:rsidRDefault="00364E7F" w:rsidP="00364E7F">
            <w:pPr>
              <w:pStyle w:val="Code"/>
              <w:rPr>
                <w:lang w:val="id-ID"/>
              </w:rPr>
            </w:pPr>
            <w:r w:rsidRPr="00FD40C3">
              <w:rPr>
                <w:lang w:val="id-ID"/>
              </w:rPr>
              <w:t xml:space="preserve">    "tepar": "terkapar",</w:t>
            </w:r>
          </w:p>
          <w:p w14:paraId="535D1869" w14:textId="77777777" w:rsidR="00364E7F" w:rsidRPr="00FD40C3" w:rsidRDefault="00364E7F" w:rsidP="00364E7F">
            <w:pPr>
              <w:pStyle w:val="Code"/>
              <w:rPr>
                <w:lang w:val="id-ID"/>
              </w:rPr>
            </w:pPr>
            <w:r w:rsidRPr="00FD40C3">
              <w:rPr>
                <w:lang w:val="id-ID"/>
              </w:rPr>
              <w:t xml:space="preserve">    "terbitin": "terbitkan",</w:t>
            </w:r>
          </w:p>
          <w:p w14:paraId="357E4B23" w14:textId="77777777" w:rsidR="00364E7F" w:rsidRPr="00FD40C3" w:rsidRDefault="00364E7F" w:rsidP="00364E7F">
            <w:pPr>
              <w:pStyle w:val="Code"/>
              <w:rPr>
                <w:lang w:val="id-ID"/>
              </w:rPr>
            </w:pPr>
            <w:r w:rsidRPr="00FD40C3">
              <w:rPr>
                <w:lang w:val="id-ID"/>
              </w:rPr>
              <w:t xml:space="preserve">    "tetp": "tetap",</w:t>
            </w:r>
          </w:p>
          <w:p w14:paraId="49155322" w14:textId="77777777" w:rsidR="00364E7F" w:rsidRPr="00FD40C3" w:rsidRDefault="00364E7F" w:rsidP="00364E7F">
            <w:pPr>
              <w:pStyle w:val="Code"/>
              <w:rPr>
                <w:lang w:val="id-ID"/>
              </w:rPr>
            </w:pPr>
            <w:r w:rsidRPr="00FD40C3">
              <w:rPr>
                <w:lang w:val="id-ID"/>
              </w:rPr>
              <w:t xml:space="preserve">    "teve": "televisi",</w:t>
            </w:r>
          </w:p>
          <w:p w14:paraId="52231BE3" w14:textId="77777777" w:rsidR="00364E7F" w:rsidRPr="00FD40C3" w:rsidRDefault="00364E7F" w:rsidP="00364E7F">
            <w:pPr>
              <w:pStyle w:val="Code"/>
              <w:rPr>
                <w:lang w:val="id-ID"/>
              </w:rPr>
            </w:pPr>
            <w:r w:rsidRPr="00FD40C3">
              <w:rPr>
                <w:lang w:val="id-ID"/>
              </w:rPr>
              <w:lastRenderedPageBreak/>
              <w:t xml:space="preserve">    "tggu": "tunggu",</w:t>
            </w:r>
          </w:p>
          <w:p w14:paraId="27F1B9D2" w14:textId="77777777" w:rsidR="00364E7F" w:rsidRPr="00FD40C3" w:rsidRDefault="00364E7F" w:rsidP="00364E7F">
            <w:pPr>
              <w:pStyle w:val="Code"/>
              <w:rPr>
                <w:lang w:val="id-ID"/>
              </w:rPr>
            </w:pPr>
            <w:r w:rsidRPr="00FD40C3">
              <w:rPr>
                <w:lang w:val="id-ID"/>
              </w:rPr>
              <w:t xml:space="preserve">    "tgl": "tanggal",</w:t>
            </w:r>
          </w:p>
          <w:p w14:paraId="7F726568" w14:textId="77777777" w:rsidR="00364E7F" w:rsidRPr="00FD40C3" w:rsidRDefault="00364E7F" w:rsidP="00364E7F">
            <w:pPr>
              <w:pStyle w:val="Code"/>
              <w:rPr>
                <w:lang w:val="id-ID"/>
              </w:rPr>
            </w:pPr>
            <w:r w:rsidRPr="00FD40C3">
              <w:rPr>
                <w:lang w:val="id-ID"/>
              </w:rPr>
              <w:t xml:space="preserve">    "tgok": "tengok",</w:t>
            </w:r>
          </w:p>
          <w:p w14:paraId="62A948DB" w14:textId="77777777" w:rsidR="00364E7F" w:rsidRPr="00FD40C3" w:rsidRDefault="00364E7F" w:rsidP="00364E7F">
            <w:pPr>
              <w:pStyle w:val="Code"/>
              <w:rPr>
                <w:lang w:val="id-ID"/>
              </w:rPr>
            </w:pPr>
            <w:r w:rsidRPr="00FD40C3">
              <w:rPr>
                <w:lang w:val="id-ID"/>
              </w:rPr>
              <w:t xml:space="preserve">    "tgu": "tunggu",</w:t>
            </w:r>
          </w:p>
          <w:p w14:paraId="135CDFFD" w14:textId="77777777" w:rsidR="00364E7F" w:rsidRPr="00FD40C3" w:rsidRDefault="00364E7F" w:rsidP="00364E7F">
            <w:pPr>
              <w:pStyle w:val="Code"/>
              <w:rPr>
                <w:lang w:val="id-ID"/>
              </w:rPr>
            </w:pPr>
            <w:r w:rsidRPr="00FD40C3">
              <w:rPr>
                <w:lang w:val="id-ID"/>
              </w:rPr>
              <w:t xml:space="preserve">    "thanks": "terima kasih",</w:t>
            </w:r>
          </w:p>
          <w:p w14:paraId="6D09ABFF" w14:textId="77777777" w:rsidR="00364E7F" w:rsidRPr="00FD40C3" w:rsidRDefault="00364E7F" w:rsidP="00364E7F">
            <w:pPr>
              <w:pStyle w:val="Code"/>
              <w:rPr>
                <w:lang w:val="id-ID"/>
              </w:rPr>
            </w:pPr>
            <w:r w:rsidRPr="00FD40C3">
              <w:rPr>
                <w:lang w:val="id-ID"/>
              </w:rPr>
              <w:t xml:space="preserve">    "thankz": "terima kasih",</w:t>
            </w:r>
          </w:p>
          <w:p w14:paraId="27185398" w14:textId="77777777" w:rsidR="00364E7F" w:rsidRPr="00FD40C3" w:rsidRDefault="00364E7F" w:rsidP="00364E7F">
            <w:pPr>
              <w:pStyle w:val="Code"/>
              <w:rPr>
                <w:lang w:val="id-ID"/>
              </w:rPr>
            </w:pPr>
            <w:r w:rsidRPr="00FD40C3">
              <w:rPr>
                <w:lang w:val="id-ID"/>
              </w:rPr>
              <w:t xml:space="preserve">    "thd": "terhadap",</w:t>
            </w:r>
          </w:p>
          <w:p w14:paraId="6B4BAEBB" w14:textId="77777777" w:rsidR="00364E7F" w:rsidRPr="00FD40C3" w:rsidRDefault="00364E7F" w:rsidP="00364E7F">
            <w:pPr>
              <w:pStyle w:val="Code"/>
              <w:rPr>
                <w:lang w:val="id-ID"/>
              </w:rPr>
            </w:pPr>
            <w:r w:rsidRPr="00FD40C3">
              <w:rPr>
                <w:lang w:val="id-ID"/>
              </w:rPr>
              <w:t xml:space="preserve">    "thdp": "terhadap",</w:t>
            </w:r>
          </w:p>
          <w:p w14:paraId="517B24D5" w14:textId="77777777" w:rsidR="00364E7F" w:rsidRPr="00FD40C3" w:rsidRDefault="00364E7F" w:rsidP="00364E7F">
            <w:pPr>
              <w:pStyle w:val="Code"/>
              <w:rPr>
                <w:lang w:val="id-ID"/>
              </w:rPr>
            </w:pPr>
            <w:r w:rsidRPr="00FD40C3">
              <w:rPr>
                <w:lang w:val="id-ID"/>
              </w:rPr>
              <w:t xml:space="preserve">    "thn": "tahun",</w:t>
            </w:r>
          </w:p>
          <w:p w14:paraId="7C40E49B" w14:textId="77777777" w:rsidR="00364E7F" w:rsidRPr="00FD40C3" w:rsidRDefault="00364E7F" w:rsidP="00364E7F">
            <w:pPr>
              <w:pStyle w:val="Code"/>
              <w:rPr>
                <w:lang w:val="id-ID"/>
              </w:rPr>
            </w:pPr>
            <w:r w:rsidRPr="00FD40C3">
              <w:rPr>
                <w:lang w:val="id-ID"/>
              </w:rPr>
              <w:t xml:space="preserve">    "thx": "thanks",</w:t>
            </w:r>
          </w:p>
          <w:p w14:paraId="608EF75B" w14:textId="77777777" w:rsidR="00364E7F" w:rsidRPr="00FD40C3" w:rsidRDefault="00364E7F" w:rsidP="00364E7F">
            <w:pPr>
              <w:pStyle w:val="Code"/>
              <w:rPr>
                <w:lang w:val="id-ID"/>
              </w:rPr>
            </w:pPr>
            <w:r w:rsidRPr="00FD40C3">
              <w:rPr>
                <w:lang w:val="id-ID"/>
              </w:rPr>
              <w:t xml:space="preserve">    "tilang": "bukti pelanggaran",</w:t>
            </w:r>
          </w:p>
          <w:p w14:paraId="67B4515F" w14:textId="77777777" w:rsidR="00364E7F" w:rsidRPr="00FD40C3" w:rsidRDefault="00364E7F" w:rsidP="00364E7F">
            <w:pPr>
              <w:pStyle w:val="Code"/>
              <w:rPr>
                <w:lang w:val="id-ID"/>
              </w:rPr>
            </w:pPr>
            <w:r w:rsidRPr="00FD40C3">
              <w:rPr>
                <w:lang w:val="id-ID"/>
              </w:rPr>
              <w:t xml:space="preserve">    "tilep": "tilap",</w:t>
            </w:r>
          </w:p>
          <w:p w14:paraId="0BA29842" w14:textId="77777777" w:rsidR="00364E7F" w:rsidRPr="00FD40C3" w:rsidRDefault="00364E7F" w:rsidP="00364E7F">
            <w:pPr>
              <w:pStyle w:val="Code"/>
              <w:rPr>
                <w:lang w:val="id-ID"/>
              </w:rPr>
            </w:pPr>
            <w:r w:rsidRPr="00FD40C3">
              <w:rPr>
                <w:lang w:val="id-ID"/>
              </w:rPr>
              <w:t xml:space="preserve">    "tioghoa": "tionghoa",</w:t>
            </w:r>
          </w:p>
          <w:p w14:paraId="77B7E148" w14:textId="77777777" w:rsidR="00364E7F" w:rsidRPr="00FD40C3" w:rsidRDefault="00364E7F" w:rsidP="00364E7F">
            <w:pPr>
              <w:pStyle w:val="Code"/>
              <w:rPr>
                <w:lang w:val="id-ID"/>
              </w:rPr>
            </w:pPr>
            <w:r w:rsidRPr="00FD40C3">
              <w:rPr>
                <w:lang w:val="id-ID"/>
              </w:rPr>
              <w:t xml:space="preserve">    "tipi": "TV",</w:t>
            </w:r>
          </w:p>
          <w:p w14:paraId="644A8808" w14:textId="77777777" w:rsidR="00364E7F" w:rsidRPr="00FD40C3" w:rsidRDefault="00364E7F" w:rsidP="00364E7F">
            <w:pPr>
              <w:pStyle w:val="Code"/>
              <w:rPr>
                <w:lang w:val="id-ID"/>
              </w:rPr>
            </w:pPr>
            <w:r w:rsidRPr="00FD40C3">
              <w:rPr>
                <w:lang w:val="id-ID"/>
              </w:rPr>
              <w:t xml:space="preserve">    "tipiwan": "TvOne",</w:t>
            </w:r>
          </w:p>
          <w:p w14:paraId="1A5184EF" w14:textId="77777777" w:rsidR="00364E7F" w:rsidRPr="00FD40C3" w:rsidRDefault="00364E7F" w:rsidP="00364E7F">
            <w:pPr>
              <w:pStyle w:val="Code"/>
              <w:rPr>
                <w:lang w:val="id-ID"/>
              </w:rPr>
            </w:pPr>
            <w:r w:rsidRPr="00FD40C3">
              <w:rPr>
                <w:lang w:val="id-ID"/>
              </w:rPr>
              <w:t xml:space="preserve">    "tirani": "tiran",</w:t>
            </w:r>
          </w:p>
          <w:p w14:paraId="44657920" w14:textId="77777777" w:rsidR="00364E7F" w:rsidRPr="00FD40C3" w:rsidRDefault="00364E7F" w:rsidP="00364E7F">
            <w:pPr>
              <w:pStyle w:val="Code"/>
              <w:rPr>
                <w:lang w:val="id-ID"/>
              </w:rPr>
            </w:pPr>
            <w:r w:rsidRPr="00FD40C3">
              <w:rPr>
                <w:lang w:val="id-ID"/>
              </w:rPr>
              <w:t xml:space="preserve">    "tk": "tidak",</w:t>
            </w:r>
          </w:p>
          <w:p w14:paraId="03E4923A" w14:textId="77777777" w:rsidR="00364E7F" w:rsidRPr="00FD40C3" w:rsidRDefault="00364E7F" w:rsidP="00364E7F">
            <w:pPr>
              <w:pStyle w:val="Code"/>
              <w:rPr>
                <w:lang w:val="id-ID"/>
              </w:rPr>
            </w:pPr>
            <w:r w:rsidRPr="00FD40C3">
              <w:rPr>
                <w:lang w:val="id-ID"/>
              </w:rPr>
              <w:t xml:space="preserve">    "tkg": "tukang",</w:t>
            </w:r>
          </w:p>
          <w:p w14:paraId="72CA6720" w14:textId="77777777" w:rsidR="00364E7F" w:rsidRPr="00FD40C3" w:rsidRDefault="00364E7F" w:rsidP="00364E7F">
            <w:pPr>
              <w:pStyle w:val="Code"/>
              <w:rPr>
                <w:lang w:val="id-ID"/>
              </w:rPr>
            </w:pPr>
            <w:r w:rsidRPr="00FD40C3">
              <w:rPr>
                <w:lang w:val="id-ID"/>
              </w:rPr>
              <w:t xml:space="preserve">    "tks": "terima kasih",</w:t>
            </w:r>
          </w:p>
          <w:p w14:paraId="59E32F55" w14:textId="77777777" w:rsidR="00364E7F" w:rsidRPr="00FD40C3" w:rsidRDefault="00364E7F" w:rsidP="00364E7F">
            <w:pPr>
              <w:pStyle w:val="Code"/>
              <w:rPr>
                <w:lang w:val="id-ID"/>
              </w:rPr>
            </w:pPr>
            <w:r w:rsidRPr="00FD40C3">
              <w:rPr>
                <w:lang w:val="id-ID"/>
              </w:rPr>
              <w:t xml:space="preserve">    "tl": "timeline",</w:t>
            </w:r>
          </w:p>
          <w:p w14:paraId="7B9BC1B1" w14:textId="77777777" w:rsidR="00364E7F" w:rsidRPr="00FD40C3" w:rsidRDefault="00364E7F" w:rsidP="00364E7F">
            <w:pPr>
              <w:pStyle w:val="Code"/>
              <w:rPr>
                <w:lang w:val="id-ID"/>
              </w:rPr>
            </w:pPr>
            <w:r w:rsidRPr="00FD40C3">
              <w:rPr>
                <w:lang w:val="id-ID"/>
              </w:rPr>
              <w:t xml:space="preserve">    "tll": "terlalu",</w:t>
            </w:r>
          </w:p>
          <w:p w14:paraId="2162A022" w14:textId="77777777" w:rsidR="00364E7F" w:rsidRPr="00FD40C3" w:rsidRDefault="00364E7F" w:rsidP="00364E7F">
            <w:pPr>
              <w:pStyle w:val="Code"/>
              <w:rPr>
                <w:lang w:val="id-ID"/>
              </w:rPr>
            </w:pPr>
            <w:r w:rsidRPr="00FD40C3">
              <w:rPr>
                <w:lang w:val="id-ID"/>
              </w:rPr>
              <w:t xml:space="preserve">    "tlp": "telepon",</w:t>
            </w:r>
          </w:p>
          <w:p w14:paraId="5FA60381" w14:textId="77777777" w:rsidR="00364E7F" w:rsidRPr="00FD40C3" w:rsidRDefault="00364E7F" w:rsidP="00364E7F">
            <w:pPr>
              <w:pStyle w:val="Code"/>
              <w:rPr>
                <w:lang w:val="id-ID"/>
              </w:rPr>
            </w:pPr>
            <w:r w:rsidRPr="00FD40C3">
              <w:rPr>
                <w:lang w:val="id-ID"/>
              </w:rPr>
              <w:t xml:space="preserve">    "tlpn": "telepon",</w:t>
            </w:r>
          </w:p>
          <w:p w14:paraId="7EE14CD1" w14:textId="77777777" w:rsidR="00364E7F" w:rsidRPr="00FD40C3" w:rsidRDefault="00364E7F" w:rsidP="00364E7F">
            <w:pPr>
              <w:pStyle w:val="Code"/>
              <w:rPr>
                <w:lang w:val="id-ID"/>
              </w:rPr>
            </w:pPr>
            <w:r w:rsidRPr="00FD40C3">
              <w:rPr>
                <w:lang w:val="id-ID"/>
              </w:rPr>
              <w:t xml:space="preserve">    "tls": "tulis",</w:t>
            </w:r>
          </w:p>
          <w:p w14:paraId="244CEFC7" w14:textId="77777777" w:rsidR="00364E7F" w:rsidRPr="00FD40C3" w:rsidRDefault="00364E7F" w:rsidP="00364E7F">
            <w:pPr>
              <w:pStyle w:val="Code"/>
              <w:rPr>
                <w:lang w:val="id-ID"/>
              </w:rPr>
            </w:pPr>
            <w:r w:rsidRPr="00FD40C3">
              <w:rPr>
                <w:lang w:val="id-ID"/>
              </w:rPr>
              <w:t xml:space="preserve">    "tman": "teman",</w:t>
            </w:r>
          </w:p>
          <w:p w14:paraId="369776E4" w14:textId="77777777" w:rsidR="00364E7F" w:rsidRPr="00FD40C3" w:rsidRDefault="00364E7F" w:rsidP="00364E7F">
            <w:pPr>
              <w:pStyle w:val="Code"/>
              <w:rPr>
                <w:lang w:val="id-ID"/>
              </w:rPr>
            </w:pPr>
            <w:r w:rsidRPr="00FD40C3">
              <w:rPr>
                <w:lang w:val="id-ID"/>
              </w:rPr>
              <w:t xml:space="preserve">    "tmbah": "tambah",</w:t>
            </w:r>
          </w:p>
          <w:p w14:paraId="6BB8DB3F" w14:textId="77777777" w:rsidR="00364E7F" w:rsidRPr="00FD40C3" w:rsidRDefault="00364E7F" w:rsidP="00364E7F">
            <w:pPr>
              <w:pStyle w:val="Code"/>
              <w:rPr>
                <w:lang w:val="id-ID"/>
              </w:rPr>
            </w:pPr>
            <w:r w:rsidRPr="00FD40C3">
              <w:rPr>
                <w:lang w:val="id-ID"/>
              </w:rPr>
              <w:t xml:space="preserve">    "tmbh": "tambah",</w:t>
            </w:r>
          </w:p>
          <w:p w14:paraId="2DBFF899" w14:textId="77777777" w:rsidR="00364E7F" w:rsidRPr="00FD40C3" w:rsidRDefault="00364E7F" w:rsidP="00364E7F">
            <w:pPr>
              <w:pStyle w:val="Code"/>
              <w:rPr>
                <w:lang w:val="id-ID"/>
              </w:rPr>
            </w:pPr>
            <w:r w:rsidRPr="00FD40C3">
              <w:rPr>
                <w:lang w:val="id-ID"/>
              </w:rPr>
              <w:t xml:space="preserve">    "tmen2": "teman-teman",</w:t>
            </w:r>
          </w:p>
          <w:p w14:paraId="38B0D109" w14:textId="77777777" w:rsidR="00364E7F" w:rsidRPr="00FD40C3" w:rsidRDefault="00364E7F" w:rsidP="00364E7F">
            <w:pPr>
              <w:pStyle w:val="Code"/>
              <w:rPr>
                <w:lang w:val="id-ID"/>
              </w:rPr>
            </w:pPr>
            <w:r w:rsidRPr="00FD40C3">
              <w:rPr>
                <w:lang w:val="id-ID"/>
              </w:rPr>
              <w:t xml:space="preserve">    "tmn": "teman",</w:t>
            </w:r>
          </w:p>
          <w:p w14:paraId="72501CBC" w14:textId="77777777" w:rsidR="00364E7F" w:rsidRPr="00FD40C3" w:rsidRDefault="00364E7F" w:rsidP="00364E7F">
            <w:pPr>
              <w:pStyle w:val="Code"/>
              <w:rPr>
                <w:lang w:val="id-ID"/>
              </w:rPr>
            </w:pPr>
            <w:r w:rsidRPr="00FD40C3">
              <w:rPr>
                <w:lang w:val="id-ID"/>
              </w:rPr>
              <w:t xml:space="preserve">    "tmn2": "teman-teman",</w:t>
            </w:r>
          </w:p>
          <w:p w14:paraId="066B49AB" w14:textId="77777777" w:rsidR="00364E7F" w:rsidRPr="00FD40C3" w:rsidRDefault="00364E7F" w:rsidP="00364E7F">
            <w:pPr>
              <w:pStyle w:val="Code"/>
              <w:rPr>
                <w:lang w:val="id-ID"/>
              </w:rPr>
            </w:pPr>
            <w:r w:rsidRPr="00FD40C3">
              <w:rPr>
                <w:lang w:val="id-ID"/>
              </w:rPr>
              <w:t xml:space="preserve">    "tmpah": "tumpah",</w:t>
            </w:r>
          </w:p>
          <w:p w14:paraId="5CF5D1DA" w14:textId="77777777" w:rsidR="00364E7F" w:rsidRPr="00FD40C3" w:rsidRDefault="00364E7F" w:rsidP="00364E7F">
            <w:pPr>
              <w:pStyle w:val="Code"/>
              <w:rPr>
                <w:lang w:val="id-ID"/>
              </w:rPr>
            </w:pPr>
            <w:r w:rsidRPr="00FD40C3">
              <w:rPr>
                <w:lang w:val="id-ID"/>
              </w:rPr>
              <w:t xml:space="preserve">    "tmph": "tumpah",</w:t>
            </w:r>
          </w:p>
          <w:p w14:paraId="5D8082E4" w14:textId="77777777" w:rsidR="00364E7F" w:rsidRPr="00FD40C3" w:rsidRDefault="00364E7F" w:rsidP="00364E7F">
            <w:pPr>
              <w:pStyle w:val="Code"/>
              <w:rPr>
                <w:lang w:val="id-ID"/>
              </w:rPr>
            </w:pPr>
            <w:r w:rsidRPr="00FD40C3">
              <w:rPr>
                <w:lang w:val="id-ID"/>
              </w:rPr>
              <w:t xml:space="preserve">    "tmpt": "tempat",</w:t>
            </w:r>
          </w:p>
          <w:p w14:paraId="262A57D8" w14:textId="77777777" w:rsidR="00364E7F" w:rsidRPr="00FD40C3" w:rsidRDefault="00364E7F" w:rsidP="00364E7F">
            <w:pPr>
              <w:pStyle w:val="Code"/>
              <w:rPr>
                <w:lang w:val="id-ID"/>
              </w:rPr>
            </w:pPr>
            <w:r w:rsidRPr="00FD40C3">
              <w:rPr>
                <w:lang w:val="id-ID"/>
              </w:rPr>
              <w:t xml:space="preserve">    "tnda": "tanda",</w:t>
            </w:r>
          </w:p>
          <w:p w14:paraId="4178CC57" w14:textId="77777777" w:rsidR="00364E7F" w:rsidRPr="00FD40C3" w:rsidRDefault="00364E7F" w:rsidP="00364E7F">
            <w:pPr>
              <w:pStyle w:val="Code"/>
              <w:rPr>
                <w:lang w:val="id-ID"/>
              </w:rPr>
            </w:pPr>
            <w:r w:rsidRPr="00FD40C3">
              <w:rPr>
                <w:lang w:val="id-ID"/>
              </w:rPr>
              <w:t xml:space="preserve">    "tngu": "tunggu",</w:t>
            </w:r>
          </w:p>
          <w:p w14:paraId="5243FB66" w14:textId="77777777" w:rsidR="00364E7F" w:rsidRPr="00FD40C3" w:rsidRDefault="00364E7F" w:rsidP="00364E7F">
            <w:pPr>
              <w:pStyle w:val="Code"/>
              <w:rPr>
                <w:lang w:val="id-ID"/>
              </w:rPr>
            </w:pPr>
            <w:r w:rsidRPr="00FD40C3">
              <w:rPr>
                <w:lang w:val="id-ID"/>
              </w:rPr>
              <w:t xml:space="preserve">    "tnh": "tanah",</w:t>
            </w:r>
          </w:p>
          <w:p w14:paraId="15105113" w14:textId="77777777" w:rsidR="00364E7F" w:rsidRPr="00FD40C3" w:rsidRDefault="00364E7F" w:rsidP="00364E7F">
            <w:pPr>
              <w:pStyle w:val="Code"/>
              <w:rPr>
                <w:lang w:val="id-ID"/>
              </w:rPr>
            </w:pPr>
            <w:r w:rsidRPr="00FD40C3">
              <w:rPr>
                <w:lang w:val="id-ID"/>
              </w:rPr>
              <w:t xml:space="preserve">    "tni": "tentara nasional indonesia",</w:t>
            </w:r>
          </w:p>
          <w:p w14:paraId="2E02F14A" w14:textId="77777777" w:rsidR="00364E7F" w:rsidRPr="00FD40C3" w:rsidRDefault="00364E7F" w:rsidP="00364E7F">
            <w:pPr>
              <w:pStyle w:val="Code"/>
              <w:rPr>
                <w:lang w:val="id-ID"/>
              </w:rPr>
            </w:pPr>
            <w:r w:rsidRPr="00FD40C3">
              <w:rPr>
                <w:lang w:val="id-ID"/>
              </w:rPr>
              <w:t xml:space="preserve">    "tnp": "tanpa",</w:t>
            </w:r>
          </w:p>
          <w:p w14:paraId="41EF5DE1" w14:textId="77777777" w:rsidR="00364E7F" w:rsidRPr="00FD40C3" w:rsidRDefault="00364E7F" w:rsidP="00364E7F">
            <w:pPr>
              <w:pStyle w:val="Code"/>
              <w:rPr>
                <w:lang w:val="id-ID"/>
              </w:rPr>
            </w:pPr>
            <w:r w:rsidRPr="00FD40C3">
              <w:rPr>
                <w:lang w:val="id-ID"/>
              </w:rPr>
              <w:t xml:space="preserve">    "tntg": "tentang",</w:t>
            </w:r>
          </w:p>
          <w:p w14:paraId="16F14AD8" w14:textId="77777777" w:rsidR="00364E7F" w:rsidRPr="00FD40C3" w:rsidRDefault="00364E7F" w:rsidP="00364E7F">
            <w:pPr>
              <w:pStyle w:val="Code"/>
              <w:rPr>
                <w:lang w:val="id-ID"/>
              </w:rPr>
            </w:pPr>
            <w:r w:rsidRPr="00FD40C3">
              <w:rPr>
                <w:lang w:val="id-ID"/>
              </w:rPr>
              <w:t xml:space="preserve">    "tnya": "tanya",</w:t>
            </w:r>
          </w:p>
          <w:p w14:paraId="41D10C99" w14:textId="77777777" w:rsidR="00364E7F" w:rsidRPr="00FD40C3" w:rsidRDefault="00364E7F" w:rsidP="00364E7F">
            <w:pPr>
              <w:pStyle w:val="Code"/>
              <w:rPr>
                <w:lang w:val="id-ID"/>
              </w:rPr>
            </w:pPr>
            <w:r w:rsidRPr="00FD40C3">
              <w:rPr>
                <w:lang w:val="id-ID"/>
              </w:rPr>
              <w:t xml:space="preserve">    "tnyta": "ternyata",</w:t>
            </w:r>
          </w:p>
          <w:p w14:paraId="0BDD120B" w14:textId="77777777" w:rsidR="00364E7F" w:rsidRPr="00FD40C3" w:rsidRDefault="00364E7F" w:rsidP="00364E7F">
            <w:pPr>
              <w:pStyle w:val="Code"/>
              <w:rPr>
                <w:lang w:val="id-ID"/>
              </w:rPr>
            </w:pPr>
            <w:r w:rsidRPr="00FD40C3">
              <w:rPr>
                <w:lang w:val="id-ID"/>
              </w:rPr>
              <w:t xml:space="preserve">    "togel": "toto gelap",</w:t>
            </w:r>
          </w:p>
          <w:p w14:paraId="3B09D5E9" w14:textId="77777777" w:rsidR="00364E7F" w:rsidRPr="00FD40C3" w:rsidRDefault="00364E7F" w:rsidP="00364E7F">
            <w:pPr>
              <w:pStyle w:val="Code"/>
              <w:rPr>
                <w:lang w:val="id-ID"/>
              </w:rPr>
            </w:pPr>
            <w:r w:rsidRPr="00FD40C3">
              <w:rPr>
                <w:lang w:val="id-ID"/>
              </w:rPr>
              <w:t xml:space="preserve">    "tokai": "tai",</w:t>
            </w:r>
          </w:p>
          <w:p w14:paraId="0360220A" w14:textId="77777777" w:rsidR="00364E7F" w:rsidRPr="00FD40C3" w:rsidRDefault="00364E7F" w:rsidP="00364E7F">
            <w:pPr>
              <w:pStyle w:val="Code"/>
              <w:rPr>
                <w:lang w:val="id-ID"/>
              </w:rPr>
            </w:pPr>
            <w:r w:rsidRPr="00FD40C3">
              <w:rPr>
                <w:lang w:val="id-ID"/>
              </w:rPr>
              <w:t xml:space="preserve">    "tokoh2": "tokoh-tokoh",</w:t>
            </w:r>
          </w:p>
          <w:p w14:paraId="1A069DAC" w14:textId="77777777" w:rsidR="00364E7F" w:rsidRPr="00FD40C3" w:rsidRDefault="00364E7F" w:rsidP="00364E7F">
            <w:pPr>
              <w:pStyle w:val="Code"/>
              <w:rPr>
                <w:lang w:val="id-ID"/>
              </w:rPr>
            </w:pPr>
            <w:r w:rsidRPr="00FD40C3">
              <w:rPr>
                <w:lang w:val="id-ID"/>
              </w:rPr>
              <w:t xml:space="preserve">    "toserba": "toko serba ada",</w:t>
            </w:r>
          </w:p>
          <w:p w14:paraId="0ADB8044" w14:textId="77777777" w:rsidR="00364E7F" w:rsidRPr="00FD40C3" w:rsidRDefault="00364E7F" w:rsidP="00364E7F">
            <w:pPr>
              <w:pStyle w:val="Code"/>
              <w:rPr>
                <w:lang w:val="id-ID"/>
              </w:rPr>
            </w:pPr>
            <w:r w:rsidRPr="00FD40C3">
              <w:rPr>
                <w:lang w:val="id-ID"/>
              </w:rPr>
              <w:t xml:space="preserve">    "toys": "main",</w:t>
            </w:r>
          </w:p>
          <w:p w14:paraId="21D46DB2" w14:textId="77777777" w:rsidR="00364E7F" w:rsidRPr="00FD40C3" w:rsidRDefault="00364E7F" w:rsidP="00364E7F">
            <w:pPr>
              <w:pStyle w:val="Code"/>
              <w:rPr>
                <w:lang w:val="id-ID"/>
              </w:rPr>
            </w:pPr>
            <w:r w:rsidRPr="00FD40C3">
              <w:rPr>
                <w:lang w:val="id-ID"/>
              </w:rPr>
              <w:t xml:space="preserve">    "tp": "tapi",</w:t>
            </w:r>
          </w:p>
          <w:p w14:paraId="6D8119F5" w14:textId="77777777" w:rsidR="00364E7F" w:rsidRPr="00FD40C3" w:rsidRDefault="00364E7F" w:rsidP="00364E7F">
            <w:pPr>
              <w:pStyle w:val="Code"/>
              <w:rPr>
                <w:lang w:val="id-ID"/>
              </w:rPr>
            </w:pPr>
            <w:r w:rsidRPr="00FD40C3">
              <w:rPr>
                <w:lang w:val="id-ID"/>
              </w:rPr>
              <w:t xml:space="preserve">    "tpi": "tetapi",</w:t>
            </w:r>
          </w:p>
          <w:p w14:paraId="0CCDB31C" w14:textId="77777777" w:rsidR="00364E7F" w:rsidRPr="00FD40C3" w:rsidRDefault="00364E7F" w:rsidP="00364E7F">
            <w:pPr>
              <w:pStyle w:val="Code"/>
              <w:rPr>
                <w:lang w:val="id-ID"/>
              </w:rPr>
            </w:pPr>
            <w:r w:rsidRPr="00FD40C3">
              <w:rPr>
                <w:lang w:val="id-ID"/>
              </w:rPr>
              <w:t xml:space="preserve">    "tq": "terima kasih",</w:t>
            </w:r>
          </w:p>
          <w:p w14:paraId="4A5CEA40" w14:textId="77777777" w:rsidR="00364E7F" w:rsidRPr="00FD40C3" w:rsidRDefault="00364E7F" w:rsidP="00364E7F">
            <w:pPr>
              <w:pStyle w:val="Code"/>
              <w:rPr>
                <w:lang w:val="id-ID"/>
              </w:rPr>
            </w:pPr>
            <w:r w:rsidRPr="00FD40C3">
              <w:rPr>
                <w:lang w:val="id-ID"/>
              </w:rPr>
              <w:t xml:space="preserve">    "trdhulu": "terdahulu",</w:t>
            </w:r>
          </w:p>
          <w:p w14:paraId="6993721D" w14:textId="77777777" w:rsidR="00364E7F" w:rsidRPr="00FD40C3" w:rsidRDefault="00364E7F" w:rsidP="00364E7F">
            <w:pPr>
              <w:pStyle w:val="Code"/>
              <w:rPr>
                <w:lang w:val="id-ID"/>
              </w:rPr>
            </w:pPr>
            <w:r w:rsidRPr="00FD40C3">
              <w:rPr>
                <w:lang w:val="id-ID"/>
              </w:rPr>
              <w:t xml:space="preserve">    "tren": "trend",</w:t>
            </w:r>
          </w:p>
          <w:p w14:paraId="588DACB5" w14:textId="77777777" w:rsidR="00364E7F" w:rsidRPr="00FD40C3" w:rsidRDefault="00364E7F" w:rsidP="00364E7F">
            <w:pPr>
              <w:pStyle w:val="Code"/>
              <w:rPr>
                <w:lang w:val="id-ID"/>
              </w:rPr>
            </w:pPr>
            <w:r w:rsidRPr="00FD40C3">
              <w:rPr>
                <w:lang w:val="id-ID"/>
              </w:rPr>
              <w:t xml:space="preserve">    "trending": "trend",</w:t>
            </w:r>
          </w:p>
          <w:p w14:paraId="4E27845A" w14:textId="77777777" w:rsidR="00364E7F" w:rsidRPr="00FD40C3" w:rsidRDefault="00364E7F" w:rsidP="00364E7F">
            <w:pPr>
              <w:pStyle w:val="Code"/>
              <w:rPr>
                <w:lang w:val="id-ID"/>
              </w:rPr>
            </w:pPr>
            <w:r w:rsidRPr="00FD40C3">
              <w:rPr>
                <w:lang w:val="id-ID"/>
              </w:rPr>
              <w:t xml:space="preserve">    "trfkir": "terfikir",</w:t>
            </w:r>
          </w:p>
          <w:p w14:paraId="5D0D6069" w14:textId="77777777" w:rsidR="00364E7F" w:rsidRPr="00FD40C3" w:rsidRDefault="00364E7F" w:rsidP="00364E7F">
            <w:pPr>
              <w:pStyle w:val="Code"/>
              <w:rPr>
                <w:lang w:val="id-ID"/>
              </w:rPr>
            </w:pPr>
            <w:r w:rsidRPr="00FD40C3">
              <w:rPr>
                <w:lang w:val="id-ID"/>
              </w:rPr>
              <w:t xml:space="preserve">    "trgntg": "tergantung",</w:t>
            </w:r>
          </w:p>
          <w:p w14:paraId="653895AD" w14:textId="77777777" w:rsidR="00364E7F" w:rsidRPr="00FD40C3" w:rsidRDefault="00364E7F" w:rsidP="00364E7F">
            <w:pPr>
              <w:pStyle w:val="Code"/>
              <w:rPr>
                <w:lang w:val="id-ID"/>
              </w:rPr>
            </w:pPr>
            <w:r w:rsidRPr="00FD40C3">
              <w:rPr>
                <w:lang w:val="id-ID"/>
              </w:rPr>
              <w:t xml:space="preserve">    "trh": "terhadap",</w:t>
            </w:r>
          </w:p>
          <w:p w14:paraId="46D2FF84" w14:textId="77777777" w:rsidR="00364E7F" w:rsidRPr="00FD40C3" w:rsidRDefault="00364E7F" w:rsidP="00364E7F">
            <w:pPr>
              <w:pStyle w:val="Code"/>
              <w:rPr>
                <w:lang w:val="id-ID"/>
              </w:rPr>
            </w:pPr>
            <w:r w:rsidRPr="00FD40C3">
              <w:rPr>
                <w:lang w:val="id-ID"/>
              </w:rPr>
              <w:t xml:space="preserve">    "trhdp": "terhadap",</w:t>
            </w:r>
          </w:p>
          <w:p w14:paraId="27A1337C" w14:textId="77777777" w:rsidR="00364E7F" w:rsidRPr="00FD40C3" w:rsidRDefault="00364E7F" w:rsidP="00364E7F">
            <w:pPr>
              <w:pStyle w:val="Code"/>
              <w:rPr>
                <w:lang w:val="id-ID"/>
              </w:rPr>
            </w:pPr>
            <w:r w:rsidRPr="00FD40C3">
              <w:rPr>
                <w:lang w:val="id-ID"/>
              </w:rPr>
              <w:t xml:space="preserve">    "trima": "terima kasih",</w:t>
            </w:r>
          </w:p>
          <w:p w14:paraId="6E40EF4A" w14:textId="77777777" w:rsidR="00364E7F" w:rsidRPr="00FD40C3" w:rsidRDefault="00364E7F" w:rsidP="00364E7F">
            <w:pPr>
              <w:pStyle w:val="Code"/>
              <w:rPr>
                <w:lang w:val="id-ID"/>
              </w:rPr>
            </w:pPr>
            <w:r w:rsidRPr="00FD40C3">
              <w:rPr>
                <w:lang w:val="id-ID"/>
              </w:rPr>
              <w:t xml:space="preserve">    "trims": "terima kasih",</w:t>
            </w:r>
          </w:p>
          <w:p w14:paraId="4C28E284" w14:textId="77777777" w:rsidR="00364E7F" w:rsidRPr="00FD40C3" w:rsidRDefault="00364E7F" w:rsidP="00364E7F">
            <w:pPr>
              <w:pStyle w:val="Code"/>
              <w:rPr>
                <w:lang w:val="id-ID"/>
              </w:rPr>
            </w:pPr>
            <w:r w:rsidRPr="00FD40C3">
              <w:rPr>
                <w:lang w:val="id-ID"/>
              </w:rPr>
              <w:t xml:space="preserve">    "trimz": "terima kasih",</w:t>
            </w:r>
          </w:p>
          <w:p w14:paraId="5786CCE0" w14:textId="77777777" w:rsidR="00364E7F" w:rsidRPr="00FD40C3" w:rsidRDefault="00364E7F" w:rsidP="00364E7F">
            <w:pPr>
              <w:pStyle w:val="Code"/>
              <w:rPr>
                <w:lang w:val="id-ID"/>
              </w:rPr>
            </w:pPr>
            <w:r w:rsidRPr="00FD40C3">
              <w:rPr>
                <w:lang w:val="id-ID"/>
              </w:rPr>
              <w:lastRenderedPageBreak/>
              <w:t xml:space="preserve">    "trkhr": "terakhir",</w:t>
            </w:r>
          </w:p>
          <w:p w14:paraId="696E8EEE" w14:textId="77777777" w:rsidR="00364E7F" w:rsidRPr="00FD40C3" w:rsidRDefault="00364E7F" w:rsidP="00364E7F">
            <w:pPr>
              <w:pStyle w:val="Code"/>
              <w:rPr>
                <w:lang w:val="id-ID"/>
              </w:rPr>
            </w:pPr>
            <w:r w:rsidRPr="00FD40C3">
              <w:rPr>
                <w:lang w:val="id-ID"/>
              </w:rPr>
              <w:t xml:space="preserve">    "trlalu": "terlalu",</w:t>
            </w:r>
          </w:p>
          <w:p w14:paraId="516E2D55" w14:textId="77777777" w:rsidR="00364E7F" w:rsidRPr="00FD40C3" w:rsidRDefault="00364E7F" w:rsidP="00364E7F">
            <w:pPr>
              <w:pStyle w:val="Code"/>
              <w:rPr>
                <w:lang w:val="id-ID"/>
              </w:rPr>
            </w:pPr>
            <w:r w:rsidRPr="00FD40C3">
              <w:rPr>
                <w:lang w:val="id-ID"/>
              </w:rPr>
              <w:t xml:space="preserve">    "trllu": "terlalu",</w:t>
            </w:r>
          </w:p>
          <w:p w14:paraId="0ACDECCD" w14:textId="77777777" w:rsidR="00364E7F" w:rsidRPr="00FD40C3" w:rsidRDefault="00364E7F" w:rsidP="00364E7F">
            <w:pPr>
              <w:pStyle w:val="Code"/>
              <w:rPr>
                <w:lang w:val="id-ID"/>
              </w:rPr>
            </w:pPr>
            <w:r w:rsidRPr="00FD40C3">
              <w:rPr>
                <w:lang w:val="id-ID"/>
              </w:rPr>
              <w:t xml:space="preserve">    "trm": "terima",</w:t>
            </w:r>
          </w:p>
          <w:p w14:paraId="19021C90" w14:textId="77777777" w:rsidR="00364E7F" w:rsidRPr="00FD40C3" w:rsidRDefault="00364E7F" w:rsidP="00364E7F">
            <w:pPr>
              <w:pStyle w:val="Code"/>
              <w:rPr>
                <w:lang w:val="id-ID"/>
              </w:rPr>
            </w:pPr>
            <w:r w:rsidRPr="00FD40C3">
              <w:rPr>
                <w:lang w:val="id-ID"/>
              </w:rPr>
              <w:t xml:space="preserve">    "trmsk": "termasuk",</w:t>
            </w:r>
          </w:p>
          <w:p w14:paraId="010E7A9C" w14:textId="77777777" w:rsidR="00364E7F" w:rsidRPr="00FD40C3" w:rsidRDefault="00364E7F" w:rsidP="00364E7F">
            <w:pPr>
              <w:pStyle w:val="Code"/>
              <w:rPr>
                <w:lang w:val="id-ID"/>
              </w:rPr>
            </w:pPr>
            <w:r w:rsidRPr="00FD40C3">
              <w:rPr>
                <w:lang w:val="id-ID"/>
              </w:rPr>
              <w:t xml:space="preserve">    "trnyt": "ternyata",</w:t>
            </w:r>
          </w:p>
          <w:p w14:paraId="2382724A" w14:textId="77777777" w:rsidR="00364E7F" w:rsidRPr="00FD40C3" w:rsidRDefault="00364E7F" w:rsidP="00364E7F">
            <w:pPr>
              <w:pStyle w:val="Code"/>
              <w:rPr>
                <w:lang w:val="id-ID"/>
              </w:rPr>
            </w:pPr>
            <w:r w:rsidRPr="00FD40C3">
              <w:rPr>
                <w:lang w:val="id-ID"/>
              </w:rPr>
              <w:t xml:space="preserve">    "trs": "terus",</w:t>
            </w:r>
          </w:p>
          <w:p w14:paraId="5E673C86" w14:textId="77777777" w:rsidR="00364E7F" w:rsidRPr="00FD40C3" w:rsidRDefault="00364E7F" w:rsidP="00364E7F">
            <w:pPr>
              <w:pStyle w:val="Code"/>
              <w:rPr>
                <w:lang w:val="id-ID"/>
              </w:rPr>
            </w:pPr>
            <w:r w:rsidRPr="00FD40C3">
              <w:rPr>
                <w:lang w:val="id-ID"/>
              </w:rPr>
              <w:t xml:space="preserve">    "trus": "terus",</w:t>
            </w:r>
          </w:p>
          <w:p w14:paraId="3989DC80" w14:textId="77777777" w:rsidR="00364E7F" w:rsidRPr="00FD40C3" w:rsidRDefault="00364E7F" w:rsidP="00364E7F">
            <w:pPr>
              <w:pStyle w:val="Code"/>
              <w:rPr>
                <w:lang w:val="id-ID"/>
              </w:rPr>
            </w:pPr>
            <w:r w:rsidRPr="00FD40C3">
              <w:rPr>
                <w:lang w:val="id-ID"/>
              </w:rPr>
              <w:t xml:space="preserve">    "trutama": "terutama",</w:t>
            </w:r>
          </w:p>
          <w:p w14:paraId="78DCE760" w14:textId="77777777" w:rsidR="00364E7F" w:rsidRPr="00FD40C3" w:rsidRDefault="00364E7F" w:rsidP="00364E7F">
            <w:pPr>
              <w:pStyle w:val="Code"/>
              <w:rPr>
                <w:lang w:val="id-ID"/>
              </w:rPr>
            </w:pPr>
            <w:r w:rsidRPr="00FD40C3">
              <w:rPr>
                <w:lang w:val="id-ID"/>
              </w:rPr>
              <w:t xml:space="preserve">    "trz": "terus",</w:t>
            </w:r>
          </w:p>
          <w:p w14:paraId="4DA535A6" w14:textId="77777777" w:rsidR="00364E7F" w:rsidRPr="00FD40C3" w:rsidRDefault="00364E7F" w:rsidP="00364E7F">
            <w:pPr>
              <w:pStyle w:val="Code"/>
              <w:rPr>
                <w:lang w:val="id-ID"/>
              </w:rPr>
            </w:pPr>
            <w:r w:rsidRPr="00FD40C3">
              <w:rPr>
                <w:lang w:val="id-ID"/>
              </w:rPr>
              <w:t xml:space="preserve">    "ts": "penulis",</w:t>
            </w:r>
          </w:p>
          <w:p w14:paraId="5608112C" w14:textId="77777777" w:rsidR="00364E7F" w:rsidRPr="00FD40C3" w:rsidRDefault="00364E7F" w:rsidP="00364E7F">
            <w:pPr>
              <w:pStyle w:val="Code"/>
              <w:rPr>
                <w:lang w:val="id-ID"/>
              </w:rPr>
            </w:pPr>
            <w:r w:rsidRPr="00FD40C3">
              <w:rPr>
                <w:lang w:val="id-ID"/>
              </w:rPr>
              <w:t xml:space="preserve">    "tsangka": "tersangka",</w:t>
            </w:r>
          </w:p>
          <w:p w14:paraId="0E87A618" w14:textId="77777777" w:rsidR="00364E7F" w:rsidRPr="00FD40C3" w:rsidRDefault="00364E7F" w:rsidP="00364E7F">
            <w:pPr>
              <w:pStyle w:val="Code"/>
              <w:rPr>
                <w:lang w:val="id-ID"/>
              </w:rPr>
            </w:pPr>
            <w:r w:rsidRPr="00FD40C3">
              <w:rPr>
                <w:lang w:val="id-ID"/>
              </w:rPr>
              <w:t xml:space="preserve">    "tsb": "tersebut",</w:t>
            </w:r>
          </w:p>
          <w:p w14:paraId="04FBA9C9" w14:textId="77777777" w:rsidR="00364E7F" w:rsidRPr="00FD40C3" w:rsidRDefault="00364E7F" w:rsidP="00364E7F">
            <w:pPr>
              <w:pStyle w:val="Code"/>
              <w:rPr>
                <w:lang w:val="id-ID"/>
              </w:rPr>
            </w:pPr>
            <w:r w:rsidRPr="00FD40C3">
              <w:rPr>
                <w:lang w:val="id-ID"/>
              </w:rPr>
              <w:t xml:space="preserve">    "tsk": "tersangka",</w:t>
            </w:r>
          </w:p>
          <w:p w14:paraId="45AD26F0" w14:textId="77777777" w:rsidR="00364E7F" w:rsidRPr="00FD40C3" w:rsidRDefault="00364E7F" w:rsidP="00364E7F">
            <w:pPr>
              <w:pStyle w:val="Code"/>
              <w:rPr>
                <w:lang w:val="id-ID"/>
              </w:rPr>
            </w:pPr>
            <w:r w:rsidRPr="00FD40C3">
              <w:rPr>
                <w:lang w:val="id-ID"/>
              </w:rPr>
              <w:t xml:space="preserve">    "tst": "tahu sama tahu",</w:t>
            </w:r>
          </w:p>
          <w:p w14:paraId="1EBB9164" w14:textId="77777777" w:rsidR="00364E7F" w:rsidRPr="00FD40C3" w:rsidRDefault="00364E7F" w:rsidP="00364E7F">
            <w:pPr>
              <w:pStyle w:val="Code"/>
              <w:rPr>
                <w:lang w:val="id-ID"/>
              </w:rPr>
            </w:pPr>
            <w:r w:rsidRPr="00FD40C3">
              <w:rPr>
                <w:lang w:val="id-ID"/>
              </w:rPr>
              <w:t xml:space="preserve">    "ttd": "tertanda",</w:t>
            </w:r>
          </w:p>
          <w:p w14:paraId="1CC578C1" w14:textId="77777777" w:rsidR="00364E7F" w:rsidRPr="00FD40C3" w:rsidRDefault="00364E7F" w:rsidP="00364E7F">
            <w:pPr>
              <w:pStyle w:val="Code"/>
              <w:rPr>
                <w:lang w:val="id-ID"/>
              </w:rPr>
            </w:pPr>
            <w:r w:rsidRPr="00FD40C3">
              <w:rPr>
                <w:lang w:val="id-ID"/>
              </w:rPr>
              <w:t xml:space="preserve">    "ttg": "tentang",</w:t>
            </w:r>
          </w:p>
          <w:p w14:paraId="5EB64C45" w14:textId="77777777" w:rsidR="00364E7F" w:rsidRPr="00FD40C3" w:rsidRDefault="00364E7F" w:rsidP="00364E7F">
            <w:pPr>
              <w:pStyle w:val="Code"/>
              <w:rPr>
                <w:lang w:val="id-ID"/>
              </w:rPr>
            </w:pPr>
            <w:r w:rsidRPr="00FD40C3">
              <w:rPr>
                <w:lang w:val="id-ID"/>
              </w:rPr>
              <w:t xml:space="preserve">    "ttng": "tentang",</w:t>
            </w:r>
          </w:p>
          <w:p w14:paraId="1298C9D6" w14:textId="77777777" w:rsidR="00364E7F" w:rsidRPr="00FD40C3" w:rsidRDefault="00364E7F" w:rsidP="00364E7F">
            <w:pPr>
              <w:pStyle w:val="Code"/>
              <w:rPr>
                <w:lang w:val="id-ID"/>
              </w:rPr>
            </w:pPr>
            <w:r w:rsidRPr="00FD40C3">
              <w:rPr>
                <w:lang w:val="id-ID"/>
              </w:rPr>
              <w:t xml:space="preserve">    "ttp": "tetap",</w:t>
            </w:r>
          </w:p>
          <w:p w14:paraId="0A83D742" w14:textId="77777777" w:rsidR="00364E7F" w:rsidRPr="00FD40C3" w:rsidRDefault="00364E7F" w:rsidP="00364E7F">
            <w:pPr>
              <w:pStyle w:val="Code"/>
              <w:rPr>
                <w:lang w:val="id-ID"/>
              </w:rPr>
            </w:pPr>
            <w:r w:rsidRPr="00FD40C3">
              <w:rPr>
                <w:lang w:val="id-ID"/>
              </w:rPr>
              <w:t xml:space="preserve">    "tu": "itu",</w:t>
            </w:r>
          </w:p>
          <w:p w14:paraId="7EE5C182" w14:textId="77777777" w:rsidR="00364E7F" w:rsidRPr="00FD40C3" w:rsidRDefault="00364E7F" w:rsidP="00364E7F">
            <w:pPr>
              <w:pStyle w:val="Code"/>
              <w:rPr>
                <w:lang w:val="id-ID"/>
              </w:rPr>
            </w:pPr>
            <w:r w:rsidRPr="00FD40C3">
              <w:rPr>
                <w:lang w:val="id-ID"/>
              </w:rPr>
              <w:t xml:space="preserve">    "tuch": "tuh",</w:t>
            </w:r>
          </w:p>
          <w:p w14:paraId="4F3DA3D1" w14:textId="77777777" w:rsidR="00364E7F" w:rsidRPr="00FD40C3" w:rsidRDefault="00364E7F" w:rsidP="00364E7F">
            <w:pPr>
              <w:pStyle w:val="Code"/>
              <w:rPr>
                <w:lang w:val="id-ID"/>
              </w:rPr>
            </w:pPr>
            <w:r w:rsidRPr="00FD40C3">
              <w:rPr>
                <w:lang w:val="id-ID"/>
              </w:rPr>
              <w:t xml:space="preserve">    "tuh": "itu",</w:t>
            </w:r>
          </w:p>
          <w:p w14:paraId="0AC2720E" w14:textId="77777777" w:rsidR="00364E7F" w:rsidRPr="00FD40C3" w:rsidRDefault="00364E7F" w:rsidP="00364E7F">
            <w:pPr>
              <w:pStyle w:val="Code"/>
              <w:rPr>
                <w:lang w:val="id-ID"/>
              </w:rPr>
            </w:pPr>
            <w:r w:rsidRPr="00FD40C3">
              <w:rPr>
                <w:lang w:val="id-ID"/>
              </w:rPr>
              <w:t xml:space="preserve">    "tuir": "tua",</w:t>
            </w:r>
          </w:p>
          <w:p w14:paraId="609E307E" w14:textId="77777777" w:rsidR="00364E7F" w:rsidRPr="00FD40C3" w:rsidRDefault="00364E7F" w:rsidP="00364E7F">
            <w:pPr>
              <w:pStyle w:val="Code"/>
              <w:rPr>
                <w:lang w:val="id-ID"/>
              </w:rPr>
            </w:pPr>
            <w:r w:rsidRPr="00FD40C3">
              <w:rPr>
                <w:lang w:val="id-ID"/>
              </w:rPr>
              <w:t xml:space="preserve">    "tuwh": "tuh",</w:t>
            </w:r>
          </w:p>
          <w:p w14:paraId="2FB72E76" w14:textId="77777777" w:rsidR="00364E7F" w:rsidRPr="00FD40C3" w:rsidRDefault="00364E7F" w:rsidP="00364E7F">
            <w:pPr>
              <w:pStyle w:val="Code"/>
              <w:rPr>
                <w:lang w:val="id-ID"/>
              </w:rPr>
            </w:pPr>
            <w:r w:rsidRPr="00FD40C3">
              <w:rPr>
                <w:lang w:val="id-ID"/>
              </w:rPr>
              <w:t xml:space="preserve">    "tv": "televisi",</w:t>
            </w:r>
          </w:p>
          <w:p w14:paraId="217E32CB" w14:textId="77777777" w:rsidR="00364E7F" w:rsidRPr="00FD40C3" w:rsidRDefault="00364E7F" w:rsidP="00364E7F">
            <w:pPr>
              <w:pStyle w:val="Code"/>
              <w:rPr>
                <w:lang w:val="id-ID"/>
              </w:rPr>
            </w:pPr>
            <w:r w:rsidRPr="00FD40C3">
              <w:rPr>
                <w:lang w:val="id-ID"/>
              </w:rPr>
              <w:t xml:space="preserve">    "tw": "tahu",</w:t>
            </w:r>
          </w:p>
          <w:p w14:paraId="016F6BFE" w14:textId="77777777" w:rsidR="00364E7F" w:rsidRPr="00FD40C3" w:rsidRDefault="00364E7F" w:rsidP="00364E7F">
            <w:pPr>
              <w:pStyle w:val="Code"/>
              <w:rPr>
                <w:lang w:val="id-ID"/>
              </w:rPr>
            </w:pPr>
            <w:r w:rsidRPr="00FD40C3">
              <w:rPr>
                <w:lang w:val="id-ID"/>
              </w:rPr>
              <w:t xml:space="preserve">    "twit2": "tweet-tweet",</w:t>
            </w:r>
          </w:p>
          <w:p w14:paraId="2A8EA560" w14:textId="77777777" w:rsidR="00364E7F" w:rsidRPr="00FD40C3" w:rsidRDefault="00364E7F" w:rsidP="00364E7F">
            <w:pPr>
              <w:pStyle w:val="Code"/>
              <w:rPr>
                <w:lang w:val="id-ID"/>
              </w:rPr>
            </w:pPr>
            <w:r w:rsidRPr="00FD40C3">
              <w:rPr>
                <w:lang w:val="id-ID"/>
              </w:rPr>
              <w:t xml:space="preserve">    "twt": "tweet",</w:t>
            </w:r>
          </w:p>
          <w:p w14:paraId="3D6B0CE6" w14:textId="77777777" w:rsidR="00364E7F" w:rsidRPr="00FD40C3" w:rsidRDefault="00364E7F" w:rsidP="00364E7F">
            <w:pPr>
              <w:pStyle w:val="Code"/>
              <w:rPr>
                <w:lang w:val="id-ID"/>
              </w:rPr>
            </w:pPr>
            <w:r w:rsidRPr="00FD40C3">
              <w:rPr>
                <w:lang w:val="id-ID"/>
              </w:rPr>
              <w:t xml:space="preserve">    "tyap": "tiap",</w:t>
            </w:r>
          </w:p>
          <w:p w14:paraId="4EDA9B4C" w14:textId="77777777" w:rsidR="00364E7F" w:rsidRPr="00FD40C3" w:rsidRDefault="00364E7F" w:rsidP="00364E7F">
            <w:pPr>
              <w:pStyle w:val="Code"/>
              <w:rPr>
                <w:lang w:val="id-ID"/>
              </w:rPr>
            </w:pPr>
            <w:r w:rsidRPr="00FD40C3">
              <w:rPr>
                <w:lang w:val="id-ID"/>
              </w:rPr>
              <w:t xml:space="preserve">    "u": "untuk",</w:t>
            </w:r>
          </w:p>
          <w:p w14:paraId="33849C8F" w14:textId="77777777" w:rsidR="00364E7F" w:rsidRPr="00FD40C3" w:rsidRDefault="00364E7F" w:rsidP="00364E7F">
            <w:pPr>
              <w:pStyle w:val="Code"/>
              <w:rPr>
                <w:lang w:val="id-ID"/>
              </w:rPr>
            </w:pPr>
            <w:r w:rsidRPr="00FD40C3">
              <w:rPr>
                <w:lang w:val="id-ID"/>
              </w:rPr>
              <w:t xml:space="preserve">    "u/": "untuk",</w:t>
            </w:r>
          </w:p>
          <w:p w14:paraId="0176EDA6" w14:textId="77777777" w:rsidR="00364E7F" w:rsidRPr="00FD40C3" w:rsidRDefault="00364E7F" w:rsidP="00364E7F">
            <w:pPr>
              <w:pStyle w:val="Code"/>
              <w:rPr>
                <w:lang w:val="id-ID"/>
              </w:rPr>
            </w:pPr>
            <w:r w:rsidRPr="00FD40C3">
              <w:rPr>
                <w:lang w:val="id-ID"/>
              </w:rPr>
              <w:t xml:space="preserve">    "uasai": "kuasa",</w:t>
            </w:r>
          </w:p>
          <w:p w14:paraId="4A87A8A9" w14:textId="77777777" w:rsidR="00364E7F" w:rsidRPr="00FD40C3" w:rsidRDefault="00364E7F" w:rsidP="00364E7F">
            <w:pPr>
              <w:pStyle w:val="Code"/>
              <w:rPr>
                <w:lang w:val="id-ID"/>
              </w:rPr>
            </w:pPr>
            <w:r w:rsidRPr="00FD40C3">
              <w:rPr>
                <w:lang w:val="id-ID"/>
              </w:rPr>
              <w:t xml:space="preserve">    "ud": "sudah",</w:t>
            </w:r>
          </w:p>
          <w:p w14:paraId="515E2D71" w14:textId="77777777" w:rsidR="00364E7F" w:rsidRPr="00FD40C3" w:rsidRDefault="00364E7F" w:rsidP="00364E7F">
            <w:pPr>
              <w:pStyle w:val="Code"/>
              <w:rPr>
                <w:lang w:val="id-ID"/>
              </w:rPr>
            </w:pPr>
            <w:r w:rsidRPr="00FD40C3">
              <w:rPr>
                <w:lang w:val="id-ID"/>
              </w:rPr>
              <w:t xml:space="preserve">    "uda": "sudah",</w:t>
            </w:r>
          </w:p>
          <w:p w14:paraId="25022962" w14:textId="77777777" w:rsidR="00364E7F" w:rsidRPr="00FD40C3" w:rsidRDefault="00364E7F" w:rsidP="00364E7F">
            <w:pPr>
              <w:pStyle w:val="Code"/>
              <w:rPr>
                <w:lang w:val="id-ID"/>
              </w:rPr>
            </w:pPr>
            <w:r w:rsidRPr="00FD40C3">
              <w:rPr>
                <w:lang w:val="id-ID"/>
              </w:rPr>
              <w:t xml:space="preserve">    "udah": "sudah",</w:t>
            </w:r>
          </w:p>
          <w:p w14:paraId="5EFA6C91" w14:textId="77777777" w:rsidR="00364E7F" w:rsidRPr="00FD40C3" w:rsidRDefault="00364E7F" w:rsidP="00364E7F">
            <w:pPr>
              <w:pStyle w:val="Code"/>
              <w:rPr>
                <w:lang w:val="id-ID"/>
              </w:rPr>
            </w:pPr>
            <w:r w:rsidRPr="00FD40C3">
              <w:rPr>
                <w:lang w:val="id-ID"/>
              </w:rPr>
              <w:t xml:space="preserve">    "udh": "sudah",</w:t>
            </w:r>
          </w:p>
          <w:p w14:paraId="4823D9F5" w14:textId="77777777" w:rsidR="00364E7F" w:rsidRPr="00FD40C3" w:rsidRDefault="00364E7F" w:rsidP="00364E7F">
            <w:pPr>
              <w:pStyle w:val="Code"/>
              <w:rPr>
                <w:lang w:val="id-ID"/>
              </w:rPr>
            </w:pPr>
            <w:r w:rsidRPr="00FD40C3">
              <w:rPr>
                <w:lang w:val="id-ID"/>
              </w:rPr>
              <w:t xml:space="preserve">    "ugm": "universitas gajah mada",</w:t>
            </w:r>
          </w:p>
          <w:p w14:paraId="226D5955" w14:textId="77777777" w:rsidR="00364E7F" w:rsidRPr="00FD40C3" w:rsidRDefault="00364E7F" w:rsidP="00364E7F">
            <w:pPr>
              <w:pStyle w:val="Code"/>
              <w:rPr>
                <w:lang w:val="id-ID"/>
              </w:rPr>
            </w:pPr>
            <w:r w:rsidRPr="00FD40C3">
              <w:rPr>
                <w:lang w:val="id-ID"/>
              </w:rPr>
              <w:t xml:space="preserve">    "ui": "universitas indonesia",</w:t>
            </w:r>
          </w:p>
          <w:p w14:paraId="5808D6BD" w14:textId="77777777" w:rsidR="00364E7F" w:rsidRPr="00FD40C3" w:rsidRDefault="00364E7F" w:rsidP="00364E7F">
            <w:pPr>
              <w:pStyle w:val="Code"/>
              <w:rPr>
                <w:lang w:val="id-ID"/>
              </w:rPr>
            </w:pPr>
            <w:r w:rsidRPr="00FD40C3">
              <w:rPr>
                <w:lang w:val="id-ID"/>
              </w:rPr>
              <w:t xml:space="preserve">    "ujg": "ujung",</w:t>
            </w:r>
          </w:p>
          <w:p w14:paraId="6622E7BA" w14:textId="77777777" w:rsidR="00364E7F" w:rsidRPr="00FD40C3" w:rsidRDefault="00364E7F" w:rsidP="00364E7F">
            <w:pPr>
              <w:pStyle w:val="Code"/>
              <w:rPr>
                <w:lang w:val="id-ID"/>
              </w:rPr>
            </w:pPr>
            <w:r w:rsidRPr="00FD40C3">
              <w:rPr>
                <w:lang w:val="id-ID"/>
              </w:rPr>
              <w:t xml:space="preserve">    "ujung2nya": "ujung-ujungnya",</w:t>
            </w:r>
          </w:p>
          <w:p w14:paraId="6420A6F4" w14:textId="77777777" w:rsidR="00364E7F" w:rsidRPr="00FD40C3" w:rsidRDefault="00364E7F" w:rsidP="00364E7F">
            <w:pPr>
              <w:pStyle w:val="Code"/>
              <w:rPr>
                <w:lang w:val="id-ID"/>
              </w:rPr>
            </w:pPr>
            <w:r w:rsidRPr="00FD40C3">
              <w:rPr>
                <w:lang w:val="id-ID"/>
              </w:rPr>
              <w:t xml:space="preserve">    "ul": "ulangan",</w:t>
            </w:r>
          </w:p>
          <w:p w14:paraId="53B1DD6B" w14:textId="77777777" w:rsidR="00364E7F" w:rsidRPr="00FD40C3" w:rsidRDefault="00364E7F" w:rsidP="00364E7F">
            <w:pPr>
              <w:pStyle w:val="Code"/>
              <w:rPr>
                <w:lang w:val="id-ID"/>
              </w:rPr>
            </w:pPr>
            <w:r w:rsidRPr="00FD40C3">
              <w:rPr>
                <w:lang w:val="id-ID"/>
              </w:rPr>
              <w:t xml:space="preserve">    "ultah": "ulang tahun",</w:t>
            </w:r>
          </w:p>
          <w:p w14:paraId="69883898" w14:textId="77777777" w:rsidR="00364E7F" w:rsidRPr="00FD40C3" w:rsidRDefault="00364E7F" w:rsidP="00364E7F">
            <w:pPr>
              <w:pStyle w:val="Code"/>
              <w:rPr>
                <w:lang w:val="id-ID"/>
              </w:rPr>
            </w:pPr>
            <w:r w:rsidRPr="00FD40C3">
              <w:rPr>
                <w:lang w:val="id-ID"/>
              </w:rPr>
              <w:t xml:space="preserve">    "unair": "universitas airlangga",</w:t>
            </w:r>
          </w:p>
          <w:p w14:paraId="29F0208C" w14:textId="77777777" w:rsidR="00364E7F" w:rsidRPr="00FD40C3" w:rsidRDefault="00364E7F" w:rsidP="00364E7F">
            <w:pPr>
              <w:pStyle w:val="Code"/>
              <w:rPr>
                <w:lang w:val="id-ID"/>
              </w:rPr>
            </w:pPr>
            <w:r w:rsidRPr="00FD40C3">
              <w:rPr>
                <w:lang w:val="id-ID"/>
              </w:rPr>
              <w:t xml:space="preserve">    "undang2": "undang undang",</w:t>
            </w:r>
          </w:p>
          <w:p w14:paraId="7C1D61F7" w14:textId="77777777" w:rsidR="00364E7F" w:rsidRPr="00FD40C3" w:rsidRDefault="00364E7F" w:rsidP="00364E7F">
            <w:pPr>
              <w:pStyle w:val="Code"/>
              <w:rPr>
                <w:lang w:val="id-ID"/>
              </w:rPr>
            </w:pPr>
            <w:r w:rsidRPr="00FD40C3">
              <w:rPr>
                <w:lang w:val="id-ID"/>
              </w:rPr>
              <w:t xml:space="preserve">    "undip": "universitas diponegoro",</w:t>
            </w:r>
          </w:p>
          <w:p w14:paraId="0E442909" w14:textId="77777777" w:rsidR="00364E7F" w:rsidRPr="00FD40C3" w:rsidRDefault="00364E7F" w:rsidP="00364E7F">
            <w:pPr>
              <w:pStyle w:val="Code"/>
              <w:rPr>
                <w:lang w:val="id-ID"/>
              </w:rPr>
            </w:pPr>
            <w:r w:rsidRPr="00FD40C3">
              <w:rPr>
                <w:lang w:val="id-ID"/>
              </w:rPr>
              <w:t xml:space="preserve">    "univ": "universitas",</w:t>
            </w:r>
          </w:p>
          <w:p w14:paraId="67E6EBC0" w14:textId="77777777" w:rsidR="00364E7F" w:rsidRPr="00FD40C3" w:rsidRDefault="00364E7F" w:rsidP="00364E7F">
            <w:pPr>
              <w:pStyle w:val="Code"/>
              <w:rPr>
                <w:lang w:val="id-ID"/>
              </w:rPr>
            </w:pPr>
            <w:r w:rsidRPr="00FD40C3">
              <w:rPr>
                <w:lang w:val="id-ID"/>
              </w:rPr>
              <w:t xml:space="preserve">    "unyu": "menggemaskan",</w:t>
            </w:r>
          </w:p>
          <w:p w14:paraId="20EF0868" w14:textId="77777777" w:rsidR="00364E7F" w:rsidRPr="00FD40C3" w:rsidRDefault="00364E7F" w:rsidP="00364E7F">
            <w:pPr>
              <w:pStyle w:val="Code"/>
              <w:rPr>
                <w:lang w:val="id-ID"/>
              </w:rPr>
            </w:pPr>
            <w:r w:rsidRPr="00FD40C3">
              <w:rPr>
                <w:lang w:val="id-ID"/>
              </w:rPr>
              <w:t xml:space="preserve">    "uplot": "unggah",</w:t>
            </w:r>
          </w:p>
          <w:p w14:paraId="0D224797" w14:textId="77777777" w:rsidR="00364E7F" w:rsidRPr="00FD40C3" w:rsidRDefault="00364E7F" w:rsidP="00364E7F">
            <w:pPr>
              <w:pStyle w:val="Code"/>
              <w:rPr>
                <w:lang w:val="id-ID"/>
              </w:rPr>
            </w:pPr>
            <w:r w:rsidRPr="00FD40C3">
              <w:rPr>
                <w:lang w:val="id-ID"/>
              </w:rPr>
              <w:t xml:space="preserve">    "uppu": "apa",</w:t>
            </w:r>
          </w:p>
          <w:p w14:paraId="77211C1B" w14:textId="77777777" w:rsidR="00364E7F" w:rsidRPr="00FD40C3" w:rsidRDefault="00364E7F" w:rsidP="00364E7F">
            <w:pPr>
              <w:pStyle w:val="Code"/>
              <w:rPr>
                <w:lang w:val="id-ID"/>
              </w:rPr>
            </w:pPr>
            <w:r w:rsidRPr="00FD40C3">
              <w:rPr>
                <w:lang w:val="id-ID"/>
              </w:rPr>
              <w:t xml:space="preserve">    "urang": "saya",</w:t>
            </w:r>
          </w:p>
          <w:p w14:paraId="4C40371D" w14:textId="77777777" w:rsidR="00364E7F" w:rsidRPr="00FD40C3" w:rsidRDefault="00364E7F" w:rsidP="00364E7F">
            <w:pPr>
              <w:pStyle w:val="Code"/>
              <w:rPr>
                <w:lang w:val="id-ID"/>
              </w:rPr>
            </w:pPr>
            <w:r w:rsidRPr="00FD40C3">
              <w:rPr>
                <w:lang w:val="id-ID"/>
              </w:rPr>
              <w:t xml:space="preserve">    "urg": "saya",</w:t>
            </w:r>
          </w:p>
          <w:p w14:paraId="568F1E63" w14:textId="77777777" w:rsidR="00364E7F" w:rsidRPr="00FD40C3" w:rsidRDefault="00364E7F" w:rsidP="00364E7F">
            <w:pPr>
              <w:pStyle w:val="Code"/>
              <w:rPr>
                <w:lang w:val="id-ID"/>
              </w:rPr>
            </w:pPr>
            <w:r w:rsidRPr="00FD40C3">
              <w:rPr>
                <w:lang w:val="id-ID"/>
              </w:rPr>
              <w:t xml:space="preserve">    "usah": "perlu",</w:t>
            </w:r>
          </w:p>
          <w:p w14:paraId="4B8DA769" w14:textId="77777777" w:rsidR="00364E7F" w:rsidRPr="00FD40C3" w:rsidRDefault="00364E7F" w:rsidP="00364E7F">
            <w:pPr>
              <w:pStyle w:val="Code"/>
              <w:rPr>
                <w:lang w:val="id-ID"/>
              </w:rPr>
            </w:pPr>
            <w:r w:rsidRPr="00FD40C3">
              <w:rPr>
                <w:lang w:val="id-ID"/>
              </w:rPr>
              <w:t xml:space="preserve">    "ust": "ustadz",</w:t>
            </w:r>
          </w:p>
          <w:p w14:paraId="145C531F" w14:textId="77777777" w:rsidR="00364E7F" w:rsidRPr="00FD40C3" w:rsidRDefault="00364E7F" w:rsidP="00364E7F">
            <w:pPr>
              <w:pStyle w:val="Code"/>
              <w:rPr>
                <w:lang w:val="id-ID"/>
              </w:rPr>
            </w:pPr>
            <w:r w:rsidRPr="00FD40C3">
              <w:rPr>
                <w:lang w:val="id-ID"/>
              </w:rPr>
              <w:t xml:space="preserve">    "ut": "untuk",</w:t>
            </w:r>
          </w:p>
          <w:p w14:paraId="34ED75EC" w14:textId="77777777" w:rsidR="00364E7F" w:rsidRPr="00FD40C3" w:rsidRDefault="00364E7F" w:rsidP="00364E7F">
            <w:pPr>
              <w:pStyle w:val="Code"/>
              <w:rPr>
                <w:lang w:val="id-ID"/>
              </w:rPr>
            </w:pPr>
            <w:r w:rsidRPr="00FD40C3">
              <w:rPr>
                <w:lang w:val="id-ID"/>
              </w:rPr>
              <w:t xml:space="preserve">    "utang": "hutang",</w:t>
            </w:r>
          </w:p>
          <w:p w14:paraId="14D1B847" w14:textId="77777777" w:rsidR="00364E7F" w:rsidRPr="00FD40C3" w:rsidRDefault="00364E7F" w:rsidP="00364E7F">
            <w:pPr>
              <w:pStyle w:val="Code"/>
              <w:rPr>
                <w:lang w:val="id-ID"/>
              </w:rPr>
            </w:pPr>
            <w:r w:rsidRPr="00FD40C3">
              <w:rPr>
                <w:lang w:val="id-ID"/>
              </w:rPr>
              <w:t xml:space="preserve">    "utip": "kutip",</w:t>
            </w:r>
          </w:p>
          <w:p w14:paraId="4C973197" w14:textId="77777777" w:rsidR="00364E7F" w:rsidRPr="00FD40C3" w:rsidRDefault="00364E7F" w:rsidP="00364E7F">
            <w:pPr>
              <w:pStyle w:val="Code"/>
              <w:rPr>
                <w:lang w:val="id-ID"/>
              </w:rPr>
            </w:pPr>
            <w:r w:rsidRPr="00FD40C3">
              <w:rPr>
                <w:lang w:val="id-ID"/>
              </w:rPr>
              <w:t xml:space="preserve">    "utk": "untuk",</w:t>
            </w:r>
          </w:p>
          <w:p w14:paraId="5F5657BA" w14:textId="77777777" w:rsidR="00364E7F" w:rsidRPr="00FD40C3" w:rsidRDefault="00364E7F" w:rsidP="00364E7F">
            <w:pPr>
              <w:pStyle w:val="Code"/>
              <w:rPr>
                <w:lang w:val="id-ID"/>
              </w:rPr>
            </w:pPr>
            <w:r w:rsidRPr="00FD40C3">
              <w:rPr>
                <w:lang w:val="id-ID"/>
              </w:rPr>
              <w:t xml:space="preserve">    "utul": "ujian tertulis",</w:t>
            </w:r>
          </w:p>
          <w:p w14:paraId="0E706DAA" w14:textId="77777777" w:rsidR="00364E7F" w:rsidRPr="00FD40C3" w:rsidRDefault="00364E7F" w:rsidP="00364E7F">
            <w:pPr>
              <w:pStyle w:val="Code"/>
              <w:rPr>
                <w:lang w:val="id-ID"/>
              </w:rPr>
            </w:pPr>
            <w:r w:rsidRPr="00FD40C3">
              <w:rPr>
                <w:lang w:val="id-ID"/>
              </w:rPr>
              <w:t xml:space="preserve">    "uu": "undang-undang",</w:t>
            </w:r>
          </w:p>
          <w:p w14:paraId="0A2BC63D" w14:textId="77777777" w:rsidR="00364E7F" w:rsidRPr="00FD40C3" w:rsidRDefault="00364E7F" w:rsidP="00364E7F">
            <w:pPr>
              <w:pStyle w:val="Code"/>
              <w:rPr>
                <w:lang w:val="id-ID"/>
              </w:rPr>
            </w:pPr>
            <w:r w:rsidRPr="00FD40C3">
              <w:rPr>
                <w:lang w:val="id-ID"/>
              </w:rPr>
              <w:lastRenderedPageBreak/>
              <w:t xml:space="preserve">    "valas": "valuta asing",</w:t>
            </w:r>
          </w:p>
          <w:p w14:paraId="4C60BD78" w14:textId="77777777" w:rsidR="00364E7F" w:rsidRPr="00FD40C3" w:rsidRDefault="00364E7F" w:rsidP="00364E7F">
            <w:pPr>
              <w:pStyle w:val="Code"/>
              <w:rPr>
                <w:lang w:val="id-ID"/>
              </w:rPr>
            </w:pPr>
            <w:r w:rsidRPr="00FD40C3">
              <w:rPr>
                <w:lang w:val="id-ID"/>
              </w:rPr>
              <w:t xml:space="preserve">    "valid": "sah",</w:t>
            </w:r>
          </w:p>
          <w:p w14:paraId="36517DFC" w14:textId="77777777" w:rsidR="00364E7F" w:rsidRPr="00FD40C3" w:rsidRDefault="00364E7F" w:rsidP="00364E7F">
            <w:pPr>
              <w:pStyle w:val="Code"/>
              <w:rPr>
                <w:lang w:val="id-ID"/>
              </w:rPr>
            </w:pPr>
            <w:r w:rsidRPr="00FD40C3">
              <w:rPr>
                <w:lang w:val="id-ID"/>
              </w:rPr>
              <w:t xml:space="preserve">    "victory": "menang",</w:t>
            </w:r>
          </w:p>
          <w:p w14:paraId="6F5AFAC5" w14:textId="77777777" w:rsidR="00364E7F" w:rsidRPr="00FD40C3" w:rsidRDefault="00364E7F" w:rsidP="00364E7F">
            <w:pPr>
              <w:pStyle w:val="Code"/>
              <w:rPr>
                <w:lang w:val="id-ID"/>
              </w:rPr>
            </w:pPr>
            <w:r w:rsidRPr="00FD40C3">
              <w:rPr>
                <w:lang w:val="id-ID"/>
              </w:rPr>
              <w:t xml:space="preserve">    "vol": "volume",</w:t>
            </w:r>
          </w:p>
          <w:p w14:paraId="105349AF" w14:textId="77777777" w:rsidR="00364E7F" w:rsidRPr="00FD40C3" w:rsidRDefault="00364E7F" w:rsidP="00364E7F">
            <w:pPr>
              <w:pStyle w:val="Code"/>
              <w:rPr>
                <w:lang w:val="id-ID"/>
              </w:rPr>
            </w:pPr>
            <w:r w:rsidRPr="00FD40C3">
              <w:rPr>
                <w:lang w:val="id-ID"/>
              </w:rPr>
              <w:t xml:space="preserve">    "vote": "pilih",</w:t>
            </w:r>
          </w:p>
          <w:p w14:paraId="663E8AA0" w14:textId="77777777" w:rsidR="00364E7F" w:rsidRPr="00FD40C3" w:rsidRDefault="00364E7F" w:rsidP="00364E7F">
            <w:pPr>
              <w:pStyle w:val="Code"/>
              <w:rPr>
                <w:lang w:val="id-ID"/>
              </w:rPr>
            </w:pPr>
            <w:r w:rsidRPr="00FD40C3">
              <w:rPr>
                <w:lang w:val="id-ID"/>
              </w:rPr>
              <w:t xml:space="preserve">    "w/": "dengan",</w:t>
            </w:r>
          </w:p>
          <w:p w14:paraId="085903FB" w14:textId="77777777" w:rsidR="00364E7F" w:rsidRPr="00FD40C3" w:rsidRDefault="00364E7F" w:rsidP="00364E7F">
            <w:pPr>
              <w:pStyle w:val="Code"/>
              <w:rPr>
                <w:lang w:val="id-ID"/>
              </w:rPr>
            </w:pPr>
            <w:r w:rsidRPr="00FD40C3">
              <w:rPr>
                <w:lang w:val="id-ID"/>
              </w:rPr>
              <w:t xml:space="preserve">    "wad": "buat",</w:t>
            </w:r>
          </w:p>
          <w:p w14:paraId="59FA5E38" w14:textId="77777777" w:rsidR="00364E7F" w:rsidRPr="00FD40C3" w:rsidRDefault="00364E7F" w:rsidP="00364E7F">
            <w:pPr>
              <w:pStyle w:val="Code"/>
              <w:rPr>
                <w:lang w:val="id-ID"/>
              </w:rPr>
            </w:pPr>
            <w:r w:rsidRPr="00FD40C3">
              <w:rPr>
                <w:lang w:val="id-ID"/>
              </w:rPr>
              <w:t xml:space="preserve">    "wadir": "wakil direktur",</w:t>
            </w:r>
          </w:p>
          <w:p w14:paraId="74FD605C" w14:textId="77777777" w:rsidR="00364E7F" w:rsidRPr="00FD40C3" w:rsidRDefault="00364E7F" w:rsidP="00364E7F">
            <w:pPr>
              <w:pStyle w:val="Code"/>
              <w:rPr>
                <w:lang w:val="id-ID"/>
              </w:rPr>
            </w:pPr>
            <w:r w:rsidRPr="00FD40C3">
              <w:rPr>
                <w:lang w:val="id-ID"/>
              </w:rPr>
              <w:t xml:space="preserve">    "wagub": "wakil gubernur",</w:t>
            </w:r>
          </w:p>
          <w:p w14:paraId="37669758" w14:textId="77777777" w:rsidR="00364E7F" w:rsidRPr="00FD40C3" w:rsidRDefault="00364E7F" w:rsidP="00364E7F">
            <w:pPr>
              <w:pStyle w:val="Code"/>
              <w:rPr>
                <w:lang w:val="id-ID"/>
              </w:rPr>
            </w:pPr>
            <w:r w:rsidRPr="00FD40C3">
              <w:rPr>
                <w:lang w:val="id-ID"/>
              </w:rPr>
              <w:t xml:space="preserve">    "wamil": "wajib militer",</w:t>
            </w:r>
          </w:p>
          <w:p w14:paraId="75C8D06D" w14:textId="77777777" w:rsidR="00364E7F" w:rsidRPr="00FD40C3" w:rsidRDefault="00364E7F" w:rsidP="00364E7F">
            <w:pPr>
              <w:pStyle w:val="Code"/>
              <w:rPr>
                <w:lang w:val="id-ID"/>
              </w:rPr>
            </w:pPr>
            <w:r w:rsidRPr="00FD40C3">
              <w:rPr>
                <w:lang w:val="id-ID"/>
              </w:rPr>
              <w:t xml:space="preserve">    "war": "perang",</w:t>
            </w:r>
          </w:p>
          <w:p w14:paraId="33F0CE0C" w14:textId="77777777" w:rsidR="00364E7F" w:rsidRPr="00FD40C3" w:rsidRDefault="00364E7F" w:rsidP="00364E7F">
            <w:pPr>
              <w:pStyle w:val="Code"/>
              <w:rPr>
                <w:lang w:val="id-ID"/>
              </w:rPr>
            </w:pPr>
            <w:r w:rsidRPr="00FD40C3">
              <w:rPr>
                <w:lang w:val="id-ID"/>
              </w:rPr>
              <w:t xml:space="preserve">    "warbiyasak": "luar biasa",</w:t>
            </w:r>
          </w:p>
          <w:p w14:paraId="381D844B" w14:textId="77777777" w:rsidR="00364E7F" w:rsidRPr="00FD40C3" w:rsidRDefault="00364E7F" w:rsidP="00364E7F">
            <w:pPr>
              <w:pStyle w:val="Code"/>
              <w:rPr>
                <w:lang w:val="id-ID"/>
              </w:rPr>
            </w:pPr>
            <w:r w:rsidRPr="00FD40C3">
              <w:rPr>
                <w:lang w:val="id-ID"/>
              </w:rPr>
              <w:t xml:space="preserve">    "waria": "wanita pria",</w:t>
            </w:r>
          </w:p>
          <w:p w14:paraId="5F68F43B" w14:textId="77777777" w:rsidR="00364E7F" w:rsidRPr="00FD40C3" w:rsidRDefault="00364E7F" w:rsidP="00364E7F">
            <w:pPr>
              <w:pStyle w:val="Code"/>
              <w:rPr>
                <w:lang w:val="id-ID"/>
              </w:rPr>
            </w:pPr>
            <w:r w:rsidRPr="00FD40C3">
              <w:rPr>
                <w:lang w:val="id-ID"/>
              </w:rPr>
              <w:t xml:space="preserve">    "warkop": "warung kopi",</w:t>
            </w:r>
          </w:p>
          <w:p w14:paraId="586E641B" w14:textId="77777777" w:rsidR="00364E7F" w:rsidRPr="00FD40C3" w:rsidRDefault="00364E7F" w:rsidP="00364E7F">
            <w:pPr>
              <w:pStyle w:val="Code"/>
              <w:rPr>
                <w:lang w:val="id-ID"/>
              </w:rPr>
            </w:pPr>
            <w:r w:rsidRPr="00FD40C3">
              <w:rPr>
                <w:lang w:val="id-ID"/>
              </w:rPr>
              <w:t xml:space="preserve">    "warnet": "warung internet",</w:t>
            </w:r>
          </w:p>
          <w:p w14:paraId="1E03567F" w14:textId="77777777" w:rsidR="00364E7F" w:rsidRPr="00FD40C3" w:rsidRDefault="00364E7F" w:rsidP="00364E7F">
            <w:pPr>
              <w:pStyle w:val="Code"/>
              <w:rPr>
                <w:lang w:val="id-ID"/>
              </w:rPr>
            </w:pPr>
            <w:r w:rsidRPr="00FD40C3">
              <w:rPr>
                <w:lang w:val="id-ID"/>
              </w:rPr>
              <w:t xml:space="preserve">    "warteg": "warung tegal",</w:t>
            </w:r>
          </w:p>
          <w:p w14:paraId="011A1531" w14:textId="77777777" w:rsidR="00364E7F" w:rsidRPr="00FD40C3" w:rsidRDefault="00364E7F" w:rsidP="00364E7F">
            <w:pPr>
              <w:pStyle w:val="Code"/>
              <w:rPr>
                <w:lang w:val="id-ID"/>
              </w:rPr>
            </w:pPr>
            <w:r w:rsidRPr="00FD40C3">
              <w:rPr>
                <w:lang w:val="id-ID"/>
              </w:rPr>
              <w:t xml:space="preserve">    "wartel": "warung telekomunikasi",</w:t>
            </w:r>
          </w:p>
          <w:p w14:paraId="60AB9E1D" w14:textId="77777777" w:rsidR="00364E7F" w:rsidRPr="00FD40C3" w:rsidRDefault="00364E7F" w:rsidP="00364E7F">
            <w:pPr>
              <w:pStyle w:val="Code"/>
              <w:rPr>
                <w:lang w:val="id-ID"/>
              </w:rPr>
            </w:pPr>
            <w:r w:rsidRPr="00FD40C3">
              <w:rPr>
                <w:lang w:val="id-ID"/>
              </w:rPr>
              <w:t xml:space="preserve">    "waspadalah": "waspada",</w:t>
            </w:r>
          </w:p>
          <w:p w14:paraId="32DDA9E9" w14:textId="77777777" w:rsidR="00364E7F" w:rsidRPr="00FD40C3" w:rsidRDefault="00364E7F" w:rsidP="00364E7F">
            <w:pPr>
              <w:pStyle w:val="Code"/>
              <w:rPr>
                <w:lang w:val="id-ID"/>
              </w:rPr>
            </w:pPr>
            <w:r w:rsidRPr="00FD40C3">
              <w:rPr>
                <w:lang w:val="id-ID"/>
              </w:rPr>
              <w:t xml:space="preserve">    "wat": "buat",</w:t>
            </w:r>
          </w:p>
          <w:p w14:paraId="7CCC19BF" w14:textId="77777777" w:rsidR="00364E7F" w:rsidRPr="00FD40C3" w:rsidRDefault="00364E7F" w:rsidP="00364E7F">
            <w:pPr>
              <w:pStyle w:val="Code"/>
              <w:rPr>
                <w:lang w:val="id-ID"/>
              </w:rPr>
            </w:pPr>
            <w:r w:rsidRPr="00FD40C3">
              <w:rPr>
                <w:lang w:val="id-ID"/>
              </w:rPr>
              <w:t xml:space="preserve">    "watuk": "batuk",</w:t>
            </w:r>
          </w:p>
          <w:p w14:paraId="3D04A6E1" w14:textId="77777777" w:rsidR="00364E7F" w:rsidRPr="00FD40C3" w:rsidRDefault="00364E7F" w:rsidP="00364E7F">
            <w:pPr>
              <w:pStyle w:val="Code"/>
              <w:rPr>
                <w:lang w:val="id-ID"/>
              </w:rPr>
            </w:pPr>
            <w:r w:rsidRPr="00FD40C3">
              <w:rPr>
                <w:lang w:val="id-ID"/>
              </w:rPr>
              <w:t xml:space="preserve">    "who": "world health organization",</w:t>
            </w:r>
          </w:p>
          <w:p w14:paraId="7682CE31" w14:textId="77777777" w:rsidR="00364E7F" w:rsidRPr="00FD40C3" w:rsidRDefault="00364E7F" w:rsidP="00364E7F">
            <w:pPr>
              <w:pStyle w:val="Code"/>
              <w:rPr>
                <w:lang w:val="id-ID"/>
              </w:rPr>
            </w:pPr>
            <w:r w:rsidRPr="00FD40C3">
              <w:rPr>
                <w:lang w:val="id-ID"/>
              </w:rPr>
              <w:t xml:space="preserve">    "wk": "tertawa",</w:t>
            </w:r>
          </w:p>
          <w:p w14:paraId="132D2072" w14:textId="77777777" w:rsidR="00364E7F" w:rsidRPr="00FD40C3" w:rsidRDefault="00364E7F" w:rsidP="00364E7F">
            <w:pPr>
              <w:pStyle w:val="Code"/>
              <w:rPr>
                <w:lang w:val="id-ID"/>
              </w:rPr>
            </w:pPr>
            <w:r w:rsidRPr="00FD40C3">
              <w:rPr>
                <w:lang w:val="id-ID"/>
              </w:rPr>
              <w:t xml:space="preserve">    "wkt": "waktu",</w:t>
            </w:r>
          </w:p>
          <w:p w14:paraId="45426598" w14:textId="77777777" w:rsidR="00364E7F" w:rsidRPr="00FD40C3" w:rsidRDefault="00364E7F" w:rsidP="00364E7F">
            <w:pPr>
              <w:pStyle w:val="Code"/>
              <w:rPr>
                <w:lang w:val="id-ID"/>
              </w:rPr>
            </w:pPr>
            <w:r w:rsidRPr="00FD40C3">
              <w:rPr>
                <w:lang w:val="id-ID"/>
              </w:rPr>
              <w:t xml:space="preserve">    "wkwk": "tertawa",</w:t>
            </w:r>
          </w:p>
          <w:p w14:paraId="1F404A31" w14:textId="77777777" w:rsidR="00364E7F" w:rsidRPr="00FD40C3" w:rsidRDefault="00364E7F" w:rsidP="00364E7F">
            <w:pPr>
              <w:pStyle w:val="Code"/>
              <w:rPr>
                <w:lang w:val="id-ID"/>
              </w:rPr>
            </w:pPr>
            <w:r w:rsidRPr="00FD40C3">
              <w:rPr>
                <w:lang w:val="id-ID"/>
              </w:rPr>
              <w:t xml:space="preserve">    "wkwkkw": "tertawa",</w:t>
            </w:r>
          </w:p>
          <w:p w14:paraId="006B08B4" w14:textId="77777777" w:rsidR="00364E7F" w:rsidRPr="00FD40C3" w:rsidRDefault="00364E7F" w:rsidP="00364E7F">
            <w:pPr>
              <w:pStyle w:val="Code"/>
              <w:rPr>
                <w:lang w:val="id-ID"/>
              </w:rPr>
            </w:pPr>
            <w:r w:rsidRPr="00FD40C3">
              <w:rPr>
                <w:lang w:val="id-ID"/>
              </w:rPr>
              <w:t xml:space="preserve">    "wtf": "what the fuck",</w:t>
            </w:r>
          </w:p>
          <w:p w14:paraId="25399F22" w14:textId="77777777" w:rsidR="00364E7F" w:rsidRPr="00FD40C3" w:rsidRDefault="00364E7F" w:rsidP="00364E7F">
            <w:pPr>
              <w:pStyle w:val="Code"/>
              <w:rPr>
                <w:lang w:val="id-ID"/>
              </w:rPr>
            </w:pPr>
            <w:r w:rsidRPr="00FD40C3">
              <w:rPr>
                <w:lang w:val="id-ID"/>
              </w:rPr>
              <w:t xml:space="preserve">    "wth": "what the hell",</w:t>
            </w:r>
          </w:p>
          <w:p w14:paraId="2E9AA89B" w14:textId="77777777" w:rsidR="00364E7F" w:rsidRPr="00FD40C3" w:rsidRDefault="00364E7F" w:rsidP="00364E7F">
            <w:pPr>
              <w:pStyle w:val="Code"/>
              <w:rPr>
                <w:lang w:val="id-ID"/>
              </w:rPr>
            </w:pPr>
            <w:r w:rsidRPr="00FD40C3">
              <w:rPr>
                <w:lang w:val="id-ID"/>
              </w:rPr>
              <w:t xml:space="preserve">    "x": "tidak",</w:t>
            </w:r>
          </w:p>
          <w:p w14:paraId="7E430BB3" w14:textId="77777777" w:rsidR="00364E7F" w:rsidRPr="00FD40C3" w:rsidRDefault="00364E7F" w:rsidP="00364E7F">
            <w:pPr>
              <w:pStyle w:val="Code"/>
              <w:rPr>
                <w:lang w:val="id-ID"/>
              </w:rPr>
            </w:pPr>
            <w:r w:rsidRPr="00FD40C3">
              <w:rPr>
                <w:lang w:val="id-ID"/>
              </w:rPr>
              <w:t xml:space="preserve">    "xan": "tak akan",</w:t>
            </w:r>
          </w:p>
          <w:p w14:paraId="6D24BBDC" w14:textId="77777777" w:rsidR="00364E7F" w:rsidRPr="00FD40C3" w:rsidRDefault="00364E7F" w:rsidP="00364E7F">
            <w:pPr>
              <w:pStyle w:val="Code"/>
              <w:rPr>
                <w:lang w:val="id-ID"/>
              </w:rPr>
            </w:pPr>
            <w:r w:rsidRPr="00FD40C3">
              <w:rPr>
                <w:lang w:val="id-ID"/>
              </w:rPr>
              <w:t xml:space="preserve">    "xew": "apa",</w:t>
            </w:r>
          </w:p>
          <w:p w14:paraId="3547E9D3" w14:textId="77777777" w:rsidR="00364E7F" w:rsidRPr="00FD40C3" w:rsidRDefault="00364E7F" w:rsidP="00364E7F">
            <w:pPr>
              <w:pStyle w:val="Code"/>
              <w:rPr>
                <w:lang w:val="id-ID"/>
              </w:rPr>
            </w:pPr>
            <w:r w:rsidRPr="00FD40C3">
              <w:rPr>
                <w:lang w:val="id-ID"/>
              </w:rPr>
              <w:t xml:space="preserve">    "xixixi": "tertawa",</w:t>
            </w:r>
          </w:p>
          <w:p w14:paraId="22E203B8" w14:textId="77777777" w:rsidR="00364E7F" w:rsidRPr="00FD40C3" w:rsidRDefault="00364E7F" w:rsidP="00364E7F">
            <w:pPr>
              <w:pStyle w:val="Code"/>
              <w:rPr>
                <w:lang w:val="id-ID"/>
              </w:rPr>
            </w:pPr>
            <w:r w:rsidRPr="00FD40C3">
              <w:rPr>
                <w:lang w:val="id-ID"/>
              </w:rPr>
              <w:t xml:space="preserve">    "y": "ya",</w:t>
            </w:r>
          </w:p>
          <w:p w14:paraId="53B568EF" w14:textId="77777777" w:rsidR="00364E7F" w:rsidRPr="00FD40C3" w:rsidRDefault="00364E7F" w:rsidP="00364E7F">
            <w:pPr>
              <w:pStyle w:val="Code"/>
              <w:rPr>
                <w:lang w:val="id-ID"/>
              </w:rPr>
            </w:pPr>
            <w:r w:rsidRPr="00FD40C3">
              <w:rPr>
                <w:lang w:val="id-ID"/>
              </w:rPr>
              <w:t xml:space="preserve">    "ya": "iya",</w:t>
            </w:r>
          </w:p>
          <w:p w14:paraId="7187706A" w14:textId="77777777" w:rsidR="00364E7F" w:rsidRPr="00FD40C3" w:rsidRDefault="00364E7F" w:rsidP="00364E7F">
            <w:pPr>
              <w:pStyle w:val="Code"/>
              <w:rPr>
                <w:lang w:val="id-ID"/>
              </w:rPr>
            </w:pPr>
            <w:r w:rsidRPr="00FD40C3">
              <w:rPr>
                <w:lang w:val="id-ID"/>
              </w:rPr>
              <w:t xml:space="preserve">    "yad": "yang akan datang",</w:t>
            </w:r>
          </w:p>
          <w:p w14:paraId="73F0794E" w14:textId="77777777" w:rsidR="00364E7F" w:rsidRPr="00FD40C3" w:rsidRDefault="00364E7F" w:rsidP="00364E7F">
            <w:pPr>
              <w:pStyle w:val="Code"/>
              <w:rPr>
                <w:lang w:val="id-ID"/>
              </w:rPr>
            </w:pPr>
            <w:r w:rsidRPr="00FD40C3">
              <w:rPr>
                <w:lang w:val="id-ID"/>
              </w:rPr>
              <w:t xml:space="preserve">    "yap": "iya",</w:t>
            </w:r>
          </w:p>
          <w:p w14:paraId="6B6AADA1" w14:textId="77777777" w:rsidR="00364E7F" w:rsidRPr="00FD40C3" w:rsidRDefault="00364E7F" w:rsidP="00364E7F">
            <w:pPr>
              <w:pStyle w:val="Code"/>
              <w:rPr>
                <w:lang w:val="id-ID"/>
              </w:rPr>
            </w:pPr>
            <w:r w:rsidRPr="00FD40C3">
              <w:rPr>
                <w:lang w:val="id-ID"/>
              </w:rPr>
              <w:t xml:space="preserve">    "yapz": "iya",</w:t>
            </w:r>
          </w:p>
          <w:p w14:paraId="7693E2E9" w14:textId="77777777" w:rsidR="00364E7F" w:rsidRPr="00FD40C3" w:rsidRDefault="00364E7F" w:rsidP="00364E7F">
            <w:pPr>
              <w:pStyle w:val="Code"/>
              <w:rPr>
                <w:lang w:val="id-ID"/>
              </w:rPr>
            </w:pPr>
            <w:r w:rsidRPr="00FD40C3">
              <w:rPr>
                <w:lang w:val="id-ID"/>
              </w:rPr>
              <w:t xml:space="preserve">    "yaudah": "ya sudah",</w:t>
            </w:r>
          </w:p>
          <w:p w14:paraId="2274F45D" w14:textId="77777777" w:rsidR="00364E7F" w:rsidRPr="00FD40C3" w:rsidRDefault="00364E7F" w:rsidP="00364E7F">
            <w:pPr>
              <w:pStyle w:val="Code"/>
              <w:rPr>
                <w:lang w:val="id-ID"/>
              </w:rPr>
            </w:pPr>
            <w:r w:rsidRPr="00FD40C3">
              <w:rPr>
                <w:lang w:val="id-ID"/>
              </w:rPr>
              <w:t xml:space="preserve">    "yauwda": "ya sudah",</w:t>
            </w:r>
          </w:p>
          <w:p w14:paraId="7BCF6707" w14:textId="77777777" w:rsidR="00364E7F" w:rsidRPr="00FD40C3" w:rsidRDefault="00364E7F" w:rsidP="00364E7F">
            <w:pPr>
              <w:pStyle w:val="Code"/>
              <w:rPr>
                <w:lang w:val="id-ID"/>
              </w:rPr>
            </w:pPr>
            <w:r w:rsidRPr="00FD40C3">
              <w:rPr>
                <w:lang w:val="id-ID"/>
              </w:rPr>
              <w:t xml:space="preserve">    "yawdah": "ya sudah",</w:t>
            </w:r>
          </w:p>
          <w:p w14:paraId="5EB0702D" w14:textId="77777777" w:rsidR="00364E7F" w:rsidRPr="00FD40C3" w:rsidRDefault="00364E7F" w:rsidP="00364E7F">
            <w:pPr>
              <w:pStyle w:val="Code"/>
              <w:rPr>
                <w:lang w:val="id-ID"/>
              </w:rPr>
            </w:pPr>
            <w:r w:rsidRPr="00FD40C3">
              <w:rPr>
                <w:lang w:val="id-ID"/>
              </w:rPr>
              <w:t xml:space="preserve">    "ybs": "yang bersangkutan",</w:t>
            </w:r>
          </w:p>
          <w:p w14:paraId="31CC5946" w14:textId="77777777" w:rsidR="00364E7F" w:rsidRPr="00FD40C3" w:rsidRDefault="00364E7F" w:rsidP="00364E7F">
            <w:pPr>
              <w:pStyle w:val="Code"/>
              <w:rPr>
                <w:lang w:val="id-ID"/>
              </w:rPr>
            </w:pPr>
            <w:r w:rsidRPr="00FD40C3">
              <w:rPr>
                <w:lang w:val="id-ID"/>
              </w:rPr>
              <w:t xml:space="preserve">    "yg": "yang",</w:t>
            </w:r>
          </w:p>
          <w:p w14:paraId="07898DA0" w14:textId="77777777" w:rsidR="00364E7F" w:rsidRPr="00FD40C3" w:rsidRDefault="00364E7F" w:rsidP="00364E7F">
            <w:pPr>
              <w:pStyle w:val="Code"/>
              <w:rPr>
                <w:lang w:val="id-ID"/>
              </w:rPr>
            </w:pPr>
            <w:r w:rsidRPr="00FD40C3">
              <w:rPr>
                <w:lang w:val="id-ID"/>
              </w:rPr>
              <w:t xml:space="preserve">    "yi": "yaitu",</w:t>
            </w:r>
          </w:p>
          <w:p w14:paraId="430AF9A2" w14:textId="77777777" w:rsidR="00364E7F" w:rsidRPr="00FD40C3" w:rsidRDefault="00364E7F" w:rsidP="00364E7F">
            <w:pPr>
              <w:pStyle w:val="Code"/>
              <w:rPr>
                <w:lang w:val="id-ID"/>
              </w:rPr>
            </w:pPr>
            <w:r w:rsidRPr="00FD40C3">
              <w:rPr>
                <w:lang w:val="id-ID"/>
              </w:rPr>
              <w:t xml:space="preserve">    "yl": "yang lain",</w:t>
            </w:r>
          </w:p>
          <w:p w14:paraId="171792C5" w14:textId="77777777" w:rsidR="00364E7F" w:rsidRPr="00FD40C3" w:rsidRDefault="00364E7F" w:rsidP="00364E7F">
            <w:pPr>
              <w:pStyle w:val="Code"/>
              <w:rPr>
                <w:lang w:val="id-ID"/>
              </w:rPr>
            </w:pPr>
            <w:r w:rsidRPr="00FD40C3">
              <w:rPr>
                <w:lang w:val="id-ID"/>
              </w:rPr>
              <w:t xml:space="preserve">    "yng": "yang",</w:t>
            </w:r>
          </w:p>
          <w:p w14:paraId="7E665E03" w14:textId="77777777" w:rsidR="00364E7F" w:rsidRPr="00FD40C3" w:rsidRDefault="00364E7F" w:rsidP="00364E7F">
            <w:pPr>
              <w:pStyle w:val="Code"/>
              <w:rPr>
                <w:lang w:val="id-ID"/>
              </w:rPr>
            </w:pPr>
            <w:r w:rsidRPr="00FD40C3">
              <w:rPr>
                <w:lang w:val="id-ID"/>
              </w:rPr>
              <w:t xml:space="preserve">    "yo": "iya",</w:t>
            </w:r>
          </w:p>
          <w:p w14:paraId="3831A01D" w14:textId="77777777" w:rsidR="00364E7F" w:rsidRPr="00FD40C3" w:rsidRDefault="00364E7F" w:rsidP="00364E7F">
            <w:pPr>
              <w:pStyle w:val="Code"/>
              <w:rPr>
                <w:lang w:val="id-ID"/>
              </w:rPr>
            </w:pPr>
            <w:r w:rsidRPr="00FD40C3">
              <w:rPr>
                <w:lang w:val="id-ID"/>
              </w:rPr>
              <w:t xml:space="preserve">    "yoha": "iya",</w:t>
            </w:r>
          </w:p>
          <w:p w14:paraId="62D8384C" w14:textId="77777777" w:rsidR="00364E7F" w:rsidRPr="00FD40C3" w:rsidRDefault="00364E7F" w:rsidP="00364E7F">
            <w:pPr>
              <w:pStyle w:val="Code"/>
              <w:rPr>
                <w:lang w:val="id-ID"/>
              </w:rPr>
            </w:pPr>
            <w:r w:rsidRPr="00FD40C3">
              <w:rPr>
                <w:lang w:val="id-ID"/>
              </w:rPr>
              <w:t xml:space="preserve">    "yowes": "ya sudah",</w:t>
            </w:r>
          </w:p>
          <w:p w14:paraId="1BF4AB8E" w14:textId="77777777" w:rsidR="00364E7F" w:rsidRPr="00FD40C3" w:rsidRDefault="00364E7F" w:rsidP="00364E7F">
            <w:pPr>
              <w:pStyle w:val="Code"/>
              <w:rPr>
                <w:lang w:val="id-ID"/>
              </w:rPr>
            </w:pPr>
            <w:r w:rsidRPr="00FD40C3">
              <w:rPr>
                <w:lang w:val="id-ID"/>
              </w:rPr>
              <w:t xml:space="preserve">    "yuk": "ayo",</w:t>
            </w:r>
          </w:p>
          <w:p w14:paraId="1466284D" w14:textId="77777777" w:rsidR="00364E7F" w:rsidRPr="00FD40C3" w:rsidRDefault="00364E7F" w:rsidP="00364E7F">
            <w:pPr>
              <w:pStyle w:val="Code"/>
              <w:rPr>
                <w:lang w:val="id-ID"/>
              </w:rPr>
            </w:pPr>
            <w:r w:rsidRPr="00FD40C3">
              <w:rPr>
                <w:lang w:val="id-ID"/>
              </w:rPr>
              <w:t xml:space="preserve">    "yup": "iya",</w:t>
            </w:r>
          </w:p>
          <w:p w14:paraId="2E24D0EA" w14:textId="77777777" w:rsidR="00364E7F" w:rsidRPr="00FD40C3" w:rsidRDefault="00364E7F" w:rsidP="00364E7F">
            <w:pPr>
              <w:pStyle w:val="Code"/>
              <w:rPr>
                <w:lang w:val="id-ID"/>
              </w:rPr>
            </w:pPr>
            <w:r w:rsidRPr="00FD40C3">
              <w:rPr>
                <w:lang w:val="id-ID"/>
              </w:rPr>
              <w:t xml:space="preserve">    "ywdh": "ya sudah",</w:t>
            </w:r>
          </w:p>
          <w:p w14:paraId="556F6AA9" w14:textId="77777777" w:rsidR="00364E7F" w:rsidRPr="00FD40C3" w:rsidRDefault="00364E7F" w:rsidP="00364E7F">
            <w:pPr>
              <w:pStyle w:val="Code"/>
              <w:rPr>
                <w:lang w:val="id-ID"/>
              </w:rPr>
            </w:pPr>
            <w:r w:rsidRPr="00FD40C3">
              <w:rPr>
                <w:lang w:val="id-ID"/>
              </w:rPr>
              <w:t xml:space="preserve">    "zonk": "bodoh"</w:t>
            </w:r>
          </w:p>
          <w:p w14:paraId="5229694E" w14:textId="2E5BC471" w:rsidR="00364E7F" w:rsidRPr="00FD40C3" w:rsidRDefault="00364E7F" w:rsidP="00364E7F">
            <w:pPr>
              <w:pStyle w:val="Code"/>
              <w:rPr>
                <w:lang w:val="id-ID"/>
              </w:rPr>
            </w:pPr>
            <w:r w:rsidRPr="00FD40C3">
              <w:rPr>
                <w:lang w:val="id-ID"/>
              </w:rPr>
              <w:t>}</w:t>
            </w:r>
          </w:p>
        </w:tc>
      </w:tr>
    </w:tbl>
    <w:p w14:paraId="1195802F" w14:textId="118BDDDF" w:rsidR="00364E7F" w:rsidRPr="00FD40C3" w:rsidRDefault="00364E7F" w:rsidP="00565639">
      <w:pPr>
        <w:keepNext/>
        <w:keepLines/>
        <w:pBdr>
          <w:top w:val="nil"/>
          <w:left w:val="nil"/>
          <w:bottom w:val="nil"/>
          <w:right w:val="nil"/>
          <w:between w:val="nil"/>
        </w:pBdr>
        <w:ind w:firstLine="0"/>
        <w:rPr>
          <w:bCs/>
          <w:color w:val="000000"/>
          <w:sz w:val="28"/>
          <w:szCs w:val="28"/>
        </w:rPr>
      </w:pPr>
    </w:p>
    <w:p w14:paraId="3DCB7E0B" w14:textId="1B679271"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18. models/indonesia/spell.py</w:t>
      </w:r>
    </w:p>
    <w:tbl>
      <w:tblPr>
        <w:tblStyle w:val="TableGrid"/>
        <w:tblW w:w="0" w:type="auto"/>
        <w:tblLook w:val="04A0" w:firstRow="1" w:lastRow="0" w:firstColumn="1" w:lastColumn="0" w:noHBand="0" w:noVBand="1"/>
      </w:tblPr>
      <w:tblGrid>
        <w:gridCol w:w="8439"/>
      </w:tblGrid>
      <w:tr w:rsidR="00364E7F" w:rsidRPr="00FD40C3" w14:paraId="39FAF004" w14:textId="77777777" w:rsidTr="00364E7F">
        <w:tc>
          <w:tcPr>
            <w:tcW w:w="8439" w:type="dxa"/>
          </w:tcPr>
          <w:p w14:paraId="6F0F323C" w14:textId="77777777" w:rsidR="00364E7F" w:rsidRPr="00FD40C3" w:rsidRDefault="00364E7F" w:rsidP="00364E7F">
            <w:pPr>
              <w:pStyle w:val="Code"/>
              <w:rPr>
                <w:lang w:val="id-ID"/>
              </w:rPr>
            </w:pPr>
            <w:r w:rsidRPr="00FD40C3">
              <w:rPr>
                <w:lang w:val="id-ID"/>
              </w:rPr>
              <w:t>import json</w:t>
            </w:r>
          </w:p>
          <w:p w14:paraId="35072A2C" w14:textId="77777777" w:rsidR="00364E7F" w:rsidRPr="00FD40C3" w:rsidRDefault="00364E7F" w:rsidP="00364E7F">
            <w:pPr>
              <w:pStyle w:val="Code"/>
              <w:rPr>
                <w:lang w:val="id-ID"/>
              </w:rPr>
            </w:pPr>
            <w:r w:rsidRPr="00FD40C3">
              <w:rPr>
                <w:lang w:val="id-ID"/>
              </w:rPr>
              <w:t>import pandas as pd</w:t>
            </w:r>
          </w:p>
          <w:p w14:paraId="6EE9B5EB" w14:textId="77777777" w:rsidR="00364E7F" w:rsidRPr="00FD40C3" w:rsidRDefault="00364E7F" w:rsidP="00364E7F">
            <w:pPr>
              <w:pStyle w:val="Code"/>
              <w:rPr>
                <w:lang w:val="id-ID"/>
              </w:rPr>
            </w:pPr>
          </w:p>
          <w:p w14:paraId="16F4F3B5" w14:textId="77777777" w:rsidR="00364E7F" w:rsidRPr="00FD40C3" w:rsidRDefault="00364E7F" w:rsidP="00364E7F">
            <w:pPr>
              <w:pStyle w:val="Code"/>
              <w:rPr>
                <w:lang w:val="id-ID"/>
              </w:rPr>
            </w:pPr>
            <w:r w:rsidRPr="00FD40C3">
              <w:rPr>
                <w:lang w:val="id-ID"/>
              </w:rPr>
              <w:t>with open('slang.dic') as f:</w:t>
            </w:r>
          </w:p>
          <w:p w14:paraId="4E3619A1" w14:textId="77777777" w:rsidR="00364E7F" w:rsidRPr="00FD40C3" w:rsidRDefault="00364E7F" w:rsidP="00364E7F">
            <w:pPr>
              <w:pStyle w:val="Code"/>
              <w:rPr>
                <w:lang w:val="id-ID"/>
              </w:rPr>
            </w:pPr>
            <w:r w:rsidRPr="00FD40C3">
              <w:rPr>
                <w:lang w:val="id-ID"/>
              </w:rPr>
              <w:t xml:space="preserve">    slang = json.load(f)</w:t>
            </w:r>
          </w:p>
          <w:p w14:paraId="0C821C25" w14:textId="77777777" w:rsidR="00364E7F" w:rsidRPr="00FD40C3" w:rsidRDefault="00364E7F" w:rsidP="00364E7F">
            <w:pPr>
              <w:pStyle w:val="Code"/>
              <w:rPr>
                <w:lang w:val="id-ID"/>
              </w:rPr>
            </w:pPr>
          </w:p>
          <w:p w14:paraId="767E6512" w14:textId="77777777" w:rsidR="00364E7F" w:rsidRPr="00FD40C3" w:rsidRDefault="00364E7F" w:rsidP="00364E7F">
            <w:pPr>
              <w:pStyle w:val="Code"/>
              <w:rPr>
                <w:lang w:val="id-ID"/>
              </w:rPr>
            </w:pPr>
            <w:r w:rsidRPr="00FD40C3">
              <w:rPr>
                <w:lang w:val="id-ID"/>
              </w:rPr>
              <w:t>kamus_slang = pd.read_json('slang.dic',typ = 'series')</w:t>
            </w:r>
          </w:p>
          <w:p w14:paraId="69F85521" w14:textId="77777777" w:rsidR="00364E7F" w:rsidRPr="00FD40C3" w:rsidRDefault="00364E7F" w:rsidP="00364E7F">
            <w:pPr>
              <w:pStyle w:val="Code"/>
              <w:rPr>
                <w:lang w:val="id-ID"/>
              </w:rPr>
            </w:pPr>
            <w:r w:rsidRPr="00FD40C3">
              <w:rPr>
                <w:lang w:val="id-ID"/>
              </w:rPr>
              <w:t>pd.DataFrame(kamus_slang.items(), columns = ['contraction', 'original']).head()</w:t>
            </w:r>
          </w:p>
          <w:p w14:paraId="76E6BAE9" w14:textId="77777777" w:rsidR="00364E7F" w:rsidRPr="00FD40C3" w:rsidRDefault="00364E7F" w:rsidP="00364E7F">
            <w:pPr>
              <w:pStyle w:val="Code"/>
              <w:rPr>
                <w:lang w:val="id-ID"/>
              </w:rPr>
            </w:pPr>
            <w:r w:rsidRPr="00FD40C3">
              <w:rPr>
                <w:lang w:val="id-ID"/>
              </w:rPr>
              <w:t>contractions_list = list(kamus_slang.keys())</w:t>
            </w:r>
          </w:p>
          <w:p w14:paraId="0C9D7A61" w14:textId="77777777" w:rsidR="00364E7F" w:rsidRPr="00FD40C3" w:rsidRDefault="00364E7F" w:rsidP="00364E7F">
            <w:pPr>
              <w:pStyle w:val="Code"/>
              <w:rPr>
                <w:lang w:val="id-ID"/>
              </w:rPr>
            </w:pPr>
          </w:p>
          <w:p w14:paraId="106C86ED" w14:textId="77777777" w:rsidR="00364E7F" w:rsidRPr="00FD40C3" w:rsidRDefault="00364E7F" w:rsidP="00364E7F">
            <w:pPr>
              <w:pStyle w:val="Code"/>
              <w:rPr>
                <w:lang w:val="id-ID"/>
              </w:rPr>
            </w:pPr>
            <w:r w:rsidRPr="00FD40C3">
              <w:rPr>
                <w:lang w:val="id-ID"/>
              </w:rPr>
              <w:t>def spell_check(text):</w:t>
            </w:r>
          </w:p>
          <w:p w14:paraId="2E80E19B" w14:textId="77777777" w:rsidR="00364E7F" w:rsidRPr="00FD40C3" w:rsidRDefault="00364E7F" w:rsidP="00364E7F">
            <w:pPr>
              <w:pStyle w:val="Code"/>
              <w:rPr>
                <w:lang w:val="id-ID"/>
              </w:rPr>
            </w:pPr>
            <w:r w:rsidRPr="00FD40C3">
              <w:rPr>
                <w:lang w:val="id-ID"/>
              </w:rPr>
              <w:t xml:space="preserve">    words = []</w:t>
            </w:r>
          </w:p>
          <w:p w14:paraId="215BB0EE" w14:textId="77777777" w:rsidR="00364E7F" w:rsidRPr="00FD40C3" w:rsidRDefault="00364E7F" w:rsidP="00364E7F">
            <w:pPr>
              <w:pStyle w:val="Code"/>
              <w:rPr>
                <w:lang w:val="id-ID"/>
              </w:rPr>
            </w:pPr>
            <w:r w:rsidRPr="00FD40C3">
              <w:rPr>
                <w:lang w:val="id-ID"/>
              </w:rPr>
              <w:t xml:space="preserve">    for word in text.split():</w:t>
            </w:r>
          </w:p>
          <w:p w14:paraId="559F6816" w14:textId="77777777" w:rsidR="00364E7F" w:rsidRPr="00FD40C3" w:rsidRDefault="00364E7F" w:rsidP="00364E7F">
            <w:pPr>
              <w:pStyle w:val="Code"/>
              <w:rPr>
                <w:lang w:val="id-ID"/>
              </w:rPr>
            </w:pPr>
            <w:r w:rsidRPr="00FD40C3">
              <w:rPr>
                <w:lang w:val="id-ID"/>
              </w:rPr>
              <w:t xml:space="preserve">        if word in contractions_list:</w:t>
            </w:r>
          </w:p>
          <w:p w14:paraId="5F68F4B9" w14:textId="77777777" w:rsidR="00364E7F" w:rsidRPr="00FD40C3" w:rsidRDefault="00364E7F" w:rsidP="00364E7F">
            <w:pPr>
              <w:pStyle w:val="Code"/>
              <w:rPr>
                <w:lang w:val="id-ID"/>
              </w:rPr>
            </w:pPr>
            <w:r w:rsidRPr="00FD40C3">
              <w:rPr>
                <w:lang w:val="id-ID"/>
              </w:rPr>
              <w:t xml:space="preserve">            words = words + kamus_slang[word].split()</w:t>
            </w:r>
          </w:p>
          <w:p w14:paraId="58814A27" w14:textId="77777777" w:rsidR="00364E7F" w:rsidRPr="00FD40C3" w:rsidRDefault="00364E7F" w:rsidP="00364E7F">
            <w:pPr>
              <w:pStyle w:val="Code"/>
              <w:rPr>
                <w:lang w:val="id-ID"/>
              </w:rPr>
            </w:pPr>
            <w:r w:rsidRPr="00FD40C3">
              <w:rPr>
                <w:lang w:val="id-ID"/>
              </w:rPr>
              <w:t xml:space="preserve">        else:</w:t>
            </w:r>
          </w:p>
          <w:p w14:paraId="7306980D" w14:textId="77777777" w:rsidR="00364E7F" w:rsidRPr="00FD40C3" w:rsidRDefault="00364E7F" w:rsidP="00364E7F">
            <w:pPr>
              <w:pStyle w:val="Code"/>
              <w:rPr>
                <w:lang w:val="id-ID"/>
              </w:rPr>
            </w:pPr>
            <w:r w:rsidRPr="00FD40C3">
              <w:rPr>
                <w:lang w:val="id-ID"/>
              </w:rPr>
              <w:t xml:space="preserve">            words = words + word.split()</w:t>
            </w:r>
          </w:p>
          <w:p w14:paraId="5F041B6A" w14:textId="77777777" w:rsidR="00364E7F" w:rsidRPr="00FD40C3" w:rsidRDefault="00364E7F" w:rsidP="00364E7F">
            <w:pPr>
              <w:pStyle w:val="Code"/>
              <w:rPr>
                <w:lang w:val="id-ID"/>
              </w:rPr>
            </w:pPr>
            <w:r w:rsidRPr="00FD40C3">
              <w:rPr>
                <w:lang w:val="id-ID"/>
              </w:rPr>
              <w:t xml:space="preserve">    </w:t>
            </w:r>
          </w:p>
          <w:p w14:paraId="3B9C928A" w14:textId="77777777" w:rsidR="00364E7F" w:rsidRPr="00FD40C3" w:rsidRDefault="00364E7F" w:rsidP="00364E7F">
            <w:pPr>
              <w:pStyle w:val="Code"/>
              <w:rPr>
                <w:lang w:val="id-ID"/>
              </w:rPr>
            </w:pPr>
            <w:r w:rsidRPr="00FD40C3">
              <w:rPr>
                <w:lang w:val="id-ID"/>
              </w:rPr>
              <w:t xml:space="preserve">    text_converted = " ".join(words)</w:t>
            </w:r>
          </w:p>
          <w:p w14:paraId="3CF91081" w14:textId="00AE9A98" w:rsidR="00364E7F" w:rsidRPr="00FD40C3" w:rsidRDefault="00364E7F" w:rsidP="00364E7F">
            <w:pPr>
              <w:pStyle w:val="Code"/>
              <w:rPr>
                <w:lang w:val="id-ID"/>
              </w:rPr>
            </w:pPr>
            <w:r w:rsidRPr="00FD40C3">
              <w:rPr>
                <w:lang w:val="id-ID"/>
              </w:rPr>
              <w:t xml:space="preserve">    return text_converted</w:t>
            </w:r>
          </w:p>
        </w:tc>
      </w:tr>
    </w:tbl>
    <w:p w14:paraId="6F69AC13" w14:textId="77777777" w:rsidR="00364E7F" w:rsidRPr="00FD40C3" w:rsidRDefault="00364E7F" w:rsidP="00565639">
      <w:pPr>
        <w:keepNext/>
        <w:keepLines/>
        <w:pBdr>
          <w:top w:val="nil"/>
          <w:left w:val="nil"/>
          <w:bottom w:val="nil"/>
          <w:right w:val="nil"/>
          <w:between w:val="nil"/>
        </w:pBdr>
        <w:ind w:firstLine="0"/>
        <w:rPr>
          <w:bCs/>
          <w:color w:val="000000"/>
          <w:sz w:val="28"/>
          <w:szCs w:val="28"/>
        </w:rPr>
      </w:pPr>
    </w:p>
    <w:p w14:paraId="2787AF94" w14:textId="094DF40B"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19. public/css/master.css</w:t>
      </w:r>
    </w:p>
    <w:tbl>
      <w:tblPr>
        <w:tblStyle w:val="TableGrid"/>
        <w:tblW w:w="0" w:type="auto"/>
        <w:tblLook w:val="04A0" w:firstRow="1" w:lastRow="0" w:firstColumn="1" w:lastColumn="0" w:noHBand="0" w:noVBand="1"/>
      </w:tblPr>
      <w:tblGrid>
        <w:gridCol w:w="8439"/>
      </w:tblGrid>
      <w:tr w:rsidR="00364E7F" w:rsidRPr="00FD40C3" w14:paraId="158A2A5A" w14:textId="77777777" w:rsidTr="00364E7F">
        <w:tc>
          <w:tcPr>
            <w:tcW w:w="8439" w:type="dxa"/>
          </w:tcPr>
          <w:p w14:paraId="0EFBDF5D" w14:textId="77777777" w:rsidR="00364E7F" w:rsidRPr="00FD40C3" w:rsidRDefault="00364E7F" w:rsidP="00364E7F">
            <w:pPr>
              <w:pStyle w:val="Code"/>
              <w:rPr>
                <w:lang w:val="id-ID"/>
              </w:rPr>
            </w:pPr>
            <w:r w:rsidRPr="00FD40C3">
              <w:rPr>
                <w:lang w:val="id-ID"/>
              </w:rPr>
              <w:t>/* ELEMENTS */</w:t>
            </w:r>
          </w:p>
          <w:p w14:paraId="6FB4AEE0" w14:textId="77777777" w:rsidR="00364E7F" w:rsidRPr="00FD40C3" w:rsidRDefault="00364E7F" w:rsidP="00364E7F">
            <w:pPr>
              <w:pStyle w:val="Code"/>
              <w:rPr>
                <w:lang w:val="id-ID"/>
              </w:rPr>
            </w:pPr>
          </w:p>
          <w:p w14:paraId="01A5BB25" w14:textId="77777777" w:rsidR="00364E7F" w:rsidRPr="00FD40C3" w:rsidRDefault="00364E7F" w:rsidP="00364E7F">
            <w:pPr>
              <w:pStyle w:val="Code"/>
              <w:rPr>
                <w:lang w:val="id-ID"/>
              </w:rPr>
            </w:pPr>
            <w:r w:rsidRPr="00FD40C3">
              <w:rPr>
                <w:lang w:val="id-ID"/>
              </w:rPr>
              <w:t>textarea.form-control {</w:t>
            </w:r>
          </w:p>
          <w:p w14:paraId="4E091FFB" w14:textId="77777777" w:rsidR="00364E7F" w:rsidRPr="00FD40C3" w:rsidRDefault="00364E7F" w:rsidP="00364E7F">
            <w:pPr>
              <w:pStyle w:val="Code"/>
              <w:rPr>
                <w:lang w:val="id-ID"/>
              </w:rPr>
            </w:pPr>
            <w:r w:rsidRPr="00FD40C3">
              <w:rPr>
                <w:lang w:val="id-ID"/>
              </w:rPr>
              <w:t xml:space="preserve">  height: 40vmin;</w:t>
            </w:r>
          </w:p>
          <w:p w14:paraId="4F1CBA19" w14:textId="77777777" w:rsidR="00364E7F" w:rsidRPr="00FD40C3" w:rsidRDefault="00364E7F" w:rsidP="00364E7F">
            <w:pPr>
              <w:pStyle w:val="Code"/>
              <w:rPr>
                <w:lang w:val="id-ID"/>
              </w:rPr>
            </w:pPr>
            <w:r w:rsidRPr="00FD40C3">
              <w:rPr>
                <w:lang w:val="id-ID"/>
              </w:rPr>
              <w:t>}</w:t>
            </w:r>
          </w:p>
          <w:p w14:paraId="1C1C3530" w14:textId="77777777" w:rsidR="00364E7F" w:rsidRPr="00FD40C3" w:rsidRDefault="00364E7F" w:rsidP="00364E7F">
            <w:pPr>
              <w:pStyle w:val="Code"/>
              <w:rPr>
                <w:lang w:val="id-ID"/>
              </w:rPr>
            </w:pPr>
          </w:p>
          <w:p w14:paraId="01313FB1" w14:textId="77777777" w:rsidR="00364E7F" w:rsidRPr="00FD40C3" w:rsidRDefault="00364E7F" w:rsidP="00364E7F">
            <w:pPr>
              <w:pStyle w:val="Code"/>
              <w:rPr>
                <w:lang w:val="id-ID"/>
              </w:rPr>
            </w:pPr>
            <w:r w:rsidRPr="00FD40C3">
              <w:rPr>
                <w:lang w:val="id-ID"/>
              </w:rPr>
              <w:t>/* CLASSES */</w:t>
            </w:r>
          </w:p>
          <w:p w14:paraId="59652731" w14:textId="77777777" w:rsidR="00364E7F" w:rsidRPr="00FD40C3" w:rsidRDefault="00364E7F" w:rsidP="00364E7F">
            <w:pPr>
              <w:pStyle w:val="Code"/>
              <w:rPr>
                <w:lang w:val="id-ID"/>
              </w:rPr>
            </w:pPr>
          </w:p>
          <w:p w14:paraId="189D5DFE" w14:textId="77777777" w:rsidR="00364E7F" w:rsidRPr="00FD40C3" w:rsidRDefault="00364E7F" w:rsidP="00364E7F">
            <w:pPr>
              <w:pStyle w:val="Code"/>
              <w:rPr>
                <w:lang w:val="id-ID"/>
              </w:rPr>
            </w:pPr>
            <w:r w:rsidRPr="00FD40C3">
              <w:rPr>
                <w:lang w:val="id-ID"/>
              </w:rPr>
              <w:t>.form_language {</w:t>
            </w:r>
          </w:p>
          <w:p w14:paraId="682B9A62" w14:textId="77777777" w:rsidR="00364E7F" w:rsidRPr="00FD40C3" w:rsidRDefault="00364E7F" w:rsidP="00364E7F">
            <w:pPr>
              <w:pStyle w:val="Code"/>
              <w:rPr>
                <w:lang w:val="id-ID"/>
              </w:rPr>
            </w:pPr>
            <w:r w:rsidRPr="00FD40C3">
              <w:rPr>
                <w:lang w:val="id-ID"/>
              </w:rPr>
              <w:t xml:space="preserve">  /* display: block; */</w:t>
            </w:r>
          </w:p>
          <w:p w14:paraId="6BCE9BE2" w14:textId="77777777" w:rsidR="00364E7F" w:rsidRPr="00FD40C3" w:rsidRDefault="00364E7F" w:rsidP="00364E7F">
            <w:pPr>
              <w:pStyle w:val="Code"/>
              <w:rPr>
                <w:lang w:val="id-ID"/>
              </w:rPr>
            </w:pPr>
            <w:r w:rsidRPr="00FD40C3">
              <w:rPr>
                <w:lang w:val="id-ID"/>
              </w:rPr>
              <w:t xml:space="preserve">  /* width: 100%; */</w:t>
            </w:r>
          </w:p>
          <w:p w14:paraId="703F17B9" w14:textId="77777777" w:rsidR="00364E7F" w:rsidRPr="00FD40C3" w:rsidRDefault="00364E7F" w:rsidP="00364E7F">
            <w:pPr>
              <w:pStyle w:val="Code"/>
              <w:rPr>
                <w:lang w:val="id-ID"/>
              </w:rPr>
            </w:pPr>
            <w:r w:rsidRPr="00FD40C3">
              <w:rPr>
                <w:lang w:val="id-ID"/>
              </w:rPr>
              <w:t xml:space="preserve">  padding: 0.375rem 2.25rem 0.375rem 0.75rem;</w:t>
            </w:r>
          </w:p>
          <w:p w14:paraId="3F7E0054" w14:textId="77777777" w:rsidR="00364E7F" w:rsidRPr="00FD40C3" w:rsidRDefault="00364E7F" w:rsidP="00364E7F">
            <w:pPr>
              <w:pStyle w:val="Code"/>
              <w:rPr>
                <w:lang w:val="id-ID"/>
              </w:rPr>
            </w:pPr>
            <w:r w:rsidRPr="00FD40C3">
              <w:rPr>
                <w:lang w:val="id-ID"/>
              </w:rPr>
              <w:t xml:space="preserve">  -moz-padding-start: calc(0.75rem - 3px);</w:t>
            </w:r>
          </w:p>
          <w:p w14:paraId="5FDF748D" w14:textId="77777777" w:rsidR="00364E7F" w:rsidRPr="00FD40C3" w:rsidRDefault="00364E7F" w:rsidP="00364E7F">
            <w:pPr>
              <w:pStyle w:val="Code"/>
              <w:rPr>
                <w:lang w:val="id-ID"/>
              </w:rPr>
            </w:pPr>
            <w:r w:rsidRPr="00FD40C3">
              <w:rPr>
                <w:lang w:val="id-ID"/>
              </w:rPr>
              <w:t xml:space="preserve">  font-size: 1rem;</w:t>
            </w:r>
          </w:p>
          <w:p w14:paraId="1A871D7E" w14:textId="77777777" w:rsidR="00364E7F" w:rsidRPr="00FD40C3" w:rsidRDefault="00364E7F" w:rsidP="00364E7F">
            <w:pPr>
              <w:pStyle w:val="Code"/>
              <w:rPr>
                <w:lang w:val="id-ID"/>
              </w:rPr>
            </w:pPr>
            <w:r w:rsidRPr="00FD40C3">
              <w:rPr>
                <w:lang w:val="id-ID"/>
              </w:rPr>
              <w:t xml:space="preserve">  font-weight: 400;</w:t>
            </w:r>
          </w:p>
          <w:p w14:paraId="4C831D33" w14:textId="77777777" w:rsidR="00364E7F" w:rsidRPr="00FD40C3" w:rsidRDefault="00364E7F" w:rsidP="00364E7F">
            <w:pPr>
              <w:pStyle w:val="Code"/>
              <w:rPr>
                <w:lang w:val="id-ID"/>
              </w:rPr>
            </w:pPr>
            <w:r w:rsidRPr="00FD40C3">
              <w:rPr>
                <w:lang w:val="id-ID"/>
              </w:rPr>
              <w:t xml:space="preserve">  line-height: 1.5;</w:t>
            </w:r>
          </w:p>
          <w:p w14:paraId="5D0410BB" w14:textId="77777777" w:rsidR="00364E7F" w:rsidRPr="00FD40C3" w:rsidRDefault="00364E7F" w:rsidP="00364E7F">
            <w:pPr>
              <w:pStyle w:val="Code"/>
              <w:rPr>
                <w:lang w:val="id-ID"/>
              </w:rPr>
            </w:pPr>
            <w:r w:rsidRPr="00FD40C3">
              <w:rPr>
                <w:lang w:val="id-ID"/>
              </w:rPr>
              <w:t xml:space="preserve">  color: #212529;</w:t>
            </w:r>
          </w:p>
          <w:p w14:paraId="0002C2A9" w14:textId="77777777" w:rsidR="00364E7F" w:rsidRPr="00FD40C3" w:rsidRDefault="00364E7F" w:rsidP="00364E7F">
            <w:pPr>
              <w:pStyle w:val="Code"/>
              <w:rPr>
                <w:lang w:val="id-ID"/>
              </w:rPr>
            </w:pPr>
            <w:r w:rsidRPr="00FD40C3">
              <w:rPr>
                <w:lang w:val="id-ID"/>
              </w:rPr>
              <w:t xml:space="preserve">  background-color: #fff;</w:t>
            </w:r>
          </w:p>
          <w:p w14:paraId="04F27004" w14:textId="77777777" w:rsidR="00364E7F" w:rsidRPr="00FD40C3" w:rsidRDefault="00364E7F" w:rsidP="00364E7F">
            <w:pPr>
              <w:pStyle w:val="Code"/>
              <w:rPr>
                <w:lang w:val="id-ID"/>
              </w:rPr>
            </w:pPr>
            <w:r w:rsidRPr="00FD40C3">
              <w:rPr>
                <w:lang w:val="id-ID"/>
              </w:rPr>
              <w:t xml:space="preserve">  background-image: url("data:image/svg+xml,%3csvg xmlns='http://www.w3.org/2000/svg' viewBox='0 0 16 16'%3e%3cpath fill='none' stroke='%23343a40' stroke-linecap='round' stroke-linejoin='round' stroke-width='2' d='m2 5 6 6 6-6'/%3e%3c/svg%3e");</w:t>
            </w:r>
          </w:p>
          <w:p w14:paraId="63BFF9C8" w14:textId="77777777" w:rsidR="00364E7F" w:rsidRPr="00FD40C3" w:rsidRDefault="00364E7F" w:rsidP="00364E7F">
            <w:pPr>
              <w:pStyle w:val="Code"/>
              <w:rPr>
                <w:lang w:val="id-ID"/>
              </w:rPr>
            </w:pPr>
            <w:r w:rsidRPr="00FD40C3">
              <w:rPr>
                <w:lang w:val="id-ID"/>
              </w:rPr>
              <w:t xml:space="preserve">  background-repeat: no-repeat;</w:t>
            </w:r>
          </w:p>
          <w:p w14:paraId="56DE5B66" w14:textId="77777777" w:rsidR="00364E7F" w:rsidRPr="00FD40C3" w:rsidRDefault="00364E7F" w:rsidP="00364E7F">
            <w:pPr>
              <w:pStyle w:val="Code"/>
              <w:rPr>
                <w:lang w:val="id-ID"/>
              </w:rPr>
            </w:pPr>
            <w:r w:rsidRPr="00FD40C3">
              <w:rPr>
                <w:lang w:val="id-ID"/>
              </w:rPr>
              <w:t xml:space="preserve">  background-position: right 0.75rem center;</w:t>
            </w:r>
          </w:p>
          <w:p w14:paraId="2B652E73" w14:textId="77777777" w:rsidR="00364E7F" w:rsidRPr="00FD40C3" w:rsidRDefault="00364E7F" w:rsidP="00364E7F">
            <w:pPr>
              <w:pStyle w:val="Code"/>
              <w:rPr>
                <w:lang w:val="id-ID"/>
              </w:rPr>
            </w:pPr>
            <w:r w:rsidRPr="00FD40C3">
              <w:rPr>
                <w:lang w:val="id-ID"/>
              </w:rPr>
              <w:t xml:space="preserve">  background-size: 16px 12px;</w:t>
            </w:r>
          </w:p>
          <w:p w14:paraId="63B3B5CF" w14:textId="77777777" w:rsidR="00364E7F" w:rsidRPr="00FD40C3" w:rsidRDefault="00364E7F" w:rsidP="00364E7F">
            <w:pPr>
              <w:pStyle w:val="Code"/>
              <w:rPr>
                <w:lang w:val="id-ID"/>
              </w:rPr>
            </w:pPr>
            <w:r w:rsidRPr="00FD40C3">
              <w:rPr>
                <w:lang w:val="id-ID"/>
              </w:rPr>
              <w:t xml:space="preserve">  border: 1px solid #ced4da;</w:t>
            </w:r>
          </w:p>
          <w:p w14:paraId="0052C3B5" w14:textId="77777777" w:rsidR="00364E7F" w:rsidRPr="00FD40C3" w:rsidRDefault="00364E7F" w:rsidP="00364E7F">
            <w:pPr>
              <w:pStyle w:val="Code"/>
              <w:rPr>
                <w:lang w:val="id-ID"/>
              </w:rPr>
            </w:pPr>
            <w:r w:rsidRPr="00FD40C3">
              <w:rPr>
                <w:lang w:val="id-ID"/>
              </w:rPr>
              <w:t xml:space="preserve">  border-radius: 0.375rem;</w:t>
            </w:r>
          </w:p>
          <w:p w14:paraId="022AB3C0" w14:textId="77777777" w:rsidR="00364E7F" w:rsidRPr="00FD40C3" w:rsidRDefault="00364E7F" w:rsidP="00364E7F">
            <w:pPr>
              <w:pStyle w:val="Code"/>
              <w:rPr>
                <w:lang w:val="id-ID"/>
              </w:rPr>
            </w:pPr>
            <w:r w:rsidRPr="00FD40C3">
              <w:rPr>
                <w:lang w:val="id-ID"/>
              </w:rPr>
              <w:t xml:space="preserve">  transition: border-color 0.15s ease-in-out, box-shadow 0.15s ease-in-out;</w:t>
            </w:r>
          </w:p>
          <w:p w14:paraId="3B3E7AAF" w14:textId="77777777" w:rsidR="00364E7F" w:rsidRPr="00FD40C3" w:rsidRDefault="00364E7F" w:rsidP="00364E7F">
            <w:pPr>
              <w:pStyle w:val="Code"/>
              <w:rPr>
                <w:lang w:val="id-ID"/>
              </w:rPr>
            </w:pPr>
            <w:r w:rsidRPr="00FD40C3">
              <w:rPr>
                <w:lang w:val="id-ID"/>
              </w:rPr>
              <w:t xml:space="preserve">  -webkit-appearance: none;</w:t>
            </w:r>
          </w:p>
          <w:p w14:paraId="66F55AAF" w14:textId="77777777" w:rsidR="00364E7F" w:rsidRPr="00FD40C3" w:rsidRDefault="00364E7F" w:rsidP="00364E7F">
            <w:pPr>
              <w:pStyle w:val="Code"/>
              <w:rPr>
                <w:lang w:val="id-ID"/>
              </w:rPr>
            </w:pPr>
            <w:r w:rsidRPr="00FD40C3">
              <w:rPr>
                <w:lang w:val="id-ID"/>
              </w:rPr>
              <w:t xml:space="preserve">  -moz-appearance: none;</w:t>
            </w:r>
          </w:p>
          <w:p w14:paraId="6DA4E4A8" w14:textId="77777777" w:rsidR="00364E7F" w:rsidRPr="00FD40C3" w:rsidRDefault="00364E7F" w:rsidP="00364E7F">
            <w:pPr>
              <w:pStyle w:val="Code"/>
              <w:rPr>
                <w:lang w:val="id-ID"/>
              </w:rPr>
            </w:pPr>
            <w:r w:rsidRPr="00FD40C3">
              <w:rPr>
                <w:lang w:val="id-ID"/>
              </w:rPr>
              <w:t xml:space="preserve">  appearance: none;</w:t>
            </w:r>
          </w:p>
          <w:p w14:paraId="69E4EF40" w14:textId="77777777" w:rsidR="00364E7F" w:rsidRPr="00FD40C3" w:rsidRDefault="00364E7F" w:rsidP="00364E7F">
            <w:pPr>
              <w:pStyle w:val="Code"/>
              <w:rPr>
                <w:lang w:val="id-ID"/>
              </w:rPr>
            </w:pPr>
            <w:r w:rsidRPr="00FD40C3">
              <w:rPr>
                <w:lang w:val="id-ID"/>
              </w:rPr>
              <w:t>}</w:t>
            </w:r>
          </w:p>
          <w:p w14:paraId="0EBB4B96" w14:textId="77777777" w:rsidR="00364E7F" w:rsidRPr="00FD40C3" w:rsidRDefault="00364E7F" w:rsidP="00364E7F">
            <w:pPr>
              <w:pStyle w:val="Code"/>
              <w:rPr>
                <w:lang w:val="id-ID"/>
              </w:rPr>
            </w:pPr>
            <w:r w:rsidRPr="00FD40C3">
              <w:rPr>
                <w:lang w:val="id-ID"/>
              </w:rPr>
              <w:t>@media (prefers-reduced-motion: reduce) {</w:t>
            </w:r>
          </w:p>
          <w:p w14:paraId="424F6B18" w14:textId="77777777" w:rsidR="00364E7F" w:rsidRPr="00FD40C3" w:rsidRDefault="00364E7F" w:rsidP="00364E7F">
            <w:pPr>
              <w:pStyle w:val="Code"/>
              <w:rPr>
                <w:lang w:val="id-ID"/>
              </w:rPr>
            </w:pPr>
            <w:r w:rsidRPr="00FD40C3">
              <w:rPr>
                <w:lang w:val="id-ID"/>
              </w:rPr>
              <w:t xml:space="preserve">  .form_language {</w:t>
            </w:r>
          </w:p>
          <w:p w14:paraId="7BCC5AFF" w14:textId="77777777" w:rsidR="00364E7F" w:rsidRPr="00FD40C3" w:rsidRDefault="00364E7F" w:rsidP="00364E7F">
            <w:pPr>
              <w:pStyle w:val="Code"/>
              <w:rPr>
                <w:lang w:val="id-ID"/>
              </w:rPr>
            </w:pPr>
            <w:r w:rsidRPr="00FD40C3">
              <w:rPr>
                <w:lang w:val="id-ID"/>
              </w:rPr>
              <w:lastRenderedPageBreak/>
              <w:t xml:space="preserve">    transition: none;</w:t>
            </w:r>
          </w:p>
          <w:p w14:paraId="69CBDC53" w14:textId="77777777" w:rsidR="00364E7F" w:rsidRPr="00FD40C3" w:rsidRDefault="00364E7F" w:rsidP="00364E7F">
            <w:pPr>
              <w:pStyle w:val="Code"/>
              <w:rPr>
                <w:lang w:val="id-ID"/>
              </w:rPr>
            </w:pPr>
            <w:r w:rsidRPr="00FD40C3">
              <w:rPr>
                <w:lang w:val="id-ID"/>
              </w:rPr>
              <w:t xml:space="preserve">  }</w:t>
            </w:r>
          </w:p>
          <w:p w14:paraId="4CD04760" w14:textId="77777777" w:rsidR="00364E7F" w:rsidRPr="00FD40C3" w:rsidRDefault="00364E7F" w:rsidP="00364E7F">
            <w:pPr>
              <w:pStyle w:val="Code"/>
              <w:rPr>
                <w:lang w:val="id-ID"/>
              </w:rPr>
            </w:pPr>
            <w:r w:rsidRPr="00FD40C3">
              <w:rPr>
                <w:lang w:val="id-ID"/>
              </w:rPr>
              <w:t>}</w:t>
            </w:r>
          </w:p>
          <w:p w14:paraId="6D4F04F0" w14:textId="77777777" w:rsidR="00364E7F" w:rsidRPr="00FD40C3" w:rsidRDefault="00364E7F" w:rsidP="00364E7F">
            <w:pPr>
              <w:pStyle w:val="Code"/>
              <w:rPr>
                <w:lang w:val="id-ID"/>
              </w:rPr>
            </w:pPr>
          </w:p>
          <w:p w14:paraId="0B7D6DF1" w14:textId="77777777" w:rsidR="00364E7F" w:rsidRPr="00FD40C3" w:rsidRDefault="00364E7F" w:rsidP="00364E7F">
            <w:pPr>
              <w:pStyle w:val="Code"/>
              <w:rPr>
                <w:lang w:val="id-ID"/>
              </w:rPr>
            </w:pPr>
            <w:r w:rsidRPr="00FD40C3">
              <w:rPr>
                <w:lang w:val="id-ID"/>
              </w:rPr>
              <w:t>.help_icon {</w:t>
            </w:r>
          </w:p>
          <w:p w14:paraId="65EF68AD" w14:textId="77777777" w:rsidR="00364E7F" w:rsidRPr="00FD40C3" w:rsidRDefault="00364E7F" w:rsidP="00364E7F">
            <w:pPr>
              <w:pStyle w:val="Code"/>
              <w:rPr>
                <w:lang w:val="id-ID"/>
              </w:rPr>
            </w:pPr>
            <w:r w:rsidRPr="00FD40C3">
              <w:rPr>
                <w:lang w:val="id-ID"/>
              </w:rPr>
              <w:t xml:space="preserve">  margin-left: auto;</w:t>
            </w:r>
          </w:p>
          <w:p w14:paraId="2C8FA28B" w14:textId="77777777" w:rsidR="00364E7F" w:rsidRPr="00FD40C3" w:rsidRDefault="00364E7F" w:rsidP="00364E7F">
            <w:pPr>
              <w:pStyle w:val="Code"/>
              <w:rPr>
                <w:lang w:val="id-ID"/>
              </w:rPr>
            </w:pPr>
            <w:r w:rsidRPr="00FD40C3">
              <w:rPr>
                <w:lang w:val="id-ID"/>
              </w:rPr>
              <w:t xml:space="preserve">  width: fit-content;</w:t>
            </w:r>
          </w:p>
          <w:p w14:paraId="1D5B8557" w14:textId="77777777" w:rsidR="00364E7F" w:rsidRPr="00FD40C3" w:rsidRDefault="00364E7F" w:rsidP="00364E7F">
            <w:pPr>
              <w:pStyle w:val="Code"/>
              <w:rPr>
                <w:lang w:val="id-ID"/>
              </w:rPr>
            </w:pPr>
            <w:r w:rsidRPr="00FD40C3">
              <w:rPr>
                <w:lang w:val="id-ID"/>
              </w:rPr>
              <w:t>}</w:t>
            </w:r>
          </w:p>
          <w:p w14:paraId="5B172216" w14:textId="77777777" w:rsidR="00364E7F" w:rsidRPr="00FD40C3" w:rsidRDefault="00364E7F" w:rsidP="00364E7F">
            <w:pPr>
              <w:pStyle w:val="Code"/>
              <w:rPr>
                <w:lang w:val="id-ID"/>
              </w:rPr>
            </w:pPr>
          </w:p>
          <w:p w14:paraId="21838AC6" w14:textId="77777777" w:rsidR="00364E7F" w:rsidRPr="00FD40C3" w:rsidRDefault="00364E7F" w:rsidP="00364E7F">
            <w:pPr>
              <w:pStyle w:val="Code"/>
              <w:rPr>
                <w:lang w:val="id-ID"/>
              </w:rPr>
            </w:pPr>
            <w:r w:rsidRPr="00FD40C3">
              <w:rPr>
                <w:lang w:val="id-ID"/>
              </w:rPr>
              <w:t>.score_line {</w:t>
            </w:r>
          </w:p>
          <w:p w14:paraId="4E6F8D2B" w14:textId="77777777" w:rsidR="00364E7F" w:rsidRPr="00FD40C3" w:rsidRDefault="00364E7F" w:rsidP="00364E7F">
            <w:pPr>
              <w:pStyle w:val="Code"/>
              <w:rPr>
                <w:lang w:val="id-ID"/>
              </w:rPr>
            </w:pPr>
            <w:r w:rsidRPr="00FD40C3">
              <w:rPr>
                <w:lang w:val="id-ID"/>
              </w:rPr>
              <w:t xml:space="preserve">  width: 100%;</w:t>
            </w:r>
          </w:p>
          <w:p w14:paraId="28879027" w14:textId="77777777" w:rsidR="00364E7F" w:rsidRPr="00FD40C3" w:rsidRDefault="00364E7F" w:rsidP="00364E7F">
            <w:pPr>
              <w:pStyle w:val="Code"/>
              <w:rPr>
                <w:lang w:val="id-ID"/>
              </w:rPr>
            </w:pPr>
            <w:r w:rsidRPr="00FD40C3">
              <w:rPr>
                <w:lang w:val="id-ID"/>
              </w:rPr>
              <w:t>}</w:t>
            </w:r>
          </w:p>
          <w:p w14:paraId="73B1E05D" w14:textId="77777777" w:rsidR="00364E7F" w:rsidRPr="00FD40C3" w:rsidRDefault="00364E7F" w:rsidP="00364E7F">
            <w:pPr>
              <w:pStyle w:val="Code"/>
              <w:rPr>
                <w:lang w:val="id-ID"/>
              </w:rPr>
            </w:pPr>
          </w:p>
          <w:p w14:paraId="09F93278" w14:textId="77777777" w:rsidR="00364E7F" w:rsidRPr="00FD40C3" w:rsidRDefault="00364E7F" w:rsidP="00364E7F">
            <w:pPr>
              <w:pStyle w:val="Code"/>
              <w:rPr>
                <w:lang w:val="id-ID"/>
              </w:rPr>
            </w:pPr>
            <w:r w:rsidRPr="00FD40C3">
              <w:rPr>
                <w:lang w:val="id-ID"/>
              </w:rPr>
              <w:t>.select_local {</w:t>
            </w:r>
          </w:p>
          <w:p w14:paraId="3811E19D" w14:textId="77777777" w:rsidR="00364E7F" w:rsidRPr="00FD40C3" w:rsidRDefault="00364E7F" w:rsidP="00364E7F">
            <w:pPr>
              <w:pStyle w:val="Code"/>
              <w:rPr>
                <w:lang w:val="id-ID"/>
              </w:rPr>
            </w:pPr>
            <w:r w:rsidRPr="00FD40C3">
              <w:rPr>
                <w:lang w:val="id-ID"/>
              </w:rPr>
              <w:t xml:space="preserve">  width: fit-content;</w:t>
            </w:r>
          </w:p>
          <w:p w14:paraId="21090A78" w14:textId="77777777" w:rsidR="00364E7F" w:rsidRPr="00FD40C3" w:rsidRDefault="00364E7F" w:rsidP="00364E7F">
            <w:pPr>
              <w:pStyle w:val="Code"/>
              <w:rPr>
                <w:lang w:val="id-ID"/>
              </w:rPr>
            </w:pPr>
            <w:r w:rsidRPr="00FD40C3">
              <w:rPr>
                <w:lang w:val="id-ID"/>
              </w:rPr>
              <w:t>}</w:t>
            </w:r>
          </w:p>
          <w:p w14:paraId="72E36D8A" w14:textId="77777777" w:rsidR="00364E7F" w:rsidRPr="00FD40C3" w:rsidRDefault="00364E7F" w:rsidP="00364E7F">
            <w:pPr>
              <w:pStyle w:val="Code"/>
              <w:rPr>
                <w:lang w:val="id-ID"/>
              </w:rPr>
            </w:pPr>
          </w:p>
          <w:p w14:paraId="19EE4012" w14:textId="77777777" w:rsidR="00364E7F" w:rsidRPr="00FD40C3" w:rsidRDefault="00364E7F" w:rsidP="00364E7F">
            <w:pPr>
              <w:pStyle w:val="Code"/>
              <w:rPr>
                <w:lang w:val="id-ID"/>
              </w:rPr>
            </w:pPr>
            <w:r w:rsidRPr="00FD40C3">
              <w:rPr>
                <w:lang w:val="id-ID"/>
              </w:rPr>
              <w:t>.service_explanation {</w:t>
            </w:r>
          </w:p>
          <w:p w14:paraId="641CAC9B" w14:textId="77777777" w:rsidR="00364E7F" w:rsidRPr="00FD40C3" w:rsidRDefault="00364E7F" w:rsidP="00364E7F">
            <w:pPr>
              <w:pStyle w:val="Code"/>
              <w:rPr>
                <w:lang w:val="id-ID"/>
              </w:rPr>
            </w:pPr>
            <w:r w:rsidRPr="00FD40C3">
              <w:rPr>
                <w:lang w:val="id-ID"/>
              </w:rPr>
              <w:t xml:space="preserve">  text-align: justify;</w:t>
            </w:r>
          </w:p>
          <w:p w14:paraId="3B16ADBF" w14:textId="77777777" w:rsidR="00364E7F" w:rsidRPr="00FD40C3" w:rsidRDefault="00364E7F" w:rsidP="00364E7F">
            <w:pPr>
              <w:pStyle w:val="Code"/>
              <w:rPr>
                <w:lang w:val="id-ID"/>
              </w:rPr>
            </w:pPr>
            <w:r w:rsidRPr="00FD40C3">
              <w:rPr>
                <w:lang w:val="id-ID"/>
              </w:rPr>
              <w:t xml:space="preserve">  margin: 1rem;</w:t>
            </w:r>
          </w:p>
          <w:p w14:paraId="35799D09" w14:textId="70144064" w:rsidR="00364E7F" w:rsidRPr="00FD40C3" w:rsidRDefault="00364E7F" w:rsidP="00364E7F">
            <w:pPr>
              <w:pStyle w:val="Code"/>
              <w:rPr>
                <w:lang w:val="id-ID"/>
              </w:rPr>
            </w:pPr>
            <w:r w:rsidRPr="00FD40C3">
              <w:rPr>
                <w:lang w:val="id-ID"/>
              </w:rPr>
              <w:t>}</w:t>
            </w:r>
          </w:p>
        </w:tc>
      </w:tr>
    </w:tbl>
    <w:p w14:paraId="0E97F7A1" w14:textId="53F72B85" w:rsidR="00364E7F" w:rsidRPr="00FD40C3" w:rsidRDefault="00364E7F" w:rsidP="00565639">
      <w:pPr>
        <w:keepNext/>
        <w:keepLines/>
        <w:pBdr>
          <w:top w:val="nil"/>
          <w:left w:val="nil"/>
          <w:bottom w:val="nil"/>
          <w:right w:val="nil"/>
          <w:between w:val="nil"/>
        </w:pBdr>
        <w:ind w:firstLine="0"/>
        <w:rPr>
          <w:bCs/>
          <w:color w:val="000000"/>
          <w:sz w:val="28"/>
          <w:szCs w:val="28"/>
        </w:rPr>
      </w:pPr>
    </w:p>
    <w:p w14:paraId="4C4D7C6F" w14:textId="15D52E6B"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0. public/js/milisecondDate.js</w:t>
      </w:r>
    </w:p>
    <w:tbl>
      <w:tblPr>
        <w:tblStyle w:val="TableGrid"/>
        <w:tblW w:w="0" w:type="auto"/>
        <w:tblLook w:val="04A0" w:firstRow="1" w:lastRow="0" w:firstColumn="1" w:lastColumn="0" w:noHBand="0" w:noVBand="1"/>
      </w:tblPr>
      <w:tblGrid>
        <w:gridCol w:w="8439"/>
      </w:tblGrid>
      <w:tr w:rsidR="00364E7F" w:rsidRPr="00FD40C3" w14:paraId="23E0EB1D" w14:textId="77777777" w:rsidTr="00364E7F">
        <w:tc>
          <w:tcPr>
            <w:tcW w:w="8439" w:type="dxa"/>
          </w:tcPr>
          <w:p w14:paraId="5350C6DA" w14:textId="77777777" w:rsidR="00364E7F" w:rsidRPr="00FD40C3" w:rsidRDefault="00364E7F" w:rsidP="00364E7F">
            <w:pPr>
              <w:pStyle w:val="Code"/>
              <w:rPr>
                <w:lang w:val="id-ID"/>
              </w:rPr>
            </w:pPr>
            <w:r w:rsidRPr="00FD40C3">
              <w:rPr>
                <w:lang w:val="id-ID"/>
              </w:rPr>
              <w:t>let documentID = new Date().getMilliseconds();</w:t>
            </w:r>
          </w:p>
          <w:p w14:paraId="5CE980BF" w14:textId="77777777" w:rsidR="00364E7F" w:rsidRPr="00FD40C3" w:rsidRDefault="00364E7F" w:rsidP="00364E7F">
            <w:pPr>
              <w:pStyle w:val="Code"/>
              <w:rPr>
                <w:lang w:val="id-ID"/>
              </w:rPr>
            </w:pPr>
          </w:p>
          <w:p w14:paraId="4BA213DD" w14:textId="04FCFA47" w:rsidR="00364E7F" w:rsidRPr="00FD40C3" w:rsidRDefault="00364E7F" w:rsidP="00364E7F">
            <w:pPr>
              <w:pStyle w:val="Code"/>
              <w:rPr>
                <w:lang w:val="id-ID"/>
              </w:rPr>
            </w:pPr>
            <w:r w:rsidRPr="00FD40C3">
              <w:rPr>
                <w:lang w:val="id-ID"/>
              </w:rPr>
              <w:t>document.getElementById("docid").value = documentID;</w:t>
            </w:r>
          </w:p>
        </w:tc>
      </w:tr>
    </w:tbl>
    <w:p w14:paraId="2E6278A4" w14:textId="781A35EE" w:rsidR="00364E7F" w:rsidRPr="00FD40C3" w:rsidRDefault="00364E7F" w:rsidP="00565639">
      <w:pPr>
        <w:keepNext/>
        <w:keepLines/>
        <w:pBdr>
          <w:top w:val="nil"/>
          <w:left w:val="nil"/>
          <w:bottom w:val="nil"/>
          <w:right w:val="nil"/>
          <w:between w:val="nil"/>
        </w:pBdr>
        <w:ind w:firstLine="0"/>
        <w:rPr>
          <w:bCs/>
          <w:color w:val="000000"/>
          <w:sz w:val="28"/>
          <w:szCs w:val="28"/>
        </w:rPr>
      </w:pPr>
    </w:p>
    <w:p w14:paraId="2093D7E2" w14:textId="4C4DDFEA"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1. public/js/printResult.js</w:t>
      </w:r>
    </w:p>
    <w:tbl>
      <w:tblPr>
        <w:tblStyle w:val="TableGrid"/>
        <w:tblW w:w="0" w:type="auto"/>
        <w:tblLook w:val="04A0" w:firstRow="1" w:lastRow="0" w:firstColumn="1" w:lastColumn="0" w:noHBand="0" w:noVBand="1"/>
      </w:tblPr>
      <w:tblGrid>
        <w:gridCol w:w="8439"/>
      </w:tblGrid>
      <w:tr w:rsidR="00364E7F" w:rsidRPr="00FD40C3" w14:paraId="57806DCB" w14:textId="77777777" w:rsidTr="00364E7F">
        <w:tc>
          <w:tcPr>
            <w:tcW w:w="8439" w:type="dxa"/>
          </w:tcPr>
          <w:p w14:paraId="2D10A710" w14:textId="77777777" w:rsidR="00364E7F" w:rsidRPr="00FD40C3" w:rsidRDefault="00364E7F" w:rsidP="00364E7F">
            <w:pPr>
              <w:pStyle w:val="Code"/>
              <w:rPr>
                <w:lang w:val="id-ID"/>
              </w:rPr>
            </w:pPr>
            <w:r w:rsidRPr="00FD40C3">
              <w:rPr>
                <w:lang w:val="id-ID"/>
              </w:rPr>
              <w:t>document.getElementById("print").addEventListener("click", () =&gt; {</w:t>
            </w:r>
          </w:p>
          <w:p w14:paraId="72E5CC61" w14:textId="77777777" w:rsidR="00364E7F" w:rsidRPr="00FD40C3" w:rsidRDefault="00364E7F" w:rsidP="00364E7F">
            <w:pPr>
              <w:pStyle w:val="Code"/>
              <w:rPr>
                <w:lang w:val="id-ID"/>
              </w:rPr>
            </w:pPr>
            <w:r w:rsidRPr="00FD40C3">
              <w:rPr>
                <w:lang w:val="id-ID"/>
              </w:rPr>
              <w:t xml:space="preserve">  document.getElementById("print").style.opacity = 0;</w:t>
            </w:r>
          </w:p>
          <w:p w14:paraId="74DE8E96" w14:textId="77777777" w:rsidR="00364E7F" w:rsidRPr="00FD40C3" w:rsidRDefault="00364E7F" w:rsidP="00364E7F">
            <w:pPr>
              <w:pStyle w:val="Code"/>
              <w:rPr>
                <w:lang w:val="id-ID"/>
              </w:rPr>
            </w:pPr>
            <w:r w:rsidRPr="00FD40C3">
              <w:rPr>
                <w:lang w:val="id-ID"/>
              </w:rPr>
              <w:t xml:space="preserve">  window.print();</w:t>
            </w:r>
          </w:p>
          <w:p w14:paraId="1910F952" w14:textId="77777777" w:rsidR="00364E7F" w:rsidRPr="00FD40C3" w:rsidRDefault="00364E7F" w:rsidP="00364E7F">
            <w:pPr>
              <w:pStyle w:val="Code"/>
              <w:rPr>
                <w:lang w:val="id-ID"/>
              </w:rPr>
            </w:pPr>
            <w:r w:rsidRPr="00FD40C3">
              <w:rPr>
                <w:lang w:val="id-ID"/>
              </w:rPr>
              <w:t xml:space="preserve">  document.getElementById("print").style.opacity = 1;</w:t>
            </w:r>
          </w:p>
          <w:p w14:paraId="3B3976C3" w14:textId="77777777" w:rsidR="00364E7F" w:rsidRPr="00FD40C3" w:rsidRDefault="00364E7F" w:rsidP="00364E7F">
            <w:pPr>
              <w:pStyle w:val="Code"/>
              <w:rPr>
                <w:lang w:val="id-ID"/>
              </w:rPr>
            </w:pPr>
            <w:r w:rsidRPr="00FD40C3">
              <w:rPr>
                <w:lang w:val="id-ID"/>
              </w:rPr>
              <w:t xml:space="preserve">  // setTimeout(() =&gt; {</w:t>
            </w:r>
          </w:p>
          <w:p w14:paraId="268DE49E" w14:textId="77777777" w:rsidR="00364E7F" w:rsidRPr="00FD40C3" w:rsidRDefault="00364E7F" w:rsidP="00364E7F">
            <w:pPr>
              <w:pStyle w:val="Code"/>
              <w:rPr>
                <w:lang w:val="id-ID"/>
              </w:rPr>
            </w:pPr>
            <w:r w:rsidRPr="00FD40C3">
              <w:rPr>
                <w:lang w:val="id-ID"/>
              </w:rPr>
              <w:t xml:space="preserve">  // }, 1000);</w:t>
            </w:r>
          </w:p>
          <w:p w14:paraId="6F48D0D5" w14:textId="2C8849B5" w:rsidR="00364E7F" w:rsidRPr="00FD40C3" w:rsidRDefault="00364E7F" w:rsidP="00364E7F">
            <w:pPr>
              <w:pStyle w:val="Code"/>
              <w:rPr>
                <w:lang w:val="id-ID"/>
              </w:rPr>
            </w:pPr>
            <w:r w:rsidRPr="00FD40C3">
              <w:rPr>
                <w:lang w:val="id-ID"/>
              </w:rPr>
              <w:t>});</w:t>
            </w:r>
          </w:p>
        </w:tc>
      </w:tr>
    </w:tbl>
    <w:p w14:paraId="6293E3F4" w14:textId="03806319" w:rsidR="00364E7F" w:rsidRPr="00FD40C3" w:rsidRDefault="00364E7F" w:rsidP="00565639">
      <w:pPr>
        <w:keepNext/>
        <w:keepLines/>
        <w:pBdr>
          <w:top w:val="nil"/>
          <w:left w:val="nil"/>
          <w:bottom w:val="nil"/>
          <w:right w:val="nil"/>
          <w:between w:val="nil"/>
        </w:pBdr>
        <w:ind w:firstLine="0"/>
        <w:rPr>
          <w:bCs/>
          <w:color w:val="000000"/>
          <w:sz w:val="28"/>
          <w:szCs w:val="28"/>
        </w:rPr>
      </w:pPr>
    </w:p>
    <w:p w14:paraId="6F666E5A" w14:textId="1B8BAF37"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2. public/pages/bulkID1.html</w:t>
      </w:r>
    </w:p>
    <w:tbl>
      <w:tblPr>
        <w:tblStyle w:val="TableGrid"/>
        <w:tblW w:w="0" w:type="auto"/>
        <w:tblLook w:val="04A0" w:firstRow="1" w:lastRow="0" w:firstColumn="1" w:lastColumn="0" w:noHBand="0" w:noVBand="1"/>
      </w:tblPr>
      <w:tblGrid>
        <w:gridCol w:w="8439"/>
      </w:tblGrid>
      <w:tr w:rsidR="00364E7F" w:rsidRPr="00FD40C3" w14:paraId="4EDBB1A9" w14:textId="77777777" w:rsidTr="00364E7F">
        <w:tc>
          <w:tcPr>
            <w:tcW w:w="8439" w:type="dxa"/>
          </w:tcPr>
          <w:p w14:paraId="1A98E90F" w14:textId="77777777" w:rsidR="00364E7F" w:rsidRPr="00FD40C3" w:rsidRDefault="00364E7F" w:rsidP="00364E7F">
            <w:pPr>
              <w:pStyle w:val="Code"/>
              <w:rPr>
                <w:lang w:val="id-ID"/>
              </w:rPr>
            </w:pPr>
            <w:r w:rsidRPr="00FD40C3">
              <w:rPr>
                <w:lang w:val="id-ID"/>
              </w:rPr>
              <w:t>&lt;!DOCTYPE html&gt;</w:t>
            </w:r>
          </w:p>
          <w:p w14:paraId="77319646" w14:textId="77777777" w:rsidR="00364E7F" w:rsidRPr="00FD40C3" w:rsidRDefault="00364E7F" w:rsidP="00364E7F">
            <w:pPr>
              <w:pStyle w:val="Code"/>
              <w:rPr>
                <w:lang w:val="id-ID"/>
              </w:rPr>
            </w:pPr>
            <w:r w:rsidRPr="00FD40C3">
              <w:rPr>
                <w:lang w:val="id-ID"/>
              </w:rPr>
              <w:t>&lt;html lang="en"&gt;</w:t>
            </w:r>
          </w:p>
          <w:p w14:paraId="445EF39D" w14:textId="77777777" w:rsidR="00364E7F" w:rsidRPr="00FD40C3" w:rsidRDefault="00364E7F" w:rsidP="00364E7F">
            <w:pPr>
              <w:pStyle w:val="Code"/>
              <w:rPr>
                <w:lang w:val="id-ID"/>
              </w:rPr>
            </w:pPr>
            <w:r w:rsidRPr="00FD40C3">
              <w:rPr>
                <w:lang w:val="id-ID"/>
              </w:rPr>
              <w:t xml:space="preserve">  &lt;head&gt;</w:t>
            </w:r>
          </w:p>
          <w:p w14:paraId="09B4B55D" w14:textId="77777777" w:rsidR="00364E7F" w:rsidRPr="00FD40C3" w:rsidRDefault="00364E7F" w:rsidP="00364E7F">
            <w:pPr>
              <w:pStyle w:val="Code"/>
              <w:rPr>
                <w:lang w:val="id-ID"/>
              </w:rPr>
            </w:pPr>
            <w:r w:rsidRPr="00FD40C3">
              <w:rPr>
                <w:lang w:val="id-ID"/>
              </w:rPr>
              <w:t xml:space="preserve">    &lt;meta charset="UTF-8" /&gt;</w:t>
            </w:r>
          </w:p>
          <w:p w14:paraId="749E76C4" w14:textId="77777777" w:rsidR="00364E7F" w:rsidRPr="00FD40C3" w:rsidRDefault="00364E7F" w:rsidP="00364E7F">
            <w:pPr>
              <w:pStyle w:val="Code"/>
              <w:rPr>
                <w:lang w:val="id-ID"/>
              </w:rPr>
            </w:pPr>
            <w:r w:rsidRPr="00FD40C3">
              <w:rPr>
                <w:lang w:val="id-ID"/>
              </w:rPr>
              <w:t xml:space="preserve">    &lt;meta name="viewport" content="width=device-width, initial-scale=1.0"&gt;</w:t>
            </w:r>
          </w:p>
          <w:p w14:paraId="7E3F3011" w14:textId="77777777" w:rsidR="00364E7F" w:rsidRPr="00FD40C3" w:rsidRDefault="00364E7F" w:rsidP="00364E7F">
            <w:pPr>
              <w:pStyle w:val="Code"/>
              <w:rPr>
                <w:lang w:val="id-ID"/>
              </w:rPr>
            </w:pPr>
            <w:r w:rsidRPr="00FD40C3">
              <w:rPr>
                <w:lang w:val="id-ID"/>
              </w:rPr>
              <w:t xml:space="preserve">    &lt;title&gt;Document&lt;/title&gt;</w:t>
            </w:r>
          </w:p>
          <w:p w14:paraId="5923E78C" w14:textId="77777777" w:rsidR="00364E7F" w:rsidRPr="00FD40C3" w:rsidRDefault="00364E7F" w:rsidP="00364E7F">
            <w:pPr>
              <w:pStyle w:val="Code"/>
              <w:rPr>
                <w:lang w:val="id-ID"/>
              </w:rPr>
            </w:pPr>
          </w:p>
          <w:p w14:paraId="5176CAF0" w14:textId="77777777" w:rsidR="00364E7F" w:rsidRPr="00FD40C3" w:rsidRDefault="00364E7F" w:rsidP="00364E7F">
            <w:pPr>
              <w:pStyle w:val="Code"/>
              <w:rPr>
                <w:lang w:val="id-ID"/>
              </w:rPr>
            </w:pPr>
            <w:r w:rsidRPr="00FD40C3">
              <w:rPr>
                <w:lang w:val="id-ID"/>
              </w:rPr>
              <w:t xml:space="preserve">    &lt;!-- Bootstrap CSS --&gt;</w:t>
            </w:r>
          </w:p>
          <w:p w14:paraId="5554344D" w14:textId="77777777" w:rsidR="00364E7F" w:rsidRPr="00FD40C3" w:rsidRDefault="00364E7F" w:rsidP="00364E7F">
            <w:pPr>
              <w:pStyle w:val="Code"/>
              <w:rPr>
                <w:lang w:val="id-ID"/>
              </w:rPr>
            </w:pPr>
            <w:r w:rsidRPr="00FD40C3">
              <w:rPr>
                <w:lang w:val="id-ID"/>
              </w:rPr>
              <w:t xml:space="preserve">    &lt;link</w:t>
            </w:r>
          </w:p>
          <w:p w14:paraId="1A674305" w14:textId="77777777" w:rsidR="00364E7F" w:rsidRPr="00FD40C3" w:rsidRDefault="00364E7F" w:rsidP="00364E7F">
            <w:pPr>
              <w:pStyle w:val="Code"/>
              <w:rPr>
                <w:lang w:val="id-ID"/>
              </w:rPr>
            </w:pPr>
            <w:r w:rsidRPr="00FD40C3">
              <w:rPr>
                <w:lang w:val="id-ID"/>
              </w:rPr>
              <w:t xml:space="preserve">      href="https://cdn.jsdelivr.net/npm/bootstrap@5.3.0-alpha3/dist/css/bootstrap.min.css"</w:t>
            </w:r>
          </w:p>
          <w:p w14:paraId="0682D084" w14:textId="77777777" w:rsidR="00364E7F" w:rsidRPr="00FD40C3" w:rsidRDefault="00364E7F" w:rsidP="00364E7F">
            <w:pPr>
              <w:pStyle w:val="Code"/>
              <w:rPr>
                <w:lang w:val="id-ID"/>
              </w:rPr>
            </w:pPr>
            <w:r w:rsidRPr="00FD40C3">
              <w:rPr>
                <w:lang w:val="id-ID"/>
              </w:rPr>
              <w:t xml:space="preserve">      rel="stylesheet"</w:t>
            </w:r>
          </w:p>
          <w:p w14:paraId="6386062F" w14:textId="77777777" w:rsidR="00364E7F" w:rsidRPr="00FD40C3" w:rsidRDefault="00364E7F" w:rsidP="00364E7F">
            <w:pPr>
              <w:pStyle w:val="Code"/>
              <w:rPr>
                <w:lang w:val="id-ID"/>
              </w:rPr>
            </w:pPr>
            <w:r w:rsidRPr="00FD40C3">
              <w:rPr>
                <w:lang w:val="id-ID"/>
              </w:rPr>
              <w:t xml:space="preserve">      integrity="sha384-KK94CHFLLe+nY2dmCWGMq91rCGa5gtU4mk92HdvYe+M/SXH301p5ILy+dN9+nJOZ"</w:t>
            </w:r>
          </w:p>
          <w:p w14:paraId="27A815B0" w14:textId="77777777" w:rsidR="00364E7F" w:rsidRPr="00FD40C3" w:rsidRDefault="00364E7F" w:rsidP="00364E7F">
            <w:pPr>
              <w:pStyle w:val="Code"/>
              <w:rPr>
                <w:lang w:val="id-ID"/>
              </w:rPr>
            </w:pPr>
            <w:r w:rsidRPr="00FD40C3">
              <w:rPr>
                <w:lang w:val="id-ID"/>
              </w:rPr>
              <w:lastRenderedPageBreak/>
              <w:t xml:space="preserve">      crossorigin="anonymous"</w:t>
            </w:r>
          </w:p>
          <w:p w14:paraId="7654C7E4" w14:textId="77777777" w:rsidR="00364E7F" w:rsidRPr="00FD40C3" w:rsidRDefault="00364E7F" w:rsidP="00364E7F">
            <w:pPr>
              <w:pStyle w:val="Code"/>
              <w:rPr>
                <w:lang w:val="id-ID"/>
              </w:rPr>
            </w:pPr>
            <w:r w:rsidRPr="00FD40C3">
              <w:rPr>
                <w:lang w:val="id-ID"/>
              </w:rPr>
              <w:t xml:space="preserve">    /&gt;</w:t>
            </w:r>
          </w:p>
          <w:p w14:paraId="2D85768E" w14:textId="77777777" w:rsidR="00364E7F" w:rsidRPr="00FD40C3" w:rsidRDefault="00364E7F" w:rsidP="00364E7F">
            <w:pPr>
              <w:pStyle w:val="Code"/>
              <w:rPr>
                <w:lang w:val="id-ID"/>
              </w:rPr>
            </w:pPr>
          </w:p>
          <w:p w14:paraId="742201D2" w14:textId="77777777" w:rsidR="00364E7F" w:rsidRPr="00FD40C3" w:rsidRDefault="00364E7F" w:rsidP="00364E7F">
            <w:pPr>
              <w:pStyle w:val="Code"/>
              <w:rPr>
                <w:lang w:val="id-ID"/>
              </w:rPr>
            </w:pPr>
            <w:r w:rsidRPr="00FD40C3">
              <w:rPr>
                <w:lang w:val="id-ID"/>
              </w:rPr>
              <w:t xml:space="preserve">    &lt;!-- our CSS --&gt;</w:t>
            </w:r>
          </w:p>
          <w:p w14:paraId="57ACC621" w14:textId="77777777" w:rsidR="00364E7F" w:rsidRPr="00FD40C3" w:rsidRDefault="00364E7F" w:rsidP="00364E7F">
            <w:pPr>
              <w:pStyle w:val="Code"/>
              <w:rPr>
                <w:lang w:val="id-ID"/>
              </w:rPr>
            </w:pPr>
            <w:r w:rsidRPr="00FD40C3">
              <w:rPr>
                <w:lang w:val="id-ID"/>
              </w:rPr>
              <w:t xml:space="preserve">    &lt;link rel="stylesheet" href="/css/master.css" /&gt;</w:t>
            </w:r>
          </w:p>
          <w:p w14:paraId="1A39CF1C" w14:textId="77777777" w:rsidR="00364E7F" w:rsidRPr="00FD40C3" w:rsidRDefault="00364E7F" w:rsidP="00364E7F">
            <w:pPr>
              <w:pStyle w:val="Code"/>
              <w:rPr>
                <w:lang w:val="id-ID"/>
              </w:rPr>
            </w:pPr>
          </w:p>
          <w:p w14:paraId="36CB26F6" w14:textId="77777777" w:rsidR="00364E7F" w:rsidRPr="00FD40C3" w:rsidRDefault="00364E7F" w:rsidP="00364E7F">
            <w:pPr>
              <w:pStyle w:val="Code"/>
              <w:rPr>
                <w:lang w:val="id-ID"/>
              </w:rPr>
            </w:pPr>
            <w:r w:rsidRPr="00FD40C3">
              <w:rPr>
                <w:lang w:val="id-ID"/>
              </w:rPr>
              <w:t xml:space="preserve">    &lt;!-- FontAwesome JS --&gt;</w:t>
            </w:r>
          </w:p>
          <w:p w14:paraId="2AA27147" w14:textId="77777777" w:rsidR="00364E7F" w:rsidRPr="00FD40C3" w:rsidRDefault="00364E7F" w:rsidP="00364E7F">
            <w:pPr>
              <w:pStyle w:val="Code"/>
              <w:rPr>
                <w:lang w:val="id-ID"/>
              </w:rPr>
            </w:pPr>
            <w:r w:rsidRPr="00FD40C3">
              <w:rPr>
                <w:lang w:val="id-ID"/>
              </w:rPr>
              <w:t xml:space="preserve">    &lt;script</w:t>
            </w:r>
          </w:p>
          <w:p w14:paraId="34E07654" w14:textId="77777777" w:rsidR="00364E7F" w:rsidRPr="00FD40C3" w:rsidRDefault="00364E7F" w:rsidP="00364E7F">
            <w:pPr>
              <w:pStyle w:val="Code"/>
              <w:rPr>
                <w:lang w:val="id-ID"/>
              </w:rPr>
            </w:pPr>
            <w:r w:rsidRPr="00FD40C3">
              <w:rPr>
                <w:lang w:val="id-ID"/>
              </w:rPr>
              <w:t xml:space="preserve">      src="https://kit.fontawesome.com/6b522f63d7.js"</w:t>
            </w:r>
          </w:p>
          <w:p w14:paraId="22283D93" w14:textId="77777777" w:rsidR="00364E7F" w:rsidRPr="00FD40C3" w:rsidRDefault="00364E7F" w:rsidP="00364E7F">
            <w:pPr>
              <w:pStyle w:val="Code"/>
              <w:rPr>
                <w:lang w:val="id-ID"/>
              </w:rPr>
            </w:pPr>
            <w:r w:rsidRPr="00FD40C3">
              <w:rPr>
                <w:lang w:val="id-ID"/>
              </w:rPr>
              <w:t xml:space="preserve">      crossorigin="anonymous"</w:t>
            </w:r>
          </w:p>
          <w:p w14:paraId="7CCEE7B2" w14:textId="77777777" w:rsidR="00364E7F" w:rsidRPr="00FD40C3" w:rsidRDefault="00364E7F" w:rsidP="00364E7F">
            <w:pPr>
              <w:pStyle w:val="Code"/>
              <w:rPr>
                <w:lang w:val="id-ID"/>
              </w:rPr>
            </w:pPr>
            <w:r w:rsidRPr="00FD40C3">
              <w:rPr>
                <w:lang w:val="id-ID"/>
              </w:rPr>
              <w:t xml:space="preserve">    &gt;&lt;/script&gt;</w:t>
            </w:r>
          </w:p>
          <w:p w14:paraId="289B99D1" w14:textId="77777777" w:rsidR="00364E7F" w:rsidRPr="00FD40C3" w:rsidRDefault="00364E7F" w:rsidP="00364E7F">
            <w:pPr>
              <w:pStyle w:val="Code"/>
              <w:rPr>
                <w:lang w:val="id-ID"/>
              </w:rPr>
            </w:pPr>
          </w:p>
          <w:p w14:paraId="7468AE08" w14:textId="77777777" w:rsidR="00364E7F" w:rsidRPr="00FD40C3" w:rsidRDefault="00364E7F" w:rsidP="00364E7F">
            <w:pPr>
              <w:pStyle w:val="Code"/>
              <w:rPr>
                <w:lang w:val="id-ID"/>
              </w:rPr>
            </w:pPr>
            <w:r w:rsidRPr="00FD40C3">
              <w:rPr>
                <w:lang w:val="id-ID"/>
              </w:rPr>
              <w:t xml:space="preserve">    &lt;!-- XLS to JSON --&gt;</w:t>
            </w:r>
          </w:p>
          <w:p w14:paraId="6EE95134" w14:textId="77777777" w:rsidR="00364E7F" w:rsidRPr="00FD40C3" w:rsidRDefault="00364E7F" w:rsidP="00364E7F">
            <w:pPr>
              <w:pStyle w:val="Code"/>
              <w:rPr>
                <w:lang w:val="id-ID"/>
              </w:rPr>
            </w:pPr>
            <w:r w:rsidRPr="00FD40C3">
              <w:rPr>
                <w:lang w:val="id-ID"/>
              </w:rPr>
              <w:t xml:space="preserve">    &lt;script src="https://cdnjs.cloudflare.com/ajax/libs/xlsx/0.16.2/xlsx.full.min.js"&gt;&lt;/script&gt;</w:t>
            </w:r>
          </w:p>
          <w:p w14:paraId="07DD321A" w14:textId="77777777" w:rsidR="00364E7F" w:rsidRPr="00FD40C3" w:rsidRDefault="00364E7F" w:rsidP="00364E7F">
            <w:pPr>
              <w:pStyle w:val="Code"/>
              <w:rPr>
                <w:lang w:val="id-ID"/>
              </w:rPr>
            </w:pPr>
            <w:r w:rsidRPr="00FD40C3">
              <w:rPr>
                <w:lang w:val="id-ID"/>
              </w:rPr>
              <w:t xml:space="preserve">  &lt;/head&gt;</w:t>
            </w:r>
          </w:p>
          <w:p w14:paraId="4BD7CCD0" w14:textId="77777777" w:rsidR="00364E7F" w:rsidRPr="00FD40C3" w:rsidRDefault="00364E7F" w:rsidP="00364E7F">
            <w:pPr>
              <w:pStyle w:val="Code"/>
              <w:rPr>
                <w:lang w:val="id-ID"/>
              </w:rPr>
            </w:pPr>
          </w:p>
          <w:p w14:paraId="30D91856" w14:textId="77777777" w:rsidR="00364E7F" w:rsidRPr="00FD40C3" w:rsidRDefault="00364E7F" w:rsidP="00364E7F">
            <w:pPr>
              <w:pStyle w:val="Code"/>
              <w:rPr>
                <w:lang w:val="id-ID"/>
              </w:rPr>
            </w:pPr>
            <w:r w:rsidRPr="00FD40C3">
              <w:rPr>
                <w:lang w:val="id-ID"/>
              </w:rPr>
              <w:t xml:space="preserve">  &lt;body&gt;</w:t>
            </w:r>
          </w:p>
          <w:p w14:paraId="13876DBE" w14:textId="77777777" w:rsidR="00364E7F" w:rsidRPr="00FD40C3" w:rsidRDefault="00364E7F" w:rsidP="00364E7F">
            <w:pPr>
              <w:pStyle w:val="Code"/>
              <w:rPr>
                <w:lang w:val="id-ID"/>
              </w:rPr>
            </w:pPr>
            <w:r w:rsidRPr="00FD40C3">
              <w:rPr>
                <w:lang w:val="id-ID"/>
              </w:rPr>
              <w:t xml:space="preserve">    &lt;!-- &lt;h2&gt;Header&lt;/h2&gt; --&gt;</w:t>
            </w:r>
          </w:p>
          <w:p w14:paraId="4D89C4F9" w14:textId="77777777" w:rsidR="00364E7F" w:rsidRPr="00FD40C3" w:rsidRDefault="00364E7F" w:rsidP="00364E7F">
            <w:pPr>
              <w:pStyle w:val="Code"/>
              <w:rPr>
                <w:lang w:val="id-ID"/>
              </w:rPr>
            </w:pPr>
          </w:p>
          <w:p w14:paraId="39567214" w14:textId="77777777" w:rsidR="00364E7F" w:rsidRPr="00FD40C3" w:rsidRDefault="00364E7F" w:rsidP="00364E7F">
            <w:pPr>
              <w:pStyle w:val="Code"/>
              <w:rPr>
                <w:lang w:val="id-ID"/>
              </w:rPr>
            </w:pPr>
          </w:p>
          <w:p w14:paraId="44633924" w14:textId="77777777" w:rsidR="00364E7F" w:rsidRPr="00FD40C3" w:rsidRDefault="00364E7F" w:rsidP="00364E7F">
            <w:pPr>
              <w:pStyle w:val="Code"/>
              <w:rPr>
                <w:lang w:val="id-ID"/>
              </w:rPr>
            </w:pPr>
          </w:p>
          <w:p w14:paraId="2D93E5AF" w14:textId="77777777" w:rsidR="00364E7F" w:rsidRPr="00FD40C3" w:rsidRDefault="00364E7F" w:rsidP="00364E7F">
            <w:pPr>
              <w:pStyle w:val="Code"/>
              <w:rPr>
                <w:lang w:val="id-ID"/>
              </w:rPr>
            </w:pPr>
            <w:r w:rsidRPr="00FD40C3">
              <w:rPr>
                <w:lang w:val="id-ID"/>
              </w:rPr>
              <w:t>&lt;div class="container-fluid"&gt;</w:t>
            </w:r>
          </w:p>
          <w:p w14:paraId="1DDF289E" w14:textId="77777777" w:rsidR="00364E7F" w:rsidRPr="00FD40C3" w:rsidRDefault="00364E7F" w:rsidP="00364E7F">
            <w:pPr>
              <w:pStyle w:val="Code"/>
              <w:rPr>
                <w:lang w:val="id-ID"/>
              </w:rPr>
            </w:pPr>
            <w:r w:rsidRPr="00FD40C3">
              <w:rPr>
                <w:lang w:val="id-ID"/>
              </w:rPr>
              <w:t xml:space="preserve">  &lt;div class="row"&gt;</w:t>
            </w:r>
          </w:p>
          <w:p w14:paraId="1525F82A" w14:textId="77777777" w:rsidR="00364E7F" w:rsidRPr="00FD40C3" w:rsidRDefault="00364E7F" w:rsidP="00364E7F">
            <w:pPr>
              <w:pStyle w:val="Code"/>
              <w:rPr>
                <w:lang w:val="id-ID"/>
              </w:rPr>
            </w:pPr>
            <w:r w:rsidRPr="00FD40C3">
              <w:rPr>
                <w:lang w:val="id-ID"/>
              </w:rPr>
              <w:t xml:space="preserve">    &lt;div class="col col-6"&gt;&lt;div&gt;</w:t>
            </w:r>
          </w:p>
          <w:p w14:paraId="6CAE10A9" w14:textId="77777777" w:rsidR="00364E7F" w:rsidRPr="00FD40C3" w:rsidRDefault="00364E7F" w:rsidP="00364E7F">
            <w:pPr>
              <w:pStyle w:val="Code"/>
              <w:rPr>
                <w:lang w:val="id-ID"/>
              </w:rPr>
            </w:pPr>
            <w:r w:rsidRPr="00FD40C3">
              <w:rPr>
                <w:lang w:val="id-ID"/>
              </w:rPr>
              <w:t xml:space="preserve">  &lt;a href="/"&gt;</w:t>
            </w:r>
          </w:p>
          <w:p w14:paraId="6CC22671" w14:textId="77777777" w:rsidR="00364E7F" w:rsidRPr="00FD40C3" w:rsidRDefault="00364E7F" w:rsidP="00364E7F">
            <w:pPr>
              <w:pStyle w:val="Code"/>
              <w:rPr>
                <w:lang w:val="id-ID"/>
              </w:rPr>
            </w:pPr>
            <w:r w:rsidRPr="00FD40C3">
              <w:rPr>
                <w:lang w:val="id-ID"/>
              </w:rPr>
              <w:t xml:space="preserve">    &lt;h1&gt;&lt;i class="fa-solid fa-file-circle-check"&gt;&lt;/i&gt; A Title&lt;/h1&gt;</w:t>
            </w:r>
          </w:p>
          <w:p w14:paraId="6F49B169" w14:textId="77777777" w:rsidR="00364E7F" w:rsidRPr="00FD40C3" w:rsidRDefault="00364E7F" w:rsidP="00364E7F">
            <w:pPr>
              <w:pStyle w:val="Code"/>
              <w:rPr>
                <w:lang w:val="id-ID"/>
              </w:rPr>
            </w:pPr>
            <w:r w:rsidRPr="00FD40C3">
              <w:rPr>
                <w:lang w:val="id-ID"/>
              </w:rPr>
              <w:t xml:space="preserve">  &lt;/a&gt;</w:t>
            </w:r>
          </w:p>
          <w:p w14:paraId="79280CCA" w14:textId="77777777" w:rsidR="00364E7F" w:rsidRPr="00FD40C3" w:rsidRDefault="00364E7F" w:rsidP="00364E7F">
            <w:pPr>
              <w:pStyle w:val="Code"/>
              <w:rPr>
                <w:lang w:val="id-ID"/>
              </w:rPr>
            </w:pPr>
            <w:r w:rsidRPr="00FD40C3">
              <w:rPr>
                <w:lang w:val="id-ID"/>
              </w:rPr>
              <w:t>&lt;/div&gt;</w:t>
            </w:r>
          </w:p>
          <w:p w14:paraId="107FA722" w14:textId="77777777" w:rsidR="00364E7F" w:rsidRPr="00FD40C3" w:rsidRDefault="00364E7F" w:rsidP="00364E7F">
            <w:pPr>
              <w:pStyle w:val="Code"/>
              <w:rPr>
                <w:lang w:val="id-ID"/>
              </w:rPr>
            </w:pPr>
            <w:r w:rsidRPr="00FD40C3">
              <w:rPr>
                <w:lang w:val="id-ID"/>
              </w:rPr>
              <w:t>&lt;/div&gt;</w:t>
            </w:r>
          </w:p>
          <w:p w14:paraId="0C3B7FAC" w14:textId="77777777" w:rsidR="00364E7F" w:rsidRPr="00FD40C3" w:rsidRDefault="00364E7F" w:rsidP="00364E7F">
            <w:pPr>
              <w:pStyle w:val="Code"/>
              <w:rPr>
                <w:lang w:val="id-ID"/>
              </w:rPr>
            </w:pPr>
            <w:r w:rsidRPr="00FD40C3">
              <w:rPr>
                <w:lang w:val="id-ID"/>
              </w:rPr>
              <w:t xml:space="preserve">    &lt;div class="col col-6 d-flex justify-content-end mb-5"&gt;</w:t>
            </w:r>
          </w:p>
          <w:p w14:paraId="619DA56D" w14:textId="77777777" w:rsidR="00364E7F" w:rsidRPr="00FD40C3" w:rsidRDefault="00364E7F" w:rsidP="00364E7F">
            <w:pPr>
              <w:pStyle w:val="Code"/>
              <w:rPr>
                <w:lang w:val="id-ID"/>
              </w:rPr>
            </w:pPr>
            <w:r w:rsidRPr="00FD40C3">
              <w:rPr>
                <w:lang w:val="id-ID"/>
              </w:rPr>
              <w:t xml:space="preserve">      &lt;h1&gt;&lt;i class="fa-regular fa-file-excel"&gt;&lt;/i&gt;Indonesia&lt;/h1&gt;</w:t>
            </w:r>
          </w:p>
          <w:p w14:paraId="77E02C6C" w14:textId="77777777" w:rsidR="00364E7F" w:rsidRPr="00FD40C3" w:rsidRDefault="00364E7F" w:rsidP="00364E7F">
            <w:pPr>
              <w:pStyle w:val="Code"/>
              <w:rPr>
                <w:lang w:val="id-ID"/>
              </w:rPr>
            </w:pPr>
            <w:r w:rsidRPr="00FD40C3">
              <w:rPr>
                <w:lang w:val="id-ID"/>
              </w:rPr>
              <w:t xml:space="preserve">    &lt;/div&gt;</w:t>
            </w:r>
          </w:p>
          <w:p w14:paraId="6E1525AA" w14:textId="77777777" w:rsidR="00364E7F" w:rsidRPr="00FD40C3" w:rsidRDefault="00364E7F" w:rsidP="00364E7F">
            <w:pPr>
              <w:pStyle w:val="Code"/>
              <w:rPr>
                <w:lang w:val="id-ID"/>
              </w:rPr>
            </w:pPr>
            <w:r w:rsidRPr="00FD40C3">
              <w:rPr>
                <w:lang w:val="id-ID"/>
              </w:rPr>
              <w:t xml:space="preserve">  &lt;/div&gt;</w:t>
            </w:r>
          </w:p>
          <w:p w14:paraId="3C52E378" w14:textId="77777777" w:rsidR="00364E7F" w:rsidRPr="00FD40C3" w:rsidRDefault="00364E7F" w:rsidP="00364E7F">
            <w:pPr>
              <w:pStyle w:val="Code"/>
              <w:rPr>
                <w:lang w:val="id-ID"/>
              </w:rPr>
            </w:pPr>
            <w:r w:rsidRPr="00FD40C3">
              <w:rPr>
                <w:lang w:val="id-ID"/>
              </w:rPr>
              <w:t xml:space="preserve">  &lt;div&gt;</w:t>
            </w:r>
          </w:p>
          <w:p w14:paraId="52ED3E0C" w14:textId="77777777" w:rsidR="00364E7F" w:rsidRPr="00FD40C3" w:rsidRDefault="00364E7F" w:rsidP="00364E7F">
            <w:pPr>
              <w:pStyle w:val="Code"/>
              <w:rPr>
                <w:lang w:val="id-ID"/>
              </w:rPr>
            </w:pPr>
            <w:r w:rsidRPr="00FD40C3">
              <w:rPr>
                <w:lang w:val="id-ID"/>
              </w:rPr>
              <w:t xml:space="preserve">    &lt;p class="form-label"&gt;Kunci Jawaban&lt;/p&gt;</w:t>
            </w:r>
          </w:p>
          <w:p w14:paraId="21582DA4" w14:textId="727228D3" w:rsidR="00364E7F" w:rsidRPr="00FD40C3" w:rsidRDefault="00364E7F" w:rsidP="00364E7F">
            <w:pPr>
              <w:pStyle w:val="Code"/>
              <w:rPr>
                <w:lang w:val="id-ID"/>
              </w:rPr>
            </w:pPr>
            <w:r w:rsidRPr="00FD40C3">
              <w:rPr>
                <w:lang w:val="id-ID"/>
              </w:rPr>
              <w:t xml:space="preserve">    &lt;div class="form-control"&gt;</w:t>
            </w:r>
          </w:p>
        </w:tc>
      </w:tr>
    </w:tbl>
    <w:p w14:paraId="58CD96F6" w14:textId="20951805" w:rsidR="00364E7F" w:rsidRPr="00FD40C3" w:rsidRDefault="00364E7F" w:rsidP="00565639">
      <w:pPr>
        <w:keepNext/>
        <w:keepLines/>
        <w:pBdr>
          <w:top w:val="nil"/>
          <w:left w:val="nil"/>
          <w:bottom w:val="nil"/>
          <w:right w:val="nil"/>
          <w:between w:val="nil"/>
        </w:pBdr>
        <w:ind w:firstLine="0"/>
        <w:rPr>
          <w:bCs/>
          <w:color w:val="000000"/>
          <w:sz w:val="28"/>
          <w:szCs w:val="28"/>
        </w:rPr>
      </w:pPr>
    </w:p>
    <w:p w14:paraId="12C74AEA" w14:textId="45EA7507" w:rsidR="00364E7F"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3. public/pages/bulkID2.html</w:t>
      </w:r>
    </w:p>
    <w:tbl>
      <w:tblPr>
        <w:tblStyle w:val="TableGrid"/>
        <w:tblW w:w="0" w:type="auto"/>
        <w:tblLook w:val="04A0" w:firstRow="1" w:lastRow="0" w:firstColumn="1" w:lastColumn="0" w:noHBand="0" w:noVBand="1"/>
      </w:tblPr>
      <w:tblGrid>
        <w:gridCol w:w="8439"/>
      </w:tblGrid>
      <w:tr w:rsidR="00801B5C" w:rsidRPr="00FD40C3" w14:paraId="351B9477" w14:textId="77777777" w:rsidTr="00801B5C">
        <w:tc>
          <w:tcPr>
            <w:tcW w:w="8439" w:type="dxa"/>
          </w:tcPr>
          <w:p w14:paraId="08B2E360" w14:textId="77777777" w:rsidR="00801B5C" w:rsidRPr="00FD40C3" w:rsidRDefault="00801B5C" w:rsidP="00801B5C">
            <w:pPr>
              <w:pStyle w:val="Code"/>
              <w:rPr>
                <w:lang w:val="id-ID"/>
              </w:rPr>
            </w:pPr>
            <w:r w:rsidRPr="00FD40C3">
              <w:rPr>
                <w:lang w:val="id-ID"/>
              </w:rPr>
              <w:t>&lt;/div&gt;</w:t>
            </w:r>
          </w:p>
          <w:p w14:paraId="51C97CCA" w14:textId="77777777" w:rsidR="00801B5C" w:rsidRPr="00FD40C3" w:rsidRDefault="00801B5C" w:rsidP="00801B5C">
            <w:pPr>
              <w:pStyle w:val="Code"/>
              <w:rPr>
                <w:lang w:val="id-ID"/>
              </w:rPr>
            </w:pPr>
            <w:r w:rsidRPr="00FD40C3">
              <w:rPr>
                <w:lang w:val="id-ID"/>
              </w:rPr>
              <w:t xml:space="preserve">  &lt;/div&gt;</w:t>
            </w:r>
          </w:p>
          <w:p w14:paraId="39C543F3" w14:textId="77777777" w:rsidR="00801B5C" w:rsidRPr="00FD40C3" w:rsidRDefault="00801B5C" w:rsidP="00801B5C">
            <w:pPr>
              <w:pStyle w:val="Code"/>
              <w:rPr>
                <w:lang w:val="id-ID"/>
              </w:rPr>
            </w:pPr>
            <w:r w:rsidRPr="00FD40C3">
              <w:rPr>
                <w:lang w:val="id-ID"/>
              </w:rPr>
              <w:t xml:space="preserve">  &lt;!-- &lt;div class="text-center container-fluid"&gt;</w:t>
            </w:r>
          </w:p>
          <w:p w14:paraId="5FCC90B3" w14:textId="77777777" w:rsidR="00801B5C" w:rsidRPr="00FD40C3" w:rsidRDefault="00801B5C" w:rsidP="00801B5C">
            <w:pPr>
              <w:pStyle w:val="Code"/>
              <w:rPr>
                <w:lang w:val="id-ID"/>
              </w:rPr>
            </w:pPr>
            <w:r w:rsidRPr="00FD40C3">
              <w:rPr>
                <w:lang w:val="id-ID"/>
              </w:rPr>
              <w:t xml:space="preserve">    &lt;p&gt;Mohon mengisi survey kepuasan anda terhadap Easysay&lt;/p&gt;</w:t>
            </w:r>
          </w:p>
          <w:p w14:paraId="45D8118C" w14:textId="77777777" w:rsidR="00801B5C" w:rsidRPr="00FD40C3" w:rsidRDefault="00801B5C" w:rsidP="00801B5C">
            <w:pPr>
              <w:pStyle w:val="Code"/>
              <w:rPr>
                <w:lang w:val="id-ID"/>
              </w:rPr>
            </w:pPr>
            <w:r w:rsidRPr="00FD40C3">
              <w:rPr>
                <w:lang w:val="id-ID"/>
              </w:rPr>
              <w:t xml:space="preserve">    &lt;button type="button" class="btn btn-info"&gt;</w:t>
            </w:r>
          </w:p>
          <w:p w14:paraId="0D25FEA1" w14:textId="77777777" w:rsidR="00801B5C" w:rsidRPr="00FD40C3" w:rsidRDefault="00801B5C" w:rsidP="00801B5C">
            <w:pPr>
              <w:pStyle w:val="Code"/>
              <w:rPr>
                <w:lang w:val="id-ID"/>
              </w:rPr>
            </w:pPr>
            <w:r w:rsidRPr="00FD40C3">
              <w:rPr>
                <w:lang w:val="id-ID"/>
              </w:rPr>
              <w:t xml:space="preserve">      &lt;a</w:t>
            </w:r>
          </w:p>
          <w:p w14:paraId="05A62701" w14:textId="77777777" w:rsidR="00801B5C" w:rsidRPr="00FD40C3" w:rsidRDefault="00801B5C" w:rsidP="00801B5C">
            <w:pPr>
              <w:pStyle w:val="Code"/>
              <w:rPr>
                <w:lang w:val="id-ID"/>
              </w:rPr>
            </w:pPr>
            <w:r w:rsidRPr="00FD40C3">
              <w:rPr>
                <w:lang w:val="id-ID"/>
              </w:rPr>
              <w:t xml:space="preserve">        href="https://forms.gle/FApH5uzhVbRB4NtY9"</w:t>
            </w:r>
          </w:p>
          <w:p w14:paraId="523313E6" w14:textId="77777777" w:rsidR="00801B5C" w:rsidRPr="00FD40C3" w:rsidRDefault="00801B5C" w:rsidP="00801B5C">
            <w:pPr>
              <w:pStyle w:val="Code"/>
              <w:rPr>
                <w:lang w:val="id-ID"/>
              </w:rPr>
            </w:pPr>
            <w:r w:rsidRPr="00FD40C3">
              <w:rPr>
                <w:lang w:val="id-ID"/>
              </w:rPr>
              <w:t xml:space="preserve">        target="_blank"</w:t>
            </w:r>
          </w:p>
          <w:p w14:paraId="0C8F43C9" w14:textId="77777777" w:rsidR="00801B5C" w:rsidRPr="00FD40C3" w:rsidRDefault="00801B5C" w:rsidP="00801B5C">
            <w:pPr>
              <w:pStyle w:val="Code"/>
              <w:rPr>
                <w:lang w:val="id-ID"/>
              </w:rPr>
            </w:pPr>
            <w:r w:rsidRPr="00FD40C3">
              <w:rPr>
                <w:lang w:val="id-ID"/>
              </w:rPr>
              <w:t xml:space="preserve">        class="link-body-emphasis"</w:t>
            </w:r>
          </w:p>
          <w:p w14:paraId="6F2838B4" w14:textId="77777777" w:rsidR="00801B5C" w:rsidRPr="00FD40C3" w:rsidRDefault="00801B5C" w:rsidP="00801B5C">
            <w:pPr>
              <w:pStyle w:val="Code"/>
              <w:rPr>
                <w:lang w:val="id-ID"/>
              </w:rPr>
            </w:pPr>
            <w:r w:rsidRPr="00FD40C3">
              <w:rPr>
                <w:lang w:val="id-ID"/>
              </w:rPr>
              <w:t xml:space="preserve">        &gt;Survey 3 menit&lt;/a</w:t>
            </w:r>
          </w:p>
          <w:p w14:paraId="7514448D" w14:textId="77777777" w:rsidR="00801B5C" w:rsidRPr="00FD40C3" w:rsidRDefault="00801B5C" w:rsidP="00801B5C">
            <w:pPr>
              <w:pStyle w:val="Code"/>
              <w:rPr>
                <w:lang w:val="id-ID"/>
              </w:rPr>
            </w:pPr>
            <w:r w:rsidRPr="00FD40C3">
              <w:rPr>
                <w:lang w:val="id-ID"/>
              </w:rPr>
              <w:t xml:space="preserve">      &gt;</w:t>
            </w:r>
          </w:p>
          <w:p w14:paraId="2596DC78" w14:textId="77777777" w:rsidR="00801B5C" w:rsidRPr="00FD40C3" w:rsidRDefault="00801B5C" w:rsidP="00801B5C">
            <w:pPr>
              <w:pStyle w:val="Code"/>
              <w:rPr>
                <w:lang w:val="id-ID"/>
              </w:rPr>
            </w:pPr>
            <w:r w:rsidRPr="00FD40C3">
              <w:rPr>
                <w:lang w:val="id-ID"/>
              </w:rPr>
              <w:t xml:space="preserve">    &lt;/button&gt;</w:t>
            </w:r>
          </w:p>
          <w:p w14:paraId="2794BC31" w14:textId="77777777" w:rsidR="00801B5C" w:rsidRPr="00FD40C3" w:rsidRDefault="00801B5C" w:rsidP="00801B5C">
            <w:pPr>
              <w:pStyle w:val="Code"/>
              <w:rPr>
                <w:lang w:val="id-ID"/>
              </w:rPr>
            </w:pPr>
            <w:r w:rsidRPr="00FD40C3">
              <w:rPr>
                <w:lang w:val="id-ID"/>
              </w:rPr>
              <w:t xml:space="preserve">  &lt;/div&gt; --&gt;</w:t>
            </w:r>
          </w:p>
          <w:p w14:paraId="10045A0D" w14:textId="77777777" w:rsidR="00801B5C" w:rsidRPr="00FD40C3" w:rsidRDefault="00801B5C" w:rsidP="00801B5C">
            <w:pPr>
              <w:pStyle w:val="Code"/>
              <w:rPr>
                <w:lang w:val="id-ID"/>
              </w:rPr>
            </w:pPr>
            <w:r w:rsidRPr="00FD40C3">
              <w:rPr>
                <w:lang w:val="id-ID"/>
              </w:rPr>
              <w:t xml:space="preserve">  &lt;div&gt;</w:t>
            </w:r>
          </w:p>
          <w:p w14:paraId="11FF6BAF" w14:textId="77777777" w:rsidR="00801B5C" w:rsidRPr="00FD40C3" w:rsidRDefault="00801B5C" w:rsidP="00801B5C">
            <w:pPr>
              <w:pStyle w:val="Code"/>
              <w:rPr>
                <w:lang w:val="id-ID"/>
              </w:rPr>
            </w:pPr>
            <w:r w:rsidRPr="00FD40C3">
              <w:rPr>
                <w:lang w:val="id-ID"/>
              </w:rPr>
              <w:t xml:space="preserve">    &lt;p class="form-label"&gt;Hasil Penilaian&lt;/p&gt;</w:t>
            </w:r>
          </w:p>
          <w:p w14:paraId="0ED2CC94" w14:textId="77777777" w:rsidR="00801B5C" w:rsidRPr="00FD40C3" w:rsidRDefault="00801B5C" w:rsidP="00801B5C">
            <w:pPr>
              <w:pStyle w:val="Code"/>
              <w:rPr>
                <w:lang w:val="id-ID"/>
              </w:rPr>
            </w:pPr>
            <w:r w:rsidRPr="00FD40C3">
              <w:rPr>
                <w:lang w:val="id-ID"/>
              </w:rPr>
              <w:t xml:space="preserve">    &lt;div class="row"&gt;</w:t>
            </w:r>
          </w:p>
          <w:p w14:paraId="47FEFF7D" w14:textId="77777777" w:rsidR="00801B5C" w:rsidRPr="00FD40C3" w:rsidRDefault="00801B5C" w:rsidP="00801B5C">
            <w:pPr>
              <w:pStyle w:val="Code"/>
              <w:rPr>
                <w:lang w:val="id-ID"/>
              </w:rPr>
            </w:pPr>
            <w:r w:rsidRPr="00FD40C3">
              <w:rPr>
                <w:lang w:val="id-ID"/>
              </w:rPr>
              <w:lastRenderedPageBreak/>
              <w:t xml:space="preserve">      &lt;table class="table"&gt;</w:t>
            </w:r>
          </w:p>
          <w:p w14:paraId="1C9C4151" w14:textId="77777777" w:rsidR="00801B5C" w:rsidRPr="00FD40C3" w:rsidRDefault="00801B5C" w:rsidP="00801B5C">
            <w:pPr>
              <w:pStyle w:val="Code"/>
              <w:rPr>
                <w:lang w:val="id-ID"/>
              </w:rPr>
            </w:pPr>
            <w:r w:rsidRPr="00FD40C3">
              <w:rPr>
                <w:lang w:val="id-ID"/>
              </w:rPr>
              <w:t xml:space="preserve">        &lt;thead&gt;</w:t>
            </w:r>
          </w:p>
          <w:p w14:paraId="31829146" w14:textId="77777777" w:rsidR="00801B5C" w:rsidRPr="00FD40C3" w:rsidRDefault="00801B5C" w:rsidP="00801B5C">
            <w:pPr>
              <w:pStyle w:val="Code"/>
              <w:rPr>
                <w:lang w:val="id-ID"/>
              </w:rPr>
            </w:pPr>
            <w:r w:rsidRPr="00FD40C3">
              <w:rPr>
                <w:lang w:val="id-ID"/>
              </w:rPr>
              <w:t xml:space="preserve">          &lt;tr&gt;</w:t>
            </w:r>
          </w:p>
          <w:p w14:paraId="790C03E4" w14:textId="77777777" w:rsidR="00801B5C" w:rsidRPr="00FD40C3" w:rsidRDefault="00801B5C" w:rsidP="00801B5C">
            <w:pPr>
              <w:pStyle w:val="Code"/>
              <w:rPr>
                <w:lang w:val="id-ID"/>
              </w:rPr>
            </w:pPr>
            <w:r w:rsidRPr="00FD40C3">
              <w:rPr>
                <w:lang w:val="id-ID"/>
              </w:rPr>
              <w:t xml:space="preserve">            &lt;th scope="col"&gt;Nama&lt;/th&gt;</w:t>
            </w:r>
          </w:p>
          <w:p w14:paraId="5CFE3D62" w14:textId="77777777" w:rsidR="00801B5C" w:rsidRPr="00FD40C3" w:rsidRDefault="00801B5C" w:rsidP="00801B5C">
            <w:pPr>
              <w:pStyle w:val="Code"/>
              <w:rPr>
                <w:lang w:val="id-ID"/>
              </w:rPr>
            </w:pPr>
            <w:r w:rsidRPr="00FD40C3">
              <w:rPr>
                <w:lang w:val="id-ID"/>
              </w:rPr>
              <w:t xml:space="preserve">            &lt;th scope="col"&gt;Jawaban&lt;/th&gt;</w:t>
            </w:r>
          </w:p>
          <w:p w14:paraId="2085C6AC" w14:textId="77777777" w:rsidR="00801B5C" w:rsidRPr="00FD40C3" w:rsidRDefault="00801B5C" w:rsidP="00801B5C">
            <w:pPr>
              <w:pStyle w:val="Code"/>
              <w:rPr>
                <w:lang w:val="id-ID"/>
              </w:rPr>
            </w:pPr>
            <w:r w:rsidRPr="00FD40C3">
              <w:rPr>
                <w:lang w:val="id-ID"/>
              </w:rPr>
              <w:t xml:space="preserve">            &lt;th scope="col"&gt;Nilai&lt;/th&gt;</w:t>
            </w:r>
          </w:p>
          <w:p w14:paraId="472387CE" w14:textId="77777777" w:rsidR="00801B5C" w:rsidRPr="00FD40C3" w:rsidRDefault="00801B5C" w:rsidP="00801B5C">
            <w:pPr>
              <w:pStyle w:val="Code"/>
              <w:rPr>
                <w:lang w:val="id-ID"/>
              </w:rPr>
            </w:pPr>
            <w:r w:rsidRPr="00FD40C3">
              <w:rPr>
                <w:lang w:val="id-ID"/>
              </w:rPr>
              <w:t xml:space="preserve">          &lt;/tr&gt;</w:t>
            </w:r>
          </w:p>
          <w:p w14:paraId="391DC314" w14:textId="77777777" w:rsidR="00801B5C" w:rsidRPr="00FD40C3" w:rsidRDefault="00801B5C" w:rsidP="00801B5C">
            <w:pPr>
              <w:pStyle w:val="Code"/>
              <w:rPr>
                <w:lang w:val="id-ID"/>
              </w:rPr>
            </w:pPr>
            <w:r w:rsidRPr="00FD40C3">
              <w:rPr>
                <w:lang w:val="id-ID"/>
              </w:rPr>
              <w:t xml:space="preserve">        &lt;/thead&gt;</w:t>
            </w:r>
          </w:p>
          <w:p w14:paraId="436FDA6E" w14:textId="45D1968E" w:rsidR="00801B5C" w:rsidRPr="00FD40C3" w:rsidRDefault="00801B5C" w:rsidP="00801B5C">
            <w:pPr>
              <w:pStyle w:val="Code"/>
              <w:rPr>
                <w:lang w:val="id-ID"/>
              </w:rPr>
            </w:pPr>
            <w:r w:rsidRPr="00FD40C3">
              <w:rPr>
                <w:lang w:val="id-ID"/>
              </w:rPr>
              <w:t xml:space="preserve">        &lt;tbody&gt;</w:t>
            </w:r>
          </w:p>
        </w:tc>
      </w:tr>
    </w:tbl>
    <w:p w14:paraId="4E9854B9" w14:textId="14899995" w:rsidR="00801B5C" w:rsidRPr="00FD40C3" w:rsidRDefault="00801B5C" w:rsidP="00565639">
      <w:pPr>
        <w:keepNext/>
        <w:keepLines/>
        <w:pBdr>
          <w:top w:val="nil"/>
          <w:left w:val="nil"/>
          <w:bottom w:val="nil"/>
          <w:right w:val="nil"/>
          <w:between w:val="nil"/>
        </w:pBdr>
        <w:ind w:firstLine="0"/>
        <w:rPr>
          <w:bCs/>
          <w:color w:val="000000"/>
          <w:sz w:val="28"/>
          <w:szCs w:val="28"/>
        </w:rPr>
      </w:pPr>
    </w:p>
    <w:p w14:paraId="7DD5B45A" w14:textId="3AC6A649" w:rsidR="00801B5C"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4. public/pages/bulkID3.html</w:t>
      </w:r>
    </w:p>
    <w:tbl>
      <w:tblPr>
        <w:tblStyle w:val="TableGrid"/>
        <w:tblW w:w="0" w:type="auto"/>
        <w:tblLook w:val="04A0" w:firstRow="1" w:lastRow="0" w:firstColumn="1" w:lastColumn="0" w:noHBand="0" w:noVBand="1"/>
      </w:tblPr>
      <w:tblGrid>
        <w:gridCol w:w="8439"/>
      </w:tblGrid>
      <w:tr w:rsidR="00801B5C" w:rsidRPr="00FD40C3" w14:paraId="52099263" w14:textId="77777777" w:rsidTr="00801B5C">
        <w:tc>
          <w:tcPr>
            <w:tcW w:w="8439" w:type="dxa"/>
          </w:tcPr>
          <w:p w14:paraId="0E7F12B9" w14:textId="77777777" w:rsidR="00801B5C" w:rsidRPr="00FD40C3" w:rsidRDefault="00801B5C" w:rsidP="00801B5C">
            <w:pPr>
              <w:pStyle w:val="Code"/>
              <w:rPr>
                <w:lang w:val="id-ID"/>
              </w:rPr>
            </w:pPr>
            <w:r w:rsidRPr="00FD40C3">
              <w:rPr>
                <w:lang w:val="id-ID"/>
              </w:rPr>
              <w:t>&lt;/tbody&gt;</w:t>
            </w:r>
          </w:p>
          <w:p w14:paraId="3BFE0D76" w14:textId="77777777" w:rsidR="00801B5C" w:rsidRPr="00FD40C3" w:rsidRDefault="00801B5C" w:rsidP="00801B5C">
            <w:pPr>
              <w:pStyle w:val="Code"/>
              <w:rPr>
                <w:lang w:val="id-ID"/>
              </w:rPr>
            </w:pPr>
            <w:r w:rsidRPr="00FD40C3">
              <w:rPr>
                <w:lang w:val="id-ID"/>
              </w:rPr>
              <w:t xml:space="preserve">      &lt;/table&gt;</w:t>
            </w:r>
          </w:p>
          <w:p w14:paraId="1C5741EF" w14:textId="77777777" w:rsidR="00801B5C" w:rsidRPr="00FD40C3" w:rsidRDefault="00801B5C" w:rsidP="00801B5C">
            <w:pPr>
              <w:pStyle w:val="Code"/>
              <w:rPr>
                <w:lang w:val="id-ID"/>
              </w:rPr>
            </w:pPr>
            <w:r w:rsidRPr="00FD40C3">
              <w:rPr>
                <w:lang w:val="id-ID"/>
              </w:rPr>
              <w:t xml:space="preserve">    &lt;/div&gt;</w:t>
            </w:r>
          </w:p>
          <w:p w14:paraId="5A892E09" w14:textId="77777777" w:rsidR="00801B5C" w:rsidRPr="00FD40C3" w:rsidRDefault="00801B5C" w:rsidP="00801B5C">
            <w:pPr>
              <w:pStyle w:val="Code"/>
              <w:rPr>
                <w:lang w:val="id-ID"/>
              </w:rPr>
            </w:pPr>
            <w:r w:rsidRPr="00FD40C3">
              <w:rPr>
                <w:lang w:val="id-ID"/>
              </w:rPr>
              <w:t xml:space="preserve">  &lt;/div&gt;</w:t>
            </w:r>
          </w:p>
          <w:p w14:paraId="5BB802A8" w14:textId="77777777" w:rsidR="00801B5C" w:rsidRPr="00FD40C3" w:rsidRDefault="00801B5C" w:rsidP="00801B5C">
            <w:pPr>
              <w:pStyle w:val="Code"/>
              <w:rPr>
                <w:lang w:val="id-ID"/>
              </w:rPr>
            </w:pPr>
            <w:r w:rsidRPr="00FD40C3">
              <w:rPr>
                <w:lang w:val="id-ID"/>
              </w:rPr>
              <w:t>&lt;/div&gt;</w:t>
            </w:r>
          </w:p>
          <w:p w14:paraId="3D4ADCBE" w14:textId="77777777" w:rsidR="00801B5C" w:rsidRPr="00FD40C3" w:rsidRDefault="00801B5C" w:rsidP="00801B5C">
            <w:pPr>
              <w:pStyle w:val="Code"/>
              <w:rPr>
                <w:lang w:val="id-ID"/>
              </w:rPr>
            </w:pPr>
            <w:r w:rsidRPr="00FD40C3">
              <w:rPr>
                <w:lang w:val="id-ID"/>
              </w:rPr>
              <w:t>&lt;div class="container-fluid text-center mb-2"&gt;</w:t>
            </w:r>
          </w:p>
          <w:p w14:paraId="7C034C92" w14:textId="77777777" w:rsidR="00801B5C" w:rsidRPr="00FD40C3" w:rsidRDefault="00801B5C" w:rsidP="00801B5C">
            <w:pPr>
              <w:pStyle w:val="Code"/>
              <w:rPr>
                <w:lang w:val="id-ID"/>
              </w:rPr>
            </w:pPr>
            <w:r w:rsidRPr="00FD40C3">
              <w:rPr>
                <w:lang w:val="id-ID"/>
              </w:rPr>
              <w:t xml:space="preserve">  &lt;button type="button" id="print" class="btn btn-secondary"&gt;</w:t>
            </w:r>
          </w:p>
          <w:p w14:paraId="259D7E4B" w14:textId="77777777" w:rsidR="00801B5C" w:rsidRPr="00FD40C3" w:rsidRDefault="00801B5C" w:rsidP="00801B5C">
            <w:pPr>
              <w:pStyle w:val="Code"/>
              <w:rPr>
                <w:lang w:val="id-ID"/>
              </w:rPr>
            </w:pPr>
            <w:r w:rsidRPr="00FD40C3">
              <w:rPr>
                <w:lang w:val="id-ID"/>
              </w:rPr>
              <w:t xml:space="preserve">    Export to PDF</w:t>
            </w:r>
          </w:p>
          <w:p w14:paraId="2602C376" w14:textId="77777777" w:rsidR="00801B5C" w:rsidRPr="00FD40C3" w:rsidRDefault="00801B5C" w:rsidP="00801B5C">
            <w:pPr>
              <w:pStyle w:val="Code"/>
              <w:rPr>
                <w:lang w:val="id-ID"/>
              </w:rPr>
            </w:pPr>
            <w:r w:rsidRPr="00FD40C3">
              <w:rPr>
                <w:lang w:val="id-ID"/>
              </w:rPr>
              <w:t xml:space="preserve">  &lt;/button&gt;</w:t>
            </w:r>
          </w:p>
          <w:p w14:paraId="531152E5" w14:textId="77777777" w:rsidR="00801B5C" w:rsidRPr="00FD40C3" w:rsidRDefault="00801B5C" w:rsidP="00801B5C">
            <w:pPr>
              <w:pStyle w:val="Code"/>
              <w:rPr>
                <w:lang w:val="id-ID"/>
              </w:rPr>
            </w:pPr>
            <w:r w:rsidRPr="00FD40C3">
              <w:rPr>
                <w:lang w:val="id-ID"/>
              </w:rPr>
              <w:t>&lt;/div&gt;</w:t>
            </w:r>
          </w:p>
          <w:p w14:paraId="5AA5EA8A" w14:textId="77777777" w:rsidR="00801B5C" w:rsidRPr="00FD40C3" w:rsidRDefault="00801B5C" w:rsidP="00801B5C">
            <w:pPr>
              <w:pStyle w:val="Code"/>
              <w:rPr>
                <w:lang w:val="id-ID"/>
              </w:rPr>
            </w:pPr>
            <w:r w:rsidRPr="00FD40C3">
              <w:rPr>
                <w:lang w:val="id-ID"/>
              </w:rPr>
              <w:t>&lt;script src="js/printResult.js"&gt;&lt;/script&gt;</w:t>
            </w:r>
          </w:p>
          <w:p w14:paraId="2A2397AF" w14:textId="77777777" w:rsidR="00801B5C" w:rsidRPr="00FD40C3" w:rsidRDefault="00801B5C" w:rsidP="00801B5C">
            <w:pPr>
              <w:pStyle w:val="Code"/>
              <w:rPr>
                <w:lang w:val="id-ID"/>
              </w:rPr>
            </w:pPr>
          </w:p>
          <w:p w14:paraId="327EEF77" w14:textId="77777777" w:rsidR="00801B5C" w:rsidRPr="00FD40C3" w:rsidRDefault="00801B5C" w:rsidP="00801B5C">
            <w:pPr>
              <w:pStyle w:val="Code"/>
              <w:rPr>
                <w:lang w:val="id-ID"/>
              </w:rPr>
            </w:pPr>
            <w:r w:rsidRPr="00FD40C3">
              <w:rPr>
                <w:lang w:val="id-ID"/>
              </w:rPr>
              <w:t>&lt;!-- &lt;h3&gt;Footer&lt;/h3&gt; --&gt;</w:t>
            </w:r>
          </w:p>
          <w:p w14:paraId="4AB5685E" w14:textId="77777777" w:rsidR="00801B5C" w:rsidRPr="00FD40C3" w:rsidRDefault="00801B5C" w:rsidP="00801B5C">
            <w:pPr>
              <w:pStyle w:val="Code"/>
              <w:rPr>
                <w:lang w:val="id-ID"/>
              </w:rPr>
            </w:pPr>
            <w:r w:rsidRPr="00FD40C3">
              <w:rPr>
                <w:lang w:val="id-ID"/>
              </w:rPr>
              <w:t>&lt;!-- Bootstrap JS --&gt;</w:t>
            </w:r>
          </w:p>
          <w:p w14:paraId="2C71CA92" w14:textId="77777777" w:rsidR="00801B5C" w:rsidRPr="00FD40C3" w:rsidRDefault="00801B5C" w:rsidP="00801B5C">
            <w:pPr>
              <w:pStyle w:val="Code"/>
              <w:rPr>
                <w:lang w:val="id-ID"/>
              </w:rPr>
            </w:pPr>
            <w:r w:rsidRPr="00FD40C3">
              <w:rPr>
                <w:lang w:val="id-ID"/>
              </w:rPr>
              <w:t xml:space="preserve">    &lt;script</w:t>
            </w:r>
          </w:p>
          <w:p w14:paraId="24751683" w14:textId="77777777" w:rsidR="00801B5C" w:rsidRPr="00FD40C3" w:rsidRDefault="00801B5C" w:rsidP="00801B5C">
            <w:pPr>
              <w:pStyle w:val="Code"/>
              <w:rPr>
                <w:lang w:val="id-ID"/>
              </w:rPr>
            </w:pPr>
            <w:r w:rsidRPr="00FD40C3">
              <w:rPr>
                <w:lang w:val="id-ID"/>
              </w:rPr>
              <w:t xml:space="preserve">      src="https://cdn.jsdelivr.net/npm/bootstrap@5.3.0-alpha3/dist/js/bootstrap.bundle.min.js"</w:t>
            </w:r>
          </w:p>
          <w:p w14:paraId="3AED6067" w14:textId="77777777" w:rsidR="00801B5C" w:rsidRPr="00FD40C3" w:rsidRDefault="00801B5C" w:rsidP="00801B5C">
            <w:pPr>
              <w:pStyle w:val="Code"/>
              <w:rPr>
                <w:lang w:val="id-ID"/>
              </w:rPr>
            </w:pPr>
            <w:r w:rsidRPr="00FD40C3">
              <w:rPr>
                <w:lang w:val="id-ID"/>
              </w:rPr>
              <w:t xml:space="preserve">      integrity="sha384-ENjdO4Dr2bkBIFxQpeoTz1HIcje39Wm4jDKdf19U8gI4ddQ3GYNS7NTKfAdVQSZe"</w:t>
            </w:r>
          </w:p>
          <w:p w14:paraId="3F982DD4" w14:textId="77777777" w:rsidR="00801B5C" w:rsidRPr="00FD40C3" w:rsidRDefault="00801B5C" w:rsidP="00801B5C">
            <w:pPr>
              <w:pStyle w:val="Code"/>
              <w:rPr>
                <w:lang w:val="id-ID"/>
              </w:rPr>
            </w:pPr>
            <w:r w:rsidRPr="00FD40C3">
              <w:rPr>
                <w:lang w:val="id-ID"/>
              </w:rPr>
              <w:t xml:space="preserve">      crossorigin="anonymous"</w:t>
            </w:r>
          </w:p>
          <w:p w14:paraId="4C22F2C2" w14:textId="77777777" w:rsidR="00801B5C" w:rsidRPr="00FD40C3" w:rsidRDefault="00801B5C" w:rsidP="00801B5C">
            <w:pPr>
              <w:pStyle w:val="Code"/>
              <w:rPr>
                <w:lang w:val="id-ID"/>
              </w:rPr>
            </w:pPr>
            <w:r w:rsidRPr="00FD40C3">
              <w:rPr>
                <w:lang w:val="id-ID"/>
              </w:rPr>
              <w:t xml:space="preserve">    &gt;&lt;/script&gt;</w:t>
            </w:r>
          </w:p>
          <w:p w14:paraId="73C7E706" w14:textId="77777777" w:rsidR="00801B5C" w:rsidRPr="00FD40C3" w:rsidRDefault="00801B5C" w:rsidP="00801B5C">
            <w:pPr>
              <w:pStyle w:val="Code"/>
              <w:rPr>
                <w:lang w:val="id-ID"/>
              </w:rPr>
            </w:pPr>
            <w:r w:rsidRPr="00FD40C3">
              <w:rPr>
                <w:lang w:val="id-ID"/>
              </w:rPr>
              <w:t>&lt;/body&gt;</w:t>
            </w:r>
          </w:p>
          <w:p w14:paraId="56F6B642" w14:textId="77777777" w:rsidR="00801B5C" w:rsidRPr="00FD40C3" w:rsidRDefault="00801B5C" w:rsidP="00801B5C">
            <w:pPr>
              <w:pStyle w:val="Code"/>
              <w:rPr>
                <w:lang w:val="id-ID"/>
              </w:rPr>
            </w:pPr>
          </w:p>
          <w:p w14:paraId="7C8694DB" w14:textId="51BADD2A" w:rsidR="00801B5C" w:rsidRPr="00FD40C3" w:rsidRDefault="00801B5C" w:rsidP="00801B5C">
            <w:pPr>
              <w:pStyle w:val="Code"/>
              <w:rPr>
                <w:lang w:val="id-ID"/>
              </w:rPr>
            </w:pPr>
            <w:r w:rsidRPr="00FD40C3">
              <w:rPr>
                <w:lang w:val="id-ID"/>
              </w:rPr>
              <w:t>&lt;/html&gt;</w:t>
            </w:r>
          </w:p>
        </w:tc>
      </w:tr>
    </w:tbl>
    <w:p w14:paraId="71E60C4B" w14:textId="08C37046" w:rsidR="00801B5C" w:rsidRPr="00FD40C3" w:rsidRDefault="00801B5C" w:rsidP="00565639">
      <w:pPr>
        <w:keepNext/>
        <w:keepLines/>
        <w:pBdr>
          <w:top w:val="nil"/>
          <w:left w:val="nil"/>
          <w:bottom w:val="nil"/>
          <w:right w:val="nil"/>
          <w:between w:val="nil"/>
        </w:pBdr>
        <w:ind w:firstLine="0"/>
        <w:rPr>
          <w:bCs/>
          <w:color w:val="000000"/>
          <w:sz w:val="28"/>
          <w:szCs w:val="28"/>
        </w:rPr>
      </w:pPr>
    </w:p>
    <w:p w14:paraId="4CB6E301" w14:textId="341DB182" w:rsidR="00801B5C"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5. app.js</w:t>
      </w:r>
    </w:p>
    <w:tbl>
      <w:tblPr>
        <w:tblStyle w:val="TableGrid"/>
        <w:tblW w:w="0" w:type="auto"/>
        <w:tblLook w:val="04A0" w:firstRow="1" w:lastRow="0" w:firstColumn="1" w:lastColumn="0" w:noHBand="0" w:noVBand="1"/>
      </w:tblPr>
      <w:tblGrid>
        <w:gridCol w:w="8439"/>
      </w:tblGrid>
      <w:tr w:rsidR="00801B5C" w:rsidRPr="00FD40C3" w14:paraId="50707DDD" w14:textId="77777777" w:rsidTr="00801B5C">
        <w:tc>
          <w:tcPr>
            <w:tcW w:w="8439" w:type="dxa"/>
          </w:tcPr>
          <w:p w14:paraId="5356568E" w14:textId="77777777" w:rsidR="00801B5C" w:rsidRPr="00FD40C3" w:rsidRDefault="00801B5C" w:rsidP="00801B5C">
            <w:pPr>
              <w:pStyle w:val="Code"/>
              <w:rPr>
                <w:lang w:val="id-ID"/>
              </w:rPr>
            </w:pPr>
            <w:r w:rsidRPr="00FD40C3">
              <w:rPr>
                <w:lang w:val="id-ID"/>
              </w:rPr>
              <w:t>const express = require("express");</w:t>
            </w:r>
          </w:p>
          <w:p w14:paraId="32436D5D" w14:textId="77777777" w:rsidR="00801B5C" w:rsidRPr="00FD40C3" w:rsidRDefault="00801B5C" w:rsidP="00801B5C">
            <w:pPr>
              <w:pStyle w:val="Code"/>
              <w:rPr>
                <w:lang w:val="id-ID"/>
              </w:rPr>
            </w:pPr>
            <w:r w:rsidRPr="00FD40C3">
              <w:rPr>
                <w:lang w:val="id-ID"/>
              </w:rPr>
              <w:t>const bodyParser = require("body-parser");</w:t>
            </w:r>
          </w:p>
          <w:p w14:paraId="5FC75237" w14:textId="77777777" w:rsidR="00801B5C" w:rsidRPr="00FD40C3" w:rsidRDefault="00801B5C" w:rsidP="00801B5C">
            <w:pPr>
              <w:pStyle w:val="Code"/>
              <w:rPr>
                <w:lang w:val="id-ID"/>
              </w:rPr>
            </w:pPr>
            <w:r w:rsidRPr="00FD40C3">
              <w:rPr>
                <w:lang w:val="id-ID"/>
              </w:rPr>
              <w:t>const path = require("path");</w:t>
            </w:r>
          </w:p>
          <w:p w14:paraId="7CA9E21E" w14:textId="77777777" w:rsidR="00801B5C" w:rsidRPr="00FD40C3" w:rsidRDefault="00801B5C" w:rsidP="00801B5C">
            <w:pPr>
              <w:pStyle w:val="Code"/>
              <w:rPr>
                <w:lang w:val="id-ID"/>
              </w:rPr>
            </w:pPr>
            <w:r w:rsidRPr="00FD40C3">
              <w:rPr>
                <w:lang w:val="id-ID"/>
              </w:rPr>
              <w:t>const CSVToJSON = require("csvtojson");</w:t>
            </w:r>
          </w:p>
          <w:p w14:paraId="1C548672" w14:textId="77777777" w:rsidR="00801B5C" w:rsidRPr="00FD40C3" w:rsidRDefault="00801B5C" w:rsidP="00801B5C">
            <w:pPr>
              <w:pStyle w:val="Code"/>
              <w:rPr>
                <w:lang w:val="id-ID"/>
              </w:rPr>
            </w:pPr>
            <w:r w:rsidRPr="00FD40C3">
              <w:rPr>
                <w:lang w:val="id-ID"/>
              </w:rPr>
              <w:t>const JSONToCSV = require("json2csv").parse;</w:t>
            </w:r>
          </w:p>
          <w:p w14:paraId="71B68C77" w14:textId="77777777" w:rsidR="00801B5C" w:rsidRPr="00FD40C3" w:rsidRDefault="00801B5C" w:rsidP="00801B5C">
            <w:pPr>
              <w:pStyle w:val="Code"/>
              <w:rPr>
                <w:lang w:val="id-ID"/>
              </w:rPr>
            </w:pPr>
            <w:r w:rsidRPr="00FD40C3">
              <w:rPr>
                <w:lang w:val="id-ID"/>
              </w:rPr>
              <w:t>var fs = require("fs");</w:t>
            </w:r>
          </w:p>
          <w:p w14:paraId="0337B542" w14:textId="77777777" w:rsidR="00801B5C" w:rsidRPr="00FD40C3" w:rsidRDefault="00801B5C" w:rsidP="00801B5C">
            <w:pPr>
              <w:pStyle w:val="Code"/>
              <w:rPr>
                <w:lang w:val="id-ID"/>
              </w:rPr>
            </w:pPr>
            <w:r w:rsidRPr="00FD40C3">
              <w:rPr>
                <w:lang w:val="id-ID"/>
              </w:rPr>
              <w:t>const { PythonShell } = require("python-shell");</w:t>
            </w:r>
          </w:p>
          <w:p w14:paraId="0B315A8E" w14:textId="77777777" w:rsidR="00801B5C" w:rsidRPr="00FD40C3" w:rsidRDefault="00801B5C" w:rsidP="00801B5C">
            <w:pPr>
              <w:pStyle w:val="Code"/>
              <w:rPr>
                <w:lang w:val="id-ID"/>
              </w:rPr>
            </w:pPr>
            <w:r w:rsidRPr="00FD40C3">
              <w:rPr>
                <w:lang w:val="id-ID"/>
              </w:rPr>
              <w:t>const multer = require("multer");</w:t>
            </w:r>
          </w:p>
          <w:p w14:paraId="7F6BA831" w14:textId="77777777" w:rsidR="00801B5C" w:rsidRPr="00FD40C3" w:rsidRDefault="00801B5C" w:rsidP="00801B5C">
            <w:pPr>
              <w:pStyle w:val="Code"/>
              <w:rPr>
                <w:lang w:val="id-ID"/>
              </w:rPr>
            </w:pPr>
          </w:p>
          <w:p w14:paraId="60204FE2" w14:textId="77777777" w:rsidR="00801B5C" w:rsidRPr="00FD40C3" w:rsidRDefault="00801B5C" w:rsidP="00801B5C">
            <w:pPr>
              <w:pStyle w:val="Code"/>
              <w:rPr>
                <w:lang w:val="id-ID"/>
              </w:rPr>
            </w:pPr>
            <w:r w:rsidRPr="00FD40C3">
              <w:rPr>
                <w:lang w:val="id-ID"/>
              </w:rPr>
              <w:t>let bulkDocumentID;</w:t>
            </w:r>
          </w:p>
          <w:p w14:paraId="52A577FA" w14:textId="77777777" w:rsidR="00801B5C" w:rsidRPr="00FD40C3" w:rsidRDefault="00801B5C" w:rsidP="00801B5C">
            <w:pPr>
              <w:pStyle w:val="Code"/>
              <w:rPr>
                <w:lang w:val="id-ID"/>
              </w:rPr>
            </w:pPr>
            <w:r w:rsidRPr="00FD40C3">
              <w:rPr>
                <w:lang w:val="id-ID"/>
              </w:rPr>
              <w:t>const storage = multer.diskStorage({</w:t>
            </w:r>
          </w:p>
          <w:p w14:paraId="30F89AB9" w14:textId="77777777" w:rsidR="00801B5C" w:rsidRPr="00FD40C3" w:rsidRDefault="00801B5C" w:rsidP="00801B5C">
            <w:pPr>
              <w:pStyle w:val="Code"/>
              <w:rPr>
                <w:lang w:val="id-ID"/>
              </w:rPr>
            </w:pPr>
            <w:r w:rsidRPr="00FD40C3">
              <w:rPr>
                <w:lang w:val="id-ID"/>
              </w:rPr>
              <w:t xml:space="preserve">  destination: (req, file, cb) =&gt; {</w:t>
            </w:r>
          </w:p>
          <w:p w14:paraId="4C546A12" w14:textId="77777777" w:rsidR="00801B5C" w:rsidRPr="00FD40C3" w:rsidRDefault="00801B5C" w:rsidP="00801B5C">
            <w:pPr>
              <w:pStyle w:val="Code"/>
              <w:rPr>
                <w:lang w:val="id-ID"/>
              </w:rPr>
            </w:pPr>
            <w:r w:rsidRPr="00FD40C3">
              <w:rPr>
                <w:lang w:val="id-ID"/>
              </w:rPr>
              <w:t xml:space="preserve">    cb(null, "./");</w:t>
            </w:r>
          </w:p>
          <w:p w14:paraId="5D761D96" w14:textId="77777777" w:rsidR="00801B5C" w:rsidRPr="00FD40C3" w:rsidRDefault="00801B5C" w:rsidP="00801B5C">
            <w:pPr>
              <w:pStyle w:val="Code"/>
              <w:rPr>
                <w:lang w:val="id-ID"/>
              </w:rPr>
            </w:pPr>
            <w:r w:rsidRPr="00FD40C3">
              <w:rPr>
                <w:lang w:val="id-ID"/>
              </w:rPr>
              <w:t xml:space="preserve">  },</w:t>
            </w:r>
          </w:p>
          <w:p w14:paraId="1759F6A9" w14:textId="77777777" w:rsidR="00801B5C" w:rsidRPr="00FD40C3" w:rsidRDefault="00801B5C" w:rsidP="00801B5C">
            <w:pPr>
              <w:pStyle w:val="Code"/>
              <w:rPr>
                <w:lang w:val="id-ID"/>
              </w:rPr>
            </w:pPr>
            <w:r w:rsidRPr="00FD40C3">
              <w:rPr>
                <w:lang w:val="id-ID"/>
              </w:rPr>
              <w:t xml:space="preserve">  filename: (req, file, cb) =&gt; {</w:t>
            </w:r>
          </w:p>
          <w:p w14:paraId="71586BD6" w14:textId="77777777" w:rsidR="00801B5C" w:rsidRPr="00FD40C3" w:rsidRDefault="00801B5C" w:rsidP="00801B5C">
            <w:pPr>
              <w:pStyle w:val="Code"/>
              <w:rPr>
                <w:lang w:val="id-ID"/>
              </w:rPr>
            </w:pPr>
            <w:r w:rsidRPr="00FD40C3">
              <w:rPr>
                <w:lang w:val="id-ID"/>
              </w:rPr>
              <w:t xml:space="preserve">    bulkDocumentID = new Date().getMilliseconds();</w:t>
            </w:r>
          </w:p>
          <w:p w14:paraId="682DE4A7" w14:textId="77777777" w:rsidR="00801B5C" w:rsidRPr="00FD40C3" w:rsidRDefault="00801B5C" w:rsidP="00801B5C">
            <w:pPr>
              <w:pStyle w:val="Code"/>
              <w:rPr>
                <w:lang w:val="id-ID"/>
              </w:rPr>
            </w:pPr>
            <w:r w:rsidRPr="00FD40C3">
              <w:rPr>
                <w:lang w:val="id-ID"/>
              </w:rPr>
              <w:t xml:space="preserve">    cb(null, bulkDocumentID + ".csv");</w:t>
            </w:r>
          </w:p>
          <w:p w14:paraId="43A9DADF" w14:textId="77777777" w:rsidR="00801B5C" w:rsidRPr="00FD40C3" w:rsidRDefault="00801B5C" w:rsidP="00801B5C">
            <w:pPr>
              <w:pStyle w:val="Code"/>
              <w:rPr>
                <w:lang w:val="id-ID"/>
              </w:rPr>
            </w:pPr>
            <w:r w:rsidRPr="00FD40C3">
              <w:rPr>
                <w:lang w:val="id-ID"/>
              </w:rPr>
              <w:lastRenderedPageBreak/>
              <w:t xml:space="preserve">  },</w:t>
            </w:r>
          </w:p>
          <w:p w14:paraId="663E6EAE" w14:textId="77777777" w:rsidR="00801B5C" w:rsidRPr="00FD40C3" w:rsidRDefault="00801B5C" w:rsidP="00801B5C">
            <w:pPr>
              <w:pStyle w:val="Code"/>
              <w:rPr>
                <w:lang w:val="id-ID"/>
              </w:rPr>
            </w:pPr>
            <w:r w:rsidRPr="00FD40C3">
              <w:rPr>
                <w:lang w:val="id-ID"/>
              </w:rPr>
              <w:t>});</w:t>
            </w:r>
          </w:p>
          <w:p w14:paraId="042908F8" w14:textId="77777777" w:rsidR="00801B5C" w:rsidRPr="00FD40C3" w:rsidRDefault="00801B5C" w:rsidP="00801B5C">
            <w:pPr>
              <w:pStyle w:val="Code"/>
              <w:rPr>
                <w:lang w:val="id-ID"/>
              </w:rPr>
            </w:pPr>
            <w:r w:rsidRPr="00FD40C3">
              <w:rPr>
                <w:lang w:val="id-ID"/>
              </w:rPr>
              <w:t>const upload = multer({ storage: storage });</w:t>
            </w:r>
          </w:p>
          <w:p w14:paraId="3549B9F5" w14:textId="77777777" w:rsidR="00801B5C" w:rsidRPr="00FD40C3" w:rsidRDefault="00801B5C" w:rsidP="00801B5C">
            <w:pPr>
              <w:pStyle w:val="Code"/>
              <w:rPr>
                <w:lang w:val="id-ID"/>
              </w:rPr>
            </w:pPr>
          </w:p>
          <w:p w14:paraId="686FB7C1" w14:textId="77777777" w:rsidR="00801B5C" w:rsidRPr="00FD40C3" w:rsidRDefault="00801B5C" w:rsidP="00801B5C">
            <w:pPr>
              <w:pStyle w:val="Code"/>
              <w:rPr>
                <w:lang w:val="id-ID"/>
              </w:rPr>
            </w:pPr>
            <w:r w:rsidRPr="00FD40C3">
              <w:rPr>
                <w:lang w:val="id-ID"/>
              </w:rPr>
              <w:t>const app = express();</w:t>
            </w:r>
          </w:p>
          <w:p w14:paraId="20E95975" w14:textId="77777777" w:rsidR="00801B5C" w:rsidRPr="00FD40C3" w:rsidRDefault="00801B5C" w:rsidP="00801B5C">
            <w:pPr>
              <w:pStyle w:val="Code"/>
              <w:rPr>
                <w:lang w:val="id-ID"/>
              </w:rPr>
            </w:pPr>
          </w:p>
          <w:p w14:paraId="33199806" w14:textId="77777777" w:rsidR="00801B5C" w:rsidRPr="00FD40C3" w:rsidRDefault="00801B5C" w:rsidP="00801B5C">
            <w:pPr>
              <w:pStyle w:val="Code"/>
              <w:rPr>
                <w:lang w:val="id-ID"/>
              </w:rPr>
            </w:pPr>
            <w:r w:rsidRPr="00FD40C3">
              <w:rPr>
                <w:lang w:val="id-ID"/>
              </w:rPr>
              <w:t>app.set("views", [path.join(__dirname, "views")]);</w:t>
            </w:r>
          </w:p>
          <w:p w14:paraId="77E9F2B2" w14:textId="77777777" w:rsidR="00801B5C" w:rsidRPr="00FD40C3" w:rsidRDefault="00801B5C" w:rsidP="00801B5C">
            <w:pPr>
              <w:pStyle w:val="Code"/>
              <w:rPr>
                <w:lang w:val="id-ID"/>
              </w:rPr>
            </w:pPr>
            <w:r w:rsidRPr="00FD40C3">
              <w:rPr>
                <w:lang w:val="id-ID"/>
              </w:rPr>
              <w:t>app.set("view engine", "ejs");</w:t>
            </w:r>
          </w:p>
          <w:p w14:paraId="651092AB" w14:textId="77777777" w:rsidR="00801B5C" w:rsidRPr="00FD40C3" w:rsidRDefault="00801B5C" w:rsidP="00801B5C">
            <w:pPr>
              <w:pStyle w:val="Code"/>
              <w:rPr>
                <w:lang w:val="id-ID"/>
              </w:rPr>
            </w:pPr>
          </w:p>
          <w:p w14:paraId="47D79BA3" w14:textId="77777777" w:rsidR="00801B5C" w:rsidRPr="00FD40C3" w:rsidRDefault="00801B5C" w:rsidP="00801B5C">
            <w:pPr>
              <w:pStyle w:val="Code"/>
              <w:rPr>
                <w:lang w:val="id-ID"/>
              </w:rPr>
            </w:pPr>
            <w:r w:rsidRPr="00FD40C3">
              <w:rPr>
                <w:lang w:val="id-ID"/>
              </w:rPr>
              <w:t>app.use(bodyParser.urlencoded({ extended: true, limit: "50mb" }));</w:t>
            </w:r>
          </w:p>
          <w:p w14:paraId="357A9D2C" w14:textId="77777777" w:rsidR="00801B5C" w:rsidRPr="00FD40C3" w:rsidRDefault="00801B5C" w:rsidP="00801B5C">
            <w:pPr>
              <w:pStyle w:val="Code"/>
              <w:rPr>
                <w:lang w:val="id-ID"/>
              </w:rPr>
            </w:pPr>
            <w:r w:rsidRPr="00FD40C3">
              <w:rPr>
                <w:lang w:val="id-ID"/>
              </w:rPr>
              <w:t>app.use(express.static("public"));</w:t>
            </w:r>
          </w:p>
          <w:p w14:paraId="3BEC7C79" w14:textId="77777777" w:rsidR="00801B5C" w:rsidRPr="00FD40C3" w:rsidRDefault="00801B5C" w:rsidP="00801B5C">
            <w:pPr>
              <w:pStyle w:val="Code"/>
              <w:rPr>
                <w:lang w:val="id-ID"/>
              </w:rPr>
            </w:pPr>
            <w:r w:rsidRPr="00FD40C3">
              <w:rPr>
                <w:lang w:val="id-ID"/>
              </w:rPr>
              <w:t>app.use(express.json({ limit: "50mb" }));</w:t>
            </w:r>
          </w:p>
          <w:p w14:paraId="7A6FFF7A" w14:textId="77777777" w:rsidR="00801B5C" w:rsidRPr="00FD40C3" w:rsidRDefault="00801B5C" w:rsidP="00801B5C">
            <w:pPr>
              <w:pStyle w:val="Code"/>
              <w:rPr>
                <w:lang w:val="id-ID"/>
              </w:rPr>
            </w:pPr>
          </w:p>
          <w:p w14:paraId="35A8DD23" w14:textId="77777777" w:rsidR="00801B5C" w:rsidRPr="00FD40C3" w:rsidRDefault="00801B5C" w:rsidP="00801B5C">
            <w:pPr>
              <w:pStyle w:val="Code"/>
              <w:rPr>
                <w:lang w:val="id-ID"/>
              </w:rPr>
            </w:pPr>
            <w:r w:rsidRPr="00FD40C3">
              <w:rPr>
                <w:lang w:val="id-ID"/>
              </w:rPr>
              <w:t>app.get("/", (req, res) =&gt; {</w:t>
            </w:r>
          </w:p>
          <w:p w14:paraId="2A385E42" w14:textId="77777777" w:rsidR="00801B5C" w:rsidRPr="00FD40C3" w:rsidRDefault="00801B5C" w:rsidP="00801B5C">
            <w:pPr>
              <w:pStyle w:val="Code"/>
              <w:rPr>
                <w:lang w:val="id-ID"/>
              </w:rPr>
            </w:pPr>
            <w:r w:rsidRPr="00FD40C3">
              <w:rPr>
                <w:lang w:val="id-ID"/>
              </w:rPr>
              <w:t xml:space="preserve">  res.render("home/home");</w:t>
            </w:r>
          </w:p>
          <w:p w14:paraId="4F84DBF3" w14:textId="77777777" w:rsidR="00801B5C" w:rsidRPr="00FD40C3" w:rsidRDefault="00801B5C" w:rsidP="00801B5C">
            <w:pPr>
              <w:pStyle w:val="Code"/>
              <w:rPr>
                <w:lang w:val="id-ID"/>
              </w:rPr>
            </w:pPr>
            <w:r w:rsidRPr="00FD40C3">
              <w:rPr>
                <w:lang w:val="id-ID"/>
              </w:rPr>
              <w:t>});</w:t>
            </w:r>
          </w:p>
          <w:p w14:paraId="36F6C82D" w14:textId="77777777" w:rsidR="00801B5C" w:rsidRPr="00FD40C3" w:rsidRDefault="00801B5C" w:rsidP="00801B5C">
            <w:pPr>
              <w:pStyle w:val="Code"/>
              <w:rPr>
                <w:lang w:val="id-ID"/>
              </w:rPr>
            </w:pPr>
          </w:p>
          <w:p w14:paraId="346A4A74" w14:textId="77777777" w:rsidR="00801B5C" w:rsidRPr="00FD40C3" w:rsidRDefault="00801B5C" w:rsidP="00801B5C">
            <w:pPr>
              <w:pStyle w:val="Code"/>
              <w:rPr>
                <w:lang w:val="id-ID"/>
              </w:rPr>
            </w:pPr>
            <w:r w:rsidRPr="00FD40C3">
              <w:rPr>
                <w:lang w:val="id-ID"/>
              </w:rPr>
              <w:t>app.get("/help", (req, res) =&gt; {</w:t>
            </w:r>
          </w:p>
          <w:p w14:paraId="6CB71164" w14:textId="77777777" w:rsidR="00801B5C" w:rsidRPr="00FD40C3" w:rsidRDefault="00801B5C" w:rsidP="00801B5C">
            <w:pPr>
              <w:pStyle w:val="Code"/>
              <w:rPr>
                <w:lang w:val="id-ID"/>
              </w:rPr>
            </w:pPr>
            <w:r w:rsidRPr="00FD40C3">
              <w:rPr>
                <w:lang w:val="id-ID"/>
              </w:rPr>
              <w:t xml:space="preserve">  res.render("help/help");</w:t>
            </w:r>
          </w:p>
          <w:p w14:paraId="46230D95" w14:textId="77777777" w:rsidR="00801B5C" w:rsidRPr="00FD40C3" w:rsidRDefault="00801B5C" w:rsidP="00801B5C">
            <w:pPr>
              <w:pStyle w:val="Code"/>
              <w:rPr>
                <w:lang w:val="id-ID"/>
              </w:rPr>
            </w:pPr>
            <w:r w:rsidRPr="00FD40C3">
              <w:rPr>
                <w:lang w:val="id-ID"/>
              </w:rPr>
              <w:t>});</w:t>
            </w:r>
          </w:p>
          <w:p w14:paraId="49CCE877" w14:textId="77777777" w:rsidR="00801B5C" w:rsidRPr="00FD40C3" w:rsidRDefault="00801B5C" w:rsidP="00801B5C">
            <w:pPr>
              <w:pStyle w:val="Code"/>
              <w:rPr>
                <w:lang w:val="id-ID"/>
              </w:rPr>
            </w:pPr>
          </w:p>
          <w:p w14:paraId="54FF072E" w14:textId="77777777" w:rsidR="00801B5C" w:rsidRPr="00FD40C3" w:rsidRDefault="00801B5C" w:rsidP="00801B5C">
            <w:pPr>
              <w:pStyle w:val="Code"/>
              <w:rPr>
                <w:lang w:val="id-ID"/>
              </w:rPr>
            </w:pPr>
            <w:r w:rsidRPr="00FD40C3">
              <w:rPr>
                <w:lang w:val="id-ID"/>
              </w:rPr>
              <w:t>app.route("/option").post((req, res) =&gt; {</w:t>
            </w:r>
          </w:p>
          <w:p w14:paraId="56C34368" w14:textId="77777777" w:rsidR="00801B5C" w:rsidRPr="00FD40C3" w:rsidRDefault="00801B5C" w:rsidP="00801B5C">
            <w:pPr>
              <w:pStyle w:val="Code"/>
              <w:rPr>
                <w:lang w:val="id-ID"/>
              </w:rPr>
            </w:pPr>
            <w:r w:rsidRPr="00FD40C3">
              <w:rPr>
                <w:lang w:val="id-ID"/>
              </w:rPr>
              <w:t xml:space="preserve">  const obj = {</w:t>
            </w:r>
          </w:p>
          <w:p w14:paraId="1BFDC280" w14:textId="77777777" w:rsidR="00801B5C" w:rsidRPr="00FD40C3" w:rsidRDefault="00801B5C" w:rsidP="00801B5C">
            <w:pPr>
              <w:pStyle w:val="Code"/>
              <w:rPr>
                <w:lang w:val="id-ID"/>
              </w:rPr>
            </w:pPr>
            <w:r w:rsidRPr="00FD40C3">
              <w:rPr>
                <w:lang w:val="id-ID"/>
              </w:rPr>
              <w:t xml:space="preserve">    language: req.body.language,</w:t>
            </w:r>
          </w:p>
          <w:p w14:paraId="711B7A8B" w14:textId="77777777" w:rsidR="00801B5C" w:rsidRPr="00FD40C3" w:rsidRDefault="00801B5C" w:rsidP="00801B5C">
            <w:pPr>
              <w:pStyle w:val="Code"/>
              <w:rPr>
                <w:lang w:val="id-ID"/>
              </w:rPr>
            </w:pPr>
            <w:r w:rsidRPr="00FD40C3">
              <w:rPr>
                <w:lang w:val="id-ID"/>
              </w:rPr>
              <w:t xml:space="preserve">    select: req.body.select,</w:t>
            </w:r>
          </w:p>
          <w:p w14:paraId="463922BA" w14:textId="77777777" w:rsidR="00801B5C" w:rsidRPr="00FD40C3" w:rsidRDefault="00801B5C" w:rsidP="00801B5C">
            <w:pPr>
              <w:pStyle w:val="Code"/>
              <w:rPr>
                <w:lang w:val="id-ID"/>
              </w:rPr>
            </w:pPr>
            <w:r w:rsidRPr="00FD40C3">
              <w:rPr>
                <w:lang w:val="id-ID"/>
              </w:rPr>
              <w:t xml:space="preserve">  };</w:t>
            </w:r>
          </w:p>
          <w:p w14:paraId="18F619B5" w14:textId="77777777" w:rsidR="00801B5C" w:rsidRPr="00FD40C3" w:rsidRDefault="00801B5C" w:rsidP="00801B5C">
            <w:pPr>
              <w:pStyle w:val="Code"/>
              <w:rPr>
                <w:lang w:val="id-ID"/>
              </w:rPr>
            </w:pPr>
            <w:r w:rsidRPr="00FD40C3">
              <w:rPr>
                <w:lang w:val="id-ID"/>
              </w:rPr>
              <w:t xml:space="preserve">  if (obj.language === "Indonesia") {</w:t>
            </w:r>
          </w:p>
          <w:p w14:paraId="3444E9F4" w14:textId="77777777" w:rsidR="00801B5C" w:rsidRPr="00FD40C3" w:rsidRDefault="00801B5C" w:rsidP="00801B5C">
            <w:pPr>
              <w:pStyle w:val="Code"/>
              <w:rPr>
                <w:lang w:val="id-ID"/>
              </w:rPr>
            </w:pPr>
            <w:r w:rsidRPr="00FD40C3">
              <w:rPr>
                <w:lang w:val="id-ID"/>
              </w:rPr>
              <w:t xml:space="preserve">    if (obj.select === "single") {</w:t>
            </w:r>
          </w:p>
          <w:p w14:paraId="52D00E21" w14:textId="77777777" w:rsidR="00801B5C" w:rsidRPr="00FD40C3" w:rsidRDefault="00801B5C" w:rsidP="00801B5C">
            <w:pPr>
              <w:pStyle w:val="Code"/>
              <w:rPr>
                <w:lang w:val="id-ID"/>
              </w:rPr>
            </w:pPr>
            <w:r w:rsidRPr="00FD40C3">
              <w:rPr>
                <w:lang w:val="id-ID"/>
              </w:rPr>
              <w:t xml:space="preserve">      res.render("indonesia/single", { language: obj.language });</w:t>
            </w:r>
          </w:p>
          <w:p w14:paraId="12BAF5B0" w14:textId="77777777" w:rsidR="00801B5C" w:rsidRPr="00FD40C3" w:rsidRDefault="00801B5C" w:rsidP="00801B5C">
            <w:pPr>
              <w:pStyle w:val="Code"/>
              <w:rPr>
                <w:lang w:val="id-ID"/>
              </w:rPr>
            </w:pPr>
            <w:r w:rsidRPr="00FD40C3">
              <w:rPr>
                <w:lang w:val="id-ID"/>
              </w:rPr>
              <w:t xml:space="preserve">    } else {</w:t>
            </w:r>
          </w:p>
          <w:p w14:paraId="2970116B" w14:textId="77777777" w:rsidR="00801B5C" w:rsidRPr="00FD40C3" w:rsidRDefault="00801B5C" w:rsidP="00801B5C">
            <w:pPr>
              <w:pStyle w:val="Code"/>
              <w:rPr>
                <w:lang w:val="id-ID"/>
              </w:rPr>
            </w:pPr>
            <w:r w:rsidRPr="00FD40C3">
              <w:rPr>
                <w:lang w:val="id-ID"/>
              </w:rPr>
              <w:t xml:space="preserve">      res.render("indonesia/bulkJQuery");</w:t>
            </w:r>
          </w:p>
          <w:p w14:paraId="4B58FD5A" w14:textId="77777777" w:rsidR="00801B5C" w:rsidRPr="00FD40C3" w:rsidRDefault="00801B5C" w:rsidP="00801B5C">
            <w:pPr>
              <w:pStyle w:val="Code"/>
              <w:rPr>
                <w:lang w:val="id-ID"/>
              </w:rPr>
            </w:pPr>
            <w:r w:rsidRPr="00FD40C3">
              <w:rPr>
                <w:lang w:val="id-ID"/>
              </w:rPr>
              <w:t xml:space="preserve">    }</w:t>
            </w:r>
          </w:p>
          <w:p w14:paraId="2FFC4A7A" w14:textId="77777777" w:rsidR="00801B5C" w:rsidRPr="00FD40C3" w:rsidRDefault="00801B5C" w:rsidP="00801B5C">
            <w:pPr>
              <w:pStyle w:val="Code"/>
              <w:rPr>
                <w:lang w:val="id-ID"/>
              </w:rPr>
            </w:pPr>
            <w:r w:rsidRPr="00FD40C3">
              <w:rPr>
                <w:lang w:val="id-ID"/>
              </w:rPr>
              <w:t xml:space="preserve">  } else if (obj.language === "Inggris") {</w:t>
            </w:r>
          </w:p>
          <w:p w14:paraId="7CC1E98E" w14:textId="77777777" w:rsidR="00801B5C" w:rsidRPr="00FD40C3" w:rsidRDefault="00801B5C" w:rsidP="00801B5C">
            <w:pPr>
              <w:pStyle w:val="Code"/>
              <w:rPr>
                <w:lang w:val="id-ID"/>
              </w:rPr>
            </w:pPr>
            <w:r w:rsidRPr="00FD40C3">
              <w:rPr>
                <w:lang w:val="id-ID"/>
              </w:rPr>
              <w:t xml:space="preserve">    if (obj.select === "single") {</w:t>
            </w:r>
          </w:p>
          <w:p w14:paraId="3629F87A" w14:textId="77777777" w:rsidR="00801B5C" w:rsidRPr="00FD40C3" w:rsidRDefault="00801B5C" w:rsidP="00801B5C">
            <w:pPr>
              <w:pStyle w:val="Code"/>
              <w:rPr>
                <w:lang w:val="id-ID"/>
              </w:rPr>
            </w:pPr>
            <w:r w:rsidRPr="00FD40C3">
              <w:rPr>
                <w:lang w:val="id-ID"/>
              </w:rPr>
              <w:t xml:space="preserve">      res.render("inggris/single");</w:t>
            </w:r>
          </w:p>
          <w:p w14:paraId="032E3EF5" w14:textId="77777777" w:rsidR="00801B5C" w:rsidRPr="00FD40C3" w:rsidRDefault="00801B5C" w:rsidP="00801B5C">
            <w:pPr>
              <w:pStyle w:val="Code"/>
              <w:rPr>
                <w:lang w:val="id-ID"/>
              </w:rPr>
            </w:pPr>
            <w:r w:rsidRPr="00FD40C3">
              <w:rPr>
                <w:lang w:val="id-ID"/>
              </w:rPr>
              <w:t xml:space="preserve">    } else {</w:t>
            </w:r>
          </w:p>
          <w:p w14:paraId="2032004B" w14:textId="77777777" w:rsidR="00801B5C" w:rsidRPr="00FD40C3" w:rsidRDefault="00801B5C" w:rsidP="00801B5C">
            <w:pPr>
              <w:pStyle w:val="Code"/>
              <w:rPr>
                <w:lang w:val="id-ID"/>
              </w:rPr>
            </w:pPr>
            <w:r w:rsidRPr="00FD40C3">
              <w:rPr>
                <w:lang w:val="id-ID"/>
              </w:rPr>
              <w:t xml:space="preserve">      res.render("inggris/bulk");</w:t>
            </w:r>
          </w:p>
          <w:p w14:paraId="3941F512" w14:textId="77777777" w:rsidR="00801B5C" w:rsidRPr="00FD40C3" w:rsidRDefault="00801B5C" w:rsidP="00801B5C">
            <w:pPr>
              <w:pStyle w:val="Code"/>
              <w:rPr>
                <w:lang w:val="id-ID"/>
              </w:rPr>
            </w:pPr>
            <w:r w:rsidRPr="00FD40C3">
              <w:rPr>
                <w:lang w:val="id-ID"/>
              </w:rPr>
              <w:t xml:space="preserve">    }</w:t>
            </w:r>
          </w:p>
          <w:p w14:paraId="32638A62" w14:textId="77777777" w:rsidR="00801B5C" w:rsidRPr="00FD40C3" w:rsidRDefault="00801B5C" w:rsidP="00801B5C">
            <w:pPr>
              <w:pStyle w:val="Code"/>
              <w:rPr>
                <w:lang w:val="id-ID"/>
              </w:rPr>
            </w:pPr>
            <w:r w:rsidRPr="00FD40C3">
              <w:rPr>
                <w:lang w:val="id-ID"/>
              </w:rPr>
              <w:t xml:space="preserve">  } else {</w:t>
            </w:r>
          </w:p>
          <w:p w14:paraId="2FC09916" w14:textId="77777777" w:rsidR="00801B5C" w:rsidRPr="00FD40C3" w:rsidRDefault="00801B5C" w:rsidP="00801B5C">
            <w:pPr>
              <w:pStyle w:val="Code"/>
              <w:rPr>
                <w:lang w:val="id-ID"/>
              </w:rPr>
            </w:pPr>
            <w:r w:rsidRPr="00FD40C3">
              <w:rPr>
                <w:lang w:val="id-ID"/>
              </w:rPr>
              <w:t xml:space="preserve">    res.redirect("/");</w:t>
            </w:r>
          </w:p>
          <w:p w14:paraId="0ABD9F69" w14:textId="77777777" w:rsidR="00801B5C" w:rsidRPr="00FD40C3" w:rsidRDefault="00801B5C" w:rsidP="00801B5C">
            <w:pPr>
              <w:pStyle w:val="Code"/>
              <w:rPr>
                <w:lang w:val="id-ID"/>
              </w:rPr>
            </w:pPr>
            <w:r w:rsidRPr="00FD40C3">
              <w:rPr>
                <w:lang w:val="id-ID"/>
              </w:rPr>
              <w:t xml:space="preserve">  }</w:t>
            </w:r>
          </w:p>
          <w:p w14:paraId="27993E63" w14:textId="77777777" w:rsidR="00801B5C" w:rsidRPr="00FD40C3" w:rsidRDefault="00801B5C" w:rsidP="00801B5C">
            <w:pPr>
              <w:pStyle w:val="Code"/>
              <w:rPr>
                <w:lang w:val="id-ID"/>
              </w:rPr>
            </w:pPr>
            <w:r w:rsidRPr="00FD40C3">
              <w:rPr>
                <w:lang w:val="id-ID"/>
              </w:rPr>
              <w:t>});</w:t>
            </w:r>
          </w:p>
          <w:p w14:paraId="3CFB1B21" w14:textId="77777777" w:rsidR="00801B5C" w:rsidRPr="00FD40C3" w:rsidRDefault="00801B5C" w:rsidP="00801B5C">
            <w:pPr>
              <w:pStyle w:val="Code"/>
              <w:rPr>
                <w:lang w:val="id-ID"/>
              </w:rPr>
            </w:pPr>
          </w:p>
          <w:p w14:paraId="084C9F8D" w14:textId="77777777" w:rsidR="00801B5C" w:rsidRPr="00FD40C3" w:rsidRDefault="00801B5C" w:rsidP="00801B5C">
            <w:pPr>
              <w:pStyle w:val="Code"/>
              <w:rPr>
                <w:lang w:val="id-ID"/>
              </w:rPr>
            </w:pPr>
            <w:r w:rsidRPr="00FD40C3">
              <w:rPr>
                <w:lang w:val="id-ID"/>
              </w:rPr>
              <w:t>app.post("/ens", (req, res) =&gt; {</w:t>
            </w:r>
          </w:p>
          <w:p w14:paraId="7E91A089" w14:textId="77777777" w:rsidR="00801B5C" w:rsidRPr="00FD40C3" w:rsidRDefault="00801B5C" w:rsidP="00801B5C">
            <w:pPr>
              <w:pStyle w:val="Code"/>
              <w:rPr>
                <w:lang w:val="id-ID"/>
              </w:rPr>
            </w:pPr>
            <w:r w:rsidRPr="00FD40C3">
              <w:rPr>
                <w:lang w:val="id-ID"/>
              </w:rPr>
              <w:t xml:space="preserve">  const keyAnswer = req.body.teacherAnswer;</w:t>
            </w:r>
          </w:p>
          <w:p w14:paraId="33C8B071" w14:textId="77777777" w:rsidR="00801B5C" w:rsidRPr="00FD40C3" w:rsidRDefault="00801B5C" w:rsidP="00801B5C">
            <w:pPr>
              <w:pStyle w:val="Code"/>
              <w:rPr>
                <w:lang w:val="id-ID"/>
              </w:rPr>
            </w:pPr>
            <w:r w:rsidRPr="00FD40C3">
              <w:rPr>
                <w:lang w:val="id-ID"/>
              </w:rPr>
              <w:t xml:space="preserve">  const answer = req.body.studentAnswer;</w:t>
            </w:r>
          </w:p>
          <w:p w14:paraId="35259E84" w14:textId="77777777" w:rsidR="00801B5C" w:rsidRPr="00FD40C3" w:rsidRDefault="00801B5C" w:rsidP="00801B5C">
            <w:pPr>
              <w:pStyle w:val="Code"/>
              <w:rPr>
                <w:lang w:val="id-ID"/>
              </w:rPr>
            </w:pPr>
            <w:r w:rsidRPr="00FD40C3">
              <w:rPr>
                <w:lang w:val="id-ID"/>
              </w:rPr>
              <w:t xml:space="preserve">  const language = req.body.language;</w:t>
            </w:r>
          </w:p>
          <w:p w14:paraId="7F3F0205" w14:textId="77777777" w:rsidR="00801B5C" w:rsidRPr="00FD40C3" w:rsidRDefault="00801B5C" w:rsidP="00801B5C">
            <w:pPr>
              <w:pStyle w:val="Code"/>
              <w:rPr>
                <w:lang w:val="id-ID"/>
              </w:rPr>
            </w:pPr>
            <w:r w:rsidRPr="00FD40C3">
              <w:rPr>
                <w:lang w:val="id-ID"/>
              </w:rPr>
              <w:t xml:space="preserve">  const docid = req.body.docid;</w:t>
            </w:r>
          </w:p>
          <w:p w14:paraId="2F3D7261" w14:textId="77777777" w:rsidR="00801B5C" w:rsidRPr="00FD40C3" w:rsidRDefault="00801B5C" w:rsidP="00801B5C">
            <w:pPr>
              <w:pStyle w:val="Code"/>
              <w:rPr>
                <w:lang w:val="id-ID"/>
              </w:rPr>
            </w:pPr>
          </w:p>
          <w:p w14:paraId="6359B0C1" w14:textId="77777777" w:rsidR="00801B5C" w:rsidRPr="00FD40C3" w:rsidRDefault="00801B5C" w:rsidP="00801B5C">
            <w:pPr>
              <w:pStyle w:val="Code"/>
              <w:rPr>
                <w:lang w:val="id-ID"/>
              </w:rPr>
            </w:pPr>
            <w:r w:rsidRPr="00FD40C3">
              <w:rPr>
                <w:lang w:val="id-ID"/>
              </w:rPr>
              <w:t xml:space="preserve">  let Dataset = `keyAnswer,studentAnswer\n"${keyAnswer}","${answer}"`;</w:t>
            </w:r>
          </w:p>
          <w:p w14:paraId="02DEBAD4" w14:textId="77777777" w:rsidR="00801B5C" w:rsidRPr="00FD40C3" w:rsidRDefault="00801B5C" w:rsidP="00801B5C">
            <w:pPr>
              <w:pStyle w:val="Code"/>
              <w:rPr>
                <w:lang w:val="id-ID"/>
              </w:rPr>
            </w:pPr>
          </w:p>
          <w:p w14:paraId="35B1FAE8" w14:textId="77777777" w:rsidR="00801B5C" w:rsidRPr="00FD40C3" w:rsidRDefault="00801B5C" w:rsidP="00801B5C">
            <w:pPr>
              <w:pStyle w:val="Code"/>
              <w:rPr>
                <w:lang w:val="id-ID"/>
              </w:rPr>
            </w:pPr>
            <w:r w:rsidRPr="00FD40C3">
              <w:rPr>
                <w:lang w:val="id-ID"/>
              </w:rPr>
              <w:t xml:space="preserve">  let scoreLoad;</w:t>
            </w:r>
          </w:p>
          <w:p w14:paraId="07F3705A" w14:textId="77777777" w:rsidR="00801B5C" w:rsidRPr="00FD40C3" w:rsidRDefault="00801B5C" w:rsidP="00801B5C">
            <w:pPr>
              <w:pStyle w:val="Code"/>
              <w:rPr>
                <w:lang w:val="id-ID"/>
              </w:rPr>
            </w:pPr>
          </w:p>
          <w:p w14:paraId="2129DD8D" w14:textId="77777777" w:rsidR="00801B5C" w:rsidRPr="00FD40C3" w:rsidRDefault="00801B5C" w:rsidP="00801B5C">
            <w:pPr>
              <w:pStyle w:val="Code"/>
              <w:rPr>
                <w:lang w:val="id-ID"/>
              </w:rPr>
            </w:pPr>
            <w:r w:rsidRPr="00FD40C3">
              <w:rPr>
                <w:lang w:val="id-ID"/>
              </w:rPr>
              <w:t xml:space="preserve">  fs.writeFileSync(docid + ".csv", Dataset, "utf8");</w:t>
            </w:r>
          </w:p>
          <w:p w14:paraId="5E252E2E" w14:textId="77777777" w:rsidR="00801B5C" w:rsidRPr="00FD40C3" w:rsidRDefault="00801B5C" w:rsidP="00801B5C">
            <w:pPr>
              <w:pStyle w:val="Code"/>
              <w:rPr>
                <w:lang w:val="id-ID"/>
              </w:rPr>
            </w:pPr>
          </w:p>
          <w:p w14:paraId="5369913F" w14:textId="77777777" w:rsidR="00801B5C" w:rsidRPr="00FD40C3" w:rsidRDefault="00801B5C" w:rsidP="00801B5C">
            <w:pPr>
              <w:pStyle w:val="Code"/>
              <w:rPr>
                <w:lang w:val="id-ID"/>
              </w:rPr>
            </w:pPr>
            <w:r w:rsidRPr="00FD40C3">
              <w:rPr>
                <w:lang w:val="id-ID"/>
              </w:rPr>
              <w:t xml:space="preserve">  let options = {</w:t>
            </w:r>
          </w:p>
          <w:p w14:paraId="13F6055E" w14:textId="77777777" w:rsidR="00801B5C" w:rsidRPr="00FD40C3" w:rsidRDefault="00801B5C" w:rsidP="00801B5C">
            <w:pPr>
              <w:pStyle w:val="Code"/>
              <w:rPr>
                <w:lang w:val="id-ID"/>
              </w:rPr>
            </w:pPr>
            <w:r w:rsidRPr="00FD40C3">
              <w:rPr>
                <w:lang w:val="id-ID"/>
              </w:rPr>
              <w:t xml:space="preserve">    mode: "json",</w:t>
            </w:r>
          </w:p>
          <w:p w14:paraId="603894B4" w14:textId="77777777" w:rsidR="00801B5C" w:rsidRPr="00FD40C3" w:rsidRDefault="00801B5C" w:rsidP="00801B5C">
            <w:pPr>
              <w:pStyle w:val="Code"/>
              <w:rPr>
                <w:lang w:val="id-ID"/>
              </w:rPr>
            </w:pPr>
            <w:r w:rsidRPr="00FD40C3">
              <w:rPr>
                <w:lang w:val="id-ID"/>
              </w:rPr>
              <w:t xml:space="preserve">    pythonOptions: ["-u"],</w:t>
            </w:r>
          </w:p>
          <w:p w14:paraId="75ADA803" w14:textId="77777777" w:rsidR="00801B5C" w:rsidRPr="00FD40C3" w:rsidRDefault="00801B5C" w:rsidP="00801B5C">
            <w:pPr>
              <w:pStyle w:val="Code"/>
              <w:rPr>
                <w:lang w:val="id-ID"/>
              </w:rPr>
            </w:pPr>
            <w:r w:rsidRPr="00FD40C3">
              <w:rPr>
                <w:lang w:val="id-ID"/>
              </w:rPr>
              <w:lastRenderedPageBreak/>
              <w:t xml:space="preserve">    args: [docid],</w:t>
            </w:r>
          </w:p>
          <w:p w14:paraId="22136723" w14:textId="77777777" w:rsidR="00801B5C" w:rsidRPr="00FD40C3" w:rsidRDefault="00801B5C" w:rsidP="00801B5C">
            <w:pPr>
              <w:pStyle w:val="Code"/>
              <w:rPr>
                <w:lang w:val="id-ID"/>
              </w:rPr>
            </w:pPr>
            <w:r w:rsidRPr="00FD40C3">
              <w:rPr>
                <w:lang w:val="id-ID"/>
              </w:rPr>
              <w:t xml:space="preserve">  };</w:t>
            </w:r>
          </w:p>
          <w:p w14:paraId="5D6880DB" w14:textId="77777777" w:rsidR="00801B5C" w:rsidRPr="00FD40C3" w:rsidRDefault="00801B5C" w:rsidP="00801B5C">
            <w:pPr>
              <w:pStyle w:val="Code"/>
              <w:rPr>
                <w:lang w:val="id-ID"/>
              </w:rPr>
            </w:pPr>
          </w:p>
          <w:p w14:paraId="0D2434EB" w14:textId="77777777" w:rsidR="00801B5C" w:rsidRPr="00FD40C3" w:rsidRDefault="00801B5C" w:rsidP="00801B5C">
            <w:pPr>
              <w:pStyle w:val="Code"/>
              <w:rPr>
                <w:lang w:val="id-ID"/>
              </w:rPr>
            </w:pPr>
            <w:r w:rsidRPr="00FD40C3">
              <w:rPr>
                <w:lang w:val="id-ID"/>
              </w:rPr>
              <w:t xml:space="preserve">  PythonShell.run("models/english/aprilModel.py", options)</w:t>
            </w:r>
          </w:p>
          <w:p w14:paraId="410EC94D" w14:textId="77777777" w:rsidR="00801B5C" w:rsidRPr="00FD40C3" w:rsidRDefault="00801B5C" w:rsidP="00801B5C">
            <w:pPr>
              <w:pStyle w:val="Code"/>
              <w:rPr>
                <w:lang w:val="id-ID"/>
              </w:rPr>
            </w:pPr>
            <w:r w:rsidRPr="00FD40C3">
              <w:rPr>
                <w:lang w:val="id-ID"/>
              </w:rPr>
              <w:t xml:space="preserve">    .then((messages) =&gt; {</w:t>
            </w:r>
          </w:p>
          <w:p w14:paraId="6F4D7612" w14:textId="77777777" w:rsidR="00801B5C" w:rsidRPr="00FD40C3" w:rsidRDefault="00801B5C" w:rsidP="00801B5C">
            <w:pPr>
              <w:pStyle w:val="Code"/>
              <w:rPr>
                <w:lang w:val="id-ID"/>
              </w:rPr>
            </w:pPr>
            <w:r w:rsidRPr="00FD40C3">
              <w:rPr>
                <w:lang w:val="id-ID"/>
              </w:rPr>
              <w:t xml:space="preserve">      scoreLoad = messages;</w:t>
            </w:r>
          </w:p>
          <w:p w14:paraId="09B78E59" w14:textId="77777777" w:rsidR="00801B5C" w:rsidRPr="00FD40C3" w:rsidRDefault="00801B5C" w:rsidP="00801B5C">
            <w:pPr>
              <w:pStyle w:val="Code"/>
              <w:rPr>
                <w:lang w:val="id-ID"/>
              </w:rPr>
            </w:pPr>
            <w:r w:rsidRPr="00FD40C3">
              <w:rPr>
                <w:lang w:val="id-ID"/>
              </w:rPr>
              <w:t xml:space="preserve">    })</w:t>
            </w:r>
          </w:p>
          <w:p w14:paraId="61DC9EE8" w14:textId="77777777" w:rsidR="00801B5C" w:rsidRPr="00FD40C3" w:rsidRDefault="00801B5C" w:rsidP="00801B5C">
            <w:pPr>
              <w:pStyle w:val="Code"/>
              <w:rPr>
                <w:lang w:val="id-ID"/>
              </w:rPr>
            </w:pPr>
            <w:r w:rsidRPr="00FD40C3">
              <w:rPr>
                <w:lang w:val="id-ID"/>
              </w:rPr>
              <w:t xml:space="preserve">    .then(() =&gt; {</w:t>
            </w:r>
          </w:p>
          <w:p w14:paraId="67C91B6C" w14:textId="77777777" w:rsidR="00801B5C" w:rsidRPr="00FD40C3" w:rsidRDefault="00801B5C" w:rsidP="00801B5C">
            <w:pPr>
              <w:pStyle w:val="Code"/>
              <w:rPr>
                <w:lang w:val="id-ID"/>
              </w:rPr>
            </w:pPr>
            <w:r w:rsidRPr="00FD40C3">
              <w:rPr>
                <w:lang w:val="id-ID"/>
              </w:rPr>
              <w:t xml:space="preserve">      fs.unlink(docid + ".csv", (err) =&gt; {</w:t>
            </w:r>
          </w:p>
          <w:p w14:paraId="292DE2B7" w14:textId="77777777" w:rsidR="00801B5C" w:rsidRPr="00FD40C3" w:rsidRDefault="00801B5C" w:rsidP="00801B5C">
            <w:pPr>
              <w:pStyle w:val="Code"/>
              <w:rPr>
                <w:lang w:val="id-ID"/>
              </w:rPr>
            </w:pPr>
            <w:r w:rsidRPr="00FD40C3">
              <w:rPr>
                <w:lang w:val="id-ID"/>
              </w:rPr>
              <w:t xml:space="preserve">        //delete the csv file from crowding</w:t>
            </w:r>
          </w:p>
          <w:p w14:paraId="605F5035" w14:textId="77777777" w:rsidR="00801B5C" w:rsidRPr="00FD40C3" w:rsidRDefault="00801B5C" w:rsidP="00801B5C">
            <w:pPr>
              <w:pStyle w:val="Code"/>
              <w:rPr>
                <w:lang w:val="id-ID"/>
              </w:rPr>
            </w:pPr>
            <w:r w:rsidRPr="00FD40C3">
              <w:rPr>
                <w:lang w:val="id-ID"/>
              </w:rPr>
              <w:t xml:space="preserve">        if (err) throw err;</w:t>
            </w:r>
          </w:p>
          <w:p w14:paraId="4394F744" w14:textId="77777777" w:rsidR="00801B5C" w:rsidRPr="00FD40C3" w:rsidRDefault="00801B5C" w:rsidP="00801B5C">
            <w:pPr>
              <w:pStyle w:val="Code"/>
              <w:rPr>
                <w:lang w:val="id-ID"/>
              </w:rPr>
            </w:pPr>
            <w:r w:rsidRPr="00FD40C3">
              <w:rPr>
                <w:lang w:val="id-ID"/>
              </w:rPr>
              <w:t xml:space="preserve">      });</w:t>
            </w:r>
          </w:p>
          <w:p w14:paraId="44DEC8C4" w14:textId="77777777" w:rsidR="00801B5C" w:rsidRPr="00FD40C3" w:rsidRDefault="00801B5C" w:rsidP="00801B5C">
            <w:pPr>
              <w:pStyle w:val="Code"/>
              <w:rPr>
                <w:lang w:val="id-ID"/>
              </w:rPr>
            </w:pPr>
            <w:r w:rsidRPr="00FD40C3">
              <w:rPr>
                <w:lang w:val="id-ID"/>
              </w:rPr>
              <w:t xml:space="preserve">    })</w:t>
            </w:r>
          </w:p>
          <w:p w14:paraId="31C8D19C" w14:textId="77777777" w:rsidR="00801B5C" w:rsidRPr="00FD40C3" w:rsidRDefault="00801B5C" w:rsidP="00801B5C">
            <w:pPr>
              <w:pStyle w:val="Code"/>
              <w:rPr>
                <w:lang w:val="id-ID"/>
              </w:rPr>
            </w:pPr>
            <w:r w:rsidRPr="00FD40C3">
              <w:rPr>
                <w:lang w:val="id-ID"/>
              </w:rPr>
              <w:t xml:space="preserve">    .then(() =&gt; {</w:t>
            </w:r>
          </w:p>
          <w:p w14:paraId="001E0F50" w14:textId="77777777" w:rsidR="00801B5C" w:rsidRPr="00FD40C3" w:rsidRDefault="00801B5C" w:rsidP="00801B5C">
            <w:pPr>
              <w:pStyle w:val="Code"/>
              <w:rPr>
                <w:lang w:val="id-ID"/>
              </w:rPr>
            </w:pPr>
            <w:r w:rsidRPr="00FD40C3">
              <w:rPr>
                <w:lang w:val="id-ID"/>
              </w:rPr>
              <w:t xml:space="preserve">      res.render("result/singleResult", {</w:t>
            </w:r>
          </w:p>
          <w:p w14:paraId="1C3E2809" w14:textId="77777777" w:rsidR="00801B5C" w:rsidRPr="00FD40C3" w:rsidRDefault="00801B5C" w:rsidP="00801B5C">
            <w:pPr>
              <w:pStyle w:val="Code"/>
              <w:rPr>
                <w:lang w:val="id-ID"/>
              </w:rPr>
            </w:pPr>
            <w:r w:rsidRPr="00FD40C3">
              <w:rPr>
                <w:lang w:val="id-ID"/>
              </w:rPr>
              <w:t xml:space="preserve">        language: language,</w:t>
            </w:r>
          </w:p>
          <w:p w14:paraId="1792AF0D" w14:textId="77777777" w:rsidR="00801B5C" w:rsidRPr="00FD40C3" w:rsidRDefault="00801B5C" w:rsidP="00801B5C">
            <w:pPr>
              <w:pStyle w:val="Code"/>
              <w:rPr>
                <w:lang w:val="id-ID"/>
              </w:rPr>
            </w:pPr>
            <w:r w:rsidRPr="00FD40C3">
              <w:rPr>
                <w:lang w:val="id-ID"/>
              </w:rPr>
              <w:t xml:space="preserve">        keyAnswer: scoreLoad[0].keyAnswer["0"],</w:t>
            </w:r>
          </w:p>
          <w:p w14:paraId="7152360C" w14:textId="77777777" w:rsidR="00801B5C" w:rsidRPr="00FD40C3" w:rsidRDefault="00801B5C" w:rsidP="00801B5C">
            <w:pPr>
              <w:pStyle w:val="Code"/>
              <w:rPr>
                <w:lang w:val="id-ID"/>
              </w:rPr>
            </w:pPr>
            <w:r w:rsidRPr="00FD40C3">
              <w:rPr>
                <w:lang w:val="id-ID"/>
              </w:rPr>
              <w:t xml:space="preserve">        answer: scoreLoad[0].studentAnswer["0"],</w:t>
            </w:r>
          </w:p>
          <w:p w14:paraId="79F070A1" w14:textId="77777777" w:rsidR="00801B5C" w:rsidRPr="00FD40C3" w:rsidRDefault="00801B5C" w:rsidP="00801B5C">
            <w:pPr>
              <w:pStyle w:val="Code"/>
              <w:rPr>
                <w:lang w:val="id-ID"/>
              </w:rPr>
            </w:pPr>
            <w:r w:rsidRPr="00FD40C3">
              <w:rPr>
                <w:lang w:val="id-ID"/>
              </w:rPr>
              <w:t xml:space="preserve">        score: ((scoreLoad[0].scoreModelStem["0"] / 5) * 100).toFixed(2) + "%",</w:t>
            </w:r>
          </w:p>
          <w:p w14:paraId="181DBD83" w14:textId="77777777" w:rsidR="00801B5C" w:rsidRPr="00FD40C3" w:rsidRDefault="00801B5C" w:rsidP="00801B5C">
            <w:pPr>
              <w:pStyle w:val="Code"/>
              <w:rPr>
                <w:lang w:val="id-ID"/>
              </w:rPr>
            </w:pPr>
            <w:r w:rsidRPr="00FD40C3">
              <w:rPr>
                <w:lang w:val="id-ID"/>
              </w:rPr>
              <w:t xml:space="preserve">      });</w:t>
            </w:r>
          </w:p>
          <w:p w14:paraId="47FC0928" w14:textId="77777777" w:rsidR="00801B5C" w:rsidRPr="00FD40C3" w:rsidRDefault="00801B5C" w:rsidP="00801B5C">
            <w:pPr>
              <w:pStyle w:val="Code"/>
              <w:rPr>
                <w:lang w:val="id-ID"/>
              </w:rPr>
            </w:pPr>
            <w:r w:rsidRPr="00FD40C3">
              <w:rPr>
                <w:lang w:val="id-ID"/>
              </w:rPr>
              <w:t xml:space="preserve">    })</w:t>
            </w:r>
          </w:p>
          <w:p w14:paraId="2AF810B6" w14:textId="77777777" w:rsidR="00801B5C" w:rsidRPr="00FD40C3" w:rsidRDefault="00801B5C" w:rsidP="00801B5C">
            <w:pPr>
              <w:pStyle w:val="Code"/>
              <w:rPr>
                <w:lang w:val="id-ID"/>
              </w:rPr>
            </w:pPr>
            <w:r w:rsidRPr="00FD40C3">
              <w:rPr>
                <w:lang w:val="id-ID"/>
              </w:rPr>
              <w:t xml:space="preserve">    .catch((err) =&gt; {</w:t>
            </w:r>
          </w:p>
          <w:p w14:paraId="09A5CD0B" w14:textId="77777777" w:rsidR="00801B5C" w:rsidRPr="00FD40C3" w:rsidRDefault="00801B5C" w:rsidP="00801B5C">
            <w:pPr>
              <w:pStyle w:val="Code"/>
              <w:rPr>
                <w:lang w:val="id-ID"/>
              </w:rPr>
            </w:pPr>
            <w:r w:rsidRPr="00FD40C3">
              <w:rPr>
                <w:lang w:val="id-ID"/>
              </w:rPr>
              <w:t xml:space="preserve">      res.render("result/singleResult", {</w:t>
            </w:r>
          </w:p>
          <w:p w14:paraId="38B7D7F1" w14:textId="77777777" w:rsidR="00801B5C" w:rsidRPr="00FD40C3" w:rsidRDefault="00801B5C" w:rsidP="00801B5C">
            <w:pPr>
              <w:pStyle w:val="Code"/>
              <w:rPr>
                <w:lang w:val="id-ID"/>
              </w:rPr>
            </w:pPr>
            <w:r w:rsidRPr="00FD40C3">
              <w:rPr>
                <w:lang w:val="id-ID"/>
              </w:rPr>
              <w:t xml:space="preserve">        language: language,</w:t>
            </w:r>
          </w:p>
          <w:p w14:paraId="7FE4142F" w14:textId="77777777" w:rsidR="00801B5C" w:rsidRPr="00FD40C3" w:rsidRDefault="00801B5C" w:rsidP="00801B5C">
            <w:pPr>
              <w:pStyle w:val="Code"/>
              <w:rPr>
                <w:lang w:val="id-ID"/>
              </w:rPr>
            </w:pPr>
            <w:r w:rsidRPr="00FD40C3">
              <w:rPr>
                <w:lang w:val="id-ID"/>
              </w:rPr>
              <w:t xml:space="preserve">        keyAnswer: keyAnswer,</w:t>
            </w:r>
          </w:p>
          <w:p w14:paraId="6BE754E5" w14:textId="77777777" w:rsidR="00801B5C" w:rsidRPr="00FD40C3" w:rsidRDefault="00801B5C" w:rsidP="00801B5C">
            <w:pPr>
              <w:pStyle w:val="Code"/>
              <w:rPr>
                <w:lang w:val="id-ID"/>
              </w:rPr>
            </w:pPr>
            <w:r w:rsidRPr="00FD40C3">
              <w:rPr>
                <w:lang w:val="id-ID"/>
              </w:rPr>
              <w:t xml:space="preserve">        answer: answer,</w:t>
            </w:r>
          </w:p>
          <w:p w14:paraId="24B0BEEB" w14:textId="77777777" w:rsidR="00801B5C" w:rsidRPr="00FD40C3" w:rsidRDefault="00801B5C" w:rsidP="00801B5C">
            <w:pPr>
              <w:pStyle w:val="Code"/>
              <w:rPr>
                <w:lang w:val="id-ID"/>
              </w:rPr>
            </w:pPr>
            <w:r w:rsidRPr="00FD40C3">
              <w:rPr>
                <w:lang w:val="id-ID"/>
              </w:rPr>
              <w:t xml:space="preserve">        score:</w:t>
            </w:r>
          </w:p>
          <w:p w14:paraId="2B98FC3D" w14:textId="77777777" w:rsidR="00801B5C" w:rsidRPr="00FD40C3" w:rsidRDefault="00801B5C" w:rsidP="00801B5C">
            <w:pPr>
              <w:pStyle w:val="Code"/>
              <w:rPr>
                <w:lang w:val="id-ID"/>
              </w:rPr>
            </w:pPr>
            <w:r w:rsidRPr="00FD40C3">
              <w:rPr>
                <w:lang w:val="id-ID"/>
              </w:rPr>
              <w:t xml:space="preserve">          "Submitted paragraphs may not contain meaningful words for the app to check, so we cannot continue the calculation",</w:t>
            </w:r>
          </w:p>
          <w:p w14:paraId="271172D9" w14:textId="77777777" w:rsidR="00801B5C" w:rsidRPr="00FD40C3" w:rsidRDefault="00801B5C" w:rsidP="00801B5C">
            <w:pPr>
              <w:pStyle w:val="Code"/>
              <w:rPr>
                <w:lang w:val="id-ID"/>
              </w:rPr>
            </w:pPr>
            <w:r w:rsidRPr="00FD40C3">
              <w:rPr>
                <w:lang w:val="id-ID"/>
              </w:rPr>
              <w:t xml:space="preserve">      });</w:t>
            </w:r>
          </w:p>
          <w:p w14:paraId="636FBBA2" w14:textId="77777777" w:rsidR="00801B5C" w:rsidRPr="00FD40C3" w:rsidRDefault="00801B5C" w:rsidP="00801B5C">
            <w:pPr>
              <w:pStyle w:val="Code"/>
              <w:rPr>
                <w:lang w:val="id-ID"/>
              </w:rPr>
            </w:pPr>
            <w:r w:rsidRPr="00FD40C3">
              <w:rPr>
                <w:lang w:val="id-ID"/>
              </w:rPr>
              <w:t xml:space="preserve">    });</w:t>
            </w:r>
          </w:p>
          <w:p w14:paraId="507E16A9" w14:textId="77777777" w:rsidR="00801B5C" w:rsidRPr="00FD40C3" w:rsidRDefault="00801B5C" w:rsidP="00801B5C">
            <w:pPr>
              <w:pStyle w:val="Code"/>
              <w:rPr>
                <w:lang w:val="id-ID"/>
              </w:rPr>
            </w:pPr>
            <w:r w:rsidRPr="00FD40C3">
              <w:rPr>
                <w:lang w:val="id-ID"/>
              </w:rPr>
              <w:t>});</w:t>
            </w:r>
          </w:p>
          <w:p w14:paraId="10381EF3" w14:textId="77777777" w:rsidR="00801B5C" w:rsidRPr="00FD40C3" w:rsidRDefault="00801B5C" w:rsidP="00801B5C">
            <w:pPr>
              <w:pStyle w:val="Code"/>
              <w:rPr>
                <w:lang w:val="id-ID"/>
              </w:rPr>
            </w:pPr>
          </w:p>
          <w:p w14:paraId="540803AD" w14:textId="77777777" w:rsidR="00801B5C" w:rsidRPr="00FD40C3" w:rsidRDefault="00801B5C" w:rsidP="00801B5C">
            <w:pPr>
              <w:pStyle w:val="Code"/>
              <w:rPr>
                <w:lang w:val="id-ID"/>
              </w:rPr>
            </w:pPr>
            <w:r w:rsidRPr="00FD40C3">
              <w:rPr>
                <w:lang w:val="id-ID"/>
              </w:rPr>
              <w:t>app.post("/enb", upload.single("studentAnswers"), (req, res) =&gt; {</w:t>
            </w:r>
          </w:p>
          <w:p w14:paraId="5281F4EA" w14:textId="77777777" w:rsidR="00801B5C" w:rsidRPr="00FD40C3" w:rsidRDefault="00801B5C" w:rsidP="00801B5C">
            <w:pPr>
              <w:pStyle w:val="Code"/>
              <w:rPr>
                <w:lang w:val="id-ID"/>
              </w:rPr>
            </w:pPr>
            <w:r w:rsidRPr="00FD40C3">
              <w:rPr>
                <w:lang w:val="id-ID"/>
              </w:rPr>
              <w:t xml:space="preserve">  const keyAnswer = req.body.teacherAnswer;</w:t>
            </w:r>
          </w:p>
          <w:p w14:paraId="5E9D9284" w14:textId="77777777" w:rsidR="00801B5C" w:rsidRPr="00FD40C3" w:rsidRDefault="00801B5C" w:rsidP="00801B5C">
            <w:pPr>
              <w:pStyle w:val="Code"/>
              <w:rPr>
                <w:lang w:val="id-ID"/>
              </w:rPr>
            </w:pPr>
            <w:r w:rsidRPr="00FD40C3">
              <w:rPr>
                <w:lang w:val="id-ID"/>
              </w:rPr>
              <w:t xml:space="preserve">  const studentNames = req.body.nameColumns;</w:t>
            </w:r>
          </w:p>
          <w:p w14:paraId="5E0AC62A" w14:textId="77777777" w:rsidR="00801B5C" w:rsidRPr="00FD40C3" w:rsidRDefault="00801B5C" w:rsidP="00801B5C">
            <w:pPr>
              <w:pStyle w:val="Code"/>
              <w:rPr>
                <w:lang w:val="id-ID"/>
              </w:rPr>
            </w:pPr>
            <w:r w:rsidRPr="00FD40C3">
              <w:rPr>
                <w:lang w:val="id-ID"/>
              </w:rPr>
              <w:t xml:space="preserve">  const answerColumns = req.body.answerColumns;</w:t>
            </w:r>
          </w:p>
          <w:p w14:paraId="5E612EE5" w14:textId="77777777" w:rsidR="00801B5C" w:rsidRPr="00FD40C3" w:rsidRDefault="00801B5C" w:rsidP="00801B5C">
            <w:pPr>
              <w:pStyle w:val="Code"/>
              <w:rPr>
                <w:lang w:val="id-ID"/>
              </w:rPr>
            </w:pPr>
            <w:r w:rsidRPr="00FD40C3">
              <w:rPr>
                <w:lang w:val="id-ID"/>
              </w:rPr>
              <w:t xml:space="preserve">  const language = req.body.language;</w:t>
            </w:r>
          </w:p>
          <w:p w14:paraId="5150E7C6" w14:textId="77777777" w:rsidR="00801B5C" w:rsidRPr="00FD40C3" w:rsidRDefault="00801B5C" w:rsidP="00801B5C">
            <w:pPr>
              <w:pStyle w:val="Code"/>
              <w:rPr>
                <w:lang w:val="id-ID"/>
              </w:rPr>
            </w:pPr>
            <w:r w:rsidRPr="00FD40C3">
              <w:rPr>
                <w:lang w:val="id-ID"/>
              </w:rPr>
              <w:t xml:space="preserve">  let docid = bulkDocumentID;</w:t>
            </w:r>
          </w:p>
          <w:p w14:paraId="27D875F1" w14:textId="77777777" w:rsidR="00801B5C" w:rsidRPr="00FD40C3" w:rsidRDefault="00801B5C" w:rsidP="00801B5C">
            <w:pPr>
              <w:pStyle w:val="Code"/>
              <w:rPr>
                <w:lang w:val="id-ID"/>
              </w:rPr>
            </w:pPr>
            <w:r w:rsidRPr="00FD40C3">
              <w:rPr>
                <w:lang w:val="id-ID"/>
              </w:rPr>
              <w:t xml:space="preserve">  let scoreLoad;</w:t>
            </w:r>
          </w:p>
          <w:p w14:paraId="36315E51" w14:textId="77777777" w:rsidR="00801B5C" w:rsidRPr="00FD40C3" w:rsidRDefault="00801B5C" w:rsidP="00801B5C">
            <w:pPr>
              <w:pStyle w:val="Code"/>
              <w:rPr>
                <w:lang w:val="id-ID"/>
              </w:rPr>
            </w:pPr>
          </w:p>
          <w:p w14:paraId="1EFC1302" w14:textId="77777777" w:rsidR="00801B5C" w:rsidRPr="00FD40C3" w:rsidRDefault="00801B5C" w:rsidP="00801B5C">
            <w:pPr>
              <w:pStyle w:val="Code"/>
              <w:rPr>
                <w:lang w:val="id-ID"/>
              </w:rPr>
            </w:pPr>
            <w:r w:rsidRPr="00FD40C3">
              <w:rPr>
                <w:lang w:val="id-ID"/>
              </w:rPr>
              <w:t xml:space="preserve">  CSVToJSON()</w:t>
            </w:r>
          </w:p>
          <w:p w14:paraId="4771F570" w14:textId="77777777" w:rsidR="00801B5C" w:rsidRPr="00FD40C3" w:rsidRDefault="00801B5C" w:rsidP="00801B5C">
            <w:pPr>
              <w:pStyle w:val="Code"/>
              <w:rPr>
                <w:lang w:val="id-ID"/>
              </w:rPr>
            </w:pPr>
            <w:r w:rsidRPr="00FD40C3">
              <w:rPr>
                <w:lang w:val="id-ID"/>
              </w:rPr>
              <w:t xml:space="preserve">    .fromFile("./" + docid + ".csv")</w:t>
            </w:r>
          </w:p>
          <w:p w14:paraId="79E1AEFD" w14:textId="77777777" w:rsidR="00801B5C" w:rsidRPr="00FD40C3" w:rsidRDefault="00801B5C" w:rsidP="00801B5C">
            <w:pPr>
              <w:pStyle w:val="Code"/>
              <w:rPr>
                <w:lang w:val="id-ID"/>
              </w:rPr>
            </w:pPr>
            <w:r w:rsidRPr="00FD40C3">
              <w:rPr>
                <w:lang w:val="id-ID"/>
              </w:rPr>
              <w:t xml:space="preserve">    .then((source) =&gt; {</w:t>
            </w:r>
          </w:p>
          <w:p w14:paraId="62030FED" w14:textId="77777777" w:rsidR="00801B5C" w:rsidRPr="00FD40C3" w:rsidRDefault="00801B5C" w:rsidP="00801B5C">
            <w:pPr>
              <w:pStyle w:val="Code"/>
              <w:rPr>
                <w:lang w:val="id-ID"/>
              </w:rPr>
            </w:pPr>
            <w:r w:rsidRPr="00FD40C3">
              <w:rPr>
                <w:lang w:val="id-ID"/>
              </w:rPr>
              <w:t xml:space="preserve">      for (let i = 0; i &lt; source.length; i++) {</w:t>
            </w:r>
          </w:p>
          <w:p w14:paraId="2A86E638" w14:textId="77777777" w:rsidR="00801B5C" w:rsidRPr="00FD40C3" w:rsidRDefault="00801B5C" w:rsidP="00801B5C">
            <w:pPr>
              <w:pStyle w:val="Code"/>
              <w:rPr>
                <w:lang w:val="id-ID"/>
              </w:rPr>
            </w:pPr>
            <w:r w:rsidRPr="00FD40C3">
              <w:rPr>
                <w:lang w:val="id-ID"/>
              </w:rPr>
              <w:t xml:space="preserve">        source[i].keyAnswer = keyAnswer;</w:t>
            </w:r>
          </w:p>
          <w:p w14:paraId="143AB422" w14:textId="77777777" w:rsidR="00801B5C" w:rsidRPr="00FD40C3" w:rsidRDefault="00801B5C" w:rsidP="00801B5C">
            <w:pPr>
              <w:pStyle w:val="Code"/>
              <w:rPr>
                <w:lang w:val="id-ID"/>
              </w:rPr>
            </w:pPr>
            <w:r w:rsidRPr="00FD40C3">
              <w:rPr>
                <w:lang w:val="id-ID"/>
              </w:rPr>
              <w:t xml:space="preserve">        source[i].studentAnswer = source[i][answerColumns];</w:t>
            </w:r>
          </w:p>
          <w:p w14:paraId="2B1D4243" w14:textId="77777777" w:rsidR="00801B5C" w:rsidRPr="00FD40C3" w:rsidRDefault="00801B5C" w:rsidP="00801B5C">
            <w:pPr>
              <w:pStyle w:val="Code"/>
              <w:rPr>
                <w:lang w:val="id-ID"/>
              </w:rPr>
            </w:pPr>
            <w:r w:rsidRPr="00FD40C3">
              <w:rPr>
                <w:lang w:val="id-ID"/>
              </w:rPr>
              <w:t xml:space="preserve">        source[i].studentName = source[i][studentNames];</w:t>
            </w:r>
          </w:p>
          <w:p w14:paraId="1C83C9E0" w14:textId="77777777" w:rsidR="00801B5C" w:rsidRPr="00FD40C3" w:rsidRDefault="00801B5C" w:rsidP="00801B5C">
            <w:pPr>
              <w:pStyle w:val="Code"/>
              <w:rPr>
                <w:lang w:val="id-ID"/>
              </w:rPr>
            </w:pPr>
            <w:r w:rsidRPr="00FD40C3">
              <w:rPr>
                <w:lang w:val="id-ID"/>
              </w:rPr>
              <w:t xml:space="preserve">      }</w:t>
            </w:r>
          </w:p>
          <w:p w14:paraId="06E45F6F" w14:textId="77777777" w:rsidR="00801B5C" w:rsidRPr="00FD40C3" w:rsidRDefault="00801B5C" w:rsidP="00801B5C">
            <w:pPr>
              <w:pStyle w:val="Code"/>
              <w:rPr>
                <w:lang w:val="id-ID"/>
              </w:rPr>
            </w:pPr>
            <w:r w:rsidRPr="00FD40C3">
              <w:rPr>
                <w:lang w:val="id-ID"/>
              </w:rPr>
              <w:t xml:space="preserve">      const csv = JSONToCSV(source);</w:t>
            </w:r>
          </w:p>
          <w:p w14:paraId="022DDCA0" w14:textId="77777777" w:rsidR="00801B5C" w:rsidRPr="00FD40C3" w:rsidRDefault="00801B5C" w:rsidP="00801B5C">
            <w:pPr>
              <w:pStyle w:val="Code"/>
              <w:rPr>
                <w:lang w:val="id-ID"/>
              </w:rPr>
            </w:pPr>
            <w:r w:rsidRPr="00FD40C3">
              <w:rPr>
                <w:lang w:val="id-ID"/>
              </w:rPr>
              <w:t xml:space="preserve">      fs.writeFileSync(docid + ".csv", csv);</w:t>
            </w:r>
          </w:p>
          <w:p w14:paraId="34759B8D" w14:textId="77777777" w:rsidR="00801B5C" w:rsidRPr="00FD40C3" w:rsidRDefault="00801B5C" w:rsidP="00801B5C">
            <w:pPr>
              <w:pStyle w:val="Code"/>
              <w:rPr>
                <w:lang w:val="id-ID"/>
              </w:rPr>
            </w:pPr>
          </w:p>
          <w:p w14:paraId="1EDD3742" w14:textId="77777777" w:rsidR="00801B5C" w:rsidRPr="00FD40C3" w:rsidRDefault="00801B5C" w:rsidP="00801B5C">
            <w:pPr>
              <w:pStyle w:val="Code"/>
              <w:rPr>
                <w:lang w:val="id-ID"/>
              </w:rPr>
            </w:pPr>
            <w:r w:rsidRPr="00FD40C3">
              <w:rPr>
                <w:lang w:val="id-ID"/>
              </w:rPr>
              <w:t xml:space="preserve">      let options = {</w:t>
            </w:r>
          </w:p>
          <w:p w14:paraId="279DB0F3" w14:textId="77777777" w:rsidR="00801B5C" w:rsidRPr="00FD40C3" w:rsidRDefault="00801B5C" w:rsidP="00801B5C">
            <w:pPr>
              <w:pStyle w:val="Code"/>
              <w:rPr>
                <w:lang w:val="id-ID"/>
              </w:rPr>
            </w:pPr>
            <w:r w:rsidRPr="00FD40C3">
              <w:rPr>
                <w:lang w:val="id-ID"/>
              </w:rPr>
              <w:t xml:space="preserve">        mode: "json",</w:t>
            </w:r>
          </w:p>
          <w:p w14:paraId="679A292D" w14:textId="77777777" w:rsidR="00801B5C" w:rsidRPr="00FD40C3" w:rsidRDefault="00801B5C" w:rsidP="00801B5C">
            <w:pPr>
              <w:pStyle w:val="Code"/>
              <w:rPr>
                <w:lang w:val="id-ID"/>
              </w:rPr>
            </w:pPr>
            <w:r w:rsidRPr="00FD40C3">
              <w:rPr>
                <w:lang w:val="id-ID"/>
              </w:rPr>
              <w:t xml:space="preserve">        pythonOptions: ["-u"],</w:t>
            </w:r>
          </w:p>
          <w:p w14:paraId="202A8774" w14:textId="77777777" w:rsidR="00801B5C" w:rsidRPr="00FD40C3" w:rsidRDefault="00801B5C" w:rsidP="00801B5C">
            <w:pPr>
              <w:pStyle w:val="Code"/>
              <w:rPr>
                <w:lang w:val="id-ID"/>
              </w:rPr>
            </w:pPr>
            <w:r w:rsidRPr="00FD40C3">
              <w:rPr>
                <w:lang w:val="id-ID"/>
              </w:rPr>
              <w:t xml:space="preserve">        args: [docid],</w:t>
            </w:r>
          </w:p>
          <w:p w14:paraId="1A9B3A65" w14:textId="77777777" w:rsidR="00801B5C" w:rsidRPr="00FD40C3" w:rsidRDefault="00801B5C" w:rsidP="00801B5C">
            <w:pPr>
              <w:pStyle w:val="Code"/>
              <w:rPr>
                <w:lang w:val="id-ID"/>
              </w:rPr>
            </w:pPr>
            <w:r w:rsidRPr="00FD40C3">
              <w:rPr>
                <w:lang w:val="id-ID"/>
              </w:rPr>
              <w:t xml:space="preserve">      };</w:t>
            </w:r>
          </w:p>
          <w:p w14:paraId="501BF295" w14:textId="77777777" w:rsidR="00801B5C" w:rsidRPr="00FD40C3" w:rsidRDefault="00801B5C" w:rsidP="00801B5C">
            <w:pPr>
              <w:pStyle w:val="Code"/>
              <w:rPr>
                <w:lang w:val="id-ID"/>
              </w:rPr>
            </w:pPr>
          </w:p>
          <w:p w14:paraId="5B361951" w14:textId="77777777" w:rsidR="00801B5C" w:rsidRPr="00FD40C3" w:rsidRDefault="00801B5C" w:rsidP="00801B5C">
            <w:pPr>
              <w:pStyle w:val="Code"/>
              <w:rPr>
                <w:lang w:val="id-ID"/>
              </w:rPr>
            </w:pPr>
            <w:r w:rsidRPr="00FD40C3">
              <w:rPr>
                <w:lang w:val="id-ID"/>
              </w:rPr>
              <w:lastRenderedPageBreak/>
              <w:t xml:space="preserve">      PythonShell.run("models/english/aprilModel.py", options)</w:t>
            </w:r>
          </w:p>
          <w:p w14:paraId="45761470" w14:textId="77777777" w:rsidR="00801B5C" w:rsidRPr="00FD40C3" w:rsidRDefault="00801B5C" w:rsidP="00801B5C">
            <w:pPr>
              <w:pStyle w:val="Code"/>
              <w:rPr>
                <w:lang w:val="id-ID"/>
              </w:rPr>
            </w:pPr>
            <w:r w:rsidRPr="00FD40C3">
              <w:rPr>
                <w:lang w:val="id-ID"/>
              </w:rPr>
              <w:t xml:space="preserve">        .then((messages) =&gt; {</w:t>
            </w:r>
          </w:p>
          <w:p w14:paraId="5DFAE89F" w14:textId="77777777" w:rsidR="00801B5C" w:rsidRPr="00FD40C3" w:rsidRDefault="00801B5C" w:rsidP="00801B5C">
            <w:pPr>
              <w:pStyle w:val="Code"/>
              <w:rPr>
                <w:lang w:val="id-ID"/>
              </w:rPr>
            </w:pPr>
            <w:r w:rsidRPr="00FD40C3">
              <w:rPr>
                <w:lang w:val="id-ID"/>
              </w:rPr>
              <w:t xml:space="preserve">          scoreLoad = messages;</w:t>
            </w:r>
          </w:p>
          <w:p w14:paraId="7DBB1717" w14:textId="77777777" w:rsidR="00801B5C" w:rsidRPr="00FD40C3" w:rsidRDefault="00801B5C" w:rsidP="00801B5C">
            <w:pPr>
              <w:pStyle w:val="Code"/>
              <w:rPr>
                <w:lang w:val="id-ID"/>
              </w:rPr>
            </w:pPr>
            <w:r w:rsidRPr="00FD40C3">
              <w:rPr>
                <w:lang w:val="id-ID"/>
              </w:rPr>
              <w:t xml:space="preserve">        })</w:t>
            </w:r>
          </w:p>
          <w:p w14:paraId="0D71CCD0" w14:textId="77777777" w:rsidR="00801B5C" w:rsidRPr="00FD40C3" w:rsidRDefault="00801B5C" w:rsidP="00801B5C">
            <w:pPr>
              <w:pStyle w:val="Code"/>
              <w:rPr>
                <w:lang w:val="id-ID"/>
              </w:rPr>
            </w:pPr>
            <w:r w:rsidRPr="00FD40C3">
              <w:rPr>
                <w:lang w:val="id-ID"/>
              </w:rPr>
              <w:t xml:space="preserve">        .then(() =&gt; {</w:t>
            </w:r>
          </w:p>
          <w:p w14:paraId="61CAF9FD" w14:textId="77777777" w:rsidR="00801B5C" w:rsidRPr="00FD40C3" w:rsidRDefault="00801B5C" w:rsidP="00801B5C">
            <w:pPr>
              <w:pStyle w:val="Code"/>
              <w:rPr>
                <w:lang w:val="id-ID"/>
              </w:rPr>
            </w:pPr>
            <w:r w:rsidRPr="00FD40C3">
              <w:rPr>
                <w:lang w:val="id-ID"/>
              </w:rPr>
              <w:t xml:space="preserve">          fs.unlink(docid + ".csv", (err) =&gt; {</w:t>
            </w:r>
          </w:p>
          <w:p w14:paraId="42E5421E" w14:textId="77777777" w:rsidR="00801B5C" w:rsidRPr="00FD40C3" w:rsidRDefault="00801B5C" w:rsidP="00801B5C">
            <w:pPr>
              <w:pStyle w:val="Code"/>
              <w:rPr>
                <w:lang w:val="id-ID"/>
              </w:rPr>
            </w:pPr>
            <w:r w:rsidRPr="00FD40C3">
              <w:rPr>
                <w:lang w:val="id-ID"/>
              </w:rPr>
              <w:t xml:space="preserve">            if (err) throw err;</w:t>
            </w:r>
          </w:p>
          <w:p w14:paraId="70263F41" w14:textId="77777777" w:rsidR="00801B5C" w:rsidRPr="00FD40C3" w:rsidRDefault="00801B5C" w:rsidP="00801B5C">
            <w:pPr>
              <w:pStyle w:val="Code"/>
              <w:rPr>
                <w:lang w:val="id-ID"/>
              </w:rPr>
            </w:pPr>
            <w:r w:rsidRPr="00FD40C3">
              <w:rPr>
                <w:lang w:val="id-ID"/>
              </w:rPr>
              <w:t xml:space="preserve">          });</w:t>
            </w:r>
          </w:p>
          <w:p w14:paraId="06558FF6" w14:textId="77777777" w:rsidR="00801B5C" w:rsidRPr="00FD40C3" w:rsidRDefault="00801B5C" w:rsidP="00801B5C">
            <w:pPr>
              <w:pStyle w:val="Code"/>
              <w:rPr>
                <w:lang w:val="id-ID"/>
              </w:rPr>
            </w:pPr>
            <w:r w:rsidRPr="00FD40C3">
              <w:rPr>
                <w:lang w:val="id-ID"/>
              </w:rPr>
              <w:t xml:space="preserve">        })</w:t>
            </w:r>
          </w:p>
          <w:p w14:paraId="1B8080D9" w14:textId="77777777" w:rsidR="00801B5C" w:rsidRPr="00FD40C3" w:rsidRDefault="00801B5C" w:rsidP="00801B5C">
            <w:pPr>
              <w:pStyle w:val="Code"/>
              <w:rPr>
                <w:lang w:val="id-ID"/>
              </w:rPr>
            </w:pPr>
            <w:r w:rsidRPr="00FD40C3">
              <w:rPr>
                <w:lang w:val="id-ID"/>
              </w:rPr>
              <w:t xml:space="preserve">        .then(() =&gt; {</w:t>
            </w:r>
          </w:p>
          <w:p w14:paraId="2BDBCC51" w14:textId="77777777" w:rsidR="00801B5C" w:rsidRPr="00FD40C3" w:rsidRDefault="00801B5C" w:rsidP="00801B5C">
            <w:pPr>
              <w:pStyle w:val="Code"/>
              <w:rPr>
                <w:lang w:val="id-ID"/>
              </w:rPr>
            </w:pPr>
            <w:r w:rsidRPr="00FD40C3">
              <w:rPr>
                <w:lang w:val="id-ID"/>
              </w:rPr>
              <w:t xml:space="preserve">          res.render("result/bulkResult", {</w:t>
            </w:r>
          </w:p>
          <w:p w14:paraId="2A39FDD8" w14:textId="77777777" w:rsidR="00801B5C" w:rsidRPr="00FD40C3" w:rsidRDefault="00801B5C" w:rsidP="00801B5C">
            <w:pPr>
              <w:pStyle w:val="Code"/>
              <w:rPr>
                <w:lang w:val="id-ID"/>
              </w:rPr>
            </w:pPr>
            <w:r w:rsidRPr="00FD40C3">
              <w:rPr>
                <w:lang w:val="id-ID"/>
              </w:rPr>
              <w:t xml:space="preserve">            language: language,</w:t>
            </w:r>
          </w:p>
          <w:p w14:paraId="0DCC06B6" w14:textId="77777777" w:rsidR="00801B5C" w:rsidRPr="00FD40C3" w:rsidRDefault="00801B5C" w:rsidP="00801B5C">
            <w:pPr>
              <w:pStyle w:val="Code"/>
              <w:rPr>
                <w:lang w:val="id-ID"/>
              </w:rPr>
            </w:pPr>
            <w:r w:rsidRPr="00FD40C3">
              <w:rPr>
                <w:lang w:val="id-ID"/>
              </w:rPr>
              <w:t xml:space="preserve">            keyAnswer: keyAnswer,</w:t>
            </w:r>
          </w:p>
          <w:p w14:paraId="672A3348" w14:textId="77777777" w:rsidR="00801B5C" w:rsidRPr="00FD40C3" w:rsidRDefault="00801B5C" w:rsidP="00801B5C">
            <w:pPr>
              <w:pStyle w:val="Code"/>
              <w:rPr>
                <w:lang w:val="id-ID"/>
              </w:rPr>
            </w:pPr>
            <w:r w:rsidRPr="00FD40C3">
              <w:rPr>
                <w:lang w:val="id-ID"/>
              </w:rPr>
              <w:t xml:space="preserve">            givenObjectKeyLength: Object.keys(scoreLoad[0].studentName).length,</w:t>
            </w:r>
          </w:p>
          <w:p w14:paraId="58FE2FB7" w14:textId="77777777" w:rsidR="00801B5C" w:rsidRPr="00FD40C3" w:rsidRDefault="00801B5C" w:rsidP="00801B5C">
            <w:pPr>
              <w:pStyle w:val="Code"/>
              <w:rPr>
                <w:lang w:val="id-ID"/>
              </w:rPr>
            </w:pPr>
            <w:r w:rsidRPr="00FD40C3">
              <w:rPr>
                <w:lang w:val="id-ID"/>
              </w:rPr>
              <w:t xml:space="preserve">            objectName: scoreLoad[0].studentName,</w:t>
            </w:r>
          </w:p>
          <w:p w14:paraId="2A79622A" w14:textId="77777777" w:rsidR="00801B5C" w:rsidRPr="00FD40C3" w:rsidRDefault="00801B5C" w:rsidP="00801B5C">
            <w:pPr>
              <w:pStyle w:val="Code"/>
              <w:rPr>
                <w:lang w:val="id-ID"/>
              </w:rPr>
            </w:pPr>
            <w:r w:rsidRPr="00FD40C3">
              <w:rPr>
                <w:lang w:val="id-ID"/>
              </w:rPr>
              <w:t xml:space="preserve">            objectAnswer: scoreLoad[0].studentAnswer,</w:t>
            </w:r>
          </w:p>
          <w:p w14:paraId="0DB7A134" w14:textId="77777777" w:rsidR="00801B5C" w:rsidRPr="00FD40C3" w:rsidRDefault="00801B5C" w:rsidP="00801B5C">
            <w:pPr>
              <w:pStyle w:val="Code"/>
              <w:rPr>
                <w:lang w:val="id-ID"/>
              </w:rPr>
            </w:pPr>
            <w:r w:rsidRPr="00FD40C3">
              <w:rPr>
                <w:lang w:val="id-ID"/>
              </w:rPr>
              <w:t xml:space="preserve">            objectScore: scoreLoad[0].scoreModelStem,</w:t>
            </w:r>
          </w:p>
          <w:p w14:paraId="58B0075B" w14:textId="77777777" w:rsidR="00801B5C" w:rsidRPr="00FD40C3" w:rsidRDefault="00801B5C" w:rsidP="00801B5C">
            <w:pPr>
              <w:pStyle w:val="Code"/>
              <w:rPr>
                <w:lang w:val="id-ID"/>
              </w:rPr>
            </w:pPr>
            <w:r w:rsidRPr="00FD40C3">
              <w:rPr>
                <w:lang w:val="id-ID"/>
              </w:rPr>
              <w:t xml:space="preserve">          });</w:t>
            </w:r>
          </w:p>
          <w:p w14:paraId="74170220" w14:textId="77777777" w:rsidR="00801B5C" w:rsidRPr="00FD40C3" w:rsidRDefault="00801B5C" w:rsidP="00801B5C">
            <w:pPr>
              <w:pStyle w:val="Code"/>
              <w:rPr>
                <w:lang w:val="id-ID"/>
              </w:rPr>
            </w:pPr>
            <w:r w:rsidRPr="00FD40C3">
              <w:rPr>
                <w:lang w:val="id-ID"/>
              </w:rPr>
              <w:t xml:space="preserve">        });</w:t>
            </w:r>
          </w:p>
          <w:p w14:paraId="31B97E30" w14:textId="77777777" w:rsidR="00801B5C" w:rsidRPr="00FD40C3" w:rsidRDefault="00801B5C" w:rsidP="00801B5C">
            <w:pPr>
              <w:pStyle w:val="Code"/>
              <w:rPr>
                <w:lang w:val="id-ID"/>
              </w:rPr>
            </w:pPr>
            <w:r w:rsidRPr="00FD40C3">
              <w:rPr>
                <w:lang w:val="id-ID"/>
              </w:rPr>
              <w:t xml:space="preserve">    });</w:t>
            </w:r>
          </w:p>
          <w:p w14:paraId="342AB4F4" w14:textId="77777777" w:rsidR="00801B5C" w:rsidRPr="00FD40C3" w:rsidRDefault="00801B5C" w:rsidP="00801B5C">
            <w:pPr>
              <w:pStyle w:val="Code"/>
              <w:rPr>
                <w:lang w:val="id-ID"/>
              </w:rPr>
            </w:pPr>
            <w:r w:rsidRPr="00FD40C3">
              <w:rPr>
                <w:lang w:val="id-ID"/>
              </w:rPr>
              <w:t>});</w:t>
            </w:r>
          </w:p>
          <w:p w14:paraId="656CD359" w14:textId="77777777" w:rsidR="00801B5C" w:rsidRPr="00FD40C3" w:rsidRDefault="00801B5C" w:rsidP="00801B5C">
            <w:pPr>
              <w:pStyle w:val="Code"/>
              <w:rPr>
                <w:lang w:val="id-ID"/>
              </w:rPr>
            </w:pPr>
          </w:p>
          <w:p w14:paraId="1AF4EDF4" w14:textId="77777777" w:rsidR="00801B5C" w:rsidRPr="00FD40C3" w:rsidRDefault="00801B5C" w:rsidP="00801B5C">
            <w:pPr>
              <w:pStyle w:val="Code"/>
              <w:rPr>
                <w:lang w:val="id-ID"/>
              </w:rPr>
            </w:pPr>
            <w:r w:rsidRPr="00FD40C3">
              <w:rPr>
                <w:lang w:val="id-ID"/>
              </w:rPr>
              <w:t>app.post("/ids", (req, res) =&gt; {</w:t>
            </w:r>
          </w:p>
          <w:p w14:paraId="41595D57" w14:textId="77777777" w:rsidR="00801B5C" w:rsidRPr="00FD40C3" w:rsidRDefault="00801B5C" w:rsidP="00801B5C">
            <w:pPr>
              <w:pStyle w:val="Code"/>
              <w:rPr>
                <w:lang w:val="id-ID"/>
              </w:rPr>
            </w:pPr>
            <w:r w:rsidRPr="00FD40C3">
              <w:rPr>
                <w:lang w:val="id-ID"/>
              </w:rPr>
              <w:t xml:space="preserve">  const { language, teacherAnswer, studentAnswer, docid } = req.body;</w:t>
            </w:r>
          </w:p>
          <w:p w14:paraId="1C5EB92F" w14:textId="77777777" w:rsidR="00801B5C" w:rsidRPr="00FD40C3" w:rsidRDefault="00801B5C" w:rsidP="00801B5C">
            <w:pPr>
              <w:pStyle w:val="Code"/>
              <w:rPr>
                <w:lang w:val="id-ID"/>
              </w:rPr>
            </w:pPr>
          </w:p>
          <w:p w14:paraId="78F30D19" w14:textId="77777777" w:rsidR="00801B5C" w:rsidRPr="00FD40C3" w:rsidRDefault="00801B5C" w:rsidP="00801B5C">
            <w:pPr>
              <w:pStyle w:val="Code"/>
              <w:rPr>
                <w:lang w:val="id-ID"/>
              </w:rPr>
            </w:pPr>
            <w:r w:rsidRPr="00FD40C3">
              <w:rPr>
                <w:lang w:val="id-ID"/>
              </w:rPr>
              <w:t xml:space="preserve">  let option = {</w:t>
            </w:r>
          </w:p>
          <w:p w14:paraId="1F4A6DCC" w14:textId="77777777" w:rsidR="00801B5C" w:rsidRPr="00FD40C3" w:rsidRDefault="00801B5C" w:rsidP="00801B5C">
            <w:pPr>
              <w:pStyle w:val="Code"/>
              <w:rPr>
                <w:lang w:val="id-ID"/>
              </w:rPr>
            </w:pPr>
            <w:r w:rsidRPr="00FD40C3">
              <w:rPr>
                <w:lang w:val="id-ID"/>
              </w:rPr>
              <w:t xml:space="preserve">    mode: "text",</w:t>
            </w:r>
          </w:p>
          <w:p w14:paraId="0562EC60" w14:textId="77777777" w:rsidR="00801B5C" w:rsidRPr="00FD40C3" w:rsidRDefault="00801B5C" w:rsidP="00801B5C">
            <w:pPr>
              <w:pStyle w:val="Code"/>
              <w:rPr>
                <w:lang w:val="id-ID"/>
              </w:rPr>
            </w:pPr>
            <w:r w:rsidRPr="00FD40C3">
              <w:rPr>
                <w:lang w:val="id-ID"/>
              </w:rPr>
              <w:t xml:space="preserve">    pythonOptions: ["-u"],</w:t>
            </w:r>
          </w:p>
          <w:p w14:paraId="3F12DA5E" w14:textId="77777777" w:rsidR="00801B5C" w:rsidRPr="00FD40C3" w:rsidRDefault="00801B5C" w:rsidP="00801B5C">
            <w:pPr>
              <w:pStyle w:val="Code"/>
              <w:rPr>
                <w:lang w:val="id-ID"/>
              </w:rPr>
            </w:pPr>
            <w:r w:rsidRPr="00FD40C3">
              <w:rPr>
                <w:lang w:val="id-ID"/>
              </w:rPr>
              <w:t xml:space="preserve">    args: [teacherAnswer, studentAnswer, docid],</w:t>
            </w:r>
          </w:p>
          <w:p w14:paraId="51502A87" w14:textId="77777777" w:rsidR="00801B5C" w:rsidRPr="00FD40C3" w:rsidRDefault="00801B5C" w:rsidP="00801B5C">
            <w:pPr>
              <w:pStyle w:val="Code"/>
              <w:rPr>
                <w:lang w:val="id-ID"/>
              </w:rPr>
            </w:pPr>
            <w:r w:rsidRPr="00FD40C3">
              <w:rPr>
                <w:lang w:val="id-ID"/>
              </w:rPr>
              <w:t xml:space="preserve">  };</w:t>
            </w:r>
          </w:p>
          <w:p w14:paraId="0B7C69D8" w14:textId="77777777" w:rsidR="00801B5C" w:rsidRPr="00FD40C3" w:rsidRDefault="00801B5C" w:rsidP="00801B5C">
            <w:pPr>
              <w:pStyle w:val="Code"/>
              <w:rPr>
                <w:lang w:val="id-ID"/>
              </w:rPr>
            </w:pPr>
          </w:p>
          <w:p w14:paraId="3EF52D0E" w14:textId="77777777" w:rsidR="00801B5C" w:rsidRPr="00FD40C3" w:rsidRDefault="00801B5C" w:rsidP="00801B5C">
            <w:pPr>
              <w:pStyle w:val="Code"/>
              <w:rPr>
                <w:lang w:val="id-ID"/>
              </w:rPr>
            </w:pPr>
            <w:r w:rsidRPr="00FD40C3">
              <w:rPr>
                <w:lang w:val="id-ID"/>
              </w:rPr>
              <w:t xml:space="preserve">  PythonShell.run("./models/indonesia/ASAG.py", option).then((messages) =&gt; {</w:t>
            </w:r>
          </w:p>
          <w:p w14:paraId="5ECE44A8" w14:textId="77777777" w:rsidR="00801B5C" w:rsidRPr="00FD40C3" w:rsidRDefault="00801B5C" w:rsidP="00801B5C">
            <w:pPr>
              <w:pStyle w:val="Code"/>
              <w:rPr>
                <w:lang w:val="id-ID"/>
              </w:rPr>
            </w:pPr>
            <w:r w:rsidRPr="00FD40C3">
              <w:rPr>
                <w:lang w:val="id-ID"/>
              </w:rPr>
              <w:t xml:space="preserve">    let txtfile = fs</w:t>
            </w:r>
          </w:p>
          <w:p w14:paraId="2A2CC151" w14:textId="77777777" w:rsidR="00801B5C" w:rsidRPr="00FD40C3" w:rsidRDefault="00801B5C" w:rsidP="00801B5C">
            <w:pPr>
              <w:pStyle w:val="Code"/>
              <w:rPr>
                <w:lang w:val="id-ID"/>
              </w:rPr>
            </w:pPr>
            <w:r w:rsidRPr="00FD40C3">
              <w:rPr>
                <w:lang w:val="id-ID"/>
              </w:rPr>
              <w:t xml:space="preserve">      .readFileSync(docid + ".txt", "utf-8")</w:t>
            </w:r>
          </w:p>
          <w:p w14:paraId="12010391" w14:textId="77777777" w:rsidR="00801B5C" w:rsidRPr="00FD40C3" w:rsidRDefault="00801B5C" w:rsidP="00801B5C">
            <w:pPr>
              <w:pStyle w:val="Code"/>
              <w:rPr>
                <w:lang w:val="id-ID"/>
              </w:rPr>
            </w:pPr>
            <w:r w:rsidRPr="00FD40C3">
              <w:rPr>
                <w:lang w:val="id-ID"/>
              </w:rPr>
              <w:t xml:space="preserve">      .replace(/\r/g, "")</w:t>
            </w:r>
          </w:p>
          <w:p w14:paraId="4BF27B8F" w14:textId="77777777" w:rsidR="00801B5C" w:rsidRPr="00FD40C3" w:rsidRDefault="00801B5C" w:rsidP="00801B5C">
            <w:pPr>
              <w:pStyle w:val="Code"/>
              <w:rPr>
                <w:lang w:val="id-ID"/>
              </w:rPr>
            </w:pPr>
            <w:r w:rsidRPr="00FD40C3">
              <w:rPr>
                <w:lang w:val="id-ID"/>
              </w:rPr>
              <w:t xml:space="preserve">      .split("\n");</w:t>
            </w:r>
          </w:p>
          <w:p w14:paraId="307B0B65" w14:textId="77777777" w:rsidR="00801B5C" w:rsidRPr="00FD40C3" w:rsidRDefault="00801B5C" w:rsidP="00801B5C">
            <w:pPr>
              <w:pStyle w:val="Code"/>
              <w:rPr>
                <w:lang w:val="id-ID"/>
              </w:rPr>
            </w:pPr>
          </w:p>
          <w:p w14:paraId="7B70F17D" w14:textId="77777777" w:rsidR="00801B5C" w:rsidRPr="00FD40C3" w:rsidRDefault="00801B5C" w:rsidP="00801B5C">
            <w:pPr>
              <w:pStyle w:val="Code"/>
              <w:rPr>
                <w:lang w:val="id-ID"/>
              </w:rPr>
            </w:pPr>
            <w:r w:rsidRPr="00FD40C3">
              <w:rPr>
                <w:lang w:val="id-ID"/>
              </w:rPr>
              <w:t xml:space="preserve">    fs.unlink(docid + ".txt", (err) =&gt; {</w:t>
            </w:r>
          </w:p>
          <w:p w14:paraId="36ED3369" w14:textId="77777777" w:rsidR="00801B5C" w:rsidRPr="00FD40C3" w:rsidRDefault="00801B5C" w:rsidP="00801B5C">
            <w:pPr>
              <w:pStyle w:val="Code"/>
              <w:rPr>
                <w:lang w:val="id-ID"/>
              </w:rPr>
            </w:pPr>
            <w:r w:rsidRPr="00FD40C3">
              <w:rPr>
                <w:lang w:val="id-ID"/>
              </w:rPr>
              <w:t xml:space="preserve">      if (err) throw err;</w:t>
            </w:r>
          </w:p>
          <w:p w14:paraId="44DA054E" w14:textId="77777777" w:rsidR="00801B5C" w:rsidRPr="00FD40C3" w:rsidRDefault="00801B5C" w:rsidP="00801B5C">
            <w:pPr>
              <w:pStyle w:val="Code"/>
              <w:rPr>
                <w:lang w:val="id-ID"/>
              </w:rPr>
            </w:pPr>
            <w:r w:rsidRPr="00FD40C3">
              <w:rPr>
                <w:lang w:val="id-ID"/>
              </w:rPr>
              <w:t xml:space="preserve">    });</w:t>
            </w:r>
          </w:p>
          <w:p w14:paraId="7B0A6A15" w14:textId="77777777" w:rsidR="00801B5C" w:rsidRPr="00FD40C3" w:rsidRDefault="00801B5C" w:rsidP="00801B5C">
            <w:pPr>
              <w:pStyle w:val="Code"/>
              <w:rPr>
                <w:lang w:val="id-ID"/>
              </w:rPr>
            </w:pPr>
            <w:r w:rsidRPr="00FD40C3">
              <w:rPr>
                <w:lang w:val="id-ID"/>
              </w:rPr>
              <w:t xml:space="preserve">    res.render("result/singleResult", {</w:t>
            </w:r>
          </w:p>
          <w:p w14:paraId="5994A548" w14:textId="77777777" w:rsidR="00801B5C" w:rsidRPr="00FD40C3" w:rsidRDefault="00801B5C" w:rsidP="00801B5C">
            <w:pPr>
              <w:pStyle w:val="Code"/>
              <w:rPr>
                <w:lang w:val="id-ID"/>
              </w:rPr>
            </w:pPr>
            <w:r w:rsidRPr="00FD40C3">
              <w:rPr>
                <w:lang w:val="id-ID"/>
              </w:rPr>
              <w:t xml:space="preserve">      language: language,</w:t>
            </w:r>
          </w:p>
          <w:p w14:paraId="3695AC86" w14:textId="77777777" w:rsidR="00801B5C" w:rsidRPr="00FD40C3" w:rsidRDefault="00801B5C" w:rsidP="00801B5C">
            <w:pPr>
              <w:pStyle w:val="Code"/>
              <w:rPr>
                <w:lang w:val="id-ID"/>
              </w:rPr>
            </w:pPr>
            <w:r w:rsidRPr="00FD40C3">
              <w:rPr>
                <w:lang w:val="id-ID"/>
              </w:rPr>
              <w:t xml:space="preserve">      keyAnswer: teacherAnswer,</w:t>
            </w:r>
          </w:p>
          <w:p w14:paraId="270863B4" w14:textId="77777777" w:rsidR="00801B5C" w:rsidRPr="00FD40C3" w:rsidRDefault="00801B5C" w:rsidP="00801B5C">
            <w:pPr>
              <w:pStyle w:val="Code"/>
              <w:rPr>
                <w:lang w:val="id-ID"/>
              </w:rPr>
            </w:pPr>
            <w:r w:rsidRPr="00FD40C3">
              <w:rPr>
                <w:lang w:val="id-ID"/>
              </w:rPr>
              <w:t xml:space="preserve">      score: txtfile[0] + "%",</w:t>
            </w:r>
          </w:p>
          <w:p w14:paraId="07E5ADC3" w14:textId="77777777" w:rsidR="00801B5C" w:rsidRPr="00FD40C3" w:rsidRDefault="00801B5C" w:rsidP="00801B5C">
            <w:pPr>
              <w:pStyle w:val="Code"/>
              <w:rPr>
                <w:lang w:val="id-ID"/>
              </w:rPr>
            </w:pPr>
            <w:r w:rsidRPr="00FD40C3">
              <w:rPr>
                <w:lang w:val="id-ID"/>
              </w:rPr>
              <w:t xml:space="preserve">      answer: studentAnswer,</w:t>
            </w:r>
          </w:p>
          <w:p w14:paraId="1147BC41" w14:textId="77777777" w:rsidR="00801B5C" w:rsidRPr="00FD40C3" w:rsidRDefault="00801B5C" w:rsidP="00801B5C">
            <w:pPr>
              <w:pStyle w:val="Code"/>
              <w:rPr>
                <w:lang w:val="id-ID"/>
              </w:rPr>
            </w:pPr>
            <w:r w:rsidRPr="00FD40C3">
              <w:rPr>
                <w:lang w:val="id-ID"/>
              </w:rPr>
              <w:t xml:space="preserve">    });</w:t>
            </w:r>
          </w:p>
          <w:p w14:paraId="080DB5C0" w14:textId="77777777" w:rsidR="00801B5C" w:rsidRPr="00FD40C3" w:rsidRDefault="00801B5C" w:rsidP="00801B5C">
            <w:pPr>
              <w:pStyle w:val="Code"/>
              <w:rPr>
                <w:lang w:val="id-ID"/>
              </w:rPr>
            </w:pPr>
            <w:r w:rsidRPr="00FD40C3">
              <w:rPr>
                <w:lang w:val="id-ID"/>
              </w:rPr>
              <w:t xml:space="preserve">  });</w:t>
            </w:r>
          </w:p>
          <w:p w14:paraId="110239B4" w14:textId="77777777" w:rsidR="00801B5C" w:rsidRPr="00FD40C3" w:rsidRDefault="00801B5C" w:rsidP="00801B5C">
            <w:pPr>
              <w:pStyle w:val="Code"/>
              <w:rPr>
                <w:lang w:val="id-ID"/>
              </w:rPr>
            </w:pPr>
            <w:r w:rsidRPr="00FD40C3">
              <w:rPr>
                <w:lang w:val="id-ID"/>
              </w:rPr>
              <w:t>});</w:t>
            </w:r>
          </w:p>
          <w:p w14:paraId="1D6C75A6" w14:textId="77777777" w:rsidR="00801B5C" w:rsidRPr="00FD40C3" w:rsidRDefault="00801B5C" w:rsidP="00801B5C">
            <w:pPr>
              <w:pStyle w:val="Code"/>
              <w:rPr>
                <w:lang w:val="id-ID"/>
              </w:rPr>
            </w:pPr>
          </w:p>
          <w:p w14:paraId="64EA312D" w14:textId="77777777" w:rsidR="00801B5C" w:rsidRPr="00FD40C3" w:rsidRDefault="00801B5C" w:rsidP="00801B5C">
            <w:pPr>
              <w:pStyle w:val="Code"/>
              <w:rPr>
                <w:lang w:val="id-ID"/>
              </w:rPr>
            </w:pPr>
            <w:r w:rsidRPr="00FD40C3">
              <w:rPr>
                <w:lang w:val="id-ID"/>
              </w:rPr>
              <w:t>app.post("/idbulk", upload.single("studentAnswers"), async (req, res) =&gt; {</w:t>
            </w:r>
          </w:p>
          <w:p w14:paraId="076D7D51" w14:textId="77777777" w:rsidR="00801B5C" w:rsidRPr="00FD40C3" w:rsidRDefault="00801B5C" w:rsidP="00801B5C">
            <w:pPr>
              <w:pStyle w:val="Code"/>
              <w:rPr>
                <w:lang w:val="id-ID"/>
              </w:rPr>
            </w:pPr>
            <w:r w:rsidRPr="00FD40C3">
              <w:rPr>
                <w:lang w:val="id-ID"/>
              </w:rPr>
              <w:t xml:space="preserve">  const { teacherAnswer, nameColumns, answerColumns, language } = req.body;</w:t>
            </w:r>
          </w:p>
          <w:p w14:paraId="0E6D4A78" w14:textId="77777777" w:rsidR="00801B5C" w:rsidRPr="00FD40C3" w:rsidRDefault="00801B5C" w:rsidP="00801B5C">
            <w:pPr>
              <w:pStyle w:val="Code"/>
              <w:rPr>
                <w:lang w:val="id-ID"/>
              </w:rPr>
            </w:pPr>
            <w:r w:rsidRPr="00FD40C3">
              <w:rPr>
                <w:lang w:val="id-ID"/>
              </w:rPr>
              <w:t xml:space="preserve">  let docid = bulkDocumentID;</w:t>
            </w:r>
          </w:p>
          <w:p w14:paraId="11CEA05C" w14:textId="77777777" w:rsidR="00801B5C" w:rsidRPr="00FD40C3" w:rsidRDefault="00801B5C" w:rsidP="00801B5C">
            <w:pPr>
              <w:pStyle w:val="Code"/>
              <w:rPr>
                <w:lang w:val="id-ID"/>
              </w:rPr>
            </w:pPr>
          </w:p>
          <w:p w14:paraId="3EEA96D4" w14:textId="77777777" w:rsidR="00801B5C" w:rsidRPr="00FD40C3" w:rsidRDefault="00801B5C" w:rsidP="00801B5C">
            <w:pPr>
              <w:pStyle w:val="Code"/>
              <w:rPr>
                <w:lang w:val="id-ID"/>
              </w:rPr>
            </w:pPr>
            <w:r w:rsidRPr="00FD40C3">
              <w:rPr>
                <w:lang w:val="id-ID"/>
              </w:rPr>
              <w:t xml:space="preserve">  let idbulk1 = fs.readFileSync("public/pages/bulkID1.html", "utf-</w:t>
            </w:r>
            <w:r w:rsidRPr="00FD40C3">
              <w:rPr>
                <w:lang w:val="id-ID"/>
              </w:rPr>
              <w:lastRenderedPageBreak/>
              <w:t>8");</w:t>
            </w:r>
          </w:p>
          <w:p w14:paraId="48A91FB4" w14:textId="77777777" w:rsidR="00801B5C" w:rsidRPr="00FD40C3" w:rsidRDefault="00801B5C" w:rsidP="00801B5C">
            <w:pPr>
              <w:pStyle w:val="Code"/>
              <w:rPr>
                <w:lang w:val="id-ID"/>
              </w:rPr>
            </w:pPr>
            <w:r w:rsidRPr="00FD40C3">
              <w:rPr>
                <w:lang w:val="id-ID"/>
              </w:rPr>
              <w:t xml:space="preserve">  let idbulk2 = fs.readFileSync("public/pages/bulkID2.html", "utf-8");</w:t>
            </w:r>
          </w:p>
          <w:p w14:paraId="1B320A52" w14:textId="77777777" w:rsidR="00801B5C" w:rsidRPr="00FD40C3" w:rsidRDefault="00801B5C" w:rsidP="00801B5C">
            <w:pPr>
              <w:pStyle w:val="Code"/>
              <w:rPr>
                <w:lang w:val="id-ID"/>
              </w:rPr>
            </w:pPr>
            <w:r w:rsidRPr="00FD40C3">
              <w:rPr>
                <w:lang w:val="id-ID"/>
              </w:rPr>
              <w:t xml:space="preserve">  let idbulk3 = fs.readFileSync("public/pages/bulkID3.html", "utf-8");</w:t>
            </w:r>
          </w:p>
          <w:p w14:paraId="69C29BAB" w14:textId="77777777" w:rsidR="00801B5C" w:rsidRPr="00FD40C3" w:rsidRDefault="00801B5C" w:rsidP="00801B5C">
            <w:pPr>
              <w:pStyle w:val="Code"/>
              <w:rPr>
                <w:lang w:val="id-ID"/>
              </w:rPr>
            </w:pPr>
          </w:p>
          <w:p w14:paraId="69DACB95" w14:textId="77777777" w:rsidR="00801B5C" w:rsidRPr="00FD40C3" w:rsidRDefault="00801B5C" w:rsidP="00801B5C">
            <w:pPr>
              <w:pStyle w:val="Code"/>
              <w:rPr>
                <w:lang w:val="id-ID"/>
              </w:rPr>
            </w:pPr>
            <w:r w:rsidRPr="00FD40C3">
              <w:rPr>
                <w:lang w:val="id-ID"/>
              </w:rPr>
              <w:t xml:space="preserve">  res.write(idbulk1);</w:t>
            </w:r>
          </w:p>
          <w:p w14:paraId="09C0F284" w14:textId="77777777" w:rsidR="00801B5C" w:rsidRPr="00FD40C3" w:rsidRDefault="00801B5C" w:rsidP="00801B5C">
            <w:pPr>
              <w:pStyle w:val="Code"/>
              <w:rPr>
                <w:lang w:val="id-ID"/>
              </w:rPr>
            </w:pPr>
            <w:r w:rsidRPr="00FD40C3">
              <w:rPr>
                <w:lang w:val="id-ID"/>
              </w:rPr>
              <w:t xml:space="preserve">  res.write("&lt;p&gt;");</w:t>
            </w:r>
          </w:p>
          <w:p w14:paraId="4A246E32" w14:textId="77777777" w:rsidR="00801B5C" w:rsidRPr="00FD40C3" w:rsidRDefault="00801B5C" w:rsidP="00801B5C">
            <w:pPr>
              <w:pStyle w:val="Code"/>
              <w:rPr>
                <w:lang w:val="id-ID"/>
              </w:rPr>
            </w:pPr>
            <w:r w:rsidRPr="00FD40C3">
              <w:rPr>
                <w:lang w:val="id-ID"/>
              </w:rPr>
              <w:t xml:space="preserve">  res.write(teacherAnswer);</w:t>
            </w:r>
          </w:p>
          <w:p w14:paraId="72A44F80" w14:textId="77777777" w:rsidR="00801B5C" w:rsidRPr="00FD40C3" w:rsidRDefault="00801B5C" w:rsidP="00801B5C">
            <w:pPr>
              <w:pStyle w:val="Code"/>
              <w:rPr>
                <w:lang w:val="id-ID"/>
              </w:rPr>
            </w:pPr>
            <w:r w:rsidRPr="00FD40C3">
              <w:rPr>
                <w:lang w:val="id-ID"/>
              </w:rPr>
              <w:t xml:space="preserve">  res.write("&lt;/p&gt;");</w:t>
            </w:r>
          </w:p>
          <w:p w14:paraId="248ACB73" w14:textId="77777777" w:rsidR="00801B5C" w:rsidRPr="00FD40C3" w:rsidRDefault="00801B5C" w:rsidP="00801B5C">
            <w:pPr>
              <w:pStyle w:val="Code"/>
              <w:rPr>
                <w:lang w:val="id-ID"/>
              </w:rPr>
            </w:pPr>
            <w:r w:rsidRPr="00FD40C3">
              <w:rPr>
                <w:lang w:val="id-ID"/>
              </w:rPr>
              <w:t xml:space="preserve">  res.write(idbulk2);</w:t>
            </w:r>
          </w:p>
          <w:p w14:paraId="7BABCE9E" w14:textId="77777777" w:rsidR="00801B5C" w:rsidRPr="00FD40C3" w:rsidRDefault="00801B5C" w:rsidP="00801B5C">
            <w:pPr>
              <w:pStyle w:val="Code"/>
              <w:rPr>
                <w:lang w:val="id-ID"/>
              </w:rPr>
            </w:pPr>
          </w:p>
          <w:p w14:paraId="09228D6C" w14:textId="77777777" w:rsidR="00801B5C" w:rsidRPr="00FD40C3" w:rsidRDefault="00801B5C" w:rsidP="00801B5C">
            <w:pPr>
              <w:pStyle w:val="Code"/>
              <w:rPr>
                <w:lang w:val="id-ID"/>
              </w:rPr>
            </w:pPr>
            <w:r w:rsidRPr="00FD40C3">
              <w:rPr>
                <w:lang w:val="id-ID"/>
              </w:rPr>
              <w:t xml:space="preserve">  const sources = await CSVToJSON().fromFile("./" + docid + ".csv");</w:t>
            </w:r>
          </w:p>
          <w:p w14:paraId="0D980BD4" w14:textId="77777777" w:rsidR="00801B5C" w:rsidRPr="00FD40C3" w:rsidRDefault="00801B5C" w:rsidP="00801B5C">
            <w:pPr>
              <w:pStyle w:val="Code"/>
              <w:rPr>
                <w:lang w:val="id-ID"/>
              </w:rPr>
            </w:pPr>
          </w:p>
          <w:p w14:paraId="1D0A8235" w14:textId="77777777" w:rsidR="00801B5C" w:rsidRPr="00FD40C3" w:rsidRDefault="00801B5C" w:rsidP="00801B5C">
            <w:pPr>
              <w:pStyle w:val="Code"/>
              <w:rPr>
                <w:lang w:val="id-ID"/>
              </w:rPr>
            </w:pPr>
            <w:r w:rsidRPr="00FD40C3">
              <w:rPr>
                <w:lang w:val="id-ID"/>
              </w:rPr>
              <w:t xml:space="preserve">  if (</w:t>
            </w:r>
          </w:p>
          <w:p w14:paraId="3731FBF4" w14:textId="77777777" w:rsidR="00801B5C" w:rsidRPr="00FD40C3" w:rsidRDefault="00801B5C" w:rsidP="00801B5C">
            <w:pPr>
              <w:pStyle w:val="Code"/>
              <w:rPr>
                <w:lang w:val="id-ID"/>
              </w:rPr>
            </w:pPr>
            <w:r w:rsidRPr="00FD40C3">
              <w:rPr>
                <w:lang w:val="id-ID"/>
              </w:rPr>
              <w:t xml:space="preserve">    sources[0][nameColumns] == undefined &amp;&amp;</w:t>
            </w:r>
          </w:p>
          <w:p w14:paraId="139B8B2C" w14:textId="77777777" w:rsidR="00801B5C" w:rsidRPr="00FD40C3" w:rsidRDefault="00801B5C" w:rsidP="00801B5C">
            <w:pPr>
              <w:pStyle w:val="Code"/>
              <w:rPr>
                <w:lang w:val="id-ID"/>
              </w:rPr>
            </w:pPr>
            <w:r w:rsidRPr="00FD40C3">
              <w:rPr>
                <w:lang w:val="id-ID"/>
              </w:rPr>
              <w:t xml:space="preserve">    sources[0][answerColumns] == undefined</w:t>
            </w:r>
          </w:p>
          <w:p w14:paraId="5136CE0E" w14:textId="77777777" w:rsidR="00801B5C" w:rsidRPr="00FD40C3" w:rsidRDefault="00801B5C" w:rsidP="00801B5C">
            <w:pPr>
              <w:pStyle w:val="Code"/>
              <w:rPr>
                <w:lang w:val="id-ID"/>
              </w:rPr>
            </w:pPr>
            <w:r w:rsidRPr="00FD40C3">
              <w:rPr>
                <w:lang w:val="id-ID"/>
              </w:rPr>
              <w:t xml:space="preserve">  ) {</w:t>
            </w:r>
          </w:p>
          <w:p w14:paraId="3E8BDC55" w14:textId="77777777" w:rsidR="00801B5C" w:rsidRPr="00FD40C3" w:rsidRDefault="00801B5C" w:rsidP="00801B5C">
            <w:pPr>
              <w:pStyle w:val="Code"/>
              <w:rPr>
                <w:lang w:val="id-ID"/>
              </w:rPr>
            </w:pPr>
            <w:r w:rsidRPr="00FD40C3">
              <w:rPr>
                <w:lang w:val="id-ID"/>
              </w:rPr>
              <w:t xml:space="preserve">    fs.unlink(docid + ".csv", (err) =&gt; {</w:t>
            </w:r>
          </w:p>
          <w:p w14:paraId="16907C47" w14:textId="77777777" w:rsidR="00801B5C" w:rsidRPr="00FD40C3" w:rsidRDefault="00801B5C" w:rsidP="00801B5C">
            <w:pPr>
              <w:pStyle w:val="Code"/>
              <w:rPr>
                <w:lang w:val="id-ID"/>
              </w:rPr>
            </w:pPr>
            <w:r w:rsidRPr="00FD40C3">
              <w:rPr>
                <w:lang w:val="id-ID"/>
              </w:rPr>
              <w:t xml:space="preserve">      if (err) throw err;</w:t>
            </w:r>
          </w:p>
          <w:p w14:paraId="3FFC69A3" w14:textId="77777777" w:rsidR="00801B5C" w:rsidRPr="00FD40C3" w:rsidRDefault="00801B5C" w:rsidP="00801B5C">
            <w:pPr>
              <w:pStyle w:val="Code"/>
              <w:rPr>
                <w:lang w:val="id-ID"/>
              </w:rPr>
            </w:pPr>
            <w:r w:rsidRPr="00FD40C3">
              <w:rPr>
                <w:lang w:val="id-ID"/>
              </w:rPr>
              <w:t xml:space="preserve">    });</w:t>
            </w:r>
          </w:p>
          <w:p w14:paraId="516D74BF" w14:textId="77777777" w:rsidR="00801B5C" w:rsidRPr="00FD40C3" w:rsidRDefault="00801B5C" w:rsidP="00801B5C">
            <w:pPr>
              <w:pStyle w:val="Code"/>
              <w:rPr>
                <w:lang w:val="id-ID"/>
              </w:rPr>
            </w:pPr>
            <w:r w:rsidRPr="00FD40C3">
              <w:rPr>
                <w:lang w:val="id-ID"/>
              </w:rPr>
              <w:t xml:space="preserve">    res.write(</w:t>
            </w:r>
          </w:p>
          <w:p w14:paraId="6F2497C1" w14:textId="77777777" w:rsidR="00801B5C" w:rsidRPr="00FD40C3" w:rsidRDefault="00801B5C" w:rsidP="00801B5C">
            <w:pPr>
              <w:pStyle w:val="Code"/>
              <w:rPr>
                <w:lang w:val="id-ID"/>
              </w:rPr>
            </w:pPr>
            <w:r w:rsidRPr="00FD40C3">
              <w:rPr>
                <w:lang w:val="id-ID"/>
              </w:rPr>
              <w:t xml:space="preserve">      '&lt;div class="alert alert-warning" role="alert"&gt;Kolom Nama dan / atau kolom jawaban pelajar sepertinya tidak cocok dengan apa yang ada di file CSV, mohon di cek lagi karena harus sama persis namanya&lt;/div&gt;'</w:t>
            </w:r>
          </w:p>
          <w:p w14:paraId="69DEB52E" w14:textId="77777777" w:rsidR="00801B5C" w:rsidRPr="00FD40C3" w:rsidRDefault="00801B5C" w:rsidP="00801B5C">
            <w:pPr>
              <w:pStyle w:val="Code"/>
              <w:rPr>
                <w:lang w:val="id-ID"/>
              </w:rPr>
            </w:pPr>
            <w:r w:rsidRPr="00FD40C3">
              <w:rPr>
                <w:lang w:val="id-ID"/>
              </w:rPr>
              <w:t xml:space="preserve">    );</w:t>
            </w:r>
          </w:p>
          <w:p w14:paraId="1FD99F79" w14:textId="77777777" w:rsidR="00801B5C" w:rsidRPr="00FD40C3" w:rsidRDefault="00801B5C" w:rsidP="00801B5C">
            <w:pPr>
              <w:pStyle w:val="Code"/>
              <w:rPr>
                <w:lang w:val="id-ID"/>
              </w:rPr>
            </w:pPr>
            <w:r w:rsidRPr="00FD40C3">
              <w:rPr>
                <w:lang w:val="id-ID"/>
              </w:rPr>
              <w:t xml:space="preserve">    res.end();</w:t>
            </w:r>
          </w:p>
          <w:p w14:paraId="7AC79ECC" w14:textId="77777777" w:rsidR="00801B5C" w:rsidRPr="00FD40C3" w:rsidRDefault="00801B5C" w:rsidP="00801B5C">
            <w:pPr>
              <w:pStyle w:val="Code"/>
              <w:rPr>
                <w:lang w:val="id-ID"/>
              </w:rPr>
            </w:pPr>
            <w:r w:rsidRPr="00FD40C3">
              <w:rPr>
                <w:lang w:val="id-ID"/>
              </w:rPr>
              <w:t xml:space="preserve">  } else {</w:t>
            </w:r>
          </w:p>
          <w:p w14:paraId="57240101" w14:textId="77777777" w:rsidR="00801B5C" w:rsidRPr="00FD40C3" w:rsidRDefault="00801B5C" w:rsidP="00801B5C">
            <w:pPr>
              <w:pStyle w:val="Code"/>
              <w:rPr>
                <w:lang w:val="id-ID"/>
              </w:rPr>
            </w:pPr>
            <w:r w:rsidRPr="00FD40C3">
              <w:rPr>
                <w:lang w:val="id-ID"/>
              </w:rPr>
              <w:t xml:space="preserve">    for (i = 0; i &lt; sources.length; i++) {</w:t>
            </w:r>
          </w:p>
          <w:p w14:paraId="1B4757CF" w14:textId="77777777" w:rsidR="00801B5C" w:rsidRPr="00FD40C3" w:rsidRDefault="00801B5C" w:rsidP="00801B5C">
            <w:pPr>
              <w:pStyle w:val="Code"/>
              <w:rPr>
                <w:lang w:val="id-ID"/>
              </w:rPr>
            </w:pPr>
            <w:r w:rsidRPr="00FD40C3">
              <w:rPr>
                <w:lang w:val="id-ID"/>
              </w:rPr>
              <w:t xml:space="preserve">      sources[i].studentName = sources[i][nameColumns];</w:t>
            </w:r>
          </w:p>
          <w:p w14:paraId="1B006EE0" w14:textId="77777777" w:rsidR="00801B5C" w:rsidRPr="00FD40C3" w:rsidRDefault="00801B5C" w:rsidP="00801B5C">
            <w:pPr>
              <w:pStyle w:val="Code"/>
              <w:rPr>
                <w:lang w:val="id-ID"/>
              </w:rPr>
            </w:pPr>
            <w:r w:rsidRPr="00FD40C3">
              <w:rPr>
                <w:lang w:val="id-ID"/>
              </w:rPr>
              <w:t xml:space="preserve">      sources[i].studentAnswer = sources[i][answerColumns];</w:t>
            </w:r>
          </w:p>
          <w:p w14:paraId="7AAA5692" w14:textId="77777777" w:rsidR="00801B5C" w:rsidRPr="00FD40C3" w:rsidRDefault="00801B5C" w:rsidP="00801B5C">
            <w:pPr>
              <w:pStyle w:val="Code"/>
              <w:rPr>
                <w:lang w:val="id-ID"/>
              </w:rPr>
            </w:pPr>
            <w:r w:rsidRPr="00FD40C3">
              <w:rPr>
                <w:lang w:val="id-ID"/>
              </w:rPr>
              <w:t xml:space="preserve">    }</w:t>
            </w:r>
          </w:p>
          <w:p w14:paraId="73C81F04" w14:textId="77777777" w:rsidR="00801B5C" w:rsidRPr="00FD40C3" w:rsidRDefault="00801B5C" w:rsidP="00801B5C">
            <w:pPr>
              <w:pStyle w:val="Code"/>
              <w:rPr>
                <w:lang w:val="id-ID"/>
              </w:rPr>
            </w:pPr>
            <w:r w:rsidRPr="00FD40C3">
              <w:rPr>
                <w:lang w:val="id-ID"/>
              </w:rPr>
              <w:t xml:space="preserve">    for (let i = 0; i &lt; sources.length; i++) {</w:t>
            </w:r>
          </w:p>
          <w:p w14:paraId="5F5ABF95" w14:textId="77777777" w:rsidR="00801B5C" w:rsidRPr="00FD40C3" w:rsidRDefault="00801B5C" w:rsidP="00801B5C">
            <w:pPr>
              <w:pStyle w:val="Code"/>
              <w:rPr>
                <w:lang w:val="id-ID"/>
              </w:rPr>
            </w:pPr>
            <w:r w:rsidRPr="00FD40C3">
              <w:rPr>
                <w:lang w:val="id-ID"/>
              </w:rPr>
              <w:t xml:space="preserve">      const options = {</w:t>
            </w:r>
          </w:p>
          <w:p w14:paraId="37749CF5" w14:textId="77777777" w:rsidR="00801B5C" w:rsidRPr="00FD40C3" w:rsidRDefault="00801B5C" w:rsidP="00801B5C">
            <w:pPr>
              <w:pStyle w:val="Code"/>
              <w:rPr>
                <w:lang w:val="id-ID"/>
              </w:rPr>
            </w:pPr>
            <w:r w:rsidRPr="00FD40C3">
              <w:rPr>
                <w:lang w:val="id-ID"/>
              </w:rPr>
              <w:t xml:space="preserve">        mode: "text",</w:t>
            </w:r>
          </w:p>
          <w:p w14:paraId="0FB63714" w14:textId="77777777" w:rsidR="00801B5C" w:rsidRPr="00FD40C3" w:rsidRDefault="00801B5C" w:rsidP="00801B5C">
            <w:pPr>
              <w:pStyle w:val="Code"/>
              <w:rPr>
                <w:lang w:val="id-ID"/>
              </w:rPr>
            </w:pPr>
            <w:r w:rsidRPr="00FD40C3">
              <w:rPr>
                <w:lang w:val="id-ID"/>
              </w:rPr>
              <w:t xml:space="preserve">        pythonOptions: ["-u"],</w:t>
            </w:r>
          </w:p>
          <w:p w14:paraId="5C6BA619" w14:textId="77777777" w:rsidR="00801B5C" w:rsidRPr="00FD40C3" w:rsidRDefault="00801B5C" w:rsidP="00801B5C">
            <w:pPr>
              <w:pStyle w:val="Code"/>
              <w:rPr>
                <w:lang w:val="id-ID"/>
              </w:rPr>
            </w:pPr>
            <w:r w:rsidRPr="00FD40C3">
              <w:rPr>
                <w:lang w:val="id-ID"/>
              </w:rPr>
              <w:t xml:space="preserve">        args: [teacherAnswer, sources[i][answerColumns], docid],</w:t>
            </w:r>
          </w:p>
          <w:p w14:paraId="28CFF0E3" w14:textId="77777777" w:rsidR="00801B5C" w:rsidRPr="00FD40C3" w:rsidRDefault="00801B5C" w:rsidP="00801B5C">
            <w:pPr>
              <w:pStyle w:val="Code"/>
              <w:rPr>
                <w:lang w:val="id-ID"/>
              </w:rPr>
            </w:pPr>
            <w:r w:rsidRPr="00FD40C3">
              <w:rPr>
                <w:lang w:val="id-ID"/>
              </w:rPr>
              <w:t xml:space="preserve">      };</w:t>
            </w:r>
          </w:p>
          <w:p w14:paraId="4C590C35" w14:textId="77777777" w:rsidR="00801B5C" w:rsidRPr="00FD40C3" w:rsidRDefault="00801B5C" w:rsidP="00801B5C">
            <w:pPr>
              <w:pStyle w:val="Code"/>
              <w:rPr>
                <w:lang w:val="id-ID"/>
              </w:rPr>
            </w:pPr>
            <w:r w:rsidRPr="00FD40C3">
              <w:rPr>
                <w:lang w:val="id-ID"/>
              </w:rPr>
              <w:t xml:space="preserve">      await PythonShell.run("./models/indonesia/ASAGbulk.py", options).then(</w:t>
            </w:r>
          </w:p>
          <w:p w14:paraId="0F361BA2" w14:textId="77777777" w:rsidR="00801B5C" w:rsidRPr="00FD40C3" w:rsidRDefault="00801B5C" w:rsidP="00801B5C">
            <w:pPr>
              <w:pStyle w:val="Code"/>
              <w:rPr>
                <w:lang w:val="id-ID"/>
              </w:rPr>
            </w:pPr>
            <w:r w:rsidRPr="00FD40C3">
              <w:rPr>
                <w:lang w:val="id-ID"/>
              </w:rPr>
              <w:t xml:space="preserve">        (messages, err) =&gt; {</w:t>
            </w:r>
          </w:p>
          <w:p w14:paraId="29CEC92E" w14:textId="77777777" w:rsidR="00801B5C" w:rsidRPr="00FD40C3" w:rsidRDefault="00801B5C" w:rsidP="00801B5C">
            <w:pPr>
              <w:pStyle w:val="Code"/>
              <w:rPr>
                <w:lang w:val="id-ID"/>
              </w:rPr>
            </w:pPr>
            <w:r w:rsidRPr="00FD40C3">
              <w:rPr>
                <w:lang w:val="id-ID"/>
              </w:rPr>
              <w:t xml:space="preserve">          console.log("error LINE 267");</w:t>
            </w:r>
          </w:p>
          <w:p w14:paraId="7D08AD71" w14:textId="77777777" w:rsidR="00801B5C" w:rsidRPr="00FD40C3" w:rsidRDefault="00801B5C" w:rsidP="00801B5C">
            <w:pPr>
              <w:pStyle w:val="Code"/>
              <w:rPr>
                <w:lang w:val="id-ID"/>
              </w:rPr>
            </w:pPr>
            <w:r w:rsidRPr="00FD40C3">
              <w:rPr>
                <w:lang w:val="id-ID"/>
              </w:rPr>
              <w:t xml:space="preserve">          res.write("&lt;tr&gt;");</w:t>
            </w:r>
          </w:p>
          <w:p w14:paraId="50F2D00C" w14:textId="77777777" w:rsidR="00801B5C" w:rsidRPr="00FD40C3" w:rsidRDefault="00801B5C" w:rsidP="00801B5C">
            <w:pPr>
              <w:pStyle w:val="Code"/>
              <w:rPr>
                <w:lang w:val="id-ID"/>
              </w:rPr>
            </w:pPr>
            <w:r w:rsidRPr="00FD40C3">
              <w:rPr>
                <w:lang w:val="id-ID"/>
              </w:rPr>
              <w:t xml:space="preserve">          res.write("&lt;td&gt;");</w:t>
            </w:r>
          </w:p>
          <w:p w14:paraId="0E2429EA" w14:textId="77777777" w:rsidR="00801B5C" w:rsidRPr="00FD40C3" w:rsidRDefault="00801B5C" w:rsidP="00801B5C">
            <w:pPr>
              <w:pStyle w:val="Code"/>
              <w:rPr>
                <w:lang w:val="id-ID"/>
              </w:rPr>
            </w:pPr>
            <w:r w:rsidRPr="00FD40C3">
              <w:rPr>
                <w:lang w:val="id-ID"/>
              </w:rPr>
              <w:t xml:space="preserve">          res.write(sources[i].studentName);</w:t>
            </w:r>
          </w:p>
          <w:p w14:paraId="1C68A969" w14:textId="77777777" w:rsidR="00801B5C" w:rsidRPr="00FD40C3" w:rsidRDefault="00801B5C" w:rsidP="00801B5C">
            <w:pPr>
              <w:pStyle w:val="Code"/>
              <w:rPr>
                <w:lang w:val="id-ID"/>
              </w:rPr>
            </w:pPr>
            <w:r w:rsidRPr="00FD40C3">
              <w:rPr>
                <w:lang w:val="id-ID"/>
              </w:rPr>
              <w:t xml:space="preserve">          res.write("&lt;/td&gt;");</w:t>
            </w:r>
          </w:p>
          <w:p w14:paraId="7637EBD8" w14:textId="77777777" w:rsidR="00801B5C" w:rsidRPr="00FD40C3" w:rsidRDefault="00801B5C" w:rsidP="00801B5C">
            <w:pPr>
              <w:pStyle w:val="Code"/>
              <w:rPr>
                <w:lang w:val="id-ID"/>
              </w:rPr>
            </w:pPr>
            <w:r w:rsidRPr="00FD40C3">
              <w:rPr>
                <w:lang w:val="id-ID"/>
              </w:rPr>
              <w:t xml:space="preserve">          res.write("&lt;td&gt;");</w:t>
            </w:r>
          </w:p>
          <w:p w14:paraId="5A5FC157" w14:textId="77777777" w:rsidR="00801B5C" w:rsidRPr="00FD40C3" w:rsidRDefault="00801B5C" w:rsidP="00801B5C">
            <w:pPr>
              <w:pStyle w:val="Code"/>
              <w:rPr>
                <w:lang w:val="id-ID"/>
              </w:rPr>
            </w:pPr>
            <w:r w:rsidRPr="00FD40C3">
              <w:rPr>
                <w:lang w:val="id-ID"/>
              </w:rPr>
              <w:t xml:space="preserve">          res.write(sources[i].studentAnswer);</w:t>
            </w:r>
          </w:p>
          <w:p w14:paraId="26891AD2" w14:textId="77777777" w:rsidR="00801B5C" w:rsidRPr="00FD40C3" w:rsidRDefault="00801B5C" w:rsidP="00801B5C">
            <w:pPr>
              <w:pStyle w:val="Code"/>
              <w:rPr>
                <w:lang w:val="id-ID"/>
              </w:rPr>
            </w:pPr>
            <w:r w:rsidRPr="00FD40C3">
              <w:rPr>
                <w:lang w:val="id-ID"/>
              </w:rPr>
              <w:t xml:space="preserve">          res.write("&lt;/td&gt;");</w:t>
            </w:r>
          </w:p>
          <w:p w14:paraId="74D6B98F" w14:textId="77777777" w:rsidR="00801B5C" w:rsidRPr="00FD40C3" w:rsidRDefault="00801B5C" w:rsidP="00801B5C">
            <w:pPr>
              <w:pStyle w:val="Code"/>
              <w:rPr>
                <w:lang w:val="id-ID"/>
              </w:rPr>
            </w:pPr>
            <w:r w:rsidRPr="00FD40C3">
              <w:rPr>
                <w:lang w:val="id-ID"/>
              </w:rPr>
              <w:t xml:space="preserve">          res.write("&lt;td&gt;");</w:t>
            </w:r>
          </w:p>
          <w:p w14:paraId="6C99A9E5" w14:textId="77777777" w:rsidR="00801B5C" w:rsidRPr="00FD40C3" w:rsidRDefault="00801B5C" w:rsidP="00801B5C">
            <w:pPr>
              <w:pStyle w:val="Code"/>
              <w:rPr>
                <w:lang w:val="id-ID"/>
              </w:rPr>
            </w:pPr>
            <w:r w:rsidRPr="00FD40C3">
              <w:rPr>
                <w:lang w:val="id-ID"/>
              </w:rPr>
              <w:t xml:space="preserve">          res.write(messages[0]);</w:t>
            </w:r>
          </w:p>
          <w:p w14:paraId="5E179546" w14:textId="77777777" w:rsidR="00801B5C" w:rsidRPr="00FD40C3" w:rsidRDefault="00801B5C" w:rsidP="00801B5C">
            <w:pPr>
              <w:pStyle w:val="Code"/>
              <w:rPr>
                <w:lang w:val="id-ID"/>
              </w:rPr>
            </w:pPr>
            <w:r w:rsidRPr="00FD40C3">
              <w:rPr>
                <w:lang w:val="id-ID"/>
              </w:rPr>
              <w:t xml:space="preserve">          res.write("&lt;/td&gt;");</w:t>
            </w:r>
          </w:p>
          <w:p w14:paraId="49C68B9A" w14:textId="77777777" w:rsidR="00801B5C" w:rsidRPr="00FD40C3" w:rsidRDefault="00801B5C" w:rsidP="00801B5C">
            <w:pPr>
              <w:pStyle w:val="Code"/>
              <w:rPr>
                <w:lang w:val="id-ID"/>
              </w:rPr>
            </w:pPr>
            <w:r w:rsidRPr="00FD40C3">
              <w:rPr>
                <w:lang w:val="id-ID"/>
              </w:rPr>
              <w:t xml:space="preserve">          res.write("&lt;/tr&gt;");</w:t>
            </w:r>
          </w:p>
          <w:p w14:paraId="60E65F5F" w14:textId="77777777" w:rsidR="00801B5C" w:rsidRPr="00FD40C3" w:rsidRDefault="00801B5C" w:rsidP="00801B5C">
            <w:pPr>
              <w:pStyle w:val="Code"/>
              <w:rPr>
                <w:lang w:val="id-ID"/>
              </w:rPr>
            </w:pPr>
            <w:r w:rsidRPr="00FD40C3">
              <w:rPr>
                <w:lang w:val="id-ID"/>
              </w:rPr>
              <w:t xml:space="preserve">          res.write("&lt;br /&gt;");</w:t>
            </w:r>
          </w:p>
          <w:p w14:paraId="00E5A3D8" w14:textId="77777777" w:rsidR="00801B5C" w:rsidRPr="00FD40C3" w:rsidRDefault="00801B5C" w:rsidP="00801B5C">
            <w:pPr>
              <w:pStyle w:val="Code"/>
              <w:rPr>
                <w:lang w:val="id-ID"/>
              </w:rPr>
            </w:pPr>
            <w:r w:rsidRPr="00FD40C3">
              <w:rPr>
                <w:lang w:val="id-ID"/>
              </w:rPr>
              <w:t xml:space="preserve">        }</w:t>
            </w:r>
          </w:p>
          <w:p w14:paraId="04CB5144" w14:textId="77777777" w:rsidR="00801B5C" w:rsidRPr="00FD40C3" w:rsidRDefault="00801B5C" w:rsidP="00801B5C">
            <w:pPr>
              <w:pStyle w:val="Code"/>
              <w:rPr>
                <w:lang w:val="id-ID"/>
              </w:rPr>
            </w:pPr>
            <w:r w:rsidRPr="00FD40C3">
              <w:rPr>
                <w:lang w:val="id-ID"/>
              </w:rPr>
              <w:t xml:space="preserve">      );</w:t>
            </w:r>
          </w:p>
          <w:p w14:paraId="06F94F3C" w14:textId="77777777" w:rsidR="00801B5C" w:rsidRPr="00FD40C3" w:rsidRDefault="00801B5C" w:rsidP="00801B5C">
            <w:pPr>
              <w:pStyle w:val="Code"/>
              <w:rPr>
                <w:lang w:val="id-ID"/>
              </w:rPr>
            </w:pPr>
            <w:r w:rsidRPr="00FD40C3">
              <w:rPr>
                <w:lang w:val="id-ID"/>
              </w:rPr>
              <w:t xml:space="preserve">    }</w:t>
            </w:r>
          </w:p>
          <w:p w14:paraId="2561723E" w14:textId="77777777" w:rsidR="00801B5C" w:rsidRPr="00FD40C3" w:rsidRDefault="00801B5C" w:rsidP="00801B5C">
            <w:pPr>
              <w:pStyle w:val="Code"/>
              <w:rPr>
                <w:lang w:val="id-ID"/>
              </w:rPr>
            </w:pPr>
            <w:r w:rsidRPr="00FD40C3">
              <w:rPr>
                <w:lang w:val="id-ID"/>
              </w:rPr>
              <w:t xml:space="preserve">    res.write(idbulk3);</w:t>
            </w:r>
          </w:p>
          <w:p w14:paraId="26688CFF" w14:textId="77777777" w:rsidR="00801B5C" w:rsidRPr="00FD40C3" w:rsidRDefault="00801B5C" w:rsidP="00801B5C">
            <w:pPr>
              <w:pStyle w:val="Code"/>
              <w:rPr>
                <w:lang w:val="id-ID"/>
              </w:rPr>
            </w:pPr>
            <w:r w:rsidRPr="00FD40C3">
              <w:rPr>
                <w:lang w:val="id-ID"/>
              </w:rPr>
              <w:lastRenderedPageBreak/>
              <w:t xml:space="preserve">    fs.unlink(docid + ".csv", (err) =&gt; {</w:t>
            </w:r>
          </w:p>
          <w:p w14:paraId="13F5E1D7" w14:textId="77777777" w:rsidR="00801B5C" w:rsidRPr="00FD40C3" w:rsidRDefault="00801B5C" w:rsidP="00801B5C">
            <w:pPr>
              <w:pStyle w:val="Code"/>
              <w:rPr>
                <w:lang w:val="id-ID"/>
              </w:rPr>
            </w:pPr>
            <w:r w:rsidRPr="00FD40C3">
              <w:rPr>
                <w:lang w:val="id-ID"/>
              </w:rPr>
              <w:t xml:space="preserve">      if (err) throw err;</w:t>
            </w:r>
          </w:p>
          <w:p w14:paraId="5AE5A85B" w14:textId="77777777" w:rsidR="00801B5C" w:rsidRPr="00FD40C3" w:rsidRDefault="00801B5C" w:rsidP="00801B5C">
            <w:pPr>
              <w:pStyle w:val="Code"/>
              <w:rPr>
                <w:lang w:val="id-ID"/>
              </w:rPr>
            </w:pPr>
            <w:r w:rsidRPr="00FD40C3">
              <w:rPr>
                <w:lang w:val="id-ID"/>
              </w:rPr>
              <w:t xml:space="preserve">    });</w:t>
            </w:r>
          </w:p>
          <w:p w14:paraId="37788E31" w14:textId="77777777" w:rsidR="00801B5C" w:rsidRPr="00FD40C3" w:rsidRDefault="00801B5C" w:rsidP="00801B5C">
            <w:pPr>
              <w:pStyle w:val="Code"/>
              <w:rPr>
                <w:lang w:val="id-ID"/>
              </w:rPr>
            </w:pPr>
            <w:r w:rsidRPr="00FD40C3">
              <w:rPr>
                <w:lang w:val="id-ID"/>
              </w:rPr>
              <w:t xml:space="preserve">    res.end();</w:t>
            </w:r>
          </w:p>
          <w:p w14:paraId="26F3AD31" w14:textId="77777777" w:rsidR="00801B5C" w:rsidRPr="00FD40C3" w:rsidRDefault="00801B5C" w:rsidP="00801B5C">
            <w:pPr>
              <w:pStyle w:val="Code"/>
              <w:rPr>
                <w:lang w:val="id-ID"/>
              </w:rPr>
            </w:pPr>
            <w:r w:rsidRPr="00FD40C3">
              <w:rPr>
                <w:lang w:val="id-ID"/>
              </w:rPr>
              <w:t xml:space="preserve">  }</w:t>
            </w:r>
          </w:p>
          <w:p w14:paraId="6D47FDE6" w14:textId="77777777" w:rsidR="00801B5C" w:rsidRPr="00FD40C3" w:rsidRDefault="00801B5C" w:rsidP="00801B5C">
            <w:pPr>
              <w:pStyle w:val="Code"/>
              <w:rPr>
                <w:lang w:val="id-ID"/>
              </w:rPr>
            </w:pPr>
            <w:r w:rsidRPr="00FD40C3">
              <w:rPr>
                <w:lang w:val="id-ID"/>
              </w:rPr>
              <w:t>});</w:t>
            </w:r>
          </w:p>
          <w:p w14:paraId="7DE45D3B" w14:textId="77777777" w:rsidR="00801B5C" w:rsidRPr="00FD40C3" w:rsidRDefault="00801B5C" w:rsidP="00801B5C">
            <w:pPr>
              <w:pStyle w:val="Code"/>
              <w:rPr>
                <w:lang w:val="id-ID"/>
              </w:rPr>
            </w:pPr>
          </w:p>
          <w:p w14:paraId="3CD9AA3A" w14:textId="77777777" w:rsidR="00801B5C" w:rsidRPr="00FD40C3" w:rsidRDefault="00801B5C" w:rsidP="00801B5C">
            <w:pPr>
              <w:pStyle w:val="Code"/>
              <w:rPr>
                <w:lang w:val="id-ID"/>
              </w:rPr>
            </w:pPr>
            <w:r w:rsidRPr="00FD40C3">
              <w:rPr>
                <w:lang w:val="id-ID"/>
              </w:rPr>
              <w:t>app.route("/ScenarioEn").post((req, res) =&gt; {</w:t>
            </w:r>
          </w:p>
          <w:p w14:paraId="05644E69" w14:textId="77777777" w:rsidR="00801B5C" w:rsidRPr="00FD40C3" w:rsidRDefault="00801B5C" w:rsidP="00801B5C">
            <w:pPr>
              <w:pStyle w:val="Code"/>
              <w:rPr>
                <w:lang w:val="id-ID"/>
              </w:rPr>
            </w:pPr>
            <w:r w:rsidRPr="00FD40C3">
              <w:rPr>
                <w:lang w:val="id-ID"/>
              </w:rPr>
              <w:t xml:space="preserve">  const { key, ans } = req.body; //json recieved from postman has key and ans, put in their own variable</w:t>
            </w:r>
          </w:p>
          <w:p w14:paraId="7420D5BA" w14:textId="77777777" w:rsidR="00801B5C" w:rsidRPr="00FD40C3" w:rsidRDefault="00801B5C" w:rsidP="00801B5C">
            <w:pPr>
              <w:pStyle w:val="Code"/>
              <w:rPr>
                <w:lang w:val="id-ID"/>
              </w:rPr>
            </w:pPr>
          </w:p>
          <w:p w14:paraId="2AB43AA1" w14:textId="77777777" w:rsidR="00801B5C" w:rsidRPr="00FD40C3" w:rsidRDefault="00801B5C" w:rsidP="00801B5C">
            <w:pPr>
              <w:pStyle w:val="Code"/>
              <w:rPr>
                <w:lang w:val="id-ID"/>
              </w:rPr>
            </w:pPr>
            <w:r w:rsidRPr="00FD40C3">
              <w:rPr>
                <w:lang w:val="id-ID"/>
              </w:rPr>
              <w:t xml:space="preserve">  let Dataset = `keyAnswer,studentAnswer\n"${key}","${ans}"`;</w:t>
            </w:r>
          </w:p>
          <w:p w14:paraId="5F3A0848" w14:textId="77777777" w:rsidR="00801B5C" w:rsidRPr="00FD40C3" w:rsidRDefault="00801B5C" w:rsidP="00801B5C">
            <w:pPr>
              <w:pStyle w:val="Code"/>
              <w:rPr>
                <w:lang w:val="id-ID"/>
              </w:rPr>
            </w:pPr>
          </w:p>
          <w:p w14:paraId="505C8B2C" w14:textId="77777777" w:rsidR="00801B5C" w:rsidRPr="00FD40C3" w:rsidRDefault="00801B5C" w:rsidP="00801B5C">
            <w:pPr>
              <w:pStyle w:val="Code"/>
              <w:rPr>
                <w:lang w:val="id-ID"/>
              </w:rPr>
            </w:pPr>
            <w:r w:rsidRPr="00FD40C3">
              <w:rPr>
                <w:lang w:val="id-ID"/>
              </w:rPr>
              <w:t xml:space="preserve">  fs.writeFileSync("ScenarioEn.csv", Dataset, "utf8");</w:t>
            </w:r>
          </w:p>
          <w:p w14:paraId="0953E8BC" w14:textId="77777777" w:rsidR="00801B5C" w:rsidRPr="00FD40C3" w:rsidRDefault="00801B5C" w:rsidP="00801B5C">
            <w:pPr>
              <w:pStyle w:val="Code"/>
              <w:rPr>
                <w:lang w:val="id-ID"/>
              </w:rPr>
            </w:pPr>
          </w:p>
          <w:p w14:paraId="73142E4A" w14:textId="77777777" w:rsidR="00801B5C" w:rsidRPr="00FD40C3" w:rsidRDefault="00801B5C" w:rsidP="00801B5C">
            <w:pPr>
              <w:pStyle w:val="Code"/>
              <w:rPr>
                <w:lang w:val="id-ID"/>
              </w:rPr>
            </w:pPr>
            <w:r w:rsidRPr="00FD40C3">
              <w:rPr>
                <w:lang w:val="id-ID"/>
              </w:rPr>
              <w:t xml:space="preserve">  let options = {</w:t>
            </w:r>
          </w:p>
          <w:p w14:paraId="6840BD59" w14:textId="77777777" w:rsidR="00801B5C" w:rsidRPr="00FD40C3" w:rsidRDefault="00801B5C" w:rsidP="00801B5C">
            <w:pPr>
              <w:pStyle w:val="Code"/>
              <w:rPr>
                <w:lang w:val="id-ID"/>
              </w:rPr>
            </w:pPr>
            <w:r w:rsidRPr="00FD40C3">
              <w:rPr>
                <w:lang w:val="id-ID"/>
              </w:rPr>
              <w:t xml:space="preserve">    mode: "json",</w:t>
            </w:r>
          </w:p>
          <w:p w14:paraId="16ACF1E6" w14:textId="77777777" w:rsidR="00801B5C" w:rsidRPr="00FD40C3" w:rsidRDefault="00801B5C" w:rsidP="00801B5C">
            <w:pPr>
              <w:pStyle w:val="Code"/>
              <w:rPr>
                <w:lang w:val="id-ID"/>
              </w:rPr>
            </w:pPr>
            <w:r w:rsidRPr="00FD40C3">
              <w:rPr>
                <w:lang w:val="id-ID"/>
              </w:rPr>
              <w:t xml:space="preserve">    pythonOptions: ["-u"],</w:t>
            </w:r>
          </w:p>
          <w:p w14:paraId="03C8D3FC" w14:textId="77777777" w:rsidR="00801B5C" w:rsidRPr="00FD40C3" w:rsidRDefault="00801B5C" w:rsidP="00801B5C">
            <w:pPr>
              <w:pStyle w:val="Code"/>
              <w:rPr>
                <w:lang w:val="id-ID"/>
              </w:rPr>
            </w:pPr>
            <w:r w:rsidRPr="00FD40C3">
              <w:rPr>
                <w:lang w:val="id-ID"/>
              </w:rPr>
              <w:t xml:space="preserve">    args: ["ScenarioEn"],</w:t>
            </w:r>
          </w:p>
          <w:p w14:paraId="4A790C57" w14:textId="77777777" w:rsidR="00801B5C" w:rsidRPr="00FD40C3" w:rsidRDefault="00801B5C" w:rsidP="00801B5C">
            <w:pPr>
              <w:pStyle w:val="Code"/>
              <w:rPr>
                <w:lang w:val="id-ID"/>
              </w:rPr>
            </w:pPr>
            <w:r w:rsidRPr="00FD40C3">
              <w:rPr>
                <w:lang w:val="id-ID"/>
              </w:rPr>
              <w:t xml:space="preserve">  };</w:t>
            </w:r>
          </w:p>
          <w:p w14:paraId="20DB3C60" w14:textId="77777777" w:rsidR="00801B5C" w:rsidRPr="00FD40C3" w:rsidRDefault="00801B5C" w:rsidP="00801B5C">
            <w:pPr>
              <w:pStyle w:val="Code"/>
              <w:rPr>
                <w:lang w:val="id-ID"/>
              </w:rPr>
            </w:pPr>
          </w:p>
          <w:p w14:paraId="15A7EF64" w14:textId="77777777" w:rsidR="00801B5C" w:rsidRPr="00FD40C3" w:rsidRDefault="00801B5C" w:rsidP="00801B5C">
            <w:pPr>
              <w:pStyle w:val="Code"/>
              <w:rPr>
                <w:lang w:val="id-ID"/>
              </w:rPr>
            </w:pPr>
            <w:r w:rsidRPr="00FD40C3">
              <w:rPr>
                <w:lang w:val="id-ID"/>
              </w:rPr>
              <w:t xml:space="preserve">  PythonShell.run("models/english/aprilModel.py", options).then((messages) =&gt; {</w:t>
            </w:r>
          </w:p>
          <w:p w14:paraId="669791DD" w14:textId="77777777" w:rsidR="00801B5C" w:rsidRPr="00FD40C3" w:rsidRDefault="00801B5C" w:rsidP="00801B5C">
            <w:pPr>
              <w:pStyle w:val="Code"/>
              <w:rPr>
                <w:lang w:val="id-ID"/>
              </w:rPr>
            </w:pPr>
            <w:r w:rsidRPr="00FD40C3">
              <w:rPr>
                <w:lang w:val="id-ID"/>
              </w:rPr>
              <w:t xml:space="preserve">    // res.send(((messages[0].scoreModelStem["0"] / 5) * 100).toFixed(2) + "%");</w:t>
            </w:r>
          </w:p>
          <w:p w14:paraId="5FC3B083" w14:textId="77777777" w:rsidR="00801B5C" w:rsidRPr="00FD40C3" w:rsidRDefault="00801B5C" w:rsidP="00801B5C">
            <w:pPr>
              <w:pStyle w:val="Code"/>
              <w:rPr>
                <w:lang w:val="id-ID"/>
              </w:rPr>
            </w:pPr>
            <w:r w:rsidRPr="00FD40C3">
              <w:rPr>
                <w:lang w:val="id-ID"/>
              </w:rPr>
              <w:t xml:space="preserve">    // code above is to send just the score in a 0 to 100% percent range</w:t>
            </w:r>
          </w:p>
          <w:p w14:paraId="71577AA3" w14:textId="77777777" w:rsidR="00801B5C" w:rsidRPr="00FD40C3" w:rsidRDefault="00801B5C" w:rsidP="00801B5C">
            <w:pPr>
              <w:pStyle w:val="Code"/>
              <w:rPr>
                <w:lang w:val="id-ID"/>
              </w:rPr>
            </w:pPr>
            <w:r w:rsidRPr="00FD40C3">
              <w:rPr>
                <w:lang w:val="id-ID"/>
              </w:rPr>
              <w:t xml:space="preserve">    res.send(messages);</w:t>
            </w:r>
          </w:p>
          <w:p w14:paraId="4408B261" w14:textId="77777777" w:rsidR="00801B5C" w:rsidRPr="00FD40C3" w:rsidRDefault="00801B5C" w:rsidP="00801B5C">
            <w:pPr>
              <w:pStyle w:val="Code"/>
              <w:rPr>
                <w:lang w:val="id-ID"/>
              </w:rPr>
            </w:pPr>
            <w:r w:rsidRPr="00FD40C3">
              <w:rPr>
                <w:lang w:val="id-ID"/>
              </w:rPr>
              <w:t xml:space="preserve">    // code above is to send the whole scoring processes as the model does</w:t>
            </w:r>
          </w:p>
          <w:p w14:paraId="1CB0141F" w14:textId="77777777" w:rsidR="00801B5C" w:rsidRPr="00FD40C3" w:rsidRDefault="00801B5C" w:rsidP="00801B5C">
            <w:pPr>
              <w:pStyle w:val="Code"/>
              <w:rPr>
                <w:lang w:val="id-ID"/>
              </w:rPr>
            </w:pPr>
            <w:r w:rsidRPr="00FD40C3">
              <w:rPr>
                <w:lang w:val="id-ID"/>
              </w:rPr>
              <w:t xml:space="preserve">  });</w:t>
            </w:r>
          </w:p>
          <w:p w14:paraId="2A00BDC8" w14:textId="77777777" w:rsidR="00801B5C" w:rsidRPr="00FD40C3" w:rsidRDefault="00801B5C" w:rsidP="00801B5C">
            <w:pPr>
              <w:pStyle w:val="Code"/>
              <w:rPr>
                <w:lang w:val="id-ID"/>
              </w:rPr>
            </w:pPr>
            <w:r w:rsidRPr="00FD40C3">
              <w:rPr>
                <w:lang w:val="id-ID"/>
              </w:rPr>
              <w:t>});</w:t>
            </w:r>
          </w:p>
          <w:p w14:paraId="797D774C" w14:textId="77777777" w:rsidR="00801B5C" w:rsidRPr="00FD40C3" w:rsidRDefault="00801B5C" w:rsidP="00801B5C">
            <w:pPr>
              <w:pStyle w:val="Code"/>
              <w:rPr>
                <w:lang w:val="id-ID"/>
              </w:rPr>
            </w:pPr>
          </w:p>
          <w:p w14:paraId="5D56900D" w14:textId="77777777" w:rsidR="00801B5C" w:rsidRPr="00FD40C3" w:rsidRDefault="00801B5C" w:rsidP="00801B5C">
            <w:pPr>
              <w:pStyle w:val="Code"/>
              <w:rPr>
                <w:lang w:val="id-ID"/>
              </w:rPr>
            </w:pPr>
            <w:r w:rsidRPr="00FD40C3">
              <w:rPr>
                <w:lang w:val="id-ID"/>
              </w:rPr>
              <w:t>app.route("/ScenarioEnTab").post((req, res) =&gt; {</w:t>
            </w:r>
          </w:p>
          <w:p w14:paraId="5CE11CDC" w14:textId="77777777" w:rsidR="00801B5C" w:rsidRPr="00FD40C3" w:rsidRDefault="00801B5C" w:rsidP="00801B5C">
            <w:pPr>
              <w:pStyle w:val="Code"/>
              <w:rPr>
                <w:lang w:val="id-ID"/>
              </w:rPr>
            </w:pPr>
            <w:r w:rsidRPr="00FD40C3">
              <w:rPr>
                <w:lang w:val="id-ID"/>
              </w:rPr>
              <w:t xml:space="preserve">  const { key } = req.body;</w:t>
            </w:r>
          </w:p>
          <w:p w14:paraId="431D1178" w14:textId="77777777" w:rsidR="00801B5C" w:rsidRPr="00FD40C3" w:rsidRDefault="00801B5C" w:rsidP="00801B5C">
            <w:pPr>
              <w:pStyle w:val="Code"/>
              <w:rPr>
                <w:lang w:val="id-ID"/>
              </w:rPr>
            </w:pPr>
          </w:p>
          <w:p w14:paraId="4D33F180" w14:textId="77777777" w:rsidR="00801B5C" w:rsidRPr="00FD40C3" w:rsidRDefault="00801B5C" w:rsidP="00801B5C">
            <w:pPr>
              <w:pStyle w:val="Code"/>
              <w:rPr>
                <w:lang w:val="id-ID"/>
              </w:rPr>
            </w:pPr>
            <w:r w:rsidRPr="00FD40C3">
              <w:rPr>
                <w:lang w:val="id-ID"/>
              </w:rPr>
              <w:t xml:space="preserve">  CSVToJSON()</w:t>
            </w:r>
          </w:p>
          <w:p w14:paraId="5CC48B39" w14:textId="77777777" w:rsidR="00801B5C" w:rsidRPr="00FD40C3" w:rsidRDefault="00801B5C" w:rsidP="00801B5C">
            <w:pPr>
              <w:pStyle w:val="Code"/>
              <w:rPr>
                <w:lang w:val="id-ID"/>
              </w:rPr>
            </w:pPr>
            <w:r w:rsidRPr="00FD40C3">
              <w:rPr>
                <w:lang w:val="id-ID"/>
              </w:rPr>
              <w:t xml:space="preserve">    .fromFile("./dataset.csv")</w:t>
            </w:r>
          </w:p>
          <w:p w14:paraId="7B1DEDBC" w14:textId="77777777" w:rsidR="00801B5C" w:rsidRPr="00FD40C3" w:rsidRDefault="00801B5C" w:rsidP="00801B5C">
            <w:pPr>
              <w:pStyle w:val="Code"/>
              <w:rPr>
                <w:lang w:val="id-ID"/>
              </w:rPr>
            </w:pPr>
            <w:r w:rsidRPr="00FD40C3">
              <w:rPr>
                <w:lang w:val="id-ID"/>
              </w:rPr>
              <w:t xml:space="preserve">    .then((source) =&gt; {</w:t>
            </w:r>
          </w:p>
          <w:p w14:paraId="463631F1" w14:textId="77777777" w:rsidR="00801B5C" w:rsidRPr="00FD40C3" w:rsidRDefault="00801B5C" w:rsidP="00801B5C">
            <w:pPr>
              <w:pStyle w:val="Code"/>
              <w:rPr>
                <w:lang w:val="id-ID"/>
              </w:rPr>
            </w:pPr>
            <w:r w:rsidRPr="00FD40C3">
              <w:rPr>
                <w:lang w:val="id-ID"/>
              </w:rPr>
              <w:t xml:space="preserve">      for (let i = 0; i &lt; source.length; i++) {</w:t>
            </w:r>
          </w:p>
          <w:p w14:paraId="2826D314" w14:textId="77777777" w:rsidR="00801B5C" w:rsidRPr="00FD40C3" w:rsidRDefault="00801B5C" w:rsidP="00801B5C">
            <w:pPr>
              <w:pStyle w:val="Code"/>
              <w:rPr>
                <w:lang w:val="id-ID"/>
              </w:rPr>
            </w:pPr>
            <w:r w:rsidRPr="00FD40C3">
              <w:rPr>
                <w:lang w:val="id-ID"/>
              </w:rPr>
              <w:t xml:space="preserve">        source[i].keyAnswer = key;</w:t>
            </w:r>
          </w:p>
          <w:p w14:paraId="747C68A6" w14:textId="77777777" w:rsidR="00801B5C" w:rsidRPr="00FD40C3" w:rsidRDefault="00801B5C" w:rsidP="00801B5C">
            <w:pPr>
              <w:pStyle w:val="Code"/>
              <w:rPr>
                <w:lang w:val="id-ID"/>
              </w:rPr>
            </w:pPr>
            <w:r w:rsidRPr="00FD40C3">
              <w:rPr>
                <w:lang w:val="id-ID"/>
              </w:rPr>
              <w:t xml:space="preserve">      }</w:t>
            </w:r>
          </w:p>
          <w:p w14:paraId="63C7A5F5" w14:textId="77777777" w:rsidR="00801B5C" w:rsidRPr="00FD40C3" w:rsidRDefault="00801B5C" w:rsidP="00801B5C">
            <w:pPr>
              <w:pStyle w:val="Code"/>
              <w:rPr>
                <w:lang w:val="id-ID"/>
              </w:rPr>
            </w:pPr>
            <w:r w:rsidRPr="00FD40C3">
              <w:rPr>
                <w:lang w:val="id-ID"/>
              </w:rPr>
              <w:t xml:space="preserve">      const csv = JSONToCSV(source);</w:t>
            </w:r>
          </w:p>
          <w:p w14:paraId="7D36995E" w14:textId="77777777" w:rsidR="00801B5C" w:rsidRPr="00FD40C3" w:rsidRDefault="00801B5C" w:rsidP="00801B5C">
            <w:pPr>
              <w:pStyle w:val="Code"/>
              <w:rPr>
                <w:lang w:val="id-ID"/>
              </w:rPr>
            </w:pPr>
            <w:r w:rsidRPr="00FD40C3">
              <w:rPr>
                <w:lang w:val="id-ID"/>
              </w:rPr>
              <w:t xml:space="preserve">      fs.writeFileSync("dataset.csv", csv);</w:t>
            </w:r>
          </w:p>
          <w:p w14:paraId="32A6A489" w14:textId="77777777" w:rsidR="00801B5C" w:rsidRPr="00FD40C3" w:rsidRDefault="00801B5C" w:rsidP="00801B5C">
            <w:pPr>
              <w:pStyle w:val="Code"/>
              <w:rPr>
                <w:lang w:val="id-ID"/>
              </w:rPr>
            </w:pPr>
          </w:p>
          <w:p w14:paraId="3E02D923" w14:textId="77777777" w:rsidR="00801B5C" w:rsidRPr="00FD40C3" w:rsidRDefault="00801B5C" w:rsidP="00801B5C">
            <w:pPr>
              <w:pStyle w:val="Code"/>
              <w:rPr>
                <w:lang w:val="id-ID"/>
              </w:rPr>
            </w:pPr>
            <w:r w:rsidRPr="00FD40C3">
              <w:rPr>
                <w:lang w:val="id-ID"/>
              </w:rPr>
              <w:t xml:space="preserve">      let options = {</w:t>
            </w:r>
          </w:p>
          <w:p w14:paraId="0E50E47E" w14:textId="77777777" w:rsidR="00801B5C" w:rsidRPr="00FD40C3" w:rsidRDefault="00801B5C" w:rsidP="00801B5C">
            <w:pPr>
              <w:pStyle w:val="Code"/>
              <w:rPr>
                <w:lang w:val="id-ID"/>
              </w:rPr>
            </w:pPr>
            <w:r w:rsidRPr="00FD40C3">
              <w:rPr>
                <w:lang w:val="id-ID"/>
              </w:rPr>
              <w:t xml:space="preserve">        mode: "json",</w:t>
            </w:r>
          </w:p>
          <w:p w14:paraId="505A61E8" w14:textId="77777777" w:rsidR="00801B5C" w:rsidRPr="00FD40C3" w:rsidRDefault="00801B5C" w:rsidP="00801B5C">
            <w:pPr>
              <w:pStyle w:val="Code"/>
              <w:rPr>
                <w:lang w:val="id-ID"/>
              </w:rPr>
            </w:pPr>
            <w:r w:rsidRPr="00FD40C3">
              <w:rPr>
                <w:lang w:val="id-ID"/>
              </w:rPr>
              <w:t xml:space="preserve">        pythonOptions: ["-u"],</w:t>
            </w:r>
          </w:p>
          <w:p w14:paraId="366ADA99" w14:textId="77777777" w:rsidR="00801B5C" w:rsidRPr="00FD40C3" w:rsidRDefault="00801B5C" w:rsidP="00801B5C">
            <w:pPr>
              <w:pStyle w:val="Code"/>
              <w:rPr>
                <w:lang w:val="id-ID"/>
              </w:rPr>
            </w:pPr>
            <w:r w:rsidRPr="00FD40C3">
              <w:rPr>
                <w:lang w:val="id-ID"/>
              </w:rPr>
              <w:t xml:space="preserve">        args: ["dataset"],</w:t>
            </w:r>
          </w:p>
          <w:p w14:paraId="3C50E6D7" w14:textId="77777777" w:rsidR="00801B5C" w:rsidRPr="00FD40C3" w:rsidRDefault="00801B5C" w:rsidP="00801B5C">
            <w:pPr>
              <w:pStyle w:val="Code"/>
              <w:rPr>
                <w:lang w:val="id-ID"/>
              </w:rPr>
            </w:pPr>
            <w:r w:rsidRPr="00FD40C3">
              <w:rPr>
                <w:lang w:val="id-ID"/>
              </w:rPr>
              <w:t xml:space="preserve">      };</w:t>
            </w:r>
          </w:p>
          <w:p w14:paraId="06B495FC" w14:textId="77777777" w:rsidR="00801B5C" w:rsidRPr="00FD40C3" w:rsidRDefault="00801B5C" w:rsidP="00801B5C">
            <w:pPr>
              <w:pStyle w:val="Code"/>
              <w:rPr>
                <w:lang w:val="id-ID"/>
              </w:rPr>
            </w:pPr>
          </w:p>
          <w:p w14:paraId="58EA89C9" w14:textId="77777777" w:rsidR="00801B5C" w:rsidRPr="00FD40C3" w:rsidRDefault="00801B5C" w:rsidP="00801B5C">
            <w:pPr>
              <w:pStyle w:val="Code"/>
              <w:rPr>
                <w:lang w:val="id-ID"/>
              </w:rPr>
            </w:pPr>
            <w:r w:rsidRPr="00FD40C3">
              <w:rPr>
                <w:lang w:val="id-ID"/>
              </w:rPr>
              <w:t xml:space="preserve">      PythonShell.run("models/english/aprilModelTab.py", options).then(</w:t>
            </w:r>
          </w:p>
          <w:p w14:paraId="38B4C86D" w14:textId="77777777" w:rsidR="00801B5C" w:rsidRPr="00FD40C3" w:rsidRDefault="00801B5C" w:rsidP="00801B5C">
            <w:pPr>
              <w:pStyle w:val="Code"/>
              <w:rPr>
                <w:lang w:val="id-ID"/>
              </w:rPr>
            </w:pPr>
            <w:r w:rsidRPr="00FD40C3">
              <w:rPr>
                <w:lang w:val="id-ID"/>
              </w:rPr>
              <w:t xml:space="preserve">        (messages) =&gt; {</w:t>
            </w:r>
          </w:p>
          <w:p w14:paraId="0A79C05D" w14:textId="77777777" w:rsidR="00801B5C" w:rsidRPr="00FD40C3" w:rsidRDefault="00801B5C" w:rsidP="00801B5C">
            <w:pPr>
              <w:pStyle w:val="Code"/>
              <w:rPr>
                <w:lang w:val="id-ID"/>
              </w:rPr>
            </w:pPr>
            <w:r w:rsidRPr="00FD40C3">
              <w:rPr>
                <w:lang w:val="id-ID"/>
              </w:rPr>
              <w:t xml:space="preserve">          res.send(messages[0].scoreModelStem);</w:t>
            </w:r>
          </w:p>
          <w:p w14:paraId="7BD55D30" w14:textId="77777777" w:rsidR="00801B5C" w:rsidRPr="00FD40C3" w:rsidRDefault="00801B5C" w:rsidP="00801B5C">
            <w:pPr>
              <w:pStyle w:val="Code"/>
              <w:rPr>
                <w:lang w:val="id-ID"/>
              </w:rPr>
            </w:pPr>
            <w:r w:rsidRPr="00FD40C3">
              <w:rPr>
                <w:lang w:val="id-ID"/>
              </w:rPr>
              <w:t xml:space="preserve">          // res.send(messages);</w:t>
            </w:r>
          </w:p>
          <w:p w14:paraId="4364FD7D" w14:textId="77777777" w:rsidR="00801B5C" w:rsidRPr="00FD40C3" w:rsidRDefault="00801B5C" w:rsidP="00801B5C">
            <w:pPr>
              <w:pStyle w:val="Code"/>
              <w:rPr>
                <w:lang w:val="id-ID"/>
              </w:rPr>
            </w:pPr>
            <w:r w:rsidRPr="00FD40C3">
              <w:rPr>
                <w:lang w:val="id-ID"/>
              </w:rPr>
              <w:t xml:space="preserve">        }</w:t>
            </w:r>
          </w:p>
          <w:p w14:paraId="145D726A" w14:textId="77777777" w:rsidR="00801B5C" w:rsidRPr="00FD40C3" w:rsidRDefault="00801B5C" w:rsidP="00801B5C">
            <w:pPr>
              <w:pStyle w:val="Code"/>
              <w:rPr>
                <w:lang w:val="id-ID"/>
              </w:rPr>
            </w:pPr>
            <w:r w:rsidRPr="00FD40C3">
              <w:rPr>
                <w:lang w:val="id-ID"/>
              </w:rPr>
              <w:t xml:space="preserve">      );</w:t>
            </w:r>
          </w:p>
          <w:p w14:paraId="5FFB035B" w14:textId="77777777" w:rsidR="00801B5C" w:rsidRPr="00FD40C3" w:rsidRDefault="00801B5C" w:rsidP="00801B5C">
            <w:pPr>
              <w:pStyle w:val="Code"/>
              <w:rPr>
                <w:lang w:val="id-ID"/>
              </w:rPr>
            </w:pPr>
            <w:r w:rsidRPr="00FD40C3">
              <w:rPr>
                <w:lang w:val="id-ID"/>
              </w:rPr>
              <w:t xml:space="preserve">    });</w:t>
            </w:r>
          </w:p>
          <w:p w14:paraId="3BBC9266" w14:textId="77777777" w:rsidR="00801B5C" w:rsidRPr="00FD40C3" w:rsidRDefault="00801B5C" w:rsidP="00801B5C">
            <w:pPr>
              <w:pStyle w:val="Code"/>
              <w:rPr>
                <w:lang w:val="id-ID"/>
              </w:rPr>
            </w:pPr>
            <w:r w:rsidRPr="00FD40C3">
              <w:rPr>
                <w:lang w:val="id-ID"/>
              </w:rPr>
              <w:lastRenderedPageBreak/>
              <w:t>});</w:t>
            </w:r>
          </w:p>
          <w:p w14:paraId="4C4932D0" w14:textId="77777777" w:rsidR="00801B5C" w:rsidRPr="00FD40C3" w:rsidRDefault="00801B5C" w:rsidP="00801B5C">
            <w:pPr>
              <w:pStyle w:val="Code"/>
              <w:rPr>
                <w:lang w:val="id-ID"/>
              </w:rPr>
            </w:pPr>
          </w:p>
          <w:p w14:paraId="2F2F34A6" w14:textId="77777777" w:rsidR="00801B5C" w:rsidRPr="00FD40C3" w:rsidRDefault="00801B5C" w:rsidP="00801B5C">
            <w:pPr>
              <w:pStyle w:val="Code"/>
              <w:rPr>
                <w:lang w:val="id-ID"/>
              </w:rPr>
            </w:pPr>
            <w:r w:rsidRPr="00FD40C3">
              <w:rPr>
                <w:lang w:val="id-ID"/>
              </w:rPr>
              <w:t>app.route("/ScenarioId").post((req, res) =&gt; {</w:t>
            </w:r>
          </w:p>
          <w:p w14:paraId="41038B0A" w14:textId="77777777" w:rsidR="00801B5C" w:rsidRPr="00FD40C3" w:rsidRDefault="00801B5C" w:rsidP="00801B5C">
            <w:pPr>
              <w:pStyle w:val="Code"/>
              <w:rPr>
                <w:lang w:val="id-ID"/>
              </w:rPr>
            </w:pPr>
            <w:r w:rsidRPr="00FD40C3">
              <w:rPr>
                <w:lang w:val="id-ID"/>
              </w:rPr>
              <w:t xml:space="preserve">  const { key, ans } = req.body; //json recieved from postman has key and ans, put in their own variable</w:t>
            </w:r>
          </w:p>
          <w:p w14:paraId="3FF9C417" w14:textId="77777777" w:rsidR="00801B5C" w:rsidRPr="00FD40C3" w:rsidRDefault="00801B5C" w:rsidP="00801B5C">
            <w:pPr>
              <w:pStyle w:val="Code"/>
              <w:rPr>
                <w:lang w:val="id-ID"/>
              </w:rPr>
            </w:pPr>
          </w:p>
          <w:p w14:paraId="6BE48ECE" w14:textId="77777777" w:rsidR="00801B5C" w:rsidRPr="00FD40C3" w:rsidRDefault="00801B5C" w:rsidP="00801B5C">
            <w:pPr>
              <w:pStyle w:val="Code"/>
              <w:rPr>
                <w:lang w:val="id-ID"/>
              </w:rPr>
            </w:pPr>
            <w:r w:rsidRPr="00FD40C3">
              <w:rPr>
                <w:lang w:val="id-ID"/>
              </w:rPr>
              <w:t xml:space="preserve">  let option = {</w:t>
            </w:r>
          </w:p>
          <w:p w14:paraId="3A47569E" w14:textId="77777777" w:rsidR="00801B5C" w:rsidRPr="00FD40C3" w:rsidRDefault="00801B5C" w:rsidP="00801B5C">
            <w:pPr>
              <w:pStyle w:val="Code"/>
              <w:rPr>
                <w:lang w:val="id-ID"/>
              </w:rPr>
            </w:pPr>
            <w:r w:rsidRPr="00FD40C3">
              <w:rPr>
                <w:lang w:val="id-ID"/>
              </w:rPr>
              <w:t xml:space="preserve">    mode: "text",</w:t>
            </w:r>
          </w:p>
          <w:p w14:paraId="5DD2C6E2" w14:textId="77777777" w:rsidR="00801B5C" w:rsidRPr="00FD40C3" w:rsidRDefault="00801B5C" w:rsidP="00801B5C">
            <w:pPr>
              <w:pStyle w:val="Code"/>
              <w:rPr>
                <w:lang w:val="id-ID"/>
              </w:rPr>
            </w:pPr>
            <w:r w:rsidRPr="00FD40C3">
              <w:rPr>
                <w:lang w:val="id-ID"/>
              </w:rPr>
              <w:t xml:space="preserve">    pythonOptions: ["-u"],</w:t>
            </w:r>
          </w:p>
          <w:p w14:paraId="7A24C3FC" w14:textId="77777777" w:rsidR="00801B5C" w:rsidRPr="00FD40C3" w:rsidRDefault="00801B5C" w:rsidP="00801B5C">
            <w:pPr>
              <w:pStyle w:val="Code"/>
              <w:rPr>
                <w:lang w:val="id-ID"/>
              </w:rPr>
            </w:pPr>
            <w:r w:rsidRPr="00FD40C3">
              <w:rPr>
                <w:lang w:val="id-ID"/>
              </w:rPr>
              <w:t xml:space="preserve">    args: [key, ans, "ScenarioId"],</w:t>
            </w:r>
          </w:p>
          <w:p w14:paraId="6F7F8C5C" w14:textId="77777777" w:rsidR="00801B5C" w:rsidRPr="00FD40C3" w:rsidRDefault="00801B5C" w:rsidP="00801B5C">
            <w:pPr>
              <w:pStyle w:val="Code"/>
              <w:rPr>
                <w:lang w:val="id-ID"/>
              </w:rPr>
            </w:pPr>
            <w:r w:rsidRPr="00FD40C3">
              <w:rPr>
                <w:lang w:val="id-ID"/>
              </w:rPr>
              <w:t xml:space="preserve">  };</w:t>
            </w:r>
          </w:p>
          <w:p w14:paraId="0B38A255" w14:textId="77777777" w:rsidR="00801B5C" w:rsidRPr="00FD40C3" w:rsidRDefault="00801B5C" w:rsidP="00801B5C">
            <w:pPr>
              <w:pStyle w:val="Code"/>
              <w:rPr>
                <w:lang w:val="id-ID"/>
              </w:rPr>
            </w:pPr>
          </w:p>
          <w:p w14:paraId="16B84291" w14:textId="77777777" w:rsidR="00801B5C" w:rsidRPr="00FD40C3" w:rsidRDefault="00801B5C" w:rsidP="00801B5C">
            <w:pPr>
              <w:pStyle w:val="Code"/>
              <w:rPr>
                <w:lang w:val="id-ID"/>
              </w:rPr>
            </w:pPr>
            <w:r w:rsidRPr="00FD40C3">
              <w:rPr>
                <w:lang w:val="id-ID"/>
              </w:rPr>
              <w:t xml:space="preserve">  PythonShell.run("./models/indonesia/ASAG.py", option).then((messages) =&gt; {</w:t>
            </w:r>
          </w:p>
          <w:p w14:paraId="35DE642E" w14:textId="77777777" w:rsidR="00801B5C" w:rsidRPr="00FD40C3" w:rsidRDefault="00801B5C" w:rsidP="00801B5C">
            <w:pPr>
              <w:pStyle w:val="Code"/>
              <w:rPr>
                <w:lang w:val="id-ID"/>
              </w:rPr>
            </w:pPr>
            <w:r w:rsidRPr="00FD40C3">
              <w:rPr>
                <w:lang w:val="id-ID"/>
              </w:rPr>
              <w:t xml:space="preserve">    let txtfile = fs</w:t>
            </w:r>
          </w:p>
          <w:p w14:paraId="2FB618B2" w14:textId="77777777" w:rsidR="00801B5C" w:rsidRPr="00FD40C3" w:rsidRDefault="00801B5C" w:rsidP="00801B5C">
            <w:pPr>
              <w:pStyle w:val="Code"/>
              <w:rPr>
                <w:lang w:val="id-ID"/>
              </w:rPr>
            </w:pPr>
            <w:r w:rsidRPr="00FD40C3">
              <w:rPr>
                <w:lang w:val="id-ID"/>
              </w:rPr>
              <w:t xml:space="preserve">      .readFileSync("ScenarioId" + ".txt", "utf-8")</w:t>
            </w:r>
          </w:p>
          <w:p w14:paraId="77DE3249" w14:textId="77777777" w:rsidR="00801B5C" w:rsidRPr="00FD40C3" w:rsidRDefault="00801B5C" w:rsidP="00801B5C">
            <w:pPr>
              <w:pStyle w:val="Code"/>
              <w:rPr>
                <w:lang w:val="id-ID"/>
              </w:rPr>
            </w:pPr>
            <w:r w:rsidRPr="00FD40C3">
              <w:rPr>
                <w:lang w:val="id-ID"/>
              </w:rPr>
              <w:t xml:space="preserve">      .replace(/\r/g, "")</w:t>
            </w:r>
          </w:p>
          <w:p w14:paraId="223C219E" w14:textId="77777777" w:rsidR="00801B5C" w:rsidRPr="00FD40C3" w:rsidRDefault="00801B5C" w:rsidP="00801B5C">
            <w:pPr>
              <w:pStyle w:val="Code"/>
              <w:rPr>
                <w:lang w:val="id-ID"/>
              </w:rPr>
            </w:pPr>
            <w:r w:rsidRPr="00FD40C3">
              <w:rPr>
                <w:lang w:val="id-ID"/>
              </w:rPr>
              <w:t xml:space="preserve">      .split("\n");</w:t>
            </w:r>
          </w:p>
          <w:p w14:paraId="77E2710D" w14:textId="77777777" w:rsidR="00801B5C" w:rsidRPr="00FD40C3" w:rsidRDefault="00801B5C" w:rsidP="00801B5C">
            <w:pPr>
              <w:pStyle w:val="Code"/>
              <w:rPr>
                <w:lang w:val="id-ID"/>
              </w:rPr>
            </w:pPr>
          </w:p>
          <w:p w14:paraId="45180AF0" w14:textId="77777777" w:rsidR="00801B5C" w:rsidRPr="00FD40C3" w:rsidRDefault="00801B5C" w:rsidP="00801B5C">
            <w:pPr>
              <w:pStyle w:val="Code"/>
              <w:rPr>
                <w:lang w:val="id-ID"/>
              </w:rPr>
            </w:pPr>
            <w:r w:rsidRPr="00FD40C3">
              <w:rPr>
                <w:lang w:val="id-ID"/>
              </w:rPr>
              <w:t xml:space="preserve">    fs.unlink("ScenarioId" + ".txt", (err) =&gt; {</w:t>
            </w:r>
          </w:p>
          <w:p w14:paraId="466885E9" w14:textId="77777777" w:rsidR="00801B5C" w:rsidRPr="00FD40C3" w:rsidRDefault="00801B5C" w:rsidP="00801B5C">
            <w:pPr>
              <w:pStyle w:val="Code"/>
              <w:rPr>
                <w:lang w:val="id-ID"/>
              </w:rPr>
            </w:pPr>
            <w:r w:rsidRPr="00FD40C3">
              <w:rPr>
                <w:lang w:val="id-ID"/>
              </w:rPr>
              <w:t xml:space="preserve">      if (err) throw err;</w:t>
            </w:r>
          </w:p>
          <w:p w14:paraId="32E604A0" w14:textId="77777777" w:rsidR="00801B5C" w:rsidRPr="00FD40C3" w:rsidRDefault="00801B5C" w:rsidP="00801B5C">
            <w:pPr>
              <w:pStyle w:val="Code"/>
              <w:rPr>
                <w:lang w:val="id-ID"/>
              </w:rPr>
            </w:pPr>
            <w:r w:rsidRPr="00FD40C3">
              <w:rPr>
                <w:lang w:val="id-ID"/>
              </w:rPr>
              <w:t xml:space="preserve">    });</w:t>
            </w:r>
          </w:p>
          <w:p w14:paraId="3D4C44D1" w14:textId="77777777" w:rsidR="00801B5C" w:rsidRPr="00FD40C3" w:rsidRDefault="00801B5C" w:rsidP="00801B5C">
            <w:pPr>
              <w:pStyle w:val="Code"/>
              <w:rPr>
                <w:lang w:val="id-ID"/>
              </w:rPr>
            </w:pPr>
            <w:r w:rsidRPr="00FD40C3">
              <w:rPr>
                <w:lang w:val="id-ID"/>
              </w:rPr>
              <w:t xml:space="preserve">    res.send(txtfile[0] + "%");</w:t>
            </w:r>
          </w:p>
          <w:p w14:paraId="31F8E5D6" w14:textId="77777777" w:rsidR="00801B5C" w:rsidRPr="00FD40C3" w:rsidRDefault="00801B5C" w:rsidP="00801B5C">
            <w:pPr>
              <w:pStyle w:val="Code"/>
              <w:rPr>
                <w:lang w:val="id-ID"/>
              </w:rPr>
            </w:pPr>
            <w:r w:rsidRPr="00FD40C3">
              <w:rPr>
                <w:lang w:val="id-ID"/>
              </w:rPr>
              <w:t xml:space="preserve">  });</w:t>
            </w:r>
          </w:p>
          <w:p w14:paraId="34960967" w14:textId="77777777" w:rsidR="00801B5C" w:rsidRPr="00FD40C3" w:rsidRDefault="00801B5C" w:rsidP="00801B5C">
            <w:pPr>
              <w:pStyle w:val="Code"/>
              <w:rPr>
                <w:lang w:val="id-ID"/>
              </w:rPr>
            </w:pPr>
            <w:r w:rsidRPr="00FD40C3">
              <w:rPr>
                <w:lang w:val="id-ID"/>
              </w:rPr>
              <w:t>});</w:t>
            </w:r>
          </w:p>
          <w:p w14:paraId="7AF372E8" w14:textId="77777777" w:rsidR="00801B5C" w:rsidRPr="00FD40C3" w:rsidRDefault="00801B5C" w:rsidP="00801B5C">
            <w:pPr>
              <w:pStyle w:val="Code"/>
              <w:rPr>
                <w:lang w:val="id-ID"/>
              </w:rPr>
            </w:pPr>
          </w:p>
          <w:p w14:paraId="688C1ADA" w14:textId="77777777" w:rsidR="00801B5C" w:rsidRPr="00FD40C3" w:rsidRDefault="00801B5C" w:rsidP="00801B5C">
            <w:pPr>
              <w:pStyle w:val="Code"/>
              <w:rPr>
                <w:lang w:val="id-ID"/>
              </w:rPr>
            </w:pPr>
            <w:r w:rsidRPr="00FD40C3">
              <w:rPr>
                <w:lang w:val="id-ID"/>
              </w:rPr>
              <w:t>app.listen(process.env.PORT || 1234, () =&gt; {</w:t>
            </w:r>
          </w:p>
          <w:p w14:paraId="61EEFEAD" w14:textId="77777777" w:rsidR="00801B5C" w:rsidRPr="00FD40C3" w:rsidRDefault="00801B5C" w:rsidP="00801B5C">
            <w:pPr>
              <w:pStyle w:val="Code"/>
              <w:rPr>
                <w:lang w:val="id-ID"/>
              </w:rPr>
            </w:pPr>
            <w:r w:rsidRPr="00FD40C3">
              <w:rPr>
                <w:lang w:val="id-ID"/>
              </w:rPr>
              <w:t xml:space="preserve">  console.log("Listening to http://localhost:1234");</w:t>
            </w:r>
          </w:p>
          <w:p w14:paraId="5822F727" w14:textId="28AD18C0" w:rsidR="00801B5C" w:rsidRPr="00FD40C3" w:rsidRDefault="00801B5C" w:rsidP="00801B5C">
            <w:pPr>
              <w:pStyle w:val="Code"/>
              <w:rPr>
                <w:lang w:val="id-ID"/>
              </w:rPr>
            </w:pPr>
            <w:r w:rsidRPr="00FD40C3">
              <w:rPr>
                <w:lang w:val="id-ID"/>
              </w:rPr>
              <w:t>});</w:t>
            </w:r>
          </w:p>
        </w:tc>
      </w:tr>
    </w:tbl>
    <w:p w14:paraId="722F9806" w14:textId="220F4197" w:rsidR="00801B5C" w:rsidRPr="00FD40C3" w:rsidRDefault="00801B5C" w:rsidP="00565639">
      <w:pPr>
        <w:keepNext/>
        <w:keepLines/>
        <w:pBdr>
          <w:top w:val="nil"/>
          <w:left w:val="nil"/>
          <w:bottom w:val="nil"/>
          <w:right w:val="nil"/>
          <w:between w:val="nil"/>
        </w:pBdr>
        <w:ind w:firstLine="0"/>
        <w:rPr>
          <w:bCs/>
          <w:color w:val="000000"/>
          <w:sz w:val="28"/>
          <w:szCs w:val="28"/>
        </w:rPr>
      </w:pPr>
    </w:p>
    <w:p w14:paraId="3E54136D" w14:textId="30CE2B97" w:rsidR="00801B5C"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6. index.html</w:t>
      </w:r>
    </w:p>
    <w:tbl>
      <w:tblPr>
        <w:tblStyle w:val="TableGrid"/>
        <w:tblW w:w="0" w:type="auto"/>
        <w:tblLook w:val="04A0" w:firstRow="1" w:lastRow="0" w:firstColumn="1" w:lastColumn="0" w:noHBand="0" w:noVBand="1"/>
      </w:tblPr>
      <w:tblGrid>
        <w:gridCol w:w="8439"/>
      </w:tblGrid>
      <w:tr w:rsidR="00801B5C" w:rsidRPr="00FD40C3" w14:paraId="16082F87" w14:textId="77777777" w:rsidTr="00801B5C">
        <w:tc>
          <w:tcPr>
            <w:tcW w:w="8439" w:type="dxa"/>
          </w:tcPr>
          <w:p w14:paraId="55F4822A" w14:textId="77777777" w:rsidR="00801B5C" w:rsidRPr="00FD40C3" w:rsidRDefault="00801B5C" w:rsidP="00801B5C">
            <w:pPr>
              <w:pStyle w:val="Code"/>
              <w:rPr>
                <w:lang w:val="id-ID"/>
              </w:rPr>
            </w:pPr>
            <w:r w:rsidRPr="00FD40C3">
              <w:rPr>
                <w:lang w:val="id-ID"/>
              </w:rPr>
              <w:t>&lt;!DOCTYPE html&gt;</w:t>
            </w:r>
          </w:p>
          <w:p w14:paraId="2032591B" w14:textId="77777777" w:rsidR="00801B5C" w:rsidRPr="00FD40C3" w:rsidRDefault="00801B5C" w:rsidP="00801B5C">
            <w:pPr>
              <w:pStyle w:val="Code"/>
              <w:rPr>
                <w:lang w:val="id-ID"/>
              </w:rPr>
            </w:pPr>
            <w:r w:rsidRPr="00FD40C3">
              <w:rPr>
                <w:lang w:val="id-ID"/>
              </w:rPr>
              <w:t>&lt;html lang="en"&gt;</w:t>
            </w:r>
          </w:p>
          <w:p w14:paraId="46911E1A" w14:textId="77777777" w:rsidR="00801B5C" w:rsidRPr="00FD40C3" w:rsidRDefault="00801B5C" w:rsidP="00801B5C">
            <w:pPr>
              <w:pStyle w:val="Code"/>
              <w:rPr>
                <w:lang w:val="id-ID"/>
              </w:rPr>
            </w:pPr>
            <w:r w:rsidRPr="00FD40C3">
              <w:rPr>
                <w:lang w:val="id-ID"/>
              </w:rPr>
              <w:t xml:space="preserve">  &lt;head&gt;</w:t>
            </w:r>
          </w:p>
          <w:p w14:paraId="483C9540" w14:textId="77777777" w:rsidR="00801B5C" w:rsidRPr="00FD40C3" w:rsidRDefault="00801B5C" w:rsidP="00801B5C">
            <w:pPr>
              <w:pStyle w:val="Code"/>
              <w:rPr>
                <w:lang w:val="id-ID"/>
              </w:rPr>
            </w:pPr>
            <w:r w:rsidRPr="00FD40C3">
              <w:rPr>
                <w:lang w:val="id-ID"/>
              </w:rPr>
              <w:t xml:space="preserve">    &lt;meta charset="UTF-8" /&gt;</w:t>
            </w:r>
          </w:p>
          <w:p w14:paraId="57368EDE" w14:textId="77777777" w:rsidR="00801B5C" w:rsidRPr="00FD40C3" w:rsidRDefault="00801B5C" w:rsidP="00801B5C">
            <w:pPr>
              <w:pStyle w:val="Code"/>
              <w:rPr>
                <w:lang w:val="id-ID"/>
              </w:rPr>
            </w:pPr>
            <w:r w:rsidRPr="00FD40C3">
              <w:rPr>
                <w:lang w:val="id-ID"/>
              </w:rPr>
              <w:t xml:space="preserve">    &lt;meta name="viewport" content="width=device-width, initial-scale=1.0" /&gt;</w:t>
            </w:r>
          </w:p>
          <w:p w14:paraId="6313B396" w14:textId="77777777" w:rsidR="00801B5C" w:rsidRPr="00FD40C3" w:rsidRDefault="00801B5C" w:rsidP="00801B5C">
            <w:pPr>
              <w:pStyle w:val="Code"/>
              <w:rPr>
                <w:lang w:val="id-ID"/>
              </w:rPr>
            </w:pPr>
            <w:r w:rsidRPr="00FD40C3">
              <w:rPr>
                <w:lang w:val="id-ID"/>
              </w:rPr>
              <w:t xml:space="preserve">    &lt;title&gt;Easysay&lt;/title&gt;</w:t>
            </w:r>
          </w:p>
          <w:p w14:paraId="05DD72A3" w14:textId="77777777" w:rsidR="00801B5C" w:rsidRPr="00FD40C3" w:rsidRDefault="00801B5C" w:rsidP="00801B5C">
            <w:pPr>
              <w:pStyle w:val="Code"/>
              <w:rPr>
                <w:lang w:val="id-ID"/>
              </w:rPr>
            </w:pPr>
            <w:r w:rsidRPr="00FD40C3">
              <w:rPr>
                <w:lang w:val="id-ID"/>
              </w:rPr>
              <w:t xml:space="preserve">  &lt;/head&gt;</w:t>
            </w:r>
          </w:p>
          <w:p w14:paraId="1B839555" w14:textId="77777777" w:rsidR="00801B5C" w:rsidRPr="00FD40C3" w:rsidRDefault="00801B5C" w:rsidP="00801B5C">
            <w:pPr>
              <w:pStyle w:val="Code"/>
              <w:rPr>
                <w:lang w:val="id-ID"/>
              </w:rPr>
            </w:pPr>
            <w:r w:rsidRPr="00FD40C3">
              <w:rPr>
                <w:lang w:val="id-ID"/>
              </w:rPr>
              <w:t xml:space="preserve">  &lt;body&gt;</w:t>
            </w:r>
          </w:p>
          <w:p w14:paraId="2204A79C" w14:textId="77777777" w:rsidR="00801B5C" w:rsidRPr="00FD40C3" w:rsidRDefault="00801B5C" w:rsidP="00801B5C">
            <w:pPr>
              <w:pStyle w:val="Code"/>
              <w:rPr>
                <w:lang w:val="id-ID"/>
              </w:rPr>
            </w:pPr>
            <w:r w:rsidRPr="00FD40C3">
              <w:rPr>
                <w:lang w:val="id-ID"/>
              </w:rPr>
              <w:t xml:space="preserve">    &lt;script&gt;</w:t>
            </w:r>
          </w:p>
          <w:p w14:paraId="279EDB53" w14:textId="77777777" w:rsidR="00801B5C" w:rsidRPr="00FD40C3" w:rsidRDefault="00801B5C" w:rsidP="00801B5C">
            <w:pPr>
              <w:pStyle w:val="Code"/>
              <w:rPr>
                <w:lang w:val="id-ID"/>
              </w:rPr>
            </w:pPr>
            <w:r w:rsidRPr="00FD40C3">
              <w:rPr>
                <w:lang w:val="id-ID"/>
              </w:rPr>
              <w:t xml:space="preserve">      window.location.href = "http://103.37.125.146:1234/";</w:t>
            </w:r>
          </w:p>
          <w:p w14:paraId="1450B5DA" w14:textId="77777777" w:rsidR="00801B5C" w:rsidRPr="00FD40C3" w:rsidRDefault="00801B5C" w:rsidP="00801B5C">
            <w:pPr>
              <w:pStyle w:val="Code"/>
              <w:rPr>
                <w:lang w:val="id-ID"/>
              </w:rPr>
            </w:pPr>
            <w:r w:rsidRPr="00FD40C3">
              <w:rPr>
                <w:lang w:val="id-ID"/>
              </w:rPr>
              <w:t xml:space="preserve">    &lt;/script&gt;</w:t>
            </w:r>
          </w:p>
          <w:p w14:paraId="775D3699" w14:textId="77777777" w:rsidR="00801B5C" w:rsidRPr="00FD40C3" w:rsidRDefault="00801B5C" w:rsidP="00801B5C">
            <w:pPr>
              <w:pStyle w:val="Code"/>
              <w:rPr>
                <w:lang w:val="id-ID"/>
              </w:rPr>
            </w:pPr>
            <w:r w:rsidRPr="00FD40C3">
              <w:rPr>
                <w:lang w:val="id-ID"/>
              </w:rPr>
              <w:t xml:space="preserve">  &lt;/body&gt;</w:t>
            </w:r>
          </w:p>
          <w:p w14:paraId="05973CE7" w14:textId="4E047395" w:rsidR="00801B5C" w:rsidRPr="00FD40C3" w:rsidRDefault="00801B5C" w:rsidP="00801B5C">
            <w:pPr>
              <w:pStyle w:val="Code"/>
              <w:rPr>
                <w:lang w:val="id-ID"/>
              </w:rPr>
            </w:pPr>
            <w:r w:rsidRPr="00FD40C3">
              <w:rPr>
                <w:lang w:val="id-ID"/>
              </w:rPr>
              <w:t>&lt;/html&gt;</w:t>
            </w:r>
          </w:p>
        </w:tc>
      </w:tr>
    </w:tbl>
    <w:p w14:paraId="706B1738" w14:textId="1BD2F977" w:rsidR="00801B5C" w:rsidRPr="00FD40C3" w:rsidRDefault="00801B5C" w:rsidP="00565639">
      <w:pPr>
        <w:keepNext/>
        <w:keepLines/>
        <w:pBdr>
          <w:top w:val="nil"/>
          <w:left w:val="nil"/>
          <w:bottom w:val="nil"/>
          <w:right w:val="nil"/>
          <w:between w:val="nil"/>
        </w:pBdr>
        <w:ind w:firstLine="0"/>
        <w:rPr>
          <w:bCs/>
          <w:color w:val="000000"/>
          <w:sz w:val="28"/>
          <w:szCs w:val="28"/>
        </w:rPr>
      </w:pPr>
    </w:p>
    <w:p w14:paraId="07B91803" w14:textId="0F10F1E1" w:rsidR="00801B5C"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7. package-lock.json</w:t>
      </w:r>
    </w:p>
    <w:tbl>
      <w:tblPr>
        <w:tblStyle w:val="TableGrid"/>
        <w:tblW w:w="0" w:type="auto"/>
        <w:tblLook w:val="04A0" w:firstRow="1" w:lastRow="0" w:firstColumn="1" w:lastColumn="0" w:noHBand="0" w:noVBand="1"/>
      </w:tblPr>
      <w:tblGrid>
        <w:gridCol w:w="8439"/>
      </w:tblGrid>
      <w:tr w:rsidR="00801B5C" w:rsidRPr="00FD40C3" w14:paraId="4D4F8427" w14:textId="77777777" w:rsidTr="00801B5C">
        <w:tc>
          <w:tcPr>
            <w:tcW w:w="8439" w:type="dxa"/>
          </w:tcPr>
          <w:p w14:paraId="3932C7A2" w14:textId="77777777" w:rsidR="00801B5C" w:rsidRPr="00FD40C3" w:rsidRDefault="00801B5C" w:rsidP="00801B5C">
            <w:pPr>
              <w:pStyle w:val="Code"/>
              <w:rPr>
                <w:lang w:val="id-ID"/>
              </w:rPr>
            </w:pPr>
            <w:r w:rsidRPr="00FD40C3">
              <w:rPr>
                <w:lang w:val="id-ID"/>
              </w:rPr>
              <w:t>{</w:t>
            </w:r>
          </w:p>
          <w:p w14:paraId="6C21542E" w14:textId="77777777" w:rsidR="00801B5C" w:rsidRPr="00FD40C3" w:rsidRDefault="00801B5C" w:rsidP="00801B5C">
            <w:pPr>
              <w:pStyle w:val="Code"/>
              <w:rPr>
                <w:lang w:val="id-ID"/>
              </w:rPr>
            </w:pPr>
            <w:r w:rsidRPr="00FD40C3">
              <w:rPr>
                <w:lang w:val="id-ID"/>
              </w:rPr>
              <w:t xml:space="preserve">  "name": "product",</w:t>
            </w:r>
          </w:p>
          <w:p w14:paraId="55A75787" w14:textId="77777777" w:rsidR="00801B5C" w:rsidRPr="00FD40C3" w:rsidRDefault="00801B5C" w:rsidP="00801B5C">
            <w:pPr>
              <w:pStyle w:val="Code"/>
              <w:rPr>
                <w:lang w:val="id-ID"/>
              </w:rPr>
            </w:pPr>
            <w:r w:rsidRPr="00FD40C3">
              <w:rPr>
                <w:lang w:val="id-ID"/>
              </w:rPr>
              <w:t xml:space="preserve">  "version": "1.0.0",</w:t>
            </w:r>
          </w:p>
          <w:p w14:paraId="0FD5C8C3" w14:textId="77777777" w:rsidR="00801B5C" w:rsidRPr="00FD40C3" w:rsidRDefault="00801B5C" w:rsidP="00801B5C">
            <w:pPr>
              <w:pStyle w:val="Code"/>
              <w:rPr>
                <w:lang w:val="id-ID"/>
              </w:rPr>
            </w:pPr>
            <w:r w:rsidRPr="00FD40C3">
              <w:rPr>
                <w:lang w:val="id-ID"/>
              </w:rPr>
              <w:t xml:space="preserve">  "lockfileVersion": 2,</w:t>
            </w:r>
          </w:p>
          <w:p w14:paraId="178397D7" w14:textId="77777777" w:rsidR="00801B5C" w:rsidRPr="00FD40C3" w:rsidRDefault="00801B5C" w:rsidP="00801B5C">
            <w:pPr>
              <w:pStyle w:val="Code"/>
              <w:rPr>
                <w:lang w:val="id-ID"/>
              </w:rPr>
            </w:pPr>
            <w:r w:rsidRPr="00FD40C3">
              <w:rPr>
                <w:lang w:val="id-ID"/>
              </w:rPr>
              <w:t xml:space="preserve">  "requires": true,</w:t>
            </w:r>
          </w:p>
          <w:p w14:paraId="2E64D305" w14:textId="77777777" w:rsidR="00801B5C" w:rsidRPr="00FD40C3" w:rsidRDefault="00801B5C" w:rsidP="00801B5C">
            <w:pPr>
              <w:pStyle w:val="Code"/>
              <w:rPr>
                <w:lang w:val="id-ID"/>
              </w:rPr>
            </w:pPr>
            <w:r w:rsidRPr="00FD40C3">
              <w:rPr>
                <w:lang w:val="id-ID"/>
              </w:rPr>
              <w:t xml:space="preserve">  "packages": {</w:t>
            </w:r>
          </w:p>
          <w:p w14:paraId="6D003E55" w14:textId="77777777" w:rsidR="00801B5C" w:rsidRPr="00FD40C3" w:rsidRDefault="00801B5C" w:rsidP="00801B5C">
            <w:pPr>
              <w:pStyle w:val="Code"/>
              <w:rPr>
                <w:lang w:val="id-ID"/>
              </w:rPr>
            </w:pPr>
            <w:r w:rsidRPr="00FD40C3">
              <w:rPr>
                <w:lang w:val="id-ID"/>
              </w:rPr>
              <w:t xml:space="preserve">    "": {</w:t>
            </w:r>
          </w:p>
          <w:p w14:paraId="3D6422B6" w14:textId="77777777" w:rsidR="00801B5C" w:rsidRPr="00FD40C3" w:rsidRDefault="00801B5C" w:rsidP="00801B5C">
            <w:pPr>
              <w:pStyle w:val="Code"/>
              <w:rPr>
                <w:lang w:val="id-ID"/>
              </w:rPr>
            </w:pPr>
            <w:r w:rsidRPr="00FD40C3">
              <w:rPr>
                <w:lang w:val="id-ID"/>
              </w:rPr>
              <w:lastRenderedPageBreak/>
              <w:t xml:space="preserve">      "name": "product",</w:t>
            </w:r>
          </w:p>
          <w:p w14:paraId="4594863F" w14:textId="77777777" w:rsidR="00801B5C" w:rsidRPr="00FD40C3" w:rsidRDefault="00801B5C" w:rsidP="00801B5C">
            <w:pPr>
              <w:pStyle w:val="Code"/>
              <w:rPr>
                <w:lang w:val="id-ID"/>
              </w:rPr>
            </w:pPr>
            <w:r w:rsidRPr="00FD40C3">
              <w:rPr>
                <w:lang w:val="id-ID"/>
              </w:rPr>
              <w:t xml:space="preserve">      "version": "1.0.0",</w:t>
            </w:r>
          </w:p>
          <w:p w14:paraId="6DEEE877" w14:textId="77777777" w:rsidR="00801B5C" w:rsidRPr="00FD40C3" w:rsidRDefault="00801B5C" w:rsidP="00801B5C">
            <w:pPr>
              <w:pStyle w:val="Code"/>
              <w:rPr>
                <w:lang w:val="id-ID"/>
              </w:rPr>
            </w:pPr>
            <w:r w:rsidRPr="00FD40C3">
              <w:rPr>
                <w:lang w:val="id-ID"/>
              </w:rPr>
              <w:t xml:space="preserve">      "license": "ISC",</w:t>
            </w:r>
          </w:p>
          <w:p w14:paraId="0159054F" w14:textId="77777777" w:rsidR="00801B5C" w:rsidRPr="00FD40C3" w:rsidRDefault="00801B5C" w:rsidP="00801B5C">
            <w:pPr>
              <w:pStyle w:val="Code"/>
              <w:rPr>
                <w:lang w:val="id-ID"/>
              </w:rPr>
            </w:pPr>
            <w:r w:rsidRPr="00FD40C3">
              <w:rPr>
                <w:lang w:val="id-ID"/>
              </w:rPr>
              <w:t xml:space="preserve">      "dependencies": {</w:t>
            </w:r>
          </w:p>
          <w:p w14:paraId="4F2D66B7" w14:textId="77777777" w:rsidR="00801B5C" w:rsidRPr="00FD40C3" w:rsidRDefault="00801B5C" w:rsidP="00801B5C">
            <w:pPr>
              <w:pStyle w:val="Code"/>
              <w:rPr>
                <w:lang w:val="id-ID"/>
              </w:rPr>
            </w:pPr>
            <w:r w:rsidRPr="00FD40C3">
              <w:rPr>
                <w:lang w:val="id-ID"/>
              </w:rPr>
              <w:t xml:space="preserve">        "body-parser": "^1.20.1",</w:t>
            </w:r>
          </w:p>
          <w:p w14:paraId="1BCA4B1B" w14:textId="77777777" w:rsidR="00801B5C" w:rsidRPr="00FD40C3" w:rsidRDefault="00801B5C" w:rsidP="00801B5C">
            <w:pPr>
              <w:pStyle w:val="Code"/>
              <w:rPr>
                <w:lang w:val="id-ID"/>
              </w:rPr>
            </w:pPr>
            <w:r w:rsidRPr="00FD40C3">
              <w:rPr>
                <w:lang w:val="id-ID"/>
              </w:rPr>
              <w:t xml:space="preserve">        "csv": "^6.3.0",</w:t>
            </w:r>
          </w:p>
          <w:p w14:paraId="3AB01AD5" w14:textId="77777777" w:rsidR="00801B5C" w:rsidRPr="00FD40C3" w:rsidRDefault="00801B5C" w:rsidP="00801B5C">
            <w:pPr>
              <w:pStyle w:val="Code"/>
              <w:rPr>
                <w:lang w:val="id-ID"/>
              </w:rPr>
            </w:pPr>
            <w:r w:rsidRPr="00FD40C3">
              <w:rPr>
                <w:lang w:val="id-ID"/>
              </w:rPr>
              <w:t xml:space="preserve">        "csv-generate": "^4.2.6",</w:t>
            </w:r>
          </w:p>
          <w:p w14:paraId="110236EC" w14:textId="77777777" w:rsidR="00801B5C" w:rsidRPr="00FD40C3" w:rsidRDefault="00801B5C" w:rsidP="00801B5C">
            <w:pPr>
              <w:pStyle w:val="Code"/>
              <w:rPr>
                <w:lang w:val="id-ID"/>
              </w:rPr>
            </w:pPr>
            <w:r w:rsidRPr="00FD40C3">
              <w:rPr>
                <w:lang w:val="id-ID"/>
              </w:rPr>
              <w:t xml:space="preserve">        "csvtojson": "^2.0.10",</w:t>
            </w:r>
          </w:p>
          <w:p w14:paraId="1D01B189" w14:textId="77777777" w:rsidR="00801B5C" w:rsidRPr="00FD40C3" w:rsidRDefault="00801B5C" w:rsidP="00801B5C">
            <w:pPr>
              <w:pStyle w:val="Code"/>
              <w:rPr>
                <w:lang w:val="id-ID"/>
              </w:rPr>
            </w:pPr>
            <w:r w:rsidRPr="00FD40C3">
              <w:rPr>
                <w:lang w:val="id-ID"/>
              </w:rPr>
              <w:t xml:space="preserve">        "ejs": "^3.1.8",</w:t>
            </w:r>
          </w:p>
          <w:p w14:paraId="65049847" w14:textId="77777777" w:rsidR="00801B5C" w:rsidRPr="00FD40C3" w:rsidRDefault="00801B5C" w:rsidP="00801B5C">
            <w:pPr>
              <w:pStyle w:val="Code"/>
              <w:rPr>
                <w:lang w:val="id-ID"/>
              </w:rPr>
            </w:pPr>
            <w:r w:rsidRPr="00FD40C3">
              <w:rPr>
                <w:lang w:val="id-ID"/>
              </w:rPr>
              <w:t xml:space="preserve">        "express": "^4.18.2",</w:t>
            </w:r>
          </w:p>
          <w:p w14:paraId="7C52CEE1" w14:textId="77777777" w:rsidR="00801B5C" w:rsidRPr="00FD40C3" w:rsidRDefault="00801B5C" w:rsidP="00801B5C">
            <w:pPr>
              <w:pStyle w:val="Code"/>
              <w:rPr>
                <w:lang w:val="id-ID"/>
              </w:rPr>
            </w:pPr>
            <w:r w:rsidRPr="00FD40C3">
              <w:rPr>
                <w:lang w:val="id-ID"/>
              </w:rPr>
              <w:t xml:space="preserve">        "formidable": "^2.1.1",</w:t>
            </w:r>
          </w:p>
          <w:p w14:paraId="0FD78DF2" w14:textId="77777777" w:rsidR="00801B5C" w:rsidRPr="00FD40C3" w:rsidRDefault="00801B5C" w:rsidP="00801B5C">
            <w:pPr>
              <w:pStyle w:val="Code"/>
              <w:rPr>
                <w:lang w:val="id-ID"/>
              </w:rPr>
            </w:pPr>
            <w:r w:rsidRPr="00FD40C3">
              <w:rPr>
                <w:lang w:val="id-ID"/>
              </w:rPr>
              <w:t xml:space="preserve">        "json-to-csv-export": "^2.1.1",</w:t>
            </w:r>
          </w:p>
          <w:p w14:paraId="5B6D284C" w14:textId="77777777" w:rsidR="00801B5C" w:rsidRPr="00FD40C3" w:rsidRDefault="00801B5C" w:rsidP="00801B5C">
            <w:pPr>
              <w:pStyle w:val="Code"/>
              <w:rPr>
                <w:lang w:val="id-ID"/>
              </w:rPr>
            </w:pPr>
            <w:r w:rsidRPr="00FD40C3">
              <w:rPr>
                <w:lang w:val="id-ID"/>
              </w:rPr>
              <w:t xml:space="preserve">        "json2csv": "^6.0.0-alpha.2",</w:t>
            </w:r>
          </w:p>
          <w:p w14:paraId="05AFCBF9" w14:textId="77777777" w:rsidR="00801B5C" w:rsidRPr="00FD40C3" w:rsidRDefault="00801B5C" w:rsidP="00801B5C">
            <w:pPr>
              <w:pStyle w:val="Code"/>
              <w:rPr>
                <w:lang w:val="id-ID"/>
              </w:rPr>
            </w:pPr>
            <w:r w:rsidRPr="00FD40C3">
              <w:rPr>
                <w:lang w:val="id-ID"/>
              </w:rPr>
              <w:t xml:space="preserve">        "localtunnel": "^2.0.2",</w:t>
            </w:r>
          </w:p>
          <w:p w14:paraId="4430B333" w14:textId="77777777" w:rsidR="00801B5C" w:rsidRPr="00FD40C3" w:rsidRDefault="00801B5C" w:rsidP="00801B5C">
            <w:pPr>
              <w:pStyle w:val="Code"/>
              <w:rPr>
                <w:lang w:val="id-ID"/>
              </w:rPr>
            </w:pPr>
            <w:r w:rsidRPr="00FD40C3">
              <w:rPr>
                <w:lang w:val="id-ID"/>
              </w:rPr>
              <w:t xml:space="preserve">        "multer": "^1.4.5-lts.1",</w:t>
            </w:r>
          </w:p>
          <w:p w14:paraId="1B5777A8" w14:textId="77777777" w:rsidR="00801B5C" w:rsidRPr="00FD40C3" w:rsidRDefault="00801B5C" w:rsidP="00801B5C">
            <w:pPr>
              <w:pStyle w:val="Code"/>
              <w:rPr>
                <w:lang w:val="id-ID"/>
              </w:rPr>
            </w:pPr>
            <w:r w:rsidRPr="00FD40C3">
              <w:rPr>
                <w:lang w:val="id-ID"/>
              </w:rPr>
              <w:t xml:space="preserve">        "nodemon": "^2.0.22",</w:t>
            </w:r>
          </w:p>
          <w:p w14:paraId="0596307E" w14:textId="77777777" w:rsidR="00801B5C" w:rsidRPr="00FD40C3" w:rsidRDefault="00801B5C" w:rsidP="00801B5C">
            <w:pPr>
              <w:pStyle w:val="Code"/>
              <w:rPr>
                <w:lang w:val="id-ID"/>
              </w:rPr>
            </w:pPr>
            <w:r w:rsidRPr="00FD40C3">
              <w:rPr>
                <w:lang w:val="id-ID"/>
              </w:rPr>
              <w:t xml:space="preserve">        "papaparse": "^5.4.1",</w:t>
            </w:r>
          </w:p>
          <w:p w14:paraId="6DCEF7AF" w14:textId="77777777" w:rsidR="00801B5C" w:rsidRPr="00FD40C3" w:rsidRDefault="00801B5C" w:rsidP="00801B5C">
            <w:pPr>
              <w:pStyle w:val="Code"/>
              <w:rPr>
                <w:lang w:val="id-ID"/>
              </w:rPr>
            </w:pPr>
            <w:r w:rsidRPr="00FD40C3">
              <w:rPr>
                <w:lang w:val="id-ID"/>
              </w:rPr>
              <w:t xml:space="preserve">        "python-shell": "^5.0.0"</w:t>
            </w:r>
          </w:p>
          <w:p w14:paraId="3800F155" w14:textId="77777777" w:rsidR="00801B5C" w:rsidRPr="00FD40C3" w:rsidRDefault="00801B5C" w:rsidP="00801B5C">
            <w:pPr>
              <w:pStyle w:val="Code"/>
              <w:rPr>
                <w:lang w:val="id-ID"/>
              </w:rPr>
            </w:pPr>
            <w:r w:rsidRPr="00FD40C3">
              <w:rPr>
                <w:lang w:val="id-ID"/>
              </w:rPr>
              <w:t xml:space="preserve">      }</w:t>
            </w:r>
          </w:p>
          <w:p w14:paraId="17370DFE" w14:textId="77777777" w:rsidR="00801B5C" w:rsidRPr="00FD40C3" w:rsidRDefault="00801B5C" w:rsidP="00801B5C">
            <w:pPr>
              <w:pStyle w:val="Code"/>
              <w:rPr>
                <w:lang w:val="id-ID"/>
              </w:rPr>
            </w:pPr>
            <w:r w:rsidRPr="00FD40C3">
              <w:rPr>
                <w:lang w:val="id-ID"/>
              </w:rPr>
              <w:t xml:space="preserve">    },</w:t>
            </w:r>
          </w:p>
          <w:p w14:paraId="36208105" w14:textId="77777777" w:rsidR="00801B5C" w:rsidRPr="00FD40C3" w:rsidRDefault="00801B5C" w:rsidP="00801B5C">
            <w:pPr>
              <w:pStyle w:val="Code"/>
              <w:rPr>
                <w:lang w:val="id-ID"/>
              </w:rPr>
            </w:pPr>
            <w:r w:rsidRPr="00FD40C3">
              <w:rPr>
                <w:lang w:val="id-ID"/>
              </w:rPr>
              <w:t xml:space="preserve">    "node_modules/@streamparser/json": {</w:t>
            </w:r>
          </w:p>
          <w:p w14:paraId="18027C0E" w14:textId="77777777" w:rsidR="00801B5C" w:rsidRPr="00FD40C3" w:rsidRDefault="00801B5C" w:rsidP="00801B5C">
            <w:pPr>
              <w:pStyle w:val="Code"/>
              <w:rPr>
                <w:lang w:val="id-ID"/>
              </w:rPr>
            </w:pPr>
            <w:r w:rsidRPr="00FD40C3">
              <w:rPr>
                <w:lang w:val="id-ID"/>
              </w:rPr>
              <w:t xml:space="preserve">      "version": "0.0.6",</w:t>
            </w:r>
          </w:p>
          <w:p w14:paraId="325DD365" w14:textId="77777777" w:rsidR="00801B5C" w:rsidRPr="00FD40C3" w:rsidRDefault="00801B5C" w:rsidP="00801B5C">
            <w:pPr>
              <w:pStyle w:val="Code"/>
              <w:rPr>
                <w:lang w:val="id-ID"/>
              </w:rPr>
            </w:pPr>
            <w:r w:rsidRPr="00FD40C3">
              <w:rPr>
                <w:lang w:val="id-ID"/>
              </w:rPr>
              <w:t xml:space="preserve">      "resolved": "https://registry.npmjs.org/@streamparser/json/-/json-0.0.6.tgz",</w:t>
            </w:r>
          </w:p>
          <w:p w14:paraId="548386E8" w14:textId="77777777" w:rsidR="00801B5C" w:rsidRPr="00FD40C3" w:rsidRDefault="00801B5C" w:rsidP="00801B5C">
            <w:pPr>
              <w:pStyle w:val="Code"/>
              <w:rPr>
                <w:lang w:val="id-ID"/>
              </w:rPr>
            </w:pPr>
            <w:r w:rsidRPr="00FD40C3">
              <w:rPr>
                <w:lang w:val="id-ID"/>
              </w:rPr>
              <w:t xml:space="preserve">      "integrity": "sha512-vL9EVn/v+OhZ+Wcs6O4iKE9EUpwHUqHmCtNUMWjqp+6dr85+XPOSGTEsqYNq1Vn04uk9SWlOVmx9J48ggJVT2Q=="</w:t>
            </w:r>
          </w:p>
          <w:p w14:paraId="54DB5B7B" w14:textId="77777777" w:rsidR="00801B5C" w:rsidRPr="00FD40C3" w:rsidRDefault="00801B5C" w:rsidP="00801B5C">
            <w:pPr>
              <w:pStyle w:val="Code"/>
              <w:rPr>
                <w:lang w:val="id-ID"/>
              </w:rPr>
            </w:pPr>
            <w:r w:rsidRPr="00FD40C3">
              <w:rPr>
                <w:lang w:val="id-ID"/>
              </w:rPr>
              <w:t xml:space="preserve">    },</w:t>
            </w:r>
          </w:p>
          <w:p w14:paraId="7E51586B" w14:textId="77777777" w:rsidR="00801B5C" w:rsidRPr="00FD40C3" w:rsidRDefault="00801B5C" w:rsidP="00801B5C">
            <w:pPr>
              <w:pStyle w:val="Code"/>
              <w:rPr>
                <w:lang w:val="id-ID"/>
              </w:rPr>
            </w:pPr>
            <w:r w:rsidRPr="00FD40C3">
              <w:rPr>
                <w:lang w:val="id-ID"/>
              </w:rPr>
              <w:t xml:space="preserve">    "node_modules/abbrev": {</w:t>
            </w:r>
          </w:p>
          <w:p w14:paraId="11B9FFCE" w14:textId="77777777" w:rsidR="00801B5C" w:rsidRPr="00FD40C3" w:rsidRDefault="00801B5C" w:rsidP="00801B5C">
            <w:pPr>
              <w:pStyle w:val="Code"/>
              <w:rPr>
                <w:lang w:val="id-ID"/>
              </w:rPr>
            </w:pPr>
            <w:r w:rsidRPr="00FD40C3">
              <w:rPr>
                <w:lang w:val="id-ID"/>
              </w:rPr>
              <w:t xml:space="preserve">      "version": "1.1.1",</w:t>
            </w:r>
          </w:p>
          <w:p w14:paraId="279729ED" w14:textId="77777777" w:rsidR="00801B5C" w:rsidRPr="00FD40C3" w:rsidRDefault="00801B5C" w:rsidP="00801B5C">
            <w:pPr>
              <w:pStyle w:val="Code"/>
              <w:rPr>
                <w:lang w:val="id-ID"/>
              </w:rPr>
            </w:pPr>
            <w:r w:rsidRPr="00FD40C3">
              <w:rPr>
                <w:lang w:val="id-ID"/>
              </w:rPr>
              <w:t xml:space="preserve">      "resolved": "https://registry.npmjs.org/abbrev/-/abbrev-1.1.1.tgz",</w:t>
            </w:r>
          </w:p>
          <w:p w14:paraId="6D302364" w14:textId="77777777" w:rsidR="00801B5C" w:rsidRPr="00FD40C3" w:rsidRDefault="00801B5C" w:rsidP="00801B5C">
            <w:pPr>
              <w:pStyle w:val="Code"/>
              <w:rPr>
                <w:lang w:val="id-ID"/>
              </w:rPr>
            </w:pPr>
            <w:r w:rsidRPr="00FD40C3">
              <w:rPr>
                <w:lang w:val="id-ID"/>
              </w:rPr>
              <w:t xml:space="preserve">      "integrity": "sha512-nne9/IiQ/hzIhY6pdDnbBtz7DjPTKrY00P/zvPSm5pOFkl6xuGrGnXn/VtTNNfNtAfZ9/1RtehkszU9qcTii0Q=="</w:t>
            </w:r>
          </w:p>
          <w:p w14:paraId="6ACA994E" w14:textId="77777777" w:rsidR="00801B5C" w:rsidRPr="00FD40C3" w:rsidRDefault="00801B5C" w:rsidP="00801B5C">
            <w:pPr>
              <w:pStyle w:val="Code"/>
              <w:rPr>
                <w:lang w:val="id-ID"/>
              </w:rPr>
            </w:pPr>
            <w:r w:rsidRPr="00FD40C3">
              <w:rPr>
                <w:lang w:val="id-ID"/>
              </w:rPr>
              <w:t xml:space="preserve">    },</w:t>
            </w:r>
          </w:p>
          <w:p w14:paraId="7968276A" w14:textId="77777777" w:rsidR="00801B5C" w:rsidRPr="00FD40C3" w:rsidRDefault="00801B5C" w:rsidP="00801B5C">
            <w:pPr>
              <w:pStyle w:val="Code"/>
              <w:rPr>
                <w:lang w:val="id-ID"/>
              </w:rPr>
            </w:pPr>
            <w:r w:rsidRPr="00FD40C3">
              <w:rPr>
                <w:lang w:val="id-ID"/>
              </w:rPr>
              <w:t xml:space="preserve">    "node_modules/accepts": {</w:t>
            </w:r>
          </w:p>
          <w:p w14:paraId="2BBD04DF" w14:textId="77777777" w:rsidR="00801B5C" w:rsidRPr="00FD40C3" w:rsidRDefault="00801B5C" w:rsidP="00801B5C">
            <w:pPr>
              <w:pStyle w:val="Code"/>
              <w:rPr>
                <w:lang w:val="id-ID"/>
              </w:rPr>
            </w:pPr>
            <w:r w:rsidRPr="00FD40C3">
              <w:rPr>
                <w:lang w:val="id-ID"/>
              </w:rPr>
              <w:t xml:space="preserve">      "version": "1.3.8",</w:t>
            </w:r>
          </w:p>
          <w:p w14:paraId="0D70A021" w14:textId="77777777" w:rsidR="00801B5C" w:rsidRPr="00FD40C3" w:rsidRDefault="00801B5C" w:rsidP="00801B5C">
            <w:pPr>
              <w:pStyle w:val="Code"/>
              <w:rPr>
                <w:lang w:val="id-ID"/>
              </w:rPr>
            </w:pPr>
            <w:r w:rsidRPr="00FD40C3">
              <w:rPr>
                <w:lang w:val="id-ID"/>
              </w:rPr>
              <w:t xml:space="preserve">      "resolved": "https://registry.npmjs.org/accepts/-/accepts-1.3.8.tgz",</w:t>
            </w:r>
          </w:p>
          <w:p w14:paraId="34BBBF8C" w14:textId="77777777" w:rsidR="00801B5C" w:rsidRPr="00FD40C3" w:rsidRDefault="00801B5C" w:rsidP="00801B5C">
            <w:pPr>
              <w:pStyle w:val="Code"/>
              <w:rPr>
                <w:lang w:val="id-ID"/>
              </w:rPr>
            </w:pPr>
            <w:r w:rsidRPr="00FD40C3">
              <w:rPr>
                <w:lang w:val="id-ID"/>
              </w:rPr>
              <w:t xml:space="preserve">      "integrity": "sha512-PYAthTa2m2VKxuvSD3DPC/Gy+U+sOA1LAuT8mkmRuvw+NACSaeXEQ+NHcVF7rONl6qcaxV3Uuemwawk+7+SJLw==",</w:t>
            </w:r>
          </w:p>
          <w:p w14:paraId="21B0221F" w14:textId="77777777" w:rsidR="00801B5C" w:rsidRPr="00FD40C3" w:rsidRDefault="00801B5C" w:rsidP="00801B5C">
            <w:pPr>
              <w:pStyle w:val="Code"/>
              <w:rPr>
                <w:lang w:val="id-ID"/>
              </w:rPr>
            </w:pPr>
            <w:r w:rsidRPr="00FD40C3">
              <w:rPr>
                <w:lang w:val="id-ID"/>
              </w:rPr>
              <w:t xml:space="preserve">      "dependencies": {</w:t>
            </w:r>
          </w:p>
          <w:p w14:paraId="7D19C4F1" w14:textId="77777777" w:rsidR="00801B5C" w:rsidRPr="00FD40C3" w:rsidRDefault="00801B5C" w:rsidP="00801B5C">
            <w:pPr>
              <w:pStyle w:val="Code"/>
              <w:rPr>
                <w:lang w:val="id-ID"/>
              </w:rPr>
            </w:pPr>
            <w:r w:rsidRPr="00FD40C3">
              <w:rPr>
                <w:lang w:val="id-ID"/>
              </w:rPr>
              <w:t xml:space="preserve">        "mime-types": "~2.1.34",</w:t>
            </w:r>
          </w:p>
          <w:p w14:paraId="60A54EE7" w14:textId="77777777" w:rsidR="00801B5C" w:rsidRPr="00FD40C3" w:rsidRDefault="00801B5C" w:rsidP="00801B5C">
            <w:pPr>
              <w:pStyle w:val="Code"/>
              <w:rPr>
                <w:lang w:val="id-ID"/>
              </w:rPr>
            </w:pPr>
            <w:r w:rsidRPr="00FD40C3">
              <w:rPr>
                <w:lang w:val="id-ID"/>
              </w:rPr>
              <w:t xml:space="preserve">        "negotiator": "0.6.3"</w:t>
            </w:r>
          </w:p>
          <w:p w14:paraId="40D0EFC6" w14:textId="77777777" w:rsidR="00801B5C" w:rsidRPr="00FD40C3" w:rsidRDefault="00801B5C" w:rsidP="00801B5C">
            <w:pPr>
              <w:pStyle w:val="Code"/>
              <w:rPr>
                <w:lang w:val="id-ID"/>
              </w:rPr>
            </w:pPr>
            <w:r w:rsidRPr="00FD40C3">
              <w:rPr>
                <w:lang w:val="id-ID"/>
              </w:rPr>
              <w:t xml:space="preserve">      },</w:t>
            </w:r>
          </w:p>
          <w:p w14:paraId="2A8B6270" w14:textId="77777777" w:rsidR="00801B5C" w:rsidRPr="00FD40C3" w:rsidRDefault="00801B5C" w:rsidP="00801B5C">
            <w:pPr>
              <w:pStyle w:val="Code"/>
              <w:rPr>
                <w:lang w:val="id-ID"/>
              </w:rPr>
            </w:pPr>
            <w:r w:rsidRPr="00FD40C3">
              <w:rPr>
                <w:lang w:val="id-ID"/>
              </w:rPr>
              <w:t xml:space="preserve">      "engines": {</w:t>
            </w:r>
          </w:p>
          <w:p w14:paraId="404C1E8E" w14:textId="77777777" w:rsidR="00801B5C" w:rsidRPr="00FD40C3" w:rsidRDefault="00801B5C" w:rsidP="00801B5C">
            <w:pPr>
              <w:pStyle w:val="Code"/>
              <w:rPr>
                <w:lang w:val="id-ID"/>
              </w:rPr>
            </w:pPr>
            <w:r w:rsidRPr="00FD40C3">
              <w:rPr>
                <w:lang w:val="id-ID"/>
              </w:rPr>
              <w:t xml:space="preserve">        "node": "&gt;= 0.6"</w:t>
            </w:r>
          </w:p>
          <w:p w14:paraId="433D0C72" w14:textId="77777777" w:rsidR="00801B5C" w:rsidRPr="00FD40C3" w:rsidRDefault="00801B5C" w:rsidP="00801B5C">
            <w:pPr>
              <w:pStyle w:val="Code"/>
              <w:rPr>
                <w:lang w:val="id-ID"/>
              </w:rPr>
            </w:pPr>
            <w:r w:rsidRPr="00FD40C3">
              <w:rPr>
                <w:lang w:val="id-ID"/>
              </w:rPr>
              <w:t xml:space="preserve">      }</w:t>
            </w:r>
          </w:p>
          <w:p w14:paraId="1813499C" w14:textId="77777777" w:rsidR="00801B5C" w:rsidRPr="00FD40C3" w:rsidRDefault="00801B5C" w:rsidP="00801B5C">
            <w:pPr>
              <w:pStyle w:val="Code"/>
              <w:rPr>
                <w:lang w:val="id-ID"/>
              </w:rPr>
            </w:pPr>
            <w:r w:rsidRPr="00FD40C3">
              <w:rPr>
                <w:lang w:val="id-ID"/>
              </w:rPr>
              <w:t xml:space="preserve">    },</w:t>
            </w:r>
          </w:p>
          <w:p w14:paraId="36FB9122" w14:textId="77777777" w:rsidR="00801B5C" w:rsidRPr="00FD40C3" w:rsidRDefault="00801B5C" w:rsidP="00801B5C">
            <w:pPr>
              <w:pStyle w:val="Code"/>
              <w:rPr>
                <w:lang w:val="id-ID"/>
              </w:rPr>
            </w:pPr>
            <w:r w:rsidRPr="00FD40C3">
              <w:rPr>
                <w:lang w:val="id-ID"/>
              </w:rPr>
              <w:t xml:space="preserve">    "node_modules/ansi-regex": {</w:t>
            </w:r>
          </w:p>
          <w:p w14:paraId="6BFB8650" w14:textId="77777777" w:rsidR="00801B5C" w:rsidRPr="00FD40C3" w:rsidRDefault="00801B5C" w:rsidP="00801B5C">
            <w:pPr>
              <w:pStyle w:val="Code"/>
              <w:rPr>
                <w:lang w:val="id-ID"/>
              </w:rPr>
            </w:pPr>
            <w:r w:rsidRPr="00FD40C3">
              <w:rPr>
                <w:lang w:val="id-ID"/>
              </w:rPr>
              <w:t xml:space="preserve">      "version": "5.0.1",</w:t>
            </w:r>
          </w:p>
          <w:p w14:paraId="2B5C9769" w14:textId="77777777" w:rsidR="00801B5C" w:rsidRPr="00FD40C3" w:rsidRDefault="00801B5C" w:rsidP="00801B5C">
            <w:pPr>
              <w:pStyle w:val="Code"/>
              <w:rPr>
                <w:lang w:val="id-ID"/>
              </w:rPr>
            </w:pPr>
            <w:r w:rsidRPr="00FD40C3">
              <w:rPr>
                <w:lang w:val="id-ID"/>
              </w:rPr>
              <w:t xml:space="preserve">      "resolved": "https://registry.npmjs.org/ansi-regex/-/ansi-regex-5.0.1.tgz",</w:t>
            </w:r>
          </w:p>
          <w:p w14:paraId="1A2963CC" w14:textId="77777777" w:rsidR="00801B5C" w:rsidRPr="00FD40C3" w:rsidRDefault="00801B5C" w:rsidP="00801B5C">
            <w:pPr>
              <w:pStyle w:val="Code"/>
              <w:rPr>
                <w:lang w:val="id-ID"/>
              </w:rPr>
            </w:pPr>
            <w:r w:rsidRPr="00FD40C3">
              <w:rPr>
                <w:lang w:val="id-ID"/>
              </w:rPr>
              <w:t xml:space="preserve">      "integrity": "sha512-quJQXlTSUGL2LH9SUXo8VwsY4soanhgo6LNSm84E1LBcE8s3O0wpdiRzyR9z/ZZJMlMWv37qOOb9pdJlMUEKFQ==",</w:t>
            </w:r>
          </w:p>
          <w:p w14:paraId="40E65BFB" w14:textId="77777777" w:rsidR="00801B5C" w:rsidRPr="00FD40C3" w:rsidRDefault="00801B5C" w:rsidP="00801B5C">
            <w:pPr>
              <w:pStyle w:val="Code"/>
              <w:rPr>
                <w:lang w:val="id-ID"/>
              </w:rPr>
            </w:pPr>
            <w:r w:rsidRPr="00FD40C3">
              <w:rPr>
                <w:lang w:val="id-ID"/>
              </w:rPr>
              <w:t xml:space="preserve">      "engines": {</w:t>
            </w:r>
          </w:p>
          <w:p w14:paraId="606381FA" w14:textId="77777777" w:rsidR="00801B5C" w:rsidRPr="00FD40C3" w:rsidRDefault="00801B5C" w:rsidP="00801B5C">
            <w:pPr>
              <w:pStyle w:val="Code"/>
              <w:rPr>
                <w:lang w:val="id-ID"/>
              </w:rPr>
            </w:pPr>
            <w:r w:rsidRPr="00FD40C3">
              <w:rPr>
                <w:lang w:val="id-ID"/>
              </w:rPr>
              <w:lastRenderedPageBreak/>
              <w:t xml:space="preserve">        "node": "&gt;=8"</w:t>
            </w:r>
          </w:p>
          <w:p w14:paraId="647E2CD5" w14:textId="77777777" w:rsidR="00801B5C" w:rsidRPr="00FD40C3" w:rsidRDefault="00801B5C" w:rsidP="00801B5C">
            <w:pPr>
              <w:pStyle w:val="Code"/>
              <w:rPr>
                <w:lang w:val="id-ID"/>
              </w:rPr>
            </w:pPr>
            <w:r w:rsidRPr="00FD40C3">
              <w:rPr>
                <w:lang w:val="id-ID"/>
              </w:rPr>
              <w:t xml:space="preserve">      }</w:t>
            </w:r>
          </w:p>
          <w:p w14:paraId="578ADF7D" w14:textId="77777777" w:rsidR="00801B5C" w:rsidRPr="00FD40C3" w:rsidRDefault="00801B5C" w:rsidP="00801B5C">
            <w:pPr>
              <w:pStyle w:val="Code"/>
              <w:rPr>
                <w:lang w:val="id-ID"/>
              </w:rPr>
            </w:pPr>
            <w:r w:rsidRPr="00FD40C3">
              <w:rPr>
                <w:lang w:val="id-ID"/>
              </w:rPr>
              <w:t xml:space="preserve">    },</w:t>
            </w:r>
          </w:p>
          <w:p w14:paraId="05AC9EC6" w14:textId="77777777" w:rsidR="00801B5C" w:rsidRPr="00FD40C3" w:rsidRDefault="00801B5C" w:rsidP="00801B5C">
            <w:pPr>
              <w:pStyle w:val="Code"/>
              <w:rPr>
                <w:lang w:val="id-ID"/>
              </w:rPr>
            </w:pPr>
            <w:r w:rsidRPr="00FD40C3">
              <w:rPr>
                <w:lang w:val="id-ID"/>
              </w:rPr>
              <w:t xml:space="preserve">    "node_modules/ansi-styles": {</w:t>
            </w:r>
          </w:p>
          <w:p w14:paraId="4A53B5AC" w14:textId="77777777" w:rsidR="00801B5C" w:rsidRPr="00FD40C3" w:rsidRDefault="00801B5C" w:rsidP="00801B5C">
            <w:pPr>
              <w:pStyle w:val="Code"/>
              <w:rPr>
                <w:lang w:val="id-ID"/>
              </w:rPr>
            </w:pPr>
            <w:r w:rsidRPr="00FD40C3">
              <w:rPr>
                <w:lang w:val="id-ID"/>
              </w:rPr>
              <w:t xml:space="preserve">      "version": "4.3.0",</w:t>
            </w:r>
          </w:p>
          <w:p w14:paraId="086D539E" w14:textId="77777777" w:rsidR="00801B5C" w:rsidRPr="00FD40C3" w:rsidRDefault="00801B5C" w:rsidP="00801B5C">
            <w:pPr>
              <w:pStyle w:val="Code"/>
              <w:rPr>
                <w:lang w:val="id-ID"/>
              </w:rPr>
            </w:pPr>
            <w:r w:rsidRPr="00FD40C3">
              <w:rPr>
                <w:lang w:val="id-ID"/>
              </w:rPr>
              <w:t xml:space="preserve">      "resolved": "https://registry.npmjs.org/ansi-styles/-/ansi-styles-4.3.0.tgz",</w:t>
            </w:r>
          </w:p>
          <w:p w14:paraId="652D767D" w14:textId="77777777" w:rsidR="00801B5C" w:rsidRPr="00FD40C3" w:rsidRDefault="00801B5C" w:rsidP="00801B5C">
            <w:pPr>
              <w:pStyle w:val="Code"/>
              <w:rPr>
                <w:lang w:val="id-ID"/>
              </w:rPr>
            </w:pPr>
            <w:r w:rsidRPr="00FD40C3">
              <w:rPr>
                <w:lang w:val="id-ID"/>
              </w:rPr>
              <w:t xml:space="preserve">      "integrity": "sha512-zbB9rCJAT1rbjiVDb2hqKFHNYLxgtk8NURxZ3IZwD3F6NtxbXZQCnnSi1Lkx+IDohdPlFp222wVALIheZJQSEg==",</w:t>
            </w:r>
          </w:p>
          <w:p w14:paraId="1C278C0E" w14:textId="77777777" w:rsidR="00801B5C" w:rsidRPr="00FD40C3" w:rsidRDefault="00801B5C" w:rsidP="00801B5C">
            <w:pPr>
              <w:pStyle w:val="Code"/>
              <w:rPr>
                <w:lang w:val="id-ID"/>
              </w:rPr>
            </w:pPr>
            <w:r w:rsidRPr="00FD40C3">
              <w:rPr>
                <w:lang w:val="id-ID"/>
              </w:rPr>
              <w:t xml:space="preserve">      "dependencies": {</w:t>
            </w:r>
          </w:p>
          <w:p w14:paraId="3434A51E" w14:textId="77777777" w:rsidR="00801B5C" w:rsidRPr="00FD40C3" w:rsidRDefault="00801B5C" w:rsidP="00801B5C">
            <w:pPr>
              <w:pStyle w:val="Code"/>
              <w:rPr>
                <w:lang w:val="id-ID"/>
              </w:rPr>
            </w:pPr>
            <w:r w:rsidRPr="00FD40C3">
              <w:rPr>
                <w:lang w:val="id-ID"/>
              </w:rPr>
              <w:t xml:space="preserve">        "color-convert": "^2.0.1"</w:t>
            </w:r>
          </w:p>
          <w:p w14:paraId="62AF33EE" w14:textId="77777777" w:rsidR="00801B5C" w:rsidRPr="00FD40C3" w:rsidRDefault="00801B5C" w:rsidP="00801B5C">
            <w:pPr>
              <w:pStyle w:val="Code"/>
              <w:rPr>
                <w:lang w:val="id-ID"/>
              </w:rPr>
            </w:pPr>
            <w:r w:rsidRPr="00FD40C3">
              <w:rPr>
                <w:lang w:val="id-ID"/>
              </w:rPr>
              <w:t xml:space="preserve">      },</w:t>
            </w:r>
          </w:p>
          <w:p w14:paraId="76682EF6" w14:textId="77777777" w:rsidR="00801B5C" w:rsidRPr="00FD40C3" w:rsidRDefault="00801B5C" w:rsidP="00801B5C">
            <w:pPr>
              <w:pStyle w:val="Code"/>
              <w:rPr>
                <w:lang w:val="id-ID"/>
              </w:rPr>
            </w:pPr>
            <w:r w:rsidRPr="00FD40C3">
              <w:rPr>
                <w:lang w:val="id-ID"/>
              </w:rPr>
              <w:t xml:space="preserve">      "engines": {</w:t>
            </w:r>
          </w:p>
          <w:p w14:paraId="15DE9D17" w14:textId="77777777" w:rsidR="00801B5C" w:rsidRPr="00FD40C3" w:rsidRDefault="00801B5C" w:rsidP="00801B5C">
            <w:pPr>
              <w:pStyle w:val="Code"/>
              <w:rPr>
                <w:lang w:val="id-ID"/>
              </w:rPr>
            </w:pPr>
            <w:r w:rsidRPr="00FD40C3">
              <w:rPr>
                <w:lang w:val="id-ID"/>
              </w:rPr>
              <w:t xml:space="preserve">        "node": "&gt;=8"</w:t>
            </w:r>
          </w:p>
          <w:p w14:paraId="183D2970" w14:textId="77777777" w:rsidR="00801B5C" w:rsidRPr="00FD40C3" w:rsidRDefault="00801B5C" w:rsidP="00801B5C">
            <w:pPr>
              <w:pStyle w:val="Code"/>
              <w:rPr>
                <w:lang w:val="id-ID"/>
              </w:rPr>
            </w:pPr>
            <w:r w:rsidRPr="00FD40C3">
              <w:rPr>
                <w:lang w:val="id-ID"/>
              </w:rPr>
              <w:t xml:space="preserve">      },</w:t>
            </w:r>
          </w:p>
          <w:p w14:paraId="7D6B7C5C" w14:textId="77777777" w:rsidR="00801B5C" w:rsidRPr="00FD40C3" w:rsidRDefault="00801B5C" w:rsidP="00801B5C">
            <w:pPr>
              <w:pStyle w:val="Code"/>
              <w:rPr>
                <w:lang w:val="id-ID"/>
              </w:rPr>
            </w:pPr>
            <w:r w:rsidRPr="00FD40C3">
              <w:rPr>
                <w:lang w:val="id-ID"/>
              </w:rPr>
              <w:t xml:space="preserve">      "funding": {</w:t>
            </w:r>
          </w:p>
          <w:p w14:paraId="1F8ECAFD" w14:textId="77777777" w:rsidR="00801B5C" w:rsidRPr="00FD40C3" w:rsidRDefault="00801B5C" w:rsidP="00801B5C">
            <w:pPr>
              <w:pStyle w:val="Code"/>
              <w:rPr>
                <w:lang w:val="id-ID"/>
              </w:rPr>
            </w:pPr>
            <w:r w:rsidRPr="00FD40C3">
              <w:rPr>
                <w:lang w:val="id-ID"/>
              </w:rPr>
              <w:t xml:space="preserve">        "url": "https://github.com/chalk/ansi-styles?sponsor=1"</w:t>
            </w:r>
          </w:p>
          <w:p w14:paraId="440DFF3C" w14:textId="77777777" w:rsidR="00801B5C" w:rsidRPr="00FD40C3" w:rsidRDefault="00801B5C" w:rsidP="00801B5C">
            <w:pPr>
              <w:pStyle w:val="Code"/>
              <w:rPr>
                <w:lang w:val="id-ID"/>
              </w:rPr>
            </w:pPr>
            <w:r w:rsidRPr="00FD40C3">
              <w:rPr>
                <w:lang w:val="id-ID"/>
              </w:rPr>
              <w:t xml:space="preserve">      }</w:t>
            </w:r>
          </w:p>
          <w:p w14:paraId="68058AE5" w14:textId="77777777" w:rsidR="00801B5C" w:rsidRPr="00FD40C3" w:rsidRDefault="00801B5C" w:rsidP="00801B5C">
            <w:pPr>
              <w:pStyle w:val="Code"/>
              <w:rPr>
                <w:lang w:val="id-ID"/>
              </w:rPr>
            </w:pPr>
            <w:r w:rsidRPr="00FD40C3">
              <w:rPr>
                <w:lang w:val="id-ID"/>
              </w:rPr>
              <w:t xml:space="preserve">    },</w:t>
            </w:r>
          </w:p>
          <w:p w14:paraId="37AE54D3" w14:textId="77777777" w:rsidR="00801B5C" w:rsidRPr="00FD40C3" w:rsidRDefault="00801B5C" w:rsidP="00801B5C">
            <w:pPr>
              <w:pStyle w:val="Code"/>
              <w:rPr>
                <w:lang w:val="id-ID"/>
              </w:rPr>
            </w:pPr>
            <w:r w:rsidRPr="00FD40C3">
              <w:rPr>
                <w:lang w:val="id-ID"/>
              </w:rPr>
              <w:t xml:space="preserve">    "node_modules/anymatch": {</w:t>
            </w:r>
          </w:p>
          <w:p w14:paraId="35F8F021" w14:textId="77777777" w:rsidR="00801B5C" w:rsidRPr="00FD40C3" w:rsidRDefault="00801B5C" w:rsidP="00801B5C">
            <w:pPr>
              <w:pStyle w:val="Code"/>
              <w:rPr>
                <w:lang w:val="id-ID"/>
              </w:rPr>
            </w:pPr>
            <w:r w:rsidRPr="00FD40C3">
              <w:rPr>
                <w:lang w:val="id-ID"/>
              </w:rPr>
              <w:t xml:space="preserve">      "version": "3.1.3",</w:t>
            </w:r>
          </w:p>
          <w:p w14:paraId="2A20F4C9" w14:textId="77777777" w:rsidR="00801B5C" w:rsidRPr="00FD40C3" w:rsidRDefault="00801B5C" w:rsidP="00801B5C">
            <w:pPr>
              <w:pStyle w:val="Code"/>
              <w:rPr>
                <w:lang w:val="id-ID"/>
              </w:rPr>
            </w:pPr>
            <w:r w:rsidRPr="00FD40C3">
              <w:rPr>
                <w:lang w:val="id-ID"/>
              </w:rPr>
              <w:t xml:space="preserve">      "resolved": "https://registry.npmjs.org/anymatch/-/anymatch-3.1.3.tgz",</w:t>
            </w:r>
          </w:p>
          <w:p w14:paraId="4D5B91D8" w14:textId="77777777" w:rsidR="00801B5C" w:rsidRPr="00FD40C3" w:rsidRDefault="00801B5C" w:rsidP="00801B5C">
            <w:pPr>
              <w:pStyle w:val="Code"/>
              <w:rPr>
                <w:lang w:val="id-ID"/>
              </w:rPr>
            </w:pPr>
            <w:r w:rsidRPr="00FD40C3">
              <w:rPr>
                <w:lang w:val="id-ID"/>
              </w:rPr>
              <w:t xml:space="preserve">      "integrity": "sha512-KMReFUr0B4t+D+OBkjR3KYqvocp2XaSzO55UcB6mgQMd3KbcE+mWTyvVV7D/zsdEbNnV6acZUutkiHQXvTr1Rw==",</w:t>
            </w:r>
          </w:p>
          <w:p w14:paraId="4CF6E89B" w14:textId="77777777" w:rsidR="00801B5C" w:rsidRPr="00FD40C3" w:rsidRDefault="00801B5C" w:rsidP="00801B5C">
            <w:pPr>
              <w:pStyle w:val="Code"/>
              <w:rPr>
                <w:lang w:val="id-ID"/>
              </w:rPr>
            </w:pPr>
            <w:r w:rsidRPr="00FD40C3">
              <w:rPr>
                <w:lang w:val="id-ID"/>
              </w:rPr>
              <w:t xml:space="preserve">      "dependencies": {</w:t>
            </w:r>
          </w:p>
          <w:p w14:paraId="374653AE" w14:textId="77777777" w:rsidR="00801B5C" w:rsidRPr="00FD40C3" w:rsidRDefault="00801B5C" w:rsidP="00801B5C">
            <w:pPr>
              <w:pStyle w:val="Code"/>
              <w:rPr>
                <w:lang w:val="id-ID"/>
              </w:rPr>
            </w:pPr>
            <w:r w:rsidRPr="00FD40C3">
              <w:rPr>
                <w:lang w:val="id-ID"/>
              </w:rPr>
              <w:t xml:space="preserve">        "normalize-path": "^3.0.0",</w:t>
            </w:r>
          </w:p>
          <w:p w14:paraId="20051E18" w14:textId="77777777" w:rsidR="00801B5C" w:rsidRPr="00FD40C3" w:rsidRDefault="00801B5C" w:rsidP="00801B5C">
            <w:pPr>
              <w:pStyle w:val="Code"/>
              <w:rPr>
                <w:lang w:val="id-ID"/>
              </w:rPr>
            </w:pPr>
            <w:r w:rsidRPr="00FD40C3">
              <w:rPr>
                <w:lang w:val="id-ID"/>
              </w:rPr>
              <w:t xml:space="preserve">        "picomatch": "^2.0.4"</w:t>
            </w:r>
          </w:p>
          <w:p w14:paraId="7F603710" w14:textId="77777777" w:rsidR="00801B5C" w:rsidRPr="00FD40C3" w:rsidRDefault="00801B5C" w:rsidP="00801B5C">
            <w:pPr>
              <w:pStyle w:val="Code"/>
              <w:rPr>
                <w:lang w:val="id-ID"/>
              </w:rPr>
            </w:pPr>
            <w:r w:rsidRPr="00FD40C3">
              <w:rPr>
                <w:lang w:val="id-ID"/>
              </w:rPr>
              <w:t xml:space="preserve">      },</w:t>
            </w:r>
          </w:p>
          <w:p w14:paraId="292D516E" w14:textId="77777777" w:rsidR="00801B5C" w:rsidRPr="00FD40C3" w:rsidRDefault="00801B5C" w:rsidP="00801B5C">
            <w:pPr>
              <w:pStyle w:val="Code"/>
              <w:rPr>
                <w:lang w:val="id-ID"/>
              </w:rPr>
            </w:pPr>
            <w:r w:rsidRPr="00FD40C3">
              <w:rPr>
                <w:lang w:val="id-ID"/>
              </w:rPr>
              <w:t xml:space="preserve">      "engines": {</w:t>
            </w:r>
          </w:p>
          <w:p w14:paraId="4A99C319" w14:textId="77777777" w:rsidR="00801B5C" w:rsidRPr="00FD40C3" w:rsidRDefault="00801B5C" w:rsidP="00801B5C">
            <w:pPr>
              <w:pStyle w:val="Code"/>
              <w:rPr>
                <w:lang w:val="id-ID"/>
              </w:rPr>
            </w:pPr>
            <w:r w:rsidRPr="00FD40C3">
              <w:rPr>
                <w:lang w:val="id-ID"/>
              </w:rPr>
              <w:t xml:space="preserve">        "node": "&gt;= 8"</w:t>
            </w:r>
          </w:p>
          <w:p w14:paraId="07DE83A2" w14:textId="77777777" w:rsidR="00801B5C" w:rsidRPr="00FD40C3" w:rsidRDefault="00801B5C" w:rsidP="00801B5C">
            <w:pPr>
              <w:pStyle w:val="Code"/>
              <w:rPr>
                <w:lang w:val="id-ID"/>
              </w:rPr>
            </w:pPr>
            <w:r w:rsidRPr="00FD40C3">
              <w:rPr>
                <w:lang w:val="id-ID"/>
              </w:rPr>
              <w:t xml:space="preserve">      }</w:t>
            </w:r>
          </w:p>
          <w:p w14:paraId="7E6C8064" w14:textId="77777777" w:rsidR="00801B5C" w:rsidRPr="00FD40C3" w:rsidRDefault="00801B5C" w:rsidP="00801B5C">
            <w:pPr>
              <w:pStyle w:val="Code"/>
              <w:rPr>
                <w:lang w:val="id-ID"/>
              </w:rPr>
            </w:pPr>
            <w:r w:rsidRPr="00FD40C3">
              <w:rPr>
                <w:lang w:val="id-ID"/>
              </w:rPr>
              <w:t xml:space="preserve">    },</w:t>
            </w:r>
          </w:p>
          <w:p w14:paraId="2386726B" w14:textId="77777777" w:rsidR="00801B5C" w:rsidRPr="00FD40C3" w:rsidRDefault="00801B5C" w:rsidP="00801B5C">
            <w:pPr>
              <w:pStyle w:val="Code"/>
              <w:rPr>
                <w:lang w:val="id-ID"/>
              </w:rPr>
            </w:pPr>
            <w:r w:rsidRPr="00FD40C3">
              <w:rPr>
                <w:lang w:val="id-ID"/>
              </w:rPr>
              <w:t xml:space="preserve">    "node_modules/append-field": {</w:t>
            </w:r>
          </w:p>
          <w:p w14:paraId="77E03089" w14:textId="77777777" w:rsidR="00801B5C" w:rsidRPr="00FD40C3" w:rsidRDefault="00801B5C" w:rsidP="00801B5C">
            <w:pPr>
              <w:pStyle w:val="Code"/>
              <w:rPr>
                <w:lang w:val="id-ID"/>
              </w:rPr>
            </w:pPr>
            <w:r w:rsidRPr="00FD40C3">
              <w:rPr>
                <w:lang w:val="id-ID"/>
              </w:rPr>
              <w:t xml:space="preserve">      "version": "1.0.0",</w:t>
            </w:r>
          </w:p>
          <w:p w14:paraId="6EB2E46A" w14:textId="77777777" w:rsidR="00801B5C" w:rsidRPr="00FD40C3" w:rsidRDefault="00801B5C" w:rsidP="00801B5C">
            <w:pPr>
              <w:pStyle w:val="Code"/>
              <w:rPr>
                <w:lang w:val="id-ID"/>
              </w:rPr>
            </w:pPr>
            <w:r w:rsidRPr="00FD40C3">
              <w:rPr>
                <w:lang w:val="id-ID"/>
              </w:rPr>
              <w:t xml:space="preserve">      "resolved": "https://registry.npmjs.org/append-field/-/append-field-1.0.0.tgz",</w:t>
            </w:r>
          </w:p>
          <w:p w14:paraId="5FF19F08" w14:textId="77777777" w:rsidR="00801B5C" w:rsidRPr="00FD40C3" w:rsidRDefault="00801B5C" w:rsidP="00801B5C">
            <w:pPr>
              <w:pStyle w:val="Code"/>
              <w:rPr>
                <w:lang w:val="id-ID"/>
              </w:rPr>
            </w:pPr>
            <w:r w:rsidRPr="00FD40C3">
              <w:rPr>
                <w:lang w:val="id-ID"/>
              </w:rPr>
              <w:t xml:space="preserve">      "integrity": "sha512-klpgFSWLW1ZEs8svjfb7g4qWY0YS5imI82dTg+QahUvJ8YqAY0P10Uk8tTyh9ZGuYEZEMaeJYCF5BFuX552hsw=="</w:t>
            </w:r>
          </w:p>
          <w:p w14:paraId="536EDEBB" w14:textId="77777777" w:rsidR="00801B5C" w:rsidRPr="00FD40C3" w:rsidRDefault="00801B5C" w:rsidP="00801B5C">
            <w:pPr>
              <w:pStyle w:val="Code"/>
              <w:rPr>
                <w:lang w:val="id-ID"/>
              </w:rPr>
            </w:pPr>
            <w:r w:rsidRPr="00FD40C3">
              <w:rPr>
                <w:lang w:val="id-ID"/>
              </w:rPr>
              <w:t xml:space="preserve">    },</w:t>
            </w:r>
          </w:p>
          <w:p w14:paraId="5F638A31" w14:textId="77777777" w:rsidR="00801B5C" w:rsidRPr="00FD40C3" w:rsidRDefault="00801B5C" w:rsidP="00801B5C">
            <w:pPr>
              <w:pStyle w:val="Code"/>
              <w:rPr>
                <w:lang w:val="id-ID"/>
              </w:rPr>
            </w:pPr>
            <w:r w:rsidRPr="00FD40C3">
              <w:rPr>
                <w:lang w:val="id-ID"/>
              </w:rPr>
              <w:t xml:space="preserve">    "node_modules/array-flatten": {</w:t>
            </w:r>
          </w:p>
          <w:p w14:paraId="08B966FA" w14:textId="77777777" w:rsidR="00801B5C" w:rsidRPr="00FD40C3" w:rsidRDefault="00801B5C" w:rsidP="00801B5C">
            <w:pPr>
              <w:pStyle w:val="Code"/>
              <w:rPr>
                <w:lang w:val="id-ID"/>
              </w:rPr>
            </w:pPr>
            <w:r w:rsidRPr="00FD40C3">
              <w:rPr>
                <w:lang w:val="id-ID"/>
              </w:rPr>
              <w:t xml:space="preserve">      "version": "1.1.1",</w:t>
            </w:r>
          </w:p>
          <w:p w14:paraId="4BB02AE2" w14:textId="77777777" w:rsidR="00801B5C" w:rsidRPr="00FD40C3" w:rsidRDefault="00801B5C" w:rsidP="00801B5C">
            <w:pPr>
              <w:pStyle w:val="Code"/>
              <w:rPr>
                <w:lang w:val="id-ID"/>
              </w:rPr>
            </w:pPr>
            <w:r w:rsidRPr="00FD40C3">
              <w:rPr>
                <w:lang w:val="id-ID"/>
              </w:rPr>
              <w:t xml:space="preserve">      "resolved": "https://registry.npmjs.org/array-flatten/-/array-flatten-1.1.1.tgz",</w:t>
            </w:r>
          </w:p>
          <w:p w14:paraId="406A046E" w14:textId="77777777" w:rsidR="00801B5C" w:rsidRPr="00FD40C3" w:rsidRDefault="00801B5C" w:rsidP="00801B5C">
            <w:pPr>
              <w:pStyle w:val="Code"/>
              <w:rPr>
                <w:lang w:val="id-ID"/>
              </w:rPr>
            </w:pPr>
            <w:r w:rsidRPr="00FD40C3">
              <w:rPr>
                <w:lang w:val="id-ID"/>
              </w:rPr>
              <w:t xml:space="preserve">      "integrity": "sha512-PCVAQswWemu6UdxsDFFX/+gVeYqKAod3D3UVm91jHwynguOwAvYPhx8nNlM++NqRcK6CxxpUafjmhIdKiHibqg=="</w:t>
            </w:r>
          </w:p>
          <w:p w14:paraId="3E38D21E" w14:textId="77777777" w:rsidR="00801B5C" w:rsidRPr="00FD40C3" w:rsidRDefault="00801B5C" w:rsidP="00801B5C">
            <w:pPr>
              <w:pStyle w:val="Code"/>
              <w:rPr>
                <w:lang w:val="id-ID"/>
              </w:rPr>
            </w:pPr>
            <w:r w:rsidRPr="00FD40C3">
              <w:rPr>
                <w:lang w:val="id-ID"/>
              </w:rPr>
              <w:t xml:space="preserve">    },</w:t>
            </w:r>
          </w:p>
          <w:p w14:paraId="24E1A0CB" w14:textId="77777777" w:rsidR="00801B5C" w:rsidRPr="00FD40C3" w:rsidRDefault="00801B5C" w:rsidP="00801B5C">
            <w:pPr>
              <w:pStyle w:val="Code"/>
              <w:rPr>
                <w:lang w:val="id-ID"/>
              </w:rPr>
            </w:pPr>
            <w:r w:rsidRPr="00FD40C3">
              <w:rPr>
                <w:lang w:val="id-ID"/>
              </w:rPr>
              <w:t xml:space="preserve">    "node_modules/asap": {</w:t>
            </w:r>
          </w:p>
          <w:p w14:paraId="7EE241B1" w14:textId="77777777" w:rsidR="00801B5C" w:rsidRPr="00FD40C3" w:rsidRDefault="00801B5C" w:rsidP="00801B5C">
            <w:pPr>
              <w:pStyle w:val="Code"/>
              <w:rPr>
                <w:lang w:val="id-ID"/>
              </w:rPr>
            </w:pPr>
            <w:r w:rsidRPr="00FD40C3">
              <w:rPr>
                <w:lang w:val="id-ID"/>
              </w:rPr>
              <w:t xml:space="preserve">      "version": "2.0.6",</w:t>
            </w:r>
          </w:p>
          <w:p w14:paraId="48FF1B1C" w14:textId="77777777" w:rsidR="00801B5C" w:rsidRPr="00FD40C3" w:rsidRDefault="00801B5C" w:rsidP="00801B5C">
            <w:pPr>
              <w:pStyle w:val="Code"/>
              <w:rPr>
                <w:lang w:val="id-ID"/>
              </w:rPr>
            </w:pPr>
            <w:r w:rsidRPr="00FD40C3">
              <w:rPr>
                <w:lang w:val="id-ID"/>
              </w:rPr>
              <w:t xml:space="preserve">      "resolved": "https://registry.npmjs.org/asap/-/asap-2.0.6.tgz",</w:t>
            </w:r>
          </w:p>
          <w:p w14:paraId="7DBFEC17" w14:textId="77777777" w:rsidR="00801B5C" w:rsidRPr="00FD40C3" w:rsidRDefault="00801B5C" w:rsidP="00801B5C">
            <w:pPr>
              <w:pStyle w:val="Code"/>
              <w:rPr>
                <w:lang w:val="id-ID"/>
              </w:rPr>
            </w:pPr>
            <w:r w:rsidRPr="00FD40C3">
              <w:rPr>
                <w:lang w:val="id-ID"/>
              </w:rPr>
              <w:t xml:space="preserve">      "integrity": "sha512-BSHWgDSAiKs50o2Re8ppvp3seVHXSRM44cdSsT9FfNEUUZLOGWVCsiWaRPWM1Znn+mqZ1OfVZ3z3DWEzSp7hRA=="</w:t>
            </w:r>
          </w:p>
          <w:p w14:paraId="46D13646" w14:textId="77777777" w:rsidR="00801B5C" w:rsidRPr="00FD40C3" w:rsidRDefault="00801B5C" w:rsidP="00801B5C">
            <w:pPr>
              <w:pStyle w:val="Code"/>
              <w:rPr>
                <w:lang w:val="id-ID"/>
              </w:rPr>
            </w:pPr>
            <w:r w:rsidRPr="00FD40C3">
              <w:rPr>
                <w:lang w:val="id-ID"/>
              </w:rPr>
              <w:t xml:space="preserve">    },</w:t>
            </w:r>
          </w:p>
          <w:p w14:paraId="631C0873" w14:textId="77777777" w:rsidR="00801B5C" w:rsidRPr="00FD40C3" w:rsidRDefault="00801B5C" w:rsidP="00801B5C">
            <w:pPr>
              <w:pStyle w:val="Code"/>
              <w:rPr>
                <w:lang w:val="id-ID"/>
              </w:rPr>
            </w:pPr>
            <w:r w:rsidRPr="00FD40C3">
              <w:rPr>
                <w:lang w:val="id-ID"/>
              </w:rPr>
              <w:lastRenderedPageBreak/>
              <w:t xml:space="preserve">    "node_modules/async": {</w:t>
            </w:r>
          </w:p>
          <w:p w14:paraId="457D08A1" w14:textId="77777777" w:rsidR="00801B5C" w:rsidRPr="00FD40C3" w:rsidRDefault="00801B5C" w:rsidP="00801B5C">
            <w:pPr>
              <w:pStyle w:val="Code"/>
              <w:rPr>
                <w:lang w:val="id-ID"/>
              </w:rPr>
            </w:pPr>
            <w:r w:rsidRPr="00FD40C3">
              <w:rPr>
                <w:lang w:val="id-ID"/>
              </w:rPr>
              <w:t xml:space="preserve">      "version": "3.2.4",</w:t>
            </w:r>
          </w:p>
          <w:p w14:paraId="68C0F50F" w14:textId="77777777" w:rsidR="00801B5C" w:rsidRPr="00FD40C3" w:rsidRDefault="00801B5C" w:rsidP="00801B5C">
            <w:pPr>
              <w:pStyle w:val="Code"/>
              <w:rPr>
                <w:lang w:val="id-ID"/>
              </w:rPr>
            </w:pPr>
            <w:r w:rsidRPr="00FD40C3">
              <w:rPr>
                <w:lang w:val="id-ID"/>
              </w:rPr>
              <w:t xml:space="preserve">      "resolved": "https://registry.npmjs.org/async/-/async-3.2.4.tgz",</w:t>
            </w:r>
          </w:p>
          <w:p w14:paraId="4D8621DB" w14:textId="77777777" w:rsidR="00801B5C" w:rsidRPr="00FD40C3" w:rsidRDefault="00801B5C" w:rsidP="00801B5C">
            <w:pPr>
              <w:pStyle w:val="Code"/>
              <w:rPr>
                <w:lang w:val="id-ID"/>
              </w:rPr>
            </w:pPr>
            <w:r w:rsidRPr="00FD40C3">
              <w:rPr>
                <w:lang w:val="id-ID"/>
              </w:rPr>
              <w:t xml:space="preserve">      "integrity": "sha512-iAB+JbDEGXhyIUavoDl9WP/Jj106Kz9DEn1DPgYw5ruDn0e3Wgi3sKFm55sASdGBNOQB8F59d9qQ7deqrHA8wQ=="</w:t>
            </w:r>
          </w:p>
          <w:p w14:paraId="2DCDAD7F" w14:textId="77777777" w:rsidR="00801B5C" w:rsidRPr="00FD40C3" w:rsidRDefault="00801B5C" w:rsidP="00801B5C">
            <w:pPr>
              <w:pStyle w:val="Code"/>
              <w:rPr>
                <w:lang w:val="id-ID"/>
              </w:rPr>
            </w:pPr>
            <w:r w:rsidRPr="00FD40C3">
              <w:rPr>
                <w:lang w:val="id-ID"/>
              </w:rPr>
              <w:t xml:space="preserve">    },</w:t>
            </w:r>
          </w:p>
          <w:p w14:paraId="468599EF" w14:textId="77777777" w:rsidR="00801B5C" w:rsidRPr="00FD40C3" w:rsidRDefault="00801B5C" w:rsidP="00801B5C">
            <w:pPr>
              <w:pStyle w:val="Code"/>
              <w:rPr>
                <w:lang w:val="id-ID"/>
              </w:rPr>
            </w:pPr>
            <w:r w:rsidRPr="00FD40C3">
              <w:rPr>
                <w:lang w:val="id-ID"/>
              </w:rPr>
              <w:t xml:space="preserve">    "node_modules/axios": {</w:t>
            </w:r>
          </w:p>
          <w:p w14:paraId="0E6F3387" w14:textId="77777777" w:rsidR="00801B5C" w:rsidRPr="00FD40C3" w:rsidRDefault="00801B5C" w:rsidP="00801B5C">
            <w:pPr>
              <w:pStyle w:val="Code"/>
              <w:rPr>
                <w:lang w:val="id-ID"/>
              </w:rPr>
            </w:pPr>
            <w:r w:rsidRPr="00FD40C3">
              <w:rPr>
                <w:lang w:val="id-ID"/>
              </w:rPr>
              <w:t xml:space="preserve">      "version": "0.21.4",</w:t>
            </w:r>
          </w:p>
          <w:p w14:paraId="5B188361" w14:textId="77777777" w:rsidR="00801B5C" w:rsidRPr="00FD40C3" w:rsidRDefault="00801B5C" w:rsidP="00801B5C">
            <w:pPr>
              <w:pStyle w:val="Code"/>
              <w:rPr>
                <w:lang w:val="id-ID"/>
              </w:rPr>
            </w:pPr>
            <w:r w:rsidRPr="00FD40C3">
              <w:rPr>
                <w:lang w:val="id-ID"/>
              </w:rPr>
              <w:t xml:space="preserve">      "resolved": "https://registry.npmjs.org/axios/-/axios-0.21.4.tgz",</w:t>
            </w:r>
          </w:p>
          <w:p w14:paraId="56750910" w14:textId="77777777" w:rsidR="00801B5C" w:rsidRPr="00FD40C3" w:rsidRDefault="00801B5C" w:rsidP="00801B5C">
            <w:pPr>
              <w:pStyle w:val="Code"/>
              <w:rPr>
                <w:lang w:val="id-ID"/>
              </w:rPr>
            </w:pPr>
            <w:r w:rsidRPr="00FD40C3">
              <w:rPr>
                <w:lang w:val="id-ID"/>
              </w:rPr>
              <w:t xml:space="preserve">      "integrity": "sha512-ut5vewkiu8jjGBdqpM44XxjuCjq9LAKeHVmoVfHVzy8eHgxxq8SbAVQNovDA8mVi05kP0Ea/n/UzcSHcTJQfNg==",</w:t>
            </w:r>
          </w:p>
          <w:p w14:paraId="62E98912" w14:textId="77777777" w:rsidR="00801B5C" w:rsidRPr="00FD40C3" w:rsidRDefault="00801B5C" w:rsidP="00801B5C">
            <w:pPr>
              <w:pStyle w:val="Code"/>
              <w:rPr>
                <w:lang w:val="id-ID"/>
              </w:rPr>
            </w:pPr>
            <w:r w:rsidRPr="00FD40C3">
              <w:rPr>
                <w:lang w:val="id-ID"/>
              </w:rPr>
              <w:t xml:space="preserve">      "dependencies": {</w:t>
            </w:r>
          </w:p>
          <w:p w14:paraId="343C64B6" w14:textId="77777777" w:rsidR="00801B5C" w:rsidRPr="00FD40C3" w:rsidRDefault="00801B5C" w:rsidP="00801B5C">
            <w:pPr>
              <w:pStyle w:val="Code"/>
              <w:rPr>
                <w:lang w:val="id-ID"/>
              </w:rPr>
            </w:pPr>
            <w:r w:rsidRPr="00FD40C3">
              <w:rPr>
                <w:lang w:val="id-ID"/>
              </w:rPr>
              <w:t xml:space="preserve">        "follow-redirects": "^1.14.0"</w:t>
            </w:r>
          </w:p>
          <w:p w14:paraId="0BF0668C" w14:textId="77777777" w:rsidR="00801B5C" w:rsidRPr="00FD40C3" w:rsidRDefault="00801B5C" w:rsidP="00801B5C">
            <w:pPr>
              <w:pStyle w:val="Code"/>
              <w:rPr>
                <w:lang w:val="id-ID"/>
              </w:rPr>
            </w:pPr>
            <w:r w:rsidRPr="00FD40C3">
              <w:rPr>
                <w:lang w:val="id-ID"/>
              </w:rPr>
              <w:t xml:space="preserve">      }</w:t>
            </w:r>
          </w:p>
          <w:p w14:paraId="209AC6D4" w14:textId="77777777" w:rsidR="00801B5C" w:rsidRPr="00FD40C3" w:rsidRDefault="00801B5C" w:rsidP="00801B5C">
            <w:pPr>
              <w:pStyle w:val="Code"/>
              <w:rPr>
                <w:lang w:val="id-ID"/>
              </w:rPr>
            </w:pPr>
            <w:r w:rsidRPr="00FD40C3">
              <w:rPr>
                <w:lang w:val="id-ID"/>
              </w:rPr>
              <w:t xml:space="preserve">    },</w:t>
            </w:r>
          </w:p>
          <w:p w14:paraId="6CCA6ECE" w14:textId="77777777" w:rsidR="00801B5C" w:rsidRPr="00FD40C3" w:rsidRDefault="00801B5C" w:rsidP="00801B5C">
            <w:pPr>
              <w:pStyle w:val="Code"/>
              <w:rPr>
                <w:lang w:val="id-ID"/>
              </w:rPr>
            </w:pPr>
            <w:r w:rsidRPr="00FD40C3">
              <w:rPr>
                <w:lang w:val="id-ID"/>
              </w:rPr>
              <w:t xml:space="preserve">    "node_modules/balanced-match": {</w:t>
            </w:r>
          </w:p>
          <w:p w14:paraId="2D09D317" w14:textId="77777777" w:rsidR="00801B5C" w:rsidRPr="00FD40C3" w:rsidRDefault="00801B5C" w:rsidP="00801B5C">
            <w:pPr>
              <w:pStyle w:val="Code"/>
              <w:rPr>
                <w:lang w:val="id-ID"/>
              </w:rPr>
            </w:pPr>
            <w:r w:rsidRPr="00FD40C3">
              <w:rPr>
                <w:lang w:val="id-ID"/>
              </w:rPr>
              <w:t xml:space="preserve">      "version": "1.0.2",</w:t>
            </w:r>
          </w:p>
          <w:p w14:paraId="6CF3F5BD" w14:textId="77777777" w:rsidR="00801B5C" w:rsidRPr="00FD40C3" w:rsidRDefault="00801B5C" w:rsidP="00801B5C">
            <w:pPr>
              <w:pStyle w:val="Code"/>
              <w:rPr>
                <w:lang w:val="id-ID"/>
              </w:rPr>
            </w:pPr>
            <w:r w:rsidRPr="00FD40C3">
              <w:rPr>
                <w:lang w:val="id-ID"/>
              </w:rPr>
              <w:t xml:space="preserve">      "resolved": "https://registry.npmjs.org/balanced-match/-/balanced-match-1.0.2.tgz",</w:t>
            </w:r>
          </w:p>
          <w:p w14:paraId="66275270" w14:textId="77777777" w:rsidR="00801B5C" w:rsidRPr="00FD40C3" w:rsidRDefault="00801B5C" w:rsidP="00801B5C">
            <w:pPr>
              <w:pStyle w:val="Code"/>
              <w:rPr>
                <w:lang w:val="id-ID"/>
              </w:rPr>
            </w:pPr>
            <w:r w:rsidRPr="00FD40C3">
              <w:rPr>
                <w:lang w:val="id-ID"/>
              </w:rPr>
              <w:t xml:space="preserve">      "integrity": "sha512-3oSeUO0TMV67hN1AmbXsK4yaqU7tjiHlbxRDZOpH0KW9+CeX4bRAaX0Anxt0tx2MrpRpWwQaPwIlISEJhYU5Pw=="</w:t>
            </w:r>
          </w:p>
          <w:p w14:paraId="0D92796B" w14:textId="77777777" w:rsidR="00801B5C" w:rsidRPr="00FD40C3" w:rsidRDefault="00801B5C" w:rsidP="00801B5C">
            <w:pPr>
              <w:pStyle w:val="Code"/>
              <w:rPr>
                <w:lang w:val="id-ID"/>
              </w:rPr>
            </w:pPr>
            <w:r w:rsidRPr="00FD40C3">
              <w:rPr>
                <w:lang w:val="id-ID"/>
              </w:rPr>
              <w:t xml:space="preserve">    },</w:t>
            </w:r>
          </w:p>
          <w:p w14:paraId="4748B278" w14:textId="77777777" w:rsidR="00801B5C" w:rsidRPr="00FD40C3" w:rsidRDefault="00801B5C" w:rsidP="00801B5C">
            <w:pPr>
              <w:pStyle w:val="Code"/>
              <w:rPr>
                <w:lang w:val="id-ID"/>
              </w:rPr>
            </w:pPr>
            <w:r w:rsidRPr="00FD40C3">
              <w:rPr>
                <w:lang w:val="id-ID"/>
              </w:rPr>
              <w:t xml:space="preserve">    "node_modules/binary-extensions": {</w:t>
            </w:r>
          </w:p>
          <w:p w14:paraId="4AF39310" w14:textId="77777777" w:rsidR="00801B5C" w:rsidRPr="00FD40C3" w:rsidRDefault="00801B5C" w:rsidP="00801B5C">
            <w:pPr>
              <w:pStyle w:val="Code"/>
              <w:rPr>
                <w:lang w:val="id-ID"/>
              </w:rPr>
            </w:pPr>
            <w:r w:rsidRPr="00FD40C3">
              <w:rPr>
                <w:lang w:val="id-ID"/>
              </w:rPr>
              <w:t xml:space="preserve">      "version": "2.2.0",</w:t>
            </w:r>
          </w:p>
          <w:p w14:paraId="7D5DB51C" w14:textId="77777777" w:rsidR="00801B5C" w:rsidRPr="00FD40C3" w:rsidRDefault="00801B5C" w:rsidP="00801B5C">
            <w:pPr>
              <w:pStyle w:val="Code"/>
              <w:rPr>
                <w:lang w:val="id-ID"/>
              </w:rPr>
            </w:pPr>
            <w:r w:rsidRPr="00FD40C3">
              <w:rPr>
                <w:lang w:val="id-ID"/>
              </w:rPr>
              <w:t xml:space="preserve">      "resolved": "https://registry.npmjs.org/binary-extensions/-/binary-extensions-2.2.0.tgz",</w:t>
            </w:r>
          </w:p>
          <w:p w14:paraId="0EF9ED62" w14:textId="77777777" w:rsidR="00801B5C" w:rsidRPr="00FD40C3" w:rsidRDefault="00801B5C" w:rsidP="00801B5C">
            <w:pPr>
              <w:pStyle w:val="Code"/>
              <w:rPr>
                <w:lang w:val="id-ID"/>
              </w:rPr>
            </w:pPr>
            <w:r w:rsidRPr="00FD40C3">
              <w:rPr>
                <w:lang w:val="id-ID"/>
              </w:rPr>
              <w:t xml:space="preserve">      "integrity": "sha512-jDctJ/IVQbZoJykoeHbhXpOlNBqGNcwXJKJog42E5HDPUwQTSdjCHdihjj0DlnheQ7blbT6dHOafNAiS8ooQKA==",</w:t>
            </w:r>
          </w:p>
          <w:p w14:paraId="251485F8" w14:textId="77777777" w:rsidR="00801B5C" w:rsidRPr="00FD40C3" w:rsidRDefault="00801B5C" w:rsidP="00801B5C">
            <w:pPr>
              <w:pStyle w:val="Code"/>
              <w:rPr>
                <w:lang w:val="id-ID"/>
              </w:rPr>
            </w:pPr>
            <w:r w:rsidRPr="00FD40C3">
              <w:rPr>
                <w:lang w:val="id-ID"/>
              </w:rPr>
              <w:t xml:space="preserve">      "engines": {</w:t>
            </w:r>
          </w:p>
          <w:p w14:paraId="1F644BDE" w14:textId="77777777" w:rsidR="00801B5C" w:rsidRPr="00FD40C3" w:rsidRDefault="00801B5C" w:rsidP="00801B5C">
            <w:pPr>
              <w:pStyle w:val="Code"/>
              <w:rPr>
                <w:lang w:val="id-ID"/>
              </w:rPr>
            </w:pPr>
            <w:r w:rsidRPr="00FD40C3">
              <w:rPr>
                <w:lang w:val="id-ID"/>
              </w:rPr>
              <w:t xml:space="preserve">        "node": "&gt;=8"</w:t>
            </w:r>
          </w:p>
          <w:p w14:paraId="65BF5624" w14:textId="77777777" w:rsidR="00801B5C" w:rsidRPr="00FD40C3" w:rsidRDefault="00801B5C" w:rsidP="00801B5C">
            <w:pPr>
              <w:pStyle w:val="Code"/>
              <w:rPr>
                <w:lang w:val="id-ID"/>
              </w:rPr>
            </w:pPr>
            <w:r w:rsidRPr="00FD40C3">
              <w:rPr>
                <w:lang w:val="id-ID"/>
              </w:rPr>
              <w:t xml:space="preserve">      }</w:t>
            </w:r>
          </w:p>
          <w:p w14:paraId="7858A2C1" w14:textId="77777777" w:rsidR="00801B5C" w:rsidRPr="00FD40C3" w:rsidRDefault="00801B5C" w:rsidP="00801B5C">
            <w:pPr>
              <w:pStyle w:val="Code"/>
              <w:rPr>
                <w:lang w:val="id-ID"/>
              </w:rPr>
            </w:pPr>
            <w:r w:rsidRPr="00FD40C3">
              <w:rPr>
                <w:lang w:val="id-ID"/>
              </w:rPr>
              <w:t xml:space="preserve">    },</w:t>
            </w:r>
          </w:p>
          <w:p w14:paraId="7B68B3BB" w14:textId="77777777" w:rsidR="00801B5C" w:rsidRPr="00FD40C3" w:rsidRDefault="00801B5C" w:rsidP="00801B5C">
            <w:pPr>
              <w:pStyle w:val="Code"/>
              <w:rPr>
                <w:lang w:val="id-ID"/>
              </w:rPr>
            </w:pPr>
            <w:r w:rsidRPr="00FD40C3">
              <w:rPr>
                <w:lang w:val="id-ID"/>
              </w:rPr>
              <w:t xml:space="preserve">    "node_modules/bluebird": {</w:t>
            </w:r>
          </w:p>
          <w:p w14:paraId="7AC4033E" w14:textId="77777777" w:rsidR="00801B5C" w:rsidRPr="00FD40C3" w:rsidRDefault="00801B5C" w:rsidP="00801B5C">
            <w:pPr>
              <w:pStyle w:val="Code"/>
              <w:rPr>
                <w:lang w:val="id-ID"/>
              </w:rPr>
            </w:pPr>
            <w:r w:rsidRPr="00FD40C3">
              <w:rPr>
                <w:lang w:val="id-ID"/>
              </w:rPr>
              <w:t xml:space="preserve">      "version": "3.7.2",</w:t>
            </w:r>
          </w:p>
          <w:p w14:paraId="4CBD5A88" w14:textId="77777777" w:rsidR="00801B5C" w:rsidRPr="00FD40C3" w:rsidRDefault="00801B5C" w:rsidP="00801B5C">
            <w:pPr>
              <w:pStyle w:val="Code"/>
              <w:rPr>
                <w:lang w:val="id-ID"/>
              </w:rPr>
            </w:pPr>
            <w:r w:rsidRPr="00FD40C3">
              <w:rPr>
                <w:lang w:val="id-ID"/>
              </w:rPr>
              <w:t xml:space="preserve">      "resolved": "https://registry.npmjs.org/bluebird/-/bluebird-3.7.2.tgz",</w:t>
            </w:r>
          </w:p>
          <w:p w14:paraId="1746FABC" w14:textId="77777777" w:rsidR="00801B5C" w:rsidRPr="00FD40C3" w:rsidRDefault="00801B5C" w:rsidP="00801B5C">
            <w:pPr>
              <w:pStyle w:val="Code"/>
              <w:rPr>
                <w:lang w:val="id-ID"/>
              </w:rPr>
            </w:pPr>
            <w:r w:rsidRPr="00FD40C3">
              <w:rPr>
                <w:lang w:val="id-ID"/>
              </w:rPr>
              <w:t xml:space="preserve">      "integrity": "sha512-XpNj6GDQzdfW+r2Wnn7xiSAd7TM3jzkxGXBGTtWKuSXv1xUV+azxAm8jdWZN06QTQk+2N2XB9jRDkvbmQmcRtg=="</w:t>
            </w:r>
          </w:p>
          <w:p w14:paraId="190DC448" w14:textId="77777777" w:rsidR="00801B5C" w:rsidRPr="00FD40C3" w:rsidRDefault="00801B5C" w:rsidP="00801B5C">
            <w:pPr>
              <w:pStyle w:val="Code"/>
              <w:rPr>
                <w:lang w:val="id-ID"/>
              </w:rPr>
            </w:pPr>
            <w:r w:rsidRPr="00FD40C3">
              <w:rPr>
                <w:lang w:val="id-ID"/>
              </w:rPr>
              <w:t xml:space="preserve">    },</w:t>
            </w:r>
          </w:p>
          <w:p w14:paraId="402FCAA9" w14:textId="77777777" w:rsidR="00801B5C" w:rsidRPr="00FD40C3" w:rsidRDefault="00801B5C" w:rsidP="00801B5C">
            <w:pPr>
              <w:pStyle w:val="Code"/>
              <w:rPr>
                <w:lang w:val="id-ID"/>
              </w:rPr>
            </w:pPr>
            <w:r w:rsidRPr="00FD40C3">
              <w:rPr>
                <w:lang w:val="id-ID"/>
              </w:rPr>
              <w:t xml:space="preserve">    "node_modules/body-parser": {</w:t>
            </w:r>
          </w:p>
          <w:p w14:paraId="047E7A55" w14:textId="77777777" w:rsidR="00801B5C" w:rsidRPr="00FD40C3" w:rsidRDefault="00801B5C" w:rsidP="00801B5C">
            <w:pPr>
              <w:pStyle w:val="Code"/>
              <w:rPr>
                <w:lang w:val="id-ID"/>
              </w:rPr>
            </w:pPr>
            <w:r w:rsidRPr="00FD40C3">
              <w:rPr>
                <w:lang w:val="id-ID"/>
              </w:rPr>
              <w:t xml:space="preserve">      "version": "1.20.1",</w:t>
            </w:r>
          </w:p>
          <w:p w14:paraId="0327C68E" w14:textId="77777777" w:rsidR="00801B5C" w:rsidRPr="00FD40C3" w:rsidRDefault="00801B5C" w:rsidP="00801B5C">
            <w:pPr>
              <w:pStyle w:val="Code"/>
              <w:rPr>
                <w:lang w:val="id-ID"/>
              </w:rPr>
            </w:pPr>
            <w:r w:rsidRPr="00FD40C3">
              <w:rPr>
                <w:lang w:val="id-ID"/>
              </w:rPr>
              <w:t xml:space="preserve">      "resolved": "https://registry.npmjs.org/body-parser/-/body-parser-1.20.1.tgz",</w:t>
            </w:r>
          </w:p>
          <w:p w14:paraId="27F8E77D" w14:textId="77777777" w:rsidR="00801B5C" w:rsidRPr="00FD40C3" w:rsidRDefault="00801B5C" w:rsidP="00801B5C">
            <w:pPr>
              <w:pStyle w:val="Code"/>
              <w:rPr>
                <w:lang w:val="id-ID"/>
              </w:rPr>
            </w:pPr>
            <w:r w:rsidRPr="00FD40C3">
              <w:rPr>
                <w:lang w:val="id-ID"/>
              </w:rPr>
              <w:t xml:space="preserve">      "integrity": "sha512-jWi7abTbYwajOytWCQc37VulmWiRae5RyTpaCyDcS5/lMdtwSz5lOpDE67srw/HYe35f1z3fDQw+3txg7gNtWw==",</w:t>
            </w:r>
          </w:p>
          <w:p w14:paraId="12D57F35" w14:textId="77777777" w:rsidR="00801B5C" w:rsidRPr="00FD40C3" w:rsidRDefault="00801B5C" w:rsidP="00801B5C">
            <w:pPr>
              <w:pStyle w:val="Code"/>
              <w:rPr>
                <w:lang w:val="id-ID"/>
              </w:rPr>
            </w:pPr>
            <w:r w:rsidRPr="00FD40C3">
              <w:rPr>
                <w:lang w:val="id-ID"/>
              </w:rPr>
              <w:t xml:space="preserve">      "dependencies": {</w:t>
            </w:r>
          </w:p>
          <w:p w14:paraId="237DC1BD" w14:textId="77777777" w:rsidR="00801B5C" w:rsidRPr="00FD40C3" w:rsidRDefault="00801B5C" w:rsidP="00801B5C">
            <w:pPr>
              <w:pStyle w:val="Code"/>
              <w:rPr>
                <w:lang w:val="id-ID"/>
              </w:rPr>
            </w:pPr>
            <w:r w:rsidRPr="00FD40C3">
              <w:rPr>
                <w:lang w:val="id-ID"/>
              </w:rPr>
              <w:t xml:space="preserve">        "bytes": "3.1.2",</w:t>
            </w:r>
          </w:p>
          <w:p w14:paraId="2A7E2CF4" w14:textId="77777777" w:rsidR="00801B5C" w:rsidRPr="00FD40C3" w:rsidRDefault="00801B5C" w:rsidP="00801B5C">
            <w:pPr>
              <w:pStyle w:val="Code"/>
              <w:rPr>
                <w:lang w:val="id-ID"/>
              </w:rPr>
            </w:pPr>
            <w:r w:rsidRPr="00FD40C3">
              <w:rPr>
                <w:lang w:val="id-ID"/>
              </w:rPr>
              <w:t xml:space="preserve">        "content-type": "~1.0.4",</w:t>
            </w:r>
          </w:p>
          <w:p w14:paraId="458F5672" w14:textId="77777777" w:rsidR="00801B5C" w:rsidRPr="00FD40C3" w:rsidRDefault="00801B5C" w:rsidP="00801B5C">
            <w:pPr>
              <w:pStyle w:val="Code"/>
              <w:rPr>
                <w:lang w:val="id-ID"/>
              </w:rPr>
            </w:pPr>
            <w:r w:rsidRPr="00FD40C3">
              <w:rPr>
                <w:lang w:val="id-ID"/>
              </w:rPr>
              <w:t xml:space="preserve">        "debug": "2.6.9",</w:t>
            </w:r>
          </w:p>
          <w:p w14:paraId="26F42A08" w14:textId="77777777" w:rsidR="00801B5C" w:rsidRPr="00FD40C3" w:rsidRDefault="00801B5C" w:rsidP="00801B5C">
            <w:pPr>
              <w:pStyle w:val="Code"/>
              <w:rPr>
                <w:lang w:val="id-ID"/>
              </w:rPr>
            </w:pPr>
            <w:r w:rsidRPr="00FD40C3">
              <w:rPr>
                <w:lang w:val="id-ID"/>
              </w:rPr>
              <w:t xml:space="preserve">        "depd": "2.0.0",</w:t>
            </w:r>
          </w:p>
          <w:p w14:paraId="7FFD4DD8" w14:textId="77777777" w:rsidR="00801B5C" w:rsidRPr="00FD40C3" w:rsidRDefault="00801B5C" w:rsidP="00801B5C">
            <w:pPr>
              <w:pStyle w:val="Code"/>
              <w:rPr>
                <w:lang w:val="id-ID"/>
              </w:rPr>
            </w:pPr>
            <w:r w:rsidRPr="00FD40C3">
              <w:rPr>
                <w:lang w:val="id-ID"/>
              </w:rPr>
              <w:t xml:space="preserve">        "destroy": "1.2.0",</w:t>
            </w:r>
          </w:p>
          <w:p w14:paraId="33A0489D" w14:textId="77777777" w:rsidR="00801B5C" w:rsidRPr="00FD40C3" w:rsidRDefault="00801B5C" w:rsidP="00801B5C">
            <w:pPr>
              <w:pStyle w:val="Code"/>
              <w:rPr>
                <w:lang w:val="id-ID"/>
              </w:rPr>
            </w:pPr>
            <w:r w:rsidRPr="00FD40C3">
              <w:rPr>
                <w:lang w:val="id-ID"/>
              </w:rPr>
              <w:lastRenderedPageBreak/>
              <w:t xml:space="preserve">        "http-errors": "2.0.0",</w:t>
            </w:r>
          </w:p>
          <w:p w14:paraId="270E6D4D" w14:textId="77777777" w:rsidR="00801B5C" w:rsidRPr="00FD40C3" w:rsidRDefault="00801B5C" w:rsidP="00801B5C">
            <w:pPr>
              <w:pStyle w:val="Code"/>
              <w:rPr>
                <w:lang w:val="id-ID"/>
              </w:rPr>
            </w:pPr>
            <w:r w:rsidRPr="00FD40C3">
              <w:rPr>
                <w:lang w:val="id-ID"/>
              </w:rPr>
              <w:t xml:space="preserve">        "iconv-lite": "0.4.24",</w:t>
            </w:r>
          </w:p>
          <w:p w14:paraId="6F83FAA3" w14:textId="77777777" w:rsidR="00801B5C" w:rsidRPr="00FD40C3" w:rsidRDefault="00801B5C" w:rsidP="00801B5C">
            <w:pPr>
              <w:pStyle w:val="Code"/>
              <w:rPr>
                <w:lang w:val="id-ID"/>
              </w:rPr>
            </w:pPr>
            <w:r w:rsidRPr="00FD40C3">
              <w:rPr>
                <w:lang w:val="id-ID"/>
              </w:rPr>
              <w:t xml:space="preserve">        "on-finished": "2.4.1",</w:t>
            </w:r>
          </w:p>
          <w:p w14:paraId="35332CFC" w14:textId="77777777" w:rsidR="00801B5C" w:rsidRPr="00FD40C3" w:rsidRDefault="00801B5C" w:rsidP="00801B5C">
            <w:pPr>
              <w:pStyle w:val="Code"/>
              <w:rPr>
                <w:lang w:val="id-ID"/>
              </w:rPr>
            </w:pPr>
            <w:r w:rsidRPr="00FD40C3">
              <w:rPr>
                <w:lang w:val="id-ID"/>
              </w:rPr>
              <w:t xml:space="preserve">        "qs": "6.11.0",</w:t>
            </w:r>
          </w:p>
          <w:p w14:paraId="07519D70" w14:textId="77777777" w:rsidR="00801B5C" w:rsidRPr="00FD40C3" w:rsidRDefault="00801B5C" w:rsidP="00801B5C">
            <w:pPr>
              <w:pStyle w:val="Code"/>
              <w:rPr>
                <w:lang w:val="id-ID"/>
              </w:rPr>
            </w:pPr>
            <w:r w:rsidRPr="00FD40C3">
              <w:rPr>
                <w:lang w:val="id-ID"/>
              </w:rPr>
              <w:t xml:space="preserve">        "raw-body": "2.5.1",</w:t>
            </w:r>
          </w:p>
          <w:p w14:paraId="611175A7" w14:textId="77777777" w:rsidR="00801B5C" w:rsidRPr="00FD40C3" w:rsidRDefault="00801B5C" w:rsidP="00801B5C">
            <w:pPr>
              <w:pStyle w:val="Code"/>
              <w:rPr>
                <w:lang w:val="id-ID"/>
              </w:rPr>
            </w:pPr>
            <w:r w:rsidRPr="00FD40C3">
              <w:rPr>
                <w:lang w:val="id-ID"/>
              </w:rPr>
              <w:t xml:space="preserve">        "type-is": "~1.6.18",</w:t>
            </w:r>
          </w:p>
          <w:p w14:paraId="75DB68B2" w14:textId="77777777" w:rsidR="00801B5C" w:rsidRPr="00FD40C3" w:rsidRDefault="00801B5C" w:rsidP="00801B5C">
            <w:pPr>
              <w:pStyle w:val="Code"/>
              <w:rPr>
                <w:lang w:val="id-ID"/>
              </w:rPr>
            </w:pPr>
            <w:r w:rsidRPr="00FD40C3">
              <w:rPr>
                <w:lang w:val="id-ID"/>
              </w:rPr>
              <w:t xml:space="preserve">        "unpipe": "1.0.0"</w:t>
            </w:r>
          </w:p>
          <w:p w14:paraId="7D4C7D7B" w14:textId="77777777" w:rsidR="00801B5C" w:rsidRPr="00FD40C3" w:rsidRDefault="00801B5C" w:rsidP="00801B5C">
            <w:pPr>
              <w:pStyle w:val="Code"/>
              <w:rPr>
                <w:lang w:val="id-ID"/>
              </w:rPr>
            </w:pPr>
            <w:r w:rsidRPr="00FD40C3">
              <w:rPr>
                <w:lang w:val="id-ID"/>
              </w:rPr>
              <w:t xml:space="preserve">      },</w:t>
            </w:r>
          </w:p>
          <w:p w14:paraId="7A76CB98" w14:textId="77777777" w:rsidR="00801B5C" w:rsidRPr="00FD40C3" w:rsidRDefault="00801B5C" w:rsidP="00801B5C">
            <w:pPr>
              <w:pStyle w:val="Code"/>
              <w:rPr>
                <w:lang w:val="id-ID"/>
              </w:rPr>
            </w:pPr>
            <w:r w:rsidRPr="00FD40C3">
              <w:rPr>
                <w:lang w:val="id-ID"/>
              </w:rPr>
              <w:t xml:space="preserve">      "engines": {</w:t>
            </w:r>
          </w:p>
          <w:p w14:paraId="3A6D866C" w14:textId="77777777" w:rsidR="00801B5C" w:rsidRPr="00FD40C3" w:rsidRDefault="00801B5C" w:rsidP="00801B5C">
            <w:pPr>
              <w:pStyle w:val="Code"/>
              <w:rPr>
                <w:lang w:val="id-ID"/>
              </w:rPr>
            </w:pPr>
            <w:r w:rsidRPr="00FD40C3">
              <w:rPr>
                <w:lang w:val="id-ID"/>
              </w:rPr>
              <w:t xml:space="preserve">        "node": "&gt;= 0.8",</w:t>
            </w:r>
          </w:p>
          <w:p w14:paraId="16CAAEFC" w14:textId="77777777" w:rsidR="00801B5C" w:rsidRPr="00FD40C3" w:rsidRDefault="00801B5C" w:rsidP="00801B5C">
            <w:pPr>
              <w:pStyle w:val="Code"/>
              <w:rPr>
                <w:lang w:val="id-ID"/>
              </w:rPr>
            </w:pPr>
            <w:r w:rsidRPr="00FD40C3">
              <w:rPr>
                <w:lang w:val="id-ID"/>
              </w:rPr>
              <w:t xml:space="preserve">        "npm": "1.2.8000 || &gt;= 1.4.16"</w:t>
            </w:r>
          </w:p>
          <w:p w14:paraId="78A7B38A" w14:textId="77777777" w:rsidR="00801B5C" w:rsidRPr="00FD40C3" w:rsidRDefault="00801B5C" w:rsidP="00801B5C">
            <w:pPr>
              <w:pStyle w:val="Code"/>
              <w:rPr>
                <w:lang w:val="id-ID"/>
              </w:rPr>
            </w:pPr>
            <w:r w:rsidRPr="00FD40C3">
              <w:rPr>
                <w:lang w:val="id-ID"/>
              </w:rPr>
              <w:t xml:space="preserve">      }</w:t>
            </w:r>
          </w:p>
          <w:p w14:paraId="549FA599" w14:textId="77777777" w:rsidR="00801B5C" w:rsidRPr="00FD40C3" w:rsidRDefault="00801B5C" w:rsidP="00801B5C">
            <w:pPr>
              <w:pStyle w:val="Code"/>
              <w:rPr>
                <w:lang w:val="id-ID"/>
              </w:rPr>
            </w:pPr>
            <w:r w:rsidRPr="00FD40C3">
              <w:rPr>
                <w:lang w:val="id-ID"/>
              </w:rPr>
              <w:t xml:space="preserve">    },</w:t>
            </w:r>
          </w:p>
          <w:p w14:paraId="0BA0D127" w14:textId="77777777" w:rsidR="00801B5C" w:rsidRPr="00FD40C3" w:rsidRDefault="00801B5C" w:rsidP="00801B5C">
            <w:pPr>
              <w:pStyle w:val="Code"/>
              <w:rPr>
                <w:lang w:val="id-ID"/>
              </w:rPr>
            </w:pPr>
            <w:r w:rsidRPr="00FD40C3">
              <w:rPr>
                <w:lang w:val="id-ID"/>
              </w:rPr>
              <w:t xml:space="preserve">    "node_modules/brace-expansion": {</w:t>
            </w:r>
          </w:p>
          <w:p w14:paraId="33846E3B" w14:textId="77777777" w:rsidR="00801B5C" w:rsidRPr="00FD40C3" w:rsidRDefault="00801B5C" w:rsidP="00801B5C">
            <w:pPr>
              <w:pStyle w:val="Code"/>
              <w:rPr>
                <w:lang w:val="id-ID"/>
              </w:rPr>
            </w:pPr>
            <w:r w:rsidRPr="00FD40C3">
              <w:rPr>
                <w:lang w:val="id-ID"/>
              </w:rPr>
              <w:t xml:space="preserve">      "version": "1.1.11",</w:t>
            </w:r>
          </w:p>
          <w:p w14:paraId="7A859596" w14:textId="77777777" w:rsidR="00801B5C" w:rsidRPr="00FD40C3" w:rsidRDefault="00801B5C" w:rsidP="00801B5C">
            <w:pPr>
              <w:pStyle w:val="Code"/>
              <w:rPr>
                <w:lang w:val="id-ID"/>
              </w:rPr>
            </w:pPr>
            <w:r w:rsidRPr="00FD40C3">
              <w:rPr>
                <w:lang w:val="id-ID"/>
              </w:rPr>
              <w:t xml:space="preserve">      "resolved": "https://registry.npmjs.org/brace-expansion/-/brace-expansion-1.1.11.tgz",</w:t>
            </w:r>
          </w:p>
          <w:p w14:paraId="71C8989F" w14:textId="77777777" w:rsidR="00801B5C" w:rsidRPr="00FD40C3" w:rsidRDefault="00801B5C" w:rsidP="00801B5C">
            <w:pPr>
              <w:pStyle w:val="Code"/>
              <w:rPr>
                <w:lang w:val="id-ID"/>
              </w:rPr>
            </w:pPr>
            <w:r w:rsidRPr="00FD40C3">
              <w:rPr>
                <w:lang w:val="id-ID"/>
              </w:rPr>
              <w:t xml:space="preserve">      "integrity": "sha512-iCuPHDFgrHX7H2vEI/5xpz07zSHB00TpugqhmYtVmMO6518mCuRMoOYFldEBl0g187ufozdaHgWKcYFb61qGiA==",</w:t>
            </w:r>
          </w:p>
          <w:p w14:paraId="3793F2CA" w14:textId="77777777" w:rsidR="00801B5C" w:rsidRPr="00FD40C3" w:rsidRDefault="00801B5C" w:rsidP="00801B5C">
            <w:pPr>
              <w:pStyle w:val="Code"/>
              <w:rPr>
                <w:lang w:val="id-ID"/>
              </w:rPr>
            </w:pPr>
            <w:r w:rsidRPr="00FD40C3">
              <w:rPr>
                <w:lang w:val="id-ID"/>
              </w:rPr>
              <w:t xml:space="preserve">      "dependencies": {</w:t>
            </w:r>
          </w:p>
          <w:p w14:paraId="41D5FFEE" w14:textId="77777777" w:rsidR="00801B5C" w:rsidRPr="00FD40C3" w:rsidRDefault="00801B5C" w:rsidP="00801B5C">
            <w:pPr>
              <w:pStyle w:val="Code"/>
              <w:rPr>
                <w:lang w:val="id-ID"/>
              </w:rPr>
            </w:pPr>
            <w:r w:rsidRPr="00FD40C3">
              <w:rPr>
                <w:lang w:val="id-ID"/>
              </w:rPr>
              <w:t xml:space="preserve">        "balanced-match": "^1.0.0",</w:t>
            </w:r>
          </w:p>
          <w:p w14:paraId="49C8316A" w14:textId="77777777" w:rsidR="00801B5C" w:rsidRPr="00FD40C3" w:rsidRDefault="00801B5C" w:rsidP="00801B5C">
            <w:pPr>
              <w:pStyle w:val="Code"/>
              <w:rPr>
                <w:lang w:val="id-ID"/>
              </w:rPr>
            </w:pPr>
            <w:r w:rsidRPr="00FD40C3">
              <w:rPr>
                <w:lang w:val="id-ID"/>
              </w:rPr>
              <w:t xml:space="preserve">        "concat-map": "0.0.1"</w:t>
            </w:r>
          </w:p>
          <w:p w14:paraId="201C9530" w14:textId="77777777" w:rsidR="00801B5C" w:rsidRPr="00FD40C3" w:rsidRDefault="00801B5C" w:rsidP="00801B5C">
            <w:pPr>
              <w:pStyle w:val="Code"/>
              <w:rPr>
                <w:lang w:val="id-ID"/>
              </w:rPr>
            </w:pPr>
            <w:r w:rsidRPr="00FD40C3">
              <w:rPr>
                <w:lang w:val="id-ID"/>
              </w:rPr>
              <w:t xml:space="preserve">      }</w:t>
            </w:r>
          </w:p>
          <w:p w14:paraId="03941893" w14:textId="77777777" w:rsidR="00801B5C" w:rsidRPr="00FD40C3" w:rsidRDefault="00801B5C" w:rsidP="00801B5C">
            <w:pPr>
              <w:pStyle w:val="Code"/>
              <w:rPr>
                <w:lang w:val="id-ID"/>
              </w:rPr>
            </w:pPr>
            <w:r w:rsidRPr="00FD40C3">
              <w:rPr>
                <w:lang w:val="id-ID"/>
              </w:rPr>
              <w:t xml:space="preserve">    },</w:t>
            </w:r>
          </w:p>
          <w:p w14:paraId="637F737A" w14:textId="77777777" w:rsidR="00801B5C" w:rsidRPr="00FD40C3" w:rsidRDefault="00801B5C" w:rsidP="00801B5C">
            <w:pPr>
              <w:pStyle w:val="Code"/>
              <w:rPr>
                <w:lang w:val="id-ID"/>
              </w:rPr>
            </w:pPr>
            <w:r w:rsidRPr="00FD40C3">
              <w:rPr>
                <w:lang w:val="id-ID"/>
              </w:rPr>
              <w:t xml:space="preserve">    "node_modules/braces": {</w:t>
            </w:r>
          </w:p>
          <w:p w14:paraId="2B7DF261" w14:textId="77777777" w:rsidR="00801B5C" w:rsidRPr="00FD40C3" w:rsidRDefault="00801B5C" w:rsidP="00801B5C">
            <w:pPr>
              <w:pStyle w:val="Code"/>
              <w:rPr>
                <w:lang w:val="id-ID"/>
              </w:rPr>
            </w:pPr>
            <w:r w:rsidRPr="00FD40C3">
              <w:rPr>
                <w:lang w:val="id-ID"/>
              </w:rPr>
              <w:t xml:space="preserve">      "version": "3.0.2",</w:t>
            </w:r>
          </w:p>
          <w:p w14:paraId="19C82BA9" w14:textId="77777777" w:rsidR="00801B5C" w:rsidRPr="00FD40C3" w:rsidRDefault="00801B5C" w:rsidP="00801B5C">
            <w:pPr>
              <w:pStyle w:val="Code"/>
              <w:rPr>
                <w:lang w:val="id-ID"/>
              </w:rPr>
            </w:pPr>
            <w:r w:rsidRPr="00FD40C3">
              <w:rPr>
                <w:lang w:val="id-ID"/>
              </w:rPr>
              <w:t xml:space="preserve">      "resolved": "https://registry.npmjs.org/braces/-/braces-3.0.2.tgz",</w:t>
            </w:r>
          </w:p>
          <w:p w14:paraId="2F3FC39E" w14:textId="77777777" w:rsidR="00801B5C" w:rsidRPr="00FD40C3" w:rsidRDefault="00801B5C" w:rsidP="00801B5C">
            <w:pPr>
              <w:pStyle w:val="Code"/>
              <w:rPr>
                <w:lang w:val="id-ID"/>
              </w:rPr>
            </w:pPr>
            <w:r w:rsidRPr="00FD40C3">
              <w:rPr>
                <w:lang w:val="id-ID"/>
              </w:rPr>
              <w:t xml:space="preserve">      "integrity": "sha512-b8um+L1RzM3WDSzvhm6gIz1yfTbBt6YTlcEKAvsmqCZZFw46z626lVj9j1yEPW33H5H+lBQpZMP1k8l+78Ha0A==",</w:t>
            </w:r>
          </w:p>
          <w:p w14:paraId="3C405A57" w14:textId="77777777" w:rsidR="00801B5C" w:rsidRPr="00FD40C3" w:rsidRDefault="00801B5C" w:rsidP="00801B5C">
            <w:pPr>
              <w:pStyle w:val="Code"/>
              <w:rPr>
                <w:lang w:val="id-ID"/>
              </w:rPr>
            </w:pPr>
            <w:r w:rsidRPr="00FD40C3">
              <w:rPr>
                <w:lang w:val="id-ID"/>
              </w:rPr>
              <w:t xml:space="preserve">      "dependencies": {</w:t>
            </w:r>
          </w:p>
          <w:p w14:paraId="0BD6A28F" w14:textId="77777777" w:rsidR="00801B5C" w:rsidRPr="00FD40C3" w:rsidRDefault="00801B5C" w:rsidP="00801B5C">
            <w:pPr>
              <w:pStyle w:val="Code"/>
              <w:rPr>
                <w:lang w:val="id-ID"/>
              </w:rPr>
            </w:pPr>
            <w:r w:rsidRPr="00FD40C3">
              <w:rPr>
                <w:lang w:val="id-ID"/>
              </w:rPr>
              <w:t xml:space="preserve">        "fill-range": "^7.0.1"</w:t>
            </w:r>
          </w:p>
          <w:p w14:paraId="44271174" w14:textId="77777777" w:rsidR="00801B5C" w:rsidRPr="00FD40C3" w:rsidRDefault="00801B5C" w:rsidP="00801B5C">
            <w:pPr>
              <w:pStyle w:val="Code"/>
              <w:rPr>
                <w:lang w:val="id-ID"/>
              </w:rPr>
            </w:pPr>
            <w:r w:rsidRPr="00FD40C3">
              <w:rPr>
                <w:lang w:val="id-ID"/>
              </w:rPr>
              <w:t xml:space="preserve">      },</w:t>
            </w:r>
          </w:p>
          <w:p w14:paraId="29D57040" w14:textId="77777777" w:rsidR="00801B5C" w:rsidRPr="00FD40C3" w:rsidRDefault="00801B5C" w:rsidP="00801B5C">
            <w:pPr>
              <w:pStyle w:val="Code"/>
              <w:rPr>
                <w:lang w:val="id-ID"/>
              </w:rPr>
            </w:pPr>
            <w:r w:rsidRPr="00FD40C3">
              <w:rPr>
                <w:lang w:val="id-ID"/>
              </w:rPr>
              <w:t xml:space="preserve">      "engines": {</w:t>
            </w:r>
          </w:p>
          <w:p w14:paraId="7C400A4F" w14:textId="77777777" w:rsidR="00801B5C" w:rsidRPr="00FD40C3" w:rsidRDefault="00801B5C" w:rsidP="00801B5C">
            <w:pPr>
              <w:pStyle w:val="Code"/>
              <w:rPr>
                <w:lang w:val="id-ID"/>
              </w:rPr>
            </w:pPr>
            <w:r w:rsidRPr="00FD40C3">
              <w:rPr>
                <w:lang w:val="id-ID"/>
              </w:rPr>
              <w:t xml:space="preserve">        "node": "&gt;=8"</w:t>
            </w:r>
          </w:p>
          <w:p w14:paraId="3FD86858" w14:textId="77777777" w:rsidR="00801B5C" w:rsidRPr="00FD40C3" w:rsidRDefault="00801B5C" w:rsidP="00801B5C">
            <w:pPr>
              <w:pStyle w:val="Code"/>
              <w:rPr>
                <w:lang w:val="id-ID"/>
              </w:rPr>
            </w:pPr>
            <w:r w:rsidRPr="00FD40C3">
              <w:rPr>
                <w:lang w:val="id-ID"/>
              </w:rPr>
              <w:t xml:space="preserve">      }</w:t>
            </w:r>
          </w:p>
          <w:p w14:paraId="6C27C451" w14:textId="77777777" w:rsidR="00801B5C" w:rsidRPr="00FD40C3" w:rsidRDefault="00801B5C" w:rsidP="00801B5C">
            <w:pPr>
              <w:pStyle w:val="Code"/>
              <w:rPr>
                <w:lang w:val="id-ID"/>
              </w:rPr>
            </w:pPr>
            <w:r w:rsidRPr="00FD40C3">
              <w:rPr>
                <w:lang w:val="id-ID"/>
              </w:rPr>
              <w:t xml:space="preserve">    },</w:t>
            </w:r>
          </w:p>
          <w:p w14:paraId="4CA35B26" w14:textId="77777777" w:rsidR="00801B5C" w:rsidRPr="00FD40C3" w:rsidRDefault="00801B5C" w:rsidP="00801B5C">
            <w:pPr>
              <w:pStyle w:val="Code"/>
              <w:rPr>
                <w:lang w:val="id-ID"/>
              </w:rPr>
            </w:pPr>
            <w:r w:rsidRPr="00FD40C3">
              <w:rPr>
                <w:lang w:val="id-ID"/>
              </w:rPr>
              <w:t xml:space="preserve">    "node_modules/buffer-from": {</w:t>
            </w:r>
          </w:p>
          <w:p w14:paraId="31ECA73C" w14:textId="77777777" w:rsidR="00801B5C" w:rsidRPr="00FD40C3" w:rsidRDefault="00801B5C" w:rsidP="00801B5C">
            <w:pPr>
              <w:pStyle w:val="Code"/>
              <w:rPr>
                <w:lang w:val="id-ID"/>
              </w:rPr>
            </w:pPr>
            <w:r w:rsidRPr="00FD40C3">
              <w:rPr>
                <w:lang w:val="id-ID"/>
              </w:rPr>
              <w:t xml:space="preserve">      "version": "1.1.2",</w:t>
            </w:r>
          </w:p>
          <w:p w14:paraId="5ED867E3" w14:textId="77777777" w:rsidR="00801B5C" w:rsidRPr="00FD40C3" w:rsidRDefault="00801B5C" w:rsidP="00801B5C">
            <w:pPr>
              <w:pStyle w:val="Code"/>
              <w:rPr>
                <w:lang w:val="id-ID"/>
              </w:rPr>
            </w:pPr>
            <w:r w:rsidRPr="00FD40C3">
              <w:rPr>
                <w:lang w:val="id-ID"/>
              </w:rPr>
              <w:t xml:space="preserve">      "resolved": "https://registry.npmjs.org/buffer-from/-/buffer-from-1.1.2.tgz",</w:t>
            </w:r>
          </w:p>
          <w:p w14:paraId="2F16470F" w14:textId="77777777" w:rsidR="00801B5C" w:rsidRPr="00FD40C3" w:rsidRDefault="00801B5C" w:rsidP="00801B5C">
            <w:pPr>
              <w:pStyle w:val="Code"/>
              <w:rPr>
                <w:lang w:val="id-ID"/>
              </w:rPr>
            </w:pPr>
            <w:r w:rsidRPr="00FD40C3">
              <w:rPr>
                <w:lang w:val="id-ID"/>
              </w:rPr>
              <w:t xml:space="preserve">      "integrity": "sha512-E+XQCRwSbaaiChtv6k6Dwgc+bx+Bs6vuKJHHl5kox/BaKbhiXzqQOwK4cO22yElGp2OCmjwVhT3HmxgyPGnJfQ=="</w:t>
            </w:r>
          </w:p>
          <w:p w14:paraId="04B0CAE4" w14:textId="77777777" w:rsidR="00801B5C" w:rsidRPr="00FD40C3" w:rsidRDefault="00801B5C" w:rsidP="00801B5C">
            <w:pPr>
              <w:pStyle w:val="Code"/>
              <w:rPr>
                <w:lang w:val="id-ID"/>
              </w:rPr>
            </w:pPr>
            <w:r w:rsidRPr="00FD40C3">
              <w:rPr>
                <w:lang w:val="id-ID"/>
              </w:rPr>
              <w:t xml:space="preserve">    },</w:t>
            </w:r>
          </w:p>
          <w:p w14:paraId="0D644866" w14:textId="77777777" w:rsidR="00801B5C" w:rsidRPr="00FD40C3" w:rsidRDefault="00801B5C" w:rsidP="00801B5C">
            <w:pPr>
              <w:pStyle w:val="Code"/>
              <w:rPr>
                <w:lang w:val="id-ID"/>
              </w:rPr>
            </w:pPr>
            <w:r w:rsidRPr="00FD40C3">
              <w:rPr>
                <w:lang w:val="id-ID"/>
              </w:rPr>
              <w:t xml:space="preserve">    "node_modules/busboy": {</w:t>
            </w:r>
          </w:p>
          <w:p w14:paraId="5B3A340A" w14:textId="77777777" w:rsidR="00801B5C" w:rsidRPr="00FD40C3" w:rsidRDefault="00801B5C" w:rsidP="00801B5C">
            <w:pPr>
              <w:pStyle w:val="Code"/>
              <w:rPr>
                <w:lang w:val="id-ID"/>
              </w:rPr>
            </w:pPr>
            <w:r w:rsidRPr="00FD40C3">
              <w:rPr>
                <w:lang w:val="id-ID"/>
              </w:rPr>
              <w:t xml:space="preserve">      "version": "1.6.0",</w:t>
            </w:r>
          </w:p>
          <w:p w14:paraId="62EB4C4E" w14:textId="77777777" w:rsidR="00801B5C" w:rsidRPr="00FD40C3" w:rsidRDefault="00801B5C" w:rsidP="00801B5C">
            <w:pPr>
              <w:pStyle w:val="Code"/>
              <w:rPr>
                <w:lang w:val="id-ID"/>
              </w:rPr>
            </w:pPr>
            <w:r w:rsidRPr="00FD40C3">
              <w:rPr>
                <w:lang w:val="id-ID"/>
              </w:rPr>
              <w:t xml:space="preserve">      "resolved": "https://registry.npmjs.org/busboy/-/busboy-1.6.0.tgz",</w:t>
            </w:r>
          </w:p>
          <w:p w14:paraId="77DB4305" w14:textId="77777777" w:rsidR="00801B5C" w:rsidRPr="00FD40C3" w:rsidRDefault="00801B5C" w:rsidP="00801B5C">
            <w:pPr>
              <w:pStyle w:val="Code"/>
              <w:rPr>
                <w:lang w:val="id-ID"/>
              </w:rPr>
            </w:pPr>
            <w:r w:rsidRPr="00FD40C3">
              <w:rPr>
                <w:lang w:val="id-ID"/>
              </w:rPr>
              <w:t xml:space="preserve">      "integrity": "sha512-8SFQbg/0hQ9xy3UNTB0YEnsNBbWfhf7RtnzpL7TkBiTBRfrQ9Fxcnz7VJsleJpyp6rVLvXiuORqjlHi5q+PYuA==",</w:t>
            </w:r>
          </w:p>
          <w:p w14:paraId="31A70C3B" w14:textId="77777777" w:rsidR="00801B5C" w:rsidRPr="00FD40C3" w:rsidRDefault="00801B5C" w:rsidP="00801B5C">
            <w:pPr>
              <w:pStyle w:val="Code"/>
              <w:rPr>
                <w:lang w:val="id-ID"/>
              </w:rPr>
            </w:pPr>
            <w:r w:rsidRPr="00FD40C3">
              <w:rPr>
                <w:lang w:val="id-ID"/>
              </w:rPr>
              <w:t xml:space="preserve">      "dependencies": {</w:t>
            </w:r>
          </w:p>
          <w:p w14:paraId="708CFF2F" w14:textId="77777777" w:rsidR="00801B5C" w:rsidRPr="00FD40C3" w:rsidRDefault="00801B5C" w:rsidP="00801B5C">
            <w:pPr>
              <w:pStyle w:val="Code"/>
              <w:rPr>
                <w:lang w:val="id-ID"/>
              </w:rPr>
            </w:pPr>
            <w:r w:rsidRPr="00FD40C3">
              <w:rPr>
                <w:lang w:val="id-ID"/>
              </w:rPr>
              <w:t xml:space="preserve">        "streamsearch": "^1.1.0"</w:t>
            </w:r>
          </w:p>
          <w:p w14:paraId="6C26A06A" w14:textId="77777777" w:rsidR="00801B5C" w:rsidRPr="00FD40C3" w:rsidRDefault="00801B5C" w:rsidP="00801B5C">
            <w:pPr>
              <w:pStyle w:val="Code"/>
              <w:rPr>
                <w:lang w:val="id-ID"/>
              </w:rPr>
            </w:pPr>
            <w:r w:rsidRPr="00FD40C3">
              <w:rPr>
                <w:lang w:val="id-ID"/>
              </w:rPr>
              <w:t xml:space="preserve">      },</w:t>
            </w:r>
          </w:p>
          <w:p w14:paraId="20E4E38B" w14:textId="77777777" w:rsidR="00801B5C" w:rsidRPr="00FD40C3" w:rsidRDefault="00801B5C" w:rsidP="00801B5C">
            <w:pPr>
              <w:pStyle w:val="Code"/>
              <w:rPr>
                <w:lang w:val="id-ID"/>
              </w:rPr>
            </w:pPr>
            <w:r w:rsidRPr="00FD40C3">
              <w:rPr>
                <w:lang w:val="id-ID"/>
              </w:rPr>
              <w:t xml:space="preserve">      "engines": {</w:t>
            </w:r>
          </w:p>
          <w:p w14:paraId="07FA07AB" w14:textId="77777777" w:rsidR="00801B5C" w:rsidRPr="00FD40C3" w:rsidRDefault="00801B5C" w:rsidP="00801B5C">
            <w:pPr>
              <w:pStyle w:val="Code"/>
              <w:rPr>
                <w:lang w:val="id-ID"/>
              </w:rPr>
            </w:pPr>
            <w:r w:rsidRPr="00FD40C3">
              <w:rPr>
                <w:lang w:val="id-ID"/>
              </w:rPr>
              <w:t xml:space="preserve">        "node": "&gt;=10.16.0"</w:t>
            </w:r>
          </w:p>
          <w:p w14:paraId="1E04D921" w14:textId="77777777" w:rsidR="00801B5C" w:rsidRPr="00FD40C3" w:rsidRDefault="00801B5C" w:rsidP="00801B5C">
            <w:pPr>
              <w:pStyle w:val="Code"/>
              <w:rPr>
                <w:lang w:val="id-ID"/>
              </w:rPr>
            </w:pPr>
            <w:r w:rsidRPr="00FD40C3">
              <w:rPr>
                <w:lang w:val="id-ID"/>
              </w:rPr>
              <w:lastRenderedPageBreak/>
              <w:t xml:space="preserve">      }</w:t>
            </w:r>
          </w:p>
          <w:p w14:paraId="3B0A8EB2" w14:textId="77777777" w:rsidR="00801B5C" w:rsidRPr="00FD40C3" w:rsidRDefault="00801B5C" w:rsidP="00801B5C">
            <w:pPr>
              <w:pStyle w:val="Code"/>
              <w:rPr>
                <w:lang w:val="id-ID"/>
              </w:rPr>
            </w:pPr>
            <w:r w:rsidRPr="00FD40C3">
              <w:rPr>
                <w:lang w:val="id-ID"/>
              </w:rPr>
              <w:t xml:space="preserve">    },</w:t>
            </w:r>
          </w:p>
          <w:p w14:paraId="1F1115FD" w14:textId="77777777" w:rsidR="00801B5C" w:rsidRPr="00FD40C3" w:rsidRDefault="00801B5C" w:rsidP="00801B5C">
            <w:pPr>
              <w:pStyle w:val="Code"/>
              <w:rPr>
                <w:lang w:val="id-ID"/>
              </w:rPr>
            </w:pPr>
            <w:r w:rsidRPr="00FD40C3">
              <w:rPr>
                <w:lang w:val="id-ID"/>
              </w:rPr>
              <w:t xml:space="preserve">    "node_modules/bytes": {</w:t>
            </w:r>
          </w:p>
          <w:p w14:paraId="6D853DC9" w14:textId="77777777" w:rsidR="00801B5C" w:rsidRPr="00FD40C3" w:rsidRDefault="00801B5C" w:rsidP="00801B5C">
            <w:pPr>
              <w:pStyle w:val="Code"/>
              <w:rPr>
                <w:lang w:val="id-ID"/>
              </w:rPr>
            </w:pPr>
            <w:r w:rsidRPr="00FD40C3">
              <w:rPr>
                <w:lang w:val="id-ID"/>
              </w:rPr>
              <w:t xml:space="preserve">      "version": "3.1.2",</w:t>
            </w:r>
          </w:p>
          <w:p w14:paraId="2BA02EAC" w14:textId="77777777" w:rsidR="00801B5C" w:rsidRPr="00FD40C3" w:rsidRDefault="00801B5C" w:rsidP="00801B5C">
            <w:pPr>
              <w:pStyle w:val="Code"/>
              <w:rPr>
                <w:lang w:val="id-ID"/>
              </w:rPr>
            </w:pPr>
            <w:r w:rsidRPr="00FD40C3">
              <w:rPr>
                <w:lang w:val="id-ID"/>
              </w:rPr>
              <w:t xml:space="preserve">      "resolved": "https://registry.npmjs.org/bytes/-/bytes-3.1.2.tgz",</w:t>
            </w:r>
          </w:p>
          <w:p w14:paraId="3B2B50A1" w14:textId="77777777" w:rsidR="00801B5C" w:rsidRPr="00FD40C3" w:rsidRDefault="00801B5C" w:rsidP="00801B5C">
            <w:pPr>
              <w:pStyle w:val="Code"/>
              <w:rPr>
                <w:lang w:val="id-ID"/>
              </w:rPr>
            </w:pPr>
            <w:r w:rsidRPr="00FD40C3">
              <w:rPr>
                <w:lang w:val="id-ID"/>
              </w:rPr>
              <w:t xml:space="preserve">      "integrity": "sha512-/Nf7TyzTx6S3yRJObOAV7956r8cr2+Oj8AC5dt8wSP3BQAoeX58NoHyCU8P8zGkNXStjTSi6fzO6F0pBdcYbEg==",</w:t>
            </w:r>
          </w:p>
          <w:p w14:paraId="07C109A8" w14:textId="77777777" w:rsidR="00801B5C" w:rsidRPr="00FD40C3" w:rsidRDefault="00801B5C" w:rsidP="00801B5C">
            <w:pPr>
              <w:pStyle w:val="Code"/>
              <w:rPr>
                <w:lang w:val="id-ID"/>
              </w:rPr>
            </w:pPr>
            <w:r w:rsidRPr="00FD40C3">
              <w:rPr>
                <w:lang w:val="id-ID"/>
              </w:rPr>
              <w:t xml:space="preserve">      "engines": {</w:t>
            </w:r>
          </w:p>
          <w:p w14:paraId="139C2B5B" w14:textId="77777777" w:rsidR="00801B5C" w:rsidRPr="00FD40C3" w:rsidRDefault="00801B5C" w:rsidP="00801B5C">
            <w:pPr>
              <w:pStyle w:val="Code"/>
              <w:rPr>
                <w:lang w:val="id-ID"/>
              </w:rPr>
            </w:pPr>
            <w:r w:rsidRPr="00FD40C3">
              <w:rPr>
                <w:lang w:val="id-ID"/>
              </w:rPr>
              <w:t xml:space="preserve">        "node": "&gt;= 0.8"</w:t>
            </w:r>
          </w:p>
          <w:p w14:paraId="6937F3CF" w14:textId="77777777" w:rsidR="00801B5C" w:rsidRPr="00FD40C3" w:rsidRDefault="00801B5C" w:rsidP="00801B5C">
            <w:pPr>
              <w:pStyle w:val="Code"/>
              <w:rPr>
                <w:lang w:val="id-ID"/>
              </w:rPr>
            </w:pPr>
            <w:r w:rsidRPr="00FD40C3">
              <w:rPr>
                <w:lang w:val="id-ID"/>
              </w:rPr>
              <w:t xml:space="preserve">      }</w:t>
            </w:r>
          </w:p>
          <w:p w14:paraId="22913D6B" w14:textId="77777777" w:rsidR="00801B5C" w:rsidRPr="00FD40C3" w:rsidRDefault="00801B5C" w:rsidP="00801B5C">
            <w:pPr>
              <w:pStyle w:val="Code"/>
              <w:rPr>
                <w:lang w:val="id-ID"/>
              </w:rPr>
            </w:pPr>
            <w:r w:rsidRPr="00FD40C3">
              <w:rPr>
                <w:lang w:val="id-ID"/>
              </w:rPr>
              <w:t xml:space="preserve">    },</w:t>
            </w:r>
          </w:p>
          <w:p w14:paraId="38EDF6F5" w14:textId="77777777" w:rsidR="00801B5C" w:rsidRPr="00FD40C3" w:rsidRDefault="00801B5C" w:rsidP="00801B5C">
            <w:pPr>
              <w:pStyle w:val="Code"/>
              <w:rPr>
                <w:lang w:val="id-ID"/>
              </w:rPr>
            </w:pPr>
            <w:r w:rsidRPr="00FD40C3">
              <w:rPr>
                <w:lang w:val="id-ID"/>
              </w:rPr>
              <w:t xml:space="preserve">    "node_modules/call-bind": {</w:t>
            </w:r>
          </w:p>
          <w:p w14:paraId="1C27DA9D" w14:textId="77777777" w:rsidR="00801B5C" w:rsidRPr="00FD40C3" w:rsidRDefault="00801B5C" w:rsidP="00801B5C">
            <w:pPr>
              <w:pStyle w:val="Code"/>
              <w:rPr>
                <w:lang w:val="id-ID"/>
              </w:rPr>
            </w:pPr>
            <w:r w:rsidRPr="00FD40C3">
              <w:rPr>
                <w:lang w:val="id-ID"/>
              </w:rPr>
              <w:t xml:space="preserve">      "version": "1.0.2",</w:t>
            </w:r>
          </w:p>
          <w:p w14:paraId="3FFA890F" w14:textId="77777777" w:rsidR="00801B5C" w:rsidRPr="00FD40C3" w:rsidRDefault="00801B5C" w:rsidP="00801B5C">
            <w:pPr>
              <w:pStyle w:val="Code"/>
              <w:rPr>
                <w:lang w:val="id-ID"/>
              </w:rPr>
            </w:pPr>
            <w:r w:rsidRPr="00FD40C3">
              <w:rPr>
                <w:lang w:val="id-ID"/>
              </w:rPr>
              <w:t xml:space="preserve">      "resolved": "https://registry.npmjs.org/call-bind/-/call-bind-1.0.2.tgz",</w:t>
            </w:r>
          </w:p>
          <w:p w14:paraId="0968DDFE" w14:textId="77777777" w:rsidR="00801B5C" w:rsidRPr="00FD40C3" w:rsidRDefault="00801B5C" w:rsidP="00801B5C">
            <w:pPr>
              <w:pStyle w:val="Code"/>
              <w:rPr>
                <w:lang w:val="id-ID"/>
              </w:rPr>
            </w:pPr>
            <w:r w:rsidRPr="00FD40C3">
              <w:rPr>
                <w:lang w:val="id-ID"/>
              </w:rPr>
              <w:t xml:space="preserve">      "integrity": "sha512-7O+FbCihrB5WGbFYesctwmTKae6rOiIzmz1icreWJ+0aA7LJfuqhEso2T9ncpcFtzMQtzXf2QGGueWJGTYsqrA==",</w:t>
            </w:r>
          </w:p>
          <w:p w14:paraId="17190F13" w14:textId="77777777" w:rsidR="00801B5C" w:rsidRPr="00FD40C3" w:rsidRDefault="00801B5C" w:rsidP="00801B5C">
            <w:pPr>
              <w:pStyle w:val="Code"/>
              <w:rPr>
                <w:lang w:val="id-ID"/>
              </w:rPr>
            </w:pPr>
            <w:r w:rsidRPr="00FD40C3">
              <w:rPr>
                <w:lang w:val="id-ID"/>
              </w:rPr>
              <w:t xml:space="preserve">      "dependencies": {</w:t>
            </w:r>
          </w:p>
          <w:p w14:paraId="37640F6A" w14:textId="77777777" w:rsidR="00801B5C" w:rsidRPr="00FD40C3" w:rsidRDefault="00801B5C" w:rsidP="00801B5C">
            <w:pPr>
              <w:pStyle w:val="Code"/>
              <w:rPr>
                <w:lang w:val="id-ID"/>
              </w:rPr>
            </w:pPr>
            <w:r w:rsidRPr="00FD40C3">
              <w:rPr>
                <w:lang w:val="id-ID"/>
              </w:rPr>
              <w:t xml:space="preserve">        "function-bind": "^1.1.1",</w:t>
            </w:r>
          </w:p>
          <w:p w14:paraId="14B0223D" w14:textId="77777777" w:rsidR="00801B5C" w:rsidRPr="00FD40C3" w:rsidRDefault="00801B5C" w:rsidP="00801B5C">
            <w:pPr>
              <w:pStyle w:val="Code"/>
              <w:rPr>
                <w:lang w:val="id-ID"/>
              </w:rPr>
            </w:pPr>
            <w:r w:rsidRPr="00FD40C3">
              <w:rPr>
                <w:lang w:val="id-ID"/>
              </w:rPr>
              <w:t xml:space="preserve">        "get-intrinsic": "^1.0.2"</w:t>
            </w:r>
          </w:p>
          <w:p w14:paraId="441E31A3" w14:textId="77777777" w:rsidR="00801B5C" w:rsidRPr="00FD40C3" w:rsidRDefault="00801B5C" w:rsidP="00801B5C">
            <w:pPr>
              <w:pStyle w:val="Code"/>
              <w:rPr>
                <w:lang w:val="id-ID"/>
              </w:rPr>
            </w:pPr>
            <w:r w:rsidRPr="00FD40C3">
              <w:rPr>
                <w:lang w:val="id-ID"/>
              </w:rPr>
              <w:t xml:space="preserve">      },</w:t>
            </w:r>
          </w:p>
          <w:p w14:paraId="55630BE3" w14:textId="77777777" w:rsidR="00801B5C" w:rsidRPr="00FD40C3" w:rsidRDefault="00801B5C" w:rsidP="00801B5C">
            <w:pPr>
              <w:pStyle w:val="Code"/>
              <w:rPr>
                <w:lang w:val="id-ID"/>
              </w:rPr>
            </w:pPr>
            <w:r w:rsidRPr="00FD40C3">
              <w:rPr>
                <w:lang w:val="id-ID"/>
              </w:rPr>
              <w:t xml:space="preserve">      "funding": {</w:t>
            </w:r>
          </w:p>
          <w:p w14:paraId="53CBDCDA" w14:textId="77777777" w:rsidR="00801B5C" w:rsidRPr="00FD40C3" w:rsidRDefault="00801B5C" w:rsidP="00801B5C">
            <w:pPr>
              <w:pStyle w:val="Code"/>
              <w:rPr>
                <w:lang w:val="id-ID"/>
              </w:rPr>
            </w:pPr>
            <w:r w:rsidRPr="00FD40C3">
              <w:rPr>
                <w:lang w:val="id-ID"/>
              </w:rPr>
              <w:t xml:space="preserve">        "url": "https://github.com/sponsors/ljharb"</w:t>
            </w:r>
          </w:p>
          <w:p w14:paraId="4EE48BC8" w14:textId="77777777" w:rsidR="00801B5C" w:rsidRPr="00FD40C3" w:rsidRDefault="00801B5C" w:rsidP="00801B5C">
            <w:pPr>
              <w:pStyle w:val="Code"/>
              <w:rPr>
                <w:lang w:val="id-ID"/>
              </w:rPr>
            </w:pPr>
            <w:r w:rsidRPr="00FD40C3">
              <w:rPr>
                <w:lang w:val="id-ID"/>
              </w:rPr>
              <w:t xml:space="preserve">      }</w:t>
            </w:r>
          </w:p>
          <w:p w14:paraId="30D369C6" w14:textId="77777777" w:rsidR="00801B5C" w:rsidRPr="00FD40C3" w:rsidRDefault="00801B5C" w:rsidP="00801B5C">
            <w:pPr>
              <w:pStyle w:val="Code"/>
              <w:rPr>
                <w:lang w:val="id-ID"/>
              </w:rPr>
            </w:pPr>
            <w:r w:rsidRPr="00FD40C3">
              <w:rPr>
                <w:lang w:val="id-ID"/>
              </w:rPr>
              <w:t xml:space="preserve">    },</w:t>
            </w:r>
          </w:p>
          <w:p w14:paraId="398D9CE8" w14:textId="77777777" w:rsidR="00801B5C" w:rsidRPr="00FD40C3" w:rsidRDefault="00801B5C" w:rsidP="00801B5C">
            <w:pPr>
              <w:pStyle w:val="Code"/>
              <w:rPr>
                <w:lang w:val="id-ID"/>
              </w:rPr>
            </w:pPr>
            <w:r w:rsidRPr="00FD40C3">
              <w:rPr>
                <w:lang w:val="id-ID"/>
              </w:rPr>
              <w:t xml:space="preserve">    "node_modules/chalk": {</w:t>
            </w:r>
          </w:p>
          <w:p w14:paraId="08C9512B" w14:textId="77777777" w:rsidR="00801B5C" w:rsidRPr="00FD40C3" w:rsidRDefault="00801B5C" w:rsidP="00801B5C">
            <w:pPr>
              <w:pStyle w:val="Code"/>
              <w:rPr>
                <w:lang w:val="id-ID"/>
              </w:rPr>
            </w:pPr>
            <w:r w:rsidRPr="00FD40C3">
              <w:rPr>
                <w:lang w:val="id-ID"/>
              </w:rPr>
              <w:t xml:space="preserve">      "version": "4.1.2",</w:t>
            </w:r>
          </w:p>
          <w:p w14:paraId="2E3B8CC7" w14:textId="77777777" w:rsidR="00801B5C" w:rsidRPr="00FD40C3" w:rsidRDefault="00801B5C" w:rsidP="00801B5C">
            <w:pPr>
              <w:pStyle w:val="Code"/>
              <w:rPr>
                <w:lang w:val="id-ID"/>
              </w:rPr>
            </w:pPr>
            <w:r w:rsidRPr="00FD40C3">
              <w:rPr>
                <w:lang w:val="id-ID"/>
              </w:rPr>
              <w:t xml:space="preserve">      "resolved": "https://registry.npmjs.org/chalk/-/chalk-4.1.2.tgz",</w:t>
            </w:r>
          </w:p>
          <w:p w14:paraId="3D9483F0" w14:textId="77777777" w:rsidR="00801B5C" w:rsidRPr="00FD40C3" w:rsidRDefault="00801B5C" w:rsidP="00801B5C">
            <w:pPr>
              <w:pStyle w:val="Code"/>
              <w:rPr>
                <w:lang w:val="id-ID"/>
              </w:rPr>
            </w:pPr>
            <w:r w:rsidRPr="00FD40C3">
              <w:rPr>
                <w:lang w:val="id-ID"/>
              </w:rPr>
              <w:t xml:space="preserve">      "integrity": "sha512-oKnbhFyRIXpUuez8iBMmyEa4nbj4IOQyuhc/wy9kY7/WVPcwIO9VA668Pu8RkO7+0G76SLROeyw9CpQ061i4mA==",</w:t>
            </w:r>
          </w:p>
          <w:p w14:paraId="05965945" w14:textId="77777777" w:rsidR="00801B5C" w:rsidRPr="00FD40C3" w:rsidRDefault="00801B5C" w:rsidP="00801B5C">
            <w:pPr>
              <w:pStyle w:val="Code"/>
              <w:rPr>
                <w:lang w:val="id-ID"/>
              </w:rPr>
            </w:pPr>
            <w:r w:rsidRPr="00FD40C3">
              <w:rPr>
                <w:lang w:val="id-ID"/>
              </w:rPr>
              <w:t xml:space="preserve">      "dependencies": {</w:t>
            </w:r>
          </w:p>
          <w:p w14:paraId="73EB5FB0" w14:textId="77777777" w:rsidR="00801B5C" w:rsidRPr="00FD40C3" w:rsidRDefault="00801B5C" w:rsidP="00801B5C">
            <w:pPr>
              <w:pStyle w:val="Code"/>
              <w:rPr>
                <w:lang w:val="id-ID"/>
              </w:rPr>
            </w:pPr>
            <w:r w:rsidRPr="00FD40C3">
              <w:rPr>
                <w:lang w:val="id-ID"/>
              </w:rPr>
              <w:t xml:space="preserve">        "ansi-styles": "^4.1.0",</w:t>
            </w:r>
          </w:p>
          <w:p w14:paraId="27C2E8E9" w14:textId="77777777" w:rsidR="00801B5C" w:rsidRPr="00FD40C3" w:rsidRDefault="00801B5C" w:rsidP="00801B5C">
            <w:pPr>
              <w:pStyle w:val="Code"/>
              <w:rPr>
                <w:lang w:val="id-ID"/>
              </w:rPr>
            </w:pPr>
            <w:r w:rsidRPr="00FD40C3">
              <w:rPr>
                <w:lang w:val="id-ID"/>
              </w:rPr>
              <w:t xml:space="preserve">        "supports-color": "^7.1.0"</w:t>
            </w:r>
          </w:p>
          <w:p w14:paraId="7B6E03CA" w14:textId="77777777" w:rsidR="00801B5C" w:rsidRPr="00FD40C3" w:rsidRDefault="00801B5C" w:rsidP="00801B5C">
            <w:pPr>
              <w:pStyle w:val="Code"/>
              <w:rPr>
                <w:lang w:val="id-ID"/>
              </w:rPr>
            </w:pPr>
            <w:r w:rsidRPr="00FD40C3">
              <w:rPr>
                <w:lang w:val="id-ID"/>
              </w:rPr>
              <w:t xml:space="preserve">      },</w:t>
            </w:r>
          </w:p>
          <w:p w14:paraId="469451B8" w14:textId="77777777" w:rsidR="00801B5C" w:rsidRPr="00FD40C3" w:rsidRDefault="00801B5C" w:rsidP="00801B5C">
            <w:pPr>
              <w:pStyle w:val="Code"/>
              <w:rPr>
                <w:lang w:val="id-ID"/>
              </w:rPr>
            </w:pPr>
            <w:r w:rsidRPr="00FD40C3">
              <w:rPr>
                <w:lang w:val="id-ID"/>
              </w:rPr>
              <w:t xml:space="preserve">      "engines": {</w:t>
            </w:r>
          </w:p>
          <w:p w14:paraId="430FEB11" w14:textId="77777777" w:rsidR="00801B5C" w:rsidRPr="00FD40C3" w:rsidRDefault="00801B5C" w:rsidP="00801B5C">
            <w:pPr>
              <w:pStyle w:val="Code"/>
              <w:rPr>
                <w:lang w:val="id-ID"/>
              </w:rPr>
            </w:pPr>
            <w:r w:rsidRPr="00FD40C3">
              <w:rPr>
                <w:lang w:val="id-ID"/>
              </w:rPr>
              <w:t xml:space="preserve">        "node": "&gt;=10"</w:t>
            </w:r>
          </w:p>
          <w:p w14:paraId="54B9C23E" w14:textId="77777777" w:rsidR="00801B5C" w:rsidRPr="00FD40C3" w:rsidRDefault="00801B5C" w:rsidP="00801B5C">
            <w:pPr>
              <w:pStyle w:val="Code"/>
              <w:rPr>
                <w:lang w:val="id-ID"/>
              </w:rPr>
            </w:pPr>
            <w:r w:rsidRPr="00FD40C3">
              <w:rPr>
                <w:lang w:val="id-ID"/>
              </w:rPr>
              <w:t xml:space="preserve">      },</w:t>
            </w:r>
          </w:p>
          <w:p w14:paraId="755DA0E8" w14:textId="77777777" w:rsidR="00801B5C" w:rsidRPr="00FD40C3" w:rsidRDefault="00801B5C" w:rsidP="00801B5C">
            <w:pPr>
              <w:pStyle w:val="Code"/>
              <w:rPr>
                <w:lang w:val="id-ID"/>
              </w:rPr>
            </w:pPr>
            <w:r w:rsidRPr="00FD40C3">
              <w:rPr>
                <w:lang w:val="id-ID"/>
              </w:rPr>
              <w:t xml:space="preserve">      "funding": {</w:t>
            </w:r>
          </w:p>
          <w:p w14:paraId="23F2E310" w14:textId="77777777" w:rsidR="00801B5C" w:rsidRPr="00FD40C3" w:rsidRDefault="00801B5C" w:rsidP="00801B5C">
            <w:pPr>
              <w:pStyle w:val="Code"/>
              <w:rPr>
                <w:lang w:val="id-ID"/>
              </w:rPr>
            </w:pPr>
            <w:r w:rsidRPr="00FD40C3">
              <w:rPr>
                <w:lang w:val="id-ID"/>
              </w:rPr>
              <w:t xml:space="preserve">        "url": "https://github.com/chalk/chalk?sponsor=1"</w:t>
            </w:r>
          </w:p>
          <w:p w14:paraId="37FD9D2D" w14:textId="77777777" w:rsidR="00801B5C" w:rsidRPr="00FD40C3" w:rsidRDefault="00801B5C" w:rsidP="00801B5C">
            <w:pPr>
              <w:pStyle w:val="Code"/>
              <w:rPr>
                <w:lang w:val="id-ID"/>
              </w:rPr>
            </w:pPr>
            <w:r w:rsidRPr="00FD40C3">
              <w:rPr>
                <w:lang w:val="id-ID"/>
              </w:rPr>
              <w:t xml:space="preserve">      }</w:t>
            </w:r>
          </w:p>
          <w:p w14:paraId="1783A250" w14:textId="77777777" w:rsidR="00801B5C" w:rsidRPr="00FD40C3" w:rsidRDefault="00801B5C" w:rsidP="00801B5C">
            <w:pPr>
              <w:pStyle w:val="Code"/>
              <w:rPr>
                <w:lang w:val="id-ID"/>
              </w:rPr>
            </w:pPr>
            <w:r w:rsidRPr="00FD40C3">
              <w:rPr>
                <w:lang w:val="id-ID"/>
              </w:rPr>
              <w:t xml:space="preserve">    },</w:t>
            </w:r>
          </w:p>
          <w:p w14:paraId="2FF69E2C" w14:textId="77777777" w:rsidR="00801B5C" w:rsidRPr="00FD40C3" w:rsidRDefault="00801B5C" w:rsidP="00801B5C">
            <w:pPr>
              <w:pStyle w:val="Code"/>
              <w:rPr>
                <w:lang w:val="id-ID"/>
              </w:rPr>
            </w:pPr>
            <w:r w:rsidRPr="00FD40C3">
              <w:rPr>
                <w:lang w:val="id-ID"/>
              </w:rPr>
              <w:t xml:space="preserve">    "node_modules/chokidar": {</w:t>
            </w:r>
          </w:p>
          <w:p w14:paraId="231EBFEC" w14:textId="77777777" w:rsidR="00801B5C" w:rsidRPr="00FD40C3" w:rsidRDefault="00801B5C" w:rsidP="00801B5C">
            <w:pPr>
              <w:pStyle w:val="Code"/>
              <w:rPr>
                <w:lang w:val="id-ID"/>
              </w:rPr>
            </w:pPr>
            <w:r w:rsidRPr="00FD40C3">
              <w:rPr>
                <w:lang w:val="id-ID"/>
              </w:rPr>
              <w:t xml:space="preserve">      "version": "3.5.3",</w:t>
            </w:r>
          </w:p>
          <w:p w14:paraId="6DB59494" w14:textId="77777777" w:rsidR="00801B5C" w:rsidRPr="00FD40C3" w:rsidRDefault="00801B5C" w:rsidP="00801B5C">
            <w:pPr>
              <w:pStyle w:val="Code"/>
              <w:rPr>
                <w:lang w:val="id-ID"/>
              </w:rPr>
            </w:pPr>
            <w:r w:rsidRPr="00FD40C3">
              <w:rPr>
                <w:lang w:val="id-ID"/>
              </w:rPr>
              <w:t xml:space="preserve">      "resolved": "https://registry.npmjs.org/chokidar/-/chokidar-3.5.3.tgz",</w:t>
            </w:r>
          </w:p>
          <w:p w14:paraId="6A11D56B" w14:textId="77777777" w:rsidR="00801B5C" w:rsidRPr="00FD40C3" w:rsidRDefault="00801B5C" w:rsidP="00801B5C">
            <w:pPr>
              <w:pStyle w:val="Code"/>
              <w:rPr>
                <w:lang w:val="id-ID"/>
              </w:rPr>
            </w:pPr>
            <w:r w:rsidRPr="00FD40C3">
              <w:rPr>
                <w:lang w:val="id-ID"/>
              </w:rPr>
              <w:t xml:space="preserve">      "integrity": "sha512-Dr3sfKRP6oTcjf2JmUmFJfeVMvXBdegxB0iVQ5eb2V10uFJUCAS8OByZdVAyVb8xXNz3GjjTgj9kLWsZTqE6kw==",</w:t>
            </w:r>
          </w:p>
          <w:p w14:paraId="49355A30" w14:textId="77777777" w:rsidR="00801B5C" w:rsidRPr="00FD40C3" w:rsidRDefault="00801B5C" w:rsidP="00801B5C">
            <w:pPr>
              <w:pStyle w:val="Code"/>
              <w:rPr>
                <w:lang w:val="id-ID"/>
              </w:rPr>
            </w:pPr>
            <w:r w:rsidRPr="00FD40C3">
              <w:rPr>
                <w:lang w:val="id-ID"/>
              </w:rPr>
              <w:t xml:space="preserve">      "funding": [</w:t>
            </w:r>
          </w:p>
          <w:p w14:paraId="1ED1C7FE" w14:textId="77777777" w:rsidR="00801B5C" w:rsidRPr="00FD40C3" w:rsidRDefault="00801B5C" w:rsidP="00801B5C">
            <w:pPr>
              <w:pStyle w:val="Code"/>
              <w:rPr>
                <w:lang w:val="id-ID"/>
              </w:rPr>
            </w:pPr>
            <w:r w:rsidRPr="00FD40C3">
              <w:rPr>
                <w:lang w:val="id-ID"/>
              </w:rPr>
              <w:t xml:space="preserve">        {</w:t>
            </w:r>
          </w:p>
          <w:p w14:paraId="70F22BF8" w14:textId="77777777" w:rsidR="00801B5C" w:rsidRPr="00FD40C3" w:rsidRDefault="00801B5C" w:rsidP="00801B5C">
            <w:pPr>
              <w:pStyle w:val="Code"/>
              <w:rPr>
                <w:lang w:val="id-ID"/>
              </w:rPr>
            </w:pPr>
            <w:r w:rsidRPr="00FD40C3">
              <w:rPr>
                <w:lang w:val="id-ID"/>
              </w:rPr>
              <w:t xml:space="preserve">          "type": "individual",</w:t>
            </w:r>
          </w:p>
          <w:p w14:paraId="158DBAFD" w14:textId="77777777" w:rsidR="00801B5C" w:rsidRPr="00FD40C3" w:rsidRDefault="00801B5C" w:rsidP="00801B5C">
            <w:pPr>
              <w:pStyle w:val="Code"/>
              <w:rPr>
                <w:lang w:val="id-ID"/>
              </w:rPr>
            </w:pPr>
            <w:r w:rsidRPr="00FD40C3">
              <w:rPr>
                <w:lang w:val="id-ID"/>
              </w:rPr>
              <w:t xml:space="preserve">          "url": "https://paulmillr.com/funding/"</w:t>
            </w:r>
          </w:p>
          <w:p w14:paraId="794B32FB" w14:textId="77777777" w:rsidR="00801B5C" w:rsidRPr="00FD40C3" w:rsidRDefault="00801B5C" w:rsidP="00801B5C">
            <w:pPr>
              <w:pStyle w:val="Code"/>
              <w:rPr>
                <w:lang w:val="id-ID"/>
              </w:rPr>
            </w:pPr>
            <w:r w:rsidRPr="00FD40C3">
              <w:rPr>
                <w:lang w:val="id-ID"/>
              </w:rPr>
              <w:t xml:space="preserve">        }</w:t>
            </w:r>
          </w:p>
          <w:p w14:paraId="54EFB46E" w14:textId="77777777" w:rsidR="00801B5C" w:rsidRPr="00FD40C3" w:rsidRDefault="00801B5C" w:rsidP="00801B5C">
            <w:pPr>
              <w:pStyle w:val="Code"/>
              <w:rPr>
                <w:lang w:val="id-ID"/>
              </w:rPr>
            </w:pPr>
            <w:r w:rsidRPr="00FD40C3">
              <w:rPr>
                <w:lang w:val="id-ID"/>
              </w:rPr>
              <w:t xml:space="preserve">      ],</w:t>
            </w:r>
          </w:p>
          <w:p w14:paraId="0AE9B382" w14:textId="77777777" w:rsidR="00801B5C" w:rsidRPr="00FD40C3" w:rsidRDefault="00801B5C" w:rsidP="00801B5C">
            <w:pPr>
              <w:pStyle w:val="Code"/>
              <w:rPr>
                <w:lang w:val="id-ID"/>
              </w:rPr>
            </w:pPr>
            <w:r w:rsidRPr="00FD40C3">
              <w:rPr>
                <w:lang w:val="id-ID"/>
              </w:rPr>
              <w:lastRenderedPageBreak/>
              <w:t xml:space="preserve">      "dependencies": {</w:t>
            </w:r>
          </w:p>
          <w:p w14:paraId="42984A02" w14:textId="77777777" w:rsidR="00801B5C" w:rsidRPr="00FD40C3" w:rsidRDefault="00801B5C" w:rsidP="00801B5C">
            <w:pPr>
              <w:pStyle w:val="Code"/>
              <w:rPr>
                <w:lang w:val="id-ID"/>
              </w:rPr>
            </w:pPr>
            <w:r w:rsidRPr="00FD40C3">
              <w:rPr>
                <w:lang w:val="id-ID"/>
              </w:rPr>
              <w:t xml:space="preserve">        "anymatch": "~3.1.2",</w:t>
            </w:r>
          </w:p>
          <w:p w14:paraId="675C0903" w14:textId="77777777" w:rsidR="00801B5C" w:rsidRPr="00FD40C3" w:rsidRDefault="00801B5C" w:rsidP="00801B5C">
            <w:pPr>
              <w:pStyle w:val="Code"/>
              <w:rPr>
                <w:lang w:val="id-ID"/>
              </w:rPr>
            </w:pPr>
            <w:r w:rsidRPr="00FD40C3">
              <w:rPr>
                <w:lang w:val="id-ID"/>
              </w:rPr>
              <w:t xml:space="preserve">        "braces": "~3.0.2",</w:t>
            </w:r>
          </w:p>
          <w:p w14:paraId="50D2B392" w14:textId="77777777" w:rsidR="00801B5C" w:rsidRPr="00FD40C3" w:rsidRDefault="00801B5C" w:rsidP="00801B5C">
            <w:pPr>
              <w:pStyle w:val="Code"/>
              <w:rPr>
                <w:lang w:val="id-ID"/>
              </w:rPr>
            </w:pPr>
            <w:r w:rsidRPr="00FD40C3">
              <w:rPr>
                <w:lang w:val="id-ID"/>
              </w:rPr>
              <w:t xml:space="preserve">        "glob-parent": "~5.1.2",</w:t>
            </w:r>
          </w:p>
          <w:p w14:paraId="3E3FCF11" w14:textId="77777777" w:rsidR="00801B5C" w:rsidRPr="00FD40C3" w:rsidRDefault="00801B5C" w:rsidP="00801B5C">
            <w:pPr>
              <w:pStyle w:val="Code"/>
              <w:rPr>
                <w:lang w:val="id-ID"/>
              </w:rPr>
            </w:pPr>
            <w:r w:rsidRPr="00FD40C3">
              <w:rPr>
                <w:lang w:val="id-ID"/>
              </w:rPr>
              <w:t xml:space="preserve">        "is-binary-path": "~2.1.0",</w:t>
            </w:r>
          </w:p>
          <w:p w14:paraId="30F78FA6" w14:textId="77777777" w:rsidR="00801B5C" w:rsidRPr="00FD40C3" w:rsidRDefault="00801B5C" w:rsidP="00801B5C">
            <w:pPr>
              <w:pStyle w:val="Code"/>
              <w:rPr>
                <w:lang w:val="id-ID"/>
              </w:rPr>
            </w:pPr>
            <w:r w:rsidRPr="00FD40C3">
              <w:rPr>
                <w:lang w:val="id-ID"/>
              </w:rPr>
              <w:t xml:space="preserve">        "is-glob": "~4.0.1",</w:t>
            </w:r>
          </w:p>
          <w:p w14:paraId="244EB04B" w14:textId="77777777" w:rsidR="00801B5C" w:rsidRPr="00FD40C3" w:rsidRDefault="00801B5C" w:rsidP="00801B5C">
            <w:pPr>
              <w:pStyle w:val="Code"/>
              <w:rPr>
                <w:lang w:val="id-ID"/>
              </w:rPr>
            </w:pPr>
            <w:r w:rsidRPr="00FD40C3">
              <w:rPr>
                <w:lang w:val="id-ID"/>
              </w:rPr>
              <w:t xml:space="preserve">        "normalize-path": "~3.0.0",</w:t>
            </w:r>
          </w:p>
          <w:p w14:paraId="79CDF0AE" w14:textId="77777777" w:rsidR="00801B5C" w:rsidRPr="00FD40C3" w:rsidRDefault="00801B5C" w:rsidP="00801B5C">
            <w:pPr>
              <w:pStyle w:val="Code"/>
              <w:rPr>
                <w:lang w:val="id-ID"/>
              </w:rPr>
            </w:pPr>
            <w:r w:rsidRPr="00FD40C3">
              <w:rPr>
                <w:lang w:val="id-ID"/>
              </w:rPr>
              <w:t xml:space="preserve">        "readdirp": "~3.6.0"</w:t>
            </w:r>
          </w:p>
          <w:p w14:paraId="6C972F54" w14:textId="77777777" w:rsidR="00801B5C" w:rsidRPr="00FD40C3" w:rsidRDefault="00801B5C" w:rsidP="00801B5C">
            <w:pPr>
              <w:pStyle w:val="Code"/>
              <w:rPr>
                <w:lang w:val="id-ID"/>
              </w:rPr>
            </w:pPr>
            <w:r w:rsidRPr="00FD40C3">
              <w:rPr>
                <w:lang w:val="id-ID"/>
              </w:rPr>
              <w:t xml:space="preserve">      },</w:t>
            </w:r>
          </w:p>
          <w:p w14:paraId="7EFFADE9" w14:textId="77777777" w:rsidR="00801B5C" w:rsidRPr="00FD40C3" w:rsidRDefault="00801B5C" w:rsidP="00801B5C">
            <w:pPr>
              <w:pStyle w:val="Code"/>
              <w:rPr>
                <w:lang w:val="id-ID"/>
              </w:rPr>
            </w:pPr>
            <w:r w:rsidRPr="00FD40C3">
              <w:rPr>
                <w:lang w:val="id-ID"/>
              </w:rPr>
              <w:t xml:space="preserve">      "engines": {</w:t>
            </w:r>
          </w:p>
          <w:p w14:paraId="31BFC259" w14:textId="77777777" w:rsidR="00801B5C" w:rsidRPr="00FD40C3" w:rsidRDefault="00801B5C" w:rsidP="00801B5C">
            <w:pPr>
              <w:pStyle w:val="Code"/>
              <w:rPr>
                <w:lang w:val="id-ID"/>
              </w:rPr>
            </w:pPr>
            <w:r w:rsidRPr="00FD40C3">
              <w:rPr>
                <w:lang w:val="id-ID"/>
              </w:rPr>
              <w:t xml:space="preserve">        "node": "&gt;= 8.10.0"</w:t>
            </w:r>
          </w:p>
          <w:p w14:paraId="248FB02B" w14:textId="77777777" w:rsidR="00801B5C" w:rsidRPr="00FD40C3" w:rsidRDefault="00801B5C" w:rsidP="00801B5C">
            <w:pPr>
              <w:pStyle w:val="Code"/>
              <w:rPr>
                <w:lang w:val="id-ID"/>
              </w:rPr>
            </w:pPr>
            <w:r w:rsidRPr="00FD40C3">
              <w:rPr>
                <w:lang w:val="id-ID"/>
              </w:rPr>
              <w:t xml:space="preserve">      },</w:t>
            </w:r>
          </w:p>
          <w:p w14:paraId="37662150" w14:textId="77777777" w:rsidR="00801B5C" w:rsidRPr="00FD40C3" w:rsidRDefault="00801B5C" w:rsidP="00801B5C">
            <w:pPr>
              <w:pStyle w:val="Code"/>
              <w:rPr>
                <w:lang w:val="id-ID"/>
              </w:rPr>
            </w:pPr>
            <w:r w:rsidRPr="00FD40C3">
              <w:rPr>
                <w:lang w:val="id-ID"/>
              </w:rPr>
              <w:t xml:space="preserve">      "optionalDependencies": {</w:t>
            </w:r>
          </w:p>
          <w:p w14:paraId="6418BCAC" w14:textId="77777777" w:rsidR="00801B5C" w:rsidRPr="00FD40C3" w:rsidRDefault="00801B5C" w:rsidP="00801B5C">
            <w:pPr>
              <w:pStyle w:val="Code"/>
              <w:rPr>
                <w:lang w:val="id-ID"/>
              </w:rPr>
            </w:pPr>
            <w:r w:rsidRPr="00FD40C3">
              <w:rPr>
                <w:lang w:val="id-ID"/>
              </w:rPr>
              <w:t xml:space="preserve">        "fsevents": "~2.3.2"</w:t>
            </w:r>
          </w:p>
          <w:p w14:paraId="240AFEAF" w14:textId="77777777" w:rsidR="00801B5C" w:rsidRPr="00FD40C3" w:rsidRDefault="00801B5C" w:rsidP="00801B5C">
            <w:pPr>
              <w:pStyle w:val="Code"/>
              <w:rPr>
                <w:lang w:val="id-ID"/>
              </w:rPr>
            </w:pPr>
            <w:r w:rsidRPr="00FD40C3">
              <w:rPr>
                <w:lang w:val="id-ID"/>
              </w:rPr>
              <w:t xml:space="preserve">      }</w:t>
            </w:r>
          </w:p>
          <w:p w14:paraId="54D93E23" w14:textId="77777777" w:rsidR="00801B5C" w:rsidRPr="00FD40C3" w:rsidRDefault="00801B5C" w:rsidP="00801B5C">
            <w:pPr>
              <w:pStyle w:val="Code"/>
              <w:rPr>
                <w:lang w:val="id-ID"/>
              </w:rPr>
            </w:pPr>
            <w:r w:rsidRPr="00FD40C3">
              <w:rPr>
                <w:lang w:val="id-ID"/>
              </w:rPr>
              <w:t xml:space="preserve">    },</w:t>
            </w:r>
          </w:p>
          <w:p w14:paraId="2D31B841" w14:textId="77777777" w:rsidR="00801B5C" w:rsidRPr="00FD40C3" w:rsidRDefault="00801B5C" w:rsidP="00801B5C">
            <w:pPr>
              <w:pStyle w:val="Code"/>
              <w:rPr>
                <w:lang w:val="id-ID"/>
              </w:rPr>
            </w:pPr>
            <w:r w:rsidRPr="00FD40C3">
              <w:rPr>
                <w:lang w:val="id-ID"/>
              </w:rPr>
              <w:t xml:space="preserve">    "node_modules/cliui": {</w:t>
            </w:r>
          </w:p>
          <w:p w14:paraId="677672E6" w14:textId="77777777" w:rsidR="00801B5C" w:rsidRPr="00FD40C3" w:rsidRDefault="00801B5C" w:rsidP="00801B5C">
            <w:pPr>
              <w:pStyle w:val="Code"/>
              <w:rPr>
                <w:lang w:val="id-ID"/>
              </w:rPr>
            </w:pPr>
            <w:r w:rsidRPr="00FD40C3">
              <w:rPr>
                <w:lang w:val="id-ID"/>
              </w:rPr>
              <w:t xml:space="preserve">      "version": "7.0.4",</w:t>
            </w:r>
          </w:p>
          <w:p w14:paraId="4622C0DD" w14:textId="77777777" w:rsidR="00801B5C" w:rsidRPr="00FD40C3" w:rsidRDefault="00801B5C" w:rsidP="00801B5C">
            <w:pPr>
              <w:pStyle w:val="Code"/>
              <w:rPr>
                <w:lang w:val="id-ID"/>
              </w:rPr>
            </w:pPr>
            <w:r w:rsidRPr="00FD40C3">
              <w:rPr>
                <w:lang w:val="id-ID"/>
              </w:rPr>
              <w:t xml:space="preserve">      "resolved": "https://registry.npmjs.org/cliui/-/cliui-7.0.4.tgz",</w:t>
            </w:r>
          </w:p>
          <w:p w14:paraId="3E4DB9EC" w14:textId="77777777" w:rsidR="00801B5C" w:rsidRPr="00FD40C3" w:rsidRDefault="00801B5C" w:rsidP="00801B5C">
            <w:pPr>
              <w:pStyle w:val="Code"/>
              <w:rPr>
                <w:lang w:val="id-ID"/>
              </w:rPr>
            </w:pPr>
            <w:r w:rsidRPr="00FD40C3">
              <w:rPr>
                <w:lang w:val="id-ID"/>
              </w:rPr>
              <w:t xml:space="preserve">      "integrity": "sha512-OcRE68cOsVMXp1Yvonl/fzkQOyjLSu/8bhPDfQt0e0/Eb283TKP20Fs2MqoPsr9SwA595rRCA+QMzYc9nBP+JQ==",</w:t>
            </w:r>
          </w:p>
          <w:p w14:paraId="46E27231" w14:textId="77777777" w:rsidR="00801B5C" w:rsidRPr="00FD40C3" w:rsidRDefault="00801B5C" w:rsidP="00801B5C">
            <w:pPr>
              <w:pStyle w:val="Code"/>
              <w:rPr>
                <w:lang w:val="id-ID"/>
              </w:rPr>
            </w:pPr>
            <w:r w:rsidRPr="00FD40C3">
              <w:rPr>
                <w:lang w:val="id-ID"/>
              </w:rPr>
              <w:t xml:space="preserve">      "dependencies": {</w:t>
            </w:r>
          </w:p>
          <w:p w14:paraId="7843AB5F" w14:textId="77777777" w:rsidR="00801B5C" w:rsidRPr="00FD40C3" w:rsidRDefault="00801B5C" w:rsidP="00801B5C">
            <w:pPr>
              <w:pStyle w:val="Code"/>
              <w:rPr>
                <w:lang w:val="id-ID"/>
              </w:rPr>
            </w:pPr>
            <w:r w:rsidRPr="00FD40C3">
              <w:rPr>
                <w:lang w:val="id-ID"/>
              </w:rPr>
              <w:t xml:space="preserve">        "string-width": "^4.2.0",</w:t>
            </w:r>
          </w:p>
          <w:p w14:paraId="57125917" w14:textId="77777777" w:rsidR="00801B5C" w:rsidRPr="00FD40C3" w:rsidRDefault="00801B5C" w:rsidP="00801B5C">
            <w:pPr>
              <w:pStyle w:val="Code"/>
              <w:rPr>
                <w:lang w:val="id-ID"/>
              </w:rPr>
            </w:pPr>
            <w:r w:rsidRPr="00FD40C3">
              <w:rPr>
                <w:lang w:val="id-ID"/>
              </w:rPr>
              <w:t xml:space="preserve">        "strip-ansi": "^6.0.0",</w:t>
            </w:r>
          </w:p>
          <w:p w14:paraId="75F0B1AD" w14:textId="77777777" w:rsidR="00801B5C" w:rsidRPr="00FD40C3" w:rsidRDefault="00801B5C" w:rsidP="00801B5C">
            <w:pPr>
              <w:pStyle w:val="Code"/>
              <w:rPr>
                <w:lang w:val="id-ID"/>
              </w:rPr>
            </w:pPr>
            <w:r w:rsidRPr="00FD40C3">
              <w:rPr>
                <w:lang w:val="id-ID"/>
              </w:rPr>
              <w:t xml:space="preserve">        "wrap-ansi": "^7.0.0"</w:t>
            </w:r>
          </w:p>
          <w:p w14:paraId="2DDD3063" w14:textId="77777777" w:rsidR="00801B5C" w:rsidRPr="00FD40C3" w:rsidRDefault="00801B5C" w:rsidP="00801B5C">
            <w:pPr>
              <w:pStyle w:val="Code"/>
              <w:rPr>
                <w:lang w:val="id-ID"/>
              </w:rPr>
            </w:pPr>
            <w:r w:rsidRPr="00FD40C3">
              <w:rPr>
                <w:lang w:val="id-ID"/>
              </w:rPr>
              <w:t xml:space="preserve">      }</w:t>
            </w:r>
          </w:p>
          <w:p w14:paraId="1996073B" w14:textId="77777777" w:rsidR="00801B5C" w:rsidRPr="00FD40C3" w:rsidRDefault="00801B5C" w:rsidP="00801B5C">
            <w:pPr>
              <w:pStyle w:val="Code"/>
              <w:rPr>
                <w:lang w:val="id-ID"/>
              </w:rPr>
            </w:pPr>
            <w:r w:rsidRPr="00FD40C3">
              <w:rPr>
                <w:lang w:val="id-ID"/>
              </w:rPr>
              <w:t xml:space="preserve">    },</w:t>
            </w:r>
          </w:p>
          <w:p w14:paraId="2BA01DEE" w14:textId="77777777" w:rsidR="00801B5C" w:rsidRPr="00FD40C3" w:rsidRDefault="00801B5C" w:rsidP="00801B5C">
            <w:pPr>
              <w:pStyle w:val="Code"/>
              <w:rPr>
                <w:lang w:val="id-ID"/>
              </w:rPr>
            </w:pPr>
            <w:r w:rsidRPr="00FD40C3">
              <w:rPr>
                <w:lang w:val="id-ID"/>
              </w:rPr>
              <w:t xml:space="preserve">    "node_modules/color-convert": {</w:t>
            </w:r>
          </w:p>
          <w:p w14:paraId="38A8EF7B" w14:textId="77777777" w:rsidR="00801B5C" w:rsidRPr="00FD40C3" w:rsidRDefault="00801B5C" w:rsidP="00801B5C">
            <w:pPr>
              <w:pStyle w:val="Code"/>
              <w:rPr>
                <w:lang w:val="id-ID"/>
              </w:rPr>
            </w:pPr>
            <w:r w:rsidRPr="00FD40C3">
              <w:rPr>
                <w:lang w:val="id-ID"/>
              </w:rPr>
              <w:t xml:space="preserve">      "version": "2.0.1",</w:t>
            </w:r>
          </w:p>
          <w:p w14:paraId="43F8081E" w14:textId="77777777" w:rsidR="00801B5C" w:rsidRPr="00FD40C3" w:rsidRDefault="00801B5C" w:rsidP="00801B5C">
            <w:pPr>
              <w:pStyle w:val="Code"/>
              <w:rPr>
                <w:lang w:val="id-ID"/>
              </w:rPr>
            </w:pPr>
            <w:r w:rsidRPr="00FD40C3">
              <w:rPr>
                <w:lang w:val="id-ID"/>
              </w:rPr>
              <w:t xml:space="preserve">      "resolved": "https://registry.npmjs.org/color-convert/-/color-convert-2.0.1.tgz",</w:t>
            </w:r>
          </w:p>
          <w:p w14:paraId="1D5C36D9" w14:textId="77777777" w:rsidR="00801B5C" w:rsidRPr="00FD40C3" w:rsidRDefault="00801B5C" w:rsidP="00801B5C">
            <w:pPr>
              <w:pStyle w:val="Code"/>
              <w:rPr>
                <w:lang w:val="id-ID"/>
              </w:rPr>
            </w:pPr>
            <w:r w:rsidRPr="00FD40C3">
              <w:rPr>
                <w:lang w:val="id-ID"/>
              </w:rPr>
              <w:t xml:space="preserve">      "integrity": "sha512-RRECPsj7iu/xb5oKYcsFHSppFNnsj/52OVTRKb4zP5onXwVF3zVmmToNcOfGC+CRDpfK/U584fMg38ZHCaElKQ==",</w:t>
            </w:r>
          </w:p>
          <w:p w14:paraId="75B0F566" w14:textId="77777777" w:rsidR="00801B5C" w:rsidRPr="00FD40C3" w:rsidRDefault="00801B5C" w:rsidP="00801B5C">
            <w:pPr>
              <w:pStyle w:val="Code"/>
              <w:rPr>
                <w:lang w:val="id-ID"/>
              </w:rPr>
            </w:pPr>
            <w:r w:rsidRPr="00FD40C3">
              <w:rPr>
                <w:lang w:val="id-ID"/>
              </w:rPr>
              <w:t xml:space="preserve">      "dependencies": {</w:t>
            </w:r>
          </w:p>
          <w:p w14:paraId="20C350B4" w14:textId="77777777" w:rsidR="00801B5C" w:rsidRPr="00FD40C3" w:rsidRDefault="00801B5C" w:rsidP="00801B5C">
            <w:pPr>
              <w:pStyle w:val="Code"/>
              <w:rPr>
                <w:lang w:val="id-ID"/>
              </w:rPr>
            </w:pPr>
            <w:r w:rsidRPr="00FD40C3">
              <w:rPr>
                <w:lang w:val="id-ID"/>
              </w:rPr>
              <w:t xml:space="preserve">        "color-name": "~1.1.4"</w:t>
            </w:r>
          </w:p>
          <w:p w14:paraId="7FFBCC99" w14:textId="77777777" w:rsidR="00801B5C" w:rsidRPr="00FD40C3" w:rsidRDefault="00801B5C" w:rsidP="00801B5C">
            <w:pPr>
              <w:pStyle w:val="Code"/>
              <w:rPr>
                <w:lang w:val="id-ID"/>
              </w:rPr>
            </w:pPr>
            <w:r w:rsidRPr="00FD40C3">
              <w:rPr>
                <w:lang w:val="id-ID"/>
              </w:rPr>
              <w:t xml:space="preserve">      },</w:t>
            </w:r>
          </w:p>
          <w:p w14:paraId="79E50729" w14:textId="77777777" w:rsidR="00801B5C" w:rsidRPr="00FD40C3" w:rsidRDefault="00801B5C" w:rsidP="00801B5C">
            <w:pPr>
              <w:pStyle w:val="Code"/>
              <w:rPr>
                <w:lang w:val="id-ID"/>
              </w:rPr>
            </w:pPr>
            <w:r w:rsidRPr="00FD40C3">
              <w:rPr>
                <w:lang w:val="id-ID"/>
              </w:rPr>
              <w:t xml:space="preserve">      "engines": {</w:t>
            </w:r>
          </w:p>
          <w:p w14:paraId="62509A37" w14:textId="77777777" w:rsidR="00801B5C" w:rsidRPr="00FD40C3" w:rsidRDefault="00801B5C" w:rsidP="00801B5C">
            <w:pPr>
              <w:pStyle w:val="Code"/>
              <w:rPr>
                <w:lang w:val="id-ID"/>
              </w:rPr>
            </w:pPr>
            <w:r w:rsidRPr="00FD40C3">
              <w:rPr>
                <w:lang w:val="id-ID"/>
              </w:rPr>
              <w:t xml:space="preserve">        "node": "&gt;=7.0.0"</w:t>
            </w:r>
          </w:p>
          <w:p w14:paraId="49392697" w14:textId="77777777" w:rsidR="00801B5C" w:rsidRPr="00FD40C3" w:rsidRDefault="00801B5C" w:rsidP="00801B5C">
            <w:pPr>
              <w:pStyle w:val="Code"/>
              <w:rPr>
                <w:lang w:val="id-ID"/>
              </w:rPr>
            </w:pPr>
            <w:r w:rsidRPr="00FD40C3">
              <w:rPr>
                <w:lang w:val="id-ID"/>
              </w:rPr>
              <w:t xml:space="preserve">      }</w:t>
            </w:r>
          </w:p>
          <w:p w14:paraId="308A5D4D" w14:textId="77777777" w:rsidR="00801B5C" w:rsidRPr="00FD40C3" w:rsidRDefault="00801B5C" w:rsidP="00801B5C">
            <w:pPr>
              <w:pStyle w:val="Code"/>
              <w:rPr>
                <w:lang w:val="id-ID"/>
              </w:rPr>
            </w:pPr>
            <w:r w:rsidRPr="00FD40C3">
              <w:rPr>
                <w:lang w:val="id-ID"/>
              </w:rPr>
              <w:t xml:space="preserve">    },</w:t>
            </w:r>
          </w:p>
          <w:p w14:paraId="472A22C5" w14:textId="77777777" w:rsidR="00801B5C" w:rsidRPr="00FD40C3" w:rsidRDefault="00801B5C" w:rsidP="00801B5C">
            <w:pPr>
              <w:pStyle w:val="Code"/>
              <w:rPr>
                <w:lang w:val="id-ID"/>
              </w:rPr>
            </w:pPr>
            <w:r w:rsidRPr="00FD40C3">
              <w:rPr>
                <w:lang w:val="id-ID"/>
              </w:rPr>
              <w:t xml:space="preserve">    "node_modules/color-name": {</w:t>
            </w:r>
          </w:p>
          <w:p w14:paraId="3684CA91" w14:textId="77777777" w:rsidR="00801B5C" w:rsidRPr="00FD40C3" w:rsidRDefault="00801B5C" w:rsidP="00801B5C">
            <w:pPr>
              <w:pStyle w:val="Code"/>
              <w:rPr>
                <w:lang w:val="id-ID"/>
              </w:rPr>
            </w:pPr>
            <w:r w:rsidRPr="00FD40C3">
              <w:rPr>
                <w:lang w:val="id-ID"/>
              </w:rPr>
              <w:t xml:space="preserve">      "version": "1.1.4",</w:t>
            </w:r>
          </w:p>
          <w:p w14:paraId="1F5BDED7" w14:textId="77777777" w:rsidR="00801B5C" w:rsidRPr="00FD40C3" w:rsidRDefault="00801B5C" w:rsidP="00801B5C">
            <w:pPr>
              <w:pStyle w:val="Code"/>
              <w:rPr>
                <w:lang w:val="id-ID"/>
              </w:rPr>
            </w:pPr>
            <w:r w:rsidRPr="00FD40C3">
              <w:rPr>
                <w:lang w:val="id-ID"/>
              </w:rPr>
              <w:t xml:space="preserve">      "resolved": "https://registry.npmjs.org/color-name/-/color-name-1.1.4.tgz",</w:t>
            </w:r>
          </w:p>
          <w:p w14:paraId="2280A07E" w14:textId="77777777" w:rsidR="00801B5C" w:rsidRPr="00FD40C3" w:rsidRDefault="00801B5C" w:rsidP="00801B5C">
            <w:pPr>
              <w:pStyle w:val="Code"/>
              <w:rPr>
                <w:lang w:val="id-ID"/>
              </w:rPr>
            </w:pPr>
            <w:r w:rsidRPr="00FD40C3">
              <w:rPr>
                <w:lang w:val="id-ID"/>
              </w:rPr>
              <w:t xml:space="preserve">      "integrity": "sha512-dOy+3AuW3a2wNbZHIuMZpTcgjGuLU/uBL/ubcZF9OXbDo8ff4O8yVp5Bf0efS8uEoYo5q4Fx7dY9OgQGXgAsQA=="</w:t>
            </w:r>
          </w:p>
          <w:p w14:paraId="3B99D911" w14:textId="77777777" w:rsidR="00801B5C" w:rsidRPr="00FD40C3" w:rsidRDefault="00801B5C" w:rsidP="00801B5C">
            <w:pPr>
              <w:pStyle w:val="Code"/>
              <w:rPr>
                <w:lang w:val="id-ID"/>
              </w:rPr>
            </w:pPr>
            <w:r w:rsidRPr="00FD40C3">
              <w:rPr>
                <w:lang w:val="id-ID"/>
              </w:rPr>
              <w:t xml:space="preserve">    },</w:t>
            </w:r>
          </w:p>
          <w:p w14:paraId="18292C1B" w14:textId="77777777" w:rsidR="00801B5C" w:rsidRPr="00FD40C3" w:rsidRDefault="00801B5C" w:rsidP="00801B5C">
            <w:pPr>
              <w:pStyle w:val="Code"/>
              <w:rPr>
                <w:lang w:val="id-ID"/>
              </w:rPr>
            </w:pPr>
            <w:r w:rsidRPr="00FD40C3">
              <w:rPr>
                <w:lang w:val="id-ID"/>
              </w:rPr>
              <w:t xml:space="preserve">    "node_modules/commander": {</w:t>
            </w:r>
          </w:p>
          <w:p w14:paraId="7E8DD3DB" w14:textId="77777777" w:rsidR="00801B5C" w:rsidRPr="00FD40C3" w:rsidRDefault="00801B5C" w:rsidP="00801B5C">
            <w:pPr>
              <w:pStyle w:val="Code"/>
              <w:rPr>
                <w:lang w:val="id-ID"/>
              </w:rPr>
            </w:pPr>
            <w:r w:rsidRPr="00FD40C3">
              <w:rPr>
                <w:lang w:val="id-ID"/>
              </w:rPr>
              <w:t xml:space="preserve">      "version": "6.2.1",</w:t>
            </w:r>
          </w:p>
          <w:p w14:paraId="220586C6" w14:textId="77777777" w:rsidR="00801B5C" w:rsidRPr="00FD40C3" w:rsidRDefault="00801B5C" w:rsidP="00801B5C">
            <w:pPr>
              <w:pStyle w:val="Code"/>
              <w:rPr>
                <w:lang w:val="id-ID"/>
              </w:rPr>
            </w:pPr>
            <w:r w:rsidRPr="00FD40C3">
              <w:rPr>
                <w:lang w:val="id-ID"/>
              </w:rPr>
              <w:t xml:space="preserve">      "resolved": "https://registry.npmjs.org/commander/-/commander-6.2.1.tgz",</w:t>
            </w:r>
          </w:p>
          <w:p w14:paraId="49102A7A" w14:textId="77777777" w:rsidR="00801B5C" w:rsidRPr="00FD40C3" w:rsidRDefault="00801B5C" w:rsidP="00801B5C">
            <w:pPr>
              <w:pStyle w:val="Code"/>
              <w:rPr>
                <w:lang w:val="id-ID"/>
              </w:rPr>
            </w:pPr>
            <w:r w:rsidRPr="00FD40C3">
              <w:rPr>
                <w:lang w:val="id-ID"/>
              </w:rPr>
              <w:t xml:space="preserve">      "integrity": "sha512-U7VdrJFnJgo4xjrHpTzu0yrHPGImdsmD95ZlgYSEajAn2JKzDhDTPG9kBTefmObL2w/ngeZnilk+OV9CG3d7UA==",</w:t>
            </w:r>
          </w:p>
          <w:p w14:paraId="0C3A6E47" w14:textId="77777777" w:rsidR="00801B5C" w:rsidRPr="00FD40C3" w:rsidRDefault="00801B5C" w:rsidP="00801B5C">
            <w:pPr>
              <w:pStyle w:val="Code"/>
              <w:rPr>
                <w:lang w:val="id-ID"/>
              </w:rPr>
            </w:pPr>
            <w:r w:rsidRPr="00FD40C3">
              <w:rPr>
                <w:lang w:val="id-ID"/>
              </w:rPr>
              <w:t xml:space="preserve">      "engines": {</w:t>
            </w:r>
          </w:p>
          <w:p w14:paraId="38A5591C" w14:textId="77777777" w:rsidR="00801B5C" w:rsidRPr="00FD40C3" w:rsidRDefault="00801B5C" w:rsidP="00801B5C">
            <w:pPr>
              <w:pStyle w:val="Code"/>
              <w:rPr>
                <w:lang w:val="id-ID"/>
              </w:rPr>
            </w:pPr>
            <w:r w:rsidRPr="00FD40C3">
              <w:rPr>
                <w:lang w:val="id-ID"/>
              </w:rPr>
              <w:lastRenderedPageBreak/>
              <w:t xml:space="preserve">        "node": "&gt;= 6"</w:t>
            </w:r>
          </w:p>
          <w:p w14:paraId="3A584D4E" w14:textId="77777777" w:rsidR="00801B5C" w:rsidRPr="00FD40C3" w:rsidRDefault="00801B5C" w:rsidP="00801B5C">
            <w:pPr>
              <w:pStyle w:val="Code"/>
              <w:rPr>
                <w:lang w:val="id-ID"/>
              </w:rPr>
            </w:pPr>
            <w:r w:rsidRPr="00FD40C3">
              <w:rPr>
                <w:lang w:val="id-ID"/>
              </w:rPr>
              <w:t xml:space="preserve">      }</w:t>
            </w:r>
          </w:p>
          <w:p w14:paraId="689A83C6" w14:textId="77777777" w:rsidR="00801B5C" w:rsidRPr="00FD40C3" w:rsidRDefault="00801B5C" w:rsidP="00801B5C">
            <w:pPr>
              <w:pStyle w:val="Code"/>
              <w:rPr>
                <w:lang w:val="id-ID"/>
              </w:rPr>
            </w:pPr>
            <w:r w:rsidRPr="00FD40C3">
              <w:rPr>
                <w:lang w:val="id-ID"/>
              </w:rPr>
              <w:t xml:space="preserve">    },</w:t>
            </w:r>
          </w:p>
          <w:p w14:paraId="0ABE25FD" w14:textId="77777777" w:rsidR="00801B5C" w:rsidRPr="00FD40C3" w:rsidRDefault="00801B5C" w:rsidP="00801B5C">
            <w:pPr>
              <w:pStyle w:val="Code"/>
              <w:rPr>
                <w:lang w:val="id-ID"/>
              </w:rPr>
            </w:pPr>
            <w:r w:rsidRPr="00FD40C3">
              <w:rPr>
                <w:lang w:val="id-ID"/>
              </w:rPr>
              <w:t xml:space="preserve">    "node_modules/concat-map": {</w:t>
            </w:r>
          </w:p>
          <w:p w14:paraId="3BC41355" w14:textId="77777777" w:rsidR="00801B5C" w:rsidRPr="00FD40C3" w:rsidRDefault="00801B5C" w:rsidP="00801B5C">
            <w:pPr>
              <w:pStyle w:val="Code"/>
              <w:rPr>
                <w:lang w:val="id-ID"/>
              </w:rPr>
            </w:pPr>
            <w:r w:rsidRPr="00FD40C3">
              <w:rPr>
                <w:lang w:val="id-ID"/>
              </w:rPr>
              <w:t xml:space="preserve">      "version": "0.0.1",</w:t>
            </w:r>
          </w:p>
          <w:p w14:paraId="6C267519" w14:textId="77777777" w:rsidR="00801B5C" w:rsidRPr="00FD40C3" w:rsidRDefault="00801B5C" w:rsidP="00801B5C">
            <w:pPr>
              <w:pStyle w:val="Code"/>
              <w:rPr>
                <w:lang w:val="id-ID"/>
              </w:rPr>
            </w:pPr>
            <w:r w:rsidRPr="00FD40C3">
              <w:rPr>
                <w:lang w:val="id-ID"/>
              </w:rPr>
              <w:t xml:space="preserve">      "resolved": "https://registry.npmjs.org/concat-map/-/concat-map-0.0.1.tgz",</w:t>
            </w:r>
          </w:p>
          <w:p w14:paraId="1A673C64" w14:textId="77777777" w:rsidR="00801B5C" w:rsidRPr="00FD40C3" w:rsidRDefault="00801B5C" w:rsidP="00801B5C">
            <w:pPr>
              <w:pStyle w:val="Code"/>
              <w:rPr>
                <w:lang w:val="id-ID"/>
              </w:rPr>
            </w:pPr>
            <w:r w:rsidRPr="00FD40C3">
              <w:rPr>
                <w:lang w:val="id-ID"/>
              </w:rPr>
              <w:t xml:space="preserve">      "integrity": "sha512-/Srv4dswyQNBfohGpz9o6Yb3Gz3SrUDqBH5rTuhGR7ahtlbYKnVxw2bCFMRljaA7EXHaXZ8wsHdodFvbkhKmqg=="</w:t>
            </w:r>
          </w:p>
          <w:p w14:paraId="058488FF" w14:textId="77777777" w:rsidR="00801B5C" w:rsidRPr="00FD40C3" w:rsidRDefault="00801B5C" w:rsidP="00801B5C">
            <w:pPr>
              <w:pStyle w:val="Code"/>
              <w:rPr>
                <w:lang w:val="id-ID"/>
              </w:rPr>
            </w:pPr>
            <w:r w:rsidRPr="00FD40C3">
              <w:rPr>
                <w:lang w:val="id-ID"/>
              </w:rPr>
              <w:t xml:space="preserve">    },</w:t>
            </w:r>
          </w:p>
          <w:p w14:paraId="488848BF" w14:textId="77777777" w:rsidR="00801B5C" w:rsidRPr="00FD40C3" w:rsidRDefault="00801B5C" w:rsidP="00801B5C">
            <w:pPr>
              <w:pStyle w:val="Code"/>
              <w:rPr>
                <w:lang w:val="id-ID"/>
              </w:rPr>
            </w:pPr>
            <w:r w:rsidRPr="00FD40C3">
              <w:rPr>
                <w:lang w:val="id-ID"/>
              </w:rPr>
              <w:t xml:space="preserve">    "node_modules/concat-stream": {</w:t>
            </w:r>
          </w:p>
          <w:p w14:paraId="2F5BA460" w14:textId="77777777" w:rsidR="00801B5C" w:rsidRPr="00FD40C3" w:rsidRDefault="00801B5C" w:rsidP="00801B5C">
            <w:pPr>
              <w:pStyle w:val="Code"/>
              <w:rPr>
                <w:lang w:val="id-ID"/>
              </w:rPr>
            </w:pPr>
            <w:r w:rsidRPr="00FD40C3">
              <w:rPr>
                <w:lang w:val="id-ID"/>
              </w:rPr>
              <w:t xml:space="preserve">      "version": "1.6.2",</w:t>
            </w:r>
          </w:p>
          <w:p w14:paraId="69BDBA4F" w14:textId="77777777" w:rsidR="00801B5C" w:rsidRPr="00FD40C3" w:rsidRDefault="00801B5C" w:rsidP="00801B5C">
            <w:pPr>
              <w:pStyle w:val="Code"/>
              <w:rPr>
                <w:lang w:val="id-ID"/>
              </w:rPr>
            </w:pPr>
            <w:r w:rsidRPr="00FD40C3">
              <w:rPr>
                <w:lang w:val="id-ID"/>
              </w:rPr>
              <w:t xml:space="preserve">      "resolved": "https://registry.npmjs.org/concat-stream/-/concat-stream-1.6.2.tgz",</w:t>
            </w:r>
          </w:p>
          <w:p w14:paraId="2EA154D2" w14:textId="77777777" w:rsidR="00801B5C" w:rsidRPr="00FD40C3" w:rsidRDefault="00801B5C" w:rsidP="00801B5C">
            <w:pPr>
              <w:pStyle w:val="Code"/>
              <w:rPr>
                <w:lang w:val="id-ID"/>
              </w:rPr>
            </w:pPr>
            <w:r w:rsidRPr="00FD40C3">
              <w:rPr>
                <w:lang w:val="id-ID"/>
              </w:rPr>
              <w:t xml:space="preserve">      "integrity": "sha512-27HBghJxjiZtIk3Ycvn/4kbJk/1uZuJFfuPEns6LaEvpvG1f0hTea8lilrouyo9mVc2GWdcEZ8OLoGmSADlrCw==",</w:t>
            </w:r>
          </w:p>
          <w:p w14:paraId="7E3FDA3F" w14:textId="77777777" w:rsidR="00801B5C" w:rsidRPr="00FD40C3" w:rsidRDefault="00801B5C" w:rsidP="00801B5C">
            <w:pPr>
              <w:pStyle w:val="Code"/>
              <w:rPr>
                <w:lang w:val="id-ID"/>
              </w:rPr>
            </w:pPr>
            <w:r w:rsidRPr="00FD40C3">
              <w:rPr>
                <w:lang w:val="id-ID"/>
              </w:rPr>
              <w:t xml:space="preserve">      "engines": [</w:t>
            </w:r>
          </w:p>
          <w:p w14:paraId="72A49A8B" w14:textId="77777777" w:rsidR="00801B5C" w:rsidRPr="00FD40C3" w:rsidRDefault="00801B5C" w:rsidP="00801B5C">
            <w:pPr>
              <w:pStyle w:val="Code"/>
              <w:rPr>
                <w:lang w:val="id-ID"/>
              </w:rPr>
            </w:pPr>
            <w:r w:rsidRPr="00FD40C3">
              <w:rPr>
                <w:lang w:val="id-ID"/>
              </w:rPr>
              <w:t xml:space="preserve">        "node &gt;= 0.8"</w:t>
            </w:r>
          </w:p>
          <w:p w14:paraId="2FC9C9D9" w14:textId="77777777" w:rsidR="00801B5C" w:rsidRPr="00FD40C3" w:rsidRDefault="00801B5C" w:rsidP="00801B5C">
            <w:pPr>
              <w:pStyle w:val="Code"/>
              <w:rPr>
                <w:lang w:val="id-ID"/>
              </w:rPr>
            </w:pPr>
            <w:r w:rsidRPr="00FD40C3">
              <w:rPr>
                <w:lang w:val="id-ID"/>
              </w:rPr>
              <w:t xml:space="preserve">      ],</w:t>
            </w:r>
          </w:p>
          <w:p w14:paraId="6B514D57" w14:textId="77777777" w:rsidR="00801B5C" w:rsidRPr="00FD40C3" w:rsidRDefault="00801B5C" w:rsidP="00801B5C">
            <w:pPr>
              <w:pStyle w:val="Code"/>
              <w:rPr>
                <w:lang w:val="id-ID"/>
              </w:rPr>
            </w:pPr>
            <w:r w:rsidRPr="00FD40C3">
              <w:rPr>
                <w:lang w:val="id-ID"/>
              </w:rPr>
              <w:t xml:space="preserve">      "dependencies": {</w:t>
            </w:r>
          </w:p>
          <w:p w14:paraId="2910F5B2" w14:textId="77777777" w:rsidR="00801B5C" w:rsidRPr="00FD40C3" w:rsidRDefault="00801B5C" w:rsidP="00801B5C">
            <w:pPr>
              <w:pStyle w:val="Code"/>
              <w:rPr>
                <w:lang w:val="id-ID"/>
              </w:rPr>
            </w:pPr>
            <w:r w:rsidRPr="00FD40C3">
              <w:rPr>
                <w:lang w:val="id-ID"/>
              </w:rPr>
              <w:t xml:space="preserve">        "buffer-from": "^1.0.0",</w:t>
            </w:r>
          </w:p>
          <w:p w14:paraId="0AAE8782" w14:textId="77777777" w:rsidR="00801B5C" w:rsidRPr="00FD40C3" w:rsidRDefault="00801B5C" w:rsidP="00801B5C">
            <w:pPr>
              <w:pStyle w:val="Code"/>
              <w:rPr>
                <w:lang w:val="id-ID"/>
              </w:rPr>
            </w:pPr>
            <w:r w:rsidRPr="00FD40C3">
              <w:rPr>
                <w:lang w:val="id-ID"/>
              </w:rPr>
              <w:t xml:space="preserve">        "inherits": "^2.0.3",</w:t>
            </w:r>
          </w:p>
          <w:p w14:paraId="64913189" w14:textId="77777777" w:rsidR="00801B5C" w:rsidRPr="00FD40C3" w:rsidRDefault="00801B5C" w:rsidP="00801B5C">
            <w:pPr>
              <w:pStyle w:val="Code"/>
              <w:rPr>
                <w:lang w:val="id-ID"/>
              </w:rPr>
            </w:pPr>
            <w:r w:rsidRPr="00FD40C3">
              <w:rPr>
                <w:lang w:val="id-ID"/>
              </w:rPr>
              <w:t xml:space="preserve">        "readable-stream": "^2.2.2",</w:t>
            </w:r>
          </w:p>
          <w:p w14:paraId="31262E29" w14:textId="77777777" w:rsidR="00801B5C" w:rsidRPr="00FD40C3" w:rsidRDefault="00801B5C" w:rsidP="00801B5C">
            <w:pPr>
              <w:pStyle w:val="Code"/>
              <w:rPr>
                <w:lang w:val="id-ID"/>
              </w:rPr>
            </w:pPr>
            <w:r w:rsidRPr="00FD40C3">
              <w:rPr>
                <w:lang w:val="id-ID"/>
              </w:rPr>
              <w:t xml:space="preserve">        "typedarray": "^0.0.6"</w:t>
            </w:r>
          </w:p>
          <w:p w14:paraId="20C5A91F" w14:textId="77777777" w:rsidR="00801B5C" w:rsidRPr="00FD40C3" w:rsidRDefault="00801B5C" w:rsidP="00801B5C">
            <w:pPr>
              <w:pStyle w:val="Code"/>
              <w:rPr>
                <w:lang w:val="id-ID"/>
              </w:rPr>
            </w:pPr>
            <w:r w:rsidRPr="00FD40C3">
              <w:rPr>
                <w:lang w:val="id-ID"/>
              </w:rPr>
              <w:t xml:space="preserve">      }</w:t>
            </w:r>
          </w:p>
          <w:p w14:paraId="59F5D603" w14:textId="77777777" w:rsidR="00801B5C" w:rsidRPr="00FD40C3" w:rsidRDefault="00801B5C" w:rsidP="00801B5C">
            <w:pPr>
              <w:pStyle w:val="Code"/>
              <w:rPr>
                <w:lang w:val="id-ID"/>
              </w:rPr>
            </w:pPr>
            <w:r w:rsidRPr="00FD40C3">
              <w:rPr>
                <w:lang w:val="id-ID"/>
              </w:rPr>
              <w:t xml:space="preserve">    },</w:t>
            </w:r>
          </w:p>
          <w:p w14:paraId="4720236E" w14:textId="77777777" w:rsidR="00801B5C" w:rsidRPr="00FD40C3" w:rsidRDefault="00801B5C" w:rsidP="00801B5C">
            <w:pPr>
              <w:pStyle w:val="Code"/>
              <w:rPr>
                <w:lang w:val="id-ID"/>
              </w:rPr>
            </w:pPr>
            <w:r w:rsidRPr="00FD40C3">
              <w:rPr>
                <w:lang w:val="id-ID"/>
              </w:rPr>
              <w:t xml:space="preserve">    "node_modules/content-disposition": {</w:t>
            </w:r>
          </w:p>
          <w:p w14:paraId="36FC13D8" w14:textId="77777777" w:rsidR="00801B5C" w:rsidRPr="00FD40C3" w:rsidRDefault="00801B5C" w:rsidP="00801B5C">
            <w:pPr>
              <w:pStyle w:val="Code"/>
              <w:rPr>
                <w:lang w:val="id-ID"/>
              </w:rPr>
            </w:pPr>
            <w:r w:rsidRPr="00FD40C3">
              <w:rPr>
                <w:lang w:val="id-ID"/>
              </w:rPr>
              <w:t xml:space="preserve">      "version": "0.5.4",</w:t>
            </w:r>
          </w:p>
          <w:p w14:paraId="7F9219FC" w14:textId="77777777" w:rsidR="00801B5C" w:rsidRPr="00FD40C3" w:rsidRDefault="00801B5C" w:rsidP="00801B5C">
            <w:pPr>
              <w:pStyle w:val="Code"/>
              <w:rPr>
                <w:lang w:val="id-ID"/>
              </w:rPr>
            </w:pPr>
            <w:r w:rsidRPr="00FD40C3">
              <w:rPr>
                <w:lang w:val="id-ID"/>
              </w:rPr>
              <w:t xml:space="preserve">      "resolved": "https://registry.npmjs.org/content-disposition/-/content-disposition-0.5.4.tgz",</w:t>
            </w:r>
          </w:p>
          <w:p w14:paraId="22FBD48E" w14:textId="77777777" w:rsidR="00801B5C" w:rsidRPr="00FD40C3" w:rsidRDefault="00801B5C" w:rsidP="00801B5C">
            <w:pPr>
              <w:pStyle w:val="Code"/>
              <w:rPr>
                <w:lang w:val="id-ID"/>
              </w:rPr>
            </w:pPr>
            <w:r w:rsidRPr="00FD40C3">
              <w:rPr>
                <w:lang w:val="id-ID"/>
              </w:rPr>
              <w:t xml:space="preserve">      "integrity": "sha512-FveZTNuGw04cxlAiWbzi6zTAL/lhehaWbTtgluJh4/E95DqMwTmha3KZN1aAWA8cFIhHzMZUvLevkw5Rqk+tSQ==",</w:t>
            </w:r>
          </w:p>
          <w:p w14:paraId="321616BD" w14:textId="77777777" w:rsidR="00801B5C" w:rsidRPr="00FD40C3" w:rsidRDefault="00801B5C" w:rsidP="00801B5C">
            <w:pPr>
              <w:pStyle w:val="Code"/>
              <w:rPr>
                <w:lang w:val="id-ID"/>
              </w:rPr>
            </w:pPr>
            <w:r w:rsidRPr="00FD40C3">
              <w:rPr>
                <w:lang w:val="id-ID"/>
              </w:rPr>
              <w:t xml:space="preserve">      "dependencies": {</w:t>
            </w:r>
          </w:p>
          <w:p w14:paraId="1473319F" w14:textId="77777777" w:rsidR="00801B5C" w:rsidRPr="00FD40C3" w:rsidRDefault="00801B5C" w:rsidP="00801B5C">
            <w:pPr>
              <w:pStyle w:val="Code"/>
              <w:rPr>
                <w:lang w:val="id-ID"/>
              </w:rPr>
            </w:pPr>
            <w:r w:rsidRPr="00FD40C3">
              <w:rPr>
                <w:lang w:val="id-ID"/>
              </w:rPr>
              <w:t xml:space="preserve">        "safe-buffer": "5.2.1"</w:t>
            </w:r>
          </w:p>
          <w:p w14:paraId="224355E3" w14:textId="77777777" w:rsidR="00801B5C" w:rsidRPr="00FD40C3" w:rsidRDefault="00801B5C" w:rsidP="00801B5C">
            <w:pPr>
              <w:pStyle w:val="Code"/>
              <w:rPr>
                <w:lang w:val="id-ID"/>
              </w:rPr>
            </w:pPr>
            <w:r w:rsidRPr="00FD40C3">
              <w:rPr>
                <w:lang w:val="id-ID"/>
              </w:rPr>
              <w:t xml:space="preserve">      },</w:t>
            </w:r>
          </w:p>
          <w:p w14:paraId="0C42B6FE" w14:textId="77777777" w:rsidR="00801B5C" w:rsidRPr="00FD40C3" w:rsidRDefault="00801B5C" w:rsidP="00801B5C">
            <w:pPr>
              <w:pStyle w:val="Code"/>
              <w:rPr>
                <w:lang w:val="id-ID"/>
              </w:rPr>
            </w:pPr>
            <w:r w:rsidRPr="00FD40C3">
              <w:rPr>
                <w:lang w:val="id-ID"/>
              </w:rPr>
              <w:t xml:space="preserve">      "engines": {</w:t>
            </w:r>
          </w:p>
          <w:p w14:paraId="7672D35C" w14:textId="77777777" w:rsidR="00801B5C" w:rsidRPr="00FD40C3" w:rsidRDefault="00801B5C" w:rsidP="00801B5C">
            <w:pPr>
              <w:pStyle w:val="Code"/>
              <w:rPr>
                <w:lang w:val="id-ID"/>
              </w:rPr>
            </w:pPr>
            <w:r w:rsidRPr="00FD40C3">
              <w:rPr>
                <w:lang w:val="id-ID"/>
              </w:rPr>
              <w:t xml:space="preserve">        "node": "&gt;= 0.6"</w:t>
            </w:r>
          </w:p>
          <w:p w14:paraId="2E236D41" w14:textId="77777777" w:rsidR="00801B5C" w:rsidRPr="00FD40C3" w:rsidRDefault="00801B5C" w:rsidP="00801B5C">
            <w:pPr>
              <w:pStyle w:val="Code"/>
              <w:rPr>
                <w:lang w:val="id-ID"/>
              </w:rPr>
            </w:pPr>
            <w:r w:rsidRPr="00FD40C3">
              <w:rPr>
                <w:lang w:val="id-ID"/>
              </w:rPr>
              <w:t xml:space="preserve">      }</w:t>
            </w:r>
          </w:p>
          <w:p w14:paraId="202321C5" w14:textId="77777777" w:rsidR="00801B5C" w:rsidRPr="00FD40C3" w:rsidRDefault="00801B5C" w:rsidP="00801B5C">
            <w:pPr>
              <w:pStyle w:val="Code"/>
              <w:rPr>
                <w:lang w:val="id-ID"/>
              </w:rPr>
            </w:pPr>
            <w:r w:rsidRPr="00FD40C3">
              <w:rPr>
                <w:lang w:val="id-ID"/>
              </w:rPr>
              <w:t xml:space="preserve">    },</w:t>
            </w:r>
          </w:p>
          <w:p w14:paraId="7ED33D28" w14:textId="77777777" w:rsidR="00801B5C" w:rsidRPr="00FD40C3" w:rsidRDefault="00801B5C" w:rsidP="00801B5C">
            <w:pPr>
              <w:pStyle w:val="Code"/>
              <w:rPr>
                <w:lang w:val="id-ID"/>
              </w:rPr>
            </w:pPr>
            <w:r w:rsidRPr="00FD40C3">
              <w:rPr>
                <w:lang w:val="id-ID"/>
              </w:rPr>
              <w:t xml:space="preserve">    "node_modules/content-type": {</w:t>
            </w:r>
          </w:p>
          <w:p w14:paraId="08DE2963" w14:textId="77777777" w:rsidR="00801B5C" w:rsidRPr="00FD40C3" w:rsidRDefault="00801B5C" w:rsidP="00801B5C">
            <w:pPr>
              <w:pStyle w:val="Code"/>
              <w:rPr>
                <w:lang w:val="id-ID"/>
              </w:rPr>
            </w:pPr>
            <w:r w:rsidRPr="00FD40C3">
              <w:rPr>
                <w:lang w:val="id-ID"/>
              </w:rPr>
              <w:t xml:space="preserve">      "version": "1.0.5",</w:t>
            </w:r>
          </w:p>
          <w:p w14:paraId="4DE66633" w14:textId="77777777" w:rsidR="00801B5C" w:rsidRPr="00FD40C3" w:rsidRDefault="00801B5C" w:rsidP="00801B5C">
            <w:pPr>
              <w:pStyle w:val="Code"/>
              <w:rPr>
                <w:lang w:val="id-ID"/>
              </w:rPr>
            </w:pPr>
            <w:r w:rsidRPr="00FD40C3">
              <w:rPr>
                <w:lang w:val="id-ID"/>
              </w:rPr>
              <w:t xml:space="preserve">      "resolved": "https://registry.npmjs.org/content-type/-/content-type-1.0.5.tgz",</w:t>
            </w:r>
          </w:p>
          <w:p w14:paraId="1AEB84F3" w14:textId="77777777" w:rsidR="00801B5C" w:rsidRPr="00FD40C3" w:rsidRDefault="00801B5C" w:rsidP="00801B5C">
            <w:pPr>
              <w:pStyle w:val="Code"/>
              <w:rPr>
                <w:lang w:val="id-ID"/>
              </w:rPr>
            </w:pPr>
            <w:r w:rsidRPr="00FD40C3">
              <w:rPr>
                <w:lang w:val="id-ID"/>
              </w:rPr>
              <w:t xml:space="preserve">      "integrity": "sha512-nTjqfcBFEipKdXCv4YDQWCfmcLZKm81ldF0pAopTvyrFGVbcR6P/VAAd5G7N+0tTr8QqiU0tFadD6FK4NtJwOA==",</w:t>
            </w:r>
          </w:p>
          <w:p w14:paraId="5858309F" w14:textId="77777777" w:rsidR="00801B5C" w:rsidRPr="00FD40C3" w:rsidRDefault="00801B5C" w:rsidP="00801B5C">
            <w:pPr>
              <w:pStyle w:val="Code"/>
              <w:rPr>
                <w:lang w:val="id-ID"/>
              </w:rPr>
            </w:pPr>
            <w:r w:rsidRPr="00FD40C3">
              <w:rPr>
                <w:lang w:val="id-ID"/>
              </w:rPr>
              <w:t xml:space="preserve">      "engines": {</w:t>
            </w:r>
          </w:p>
          <w:p w14:paraId="4A4E3581" w14:textId="77777777" w:rsidR="00801B5C" w:rsidRPr="00FD40C3" w:rsidRDefault="00801B5C" w:rsidP="00801B5C">
            <w:pPr>
              <w:pStyle w:val="Code"/>
              <w:rPr>
                <w:lang w:val="id-ID"/>
              </w:rPr>
            </w:pPr>
            <w:r w:rsidRPr="00FD40C3">
              <w:rPr>
                <w:lang w:val="id-ID"/>
              </w:rPr>
              <w:t xml:space="preserve">        "node": "&gt;= 0.6"</w:t>
            </w:r>
          </w:p>
          <w:p w14:paraId="3567655D" w14:textId="77777777" w:rsidR="00801B5C" w:rsidRPr="00FD40C3" w:rsidRDefault="00801B5C" w:rsidP="00801B5C">
            <w:pPr>
              <w:pStyle w:val="Code"/>
              <w:rPr>
                <w:lang w:val="id-ID"/>
              </w:rPr>
            </w:pPr>
            <w:r w:rsidRPr="00FD40C3">
              <w:rPr>
                <w:lang w:val="id-ID"/>
              </w:rPr>
              <w:t xml:space="preserve">      }</w:t>
            </w:r>
          </w:p>
          <w:p w14:paraId="5AA86FE8" w14:textId="77777777" w:rsidR="00801B5C" w:rsidRPr="00FD40C3" w:rsidRDefault="00801B5C" w:rsidP="00801B5C">
            <w:pPr>
              <w:pStyle w:val="Code"/>
              <w:rPr>
                <w:lang w:val="id-ID"/>
              </w:rPr>
            </w:pPr>
            <w:r w:rsidRPr="00FD40C3">
              <w:rPr>
                <w:lang w:val="id-ID"/>
              </w:rPr>
              <w:t xml:space="preserve">    },</w:t>
            </w:r>
          </w:p>
          <w:p w14:paraId="0ADA104B" w14:textId="77777777" w:rsidR="00801B5C" w:rsidRPr="00FD40C3" w:rsidRDefault="00801B5C" w:rsidP="00801B5C">
            <w:pPr>
              <w:pStyle w:val="Code"/>
              <w:rPr>
                <w:lang w:val="id-ID"/>
              </w:rPr>
            </w:pPr>
            <w:r w:rsidRPr="00FD40C3">
              <w:rPr>
                <w:lang w:val="id-ID"/>
              </w:rPr>
              <w:t xml:space="preserve">    "node_modules/cookie": {</w:t>
            </w:r>
          </w:p>
          <w:p w14:paraId="6AAFCE22" w14:textId="77777777" w:rsidR="00801B5C" w:rsidRPr="00FD40C3" w:rsidRDefault="00801B5C" w:rsidP="00801B5C">
            <w:pPr>
              <w:pStyle w:val="Code"/>
              <w:rPr>
                <w:lang w:val="id-ID"/>
              </w:rPr>
            </w:pPr>
            <w:r w:rsidRPr="00FD40C3">
              <w:rPr>
                <w:lang w:val="id-ID"/>
              </w:rPr>
              <w:t xml:space="preserve">      "version": "0.5.0",</w:t>
            </w:r>
          </w:p>
          <w:p w14:paraId="7583D3BA" w14:textId="77777777" w:rsidR="00801B5C" w:rsidRPr="00FD40C3" w:rsidRDefault="00801B5C" w:rsidP="00801B5C">
            <w:pPr>
              <w:pStyle w:val="Code"/>
              <w:rPr>
                <w:lang w:val="id-ID"/>
              </w:rPr>
            </w:pPr>
            <w:r w:rsidRPr="00FD40C3">
              <w:rPr>
                <w:lang w:val="id-ID"/>
              </w:rPr>
              <w:t xml:space="preserve">      "resolved": "https://registry.npmjs.org/cookie/-/cookie-0.5.0.tgz",</w:t>
            </w:r>
          </w:p>
          <w:p w14:paraId="5D5E7D8E" w14:textId="77777777" w:rsidR="00801B5C" w:rsidRPr="00FD40C3" w:rsidRDefault="00801B5C" w:rsidP="00801B5C">
            <w:pPr>
              <w:pStyle w:val="Code"/>
              <w:rPr>
                <w:lang w:val="id-ID"/>
              </w:rPr>
            </w:pPr>
            <w:r w:rsidRPr="00FD40C3">
              <w:rPr>
                <w:lang w:val="id-ID"/>
              </w:rPr>
              <w:t xml:space="preserve">      "integrity": "sha512-YZ3GUyn/o8gfKJlnlX7g7xq4gyO6OSuhGPKaaGssGB2qgDUS0gPgtTvoyZLTt9Ab6dC4</w:t>
            </w:r>
            <w:r w:rsidRPr="00FD40C3">
              <w:rPr>
                <w:lang w:val="id-ID"/>
              </w:rPr>
              <w:lastRenderedPageBreak/>
              <w:t>hfc9dV5arkvc/OCmrw==",</w:t>
            </w:r>
          </w:p>
          <w:p w14:paraId="0D039B83" w14:textId="77777777" w:rsidR="00801B5C" w:rsidRPr="00FD40C3" w:rsidRDefault="00801B5C" w:rsidP="00801B5C">
            <w:pPr>
              <w:pStyle w:val="Code"/>
              <w:rPr>
                <w:lang w:val="id-ID"/>
              </w:rPr>
            </w:pPr>
            <w:r w:rsidRPr="00FD40C3">
              <w:rPr>
                <w:lang w:val="id-ID"/>
              </w:rPr>
              <w:t xml:space="preserve">      "engines": {</w:t>
            </w:r>
          </w:p>
          <w:p w14:paraId="5E71ABC8" w14:textId="77777777" w:rsidR="00801B5C" w:rsidRPr="00FD40C3" w:rsidRDefault="00801B5C" w:rsidP="00801B5C">
            <w:pPr>
              <w:pStyle w:val="Code"/>
              <w:rPr>
                <w:lang w:val="id-ID"/>
              </w:rPr>
            </w:pPr>
            <w:r w:rsidRPr="00FD40C3">
              <w:rPr>
                <w:lang w:val="id-ID"/>
              </w:rPr>
              <w:t xml:space="preserve">        "node": "&gt;= 0.6"</w:t>
            </w:r>
          </w:p>
          <w:p w14:paraId="49D80487" w14:textId="77777777" w:rsidR="00801B5C" w:rsidRPr="00FD40C3" w:rsidRDefault="00801B5C" w:rsidP="00801B5C">
            <w:pPr>
              <w:pStyle w:val="Code"/>
              <w:rPr>
                <w:lang w:val="id-ID"/>
              </w:rPr>
            </w:pPr>
            <w:r w:rsidRPr="00FD40C3">
              <w:rPr>
                <w:lang w:val="id-ID"/>
              </w:rPr>
              <w:t xml:space="preserve">      }</w:t>
            </w:r>
          </w:p>
          <w:p w14:paraId="7F3285F5" w14:textId="77777777" w:rsidR="00801B5C" w:rsidRPr="00FD40C3" w:rsidRDefault="00801B5C" w:rsidP="00801B5C">
            <w:pPr>
              <w:pStyle w:val="Code"/>
              <w:rPr>
                <w:lang w:val="id-ID"/>
              </w:rPr>
            </w:pPr>
            <w:r w:rsidRPr="00FD40C3">
              <w:rPr>
                <w:lang w:val="id-ID"/>
              </w:rPr>
              <w:t xml:space="preserve">    },</w:t>
            </w:r>
          </w:p>
          <w:p w14:paraId="5049FCD1" w14:textId="77777777" w:rsidR="00801B5C" w:rsidRPr="00FD40C3" w:rsidRDefault="00801B5C" w:rsidP="00801B5C">
            <w:pPr>
              <w:pStyle w:val="Code"/>
              <w:rPr>
                <w:lang w:val="id-ID"/>
              </w:rPr>
            </w:pPr>
            <w:r w:rsidRPr="00FD40C3">
              <w:rPr>
                <w:lang w:val="id-ID"/>
              </w:rPr>
              <w:t xml:space="preserve">    "node_modules/cookie-signature": {</w:t>
            </w:r>
          </w:p>
          <w:p w14:paraId="4174BEA9" w14:textId="77777777" w:rsidR="00801B5C" w:rsidRPr="00FD40C3" w:rsidRDefault="00801B5C" w:rsidP="00801B5C">
            <w:pPr>
              <w:pStyle w:val="Code"/>
              <w:rPr>
                <w:lang w:val="id-ID"/>
              </w:rPr>
            </w:pPr>
            <w:r w:rsidRPr="00FD40C3">
              <w:rPr>
                <w:lang w:val="id-ID"/>
              </w:rPr>
              <w:t xml:space="preserve">      "version": "1.0.6",</w:t>
            </w:r>
          </w:p>
          <w:p w14:paraId="36C31FFA" w14:textId="77777777" w:rsidR="00801B5C" w:rsidRPr="00FD40C3" w:rsidRDefault="00801B5C" w:rsidP="00801B5C">
            <w:pPr>
              <w:pStyle w:val="Code"/>
              <w:rPr>
                <w:lang w:val="id-ID"/>
              </w:rPr>
            </w:pPr>
            <w:r w:rsidRPr="00FD40C3">
              <w:rPr>
                <w:lang w:val="id-ID"/>
              </w:rPr>
              <w:t xml:space="preserve">      "resolved": "https://registry.npmjs.org/cookie-signature/-/cookie-signature-1.0.6.tgz",</w:t>
            </w:r>
          </w:p>
          <w:p w14:paraId="76AE97B4" w14:textId="77777777" w:rsidR="00801B5C" w:rsidRPr="00FD40C3" w:rsidRDefault="00801B5C" w:rsidP="00801B5C">
            <w:pPr>
              <w:pStyle w:val="Code"/>
              <w:rPr>
                <w:lang w:val="id-ID"/>
              </w:rPr>
            </w:pPr>
            <w:r w:rsidRPr="00FD40C3">
              <w:rPr>
                <w:lang w:val="id-ID"/>
              </w:rPr>
              <w:t xml:space="preserve">      "integrity": "sha512-QADzlaHc8icV8I7vbaJXJwod9HWYp8uCqf1xa4OfNu1T7JVxQIrUgOWtHdNDtPiywmFbiS12VjotIXLrKM3orQ=="</w:t>
            </w:r>
          </w:p>
          <w:p w14:paraId="22FEC516" w14:textId="77777777" w:rsidR="00801B5C" w:rsidRPr="00FD40C3" w:rsidRDefault="00801B5C" w:rsidP="00801B5C">
            <w:pPr>
              <w:pStyle w:val="Code"/>
              <w:rPr>
                <w:lang w:val="id-ID"/>
              </w:rPr>
            </w:pPr>
            <w:r w:rsidRPr="00FD40C3">
              <w:rPr>
                <w:lang w:val="id-ID"/>
              </w:rPr>
              <w:t xml:space="preserve">    },</w:t>
            </w:r>
          </w:p>
          <w:p w14:paraId="22DB97AA" w14:textId="77777777" w:rsidR="00801B5C" w:rsidRPr="00FD40C3" w:rsidRDefault="00801B5C" w:rsidP="00801B5C">
            <w:pPr>
              <w:pStyle w:val="Code"/>
              <w:rPr>
                <w:lang w:val="id-ID"/>
              </w:rPr>
            </w:pPr>
            <w:r w:rsidRPr="00FD40C3">
              <w:rPr>
                <w:lang w:val="id-ID"/>
              </w:rPr>
              <w:t xml:space="preserve">    "node_modules/core-util-is": {</w:t>
            </w:r>
          </w:p>
          <w:p w14:paraId="5D5610D9" w14:textId="77777777" w:rsidR="00801B5C" w:rsidRPr="00FD40C3" w:rsidRDefault="00801B5C" w:rsidP="00801B5C">
            <w:pPr>
              <w:pStyle w:val="Code"/>
              <w:rPr>
                <w:lang w:val="id-ID"/>
              </w:rPr>
            </w:pPr>
            <w:r w:rsidRPr="00FD40C3">
              <w:rPr>
                <w:lang w:val="id-ID"/>
              </w:rPr>
              <w:t xml:space="preserve">      "version": "1.0.3",</w:t>
            </w:r>
          </w:p>
          <w:p w14:paraId="49D14899" w14:textId="77777777" w:rsidR="00801B5C" w:rsidRPr="00FD40C3" w:rsidRDefault="00801B5C" w:rsidP="00801B5C">
            <w:pPr>
              <w:pStyle w:val="Code"/>
              <w:rPr>
                <w:lang w:val="id-ID"/>
              </w:rPr>
            </w:pPr>
            <w:r w:rsidRPr="00FD40C3">
              <w:rPr>
                <w:lang w:val="id-ID"/>
              </w:rPr>
              <w:t xml:space="preserve">      "resolved": "https://registry.npmjs.org/core-util-is/-/core-util-is-1.0.3.tgz",</w:t>
            </w:r>
          </w:p>
          <w:p w14:paraId="7CDAE168" w14:textId="77777777" w:rsidR="00801B5C" w:rsidRPr="00FD40C3" w:rsidRDefault="00801B5C" w:rsidP="00801B5C">
            <w:pPr>
              <w:pStyle w:val="Code"/>
              <w:rPr>
                <w:lang w:val="id-ID"/>
              </w:rPr>
            </w:pPr>
            <w:r w:rsidRPr="00FD40C3">
              <w:rPr>
                <w:lang w:val="id-ID"/>
              </w:rPr>
              <w:t xml:space="preserve">      "integrity": "sha512-ZQBvi1DcpJ4GDqanjucZ2Hj3wEO5pZDS89BWbkcrvdxksJorwUDDZamX9ldFkp9aw2lmBDLgkObEA4DWNJ9FYQ=="</w:t>
            </w:r>
          </w:p>
          <w:p w14:paraId="74064C16" w14:textId="77777777" w:rsidR="00801B5C" w:rsidRPr="00FD40C3" w:rsidRDefault="00801B5C" w:rsidP="00801B5C">
            <w:pPr>
              <w:pStyle w:val="Code"/>
              <w:rPr>
                <w:lang w:val="id-ID"/>
              </w:rPr>
            </w:pPr>
            <w:r w:rsidRPr="00FD40C3">
              <w:rPr>
                <w:lang w:val="id-ID"/>
              </w:rPr>
              <w:t xml:space="preserve">    },</w:t>
            </w:r>
          </w:p>
          <w:p w14:paraId="30A1EB31" w14:textId="77777777" w:rsidR="00801B5C" w:rsidRPr="00FD40C3" w:rsidRDefault="00801B5C" w:rsidP="00801B5C">
            <w:pPr>
              <w:pStyle w:val="Code"/>
              <w:rPr>
                <w:lang w:val="id-ID"/>
              </w:rPr>
            </w:pPr>
            <w:r w:rsidRPr="00FD40C3">
              <w:rPr>
                <w:lang w:val="id-ID"/>
              </w:rPr>
              <w:t xml:space="preserve">    "node_modules/csv": {</w:t>
            </w:r>
          </w:p>
          <w:p w14:paraId="4EC892BD" w14:textId="77777777" w:rsidR="00801B5C" w:rsidRPr="00FD40C3" w:rsidRDefault="00801B5C" w:rsidP="00801B5C">
            <w:pPr>
              <w:pStyle w:val="Code"/>
              <w:rPr>
                <w:lang w:val="id-ID"/>
              </w:rPr>
            </w:pPr>
            <w:r w:rsidRPr="00FD40C3">
              <w:rPr>
                <w:lang w:val="id-ID"/>
              </w:rPr>
              <w:t xml:space="preserve">      "version": "6.3.0",</w:t>
            </w:r>
          </w:p>
          <w:p w14:paraId="7FB231A0" w14:textId="77777777" w:rsidR="00801B5C" w:rsidRPr="00FD40C3" w:rsidRDefault="00801B5C" w:rsidP="00801B5C">
            <w:pPr>
              <w:pStyle w:val="Code"/>
              <w:rPr>
                <w:lang w:val="id-ID"/>
              </w:rPr>
            </w:pPr>
            <w:r w:rsidRPr="00FD40C3">
              <w:rPr>
                <w:lang w:val="id-ID"/>
              </w:rPr>
              <w:t xml:space="preserve">      "resolved": "https://registry.npmjs.org/csv/-/csv-6.3.0.tgz",</w:t>
            </w:r>
          </w:p>
          <w:p w14:paraId="7226C693" w14:textId="77777777" w:rsidR="00801B5C" w:rsidRPr="00FD40C3" w:rsidRDefault="00801B5C" w:rsidP="00801B5C">
            <w:pPr>
              <w:pStyle w:val="Code"/>
              <w:rPr>
                <w:lang w:val="id-ID"/>
              </w:rPr>
            </w:pPr>
            <w:r w:rsidRPr="00FD40C3">
              <w:rPr>
                <w:lang w:val="id-ID"/>
              </w:rPr>
              <w:t xml:space="preserve">      "integrity": "sha512-wXakaMNIz6qe/a15AXQ6JA9urN2lEx08J/3xpxv7Ke3GOrio300Ikbqzrlg1ML0fuEOULHhswvSxtN5h/72sHg==",</w:t>
            </w:r>
          </w:p>
          <w:p w14:paraId="549CF48E" w14:textId="77777777" w:rsidR="00801B5C" w:rsidRPr="00FD40C3" w:rsidRDefault="00801B5C" w:rsidP="00801B5C">
            <w:pPr>
              <w:pStyle w:val="Code"/>
              <w:rPr>
                <w:lang w:val="id-ID"/>
              </w:rPr>
            </w:pPr>
            <w:r w:rsidRPr="00FD40C3">
              <w:rPr>
                <w:lang w:val="id-ID"/>
              </w:rPr>
              <w:t xml:space="preserve">      "dependencies": {</w:t>
            </w:r>
          </w:p>
          <w:p w14:paraId="245ECEDE" w14:textId="77777777" w:rsidR="00801B5C" w:rsidRPr="00FD40C3" w:rsidRDefault="00801B5C" w:rsidP="00801B5C">
            <w:pPr>
              <w:pStyle w:val="Code"/>
              <w:rPr>
                <w:lang w:val="id-ID"/>
              </w:rPr>
            </w:pPr>
            <w:r w:rsidRPr="00FD40C3">
              <w:rPr>
                <w:lang w:val="id-ID"/>
              </w:rPr>
              <w:t xml:space="preserve">        "csv-generate": "^4.2.6",</w:t>
            </w:r>
          </w:p>
          <w:p w14:paraId="6432E7F9" w14:textId="77777777" w:rsidR="00801B5C" w:rsidRPr="00FD40C3" w:rsidRDefault="00801B5C" w:rsidP="00801B5C">
            <w:pPr>
              <w:pStyle w:val="Code"/>
              <w:rPr>
                <w:lang w:val="id-ID"/>
              </w:rPr>
            </w:pPr>
            <w:r w:rsidRPr="00FD40C3">
              <w:rPr>
                <w:lang w:val="id-ID"/>
              </w:rPr>
              <w:t xml:space="preserve">        "csv-parse": "^5.3.10",</w:t>
            </w:r>
          </w:p>
          <w:p w14:paraId="0FFA26AF" w14:textId="77777777" w:rsidR="00801B5C" w:rsidRPr="00FD40C3" w:rsidRDefault="00801B5C" w:rsidP="00801B5C">
            <w:pPr>
              <w:pStyle w:val="Code"/>
              <w:rPr>
                <w:lang w:val="id-ID"/>
              </w:rPr>
            </w:pPr>
            <w:r w:rsidRPr="00FD40C3">
              <w:rPr>
                <w:lang w:val="id-ID"/>
              </w:rPr>
              <w:t xml:space="preserve">        "csv-stringify": "^6.4.0",</w:t>
            </w:r>
          </w:p>
          <w:p w14:paraId="0AAAB848" w14:textId="77777777" w:rsidR="00801B5C" w:rsidRPr="00FD40C3" w:rsidRDefault="00801B5C" w:rsidP="00801B5C">
            <w:pPr>
              <w:pStyle w:val="Code"/>
              <w:rPr>
                <w:lang w:val="id-ID"/>
              </w:rPr>
            </w:pPr>
            <w:r w:rsidRPr="00FD40C3">
              <w:rPr>
                <w:lang w:val="id-ID"/>
              </w:rPr>
              <w:t xml:space="preserve">        "stream-transform": "^3.2.6"</w:t>
            </w:r>
          </w:p>
          <w:p w14:paraId="526C582E" w14:textId="77777777" w:rsidR="00801B5C" w:rsidRPr="00FD40C3" w:rsidRDefault="00801B5C" w:rsidP="00801B5C">
            <w:pPr>
              <w:pStyle w:val="Code"/>
              <w:rPr>
                <w:lang w:val="id-ID"/>
              </w:rPr>
            </w:pPr>
            <w:r w:rsidRPr="00FD40C3">
              <w:rPr>
                <w:lang w:val="id-ID"/>
              </w:rPr>
              <w:t xml:space="preserve">      },</w:t>
            </w:r>
          </w:p>
          <w:p w14:paraId="217FB521" w14:textId="77777777" w:rsidR="00801B5C" w:rsidRPr="00FD40C3" w:rsidRDefault="00801B5C" w:rsidP="00801B5C">
            <w:pPr>
              <w:pStyle w:val="Code"/>
              <w:rPr>
                <w:lang w:val="id-ID"/>
              </w:rPr>
            </w:pPr>
            <w:r w:rsidRPr="00FD40C3">
              <w:rPr>
                <w:lang w:val="id-ID"/>
              </w:rPr>
              <w:t xml:space="preserve">      "engines": {</w:t>
            </w:r>
          </w:p>
          <w:p w14:paraId="3B54735A" w14:textId="77777777" w:rsidR="00801B5C" w:rsidRPr="00FD40C3" w:rsidRDefault="00801B5C" w:rsidP="00801B5C">
            <w:pPr>
              <w:pStyle w:val="Code"/>
              <w:rPr>
                <w:lang w:val="id-ID"/>
              </w:rPr>
            </w:pPr>
            <w:r w:rsidRPr="00FD40C3">
              <w:rPr>
                <w:lang w:val="id-ID"/>
              </w:rPr>
              <w:t xml:space="preserve">        "node": "&gt;= 0.1.90"</w:t>
            </w:r>
          </w:p>
          <w:p w14:paraId="31DA1EA9" w14:textId="77777777" w:rsidR="00801B5C" w:rsidRPr="00FD40C3" w:rsidRDefault="00801B5C" w:rsidP="00801B5C">
            <w:pPr>
              <w:pStyle w:val="Code"/>
              <w:rPr>
                <w:lang w:val="id-ID"/>
              </w:rPr>
            </w:pPr>
            <w:r w:rsidRPr="00FD40C3">
              <w:rPr>
                <w:lang w:val="id-ID"/>
              </w:rPr>
              <w:t xml:space="preserve">      }</w:t>
            </w:r>
          </w:p>
          <w:p w14:paraId="17D70081" w14:textId="77777777" w:rsidR="00801B5C" w:rsidRPr="00FD40C3" w:rsidRDefault="00801B5C" w:rsidP="00801B5C">
            <w:pPr>
              <w:pStyle w:val="Code"/>
              <w:rPr>
                <w:lang w:val="id-ID"/>
              </w:rPr>
            </w:pPr>
            <w:r w:rsidRPr="00FD40C3">
              <w:rPr>
                <w:lang w:val="id-ID"/>
              </w:rPr>
              <w:t xml:space="preserve">    },</w:t>
            </w:r>
          </w:p>
          <w:p w14:paraId="2E3B16CD" w14:textId="77777777" w:rsidR="00801B5C" w:rsidRPr="00FD40C3" w:rsidRDefault="00801B5C" w:rsidP="00801B5C">
            <w:pPr>
              <w:pStyle w:val="Code"/>
              <w:rPr>
                <w:lang w:val="id-ID"/>
              </w:rPr>
            </w:pPr>
            <w:r w:rsidRPr="00FD40C3">
              <w:rPr>
                <w:lang w:val="id-ID"/>
              </w:rPr>
              <w:t xml:space="preserve">    "node_modules/csv-generate": {</w:t>
            </w:r>
          </w:p>
          <w:p w14:paraId="2BE68A52" w14:textId="77777777" w:rsidR="00801B5C" w:rsidRPr="00FD40C3" w:rsidRDefault="00801B5C" w:rsidP="00801B5C">
            <w:pPr>
              <w:pStyle w:val="Code"/>
              <w:rPr>
                <w:lang w:val="id-ID"/>
              </w:rPr>
            </w:pPr>
            <w:r w:rsidRPr="00FD40C3">
              <w:rPr>
                <w:lang w:val="id-ID"/>
              </w:rPr>
              <w:t xml:space="preserve">      "version": "4.2.6",</w:t>
            </w:r>
          </w:p>
          <w:p w14:paraId="46552915" w14:textId="77777777" w:rsidR="00801B5C" w:rsidRPr="00FD40C3" w:rsidRDefault="00801B5C" w:rsidP="00801B5C">
            <w:pPr>
              <w:pStyle w:val="Code"/>
              <w:rPr>
                <w:lang w:val="id-ID"/>
              </w:rPr>
            </w:pPr>
            <w:r w:rsidRPr="00FD40C3">
              <w:rPr>
                <w:lang w:val="id-ID"/>
              </w:rPr>
              <w:t xml:space="preserve">      "resolved": "https://registry.npmjs.org/csv-generate/-/csv-generate-4.2.6.tgz",</w:t>
            </w:r>
          </w:p>
          <w:p w14:paraId="4C15D46F" w14:textId="77777777" w:rsidR="00801B5C" w:rsidRPr="00FD40C3" w:rsidRDefault="00801B5C" w:rsidP="00801B5C">
            <w:pPr>
              <w:pStyle w:val="Code"/>
              <w:rPr>
                <w:lang w:val="id-ID"/>
              </w:rPr>
            </w:pPr>
            <w:r w:rsidRPr="00FD40C3">
              <w:rPr>
                <w:lang w:val="id-ID"/>
              </w:rPr>
              <w:t xml:space="preserve">      "integrity": "sha512-VtnYqhWLcsUocA346ewFOk+rrqcoT663j11vXzD2uelXq9WguQ3QzDeVD8ISso7hhVtkDSHcWl9psdemeiEHDA=="</w:t>
            </w:r>
          </w:p>
          <w:p w14:paraId="7C837CF0" w14:textId="77777777" w:rsidR="00801B5C" w:rsidRPr="00FD40C3" w:rsidRDefault="00801B5C" w:rsidP="00801B5C">
            <w:pPr>
              <w:pStyle w:val="Code"/>
              <w:rPr>
                <w:lang w:val="id-ID"/>
              </w:rPr>
            </w:pPr>
            <w:r w:rsidRPr="00FD40C3">
              <w:rPr>
                <w:lang w:val="id-ID"/>
              </w:rPr>
              <w:t xml:space="preserve">    },</w:t>
            </w:r>
          </w:p>
          <w:p w14:paraId="5B5D027D" w14:textId="77777777" w:rsidR="00801B5C" w:rsidRPr="00FD40C3" w:rsidRDefault="00801B5C" w:rsidP="00801B5C">
            <w:pPr>
              <w:pStyle w:val="Code"/>
              <w:rPr>
                <w:lang w:val="id-ID"/>
              </w:rPr>
            </w:pPr>
            <w:r w:rsidRPr="00FD40C3">
              <w:rPr>
                <w:lang w:val="id-ID"/>
              </w:rPr>
              <w:t xml:space="preserve">    "node_modules/csv-parse": {</w:t>
            </w:r>
          </w:p>
          <w:p w14:paraId="1A3566A1" w14:textId="77777777" w:rsidR="00801B5C" w:rsidRPr="00FD40C3" w:rsidRDefault="00801B5C" w:rsidP="00801B5C">
            <w:pPr>
              <w:pStyle w:val="Code"/>
              <w:rPr>
                <w:lang w:val="id-ID"/>
              </w:rPr>
            </w:pPr>
            <w:r w:rsidRPr="00FD40C3">
              <w:rPr>
                <w:lang w:val="id-ID"/>
              </w:rPr>
              <w:t xml:space="preserve">      "version": "5.3.10",</w:t>
            </w:r>
          </w:p>
          <w:p w14:paraId="0DAEF393" w14:textId="77777777" w:rsidR="00801B5C" w:rsidRPr="00FD40C3" w:rsidRDefault="00801B5C" w:rsidP="00801B5C">
            <w:pPr>
              <w:pStyle w:val="Code"/>
              <w:rPr>
                <w:lang w:val="id-ID"/>
              </w:rPr>
            </w:pPr>
            <w:r w:rsidRPr="00FD40C3">
              <w:rPr>
                <w:lang w:val="id-ID"/>
              </w:rPr>
              <w:t xml:space="preserve">      "resolved": "https://registry.npmjs.org/csv-parse/-/csv-parse-5.3.10.tgz",</w:t>
            </w:r>
          </w:p>
          <w:p w14:paraId="0BC31404" w14:textId="77777777" w:rsidR="00801B5C" w:rsidRPr="00FD40C3" w:rsidRDefault="00801B5C" w:rsidP="00801B5C">
            <w:pPr>
              <w:pStyle w:val="Code"/>
              <w:rPr>
                <w:lang w:val="id-ID"/>
              </w:rPr>
            </w:pPr>
            <w:r w:rsidRPr="00FD40C3">
              <w:rPr>
                <w:lang w:val="id-ID"/>
              </w:rPr>
              <w:t xml:space="preserve">      "integrity": "sha512-cTXY6iy0gN5Ha/cGILeDgQE+nKiKDU2m0DjSRdJhr86BN3cM7oefBsTk2aH0LQeaYtL7Z7HvW+jYoadmdhzeDA=="</w:t>
            </w:r>
          </w:p>
          <w:p w14:paraId="55E3871D" w14:textId="77777777" w:rsidR="00801B5C" w:rsidRPr="00FD40C3" w:rsidRDefault="00801B5C" w:rsidP="00801B5C">
            <w:pPr>
              <w:pStyle w:val="Code"/>
              <w:rPr>
                <w:lang w:val="id-ID"/>
              </w:rPr>
            </w:pPr>
            <w:r w:rsidRPr="00FD40C3">
              <w:rPr>
                <w:lang w:val="id-ID"/>
              </w:rPr>
              <w:t xml:space="preserve">    },</w:t>
            </w:r>
          </w:p>
          <w:p w14:paraId="14C33D14" w14:textId="77777777" w:rsidR="00801B5C" w:rsidRPr="00FD40C3" w:rsidRDefault="00801B5C" w:rsidP="00801B5C">
            <w:pPr>
              <w:pStyle w:val="Code"/>
              <w:rPr>
                <w:lang w:val="id-ID"/>
              </w:rPr>
            </w:pPr>
            <w:r w:rsidRPr="00FD40C3">
              <w:rPr>
                <w:lang w:val="id-ID"/>
              </w:rPr>
              <w:t xml:space="preserve">    "node_modules/csv-stringify": {</w:t>
            </w:r>
          </w:p>
          <w:p w14:paraId="210ADE11" w14:textId="77777777" w:rsidR="00801B5C" w:rsidRPr="00FD40C3" w:rsidRDefault="00801B5C" w:rsidP="00801B5C">
            <w:pPr>
              <w:pStyle w:val="Code"/>
              <w:rPr>
                <w:lang w:val="id-ID"/>
              </w:rPr>
            </w:pPr>
            <w:r w:rsidRPr="00FD40C3">
              <w:rPr>
                <w:lang w:val="id-ID"/>
              </w:rPr>
              <w:t xml:space="preserve">      "version": "6.4.0",</w:t>
            </w:r>
          </w:p>
          <w:p w14:paraId="38F5F5B0" w14:textId="77777777" w:rsidR="00801B5C" w:rsidRPr="00FD40C3" w:rsidRDefault="00801B5C" w:rsidP="00801B5C">
            <w:pPr>
              <w:pStyle w:val="Code"/>
              <w:rPr>
                <w:lang w:val="id-ID"/>
              </w:rPr>
            </w:pPr>
            <w:r w:rsidRPr="00FD40C3">
              <w:rPr>
                <w:lang w:val="id-ID"/>
              </w:rPr>
              <w:t xml:space="preserve">      "resolved": "https://registry.npmjs.org/csv-stringify/-/csv-stringify-6.4.0.tgz",</w:t>
            </w:r>
          </w:p>
          <w:p w14:paraId="4EDF2DAA" w14:textId="77777777" w:rsidR="00801B5C" w:rsidRPr="00FD40C3" w:rsidRDefault="00801B5C" w:rsidP="00801B5C">
            <w:pPr>
              <w:pStyle w:val="Code"/>
              <w:rPr>
                <w:lang w:val="id-ID"/>
              </w:rPr>
            </w:pPr>
            <w:r w:rsidRPr="00FD40C3">
              <w:rPr>
                <w:lang w:val="id-ID"/>
              </w:rPr>
              <w:t xml:space="preserve">      "integrity": "sha512-HQsw0QXiN5fdlO+R8/JzCZnR3Fqp8E87YVnhHlaPtNGJjt6ffbV0LpOkieIb1x6V1+xt</w:t>
            </w:r>
            <w:r w:rsidRPr="00FD40C3">
              <w:rPr>
                <w:lang w:val="id-ID"/>
              </w:rPr>
              <w:lastRenderedPageBreak/>
              <w:t>878IYq77SpXHWAqKkA=="</w:t>
            </w:r>
          </w:p>
          <w:p w14:paraId="62E7AC98" w14:textId="77777777" w:rsidR="00801B5C" w:rsidRPr="00FD40C3" w:rsidRDefault="00801B5C" w:rsidP="00801B5C">
            <w:pPr>
              <w:pStyle w:val="Code"/>
              <w:rPr>
                <w:lang w:val="id-ID"/>
              </w:rPr>
            </w:pPr>
            <w:r w:rsidRPr="00FD40C3">
              <w:rPr>
                <w:lang w:val="id-ID"/>
              </w:rPr>
              <w:t xml:space="preserve">    },</w:t>
            </w:r>
          </w:p>
          <w:p w14:paraId="6CD53B40" w14:textId="77777777" w:rsidR="00801B5C" w:rsidRPr="00FD40C3" w:rsidRDefault="00801B5C" w:rsidP="00801B5C">
            <w:pPr>
              <w:pStyle w:val="Code"/>
              <w:rPr>
                <w:lang w:val="id-ID"/>
              </w:rPr>
            </w:pPr>
            <w:r w:rsidRPr="00FD40C3">
              <w:rPr>
                <w:lang w:val="id-ID"/>
              </w:rPr>
              <w:t xml:space="preserve">    "node_modules/csvtojson": {</w:t>
            </w:r>
          </w:p>
          <w:p w14:paraId="4B4F0601" w14:textId="77777777" w:rsidR="00801B5C" w:rsidRPr="00FD40C3" w:rsidRDefault="00801B5C" w:rsidP="00801B5C">
            <w:pPr>
              <w:pStyle w:val="Code"/>
              <w:rPr>
                <w:lang w:val="id-ID"/>
              </w:rPr>
            </w:pPr>
            <w:r w:rsidRPr="00FD40C3">
              <w:rPr>
                <w:lang w:val="id-ID"/>
              </w:rPr>
              <w:t xml:space="preserve">      "version": "2.0.10",</w:t>
            </w:r>
          </w:p>
          <w:p w14:paraId="31A622AA" w14:textId="77777777" w:rsidR="00801B5C" w:rsidRPr="00FD40C3" w:rsidRDefault="00801B5C" w:rsidP="00801B5C">
            <w:pPr>
              <w:pStyle w:val="Code"/>
              <w:rPr>
                <w:lang w:val="id-ID"/>
              </w:rPr>
            </w:pPr>
            <w:r w:rsidRPr="00FD40C3">
              <w:rPr>
                <w:lang w:val="id-ID"/>
              </w:rPr>
              <w:t xml:space="preserve">      "resolved": "https://registry.npmjs.org/csvtojson/-/csvtojson-2.0.10.tgz",</w:t>
            </w:r>
          </w:p>
          <w:p w14:paraId="4D8CA67A" w14:textId="77777777" w:rsidR="00801B5C" w:rsidRPr="00FD40C3" w:rsidRDefault="00801B5C" w:rsidP="00801B5C">
            <w:pPr>
              <w:pStyle w:val="Code"/>
              <w:rPr>
                <w:lang w:val="id-ID"/>
              </w:rPr>
            </w:pPr>
            <w:r w:rsidRPr="00FD40C3">
              <w:rPr>
                <w:lang w:val="id-ID"/>
              </w:rPr>
              <w:t xml:space="preserve">      "integrity": "sha512-lUWFxGKyhraKCW8Qghz6Z0f2l/PqB1W3AO0HKJzGIQ5JRSlR651ekJDiGJbBT4sRNNv5ddnSGVEnsxP9XRCVpQ==",</w:t>
            </w:r>
          </w:p>
          <w:p w14:paraId="27DB848B" w14:textId="77777777" w:rsidR="00801B5C" w:rsidRPr="00FD40C3" w:rsidRDefault="00801B5C" w:rsidP="00801B5C">
            <w:pPr>
              <w:pStyle w:val="Code"/>
              <w:rPr>
                <w:lang w:val="id-ID"/>
              </w:rPr>
            </w:pPr>
            <w:r w:rsidRPr="00FD40C3">
              <w:rPr>
                <w:lang w:val="id-ID"/>
              </w:rPr>
              <w:t xml:space="preserve">      "dependencies": {</w:t>
            </w:r>
          </w:p>
          <w:p w14:paraId="2B788364" w14:textId="77777777" w:rsidR="00801B5C" w:rsidRPr="00FD40C3" w:rsidRDefault="00801B5C" w:rsidP="00801B5C">
            <w:pPr>
              <w:pStyle w:val="Code"/>
              <w:rPr>
                <w:lang w:val="id-ID"/>
              </w:rPr>
            </w:pPr>
            <w:r w:rsidRPr="00FD40C3">
              <w:rPr>
                <w:lang w:val="id-ID"/>
              </w:rPr>
              <w:t xml:space="preserve">        "bluebird": "^3.5.1",</w:t>
            </w:r>
          </w:p>
          <w:p w14:paraId="49556453" w14:textId="77777777" w:rsidR="00801B5C" w:rsidRPr="00FD40C3" w:rsidRDefault="00801B5C" w:rsidP="00801B5C">
            <w:pPr>
              <w:pStyle w:val="Code"/>
              <w:rPr>
                <w:lang w:val="id-ID"/>
              </w:rPr>
            </w:pPr>
            <w:r w:rsidRPr="00FD40C3">
              <w:rPr>
                <w:lang w:val="id-ID"/>
              </w:rPr>
              <w:t xml:space="preserve">        "lodash": "^4.17.3",</w:t>
            </w:r>
          </w:p>
          <w:p w14:paraId="6BF6AB8D" w14:textId="77777777" w:rsidR="00801B5C" w:rsidRPr="00FD40C3" w:rsidRDefault="00801B5C" w:rsidP="00801B5C">
            <w:pPr>
              <w:pStyle w:val="Code"/>
              <w:rPr>
                <w:lang w:val="id-ID"/>
              </w:rPr>
            </w:pPr>
            <w:r w:rsidRPr="00FD40C3">
              <w:rPr>
                <w:lang w:val="id-ID"/>
              </w:rPr>
              <w:t xml:space="preserve">        "strip-bom": "^2.0.0"</w:t>
            </w:r>
          </w:p>
          <w:p w14:paraId="71203389" w14:textId="77777777" w:rsidR="00801B5C" w:rsidRPr="00FD40C3" w:rsidRDefault="00801B5C" w:rsidP="00801B5C">
            <w:pPr>
              <w:pStyle w:val="Code"/>
              <w:rPr>
                <w:lang w:val="id-ID"/>
              </w:rPr>
            </w:pPr>
            <w:r w:rsidRPr="00FD40C3">
              <w:rPr>
                <w:lang w:val="id-ID"/>
              </w:rPr>
              <w:t xml:space="preserve">      },</w:t>
            </w:r>
          </w:p>
          <w:p w14:paraId="7B65FD96" w14:textId="77777777" w:rsidR="00801B5C" w:rsidRPr="00FD40C3" w:rsidRDefault="00801B5C" w:rsidP="00801B5C">
            <w:pPr>
              <w:pStyle w:val="Code"/>
              <w:rPr>
                <w:lang w:val="id-ID"/>
              </w:rPr>
            </w:pPr>
            <w:r w:rsidRPr="00FD40C3">
              <w:rPr>
                <w:lang w:val="id-ID"/>
              </w:rPr>
              <w:t xml:space="preserve">      "bin": {</w:t>
            </w:r>
          </w:p>
          <w:p w14:paraId="12BE5636" w14:textId="77777777" w:rsidR="00801B5C" w:rsidRPr="00FD40C3" w:rsidRDefault="00801B5C" w:rsidP="00801B5C">
            <w:pPr>
              <w:pStyle w:val="Code"/>
              <w:rPr>
                <w:lang w:val="id-ID"/>
              </w:rPr>
            </w:pPr>
            <w:r w:rsidRPr="00FD40C3">
              <w:rPr>
                <w:lang w:val="id-ID"/>
              </w:rPr>
              <w:t xml:space="preserve">        "csvtojson": "bin/csvtojson"</w:t>
            </w:r>
          </w:p>
          <w:p w14:paraId="2AFE0CB1" w14:textId="77777777" w:rsidR="00801B5C" w:rsidRPr="00FD40C3" w:rsidRDefault="00801B5C" w:rsidP="00801B5C">
            <w:pPr>
              <w:pStyle w:val="Code"/>
              <w:rPr>
                <w:lang w:val="id-ID"/>
              </w:rPr>
            </w:pPr>
            <w:r w:rsidRPr="00FD40C3">
              <w:rPr>
                <w:lang w:val="id-ID"/>
              </w:rPr>
              <w:t xml:space="preserve">      },</w:t>
            </w:r>
          </w:p>
          <w:p w14:paraId="6F39A92E" w14:textId="77777777" w:rsidR="00801B5C" w:rsidRPr="00FD40C3" w:rsidRDefault="00801B5C" w:rsidP="00801B5C">
            <w:pPr>
              <w:pStyle w:val="Code"/>
              <w:rPr>
                <w:lang w:val="id-ID"/>
              </w:rPr>
            </w:pPr>
            <w:r w:rsidRPr="00FD40C3">
              <w:rPr>
                <w:lang w:val="id-ID"/>
              </w:rPr>
              <w:t xml:space="preserve">      "engines": {</w:t>
            </w:r>
          </w:p>
          <w:p w14:paraId="121C4379" w14:textId="77777777" w:rsidR="00801B5C" w:rsidRPr="00FD40C3" w:rsidRDefault="00801B5C" w:rsidP="00801B5C">
            <w:pPr>
              <w:pStyle w:val="Code"/>
              <w:rPr>
                <w:lang w:val="id-ID"/>
              </w:rPr>
            </w:pPr>
            <w:r w:rsidRPr="00FD40C3">
              <w:rPr>
                <w:lang w:val="id-ID"/>
              </w:rPr>
              <w:t xml:space="preserve">        "node": "&gt;=4.0.0"</w:t>
            </w:r>
          </w:p>
          <w:p w14:paraId="615532E0" w14:textId="77777777" w:rsidR="00801B5C" w:rsidRPr="00FD40C3" w:rsidRDefault="00801B5C" w:rsidP="00801B5C">
            <w:pPr>
              <w:pStyle w:val="Code"/>
              <w:rPr>
                <w:lang w:val="id-ID"/>
              </w:rPr>
            </w:pPr>
            <w:r w:rsidRPr="00FD40C3">
              <w:rPr>
                <w:lang w:val="id-ID"/>
              </w:rPr>
              <w:t xml:space="preserve">      }</w:t>
            </w:r>
          </w:p>
          <w:p w14:paraId="1C8DA4E0" w14:textId="77777777" w:rsidR="00801B5C" w:rsidRPr="00FD40C3" w:rsidRDefault="00801B5C" w:rsidP="00801B5C">
            <w:pPr>
              <w:pStyle w:val="Code"/>
              <w:rPr>
                <w:lang w:val="id-ID"/>
              </w:rPr>
            </w:pPr>
            <w:r w:rsidRPr="00FD40C3">
              <w:rPr>
                <w:lang w:val="id-ID"/>
              </w:rPr>
              <w:t xml:space="preserve">    },</w:t>
            </w:r>
          </w:p>
          <w:p w14:paraId="00FAF5A1" w14:textId="77777777" w:rsidR="00801B5C" w:rsidRPr="00FD40C3" w:rsidRDefault="00801B5C" w:rsidP="00801B5C">
            <w:pPr>
              <w:pStyle w:val="Code"/>
              <w:rPr>
                <w:lang w:val="id-ID"/>
              </w:rPr>
            </w:pPr>
            <w:r w:rsidRPr="00FD40C3">
              <w:rPr>
                <w:lang w:val="id-ID"/>
              </w:rPr>
              <w:t xml:space="preserve">    "node_modules/debug": {</w:t>
            </w:r>
          </w:p>
          <w:p w14:paraId="36ADC335" w14:textId="77777777" w:rsidR="00801B5C" w:rsidRPr="00FD40C3" w:rsidRDefault="00801B5C" w:rsidP="00801B5C">
            <w:pPr>
              <w:pStyle w:val="Code"/>
              <w:rPr>
                <w:lang w:val="id-ID"/>
              </w:rPr>
            </w:pPr>
            <w:r w:rsidRPr="00FD40C3">
              <w:rPr>
                <w:lang w:val="id-ID"/>
              </w:rPr>
              <w:t xml:space="preserve">      "version": "2.6.9",</w:t>
            </w:r>
          </w:p>
          <w:p w14:paraId="4326980E" w14:textId="77777777" w:rsidR="00801B5C" w:rsidRPr="00FD40C3" w:rsidRDefault="00801B5C" w:rsidP="00801B5C">
            <w:pPr>
              <w:pStyle w:val="Code"/>
              <w:rPr>
                <w:lang w:val="id-ID"/>
              </w:rPr>
            </w:pPr>
            <w:r w:rsidRPr="00FD40C3">
              <w:rPr>
                <w:lang w:val="id-ID"/>
              </w:rPr>
              <w:t xml:space="preserve">      "resolved": "https://registry.npmjs.org/debug/-/debug-2.6.9.tgz",</w:t>
            </w:r>
          </w:p>
          <w:p w14:paraId="3AA4212F" w14:textId="77777777" w:rsidR="00801B5C" w:rsidRPr="00FD40C3" w:rsidRDefault="00801B5C" w:rsidP="00801B5C">
            <w:pPr>
              <w:pStyle w:val="Code"/>
              <w:rPr>
                <w:lang w:val="id-ID"/>
              </w:rPr>
            </w:pPr>
            <w:r w:rsidRPr="00FD40C3">
              <w:rPr>
                <w:lang w:val="id-ID"/>
              </w:rPr>
              <w:t xml:space="preserve">      "integrity": "sha512-bC7ElrdJaJnPbAP+1EotYvqZsb3ecl5wi6Bfi6BJTUcNowp6cvspg0jXznRTKDjm/E7AdgFBVeAPVMNcKGsHMA==",</w:t>
            </w:r>
          </w:p>
          <w:p w14:paraId="4599E895" w14:textId="77777777" w:rsidR="00801B5C" w:rsidRPr="00FD40C3" w:rsidRDefault="00801B5C" w:rsidP="00801B5C">
            <w:pPr>
              <w:pStyle w:val="Code"/>
              <w:rPr>
                <w:lang w:val="id-ID"/>
              </w:rPr>
            </w:pPr>
            <w:r w:rsidRPr="00FD40C3">
              <w:rPr>
                <w:lang w:val="id-ID"/>
              </w:rPr>
              <w:t xml:space="preserve">      "dependencies": {</w:t>
            </w:r>
          </w:p>
          <w:p w14:paraId="3C7C742C" w14:textId="77777777" w:rsidR="00801B5C" w:rsidRPr="00FD40C3" w:rsidRDefault="00801B5C" w:rsidP="00801B5C">
            <w:pPr>
              <w:pStyle w:val="Code"/>
              <w:rPr>
                <w:lang w:val="id-ID"/>
              </w:rPr>
            </w:pPr>
            <w:r w:rsidRPr="00FD40C3">
              <w:rPr>
                <w:lang w:val="id-ID"/>
              </w:rPr>
              <w:t xml:space="preserve">        "ms": "2.0.0"</w:t>
            </w:r>
          </w:p>
          <w:p w14:paraId="0D817FDF" w14:textId="77777777" w:rsidR="00801B5C" w:rsidRPr="00FD40C3" w:rsidRDefault="00801B5C" w:rsidP="00801B5C">
            <w:pPr>
              <w:pStyle w:val="Code"/>
              <w:rPr>
                <w:lang w:val="id-ID"/>
              </w:rPr>
            </w:pPr>
            <w:r w:rsidRPr="00FD40C3">
              <w:rPr>
                <w:lang w:val="id-ID"/>
              </w:rPr>
              <w:t xml:space="preserve">      }</w:t>
            </w:r>
          </w:p>
          <w:p w14:paraId="3C135738" w14:textId="77777777" w:rsidR="00801B5C" w:rsidRPr="00FD40C3" w:rsidRDefault="00801B5C" w:rsidP="00801B5C">
            <w:pPr>
              <w:pStyle w:val="Code"/>
              <w:rPr>
                <w:lang w:val="id-ID"/>
              </w:rPr>
            </w:pPr>
            <w:r w:rsidRPr="00FD40C3">
              <w:rPr>
                <w:lang w:val="id-ID"/>
              </w:rPr>
              <w:t xml:space="preserve">    },</w:t>
            </w:r>
          </w:p>
          <w:p w14:paraId="4D05C494" w14:textId="77777777" w:rsidR="00801B5C" w:rsidRPr="00FD40C3" w:rsidRDefault="00801B5C" w:rsidP="00801B5C">
            <w:pPr>
              <w:pStyle w:val="Code"/>
              <w:rPr>
                <w:lang w:val="id-ID"/>
              </w:rPr>
            </w:pPr>
            <w:r w:rsidRPr="00FD40C3">
              <w:rPr>
                <w:lang w:val="id-ID"/>
              </w:rPr>
              <w:t xml:space="preserve">    "node_modules/depd": {</w:t>
            </w:r>
          </w:p>
          <w:p w14:paraId="7153354F" w14:textId="77777777" w:rsidR="00801B5C" w:rsidRPr="00FD40C3" w:rsidRDefault="00801B5C" w:rsidP="00801B5C">
            <w:pPr>
              <w:pStyle w:val="Code"/>
              <w:rPr>
                <w:lang w:val="id-ID"/>
              </w:rPr>
            </w:pPr>
            <w:r w:rsidRPr="00FD40C3">
              <w:rPr>
                <w:lang w:val="id-ID"/>
              </w:rPr>
              <w:t xml:space="preserve">      "version": "2.0.0",</w:t>
            </w:r>
          </w:p>
          <w:p w14:paraId="203105D9" w14:textId="77777777" w:rsidR="00801B5C" w:rsidRPr="00FD40C3" w:rsidRDefault="00801B5C" w:rsidP="00801B5C">
            <w:pPr>
              <w:pStyle w:val="Code"/>
              <w:rPr>
                <w:lang w:val="id-ID"/>
              </w:rPr>
            </w:pPr>
            <w:r w:rsidRPr="00FD40C3">
              <w:rPr>
                <w:lang w:val="id-ID"/>
              </w:rPr>
              <w:t xml:space="preserve">      "resolved": "https://registry.npmjs.org/depd/-/depd-2.0.0.tgz",</w:t>
            </w:r>
          </w:p>
          <w:p w14:paraId="13BA09E9" w14:textId="77777777" w:rsidR="00801B5C" w:rsidRPr="00FD40C3" w:rsidRDefault="00801B5C" w:rsidP="00801B5C">
            <w:pPr>
              <w:pStyle w:val="Code"/>
              <w:rPr>
                <w:lang w:val="id-ID"/>
              </w:rPr>
            </w:pPr>
            <w:r w:rsidRPr="00FD40C3">
              <w:rPr>
                <w:lang w:val="id-ID"/>
              </w:rPr>
              <w:t xml:space="preserve">      "integrity": "sha512-g7nH6P6dyDioJogAAGprGpCtVImJhpPk/roCzdb3fIh61/s/nPsfR6onyMwkCAR/OlC3yBC0lESvUoQEAssIrw==",</w:t>
            </w:r>
          </w:p>
          <w:p w14:paraId="631AEC56" w14:textId="77777777" w:rsidR="00801B5C" w:rsidRPr="00FD40C3" w:rsidRDefault="00801B5C" w:rsidP="00801B5C">
            <w:pPr>
              <w:pStyle w:val="Code"/>
              <w:rPr>
                <w:lang w:val="id-ID"/>
              </w:rPr>
            </w:pPr>
            <w:r w:rsidRPr="00FD40C3">
              <w:rPr>
                <w:lang w:val="id-ID"/>
              </w:rPr>
              <w:t xml:space="preserve">      "engines": {</w:t>
            </w:r>
          </w:p>
          <w:p w14:paraId="1AE97E07" w14:textId="77777777" w:rsidR="00801B5C" w:rsidRPr="00FD40C3" w:rsidRDefault="00801B5C" w:rsidP="00801B5C">
            <w:pPr>
              <w:pStyle w:val="Code"/>
              <w:rPr>
                <w:lang w:val="id-ID"/>
              </w:rPr>
            </w:pPr>
            <w:r w:rsidRPr="00FD40C3">
              <w:rPr>
                <w:lang w:val="id-ID"/>
              </w:rPr>
              <w:t xml:space="preserve">        "node": "&gt;= 0.8"</w:t>
            </w:r>
          </w:p>
          <w:p w14:paraId="0A94A3C5" w14:textId="77777777" w:rsidR="00801B5C" w:rsidRPr="00FD40C3" w:rsidRDefault="00801B5C" w:rsidP="00801B5C">
            <w:pPr>
              <w:pStyle w:val="Code"/>
              <w:rPr>
                <w:lang w:val="id-ID"/>
              </w:rPr>
            </w:pPr>
            <w:r w:rsidRPr="00FD40C3">
              <w:rPr>
                <w:lang w:val="id-ID"/>
              </w:rPr>
              <w:t xml:space="preserve">      }</w:t>
            </w:r>
          </w:p>
          <w:p w14:paraId="035B6C26" w14:textId="77777777" w:rsidR="00801B5C" w:rsidRPr="00FD40C3" w:rsidRDefault="00801B5C" w:rsidP="00801B5C">
            <w:pPr>
              <w:pStyle w:val="Code"/>
              <w:rPr>
                <w:lang w:val="id-ID"/>
              </w:rPr>
            </w:pPr>
            <w:r w:rsidRPr="00FD40C3">
              <w:rPr>
                <w:lang w:val="id-ID"/>
              </w:rPr>
              <w:t xml:space="preserve">    },</w:t>
            </w:r>
          </w:p>
          <w:p w14:paraId="6550AE64" w14:textId="77777777" w:rsidR="00801B5C" w:rsidRPr="00FD40C3" w:rsidRDefault="00801B5C" w:rsidP="00801B5C">
            <w:pPr>
              <w:pStyle w:val="Code"/>
              <w:rPr>
                <w:lang w:val="id-ID"/>
              </w:rPr>
            </w:pPr>
            <w:r w:rsidRPr="00FD40C3">
              <w:rPr>
                <w:lang w:val="id-ID"/>
              </w:rPr>
              <w:t xml:space="preserve">    "node_modules/destroy": {</w:t>
            </w:r>
          </w:p>
          <w:p w14:paraId="633F2232" w14:textId="77777777" w:rsidR="00801B5C" w:rsidRPr="00FD40C3" w:rsidRDefault="00801B5C" w:rsidP="00801B5C">
            <w:pPr>
              <w:pStyle w:val="Code"/>
              <w:rPr>
                <w:lang w:val="id-ID"/>
              </w:rPr>
            </w:pPr>
            <w:r w:rsidRPr="00FD40C3">
              <w:rPr>
                <w:lang w:val="id-ID"/>
              </w:rPr>
              <w:t xml:space="preserve">      "version": "1.2.0",</w:t>
            </w:r>
          </w:p>
          <w:p w14:paraId="080FB946" w14:textId="77777777" w:rsidR="00801B5C" w:rsidRPr="00FD40C3" w:rsidRDefault="00801B5C" w:rsidP="00801B5C">
            <w:pPr>
              <w:pStyle w:val="Code"/>
              <w:rPr>
                <w:lang w:val="id-ID"/>
              </w:rPr>
            </w:pPr>
            <w:r w:rsidRPr="00FD40C3">
              <w:rPr>
                <w:lang w:val="id-ID"/>
              </w:rPr>
              <w:t xml:space="preserve">      "resolved": "https://registry.npmjs.org/destroy/-/destroy-1.2.0.tgz",</w:t>
            </w:r>
          </w:p>
          <w:p w14:paraId="5E43757D" w14:textId="77777777" w:rsidR="00801B5C" w:rsidRPr="00FD40C3" w:rsidRDefault="00801B5C" w:rsidP="00801B5C">
            <w:pPr>
              <w:pStyle w:val="Code"/>
              <w:rPr>
                <w:lang w:val="id-ID"/>
              </w:rPr>
            </w:pPr>
            <w:r w:rsidRPr="00FD40C3">
              <w:rPr>
                <w:lang w:val="id-ID"/>
              </w:rPr>
              <w:t xml:space="preserve">      "integrity": "sha512-2sJGJTaXIIaR1w4iJSNoN0hnMY7Gpc/n8D4qSCJw8QqFWXf7cuAgnEHxBpweaVcPevC2l3KpjYCx3NypQQgaJg==",</w:t>
            </w:r>
          </w:p>
          <w:p w14:paraId="5CFF2C0D" w14:textId="77777777" w:rsidR="00801B5C" w:rsidRPr="00FD40C3" w:rsidRDefault="00801B5C" w:rsidP="00801B5C">
            <w:pPr>
              <w:pStyle w:val="Code"/>
              <w:rPr>
                <w:lang w:val="id-ID"/>
              </w:rPr>
            </w:pPr>
            <w:r w:rsidRPr="00FD40C3">
              <w:rPr>
                <w:lang w:val="id-ID"/>
              </w:rPr>
              <w:t xml:space="preserve">      "engines": {</w:t>
            </w:r>
          </w:p>
          <w:p w14:paraId="4449E14A" w14:textId="77777777" w:rsidR="00801B5C" w:rsidRPr="00FD40C3" w:rsidRDefault="00801B5C" w:rsidP="00801B5C">
            <w:pPr>
              <w:pStyle w:val="Code"/>
              <w:rPr>
                <w:lang w:val="id-ID"/>
              </w:rPr>
            </w:pPr>
            <w:r w:rsidRPr="00FD40C3">
              <w:rPr>
                <w:lang w:val="id-ID"/>
              </w:rPr>
              <w:t xml:space="preserve">        "node": "&gt;= 0.8",</w:t>
            </w:r>
          </w:p>
          <w:p w14:paraId="6154A34E" w14:textId="77777777" w:rsidR="00801B5C" w:rsidRPr="00FD40C3" w:rsidRDefault="00801B5C" w:rsidP="00801B5C">
            <w:pPr>
              <w:pStyle w:val="Code"/>
              <w:rPr>
                <w:lang w:val="id-ID"/>
              </w:rPr>
            </w:pPr>
            <w:r w:rsidRPr="00FD40C3">
              <w:rPr>
                <w:lang w:val="id-ID"/>
              </w:rPr>
              <w:t xml:space="preserve">        "npm": "1.2.8000 || &gt;= 1.4.16"</w:t>
            </w:r>
          </w:p>
          <w:p w14:paraId="0709D5DC" w14:textId="77777777" w:rsidR="00801B5C" w:rsidRPr="00FD40C3" w:rsidRDefault="00801B5C" w:rsidP="00801B5C">
            <w:pPr>
              <w:pStyle w:val="Code"/>
              <w:rPr>
                <w:lang w:val="id-ID"/>
              </w:rPr>
            </w:pPr>
            <w:r w:rsidRPr="00FD40C3">
              <w:rPr>
                <w:lang w:val="id-ID"/>
              </w:rPr>
              <w:t xml:space="preserve">      }</w:t>
            </w:r>
          </w:p>
          <w:p w14:paraId="1F5E0954" w14:textId="77777777" w:rsidR="00801B5C" w:rsidRPr="00FD40C3" w:rsidRDefault="00801B5C" w:rsidP="00801B5C">
            <w:pPr>
              <w:pStyle w:val="Code"/>
              <w:rPr>
                <w:lang w:val="id-ID"/>
              </w:rPr>
            </w:pPr>
            <w:r w:rsidRPr="00FD40C3">
              <w:rPr>
                <w:lang w:val="id-ID"/>
              </w:rPr>
              <w:t xml:space="preserve">    },</w:t>
            </w:r>
          </w:p>
          <w:p w14:paraId="75989C07" w14:textId="77777777" w:rsidR="00801B5C" w:rsidRPr="00FD40C3" w:rsidRDefault="00801B5C" w:rsidP="00801B5C">
            <w:pPr>
              <w:pStyle w:val="Code"/>
              <w:rPr>
                <w:lang w:val="id-ID"/>
              </w:rPr>
            </w:pPr>
            <w:r w:rsidRPr="00FD40C3">
              <w:rPr>
                <w:lang w:val="id-ID"/>
              </w:rPr>
              <w:t xml:space="preserve">    "node_modules/dezalgo": {</w:t>
            </w:r>
          </w:p>
          <w:p w14:paraId="7AA6A170" w14:textId="77777777" w:rsidR="00801B5C" w:rsidRPr="00FD40C3" w:rsidRDefault="00801B5C" w:rsidP="00801B5C">
            <w:pPr>
              <w:pStyle w:val="Code"/>
              <w:rPr>
                <w:lang w:val="id-ID"/>
              </w:rPr>
            </w:pPr>
            <w:r w:rsidRPr="00FD40C3">
              <w:rPr>
                <w:lang w:val="id-ID"/>
              </w:rPr>
              <w:t xml:space="preserve">      "version": "1.0.4",</w:t>
            </w:r>
          </w:p>
          <w:p w14:paraId="658C5147" w14:textId="77777777" w:rsidR="00801B5C" w:rsidRPr="00FD40C3" w:rsidRDefault="00801B5C" w:rsidP="00801B5C">
            <w:pPr>
              <w:pStyle w:val="Code"/>
              <w:rPr>
                <w:lang w:val="id-ID"/>
              </w:rPr>
            </w:pPr>
            <w:r w:rsidRPr="00FD40C3">
              <w:rPr>
                <w:lang w:val="id-ID"/>
              </w:rPr>
              <w:t xml:space="preserve">      "resolved": "https://registry.npmjs.org/dezalgo/-/dezalgo-1.0.4.tgz",</w:t>
            </w:r>
          </w:p>
          <w:p w14:paraId="5316F9EB" w14:textId="77777777" w:rsidR="00801B5C" w:rsidRPr="00FD40C3" w:rsidRDefault="00801B5C" w:rsidP="00801B5C">
            <w:pPr>
              <w:pStyle w:val="Code"/>
              <w:rPr>
                <w:lang w:val="id-ID"/>
              </w:rPr>
            </w:pPr>
            <w:r w:rsidRPr="00FD40C3">
              <w:rPr>
                <w:lang w:val="id-ID"/>
              </w:rPr>
              <w:lastRenderedPageBreak/>
              <w:t xml:space="preserve">      "integrity": "sha512-rXSP0bf+5n0Qonsb+SVVfNfIsimO4HEtmnIpPHY8Q1UCzKlQrDMfdobr8nJOOsRgWCyMRqeSBQzmWUMq7zvVig==",</w:t>
            </w:r>
          </w:p>
          <w:p w14:paraId="337E8024" w14:textId="77777777" w:rsidR="00801B5C" w:rsidRPr="00FD40C3" w:rsidRDefault="00801B5C" w:rsidP="00801B5C">
            <w:pPr>
              <w:pStyle w:val="Code"/>
              <w:rPr>
                <w:lang w:val="id-ID"/>
              </w:rPr>
            </w:pPr>
            <w:r w:rsidRPr="00FD40C3">
              <w:rPr>
                <w:lang w:val="id-ID"/>
              </w:rPr>
              <w:t xml:space="preserve">      "dependencies": {</w:t>
            </w:r>
          </w:p>
          <w:p w14:paraId="1706C1C4" w14:textId="77777777" w:rsidR="00801B5C" w:rsidRPr="00FD40C3" w:rsidRDefault="00801B5C" w:rsidP="00801B5C">
            <w:pPr>
              <w:pStyle w:val="Code"/>
              <w:rPr>
                <w:lang w:val="id-ID"/>
              </w:rPr>
            </w:pPr>
            <w:r w:rsidRPr="00FD40C3">
              <w:rPr>
                <w:lang w:val="id-ID"/>
              </w:rPr>
              <w:t xml:space="preserve">        "asap": "^2.0.0",</w:t>
            </w:r>
          </w:p>
          <w:p w14:paraId="79444A20" w14:textId="77777777" w:rsidR="00801B5C" w:rsidRPr="00FD40C3" w:rsidRDefault="00801B5C" w:rsidP="00801B5C">
            <w:pPr>
              <w:pStyle w:val="Code"/>
              <w:rPr>
                <w:lang w:val="id-ID"/>
              </w:rPr>
            </w:pPr>
            <w:r w:rsidRPr="00FD40C3">
              <w:rPr>
                <w:lang w:val="id-ID"/>
              </w:rPr>
              <w:t xml:space="preserve">        "wrappy": "1"</w:t>
            </w:r>
          </w:p>
          <w:p w14:paraId="4BDCAA3B" w14:textId="77777777" w:rsidR="00801B5C" w:rsidRPr="00FD40C3" w:rsidRDefault="00801B5C" w:rsidP="00801B5C">
            <w:pPr>
              <w:pStyle w:val="Code"/>
              <w:rPr>
                <w:lang w:val="id-ID"/>
              </w:rPr>
            </w:pPr>
            <w:r w:rsidRPr="00FD40C3">
              <w:rPr>
                <w:lang w:val="id-ID"/>
              </w:rPr>
              <w:t xml:space="preserve">      }</w:t>
            </w:r>
          </w:p>
          <w:p w14:paraId="6B7B75F8" w14:textId="77777777" w:rsidR="00801B5C" w:rsidRPr="00FD40C3" w:rsidRDefault="00801B5C" w:rsidP="00801B5C">
            <w:pPr>
              <w:pStyle w:val="Code"/>
              <w:rPr>
                <w:lang w:val="id-ID"/>
              </w:rPr>
            </w:pPr>
            <w:r w:rsidRPr="00FD40C3">
              <w:rPr>
                <w:lang w:val="id-ID"/>
              </w:rPr>
              <w:t xml:space="preserve">    },</w:t>
            </w:r>
          </w:p>
          <w:p w14:paraId="7A699171" w14:textId="77777777" w:rsidR="00801B5C" w:rsidRPr="00FD40C3" w:rsidRDefault="00801B5C" w:rsidP="00801B5C">
            <w:pPr>
              <w:pStyle w:val="Code"/>
              <w:rPr>
                <w:lang w:val="id-ID"/>
              </w:rPr>
            </w:pPr>
            <w:r w:rsidRPr="00FD40C3">
              <w:rPr>
                <w:lang w:val="id-ID"/>
              </w:rPr>
              <w:t xml:space="preserve">    "node_modules/ee-first": {</w:t>
            </w:r>
          </w:p>
          <w:p w14:paraId="3EFDA10D" w14:textId="77777777" w:rsidR="00801B5C" w:rsidRPr="00FD40C3" w:rsidRDefault="00801B5C" w:rsidP="00801B5C">
            <w:pPr>
              <w:pStyle w:val="Code"/>
              <w:rPr>
                <w:lang w:val="id-ID"/>
              </w:rPr>
            </w:pPr>
            <w:r w:rsidRPr="00FD40C3">
              <w:rPr>
                <w:lang w:val="id-ID"/>
              </w:rPr>
              <w:t xml:space="preserve">      "version": "1.1.1",</w:t>
            </w:r>
          </w:p>
          <w:p w14:paraId="23183316" w14:textId="77777777" w:rsidR="00801B5C" w:rsidRPr="00FD40C3" w:rsidRDefault="00801B5C" w:rsidP="00801B5C">
            <w:pPr>
              <w:pStyle w:val="Code"/>
              <w:rPr>
                <w:lang w:val="id-ID"/>
              </w:rPr>
            </w:pPr>
            <w:r w:rsidRPr="00FD40C3">
              <w:rPr>
                <w:lang w:val="id-ID"/>
              </w:rPr>
              <w:t xml:space="preserve">      "resolved": "https://registry.npmjs.org/ee-first/-/ee-first-1.1.1.tgz",</w:t>
            </w:r>
          </w:p>
          <w:p w14:paraId="726C91C8" w14:textId="77777777" w:rsidR="00801B5C" w:rsidRPr="00FD40C3" w:rsidRDefault="00801B5C" w:rsidP="00801B5C">
            <w:pPr>
              <w:pStyle w:val="Code"/>
              <w:rPr>
                <w:lang w:val="id-ID"/>
              </w:rPr>
            </w:pPr>
            <w:r w:rsidRPr="00FD40C3">
              <w:rPr>
                <w:lang w:val="id-ID"/>
              </w:rPr>
              <w:t xml:space="preserve">      "integrity": "sha512-WMwm9LhRUo+WUaRN+vRuETqG89IgZphVSNkdFgeb6sS/E4OrDIN7t48CAewSHXc6C8lefD8KKfr5vY61brQlow=="</w:t>
            </w:r>
          </w:p>
          <w:p w14:paraId="4A2187BD" w14:textId="77777777" w:rsidR="00801B5C" w:rsidRPr="00FD40C3" w:rsidRDefault="00801B5C" w:rsidP="00801B5C">
            <w:pPr>
              <w:pStyle w:val="Code"/>
              <w:rPr>
                <w:lang w:val="id-ID"/>
              </w:rPr>
            </w:pPr>
            <w:r w:rsidRPr="00FD40C3">
              <w:rPr>
                <w:lang w:val="id-ID"/>
              </w:rPr>
              <w:t xml:space="preserve">    },</w:t>
            </w:r>
          </w:p>
          <w:p w14:paraId="03612EA9" w14:textId="77777777" w:rsidR="00801B5C" w:rsidRPr="00FD40C3" w:rsidRDefault="00801B5C" w:rsidP="00801B5C">
            <w:pPr>
              <w:pStyle w:val="Code"/>
              <w:rPr>
                <w:lang w:val="id-ID"/>
              </w:rPr>
            </w:pPr>
            <w:r w:rsidRPr="00FD40C3">
              <w:rPr>
                <w:lang w:val="id-ID"/>
              </w:rPr>
              <w:t xml:space="preserve">    "node_modules/ejs": {</w:t>
            </w:r>
          </w:p>
          <w:p w14:paraId="4247CA6F" w14:textId="77777777" w:rsidR="00801B5C" w:rsidRPr="00FD40C3" w:rsidRDefault="00801B5C" w:rsidP="00801B5C">
            <w:pPr>
              <w:pStyle w:val="Code"/>
              <w:rPr>
                <w:lang w:val="id-ID"/>
              </w:rPr>
            </w:pPr>
            <w:r w:rsidRPr="00FD40C3">
              <w:rPr>
                <w:lang w:val="id-ID"/>
              </w:rPr>
              <w:t xml:space="preserve">      "version": "3.1.8",</w:t>
            </w:r>
          </w:p>
          <w:p w14:paraId="572DD146" w14:textId="77777777" w:rsidR="00801B5C" w:rsidRPr="00FD40C3" w:rsidRDefault="00801B5C" w:rsidP="00801B5C">
            <w:pPr>
              <w:pStyle w:val="Code"/>
              <w:rPr>
                <w:lang w:val="id-ID"/>
              </w:rPr>
            </w:pPr>
            <w:r w:rsidRPr="00FD40C3">
              <w:rPr>
                <w:lang w:val="id-ID"/>
              </w:rPr>
              <w:t xml:space="preserve">      "resolved": "https://registry.npmjs.org/ejs/-/ejs-3.1.8.tgz",</w:t>
            </w:r>
          </w:p>
          <w:p w14:paraId="13C2592D" w14:textId="77777777" w:rsidR="00801B5C" w:rsidRPr="00FD40C3" w:rsidRDefault="00801B5C" w:rsidP="00801B5C">
            <w:pPr>
              <w:pStyle w:val="Code"/>
              <w:rPr>
                <w:lang w:val="id-ID"/>
              </w:rPr>
            </w:pPr>
            <w:r w:rsidRPr="00FD40C3">
              <w:rPr>
                <w:lang w:val="id-ID"/>
              </w:rPr>
              <w:t xml:space="preserve">      "integrity": "sha512-/sXZeMlhS0ArkfX2Aw780gJzXSMPnKjtspYZv+f3NiKLlubezAHDU5+9xz6gd3/NhG3txQCo6xlglmTS+oTGEQ==",</w:t>
            </w:r>
          </w:p>
          <w:p w14:paraId="21E3D8A9" w14:textId="77777777" w:rsidR="00801B5C" w:rsidRPr="00FD40C3" w:rsidRDefault="00801B5C" w:rsidP="00801B5C">
            <w:pPr>
              <w:pStyle w:val="Code"/>
              <w:rPr>
                <w:lang w:val="id-ID"/>
              </w:rPr>
            </w:pPr>
            <w:r w:rsidRPr="00FD40C3">
              <w:rPr>
                <w:lang w:val="id-ID"/>
              </w:rPr>
              <w:t xml:space="preserve">      "dependencies": {</w:t>
            </w:r>
          </w:p>
          <w:p w14:paraId="3CFB7F8C" w14:textId="77777777" w:rsidR="00801B5C" w:rsidRPr="00FD40C3" w:rsidRDefault="00801B5C" w:rsidP="00801B5C">
            <w:pPr>
              <w:pStyle w:val="Code"/>
              <w:rPr>
                <w:lang w:val="id-ID"/>
              </w:rPr>
            </w:pPr>
            <w:r w:rsidRPr="00FD40C3">
              <w:rPr>
                <w:lang w:val="id-ID"/>
              </w:rPr>
              <w:t xml:space="preserve">        "jake": "^10.8.5"</w:t>
            </w:r>
          </w:p>
          <w:p w14:paraId="1758E186" w14:textId="77777777" w:rsidR="00801B5C" w:rsidRPr="00FD40C3" w:rsidRDefault="00801B5C" w:rsidP="00801B5C">
            <w:pPr>
              <w:pStyle w:val="Code"/>
              <w:rPr>
                <w:lang w:val="id-ID"/>
              </w:rPr>
            </w:pPr>
            <w:r w:rsidRPr="00FD40C3">
              <w:rPr>
                <w:lang w:val="id-ID"/>
              </w:rPr>
              <w:t xml:space="preserve">      },</w:t>
            </w:r>
          </w:p>
          <w:p w14:paraId="47D085FB" w14:textId="77777777" w:rsidR="00801B5C" w:rsidRPr="00FD40C3" w:rsidRDefault="00801B5C" w:rsidP="00801B5C">
            <w:pPr>
              <w:pStyle w:val="Code"/>
              <w:rPr>
                <w:lang w:val="id-ID"/>
              </w:rPr>
            </w:pPr>
            <w:r w:rsidRPr="00FD40C3">
              <w:rPr>
                <w:lang w:val="id-ID"/>
              </w:rPr>
              <w:t xml:space="preserve">      "bin": {</w:t>
            </w:r>
          </w:p>
          <w:p w14:paraId="25B0BFC8" w14:textId="77777777" w:rsidR="00801B5C" w:rsidRPr="00FD40C3" w:rsidRDefault="00801B5C" w:rsidP="00801B5C">
            <w:pPr>
              <w:pStyle w:val="Code"/>
              <w:rPr>
                <w:lang w:val="id-ID"/>
              </w:rPr>
            </w:pPr>
            <w:r w:rsidRPr="00FD40C3">
              <w:rPr>
                <w:lang w:val="id-ID"/>
              </w:rPr>
              <w:t xml:space="preserve">        "ejs": "bin/cli.js"</w:t>
            </w:r>
          </w:p>
          <w:p w14:paraId="08BA2E15" w14:textId="77777777" w:rsidR="00801B5C" w:rsidRPr="00FD40C3" w:rsidRDefault="00801B5C" w:rsidP="00801B5C">
            <w:pPr>
              <w:pStyle w:val="Code"/>
              <w:rPr>
                <w:lang w:val="id-ID"/>
              </w:rPr>
            </w:pPr>
            <w:r w:rsidRPr="00FD40C3">
              <w:rPr>
                <w:lang w:val="id-ID"/>
              </w:rPr>
              <w:t xml:space="preserve">      },</w:t>
            </w:r>
          </w:p>
          <w:p w14:paraId="6986879C" w14:textId="77777777" w:rsidR="00801B5C" w:rsidRPr="00FD40C3" w:rsidRDefault="00801B5C" w:rsidP="00801B5C">
            <w:pPr>
              <w:pStyle w:val="Code"/>
              <w:rPr>
                <w:lang w:val="id-ID"/>
              </w:rPr>
            </w:pPr>
            <w:r w:rsidRPr="00FD40C3">
              <w:rPr>
                <w:lang w:val="id-ID"/>
              </w:rPr>
              <w:t xml:space="preserve">      "engines": {</w:t>
            </w:r>
          </w:p>
          <w:p w14:paraId="690D5D69" w14:textId="77777777" w:rsidR="00801B5C" w:rsidRPr="00FD40C3" w:rsidRDefault="00801B5C" w:rsidP="00801B5C">
            <w:pPr>
              <w:pStyle w:val="Code"/>
              <w:rPr>
                <w:lang w:val="id-ID"/>
              </w:rPr>
            </w:pPr>
            <w:r w:rsidRPr="00FD40C3">
              <w:rPr>
                <w:lang w:val="id-ID"/>
              </w:rPr>
              <w:t xml:space="preserve">        "node": "&gt;=0.10.0"</w:t>
            </w:r>
          </w:p>
          <w:p w14:paraId="40C57B02" w14:textId="77777777" w:rsidR="00801B5C" w:rsidRPr="00FD40C3" w:rsidRDefault="00801B5C" w:rsidP="00801B5C">
            <w:pPr>
              <w:pStyle w:val="Code"/>
              <w:rPr>
                <w:lang w:val="id-ID"/>
              </w:rPr>
            </w:pPr>
            <w:r w:rsidRPr="00FD40C3">
              <w:rPr>
                <w:lang w:val="id-ID"/>
              </w:rPr>
              <w:t xml:space="preserve">      }</w:t>
            </w:r>
          </w:p>
          <w:p w14:paraId="730CCAD9" w14:textId="77777777" w:rsidR="00801B5C" w:rsidRPr="00FD40C3" w:rsidRDefault="00801B5C" w:rsidP="00801B5C">
            <w:pPr>
              <w:pStyle w:val="Code"/>
              <w:rPr>
                <w:lang w:val="id-ID"/>
              </w:rPr>
            </w:pPr>
            <w:r w:rsidRPr="00FD40C3">
              <w:rPr>
                <w:lang w:val="id-ID"/>
              </w:rPr>
              <w:t xml:space="preserve">    },</w:t>
            </w:r>
          </w:p>
          <w:p w14:paraId="4CCEDFD7" w14:textId="77777777" w:rsidR="00801B5C" w:rsidRPr="00FD40C3" w:rsidRDefault="00801B5C" w:rsidP="00801B5C">
            <w:pPr>
              <w:pStyle w:val="Code"/>
              <w:rPr>
                <w:lang w:val="id-ID"/>
              </w:rPr>
            </w:pPr>
            <w:r w:rsidRPr="00FD40C3">
              <w:rPr>
                <w:lang w:val="id-ID"/>
              </w:rPr>
              <w:t xml:space="preserve">    "node_modules/emoji-regex": {</w:t>
            </w:r>
          </w:p>
          <w:p w14:paraId="376E226F" w14:textId="77777777" w:rsidR="00801B5C" w:rsidRPr="00FD40C3" w:rsidRDefault="00801B5C" w:rsidP="00801B5C">
            <w:pPr>
              <w:pStyle w:val="Code"/>
              <w:rPr>
                <w:lang w:val="id-ID"/>
              </w:rPr>
            </w:pPr>
            <w:r w:rsidRPr="00FD40C3">
              <w:rPr>
                <w:lang w:val="id-ID"/>
              </w:rPr>
              <w:t xml:space="preserve">      "version": "8.0.0",</w:t>
            </w:r>
          </w:p>
          <w:p w14:paraId="172BC24F" w14:textId="77777777" w:rsidR="00801B5C" w:rsidRPr="00FD40C3" w:rsidRDefault="00801B5C" w:rsidP="00801B5C">
            <w:pPr>
              <w:pStyle w:val="Code"/>
              <w:rPr>
                <w:lang w:val="id-ID"/>
              </w:rPr>
            </w:pPr>
            <w:r w:rsidRPr="00FD40C3">
              <w:rPr>
                <w:lang w:val="id-ID"/>
              </w:rPr>
              <w:t xml:space="preserve">      "resolved": "https://registry.npmjs.org/emoji-regex/-/emoji-regex-8.0.0.tgz",</w:t>
            </w:r>
          </w:p>
          <w:p w14:paraId="04CA1D34" w14:textId="77777777" w:rsidR="00801B5C" w:rsidRPr="00FD40C3" w:rsidRDefault="00801B5C" w:rsidP="00801B5C">
            <w:pPr>
              <w:pStyle w:val="Code"/>
              <w:rPr>
                <w:lang w:val="id-ID"/>
              </w:rPr>
            </w:pPr>
            <w:r w:rsidRPr="00FD40C3">
              <w:rPr>
                <w:lang w:val="id-ID"/>
              </w:rPr>
              <w:t xml:space="preserve">      "integrity": "sha512-MSjYzcWNOA0ewAHpz0MxpYFvwg6yjy1NG3xteoqz644VCo/RPgnr1/GGt+ic3iJTzQ8Eu3TdM14SawnVUmGE6A=="</w:t>
            </w:r>
          </w:p>
          <w:p w14:paraId="58CF18D3" w14:textId="77777777" w:rsidR="00801B5C" w:rsidRPr="00FD40C3" w:rsidRDefault="00801B5C" w:rsidP="00801B5C">
            <w:pPr>
              <w:pStyle w:val="Code"/>
              <w:rPr>
                <w:lang w:val="id-ID"/>
              </w:rPr>
            </w:pPr>
            <w:r w:rsidRPr="00FD40C3">
              <w:rPr>
                <w:lang w:val="id-ID"/>
              </w:rPr>
              <w:t xml:space="preserve">    },</w:t>
            </w:r>
          </w:p>
          <w:p w14:paraId="1BF834B1" w14:textId="77777777" w:rsidR="00801B5C" w:rsidRPr="00FD40C3" w:rsidRDefault="00801B5C" w:rsidP="00801B5C">
            <w:pPr>
              <w:pStyle w:val="Code"/>
              <w:rPr>
                <w:lang w:val="id-ID"/>
              </w:rPr>
            </w:pPr>
            <w:r w:rsidRPr="00FD40C3">
              <w:rPr>
                <w:lang w:val="id-ID"/>
              </w:rPr>
              <w:t xml:space="preserve">    "node_modules/encodeurl": {</w:t>
            </w:r>
          </w:p>
          <w:p w14:paraId="1C0A1C35" w14:textId="77777777" w:rsidR="00801B5C" w:rsidRPr="00FD40C3" w:rsidRDefault="00801B5C" w:rsidP="00801B5C">
            <w:pPr>
              <w:pStyle w:val="Code"/>
              <w:rPr>
                <w:lang w:val="id-ID"/>
              </w:rPr>
            </w:pPr>
            <w:r w:rsidRPr="00FD40C3">
              <w:rPr>
                <w:lang w:val="id-ID"/>
              </w:rPr>
              <w:t xml:space="preserve">      "version": "1.0.2",</w:t>
            </w:r>
          </w:p>
          <w:p w14:paraId="4AE8CFAE" w14:textId="77777777" w:rsidR="00801B5C" w:rsidRPr="00FD40C3" w:rsidRDefault="00801B5C" w:rsidP="00801B5C">
            <w:pPr>
              <w:pStyle w:val="Code"/>
              <w:rPr>
                <w:lang w:val="id-ID"/>
              </w:rPr>
            </w:pPr>
            <w:r w:rsidRPr="00FD40C3">
              <w:rPr>
                <w:lang w:val="id-ID"/>
              </w:rPr>
              <w:t xml:space="preserve">      "resolved": "https://registry.npmjs.org/encodeurl/-/encodeurl-1.0.2.tgz",</w:t>
            </w:r>
          </w:p>
          <w:p w14:paraId="6074296A" w14:textId="77777777" w:rsidR="00801B5C" w:rsidRPr="00FD40C3" w:rsidRDefault="00801B5C" w:rsidP="00801B5C">
            <w:pPr>
              <w:pStyle w:val="Code"/>
              <w:rPr>
                <w:lang w:val="id-ID"/>
              </w:rPr>
            </w:pPr>
            <w:r w:rsidRPr="00FD40C3">
              <w:rPr>
                <w:lang w:val="id-ID"/>
              </w:rPr>
              <w:t xml:space="preserve">      "integrity": "sha512-TPJXq8JqFaVYm2CWmPvnP2Iyo4ZSM7/QKcSmuMLDObfpH5fi7RUGmd/rTDf+rut/saiDiQEeVTNgAmJEdAOx0w==",</w:t>
            </w:r>
          </w:p>
          <w:p w14:paraId="6365B43A" w14:textId="77777777" w:rsidR="00801B5C" w:rsidRPr="00FD40C3" w:rsidRDefault="00801B5C" w:rsidP="00801B5C">
            <w:pPr>
              <w:pStyle w:val="Code"/>
              <w:rPr>
                <w:lang w:val="id-ID"/>
              </w:rPr>
            </w:pPr>
            <w:r w:rsidRPr="00FD40C3">
              <w:rPr>
                <w:lang w:val="id-ID"/>
              </w:rPr>
              <w:t xml:space="preserve">      "engines": {</w:t>
            </w:r>
          </w:p>
          <w:p w14:paraId="4FC0046A" w14:textId="77777777" w:rsidR="00801B5C" w:rsidRPr="00FD40C3" w:rsidRDefault="00801B5C" w:rsidP="00801B5C">
            <w:pPr>
              <w:pStyle w:val="Code"/>
              <w:rPr>
                <w:lang w:val="id-ID"/>
              </w:rPr>
            </w:pPr>
            <w:r w:rsidRPr="00FD40C3">
              <w:rPr>
                <w:lang w:val="id-ID"/>
              </w:rPr>
              <w:t xml:space="preserve">        "node": "&gt;= 0.8"</w:t>
            </w:r>
          </w:p>
          <w:p w14:paraId="14762D34" w14:textId="77777777" w:rsidR="00801B5C" w:rsidRPr="00FD40C3" w:rsidRDefault="00801B5C" w:rsidP="00801B5C">
            <w:pPr>
              <w:pStyle w:val="Code"/>
              <w:rPr>
                <w:lang w:val="id-ID"/>
              </w:rPr>
            </w:pPr>
            <w:r w:rsidRPr="00FD40C3">
              <w:rPr>
                <w:lang w:val="id-ID"/>
              </w:rPr>
              <w:t xml:space="preserve">      }</w:t>
            </w:r>
          </w:p>
          <w:p w14:paraId="14B0DD70" w14:textId="77777777" w:rsidR="00801B5C" w:rsidRPr="00FD40C3" w:rsidRDefault="00801B5C" w:rsidP="00801B5C">
            <w:pPr>
              <w:pStyle w:val="Code"/>
              <w:rPr>
                <w:lang w:val="id-ID"/>
              </w:rPr>
            </w:pPr>
            <w:r w:rsidRPr="00FD40C3">
              <w:rPr>
                <w:lang w:val="id-ID"/>
              </w:rPr>
              <w:t xml:space="preserve">    },</w:t>
            </w:r>
          </w:p>
          <w:p w14:paraId="602BD858" w14:textId="77777777" w:rsidR="00801B5C" w:rsidRPr="00FD40C3" w:rsidRDefault="00801B5C" w:rsidP="00801B5C">
            <w:pPr>
              <w:pStyle w:val="Code"/>
              <w:rPr>
                <w:lang w:val="id-ID"/>
              </w:rPr>
            </w:pPr>
            <w:r w:rsidRPr="00FD40C3">
              <w:rPr>
                <w:lang w:val="id-ID"/>
              </w:rPr>
              <w:t xml:space="preserve">    "node_modules/escalade": {</w:t>
            </w:r>
          </w:p>
          <w:p w14:paraId="0D178CD3" w14:textId="77777777" w:rsidR="00801B5C" w:rsidRPr="00FD40C3" w:rsidRDefault="00801B5C" w:rsidP="00801B5C">
            <w:pPr>
              <w:pStyle w:val="Code"/>
              <w:rPr>
                <w:lang w:val="id-ID"/>
              </w:rPr>
            </w:pPr>
            <w:r w:rsidRPr="00FD40C3">
              <w:rPr>
                <w:lang w:val="id-ID"/>
              </w:rPr>
              <w:t xml:space="preserve">      "version": "3.1.1",</w:t>
            </w:r>
          </w:p>
          <w:p w14:paraId="5B8240DC" w14:textId="77777777" w:rsidR="00801B5C" w:rsidRPr="00FD40C3" w:rsidRDefault="00801B5C" w:rsidP="00801B5C">
            <w:pPr>
              <w:pStyle w:val="Code"/>
              <w:rPr>
                <w:lang w:val="id-ID"/>
              </w:rPr>
            </w:pPr>
            <w:r w:rsidRPr="00FD40C3">
              <w:rPr>
                <w:lang w:val="id-ID"/>
              </w:rPr>
              <w:t xml:space="preserve">      "resolved": "https://registry.npmjs.org/escalade/-/escalade-3.1.1.tgz",</w:t>
            </w:r>
          </w:p>
          <w:p w14:paraId="2EFF1954" w14:textId="77777777" w:rsidR="00801B5C" w:rsidRPr="00FD40C3" w:rsidRDefault="00801B5C" w:rsidP="00801B5C">
            <w:pPr>
              <w:pStyle w:val="Code"/>
              <w:rPr>
                <w:lang w:val="id-ID"/>
              </w:rPr>
            </w:pPr>
            <w:r w:rsidRPr="00FD40C3">
              <w:rPr>
                <w:lang w:val="id-ID"/>
              </w:rPr>
              <w:t xml:space="preserve">      "integrity": "sha512-k0er2gUkLf8O0zKJiAhmkTnJlTvINGv7ygDNPbeIsX/TJjGJZHuh9B2UxbsaEkmlEo9MfhrSzmhIlhRlI2GXnw==",</w:t>
            </w:r>
          </w:p>
          <w:p w14:paraId="0B7B8A74" w14:textId="77777777" w:rsidR="00801B5C" w:rsidRPr="00FD40C3" w:rsidRDefault="00801B5C" w:rsidP="00801B5C">
            <w:pPr>
              <w:pStyle w:val="Code"/>
              <w:rPr>
                <w:lang w:val="id-ID"/>
              </w:rPr>
            </w:pPr>
            <w:r w:rsidRPr="00FD40C3">
              <w:rPr>
                <w:lang w:val="id-ID"/>
              </w:rPr>
              <w:t xml:space="preserve">      "engines": {</w:t>
            </w:r>
          </w:p>
          <w:p w14:paraId="1D7B3CF0" w14:textId="77777777" w:rsidR="00801B5C" w:rsidRPr="00FD40C3" w:rsidRDefault="00801B5C" w:rsidP="00801B5C">
            <w:pPr>
              <w:pStyle w:val="Code"/>
              <w:rPr>
                <w:lang w:val="id-ID"/>
              </w:rPr>
            </w:pPr>
            <w:r w:rsidRPr="00FD40C3">
              <w:rPr>
                <w:lang w:val="id-ID"/>
              </w:rPr>
              <w:lastRenderedPageBreak/>
              <w:t xml:space="preserve">        "node": "&gt;=6"</w:t>
            </w:r>
          </w:p>
          <w:p w14:paraId="1BDD90E4" w14:textId="77777777" w:rsidR="00801B5C" w:rsidRPr="00FD40C3" w:rsidRDefault="00801B5C" w:rsidP="00801B5C">
            <w:pPr>
              <w:pStyle w:val="Code"/>
              <w:rPr>
                <w:lang w:val="id-ID"/>
              </w:rPr>
            </w:pPr>
            <w:r w:rsidRPr="00FD40C3">
              <w:rPr>
                <w:lang w:val="id-ID"/>
              </w:rPr>
              <w:t xml:space="preserve">      }</w:t>
            </w:r>
          </w:p>
          <w:p w14:paraId="1E0C3C2B" w14:textId="77777777" w:rsidR="00801B5C" w:rsidRPr="00FD40C3" w:rsidRDefault="00801B5C" w:rsidP="00801B5C">
            <w:pPr>
              <w:pStyle w:val="Code"/>
              <w:rPr>
                <w:lang w:val="id-ID"/>
              </w:rPr>
            </w:pPr>
            <w:r w:rsidRPr="00FD40C3">
              <w:rPr>
                <w:lang w:val="id-ID"/>
              </w:rPr>
              <w:t xml:space="preserve">    },</w:t>
            </w:r>
          </w:p>
          <w:p w14:paraId="566D0015" w14:textId="77777777" w:rsidR="00801B5C" w:rsidRPr="00FD40C3" w:rsidRDefault="00801B5C" w:rsidP="00801B5C">
            <w:pPr>
              <w:pStyle w:val="Code"/>
              <w:rPr>
                <w:lang w:val="id-ID"/>
              </w:rPr>
            </w:pPr>
            <w:r w:rsidRPr="00FD40C3">
              <w:rPr>
                <w:lang w:val="id-ID"/>
              </w:rPr>
              <w:t xml:space="preserve">    "node_modules/escape-html": {</w:t>
            </w:r>
          </w:p>
          <w:p w14:paraId="2EA903E4" w14:textId="77777777" w:rsidR="00801B5C" w:rsidRPr="00FD40C3" w:rsidRDefault="00801B5C" w:rsidP="00801B5C">
            <w:pPr>
              <w:pStyle w:val="Code"/>
              <w:rPr>
                <w:lang w:val="id-ID"/>
              </w:rPr>
            </w:pPr>
            <w:r w:rsidRPr="00FD40C3">
              <w:rPr>
                <w:lang w:val="id-ID"/>
              </w:rPr>
              <w:t xml:space="preserve">      "version": "1.0.3",</w:t>
            </w:r>
          </w:p>
          <w:p w14:paraId="250708A3" w14:textId="77777777" w:rsidR="00801B5C" w:rsidRPr="00FD40C3" w:rsidRDefault="00801B5C" w:rsidP="00801B5C">
            <w:pPr>
              <w:pStyle w:val="Code"/>
              <w:rPr>
                <w:lang w:val="id-ID"/>
              </w:rPr>
            </w:pPr>
            <w:r w:rsidRPr="00FD40C3">
              <w:rPr>
                <w:lang w:val="id-ID"/>
              </w:rPr>
              <w:t xml:space="preserve">      "resolved": "https://registry.npmjs.org/escape-html/-/escape-html-1.0.3.tgz",</w:t>
            </w:r>
          </w:p>
          <w:p w14:paraId="19E321A5" w14:textId="77777777" w:rsidR="00801B5C" w:rsidRPr="00FD40C3" w:rsidRDefault="00801B5C" w:rsidP="00801B5C">
            <w:pPr>
              <w:pStyle w:val="Code"/>
              <w:rPr>
                <w:lang w:val="id-ID"/>
              </w:rPr>
            </w:pPr>
            <w:r w:rsidRPr="00FD40C3">
              <w:rPr>
                <w:lang w:val="id-ID"/>
              </w:rPr>
              <w:t xml:space="preserve">      "integrity": "sha512-NiSupZ4OeuGwr68lGIeym/ksIZMJodUGOSCZ/FSnTxcrekbvqrgdUxlJOMpijaKZVjAJrWrGs/6Jy8OMuyj9ow=="</w:t>
            </w:r>
          </w:p>
          <w:p w14:paraId="398E74E8" w14:textId="77777777" w:rsidR="00801B5C" w:rsidRPr="00FD40C3" w:rsidRDefault="00801B5C" w:rsidP="00801B5C">
            <w:pPr>
              <w:pStyle w:val="Code"/>
              <w:rPr>
                <w:lang w:val="id-ID"/>
              </w:rPr>
            </w:pPr>
            <w:r w:rsidRPr="00FD40C3">
              <w:rPr>
                <w:lang w:val="id-ID"/>
              </w:rPr>
              <w:t xml:space="preserve">    },</w:t>
            </w:r>
          </w:p>
          <w:p w14:paraId="2927CA70" w14:textId="77777777" w:rsidR="00801B5C" w:rsidRPr="00FD40C3" w:rsidRDefault="00801B5C" w:rsidP="00801B5C">
            <w:pPr>
              <w:pStyle w:val="Code"/>
              <w:rPr>
                <w:lang w:val="id-ID"/>
              </w:rPr>
            </w:pPr>
            <w:r w:rsidRPr="00FD40C3">
              <w:rPr>
                <w:lang w:val="id-ID"/>
              </w:rPr>
              <w:t xml:space="preserve">    "node_modules/etag": {</w:t>
            </w:r>
          </w:p>
          <w:p w14:paraId="768E0293" w14:textId="77777777" w:rsidR="00801B5C" w:rsidRPr="00FD40C3" w:rsidRDefault="00801B5C" w:rsidP="00801B5C">
            <w:pPr>
              <w:pStyle w:val="Code"/>
              <w:rPr>
                <w:lang w:val="id-ID"/>
              </w:rPr>
            </w:pPr>
            <w:r w:rsidRPr="00FD40C3">
              <w:rPr>
                <w:lang w:val="id-ID"/>
              </w:rPr>
              <w:t xml:space="preserve">      "version": "1.8.1",</w:t>
            </w:r>
          </w:p>
          <w:p w14:paraId="4105C414" w14:textId="77777777" w:rsidR="00801B5C" w:rsidRPr="00FD40C3" w:rsidRDefault="00801B5C" w:rsidP="00801B5C">
            <w:pPr>
              <w:pStyle w:val="Code"/>
              <w:rPr>
                <w:lang w:val="id-ID"/>
              </w:rPr>
            </w:pPr>
            <w:r w:rsidRPr="00FD40C3">
              <w:rPr>
                <w:lang w:val="id-ID"/>
              </w:rPr>
              <w:t xml:space="preserve">      "resolved": "https://registry.npmjs.org/etag/-/etag-1.8.1.tgz",</w:t>
            </w:r>
          </w:p>
          <w:p w14:paraId="154004B7" w14:textId="77777777" w:rsidR="00801B5C" w:rsidRPr="00FD40C3" w:rsidRDefault="00801B5C" w:rsidP="00801B5C">
            <w:pPr>
              <w:pStyle w:val="Code"/>
              <w:rPr>
                <w:lang w:val="id-ID"/>
              </w:rPr>
            </w:pPr>
            <w:r w:rsidRPr="00FD40C3">
              <w:rPr>
                <w:lang w:val="id-ID"/>
              </w:rPr>
              <w:t xml:space="preserve">      "integrity": "sha512-aIL5Fx7mawVa300al2BnEE4iNvo1qETxLrPI/o05L7z6go7fCw1J6EQmbK4FmJ2AS7kgVF/KEZWufBfdClMcPg==",</w:t>
            </w:r>
          </w:p>
          <w:p w14:paraId="5401A4F7" w14:textId="77777777" w:rsidR="00801B5C" w:rsidRPr="00FD40C3" w:rsidRDefault="00801B5C" w:rsidP="00801B5C">
            <w:pPr>
              <w:pStyle w:val="Code"/>
              <w:rPr>
                <w:lang w:val="id-ID"/>
              </w:rPr>
            </w:pPr>
            <w:r w:rsidRPr="00FD40C3">
              <w:rPr>
                <w:lang w:val="id-ID"/>
              </w:rPr>
              <w:t xml:space="preserve">      "engines": {</w:t>
            </w:r>
          </w:p>
          <w:p w14:paraId="5E227251" w14:textId="77777777" w:rsidR="00801B5C" w:rsidRPr="00FD40C3" w:rsidRDefault="00801B5C" w:rsidP="00801B5C">
            <w:pPr>
              <w:pStyle w:val="Code"/>
              <w:rPr>
                <w:lang w:val="id-ID"/>
              </w:rPr>
            </w:pPr>
            <w:r w:rsidRPr="00FD40C3">
              <w:rPr>
                <w:lang w:val="id-ID"/>
              </w:rPr>
              <w:t xml:space="preserve">        "node": "&gt;= 0.6"</w:t>
            </w:r>
          </w:p>
          <w:p w14:paraId="6A887E6A" w14:textId="77777777" w:rsidR="00801B5C" w:rsidRPr="00FD40C3" w:rsidRDefault="00801B5C" w:rsidP="00801B5C">
            <w:pPr>
              <w:pStyle w:val="Code"/>
              <w:rPr>
                <w:lang w:val="id-ID"/>
              </w:rPr>
            </w:pPr>
            <w:r w:rsidRPr="00FD40C3">
              <w:rPr>
                <w:lang w:val="id-ID"/>
              </w:rPr>
              <w:t xml:space="preserve">      }</w:t>
            </w:r>
          </w:p>
          <w:p w14:paraId="1166A56B" w14:textId="77777777" w:rsidR="00801B5C" w:rsidRPr="00FD40C3" w:rsidRDefault="00801B5C" w:rsidP="00801B5C">
            <w:pPr>
              <w:pStyle w:val="Code"/>
              <w:rPr>
                <w:lang w:val="id-ID"/>
              </w:rPr>
            </w:pPr>
            <w:r w:rsidRPr="00FD40C3">
              <w:rPr>
                <w:lang w:val="id-ID"/>
              </w:rPr>
              <w:t xml:space="preserve">    },</w:t>
            </w:r>
          </w:p>
          <w:p w14:paraId="29E4A57B" w14:textId="77777777" w:rsidR="00801B5C" w:rsidRPr="00FD40C3" w:rsidRDefault="00801B5C" w:rsidP="00801B5C">
            <w:pPr>
              <w:pStyle w:val="Code"/>
              <w:rPr>
                <w:lang w:val="id-ID"/>
              </w:rPr>
            </w:pPr>
            <w:r w:rsidRPr="00FD40C3">
              <w:rPr>
                <w:lang w:val="id-ID"/>
              </w:rPr>
              <w:t xml:space="preserve">    "node_modules/express": {</w:t>
            </w:r>
          </w:p>
          <w:p w14:paraId="43AD2E95" w14:textId="77777777" w:rsidR="00801B5C" w:rsidRPr="00FD40C3" w:rsidRDefault="00801B5C" w:rsidP="00801B5C">
            <w:pPr>
              <w:pStyle w:val="Code"/>
              <w:rPr>
                <w:lang w:val="id-ID"/>
              </w:rPr>
            </w:pPr>
            <w:r w:rsidRPr="00FD40C3">
              <w:rPr>
                <w:lang w:val="id-ID"/>
              </w:rPr>
              <w:t xml:space="preserve">      "version": "4.18.2",</w:t>
            </w:r>
          </w:p>
          <w:p w14:paraId="65E0EE3B" w14:textId="77777777" w:rsidR="00801B5C" w:rsidRPr="00FD40C3" w:rsidRDefault="00801B5C" w:rsidP="00801B5C">
            <w:pPr>
              <w:pStyle w:val="Code"/>
              <w:rPr>
                <w:lang w:val="id-ID"/>
              </w:rPr>
            </w:pPr>
            <w:r w:rsidRPr="00FD40C3">
              <w:rPr>
                <w:lang w:val="id-ID"/>
              </w:rPr>
              <w:t xml:space="preserve">      "resolved": "https://registry.npmjs.org/express/-/express-4.18.2.tgz",</w:t>
            </w:r>
          </w:p>
          <w:p w14:paraId="0120410D" w14:textId="77777777" w:rsidR="00801B5C" w:rsidRPr="00FD40C3" w:rsidRDefault="00801B5C" w:rsidP="00801B5C">
            <w:pPr>
              <w:pStyle w:val="Code"/>
              <w:rPr>
                <w:lang w:val="id-ID"/>
              </w:rPr>
            </w:pPr>
            <w:r w:rsidRPr="00FD40C3">
              <w:rPr>
                <w:lang w:val="id-ID"/>
              </w:rPr>
              <w:t xml:space="preserve">      "integrity": "sha512-5/PsL6iGPdfQ/lKM1UuielYgv3BUoJfz1aUwU9vHZ+J7gyvwdQXFEBIEIaxeGf0GIcreATNyBExtalisDbuMqQ==",</w:t>
            </w:r>
          </w:p>
          <w:p w14:paraId="4D6C4D9D" w14:textId="77777777" w:rsidR="00801B5C" w:rsidRPr="00FD40C3" w:rsidRDefault="00801B5C" w:rsidP="00801B5C">
            <w:pPr>
              <w:pStyle w:val="Code"/>
              <w:rPr>
                <w:lang w:val="id-ID"/>
              </w:rPr>
            </w:pPr>
            <w:r w:rsidRPr="00FD40C3">
              <w:rPr>
                <w:lang w:val="id-ID"/>
              </w:rPr>
              <w:t xml:space="preserve">      "dependencies": {</w:t>
            </w:r>
          </w:p>
          <w:p w14:paraId="4EEA5B39" w14:textId="77777777" w:rsidR="00801B5C" w:rsidRPr="00FD40C3" w:rsidRDefault="00801B5C" w:rsidP="00801B5C">
            <w:pPr>
              <w:pStyle w:val="Code"/>
              <w:rPr>
                <w:lang w:val="id-ID"/>
              </w:rPr>
            </w:pPr>
            <w:r w:rsidRPr="00FD40C3">
              <w:rPr>
                <w:lang w:val="id-ID"/>
              </w:rPr>
              <w:t xml:space="preserve">        "accepts": "~1.3.8",</w:t>
            </w:r>
          </w:p>
          <w:p w14:paraId="0FBA8130" w14:textId="77777777" w:rsidR="00801B5C" w:rsidRPr="00FD40C3" w:rsidRDefault="00801B5C" w:rsidP="00801B5C">
            <w:pPr>
              <w:pStyle w:val="Code"/>
              <w:rPr>
                <w:lang w:val="id-ID"/>
              </w:rPr>
            </w:pPr>
            <w:r w:rsidRPr="00FD40C3">
              <w:rPr>
                <w:lang w:val="id-ID"/>
              </w:rPr>
              <w:t xml:space="preserve">        "array-flatten": "1.1.1",</w:t>
            </w:r>
          </w:p>
          <w:p w14:paraId="00FABC00" w14:textId="77777777" w:rsidR="00801B5C" w:rsidRPr="00FD40C3" w:rsidRDefault="00801B5C" w:rsidP="00801B5C">
            <w:pPr>
              <w:pStyle w:val="Code"/>
              <w:rPr>
                <w:lang w:val="id-ID"/>
              </w:rPr>
            </w:pPr>
            <w:r w:rsidRPr="00FD40C3">
              <w:rPr>
                <w:lang w:val="id-ID"/>
              </w:rPr>
              <w:t xml:space="preserve">        "body-parser": "1.20.1",</w:t>
            </w:r>
          </w:p>
          <w:p w14:paraId="2E0AE9E6" w14:textId="77777777" w:rsidR="00801B5C" w:rsidRPr="00FD40C3" w:rsidRDefault="00801B5C" w:rsidP="00801B5C">
            <w:pPr>
              <w:pStyle w:val="Code"/>
              <w:rPr>
                <w:lang w:val="id-ID"/>
              </w:rPr>
            </w:pPr>
            <w:r w:rsidRPr="00FD40C3">
              <w:rPr>
                <w:lang w:val="id-ID"/>
              </w:rPr>
              <w:t xml:space="preserve">        "content-disposition": "0.5.4",</w:t>
            </w:r>
          </w:p>
          <w:p w14:paraId="73BBE23D" w14:textId="77777777" w:rsidR="00801B5C" w:rsidRPr="00FD40C3" w:rsidRDefault="00801B5C" w:rsidP="00801B5C">
            <w:pPr>
              <w:pStyle w:val="Code"/>
              <w:rPr>
                <w:lang w:val="id-ID"/>
              </w:rPr>
            </w:pPr>
            <w:r w:rsidRPr="00FD40C3">
              <w:rPr>
                <w:lang w:val="id-ID"/>
              </w:rPr>
              <w:t xml:space="preserve">        "content-type": "~1.0.4",</w:t>
            </w:r>
          </w:p>
          <w:p w14:paraId="09E320A8" w14:textId="77777777" w:rsidR="00801B5C" w:rsidRPr="00FD40C3" w:rsidRDefault="00801B5C" w:rsidP="00801B5C">
            <w:pPr>
              <w:pStyle w:val="Code"/>
              <w:rPr>
                <w:lang w:val="id-ID"/>
              </w:rPr>
            </w:pPr>
            <w:r w:rsidRPr="00FD40C3">
              <w:rPr>
                <w:lang w:val="id-ID"/>
              </w:rPr>
              <w:t xml:space="preserve">        "cookie": "0.5.0",</w:t>
            </w:r>
          </w:p>
          <w:p w14:paraId="69688AD8" w14:textId="77777777" w:rsidR="00801B5C" w:rsidRPr="00FD40C3" w:rsidRDefault="00801B5C" w:rsidP="00801B5C">
            <w:pPr>
              <w:pStyle w:val="Code"/>
              <w:rPr>
                <w:lang w:val="id-ID"/>
              </w:rPr>
            </w:pPr>
            <w:r w:rsidRPr="00FD40C3">
              <w:rPr>
                <w:lang w:val="id-ID"/>
              </w:rPr>
              <w:t xml:space="preserve">        "cookie-signature": "1.0.6",</w:t>
            </w:r>
          </w:p>
          <w:p w14:paraId="6AA37B0D" w14:textId="77777777" w:rsidR="00801B5C" w:rsidRPr="00FD40C3" w:rsidRDefault="00801B5C" w:rsidP="00801B5C">
            <w:pPr>
              <w:pStyle w:val="Code"/>
              <w:rPr>
                <w:lang w:val="id-ID"/>
              </w:rPr>
            </w:pPr>
            <w:r w:rsidRPr="00FD40C3">
              <w:rPr>
                <w:lang w:val="id-ID"/>
              </w:rPr>
              <w:t xml:space="preserve">        "debug": "2.6.9",</w:t>
            </w:r>
          </w:p>
          <w:p w14:paraId="1CB481DC" w14:textId="77777777" w:rsidR="00801B5C" w:rsidRPr="00FD40C3" w:rsidRDefault="00801B5C" w:rsidP="00801B5C">
            <w:pPr>
              <w:pStyle w:val="Code"/>
              <w:rPr>
                <w:lang w:val="id-ID"/>
              </w:rPr>
            </w:pPr>
            <w:r w:rsidRPr="00FD40C3">
              <w:rPr>
                <w:lang w:val="id-ID"/>
              </w:rPr>
              <w:t xml:space="preserve">        "depd": "2.0.0",</w:t>
            </w:r>
          </w:p>
          <w:p w14:paraId="53E68A1F" w14:textId="77777777" w:rsidR="00801B5C" w:rsidRPr="00FD40C3" w:rsidRDefault="00801B5C" w:rsidP="00801B5C">
            <w:pPr>
              <w:pStyle w:val="Code"/>
              <w:rPr>
                <w:lang w:val="id-ID"/>
              </w:rPr>
            </w:pPr>
            <w:r w:rsidRPr="00FD40C3">
              <w:rPr>
                <w:lang w:val="id-ID"/>
              </w:rPr>
              <w:t xml:space="preserve">        "encodeurl": "~1.0.2",</w:t>
            </w:r>
          </w:p>
          <w:p w14:paraId="4E4D9FC0" w14:textId="77777777" w:rsidR="00801B5C" w:rsidRPr="00FD40C3" w:rsidRDefault="00801B5C" w:rsidP="00801B5C">
            <w:pPr>
              <w:pStyle w:val="Code"/>
              <w:rPr>
                <w:lang w:val="id-ID"/>
              </w:rPr>
            </w:pPr>
            <w:r w:rsidRPr="00FD40C3">
              <w:rPr>
                <w:lang w:val="id-ID"/>
              </w:rPr>
              <w:t xml:space="preserve">        "escape-html": "~1.0.3",</w:t>
            </w:r>
          </w:p>
          <w:p w14:paraId="12F67673" w14:textId="77777777" w:rsidR="00801B5C" w:rsidRPr="00FD40C3" w:rsidRDefault="00801B5C" w:rsidP="00801B5C">
            <w:pPr>
              <w:pStyle w:val="Code"/>
              <w:rPr>
                <w:lang w:val="id-ID"/>
              </w:rPr>
            </w:pPr>
            <w:r w:rsidRPr="00FD40C3">
              <w:rPr>
                <w:lang w:val="id-ID"/>
              </w:rPr>
              <w:t xml:space="preserve">        "etag": "~1.8.1",</w:t>
            </w:r>
          </w:p>
          <w:p w14:paraId="142ACA42" w14:textId="77777777" w:rsidR="00801B5C" w:rsidRPr="00FD40C3" w:rsidRDefault="00801B5C" w:rsidP="00801B5C">
            <w:pPr>
              <w:pStyle w:val="Code"/>
              <w:rPr>
                <w:lang w:val="id-ID"/>
              </w:rPr>
            </w:pPr>
            <w:r w:rsidRPr="00FD40C3">
              <w:rPr>
                <w:lang w:val="id-ID"/>
              </w:rPr>
              <w:t xml:space="preserve">        "finalhandler": "1.2.0",</w:t>
            </w:r>
          </w:p>
          <w:p w14:paraId="489E0D75" w14:textId="77777777" w:rsidR="00801B5C" w:rsidRPr="00FD40C3" w:rsidRDefault="00801B5C" w:rsidP="00801B5C">
            <w:pPr>
              <w:pStyle w:val="Code"/>
              <w:rPr>
                <w:lang w:val="id-ID"/>
              </w:rPr>
            </w:pPr>
            <w:r w:rsidRPr="00FD40C3">
              <w:rPr>
                <w:lang w:val="id-ID"/>
              </w:rPr>
              <w:t xml:space="preserve">        "fresh": "0.5.2",</w:t>
            </w:r>
          </w:p>
          <w:p w14:paraId="72772648" w14:textId="77777777" w:rsidR="00801B5C" w:rsidRPr="00FD40C3" w:rsidRDefault="00801B5C" w:rsidP="00801B5C">
            <w:pPr>
              <w:pStyle w:val="Code"/>
              <w:rPr>
                <w:lang w:val="id-ID"/>
              </w:rPr>
            </w:pPr>
            <w:r w:rsidRPr="00FD40C3">
              <w:rPr>
                <w:lang w:val="id-ID"/>
              </w:rPr>
              <w:t xml:space="preserve">        "http-errors": "2.0.0",</w:t>
            </w:r>
          </w:p>
          <w:p w14:paraId="60047DC2" w14:textId="77777777" w:rsidR="00801B5C" w:rsidRPr="00FD40C3" w:rsidRDefault="00801B5C" w:rsidP="00801B5C">
            <w:pPr>
              <w:pStyle w:val="Code"/>
              <w:rPr>
                <w:lang w:val="id-ID"/>
              </w:rPr>
            </w:pPr>
            <w:r w:rsidRPr="00FD40C3">
              <w:rPr>
                <w:lang w:val="id-ID"/>
              </w:rPr>
              <w:t xml:space="preserve">        "merge-descriptors": "1.0.1",</w:t>
            </w:r>
          </w:p>
          <w:p w14:paraId="27596102" w14:textId="77777777" w:rsidR="00801B5C" w:rsidRPr="00FD40C3" w:rsidRDefault="00801B5C" w:rsidP="00801B5C">
            <w:pPr>
              <w:pStyle w:val="Code"/>
              <w:rPr>
                <w:lang w:val="id-ID"/>
              </w:rPr>
            </w:pPr>
            <w:r w:rsidRPr="00FD40C3">
              <w:rPr>
                <w:lang w:val="id-ID"/>
              </w:rPr>
              <w:t xml:space="preserve">        "methods": "~1.1.2",</w:t>
            </w:r>
          </w:p>
          <w:p w14:paraId="2AEB41ED" w14:textId="77777777" w:rsidR="00801B5C" w:rsidRPr="00FD40C3" w:rsidRDefault="00801B5C" w:rsidP="00801B5C">
            <w:pPr>
              <w:pStyle w:val="Code"/>
              <w:rPr>
                <w:lang w:val="id-ID"/>
              </w:rPr>
            </w:pPr>
            <w:r w:rsidRPr="00FD40C3">
              <w:rPr>
                <w:lang w:val="id-ID"/>
              </w:rPr>
              <w:t xml:space="preserve">        "on-finished": "2.4.1",</w:t>
            </w:r>
          </w:p>
          <w:p w14:paraId="1E4CDD6B" w14:textId="77777777" w:rsidR="00801B5C" w:rsidRPr="00FD40C3" w:rsidRDefault="00801B5C" w:rsidP="00801B5C">
            <w:pPr>
              <w:pStyle w:val="Code"/>
              <w:rPr>
                <w:lang w:val="id-ID"/>
              </w:rPr>
            </w:pPr>
            <w:r w:rsidRPr="00FD40C3">
              <w:rPr>
                <w:lang w:val="id-ID"/>
              </w:rPr>
              <w:t xml:space="preserve">        "parseurl": "~1.3.3",</w:t>
            </w:r>
          </w:p>
          <w:p w14:paraId="05D70DD1" w14:textId="77777777" w:rsidR="00801B5C" w:rsidRPr="00FD40C3" w:rsidRDefault="00801B5C" w:rsidP="00801B5C">
            <w:pPr>
              <w:pStyle w:val="Code"/>
              <w:rPr>
                <w:lang w:val="id-ID"/>
              </w:rPr>
            </w:pPr>
            <w:r w:rsidRPr="00FD40C3">
              <w:rPr>
                <w:lang w:val="id-ID"/>
              </w:rPr>
              <w:t xml:space="preserve">        "path-to-regexp": "0.1.7",</w:t>
            </w:r>
          </w:p>
          <w:p w14:paraId="2639CA64" w14:textId="77777777" w:rsidR="00801B5C" w:rsidRPr="00FD40C3" w:rsidRDefault="00801B5C" w:rsidP="00801B5C">
            <w:pPr>
              <w:pStyle w:val="Code"/>
              <w:rPr>
                <w:lang w:val="id-ID"/>
              </w:rPr>
            </w:pPr>
            <w:r w:rsidRPr="00FD40C3">
              <w:rPr>
                <w:lang w:val="id-ID"/>
              </w:rPr>
              <w:t xml:space="preserve">        "proxy-addr": "~2.0.7",</w:t>
            </w:r>
          </w:p>
          <w:p w14:paraId="12163267" w14:textId="77777777" w:rsidR="00801B5C" w:rsidRPr="00FD40C3" w:rsidRDefault="00801B5C" w:rsidP="00801B5C">
            <w:pPr>
              <w:pStyle w:val="Code"/>
              <w:rPr>
                <w:lang w:val="id-ID"/>
              </w:rPr>
            </w:pPr>
            <w:r w:rsidRPr="00FD40C3">
              <w:rPr>
                <w:lang w:val="id-ID"/>
              </w:rPr>
              <w:t xml:space="preserve">        "qs": "6.11.0",</w:t>
            </w:r>
          </w:p>
          <w:p w14:paraId="7898453F" w14:textId="77777777" w:rsidR="00801B5C" w:rsidRPr="00FD40C3" w:rsidRDefault="00801B5C" w:rsidP="00801B5C">
            <w:pPr>
              <w:pStyle w:val="Code"/>
              <w:rPr>
                <w:lang w:val="id-ID"/>
              </w:rPr>
            </w:pPr>
            <w:r w:rsidRPr="00FD40C3">
              <w:rPr>
                <w:lang w:val="id-ID"/>
              </w:rPr>
              <w:t xml:space="preserve">        "range-parser": "~1.2.1",</w:t>
            </w:r>
          </w:p>
          <w:p w14:paraId="04A58C0F" w14:textId="77777777" w:rsidR="00801B5C" w:rsidRPr="00FD40C3" w:rsidRDefault="00801B5C" w:rsidP="00801B5C">
            <w:pPr>
              <w:pStyle w:val="Code"/>
              <w:rPr>
                <w:lang w:val="id-ID"/>
              </w:rPr>
            </w:pPr>
            <w:r w:rsidRPr="00FD40C3">
              <w:rPr>
                <w:lang w:val="id-ID"/>
              </w:rPr>
              <w:t xml:space="preserve">        "safe-buffer": "5.2.1",</w:t>
            </w:r>
          </w:p>
          <w:p w14:paraId="5DFACCD3" w14:textId="77777777" w:rsidR="00801B5C" w:rsidRPr="00FD40C3" w:rsidRDefault="00801B5C" w:rsidP="00801B5C">
            <w:pPr>
              <w:pStyle w:val="Code"/>
              <w:rPr>
                <w:lang w:val="id-ID"/>
              </w:rPr>
            </w:pPr>
            <w:r w:rsidRPr="00FD40C3">
              <w:rPr>
                <w:lang w:val="id-ID"/>
              </w:rPr>
              <w:t xml:space="preserve">        "send": "0.18.0",</w:t>
            </w:r>
          </w:p>
          <w:p w14:paraId="7990AF63" w14:textId="77777777" w:rsidR="00801B5C" w:rsidRPr="00FD40C3" w:rsidRDefault="00801B5C" w:rsidP="00801B5C">
            <w:pPr>
              <w:pStyle w:val="Code"/>
              <w:rPr>
                <w:lang w:val="id-ID"/>
              </w:rPr>
            </w:pPr>
            <w:r w:rsidRPr="00FD40C3">
              <w:rPr>
                <w:lang w:val="id-ID"/>
              </w:rPr>
              <w:t xml:space="preserve">        "serve-static": "1.15.0",</w:t>
            </w:r>
          </w:p>
          <w:p w14:paraId="3EA56905" w14:textId="77777777" w:rsidR="00801B5C" w:rsidRPr="00FD40C3" w:rsidRDefault="00801B5C" w:rsidP="00801B5C">
            <w:pPr>
              <w:pStyle w:val="Code"/>
              <w:rPr>
                <w:lang w:val="id-ID"/>
              </w:rPr>
            </w:pPr>
            <w:r w:rsidRPr="00FD40C3">
              <w:rPr>
                <w:lang w:val="id-ID"/>
              </w:rPr>
              <w:t xml:space="preserve">        "setprototypeof": "1.2.0",</w:t>
            </w:r>
          </w:p>
          <w:p w14:paraId="6ABAA8A0" w14:textId="77777777" w:rsidR="00801B5C" w:rsidRPr="00FD40C3" w:rsidRDefault="00801B5C" w:rsidP="00801B5C">
            <w:pPr>
              <w:pStyle w:val="Code"/>
              <w:rPr>
                <w:lang w:val="id-ID"/>
              </w:rPr>
            </w:pPr>
            <w:r w:rsidRPr="00FD40C3">
              <w:rPr>
                <w:lang w:val="id-ID"/>
              </w:rPr>
              <w:t xml:space="preserve">        "statuses": "2.0.1",</w:t>
            </w:r>
          </w:p>
          <w:p w14:paraId="15E3EABA" w14:textId="77777777" w:rsidR="00801B5C" w:rsidRPr="00FD40C3" w:rsidRDefault="00801B5C" w:rsidP="00801B5C">
            <w:pPr>
              <w:pStyle w:val="Code"/>
              <w:rPr>
                <w:lang w:val="id-ID"/>
              </w:rPr>
            </w:pPr>
            <w:r w:rsidRPr="00FD40C3">
              <w:rPr>
                <w:lang w:val="id-ID"/>
              </w:rPr>
              <w:t xml:space="preserve">        "type-is": "~1.6.18",</w:t>
            </w:r>
          </w:p>
          <w:p w14:paraId="63B0AAEC" w14:textId="77777777" w:rsidR="00801B5C" w:rsidRPr="00FD40C3" w:rsidRDefault="00801B5C" w:rsidP="00801B5C">
            <w:pPr>
              <w:pStyle w:val="Code"/>
              <w:rPr>
                <w:lang w:val="id-ID"/>
              </w:rPr>
            </w:pPr>
            <w:r w:rsidRPr="00FD40C3">
              <w:rPr>
                <w:lang w:val="id-ID"/>
              </w:rPr>
              <w:lastRenderedPageBreak/>
              <w:t xml:space="preserve">        "utils-merge": "1.0.1",</w:t>
            </w:r>
          </w:p>
          <w:p w14:paraId="0B9A1946" w14:textId="77777777" w:rsidR="00801B5C" w:rsidRPr="00FD40C3" w:rsidRDefault="00801B5C" w:rsidP="00801B5C">
            <w:pPr>
              <w:pStyle w:val="Code"/>
              <w:rPr>
                <w:lang w:val="id-ID"/>
              </w:rPr>
            </w:pPr>
            <w:r w:rsidRPr="00FD40C3">
              <w:rPr>
                <w:lang w:val="id-ID"/>
              </w:rPr>
              <w:t xml:space="preserve">        "vary": "~1.1.2"</w:t>
            </w:r>
          </w:p>
          <w:p w14:paraId="31C8375F" w14:textId="77777777" w:rsidR="00801B5C" w:rsidRPr="00FD40C3" w:rsidRDefault="00801B5C" w:rsidP="00801B5C">
            <w:pPr>
              <w:pStyle w:val="Code"/>
              <w:rPr>
                <w:lang w:val="id-ID"/>
              </w:rPr>
            </w:pPr>
            <w:r w:rsidRPr="00FD40C3">
              <w:rPr>
                <w:lang w:val="id-ID"/>
              </w:rPr>
              <w:t xml:space="preserve">      },</w:t>
            </w:r>
          </w:p>
          <w:p w14:paraId="6901000A" w14:textId="77777777" w:rsidR="00801B5C" w:rsidRPr="00FD40C3" w:rsidRDefault="00801B5C" w:rsidP="00801B5C">
            <w:pPr>
              <w:pStyle w:val="Code"/>
              <w:rPr>
                <w:lang w:val="id-ID"/>
              </w:rPr>
            </w:pPr>
            <w:r w:rsidRPr="00FD40C3">
              <w:rPr>
                <w:lang w:val="id-ID"/>
              </w:rPr>
              <w:t xml:space="preserve">      "engines": {</w:t>
            </w:r>
          </w:p>
          <w:p w14:paraId="666B793D" w14:textId="77777777" w:rsidR="00801B5C" w:rsidRPr="00FD40C3" w:rsidRDefault="00801B5C" w:rsidP="00801B5C">
            <w:pPr>
              <w:pStyle w:val="Code"/>
              <w:rPr>
                <w:lang w:val="id-ID"/>
              </w:rPr>
            </w:pPr>
            <w:r w:rsidRPr="00FD40C3">
              <w:rPr>
                <w:lang w:val="id-ID"/>
              </w:rPr>
              <w:t xml:space="preserve">        "node": "&gt;= 0.10.0"</w:t>
            </w:r>
          </w:p>
          <w:p w14:paraId="441711CB" w14:textId="77777777" w:rsidR="00801B5C" w:rsidRPr="00FD40C3" w:rsidRDefault="00801B5C" w:rsidP="00801B5C">
            <w:pPr>
              <w:pStyle w:val="Code"/>
              <w:rPr>
                <w:lang w:val="id-ID"/>
              </w:rPr>
            </w:pPr>
            <w:r w:rsidRPr="00FD40C3">
              <w:rPr>
                <w:lang w:val="id-ID"/>
              </w:rPr>
              <w:t xml:space="preserve">      }</w:t>
            </w:r>
          </w:p>
          <w:p w14:paraId="44128385" w14:textId="77777777" w:rsidR="00801B5C" w:rsidRPr="00FD40C3" w:rsidRDefault="00801B5C" w:rsidP="00801B5C">
            <w:pPr>
              <w:pStyle w:val="Code"/>
              <w:rPr>
                <w:lang w:val="id-ID"/>
              </w:rPr>
            </w:pPr>
            <w:r w:rsidRPr="00FD40C3">
              <w:rPr>
                <w:lang w:val="id-ID"/>
              </w:rPr>
              <w:t xml:space="preserve">    },</w:t>
            </w:r>
          </w:p>
          <w:p w14:paraId="154C58F0" w14:textId="77777777" w:rsidR="00801B5C" w:rsidRPr="00FD40C3" w:rsidRDefault="00801B5C" w:rsidP="00801B5C">
            <w:pPr>
              <w:pStyle w:val="Code"/>
              <w:rPr>
                <w:lang w:val="id-ID"/>
              </w:rPr>
            </w:pPr>
            <w:r w:rsidRPr="00FD40C3">
              <w:rPr>
                <w:lang w:val="id-ID"/>
              </w:rPr>
              <w:t xml:space="preserve">    "node_modules/filelist": {</w:t>
            </w:r>
          </w:p>
          <w:p w14:paraId="2CFCBDF0" w14:textId="77777777" w:rsidR="00801B5C" w:rsidRPr="00FD40C3" w:rsidRDefault="00801B5C" w:rsidP="00801B5C">
            <w:pPr>
              <w:pStyle w:val="Code"/>
              <w:rPr>
                <w:lang w:val="id-ID"/>
              </w:rPr>
            </w:pPr>
            <w:r w:rsidRPr="00FD40C3">
              <w:rPr>
                <w:lang w:val="id-ID"/>
              </w:rPr>
              <w:t xml:space="preserve">      "version": "1.0.4",</w:t>
            </w:r>
          </w:p>
          <w:p w14:paraId="770F765A" w14:textId="77777777" w:rsidR="00801B5C" w:rsidRPr="00FD40C3" w:rsidRDefault="00801B5C" w:rsidP="00801B5C">
            <w:pPr>
              <w:pStyle w:val="Code"/>
              <w:rPr>
                <w:lang w:val="id-ID"/>
              </w:rPr>
            </w:pPr>
            <w:r w:rsidRPr="00FD40C3">
              <w:rPr>
                <w:lang w:val="id-ID"/>
              </w:rPr>
              <w:t xml:space="preserve">      "resolved": "https://registry.npmjs.org/filelist/-/filelist-1.0.4.tgz",</w:t>
            </w:r>
          </w:p>
          <w:p w14:paraId="273C568E" w14:textId="77777777" w:rsidR="00801B5C" w:rsidRPr="00FD40C3" w:rsidRDefault="00801B5C" w:rsidP="00801B5C">
            <w:pPr>
              <w:pStyle w:val="Code"/>
              <w:rPr>
                <w:lang w:val="id-ID"/>
              </w:rPr>
            </w:pPr>
            <w:r w:rsidRPr="00FD40C3">
              <w:rPr>
                <w:lang w:val="id-ID"/>
              </w:rPr>
              <w:t xml:space="preserve">      "integrity": "sha512-w1cEuf3S+DrLCQL7ET6kz+gmlJdbq9J7yXCSjK/OZCPA+qEN1WyF4ZAf0YYJa4/shHJra2t/d/r8SV4Ji+x+8Q==",</w:t>
            </w:r>
          </w:p>
          <w:p w14:paraId="50D142CD" w14:textId="77777777" w:rsidR="00801B5C" w:rsidRPr="00FD40C3" w:rsidRDefault="00801B5C" w:rsidP="00801B5C">
            <w:pPr>
              <w:pStyle w:val="Code"/>
              <w:rPr>
                <w:lang w:val="id-ID"/>
              </w:rPr>
            </w:pPr>
            <w:r w:rsidRPr="00FD40C3">
              <w:rPr>
                <w:lang w:val="id-ID"/>
              </w:rPr>
              <w:t xml:space="preserve">      "dependencies": {</w:t>
            </w:r>
          </w:p>
          <w:p w14:paraId="06FC9BAD" w14:textId="77777777" w:rsidR="00801B5C" w:rsidRPr="00FD40C3" w:rsidRDefault="00801B5C" w:rsidP="00801B5C">
            <w:pPr>
              <w:pStyle w:val="Code"/>
              <w:rPr>
                <w:lang w:val="id-ID"/>
              </w:rPr>
            </w:pPr>
            <w:r w:rsidRPr="00FD40C3">
              <w:rPr>
                <w:lang w:val="id-ID"/>
              </w:rPr>
              <w:t xml:space="preserve">        "minimatch": "^5.0.1"</w:t>
            </w:r>
          </w:p>
          <w:p w14:paraId="23ECF039" w14:textId="77777777" w:rsidR="00801B5C" w:rsidRPr="00FD40C3" w:rsidRDefault="00801B5C" w:rsidP="00801B5C">
            <w:pPr>
              <w:pStyle w:val="Code"/>
              <w:rPr>
                <w:lang w:val="id-ID"/>
              </w:rPr>
            </w:pPr>
            <w:r w:rsidRPr="00FD40C3">
              <w:rPr>
                <w:lang w:val="id-ID"/>
              </w:rPr>
              <w:t xml:space="preserve">      }</w:t>
            </w:r>
          </w:p>
          <w:p w14:paraId="53C89345" w14:textId="77777777" w:rsidR="00801B5C" w:rsidRPr="00FD40C3" w:rsidRDefault="00801B5C" w:rsidP="00801B5C">
            <w:pPr>
              <w:pStyle w:val="Code"/>
              <w:rPr>
                <w:lang w:val="id-ID"/>
              </w:rPr>
            </w:pPr>
            <w:r w:rsidRPr="00FD40C3">
              <w:rPr>
                <w:lang w:val="id-ID"/>
              </w:rPr>
              <w:t xml:space="preserve">    },</w:t>
            </w:r>
          </w:p>
          <w:p w14:paraId="50C6B2BB" w14:textId="77777777" w:rsidR="00801B5C" w:rsidRPr="00FD40C3" w:rsidRDefault="00801B5C" w:rsidP="00801B5C">
            <w:pPr>
              <w:pStyle w:val="Code"/>
              <w:rPr>
                <w:lang w:val="id-ID"/>
              </w:rPr>
            </w:pPr>
            <w:r w:rsidRPr="00FD40C3">
              <w:rPr>
                <w:lang w:val="id-ID"/>
              </w:rPr>
              <w:t xml:space="preserve">    "node_modules/filelist/node_modules/brace-expansion": {</w:t>
            </w:r>
          </w:p>
          <w:p w14:paraId="71C382A7" w14:textId="77777777" w:rsidR="00801B5C" w:rsidRPr="00FD40C3" w:rsidRDefault="00801B5C" w:rsidP="00801B5C">
            <w:pPr>
              <w:pStyle w:val="Code"/>
              <w:rPr>
                <w:lang w:val="id-ID"/>
              </w:rPr>
            </w:pPr>
            <w:r w:rsidRPr="00FD40C3">
              <w:rPr>
                <w:lang w:val="id-ID"/>
              </w:rPr>
              <w:t xml:space="preserve">      "version": "2.0.1",</w:t>
            </w:r>
          </w:p>
          <w:p w14:paraId="74782EE2" w14:textId="77777777" w:rsidR="00801B5C" w:rsidRPr="00FD40C3" w:rsidRDefault="00801B5C" w:rsidP="00801B5C">
            <w:pPr>
              <w:pStyle w:val="Code"/>
              <w:rPr>
                <w:lang w:val="id-ID"/>
              </w:rPr>
            </w:pPr>
            <w:r w:rsidRPr="00FD40C3">
              <w:rPr>
                <w:lang w:val="id-ID"/>
              </w:rPr>
              <w:t xml:space="preserve">      "resolved": "https://registry.npmjs.org/brace-expansion/-/brace-expansion-2.0.1.tgz",</w:t>
            </w:r>
          </w:p>
          <w:p w14:paraId="41AB9BCC" w14:textId="77777777" w:rsidR="00801B5C" w:rsidRPr="00FD40C3" w:rsidRDefault="00801B5C" w:rsidP="00801B5C">
            <w:pPr>
              <w:pStyle w:val="Code"/>
              <w:rPr>
                <w:lang w:val="id-ID"/>
              </w:rPr>
            </w:pPr>
            <w:r w:rsidRPr="00FD40C3">
              <w:rPr>
                <w:lang w:val="id-ID"/>
              </w:rPr>
              <w:t xml:space="preserve">      "integrity": "sha512-XnAIvQ8eM+kC6aULx6wuQiwVsnzsi9d3WxzV3FpWTGA19F621kwdbsAcFKXgKUHZWsy+mY6iL1sHTxWEFCytDA==",</w:t>
            </w:r>
          </w:p>
          <w:p w14:paraId="6F84B926" w14:textId="77777777" w:rsidR="00801B5C" w:rsidRPr="00FD40C3" w:rsidRDefault="00801B5C" w:rsidP="00801B5C">
            <w:pPr>
              <w:pStyle w:val="Code"/>
              <w:rPr>
                <w:lang w:val="id-ID"/>
              </w:rPr>
            </w:pPr>
            <w:r w:rsidRPr="00FD40C3">
              <w:rPr>
                <w:lang w:val="id-ID"/>
              </w:rPr>
              <w:t xml:space="preserve">      "dependencies": {</w:t>
            </w:r>
          </w:p>
          <w:p w14:paraId="51BFD10D" w14:textId="77777777" w:rsidR="00801B5C" w:rsidRPr="00FD40C3" w:rsidRDefault="00801B5C" w:rsidP="00801B5C">
            <w:pPr>
              <w:pStyle w:val="Code"/>
              <w:rPr>
                <w:lang w:val="id-ID"/>
              </w:rPr>
            </w:pPr>
            <w:r w:rsidRPr="00FD40C3">
              <w:rPr>
                <w:lang w:val="id-ID"/>
              </w:rPr>
              <w:t xml:space="preserve">        "balanced-match": "^1.0.0"</w:t>
            </w:r>
          </w:p>
          <w:p w14:paraId="46C3CF71" w14:textId="77777777" w:rsidR="00801B5C" w:rsidRPr="00FD40C3" w:rsidRDefault="00801B5C" w:rsidP="00801B5C">
            <w:pPr>
              <w:pStyle w:val="Code"/>
              <w:rPr>
                <w:lang w:val="id-ID"/>
              </w:rPr>
            </w:pPr>
            <w:r w:rsidRPr="00FD40C3">
              <w:rPr>
                <w:lang w:val="id-ID"/>
              </w:rPr>
              <w:t xml:space="preserve">      }</w:t>
            </w:r>
          </w:p>
          <w:p w14:paraId="60F9F538" w14:textId="77777777" w:rsidR="00801B5C" w:rsidRPr="00FD40C3" w:rsidRDefault="00801B5C" w:rsidP="00801B5C">
            <w:pPr>
              <w:pStyle w:val="Code"/>
              <w:rPr>
                <w:lang w:val="id-ID"/>
              </w:rPr>
            </w:pPr>
            <w:r w:rsidRPr="00FD40C3">
              <w:rPr>
                <w:lang w:val="id-ID"/>
              </w:rPr>
              <w:t xml:space="preserve">    },</w:t>
            </w:r>
          </w:p>
          <w:p w14:paraId="70415702" w14:textId="77777777" w:rsidR="00801B5C" w:rsidRPr="00FD40C3" w:rsidRDefault="00801B5C" w:rsidP="00801B5C">
            <w:pPr>
              <w:pStyle w:val="Code"/>
              <w:rPr>
                <w:lang w:val="id-ID"/>
              </w:rPr>
            </w:pPr>
            <w:r w:rsidRPr="00FD40C3">
              <w:rPr>
                <w:lang w:val="id-ID"/>
              </w:rPr>
              <w:t xml:space="preserve">    "node_modules/filelist/node_modules/minimatch": {</w:t>
            </w:r>
          </w:p>
          <w:p w14:paraId="15B3D6A0" w14:textId="77777777" w:rsidR="00801B5C" w:rsidRPr="00FD40C3" w:rsidRDefault="00801B5C" w:rsidP="00801B5C">
            <w:pPr>
              <w:pStyle w:val="Code"/>
              <w:rPr>
                <w:lang w:val="id-ID"/>
              </w:rPr>
            </w:pPr>
            <w:r w:rsidRPr="00FD40C3">
              <w:rPr>
                <w:lang w:val="id-ID"/>
              </w:rPr>
              <w:t xml:space="preserve">      "version": "5.1.6",</w:t>
            </w:r>
          </w:p>
          <w:p w14:paraId="2F3D6502" w14:textId="77777777" w:rsidR="00801B5C" w:rsidRPr="00FD40C3" w:rsidRDefault="00801B5C" w:rsidP="00801B5C">
            <w:pPr>
              <w:pStyle w:val="Code"/>
              <w:rPr>
                <w:lang w:val="id-ID"/>
              </w:rPr>
            </w:pPr>
            <w:r w:rsidRPr="00FD40C3">
              <w:rPr>
                <w:lang w:val="id-ID"/>
              </w:rPr>
              <w:t xml:space="preserve">      "resolved": "https://registry.npmjs.org/minimatch/-/minimatch-5.1.6.tgz",</w:t>
            </w:r>
          </w:p>
          <w:p w14:paraId="6158CFFF" w14:textId="77777777" w:rsidR="00801B5C" w:rsidRPr="00FD40C3" w:rsidRDefault="00801B5C" w:rsidP="00801B5C">
            <w:pPr>
              <w:pStyle w:val="Code"/>
              <w:rPr>
                <w:lang w:val="id-ID"/>
              </w:rPr>
            </w:pPr>
            <w:r w:rsidRPr="00FD40C3">
              <w:rPr>
                <w:lang w:val="id-ID"/>
              </w:rPr>
              <w:t xml:space="preserve">      "integrity": "sha512-lKwV/1brpG6mBUFHtb7NUmtABCb2WZZmm2wNiOA5hAb8VdCS4B3dtMWyvcoViccwAW/COERjXLt0zP1zXUN26g==",</w:t>
            </w:r>
          </w:p>
          <w:p w14:paraId="27305469" w14:textId="77777777" w:rsidR="00801B5C" w:rsidRPr="00FD40C3" w:rsidRDefault="00801B5C" w:rsidP="00801B5C">
            <w:pPr>
              <w:pStyle w:val="Code"/>
              <w:rPr>
                <w:lang w:val="id-ID"/>
              </w:rPr>
            </w:pPr>
            <w:r w:rsidRPr="00FD40C3">
              <w:rPr>
                <w:lang w:val="id-ID"/>
              </w:rPr>
              <w:t xml:space="preserve">      "dependencies": {</w:t>
            </w:r>
          </w:p>
          <w:p w14:paraId="042313C5" w14:textId="77777777" w:rsidR="00801B5C" w:rsidRPr="00FD40C3" w:rsidRDefault="00801B5C" w:rsidP="00801B5C">
            <w:pPr>
              <w:pStyle w:val="Code"/>
              <w:rPr>
                <w:lang w:val="id-ID"/>
              </w:rPr>
            </w:pPr>
            <w:r w:rsidRPr="00FD40C3">
              <w:rPr>
                <w:lang w:val="id-ID"/>
              </w:rPr>
              <w:t xml:space="preserve">        "brace-expansion": "^2.0.1"</w:t>
            </w:r>
          </w:p>
          <w:p w14:paraId="50BA14F4" w14:textId="77777777" w:rsidR="00801B5C" w:rsidRPr="00FD40C3" w:rsidRDefault="00801B5C" w:rsidP="00801B5C">
            <w:pPr>
              <w:pStyle w:val="Code"/>
              <w:rPr>
                <w:lang w:val="id-ID"/>
              </w:rPr>
            </w:pPr>
            <w:r w:rsidRPr="00FD40C3">
              <w:rPr>
                <w:lang w:val="id-ID"/>
              </w:rPr>
              <w:t xml:space="preserve">      },</w:t>
            </w:r>
          </w:p>
          <w:p w14:paraId="0DC2AAD0" w14:textId="77777777" w:rsidR="00801B5C" w:rsidRPr="00FD40C3" w:rsidRDefault="00801B5C" w:rsidP="00801B5C">
            <w:pPr>
              <w:pStyle w:val="Code"/>
              <w:rPr>
                <w:lang w:val="id-ID"/>
              </w:rPr>
            </w:pPr>
            <w:r w:rsidRPr="00FD40C3">
              <w:rPr>
                <w:lang w:val="id-ID"/>
              </w:rPr>
              <w:t xml:space="preserve">      "engines": {</w:t>
            </w:r>
          </w:p>
          <w:p w14:paraId="001F9CB2" w14:textId="77777777" w:rsidR="00801B5C" w:rsidRPr="00FD40C3" w:rsidRDefault="00801B5C" w:rsidP="00801B5C">
            <w:pPr>
              <w:pStyle w:val="Code"/>
              <w:rPr>
                <w:lang w:val="id-ID"/>
              </w:rPr>
            </w:pPr>
            <w:r w:rsidRPr="00FD40C3">
              <w:rPr>
                <w:lang w:val="id-ID"/>
              </w:rPr>
              <w:t xml:space="preserve">        "node": "&gt;=10"</w:t>
            </w:r>
          </w:p>
          <w:p w14:paraId="57CB15CE" w14:textId="77777777" w:rsidR="00801B5C" w:rsidRPr="00FD40C3" w:rsidRDefault="00801B5C" w:rsidP="00801B5C">
            <w:pPr>
              <w:pStyle w:val="Code"/>
              <w:rPr>
                <w:lang w:val="id-ID"/>
              </w:rPr>
            </w:pPr>
            <w:r w:rsidRPr="00FD40C3">
              <w:rPr>
                <w:lang w:val="id-ID"/>
              </w:rPr>
              <w:t xml:space="preserve">      }</w:t>
            </w:r>
          </w:p>
          <w:p w14:paraId="25106212" w14:textId="77777777" w:rsidR="00801B5C" w:rsidRPr="00FD40C3" w:rsidRDefault="00801B5C" w:rsidP="00801B5C">
            <w:pPr>
              <w:pStyle w:val="Code"/>
              <w:rPr>
                <w:lang w:val="id-ID"/>
              </w:rPr>
            </w:pPr>
            <w:r w:rsidRPr="00FD40C3">
              <w:rPr>
                <w:lang w:val="id-ID"/>
              </w:rPr>
              <w:t xml:space="preserve">    },</w:t>
            </w:r>
          </w:p>
          <w:p w14:paraId="008F136D" w14:textId="77777777" w:rsidR="00801B5C" w:rsidRPr="00FD40C3" w:rsidRDefault="00801B5C" w:rsidP="00801B5C">
            <w:pPr>
              <w:pStyle w:val="Code"/>
              <w:rPr>
                <w:lang w:val="id-ID"/>
              </w:rPr>
            </w:pPr>
            <w:r w:rsidRPr="00FD40C3">
              <w:rPr>
                <w:lang w:val="id-ID"/>
              </w:rPr>
              <w:t xml:space="preserve">    "node_modules/fill-range": {</w:t>
            </w:r>
          </w:p>
          <w:p w14:paraId="0BE8E9A2" w14:textId="77777777" w:rsidR="00801B5C" w:rsidRPr="00FD40C3" w:rsidRDefault="00801B5C" w:rsidP="00801B5C">
            <w:pPr>
              <w:pStyle w:val="Code"/>
              <w:rPr>
                <w:lang w:val="id-ID"/>
              </w:rPr>
            </w:pPr>
            <w:r w:rsidRPr="00FD40C3">
              <w:rPr>
                <w:lang w:val="id-ID"/>
              </w:rPr>
              <w:t xml:space="preserve">      "version": "7.0.1",</w:t>
            </w:r>
          </w:p>
          <w:p w14:paraId="0157A5B4" w14:textId="77777777" w:rsidR="00801B5C" w:rsidRPr="00FD40C3" w:rsidRDefault="00801B5C" w:rsidP="00801B5C">
            <w:pPr>
              <w:pStyle w:val="Code"/>
              <w:rPr>
                <w:lang w:val="id-ID"/>
              </w:rPr>
            </w:pPr>
            <w:r w:rsidRPr="00FD40C3">
              <w:rPr>
                <w:lang w:val="id-ID"/>
              </w:rPr>
              <w:t xml:space="preserve">      "resolved": "https://registry.npmjs.org/fill-range/-/fill-range-7.0.1.tgz",</w:t>
            </w:r>
          </w:p>
          <w:p w14:paraId="1A7C8BB3" w14:textId="77777777" w:rsidR="00801B5C" w:rsidRPr="00FD40C3" w:rsidRDefault="00801B5C" w:rsidP="00801B5C">
            <w:pPr>
              <w:pStyle w:val="Code"/>
              <w:rPr>
                <w:lang w:val="id-ID"/>
              </w:rPr>
            </w:pPr>
            <w:r w:rsidRPr="00FD40C3">
              <w:rPr>
                <w:lang w:val="id-ID"/>
              </w:rPr>
              <w:t xml:space="preserve">      "integrity": "sha512-qOo9F+dMUmC2Lcb4BbVvnKJxTPjCm+RRpe4gDuGrzkL7mEVl/djYSu2OdQ2Pa302N4oqkSg9ir6jaLWJ2USVpQ==",</w:t>
            </w:r>
          </w:p>
          <w:p w14:paraId="37080EAF" w14:textId="77777777" w:rsidR="00801B5C" w:rsidRPr="00FD40C3" w:rsidRDefault="00801B5C" w:rsidP="00801B5C">
            <w:pPr>
              <w:pStyle w:val="Code"/>
              <w:rPr>
                <w:lang w:val="id-ID"/>
              </w:rPr>
            </w:pPr>
            <w:r w:rsidRPr="00FD40C3">
              <w:rPr>
                <w:lang w:val="id-ID"/>
              </w:rPr>
              <w:t xml:space="preserve">      "dependencies": {</w:t>
            </w:r>
          </w:p>
          <w:p w14:paraId="4B282332" w14:textId="77777777" w:rsidR="00801B5C" w:rsidRPr="00FD40C3" w:rsidRDefault="00801B5C" w:rsidP="00801B5C">
            <w:pPr>
              <w:pStyle w:val="Code"/>
              <w:rPr>
                <w:lang w:val="id-ID"/>
              </w:rPr>
            </w:pPr>
            <w:r w:rsidRPr="00FD40C3">
              <w:rPr>
                <w:lang w:val="id-ID"/>
              </w:rPr>
              <w:t xml:space="preserve">        "to-regex-range": "^5.0.1"</w:t>
            </w:r>
          </w:p>
          <w:p w14:paraId="5DDB03EA" w14:textId="77777777" w:rsidR="00801B5C" w:rsidRPr="00FD40C3" w:rsidRDefault="00801B5C" w:rsidP="00801B5C">
            <w:pPr>
              <w:pStyle w:val="Code"/>
              <w:rPr>
                <w:lang w:val="id-ID"/>
              </w:rPr>
            </w:pPr>
            <w:r w:rsidRPr="00FD40C3">
              <w:rPr>
                <w:lang w:val="id-ID"/>
              </w:rPr>
              <w:t xml:space="preserve">      },</w:t>
            </w:r>
          </w:p>
          <w:p w14:paraId="3631FE2D" w14:textId="77777777" w:rsidR="00801B5C" w:rsidRPr="00FD40C3" w:rsidRDefault="00801B5C" w:rsidP="00801B5C">
            <w:pPr>
              <w:pStyle w:val="Code"/>
              <w:rPr>
                <w:lang w:val="id-ID"/>
              </w:rPr>
            </w:pPr>
            <w:r w:rsidRPr="00FD40C3">
              <w:rPr>
                <w:lang w:val="id-ID"/>
              </w:rPr>
              <w:t xml:space="preserve">      "engines": {</w:t>
            </w:r>
          </w:p>
          <w:p w14:paraId="36F0D9D7" w14:textId="77777777" w:rsidR="00801B5C" w:rsidRPr="00FD40C3" w:rsidRDefault="00801B5C" w:rsidP="00801B5C">
            <w:pPr>
              <w:pStyle w:val="Code"/>
              <w:rPr>
                <w:lang w:val="id-ID"/>
              </w:rPr>
            </w:pPr>
            <w:r w:rsidRPr="00FD40C3">
              <w:rPr>
                <w:lang w:val="id-ID"/>
              </w:rPr>
              <w:t xml:space="preserve">        "node": "&gt;=8"</w:t>
            </w:r>
          </w:p>
          <w:p w14:paraId="50E1F09C" w14:textId="77777777" w:rsidR="00801B5C" w:rsidRPr="00FD40C3" w:rsidRDefault="00801B5C" w:rsidP="00801B5C">
            <w:pPr>
              <w:pStyle w:val="Code"/>
              <w:rPr>
                <w:lang w:val="id-ID"/>
              </w:rPr>
            </w:pPr>
            <w:r w:rsidRPr="00FD40C3">
              <w:rPr>
                <w:lang w:val="id-ID"/>
              </w:rPr>
              <w:t xml:space="preserve">      }</w:t>
            </w:r>
          </w:p>
          <w:p w14:paraId="06D872E8" w14:textId="77777777" w:rsidR="00801B5C" w:rsidRPr="00FD40C3" w:rsidRDefault="00801B5C" w:rsidP="00801B5C">
            <w:pPr>
              <w:pStyle w:val="Code"/>
              <w:rPr>
                <w:lang w:val="id-ID"/>
              </w:rPr>
            </w:pPr>
            <w:r w:rsidRPr="00FD40C3">
              <w:rPr>
                <w:lang w:val="id-ID"/>
              </w:rPr>
              <w:t xml:space="preserve">    },</w:t>
            </w:r>
          </w:p>
          <w:p w14:paraId="38BCE6C7" w14:textId="77777777" w:rsidR="00801B5C" w:rsidRPr="00FD40C3" w:rsidRDefault="00801B5C" w:rsidP="00801B5C">
            <w:pPr>
              <w:pStyle w:val="Code"/>
              <w:rPr>
                <w:lang w:val="id-ID"/>
              </w:rPr>
            </w:pPr>
            <w:r w:rsidRPr="00FD40C3">
              <w:rPr>
                <w:lang w:val="id-ID"/>
              </w:rPr>
              <w:t xml:space="preserve">    "node_modules/finalhandler": {</w:t>
            </w:r>
          </w:p>
          <w:p w14:paraId="41EE387C" w14:textId="77777777" w:rsidR="00801B5C" w:rsidRPr="00FD40C3" w:rsidRDefault="00801B5C" w:rsidP="00801B5C">
            <w:pPr>
              <w:pStyle w:val="Code"/>
              <w:rPr>
                <w:lang w:val="id-ID"/>
              </w:rPr>
            </w:pPr>
            <w:r w:rsidRPr="00FD40C3">
              <w:rPr>
                <w:lang w:val="id-ID"/>
              </w:rPr>
              <w:t xml:space="preserve">      "version": "1.2.0",</w:t>
            </w:r>
          </w:p>
          <w:p w14:paraId="6AF9BEDE" w14:textId="77777777" w:rsidR="00801B5C" w:rsidRPr="00FD40C3" w:rsidRDefault="00801B5C" w:rsidP="00801B5C">
            <w:pPr>
              <w:pStyle w:val="Code"/>
              <w:rPr>
                <w:lang w:val="id-ID"/>
              </w:rPr>
            </w:pPr>
            <w:r w:rsidRPr="00FD40C3">
              <w:rPr>
                <w:lang w:val="id-ID"/>
              </w:rPr>
              <w:lastRenderedPageBreak/>
              <w:t xml:space="preserve">      "resolved": "https://registry.npmjs.org/finalhandler/-/finalhandler-1.2.0.tgz",</w:t>
            </w:r>
          </w:p>
          <w:p w14:paraId="0A1C31FA" w14:textId="77777777" w:rsidR="00801B5C" w:rsidRPr="00FD40C3" w:rsidRDefault="00801B5C" w:rsidP="00801B5C">
            <w:pPr>
              <w:pStyle w:val="Code"/>
              <w:rPr>
                <w:lang w:val="id-ID"/>
              </w:rPr>
            </w:pPr>
            <w:r w:rsidRPr="00FD40C3">
              <w:rPr>
                <w:lang w:val="id-ID"/>
              </w:rPr>
              <w:t xml:space="preserve">      "integrity": "sha512-5uXcUVftlQMFnWC9qu/svkWv3GTd2PfUhK/3PLkYNAe7FbqJMt3515HaxE6eRL74GdsriiwujiawdaB1BpEISg==",</w:t>
            </w:r>
          </w:p>
          <w:p w14:paraId="76B609E0" w14:textId="77777777" w:rsidR="00801B5C" w:rsidRPr="00FD40C3" w:rsidRDefault="00801B5C" w:rsidP="00801B5C">
            <w:pPr>
              <w:pStyle w:val="Code"/>
              <w:rPr>
                <w:lang w:val="id-ID"/>
              </w:rPr>
            </w:pPr>
            <w:r w:rsidRPr="00FD40C3">
              <w:rPr>
                <w:lang w:val="id-ID"/>
              </w:rPr>
              <w:t xml:space="preserve">      "dependencies": {</w:t>
            </w:r>
          </w:p>
          <w:p w14:paraId="40A5D035" w14:textId="77777777" w:rsidR="00801B5C" w:rsidRPr="00FD40C3" w:rsidRDefault="00801B5C" w:rsidP="00801B5C">
            <w:pPr>
              <w:pStyle w:val="Code"/>
              <w:rPr>
                <w:lang w:val="id-ID"/>
              </w:rPr>
            </w:pPr>
            <w:r w:rsidRPr="00FD40C3">
              <w:rPr>
                <w:lang w:val="id-ID"/>
              </w:rPr>
              <w:t xml:space="preserve">        "debug": "2.6.9",</w:t>
            </w:r>
          </w:p>
          <w:p w14:paraId="34316895" w14:textId="77777777" w:rsidR="00801B5C" w:rsidRPr="00FD40C3" w:rsidRDefault="00801B5C" w:rsidP="00801B5C">
            <w:pPr>
              <w:pStyle w:val="Code"/>
              <w:rPr>
                <w:lang w:val="id-ID"/>
              </w:rPr>
            </w:pPr>
            <w:r w:rsidRPr="00FD40C3">
              <w:rPr>
                <w:lang w:val="id-ID"/>
              </w:rPr>
              <w:t xml:space="preserve">        "encodeurl": "~1.0.2",</w:t>
            </w:r>
          </w:p>
          <w:p w14:paraId="6685E21C" w14:textId="77777777" w:rsidR="00801B5C" w:rsidRPr="00FD40C3" w:rsidRDefault="00801B5C" w:rsidP="00801B5C">
            <w:pPr>
              <w:pStyle w:val="Code"/>
              <w:rPr>
                <w:lang w:val="id-ID"/>
              </w:rPr>
            </w:pPr>
            <w:r w:rsidRPr="00FD40C3">
              <w:rPr>
                <w:lang w:val="id-ID"/>
              </w:rPr>
              <w:t xml:space="preserve">        "escape-html": "~1.0.3",</w:t>
            </w:r>
          </w:p>
          <w:p w14:paraId="39403F0A" w14:textId="77777777" w:rsidR="00801B5C" w:rsidRPr="00FD40C3" w:rsidRDefault="00801B5C" w:rsidP="00801B5C">
            <w:pPr>
              <w:pStyle w:val="Code"/>
              <w:rPr>
                <w:lang w:val="id-ID"/>
              </w:rPr>
            </w:pPr>
            <w:r w:rsidRPr="00FD40C3">
              <w:rPr>
                <w:lang w:val="id-ID"/>
              </w:rPr>
              <w:t xml:space="preserve">        "on-finished": "2.4.1",</w:t>
            </w:r>
          </w:p>
          <w:p w14:paraId="70BF2790" w14:textId="77777777" w:rsidR="00801B5C" w:rsidRPr="00FD40C3" w:rsidRDefault="00801B5C" w:rsidP="00801B5C">
            <w:pPr>
              <w:pStyle w:val="Code"/>
              <w:rPr>
                <w:lang w:val="id-ID"/>
              </w:rPr>
            </w:pPr>
            <w:r w:rsidRPr="00FD40C3">
              <w:rPr>
                <w:lang w:val="id-ID"/>
              </w:rPr>
              <w:t xml:space="preserve">        "parseurl": "~1.3.3",</w:t>
            </w:r>
          </w:p>
          <w:p w14:paraId="705DC3B5" w14:textId="77777777" w:rsidR="00801B5C" w:rsidRPr="00FD40C3" w:rsidRDefault="00801B5C" w:rsidP="00801B5C">
            <w:pPr>
              <w:pStyle w:val="Code"/>
              <w:rPr>
                <w:lang w:val="id-ID"/>
              </w:rPr>
            </w:pPr>
            <w:r w:rsidRPr="00FD40C3">
              <w:rPr>
                <w:lang w:val="id-ID"/>
              </w:rPr>
              <w:t xml:space="preserve">        "statuses": "2.0.1",</w:t>
            </w:r>
          </w:p>
          <w:p w14:paraId="5829F575" w14:textId="77777777" w:rsidR="00801B5C" w:rsidRPr="00FD40C3" w:rsidRDefault="00801B5C" w:rsidP="00801B5C">
            <w:pPr>
              <w:pStyle w:val="Code"/>
              <w:rPr>
                <w:lang w:val="id-ID"/>
              </w:rPr>
            </w:pPr>
            <w:r w:rsidRPr="00FD40C3">
              <w:rPr>
                <w:lang w:val="id-ID"/>
              </w:rPr>
              <w:t xml:space="preserve">        "unpipe": "~1.0.0"</w:t>
            </w:r>
          </w:p>
          <w:p w14:paraId="5CBA6956" w14:textId="77777777" w:rsidR="00801B5C" w:rsidRPr="00FD40C3" w:rsidRDefault="00801B5C" w:rsidP="00801B5C">
            <w:pPr>
              <w:pStyle w:val="Code"/>
              <w:rPr>
                <w:lang w:val="id-ID"/>
              </w:rPr>
            </w:pPr>
            <w:r w:rsidRPr="00FD40C3">
              <w:rPr>
                <w:lang w:val="id-ID"/>
              </w:rPr>
              <w:t xml:space="preserve">      },</w:t>
            </w:r>
          </w:p>
          <w:p w14:paraId="7667EE4B" w14:textId="77777777" w:rsidR="00801B5C" w:rsidRPr="00FD40C3" w:rsidRDefault="00801B5C" w:rsidP="00801B5C">
            <w:pPr>
              <w:pStyle w:val="Code"/>
              <w:rPr>
                <w:lang w:val="id-ID"/>
              </w:rPr>
            </w:pPr>
            <w:r w:rsidRPr="00FD40C3">
              <w:rPr>
                <w:lang w:val="id-ID"/>
              </w:rPr>
              <w:t xml:space="preserve">      "engines": {</w:t>
            </w:r>
          </w:p>
          <w:p w14:paraId="0C2D9C39" w14:textId="77777777" w:rsidR="00801B5C" w:rsidRPr="00FD40C3" w:rsidRDefault="00801B5C" w:rsidP="00801B5C">
            <w:pPr>
              <w:pStyle w:val="Code"/>
              <w:rPr>
                <w:lang w:val="id-ID"/>
              </w:rPr>
            </w:pPr>
            <w:r w:rsidRPr="00FD40C3">
              <w:rPr>
                <w:lang w:val="id-ID"/>
              </w:rPr>
              <w:t xml:space="preserve">        "node": "&gt;= 0.8"</w:t>
            </w:r>
          </w:p>
          <w:p w14:paraId="4CCEFC9D" w14:textId="77777777" w:rsidR="00801B5C" w:rsidRPr="00FD40C3" w:rsidRDefault="00801B5C" w:rsidP="00801B5C">
            <w:pPr>
              <w:pStyle w:val="Code"/>
              <w:rPr>
                <w:lang w:val="id-ID"/>
              </w:rPr>
            </w:pPr>
            <w:r w:rsidRPr="00FD40C3">
              <w:rPr>
                <w:lang w:val="id-ID"/>
              </w:rPr>
              <w:t xml:space="preserve">      }</w:t>
            </w:r>
          </w:p>
          <w:p w14:paraId="3BBDFEEF" w14:textId="77777777" w:rsidR="00801B5C" w:rsidRPr="00FD40C3" w:rsidRDefault="00801B5C" w:rsidP="00801B5C">
            <w:pPr>
              <w:pStyle w:val="Code"/>
              <w:rPr>
                <w:lang w:val="id-ID"/>
              </w:rPr>
            </w:pPr>
            <w:r w:rsidRPr="00FD40C3">
              <w:rPr>
                <w:lang w:val="id-ID"/>
              </w:rPr>
              <w:t xml:space="preserve">    },</w:t>
            </w:r>
          </w:p>
          <w:p w14:paraId="02E9DFE2" w14:textId="77777777" w:rsidR="00801B5C" w:rsidRPr="00FD40C3" w:rsidRDefault="00801B5C" w:rsidP="00801B5C">
            <w:pPr>
              <w:pStyle w:val="Code"/>
              <w:rPr>
                <w:lang w:val="id-ID"/>
              </w:rPr>
            </w:pPr>
            <w:r w:rsidRPr="00FD40C3">
              <w:rPr>
                <w:lang w:val="id-ID"/>
              </w:rPr>
              <w:t xml:space="preserve">    "node_modules/follow-redirects": {</w:t>
            </w:r>
          </w:p>
          <w:p w14:paraId="613E9866" w14:textId="77777777" w:rsidR="00801B5C" w:rsidRPr="00FD40C3" w:rsidRDefault="00801B5C" w:rsidP="00801B5C">
            <w:pPr>
              <w:pStyle w:val="Code"/>
              <w:rPr>
                <w:lang w:val="id-ID"/>
              </w:rPr>
            </w:pPr>
            <w:r w:rsidRPr="00FD40C3">
              <w:rPr>
                <w:lang w:val="id-ID"/>
              </w:rPr>
              <w:t xml:space="preserve">      "version": "1.15.2",</w:t>
            </w:r>
          </w:p>
          <w:p w14:paraId="39695CD8" w14:textId="77777777" w:rsidR="00801B5C" w:rsidRPr="00FD40C3" w:rsidRDefault="00801B5C" w:rsidP="00801B5C">
            <w:pPr>
              <w:pStyle w:val="Code"/>
              <w:rPr>
                <w:lang w:val="id-ID"/>
              </w:rPr>
            </w:pPr>
            <w:r w:rsidRPr="00FD40C3">
              <w:rPr>
                <w:lang w:val="id-ID"/>
              </w:rPr>
              <w:t xml:space="preserve">      "resolved": "https://registry.npmjs.org/follow-redirects/-/follow-redirects-1.15.2.tgz",</w:t>
            </w:r>
          </w:p>
          <w:p w14:paraId="1A1BA882" w14:textId="77777777" w:rsidR="00801B5C" w:rsidRPr="00FD40C3" w:rsidRDefault="00801B5C" w:rsidP="00801B5C">
            <w:pPr>
              <w:pStyle w:val="Code"/>
              <w:rPr>
                <w:lang w:val="id-ID"/>
              </w:rPr>
            </w:pPr>
            <w:r w:rsidRPr="00FD40C3">
              <w:rPr>
                <w:lang w:val="id-ID"/>
              </w:rPr>
              <w:t xml:space="preserve">      "integrity": "sha512-VQLG33o04KaQ8uYi2tVNbdrWp1QWxNNea+nmIB4EVM28v0hmP17z7aG1+wAkNzVq4KeXTq3221ye5qTJP91JwA==",</w:t>
            </w:r>
          </w:p>
          <w:p w14:paraId="321C3521" w14:textId="77777777" w:rsidR="00801B5C" w:rsidRPr="00FD40C3" w:rsidRDefault="00801B5C" w:rsidP="00801B5C">
            <w:pPr>
              <w:pStyle w:val="Code"/>
              <w:rPr>
                <w:lang w:val="id-ID"/>
              </w:rPr>
            </w:pPr>
            <w:r w:rsidRPr="00FD40C3">
              <w:rPr>
                <w:lang w:val="id-ID"/>
              </w:rPr>
              <w:t xml:space="preserve">      "funding": [</w:t>
            </w:r>
          </w:p>
          <w:p w14:paraId="7F2F0BC6" w14:textId="77777777" w:rsidR="00801B5C" w:rsidRPr="00FD40C3" w:rsidRDefault="00801B5C" w:rsidP="00801B5C">
            <w:pPr>
              <w:pStyle w:val="Code"/>
              <w:rPr>
                <w:lang w:val="id-ID"/>
              </w:rPr>
            </w:pPr>
            <w:r w:rsidRPr="00FD40C3">
              <w:rPr>
                <w:lang w:val="id-ID"/>
              </w:rPr>
              <w:t xml:space="preserve">        {</w:t>
            </w:r>
          </w:p>
          <w:p w14:paraId="4AE3B47F" w14:textId="77777777" w:rsidR="00801B5C" w:rsidRPr="00FD40C3" w:rsidRDefault="00801B5C" w:rsidP="00801B5C">
            <w:pPr>
              <w:pStyle w:val="Code"/>
              <w:rPr>
                <w:lang w:val="id-ID"/>
              </w:rPr>
            </w:pPr>
            <w:r w:rsidRPr="00FD40C3">
              <w:rPr>
                <w:lang w:val="id-ID"/>
              </w:rPr>
              <w:t xml:space="preserve">          "type": "individual",</w:t>
            </w:r>
          </w:p>
          <w:p w14:paraId="1C9058DC" w14:textId="77777777" w:rsidR="00801B5C" w:rsidRPr="00FD40C3" w:rsidRDefault="00801B5C" w:rsidP="00801B5C">
            <w:pPr>
              <w:pStyle w:val="Code"/>
              <w:rPr>
                <w:lang w:val="id-ID"/>
              </w:rPr>
            </w:pPr>
            <w:r w:rsidRPr="00FD40C3">
              <w:rPr>
                <w:lang w:val="id-ID"/>
              </w:rPr>
              <w:t xml:space="preserve">          "url": "https://github.com/sponsors/RubenVerborgh"</w:t>
            </w:r>
          </w:p>
          <w:p w14:paraId="68ADB8E6" w14:textId="77777777" w:rsidR="00801B5C" w:rsidRPr="00FD40C3" w:rsidRDefault="00801B5C" w:rsidP="00801B5C">
            <w:pPr>
              <w:pStyle w:val="Code"/>
              <w:rPr>
                <w:lang w:val="id-ID"/>
              </w:rPr>
            </w:pPr>
            <w:r w:rsidRPr="00FD40C3">
              <w:rPr>
                <w:lang w:val="id-ID"/>
              </w:rPr>
              <w:t xml:space="preserve">        }</w:t>
            </w:r>
          </w:p>
          <w:p w14:paraId="6B9B4C9C" w14:textId="77777777" w:rsidR="00801B5C" w:rsidRPr="00FD40C3" w:rsidRDefault="00801B5C" w:rsidP="00801B5C">
            <w:pPr>
              <w:pStyle w:val="Code"/>
              <w:rPr>
                <w:lang w:val="id-ID"/>
              </w:rPr>
            </w:pPr>
            <w:r w:rsidRPr="00FD40C3">
              <w:rPr>
                <w:lang w:val="id-ID"/>
              </w:rPr>
              <w:t xml:space="preserve">      ],</w:t>
            </w:r>
          </w:p>
          <w:p w14:paraId="3FD6DC95" w14:textId="77777777" w:rsidR="00801B5C" w:rsidRPr="00FD40C3" w:rsidRDefault="00801B5C" w:rsidP="00801B5C">
            <w:pPr>
              <w:pStyle w:val="Code"/>
              <w:rPr>
                <w:lang w:val="id-ID"/>
              </w:rPr>
            </w:pPr>
            <w:r w:rsidRPr="00FD40C3">
              <w:rPr>
                <w:lang w:val="id-ID"/>
              </w:rPr>
              <w:t xml:space="preserve">      "engines": {</w:t>
            </w:r>
          </w:p>
          <w:p w14:paraId="30D906CA" w14:textId="77777777" w:rsidR="00801B5C" w:rsidRPr="00FD40C3" w:rsidRDefault="00801B5C" w:rsidP="00801B5C">
            <w:pPr>
              <w:pStyle w:val="Code"/>
              <w:rPr>
                <w:lang w:val="id-ID"/>
              </w:rPr>
            </w:pPr>
            <w:r w:rsidRPr="00FD40C3">
              <w:rPr>
                <w:lang w:val="id-ID"/>
              </w:rPr>
              <w:t xml:space="preserve">        "node": "&gt;=4.0"</w:t>
            </w:r>
          </w:p>
          <w:p w14:paraId="10E631E0" w14:textId="77777777" w:rsidR="00801B5C" w:rsidRPr="00FD40C3" w:rsidRDefault="00801B5C" w:rsidP="00801B5C">
            <w:pPr>
              <w:pStyle w:val="Code"/>
              <w:rPr>
                <w:lang w:val="id-ID"/>
              </w:rPr>
            </w:pPr>
            <w:r w:rsidRPr="00FD40C3">
              <w:rPr>
                <w:lang w:val="id-ID"/>
              </w:rPr>
              <w:t xml:space="preserve">      },</w:t>
            </w:r>
          </w:p>
          <w:p w14:paraId="6A142495" w14:textId="77777777" w:rsidR="00801B5C" w:rsidRPr="00FD40C3" w:rsidRDefault="00801B5C" w:rsidP="00801B5C">
            <w:pPr>
              <w:pStyle w:val="Code"/>
              <w:rPr>
                <w:lang w:val="id-ID"/>
              </w:rPr>
            </w:pPr>
            <w:r w:rsidRPr="00FD40C3">
              <w:rPr>
                <w:lang w:val="id-ID"/>
              </w:rPr>
              <w:t xml:space="preserve">      "peerDependenciesMeta": {</w:t>
            </w:r>
          </w:p>
          <w:p w14:paraId="21CC498A" w14:textId="77777777" w:rsidR="00801B5C" w:rsidRPr="00FD40C3" w:rsidRDefault="00801B5C" w:rsidP="00801B5C">
            <w:pPr>
              <w:pStyle w:val="Code"/>
              <w:rPr>
                <w:lang w:val="id-ID"/>
              </w:rPr>
            </w:pPr>
            <w:r w:rsidRPr="00FD40C3">
              <w:rPr>
                <w:lang w:val="id-ID"/>
              </w:rPr>
              <w:t xml:space="preserve">        "debug": {</w:t>
            </w:r>
          </w:p>
          <w:p w14:paraId="352DEBB4" w14:textId="77777777" w:rsidR="00801B5C" w:rsidRPr="00FD40C3" w:rsidRDefault="00801B5C" w:rsidP="00801B5C">
            <w:pPr>
              <w:pStyle w:val="Code"/>
              <w:rPr>
                <w:lang w:val="id-ID"/>
              </w:rPr>
            </w:pPr>
            <w:r w:rsidRPr="00FD40C3">
              <w:rPr>
                <w:lang w:val="id-ID"/>
              </w:rPr>
              <w:t xml:space="preserve">          "optional": true</w:t>
            </w:r>
          </w:p>
          <w:p w14:paraId="3DB8378D" w14:textId="77777777" w:rsidR="00801B5C" w:rsidRPr="00FD40C3" w:rsidRDefault="00801B5C" w:rsidP="00801B5C">
            <w:pPr>
              <w:pStyle w:val="Code"/>
              <w:rPr>
                <w:lang w:val="id-ID"/>
              </w:rPr>
            </w:pPr>
            <w:r w:rsidRPr="00FD40C3">
              <w:rPr>
                <w:lang w:val="id-ID"/>
              </w:rPr>
              <w:t xml:space="preserve">        }</w:t>
            </w:r>
          </w:p>
          <w:p w14:paraId="5F37E9EC" w14:textId="77777777" w:rsidR="00801B5C" w:rsidRPr="00FD40C3" w:rsidRDefault="00801B5C" w:rsidP="00801B5C">
            <w:pPr>
              <w:pStyle w:val="Code"/>
              <w:rPr>
                <w:lang w:val="id-ID"/>
              </w:rPr>
            </w:pPr>
            <w:r w:rsidRPr="00FD40C3">
              <w:rPr>
                <w:lang w:val="id-ID"/>
              </w:rPr>
              <w:t xml:space="preserve">      }</w:t>
            </w:r>
          </w:p>
          <w:p w14:paraId="7F15EA6E" w14:textId="77777777" w:rsidR="00801B5C" w:rsidRPr="00FD40C3" w:rsidRDefault="00801B5C" w:rsidP="00801B5C">
            <w:pPr>
              <w:pStyle w:val="Code"/>
              <w:rPr>
                <w:lang w:val="id-ID"/>
              </w:rPr>
            </w:pPr>
            <w:r w:rsidRPr="00FD40C3">
              <w:rPr>
                <w:lang w:val="id-ID"/>
              </w:rPr>
              <w:t xml:space="preserve">    },</w:t>
            </w:r>
          </w:p>
          <w:p w14:paraId="06CF8D27" w14:textId="77777777" w:rsidR="00801B5C" w:rsidRPr="00FD40C3" w:rsidRDefault="00801B5C" w:rsidP="00801B5C">
            <w:pPr>
              <w:pStyle w:val="Code"/>
              <w:rPr>
                <w:lang w:val="id-ID"/>
              </w:rPr>
            </w:pPr>
            <w:r w:rsidRPr="00FD40C3">
              <w:rPr>
                <w:lang w:val="id-ID"/>
              </w:rPr>
              <w:t xml:space="preserve">    "node_modules/formidable": {</w:t>
            </w:r>
          </w:p>
          <w:p w14:paraId="6366C923" w14:textId="77777777" w:rsidR="00801B5C" w:rsidRPr="00FD40C3" w:rsidRDefault="00801B5C" w:rsidP="00801B5C">
            <w:pPr>
              <w:pStyle w:val="Code"/>
              <w:rPr>
                <w:lang w:val="id-ID"/>
              </w:rPr>
            </w:pPr>
            <w:r w:rsidRPr="00FD40C3">
              <w:rPr>
                <w:lang w:val="id-ID"/>
              </w:rPr>
              <w:t xml:space="preserve">      "version": "2.1.1",</w:t>
            </w:r>
          </w:p>
          <w:p w14:paraId="793F37DA" w14:textId="77777777" w:rsidR="00801B5C" w:rsidRPr="00FD40C3" w:rsidRDefault="00801B5C" w:rsidP="00801B5C">
            <w:pPr>
              <w:pStyle w:val="Code"/>
              <w:rPr>
                <w:lang w:val="id-ID"/>
              </w:rPr>
            </w:pPr>
            <w:r w:rsidRPr="00FD40C3">
              <w:rPr>
                <w:lang w:val="id-ID"/>
              </w:rPr>
              <w:t xml:space="preserve">      "resolved": "https://registry.npmjs.org/formidable/-/formidable-2.1.1.tgz",</w:t>
            </w:r>
          </w:p>
          <w:p w14:paraId="094E94DE" w14:textId="77777777" w:rsidR="00801B5C" w:rsidRPr="00FD40C3" w:rsidRDefault="00801B5C" w:rsidP="00801B5C">
            <w:pPr>
              <w:pStyle w:val="Code"/>
              <w:rPr>
                <w:lang w:val="id-ID"/>
              </w:rPr>
            </w:pPr>
            <w:r w:rsidRPr="00FD40C3">
              <w:rPr>
                <w:lang w:val="id-ID"/>
              </w:rPr>
              <w:t xml:space="preserve">      "integrity": "sha512-0EcS9wCFEzLvfiks7omJ+SiYJAiD+TzK4Pcw1UlUoGnhUxDcMKjt0P7x8wEb0u6OHu8Nb98WG3nxtlF5C7bvUQ==",</w:t>
            </w:r>
          </w:p>
          <w:p w14:paraId="26B1C711" w14:textId="77777777" w:rsidR="00801B5C" w:rsidRPr="00FD40C3" w:rsidRDefault="00801B5C" w:rsidP="00801B5C">
            <w:pPr>
              <w:pStyle w:val="Code"/>
              <w:rPr>
                <w:lang w:val="id-ID"/>
              </w:rPr>
            </w:pPr>
            <w:r w:rsidRPr="00FD40C3">
              <w:rPr>
                <w:lang w:val="id-ID"/>
              </w:rPr>
              <w:t xml:space="preserve">      "dependencies": {</w:t>
            </w:r>
          </w:p>
          <w:p w14:paraId="0D2E966B" w14:textId="77777777" w:rsidR="00801B5C" w:rsidRPr="00FD40C3" w:rsidRDefault="00801B5C" w:rsidP="00801B5C">
            <w:pPr>
              <w:pStyle w:val="Code"/>
              <w:rPr>
                <w:lang w:val="id-ID"/>
              </w:rPr>
            </w:pPr>
            <w:r w:rsidRPr="00FD40C3">
              <w:rPr>
                <w:lang w:val="id-ID"/>
              </w:rPr>
              <w:t xml:space="preserve">        "dezalgo": "^1.0.4",</w:t>
            </w:r>
          </w:p>
          <w:p w14:paraId="4F4D4609" w14:textId="77777777" w:rsidR="00801B5C" w:rsidRPr="00FD40C3" w:rsidRDefault="00801B5C" w:rsidP="00801B5C">
            <w:pPr>
              <w:pStyle w:val="Code"/>
              <w:rPr>
                <w:lang w:val="id-ID"/>
              </w:rPr>
            </w:pPr>
            <w:r w:rsidRPr="00FD40C3">
              <w:rPr>
                <w:lang w:val="id-ID"/>
              </w:rPr>
              <w:t xml:space="preserve">        "hexoid": "^1.0.0",</w:t>
            </w:r>
          </w:p>
          <w:p w14:paraId="6284A5D4" w14:textId="77777777" w:rsidR="00801B5C" w:rsidRPr="00FD40C3" w:rsidRDefault="00801B5C" w:rsidP="00801B5C">
            <w:pPr>
              <w:pStyle w:val="Code"/>
              <w:rPr>
                <w:lang w:val="id-ID"/>
              </w:rPr>
            </w:pPr>
            <w:r w:rsidRPr="00FD40C3">
              <w:rPr>
                <w:lang w:val="id-ID"/>
              </w:rPr>
              <w:t xml:space="preserve">        "once": "^1.4.0",</w:t>
            </w:r>
          </w:p>
          <w:p w14:paraId="15DA98B3" w14:textId="77777777" w:rsidR="00801B5C" w:rsidRPr="00FD40C3" w:rsidRDefault="00801B5C" w:rsidP="00801B5C">
            <w:pPr>
              <w:pStyle w:val="Code"/>
              <w:rPr>
                <w:lang w:val="id-ID"/>
              </w:rPr>
            </w:pPr>
            <w:r w:rsidRPr="00FD40C3">
              <w:rPr>
                <w:lang w:val="id-ID"/>
              </w:rPr>
              <w:t xml:space="preserve">        "qs": "^6.11.0"</w:t>
            </w:r>
          </w:p>
          <w:p w14:paraId="7E20C6F7" w14:textId="77777777" w:rsidR="00801B5C" w:rsidRPr="00FD40C3" w:rsidRDefault="00801B5C" w:rsidP="00801B5C">
            <w:pPr>
              <w:pStyle w:val="Code"/>
              <w:rPr>
                <w:lang w:val="id-ID"/>
              </w:rPr>
            </w:pPr>
            <w:r w:rsidRPr="00FD40C3">
              <w:rPr>
                <w:lang w:val="id-ID"/>
              </w:rPr>
              <w:t xml:space="preserve">      },</w:t>
            </w:r>
          </w:p>
          <w:p w14:paraId="4A7DFDEC" w14:textId="77777777" w:rsidR="00801B5C" w:rsidRPr="00FD40C3" w:rsidRDefault="00801B5C" w:rsidP="00801B5C">
            <w:pPr>
              <w:pStyle w:val="Code"/>
              <w:rPr>
                <w:lang w:val="id-ID"/>
              </w:rPr>
            </w:pPr>
            <w:r w:rsidRPr="00FD40C3">
              <w:rPr>
                <w:lang w:val="id-ID"/>
              </w:rPr>
              <w:t xml:space="preserve">      "funding": {</w:t>
            </w:r>
          </w:p>
          <w:p w14:paraId="5E831AE1" w14:textId="77777777" w:rsidR="00801B5C" w:rsidRPr="00FD40C3" w:rsidRDefault="00801B5C" w:rsidP="00801B5C">
            <w:pPr>
              <w:pStyle w:val="Code"/>
              <w:rPr>
                <w:lang w:val="id-ID"/>
              </w:rPr>
            </w:pPr>
            <w:r w:rsidRPr="00FD40C3">
              <w:rPr>
                <w:lang w:val="id-ID"/>
              </w:rPr>
              <w:t xml:space="preserve">        "url": "https://ko-fi.com/tunnckoCore/commissions"</w:t>
            </w:r>
          </w:p>
          <w:p w14:paraId="66AB02E7" w14:textId="77777777" w:rsidR="00801B5C" w:rsidRPr="00FD40C3" w:rsidRDefault="00801B5C" w:rsidP="00801B5C">
            <w:pPr>
              <w:pStyle w:val="Code"/>
              <w:rPr>
                <w:lang w:val="id-ID"/>
              </w:rPr>
            </w:pPr>
            <w:r w:rsidRPr="00FD40C3">
              <w:rPr>
                <w:lang w:val="id-ID"/>
              </w:rPr>
              <w:t xml:space="preserve">      }</w:t>
            </w:r>
          </w:p>
          <w:p w14:paraId="499B379A" w14:textId="77777777" w:rsidR="00801B5C" w:rsidRPr="00FD40C3" w:rsidRDefault="00801B5C" w:rsidP="00801B5C">
            <w:pPr>
              <w:pStyle w:val="Code"/>
              <w:rPr>
                <w:lang w:val="id-ID"/>
              </w:rPr>
            </w:pPr>
            <w:r w:rsidRPr="00FD40C3">
              <w:rPr>
                <w:lang w:val="id-ID"/>
              </w:rPr>
              <w:t xml:space="preserve">    },</w:t>
            </w:r>
          </w:p>
          <w:p w14:paraId="62B0E70F" w14:textId="77777777" w:rsidR="00801B5C" w:rsidRPr="00FD40C3" w:rsidRDefault="00801B5C" w:rsidP="00801B5C">
            <w:pPr>
              <w:pStyle w:val="Code"/>
              <w:rPr>
                <w:lang w:val="id-ID"/>
              </w:rPr>
            </w:pPr>
            <w:r w:rsidRPr="00FD40C3">
              <w:rPr>
                <w:lang w:val="id-ID"/>
              </w:rPr>
              <w:t xml:space="preserve">    "node_modules/forwarded": {</w:t>
            </w:r>
          </w:p>
          <w:p w14:paraId="379D1BAB" w14:textId="77777777" w:rsidR="00801B5C" w:rsidRPr="00FD40C3" w:rsidRDefault="00801B5C" w:rsidP="00801B5C">
            <w:pPr>
              <w:pStyle w:val="Code"/>
              <w:rPr>
                <w:lang w:val="id-ID"/>
              </w:rPr>
            </w:pPr>
            <w:r w:rsidRPr="00FD40C3">
              <w:rPr>
                <w:lang w:val="id-ID"/>
              </w:rPr>
              <w:t xml:space="preserve">      "version": "0.2.0",</w:t>
            </w:r>
          </w:p>
          <w:p w14:paraId="213B3435" w14:textId="77777777" w:rsidR="00801B5C" w:rsidRPr="00FD40C3" w:rsidRDefault="00801B5C" w:rsidP="00801B5C">
            <w:pPr>
              <w:pStyle w:val="Code"/>
              <w:rPr>
                <w:lang w:val="id-ID"/>
              </w:rPr>
            </w:pPr>
            <w:r w:rsidRPr="00FD40C3">
              <w:rPr>
                <w:lang w:val="id-ID"/>
              </w:rPr>
              <w:lastRenderedPageBreak/>
              <w:t xml:space="preserve">      "resolved": "https://registry.npmjs.org/forwarded/-/forwarded-0.2.0.tgz",</w:t>
            </w:r>
          </w:p>
          <w:p w14:paraId="774E9ADC" w14:textId="77777777" w:rsidR="00801B5C" w:rsidRPr="00FD40C3" w:rsidRDefault="00801B5C" w:rsidP="00801B5C">
            <w:pPr>
              <w:pStyle w:val="Code"/>
              <w:rPr>
                <w:lang w:val="id-ID"/>
              </w:rPr>
            </w:pPr>
            <w:r w:rsidRPr="00FD40C3">
              <w:rPr>
                <w:lang w:val="id-ID"/>
              </w:rPr>
              <w:t xml:space="preserve">      "integrity": "sha512-buRG0fpBtRHSTCOASe6hD258tEubFoRLb4ZNA6NxMVHNw2gOcwHo9wyablzMzOA5z9xA9L1KNjk/Nt6MT9aYow==",</w:t>
            </w:r>
          </w:p>
          <w:p w14:paraId="1D97E050" w14:textId="77777777" w:rsidR="00801B5C" w:rsidRPr="00FD40C3" w:rsidRDefault="00801B5C" w:rsidP="00801B5C">
            <w:pPr>
              <w:pStyle w:val="Code"/>
              <w:rPr>
                <w:lang w:val="id-ID"/>
              </w:rPr>
            </w:pPr>
            <w:r w:rsidRPr="00FD40C3">
              <w:rPr>
                <w:lang w:val="id-ID"/>
              </w:rPr>
              <w:t xml:space="preserve">      "engines": {</w:t>
            </w:r>
          </w:p>
          <w:p w14:paraId="6685103D" w14:textId="77777777" w:rsidR="00801B5C" w:rsidRPr="00FD40C3" w:rsidRDefault="00801B5C" w:rsidP="00801B5C">
            <w:pPr>
              <w:pStyle w:val="Code"/>
              <w:rPr>
                <w:lang w:val="id-ID"/>
              </w:rPr>
            </w:pPr>
            <w:r w:rsidRPr="00FD40C3">
              <w:rPr>
                <w:lang w:val="id-ID"/>
              </w:rPr>
              <w:t xml:space="preserve">        "node": "&gt;= 0.6"</w:t>
            </w:r>
          </w:p>
          <w:p w14:paraId="19CCD053" w14:textId="77777777" w:rsidR="00801B5C" w:rsidRPr="00FD40C3" w:rsidRDefault="00801B5C" w:rsidP="00801B5C">
            <w:pPr>
              <w:pStyle w:val="Code"/>
              <w:rPr>
                <w:lang w:val="id-ID"/>
              </w:rPr>
            </w:pPr>
            <w:r w:rsidRPr="00FD40C3">
              <w:rPr>
                <w:lang w:val="id-ID"/>
              </w:rPr>
              <w:t xml:space="preserve">      }</w:t>
            </w:r>
          </w:p>
          <w:p w14:paraId="6160C3A9" w14:textId="77777777" w:rsidR="00801B5C" w:rsidRPr="00FD40C3" w:rsidRDefault="00801B5C" w:rsidP="00801B5C">
            <w:pPr>
              <w:pStyle w:val="Code"/>
              <w:rPr>
                <w:lang w:val="id-ID"/>
              </w:rPr>
            </w:pPr>
            <w:r w:rsidRPr="00FD40C3">
              <w:rPr>
                <w:lang w:val="id-ID"/>
              </w:rPr>
              <w:t xml:space="preserve">    },</w:t>
            </w:r>
          </w:p>
          <w:p w14:paraId="583F1D7C" w14:textId="77777777" w:rsidR="00801B5C" w:rsidRPr="00FD40C3" w:rsidRDefault="00801B5C" w:rsidP="00801B5C">
            <w:pPr>
              <w:pStyle w:val="Code"/>
              <w:rPr>
                <w:lang w:val="id-ID"/>
              </w:rPr>
            </w:pPr>
            <w:r w:rsidRPr="00FD40C3">
              <w:rPr>
                <w:lang w:val="id-ID"/>
              </w:rPr>
              <w:t xml:space="preserve">    "node_modules/fresh": {</w:t>
            </w:r>
          </w:p>
          <w:p w14:paraId="085AF7E4" w14:textId="77777777" w:rsidR="00801B5C" w:rsidRPr="00FD40C3" w:rsidRDefault="00801B5C" w:rsidP="00801B5C">
            <w:pPr>
              <w:pStyle w:val="Code"/>
              <w:rPr>
                <w:lang w:val="id-ID"/>
              </w:rPr>
            </w:pPr>
            <w:r w:rsidRPr="00FD40C3">
              <w:rPr>
                <w:lang w:val="id-ID"/>
              </w:rPr>
              <w:t xml:space="preserve">      "version": "0.5.2",</w:t>
            </w:r>
          </w:p>
          <w:p w14:paraId="24E49123" w14:textId="77777777" w:rsidR="00801B5C" w:rsidRPr="00FD40C3" w:rsidRDefault="00801B5C" w:rsidP="00801B5C">
            <w:pPr>
              <w:pStyle w:val="Code"/>
              <w:rPr>
                <w:lang w:val="id-ID"/>
              </w:rPr>
            </w:pPr>
            <w:r w:rsidRPr="00FD40C3">
              <w:rPr>
                <w:lang w:val="id-ID"/>
              </w:rPr>
              <w:t xml:space="preserve">      "resolved": "https://registry.npmjs.org/fresh/-/fresh-0.5.2.tgz",</w:t>
            </w:r>
          </w:p>
          <w:p w14:paraId="6FA0C51A" w14:textId="77777777" w:rsidR="00801B5C" w:rsidRPr="00FD40C3" w:rsidRDefault="00801B5C" w:rsidP="00801B5C">
            <w:pPr>
              <w:pStyle w:val="Code"/>
              <w:rPr>
                <w:lang w:val="id-ID"/>
              </w:rPr>
            </w:pPr>
            <w:r w:rsidRPr="00FD40C3">
              <w:rPr>
                <w:lang w:val="id-ID"/>
              </w:rPr>
              <w:t xml:space="preserve">      "integrity": "sha512-zJ2mQYM18rEFOudeV4GShTGIQ7RbzA7ozbU9I/XBpm7kqgMywgmylMwXHxZJmkVoYkna9d2pVXVXPdYTP9ej8Q==",</w:t>
            </w:r>
          </w:p>
          <w:p w14:paraId="05B66B0A" w14:textId="77777777" w:rsidR="00801B5C" w:rsidRPr="00FD40C3" w:rsidRDefault="00801B5C" w:rsidP="00801B5C">
            <w:pPr>
              <w:pStyle w:val="Code"/>
              <w:rPr>
                <w:lang w:val="id-ID"/>
              </w:rPr>
            </w:pPr>
            <w:r w:rsidRPr="00FD40C3">
              <w:rPr>
                <w:lang w:val="id-ID"/>
              </w:rPr>
              <w:t xml:space="preserve">      "engines": {</w:t>
            </w:r>
          </w:p>
          <w:p w14:paraId="42350406" w14:textId="77777777" w:rsidR="00801B5C" w:rsidRPr="00FD40C3" w:rsidRDefault="00801B5C" w:rsidP="00801B5C">
            <w:pPr>
              <w:pStyle w:val="Code"/>
              <w:rPr>
                <w:lang w:val="id-ID"/>
              </w:rPr>
            </w:pPr>
            <w:r w:rsidRPr="00FD40C3">
              <w:rPr>
                <w:lang w:val="id-ID"/>
              </w:rPr>
              <w:t xml:space="preserve">        "node": "&gt;= 0.6"</w:t>
            </w:r>
          </w:p>
          <w:p w14:paraId="06E82629" w14:textId="77777777" w:rsidR="00801B5C" w:rsidRPr="00FD40C3" w:rsidRDefault="00801B5C" w:rsidP="00801B5C">
            <w:pPr>
              <w:pStyle w:val="Code"/>
              <w:rPr>
                <w:lang w:val="id-ID"/>
              </w:rPr>
            </w:pPr>
            <w:r w:rsidRPr="00FD40C3">
              <w:rPr>
                <w:lang w:val="id-ID"/>
              </w:rPr>
              <w:t xml:space="preserve">      }</w:t>
            </w:r>
          </w:p>
          <w:p w14:paraId="130CAD6B" w14:textId="77777777" w:rsidR="00801B5C" w:rsidRPr="00FD40C3" w:rsidRDefault="00801B5C" w:rsidP="00801B5C">
            <w:pPr>
              <w:pStyle w:val="Code"/>
              <w:rPr>
                <w:lang w:val="id-ID"/>
              </w:rPr>
            </w:pPr>
            <w:r w:rsidRPr="00FD40C3">
              <w:rPr>
                <w:lang w:val="id-ID"/>
              </w:rPr>
              <w:t xml:space="preserve">    },</w:t>
            </w:r>
          </w:p>
          <w:p w14:paraId="68659006" w14:textId="77777777" w:rsidR="00801B5C" w:rsidRPr="00FD40C3" w:rsidRDefault="00801B5C" w:rsidP="00801B5C">
            <w:pPr>
              <w:pStyle w:val="Code"/>
              <w:rPr>
                <w:lang w:val="id-ID"/>
              </w:rPr>
            </w:pPr>
            <w:r w:rsidRPr="00FD40C3">
              <w:rPr>
                <w:lang w:val="id-ID"/>
              </w:rPr>
              <w:t xml:space="preserve">    "node_modules/fsevents": {</w:t>
            </w:r>
          </w:p>
          <w:p w14:paraId="1B533230" w14:textId="77777777" w:rsidR="00801B5C" w:rsidRPr="00FD40C3" w:rsidRDefault="00801B5C" w:rsidP="00801B5C">
            <w:pPr>
              <w:pStyle w:val="Code"/>
              <w:rPr>
                <w:lang w:val="id-ID"/>
              </w:rPr>
            </w:pPr>
            <w:r w:rsidRPr="00FD40C3">
              <w:rPr>
                <w:lang w:val="id-ID"/>
              </w:rPr>
              <w:t xml:space="preserve">      "version": "2.3.2",</w:t>
            </w:r>
          </w:p>
          <w:p w14:paraId="61B92684" w14:textId="77777777" w:rsidR="00801B5C" w:rsidRPr="00FD40C3" w:rsidRDefault="00801B5C" w:rsidP="00801B5C">
            <w:pPr>
              <w:pStyle w:val="Code"/>
              <w:rPr>
                <w:lang w:val="id-ID"/>
              </w:rPr>
            </w:pPr>
            <w:r w:rsidRPr="00FD40C3">
              <w:rPr>
                <w:lang w:val="id-ID"/>
              </w:rPr>
              <w:t xml:space="preserve">      "resolved": "https://registry.npmjs.org/fsevents/-/fsevents-2.3.2.tgz",</w:t>
            </w:r>
          </w:p>
          <w:p w14:paraId="17076FF2" w14:textId="77777777" w:rsidR="00801B5C" w:rsidRPr="00FD40C3" w:rsidRDefault="00801B5C" w:rsidP="00801B5C">
            <w:pPr>
              <w:pStyle w:val="Code"/>
              <w:rPr>
                <w:lang w:val="id-ID"/>
              </w:rPr>
            </w:pPr>
            <w:r w:rsidRPr="00FD40C3">
              <w:rPr>
                <w:lang w:val="id-ID"/>
              </w:rPr>
              <w:t xml:space="preserve">      "integrity": "sha512-xiqMQR4xAeHTuB9uWm+fFRcIOgKBMiOBP+eXiyT7jsgVCq1bkVygt00oASowB7EdtpOHaaPgKt812P9ab+DDKA==",</w:t>
            </w:r>
          </w:p>
          <w:p w14:paraId="135E502A" w14:textId="77777777" w:rsidR="00801B5C" w:rsidRPr="00FD40C3" w:rsidRDefault="00801B5C" w:rsidP="00801B5C">
            <w:pPr>
              <w:pStyle w:val="Code"/>
              <w:rPr>
                <w:lang w:val="id-ID"/>
              </w:rPr>
            </w:pPr>
            <w:r w:rsidRPr="00FD40C3">
              <w:rPr>
                <w:lang w:val="id-ID"/>
              </w:rPr>
              <w:t xml:space="preserve">      "hasInstallScript": true,</w:t>
            </w:r>
          </w:p>
          <w:p w14:paraId="2436060B" w14:textId="77777777" w:rsidR="00801B5C" w:rsidRPr="00FD40C3" w:rsidRDefault="00801B5C" w:rsidP="00801B5C">
            <w:pPr>
              <w:pStyle w:val="Code"/>
              <w:rPr>
                <w:lang w:val="id-ID"/>
              </w:rPr>
            </w:pPr>
            <w:r w:rsidRPr="00FD40C3">
              <w:rPr>
                <w:lang w:val="id-ID"/>
              </w:rPr>
              <w:t xml:space="preserve">      "optional": true,</w:t>
            </w:r>
          </w:p>
          <w:p w14:paraId="4792A2F8" w14:textId="77777777" w:rsidR="00801B5C" w:rsidRPr="00FD40C3" w:rsidRDefault="00801B5C" w:rsidP="00801B5C">
            <w:pPr>
              <w:pStyle w:val="Code"/>
              <w:rPr>
                <w:lang w:val="id-ID"/>
              </w:rPr>
            </w:pPr>
            <w:r w:rsidRPr="00FD40C3">
              <w:rPr>
                <w:lang w:val="id-ID"/>
              </w:rPr>
              <w:t xml:space="preserve">      "os": [</w:t>
            </w:r>
          </w:p>
          <w:p w14:paraId="5F82EF2A" w14:textId="77777777" w:rsidR="00801B5C" w:rsidRPr="00FD40C3" w:rsidRDefault="00801B5C" w:rsidP="00801B5C">
            <w:pPr>
              <w:pStyle w:val="Code"/>
              <w:rPr>
                <w:lang w:val="id-ID"/>
              </w:rPr>
            </w:pPr>
            <w:r w:rsidRPr="00FD40C3">
              <w:rPr>
                <w:lang w:val="id-ID"/>
              </w:rPr>
              <w:t xml:space="preserve">        "darwin"</w:t>
            </w:r>
          </w:p>
          <w:p w14:paraId="3D1E0DC0" w14:textId="77777777" w:rsidR="00801B5C" w:rsidRPr="00FD40C3" w:rsidRDefault="00801B5C" w:rsidP="00801B5C">
            <w:pPr>
              <w:pStyle w:val="Code"/>
              <w:rPr>
                <w:lang w:val="id-ID"/>
              </w:rPr>
            </w:pPr>
            <w:r w:rsidRPr="00FD40C3">
              <w:rPr>
                <w:lang w:val="id-ID"/>
              </w:rPr>
              <w:t xml:space="preserve">      ],</w:t>
            </w:r>
          </w:p>
          <w:p w14:paraId="45026361" w14:textId="77777777" w:rsidR="00801B5C" w:rsidRPr="00FD40C3" w:rsidRDefault="00801B5C" w:rsidP="00801B5C">
            <w:pPr>
              <w:pStyle w:val="Code"/>
              <w:rPr>
                <w:lang w:val="id-ID"/>
              </w:rPr>
            </w:pPr>
            <w:r w:rsidRPr="00FD40C3">
              <w:rPr>
                <w:lang w:val="id-ID"/>
              </w:rPr>
              <w:t xml:space="preserve">      "engines": {</w:t>
            </w:r>
          </w:p>
          <w:p w14:paraId="07AB57E8" w14:textId="77777777" w:rsidR="00801B5C" w:rsidRPr="00FD40C3" w:rsidRDefault="00801B5C" w:rsidP="00801B5C">
            <w:pPr>
              <w:pStyle w:val="Code"/>
              <w:rPr>
                <w:lang w:val="id-ID"/>
              </w:rPr>
            </w:pPr>
            <w:r w:rsidRPr="00FD40C3">
              <w:rPr>
                <w:lang w:val="id-ID"/>
              </w:rPr>
              <w:t xml:space="preserve">        "node": "^8.16.0 || ^10.6.0 || &gt;=11.0.0"</w:t>
            </w:r>
          </w:p>
          <w:p w14:paraId="535826B0" w14:textId="77777777" w:rsidR="00801B5C" w:rsidRPr="00FD40C3" w:rsidRDefault="00801B5C" w:rsidP="00801B5C">
            <w:pPr>
              <w:pStyle w:val="Code"/>
              <w:rPr>
                <w:lang w:val="id-ID"/>
              </w:rPr>
            </w:pPr>
            <w:r w:rsidRPr="00FD40C3">
              <w:rPr>
                <w:lang w:val="id-ID"/>
              </w:rPr>
              <w:t xml:space="preserve">      }</w:t>
            </w:r>
          </w:p>
          <w:p w14:paraId="77D10BBF" w14:textId="77777777" w:rsidR="00801B5C" w:rsidRPr="00FD40C3" w:rsidRDefault="00801B5C" w:rsidP="00801B5C">
            <w:pPr>
              <w:pStyle w:val="Code"/>
              <w:rPr>
                <w:lang w:val="id-ID"/>
              </w:rPr>
            </w:pPr>
            <w:r w:rsidRPr="00FD40C3">
              <w:rPr>
                <w:lang w:val="id-ID"/>
              </w:rPr>
              <w:t xml:space="preserve">    },</w:t>
            </w:r>
          </w:p>
          <w:p w14:paraId="29BC881D" w14:textId="77777777" w:rsidR="00801B5C" w:rsidRPr="00FD40C3" w:rsidRDefault="00801B5C" w:rsidP="00801B5C">
            <w:pPr>
              <w:pStyle w:val="Code"/>
              <w:rPr>
                <w:lang w:val="id-ID"/>
              </w:rPr>
            </w:pPr>
            <w:r w:rsidRPr="00FD40C3">
              <w:rPr>
                <w:lang w:val="id-ID"/>
              </w:rPr>
              <w:t xml:space="preserve">    "node_modules/function-bind": {</w:t>
            </w:r>
          </w:p>
          <w:p w14:paraId="40BE7F66" w14:textId="77777777" w:rsidR="00801B5C" w:rsidRPr="00FD40C3" w:rsidRDefault="00801B5C" w:rsidP="00801B5C">
            <w:pPr>
              <w:pStyle w:val="Code"/>
              <w:rPr>
                <w:lang w:val="id-ID"/>
              </w:rPr>
            </w:pPr>
            <w:r w:rsidRPr="00FD40C3">
              <w:rPr>
                <w:lang w:val="id-ID"/>
              </w:rPr>
              <w:t xml:space="preserve">      "version": "1.1.1",</w:t>
            </w:r>
          </w:p>
          <w:p w14:paraId="672A551A" w14:textId="77777777" w:rsidR="00801B5C" w:rsidRPr="00FD40C3" w:rsidRDefault="00801B5C" w:rsidP="00801B5C">
            <w:pPr>
              <w:pStyle w:val="Code"/>
              <w:rPr>
                <w:lang w:val="id-ID"/>
              </w:rPr>
            </w:pPr>
            <w:r w:rsidRPr="00FD40C3">
              <w:rPr>
                <w:lang w:val="id-ID"/>
              </w:rPr>
              <w:t xml:space="preserve">      "resolved": "https://registry.npmjs.org/function-bind/-/function-bind-1.1.1.tgz",</w:t>
            </w:r>
          </w:p>
          <w:p w14:paraId="5E0FB99C" w14:textId="77777777" w:rsidR="00801B5C" w:rsidRPr="00FD40C3" w:rsidRDefault="00801B5C" w:rsidP="00801B5C">
            <w:pPr>
              <w:pStyle w:val="Code"/>
              <w:rPr>
                <w:lang w:val="id-ID"/>
              </w:rPr>
            </w:pPr>
            <w:r w:rsidRPr="00FD40C3">
              <w:rPr>
                <w:lang w:val="id-ID"/>
              </w:rPr>
              <w:t xml:space="preserve">      "integrity": "sha512-yIovAzMX49sF8Yl58fSCWJ5svSLuaibPxXQJFLmBObTuCr0Mf1KiPopGM9NiFjiYBCbfaa2Fh6breQ6ANVTI0A=="</w:t>
            </w:r>
          </w:p>
          <w:p w14:paraId="1C50767B" w14:textId="77777777" w:rsidR="00801B5C" w:rsidRPr="00FD40C3" w:rsidRDefault="00801B5C" w:rsidP="00801B5C">
            <w:pPr>
              <w:pStyle w:val="Code"/>
              <w:rPr>
                <w:lang w:val="id-ID"/>
              </w:rPr>
            </w:pPr>
            <w:r w:rsidRPr="00FD40C3">
              <w:rPr>
                <w:lang w:val="id-ID"/>
              </w:rPr>
              <w:t xml:space="preserve">    },</w:t>
            </w:r>
          </w:p>
          <w:p w14:paraId="55DE1A3C" w14:textId="77777777" w:rsidR="00801B5C" w:rsidRPr="00FD40C3" w:rsidRDefault="00801B5C" w:rsidP="00801B5C">
            <w:pPr>
              <w:pStyle w:val="Code"/>
              <w:rPr>
                <w:lang w:val="id-ID"/>
              </w:rPr>
            </w:pPr>
            <w:r w:rsidRPr="00FD40C3">
              <w:rPr>
                <w:lang w:val="id-ID"/>
              </w:rPr>
              <w:t xml:space="preserve">    "node_modules/get-caller-file": {</w:t>
            </w:r>
          </w:p>
          <w:p w14:paraId="44A14990" w14:textId="77777777" w:rsidR="00801B5C" w:rsidRPr="00FD40C3" w:rsidRDefault="00801B5C" w:rsidP="00801B5C">
            <w:pPr>
              <w:pStyle w:val="Code"/>
              <w:rPr>
                <w:lang w:val="id-ID"/>
              </w:rPr>
            </w:pPr>
            <w:r w:rsidRPr="00FD40C3">
              <w:rPr>
                <w:lang w:val="id-ID"/>
              </w:rPr>
              <w:t xml:space="preserve">      "version": "2.0.5",</w:t>
            </w:r>
          </w:p>
          <w:p w14:paraId="7A8FE403" w14:textId="77777777" w:rsidR="00801B5C" w:rsidRPr="00FD40C3" w:rsidRDefault="00801B5C" w:rsidP="00801B5C">
            <w:pPr>
              <w:pStyle w:val="Code"/>
              <w:rPr>
                <w:lang w:val="id-ID"/>
              </w:rPr>
            </w:pPr>
            <w:r w:rsidRPr="00FD40C3">
              <w:rPr>
                <w:lang w:val="id-ID"/>
              </w:rPr>
              <w:t xml:space="preserve">      "resolved": "https://registry.npmjs.org/get-caller-file/-/get-caller-file-2.0.5.tgz",</w:t>
            </w:r>
          </w:p>
          <w:p w14:paraId="7D2B4AF6" w14:textId="77777777" w:rsidR="00801B5C" w:rsidRPr="00FD40C3" w:rsidRDefault="00801B5C" w:rsidP="00801B5C">
            <w:pPr>
              <w:pStyle w:val="Code"/>
              <w:rPr>
                <w:lang w:val="id-ID"/>
              </w:rPr>
            </w:pPr>
            <w:r w:rsidRPr="00FD40C3">
              <w:rPr>
                <w:lang w:val="id-ID"/>
              </w:rPr>
              <w:t xml:space="preserve">      "integrity": "sha512-DyFP3BM/3YHTQOCUL/w0OZHR0lpKeGrxotcHWcqNEdnltqFwXVfhEBQ94eIo34AfQpo0rGki4cyIiftY06h2Fg==",</w:t>
            </w:r>
          </w:p>
          <w:p w14:paraId="00E7B396" w14:textId="77777777" w:rsidR="00801B5C" w:rsidRPr="00FD40C3" w:rsidRDefault="00801B5C" w:rsidP="00801B5C">
            <w:pPr>
              <w:pStyle w:val="Code"/>
              <w:rPr>
                <w:lang w:val="id-ID"/>
              </w:rPr>
            </w:pPr>
            <w:r w:rsidRPr="00FD40C3">
              <w:rPr>
                <w:lang w:val="id-ID"/>
              </w:rPr>
              <w:t xml:space="preserve">      "engines": {</w:t>
            </w:r>
          </w:p>
          <w:p w14:paraId="53E12A7A" w14:textId="77777777" w:rsidR="00801B5C" w:rsidRPr="00FD40C3" w:rsidRDefault="00801B5C" w:rsidP="00801B5C">
            <w:pPr>
              <w:pStyle w:val="Code"/>
              <w:rPr>
                <w:lang w:val="id-ID"/>
              </w:rPr>
            </w:pPr>
            <w:r w:rsidRPr="00FD40C3">
              <w:rPr>
                <w:lang w:val="id-ID"/>
              </w:rPr>
              <w:t xml:space="preserve">        "node": "6.* || 8.* || &gt;= 10.*"</w:t>
            </w:r>
          </w:p>
          <w:p w14:paraId="002771E0" w14:textId="77777777" w:rsidR="00801B5C" w:rsidRPr="00FD40C3" w:rsidRDefault="00801B5C" w:rsidP="00801B5C">
            <w:pPr>
              <w:pStyle w:val="Code"/>
              <w:rPr>
                <w:lang w:val="id-ID"/>
              </w:rPr>
            </w:pPr>
            <w:r w:rsidRPr="00FD40C3">
              <w:rPr>
                <w:lang w:val="id-ID"/>
              </w:rPr>
              <w:t xml:space="preserve">      }</w:t>
            </w:r>
          </w:p>
          <w:p w14:paraId="04485E5E" w14:textId="77777777" w:rsidR="00801B5C" w:rsidRPr="00FD40C3" w:rsidRDefault="00801B5C" w:rsidP="00801B5C">
            <w:pPr>
              <w:pStyle w:val="Code"/>
              <w:rPr>
                <w:lang w:val="id-ID"/>
              </w:rPr>
            </w:pPr>
            <w:r w:rsidRPr="00FD40C3">
              <w:rPr>
                <w:lang w:val="id-ID"/>
              </w:rPr>
              <w:t xml:space="preserve">    },</w:t>
            </w:r>
          </w:p>
          <w:p w14:paraId="6758F445" w14:textId="77777777" w:rsidR="00801B5C" w:rsidRPr="00FD40C3" w:rsidRDefault="00801B5C" w:rsidP="00801B5C">
            <w:pPr>
              <w:pStyle w:val="Code"/>
              <w:rPr>
                <w:lang w:val="id-ID"/>
              </w:rPr>
            </w:pPr>
            <w:r w:rsidRPr="00FD40C3">
              <w:rPr>
                <w:lang w:val="id-ID"/>
              </w:rPr>
              <w:t xml:space="preserve">    "node_modules/get-intrinsic": {</w:t>
            </w:r>
          </w:p>
          <w:p w14:paraId="5A9FE526" w14:textId="77777777" w:rsidR="00801B5C" w:rsidRPr="00FD40C3" w:rsidRDefault="00801B5C" w:rsidP="00801B5C">
            <w:pPr>
              <w:pStyle w:val="Code"/>
              <w:rPr>
                <w:lang w:val="id-ID"/>
              </w:rPr>
            </w:pPr>
            <w:r w:rsidRPr="00FD40C3">
              <w:rPr>
                <w:lang w:val="id-ID"/>
              </w:rPr>
              <w:t xml:space="preserve">      "version": "1.2.0",</w:t>
            </w:r>
          </w:p>
          <w:p w14:paraId="4326D3F2" w14:textId="77777777" w:rsidR="00801B5C" w:rsidRPr="00FD40C3" w:rsidRDefault="00801B5C" w:rsidP="00801B5C">
            <w:pPr>
              <w:pStyle w:val="Code"/>
              <w:rPr>
                <w:lang w:val="id-ID"/>
              </w:rPr>
            </w:pPr>
            <w:r w:rsidRPr="00FD40C3">
              <w:rPr>
                <w:lang w:val="id-ID"/>
              </w:rPr>
              <w:t xml:space="preserve">      "resolved": "https://registry.npmjs.org/get-intrinsic/-/get-intrinsic-1.2.0.tgz",</w:t>
            </w:r>
          </w:p>
          <w:p w14:paraId="439DCF65" w14:textId="77777777" w:rsidR="00801B5C" w:rsidRPr="00FD40C3" w:rsidRDefault="00801B5C" w:rsidP="00801B5C">
            <w:pPr>
              <w:pStyle w:val="Code"/>
              <w:rPr>
                <w:lang w:val="id-ID"/>
              </w:rPr>
            </w:pPr>
            <w:r w:rsidRPr="00FD40C3">
              <w:rPr>
                <w:lang w:val="id-ID"/>
              </w:rPr>
              <w:lastRenderedPageBreak/>
              <w:t xml:space="preserve">      "integrity": "sha512-L049y6nFOuom5wGyRc3/gdTLO94dySVKRACj1RmJZBQXlbTMhtNIgkWkUHq+jYmZvKf14EW1EoJnnjbmoHij0Q==",</w:t>
            </w:r>
          </w:p>
          <w:p w14:paraId="182A1F6C" w14:textId="77777777" w:rsidR="00801B5C" w:rsidRPr="00FD40C3" w:rsidRDefault="00801B5C" w:rsidP="00801B5C">
            <w:pPr>
              <w:pStyle w:val="Code"/>
              <w:rPr>
                <w:lang w:val="id-ID"/>
              </w:rPr>
            </w:pPr>
            <w:r w:rsidRPr="00FD40C3">
              <w:rPr>
                <w:lang w:val="id-ID"/>
              </w:rPr>
              <w:t xml:space="preserve">      "dependencies": {</w:t>
            </w:r>
          </w:p>
          <w:p w14:paraId="230441E3" w14:textId="77777777" w:rsidR="00801B5C" w:rsidRPr="00FD40C3" w:rsidRDefault="00801B5C" w:rsidP="00801B5C">
            <w:pPr>
              <w:pStyle w:val="Code"/>
              <w:rPr>
                <w:lang w:val="id-ID"/>
              </w:rPr>
            </w:pPr>
            <w:r w:rsidRPr="00FD40C3">
              <w:rPr>
                <w:lang w:val="id-ID"/>
              </w:rPr>
              <w:t xml:space="preserve">        "function-bind": "^1.1.1",</w:t>
            </w:r>
          </w:p>
          <w:p w14:paraId="75605829" w14:textId="77777777" w:rsidR="00801B5C" w:rsidRPr="00FD40C3" w:rsidRDefault="00801B5C" w:rsidP="00801B5C">
            <w:pPr>
              <w:pStyle w:val="Code"/>
              <w:rPr>
                <w:lang w:val="id-ID"/>
              </w:rPr>
            </w:pPr>
            <w:r w:rsidRPr="00FD40C3">
              <w:rPr>
                <w:lang w:val="id-ID"/>
              </w:rPr>
              <w:t xml:space="preserve">        "has": "^1.0.3",</w:t>
            </w:r>
          </w:p>
          <w:p w14:paraId="0C230DAA" w14:textId="77777777" w:rsidR="00801B5C" w:rsidRPr="00FD40C3" w:rsidRDefault="00801B5C" w:rsidP="00801B5C">
            <w:pPr>
              <w:pStyle w:val="Code"/>
              <w:rPr>
                <w:lang w:val="id-ID"/>
              </w:rPr>
            </w:pPr>
            <w:r w:rsidRPr="00FD40C3">
              <w:rPr>
                <w:lang w:val="id-ID"/>
              </w:rPr>
              <w:t xml:space="preserve">        "has-symbols": "^1.0.3"</w:t>
            </w:r>
          </w:p>
          <w:p w14:paraId="37CFF479" w14:textId="77777777" w:rsidR="00801B5C" w:rsidRPr="00FD40C3" w:rsidRDefault="00801B5C" w:rsidP="00801B5C">
            <w:pPr>
              <w:pStyle w:val="Code"/>
              <w:rPr>
                <w:lang w:val="id-ID"/>
              </w:rPr>
            </w:pPr>
            <w:r w:rsidRPr="00FD40C3">
              <w:rPr>
                <w:lang w:val="id-ID"/>
              </w:rPr>
              <w:t xml:space="preserve">      },</w:t>
            </w:r>
          </w:p>
          <w:p w14:paraId="3FE284E6" w14:textId="77777777" w:rsidR="00801B5C" w:rsidRPr="00FD40C3" w:rsidRDefault="00801B5C" w:rsidP="00801B5C">
            <w:pPr>
              <w:pStyle w:val="Code"/>
              <w:rPr>
                <w:lang w:val="id-ID"/>
              </w:rPr>
            </w:pPr>
            <w:r w:rsidRPr="00FD40C3">
              <w:rPr>
                <w:lang w:val="id-ID"/>
              </w:rPr>
              <w:t xml:space="preserve">      "funding": {</w:t>
            </w:r>
          </w:p>
          <w:p w14:paraId="70113535" w14:textId="77777777" w:rsidR="00801B5C" w:rsidRPr="00FD40C3" w:rsidRDefault="00801B5C" w:rsidP="00801B5C">
            <w:pPr>
              <w:pStyle w:val="Code"/>
              <w:rPr>
                <w:lang w:val="id-ID"/>
              </w:rPr>
            </w:pPr>
            <w:r w:rsidRPr="00FD40C3">
              <w:rPr>
                <w:lang w:val="id-ID"/>
              </w:rPr>
              <w:t xml:space="preserve">        "url": "https://github.com/sponsors/ljharb"</w:t>
            </w:r>
          </w:p>
          <w:p w14:paraId="5F33214C" w14:textId="77777777" w:rsidR="00801B5C" w:rsidRPr="00FD40C3" w:rsidRDefault="00801B5C" w:rsidP="00801B5C">
            <w:pPr>
              <w:pStyle w:val="Code"/>
              <w:rPr>
                <w:lang w:val="id-ID"/>
              </w:rPr>
            </w:pPr>
            <w:r w:rsidRPr="00FD40C3">
              <w:rPr>
                <w:lang w:val="id-ID"/>
              </w:rPr>
              <w:t xml:space="preserve">      }</w:t>
            </w:r>
          </w:p>
          <w:p w14:paraId="479141F1" w14:textId="77777777" w:rsidR="00801B5C" w:rsidRPr="00FD40C3" w:rsidRDefault="00801B5C" w:rsidP="00801B5C">
            <w:pPr>
              <w:pStyle w:val="Code"/>
              <w:rPr>
                <w:lang w:val="id-ID"/>
              </w:rPr>
            </w:pPr>
            <w:r w:rsidRPr="00FD40C3">
              <w:rPr>
                <w:lang w:val="id-ID"/>
              </w:rPr>
              <w:t xml:space="preserve">    },</w:t>
            </w:r>
          </w:p>
          <w:p w14:paraId="2A9B9285" w14:textId="77777777" w:rsidR="00801B5C" w:rsidRPr="00FD40C3" w:rsidRDefault="00801B5C" w:rsidP="00801B5C">
            <w:pPr>
              <w:pStyle w:val="Code"/>
              <w:rPr>
                <w:lang w:val="id-ID"/>
              </w:rPr>
            </w:pPr>
            <w:r w:rsidRPr="00FD40C3">
              <w:rPr>
                <w:lang w:val="id-ID"/>
              </w:rPr>
              <w:t xml:space="preserve">    "node_modules/glob-parent": {</w:t>
            </w:r>
          </w:p>
          <w:p w14:paraId="2D50B53C" w14:textId="77777777" w:rsidR="00801B5C" w:rsidRPr="00FD40C3" w:rsidRDefault="00801B5C" w:rsidP="00801B5C">
            <w:pPr>
              <w:pStyle w:val="Code"/>
              <w:rPr>
                <w:lang w:val="id-ID"/>
              </w:rPr>
            </w:pPr>
            <w:r w:rsidRPr="00FD40C3">
              <w:rPr>
                <w:lang w:val="id-ID"/>
              </w:rPr>
              <w:t xml:space="preserve">      "version": "5.1.2",</w:t>
            </w:r>
          </w:p>
          <w:p w14:paraId="0C458C20" w14:textId="77777777" w:rsidR="00801B5C" w:rsidRPr="00FD40C3" w:rsidRDefault="00801B5C" w:rsidP="00801B5C">
            <w:pPr>
              <w:pStyle w:val="Code"/>
              <w:rPr>
                <w:lang w:val="id-ID"/>
              </w:rPr>
            </w:pPr>
            <w:r w:rsidRPr="00FD40C3">
              <w:rPr>
                <w:lang w:val="id-ID"/>
              </w:rPr>
              <w:t xml:space="preserve">      "resolved": "https://registry.npmjs.org/glob-parent/-/glob-parent-5.1.2.tgz",</w:t>
            </w:r>
          </w:p>
          <w:p w14:paraId="631D6C7B" w14:textId="77777777" w:rsidR="00801B5C" w:rsidRPr="00FD40C3" w:rsidRDefault="00801B5C" w:rsidP="00801B5C">
            <w:pPr>
              <w:pStyle w:val="Code"/>
              <w:rPr>
                <w:lang w:val="id-ID"/>
              </w:rPr>
            </w:pPr>
            <w:r w:rsidRPr="00FD40C3">
              <w:rPr>
                <w:lang w:val="id-ID"/>
              </w:rPr>
              <w:t xml:space="preserve">      "integrity": "sha512-AOIgSQCepiJYwP3ARnGx+5VnTu2HBYdzbGP45eLw1vr3zB3vZLeyed1sC9hnbcOc9/SrMyM5RPQrkGz4aS9Zow==",</w:t>
            </w:r>
          </w:p>
          <w:p w14:paraId="7AD7A81C" w14:textId="77777777" w:rsidR="00801B5C" w:rsidRPr="00FD40C3" w:rsidRDefault="00801B5C" w:rsidP="00801B5C">
            <w:pPr>
              <w:pStyle w:val="Code"/>
              <w:rPr>
                <w:lang w:val="id-ID"/>
              </w:rPr>
            </w:pPr>
            <w:r w:rsidRPr="00FD40C3">
              <w:rPr>
                <w:lang w:val="id-ID"/>
              </w:rPr>
              <w:t xml:space="preserve">      "dependencies": {</w:t>
            </w:r>
          </w:p>
          <w:p w14:paraId="3E593CEC" w14:textId="77777777" w:rsidR="00801B5C" w:rsidRPr="00FD40C3" w:rsidRDefault="00801B5C" w:rsidP="00801B5C">
            <w:pPr>
              <w:pStyle w:val="Code"/>
              <w:rPr>
                <w:lang w:val="id-ID"/>
              </w:rPr>
            </w:pPr>
            <w:r w:rsidRPr="00FD40C3">
              <w:rPr>
                <w:lang w:val="id-ID"/>
              </w:rPr>
              <w:t xml:space="preserve">        "is-glob": "^4.0.1"</w:t>
            </w:r>
          </w:p>
          <w:p w14:paraId="0083023B" w14:textId="77777777" w:rsidR="00801B5C" w:rsidRPr="00FD40C3" w:rsidRDefault="00801B5C" w:rsidP="00801B5C">
            <w:pPr>
              <w:pStyle w:val="Code"/>
              <w:rPr>
                <w:lang w:val="id-ID"/>
              </w:rPr>
            </w:pPr>
            <w:r w:rsidRPr="00FD40C3">
              <w:rPr>
                <w:lang w:val="id-ID"/>
              </w:rPr>
              <w:t xml:space="preserve">      },</w:t>
            </w:r>
          </w:p>
          <w:p w14:paraId="3CF93267" w14:textId="77777777" w:rsidR="00801B5C" w:rsidRPr="00FD40C3" w:rsidRDefault="00801B5C" w:rsidP="00801B5C">
            <w:pPr>
              <w:pStyle w:val="Code"/>
              <w:rPr>
                <w:lang w:val="id-ID"/>
              </w:rPr>
            </w:pPr>
            <w:r w:rsidRPr="00FD40C3">
              <w:rPr>
                <w:lang w:val="id-ID"/>
              </w:rPr>
              <w:t xml:space="preserve">      "engines": {</w:t>
            </w:r>
          </w:p>
          <w:p w14:paraId="3F0F7043" w14:textId="77777777" w:rsidR="00801B5C" w:rsidRPr="00FD40C3" w:rsidRDefault="00801B5C" w:rsidP="00801B5C">
            <w:pPr>
              <w:pStyle w:val="Code"/>
              <w:rPr>
                <w:lang w:val="id-ID"/>
              </w:rPr>
            </w:pPr>
            <w:r w:rsidRPr="00FD40C3">
              <w:rPr>
                <w:lang w:val="id-ID"/>
              </w:rPr>
              <w:t xml:space="preserve">        "node": "&gt;= 6"</w:t>
            </w:r>
          </w:p>
          <w:p w14:paraId="4E528D49" w14:textId="77777777" w:rsidR="00801B5C" w:rsidRPr="00FD40C3" w:rsidRDefault="00801B5C" w:rsidP="00801B5C">
            <w:pPr>
              <w:pStyle w:val="Code"/>
              <w:rPr>
                <w:lang w:val="id-ID"/>
              </w:rPr>
            </w:pPr>
            <w:r w:rsidRPr="00FD40C3">
              <w:rPr>
                <w:lang w:val="id-ID"/>
              </w:rPr>
              <w:t xml:space="preserve">      }</w:t>
            </w:r>
          </w:p>
          <w:p w14:paraId="50030648" w14:textId="77777777" w:rsidR="00801B5C" w:rsidRPr="00FD40C3" w:rsidRDefault="00801B5C" w:rsidP="00801B5C">
            <w:pPr>
              <w:pStyle w:val="Code"/>
              <w:rPr>
                <w:lang w:val="id-ID"/>
              </w:rPr>
            </w:pPr>
            <w:r w:rsidRPr="00FD40C3">
              <w:rPr>
                <w:lang w:val="id-ID"/>
              </w:rPr>
              <w:t xml:space="preserve">    },</w:t>
            </w:r>
          </w:p>
          <w:p w14:paraId="1F14CD0D" w14:textId="77777777" w:rsidR="00801B5C" w:rsidRPr="00FD40C3" w:rsidRDefault="00801B5C" w:rsidP="00801B5C">
            <w:pPr>
              <w:pStyle w:val="Code"/>
              <w:rPr>
                <w:lang w:val="id-ID"/>
              </w:rPr>
            </w:pPr>
            <w:r w:rsidRPr="00FD40C3">
              <w:rPr>
                <w:lang w:val="id-ID"/>
              </w:rPr>
              <w:t xml:space="preserve">    "node_modules/has": {</w:t>
            </w:r>
          </w:p>
          <w:p w14:paraId="7C0B3DD7" w14:textId="77777777" w:rsidR="00801B5C" w:rsidRPr="00FD40C3" w:rsidRDefault="00801B5C" w:rsidP="00801B5C">
            <w:pPr>
              <w:pStyle w:val="Code"/>
              <w:rPr>
                <w:lang w:val="id-ID"/>
              </w:rPr>
            </w:pPr>
            <w:r w:rsidRPr="00FD40C3">
              <w:rPr>
                <w:lang w:val="id-ID"/>
              </w:rPr>
              <w:t xml:space="preserve">      "version": "1.0.3",</w:t>
            </w:r>
          </w:p>
          <w:p w14:paraId="5650644E" w14:textId="77777777" w:rsidR="00801B5C" w:rsidRPr="00FD40C3" w:rsidRDefault="00801B5C" w:rsidP="00801B5C">
            <w:pPr>
              <w:pStyle w:val="Code"/>
              <w:rPr>
                <w:lang w:val="id-ID"/>
              </w:rPr>
            </w:pPr>
            <w:r w:rsidRPr="00FD40C3">
              <w:rPr>
                <w:lang w:val="id-ID"/>
              </w:rPr>
              <w:t xml:space="preserve">      "resolved": "https://registry.npmjs.org/has/-/has-1.0.3.tgz",</w:t>
            </w:r>
          </w:p>
          <w:p w14:paraId="6524E045" w14:textId="77777777" w:rsidR="00801B5C" w:rsidRPr="00FD40C3" w:rsidRDefault="00801B5C" w:rsidP="00801B5C">
            <w:pPr>
              <w:pStyle w:val="Code"/>
              <w:rPr>
                <w:lang w:val="id-ID"/>
              </w:rPr>
            </w:pPr>
            <w:r w:rsidRPr="00FD40C3">
              <w:rPr>
                <w:lang w:val="id-ID"/>
              </w:rPr>
              <w:t xml:space="preserve">      "integrity": "sha512-f2dvO0VU6Oej7RkWJGrehjbzMAjFp5/VKPp5tTpWIV4JHHZK1/BxbFRtf/siA2SWTe09caDmVtYYzWEIbBS4zw==",</w:t>
            </w:r>
          </w:p>
          <w:p w14:paraId="52BCB266" w14:textId="77777777" w:rsidR="00801B5C" w:rsidRPr="00FD40C3" w:rsidRDefault="00801B5C" w:rsidP="00801B5C">
            <w:pPr>
              <w:pStyle w:val="Code"/>
              <w:rPr>
                <w:lang w:val="id-ID"/>
              </w:rPr>
            </w:pPr>
            <w:r w:rsidRPr="00FD40C3">
              <w:rPr>
                <w:lang w:val="id-ID"/>
              </w:rPr>
              <w:t xml:space="preserve">      "dependencies": {</w:t>
            </w:r>
          </w:p>
          <w:p w14:paraId="2C14CC25" w14:textId="77777777" w:rsidR="00801B5C" w:rsidRPr="00FD40C3" w:rsidRDefault="00801B5C" w:rsidP="00801B5C">
            <w:pPr>
              <w:pStyle w:val="Code"/>
              <w:rPr>
                <w:lang w:val="id-ID"/>
              </w:rPr>
            </w:pPr>
            <w:r w:rsidRPr="00FD40C3">
              <w:rPr>
                <w:lang w:val="id-ID"/>
              </w:rPr>
              <w:t xml:space="preserve">        "function-bind": "^1.1.1"</w:t>
            </w:r>
          </w:p>
          <w:p w14:paraId="34E88028" w14:textId="77777777" w:rsidR="00801B5C" w:rsidRPr="00FD40C3" w:rsidRDefault="00801B5C" w:rsidP="00801B5C">
            <w:pPr>
              <w:pStyle w:val="Code"/>
              <w:rPr>
                <w:lang w:val="id-ID"/>
              </w:rPr>
            </w:pPr>
            <w:r w:rsidRPr="00FD40C3">
              <w:rPr>
                <w:lang w:val="id-ID"/>
              </w:rPr>
              <w:t xml:space="preserve">      },</w:t>
            </w:r>
          </w:p>
          <w:p w14:paraId="56895AC4" w14:textId="77777777" w:rsidR="00801B5C" w:rsidRPr="00FD40C3" w:rsidRDefault="00801B5C" w:rsidP="00801B5C">
            <w:pPr>
              <w:pStyle w:val="Code"/>
              <w:rPr>
                <w:lang w:val="id-ID"/>
              </w:rPr>
            </w:pPr>
            <w:r w:rsidRPr="00FD40C3">
              <w:rPr>
                <w:lang w:val="id-ID"/>
              </w:rPr>
              <w:t xml:space="preserve">      "engines": {</w:t>
            </w:r>
          </w:p>
          <w:p w14:paraId="6E6C020B" w14:textId="77777777" w:rsidR="00801B5C" w:rsidRPr="00FD40C3" w:rsidRDefault="00801B5C" w:rsidP="00801B5C">
            <w:pPr>
              <w:pStyle w:val="Code"/>
              <w:rPr>
                <w:lang w:val="id-ID"/>
              </w:rPr>
            </w:pPr>
            <w:r w:rsidRPr="00FD40C3">
              <w:rPr>
                <w:lang w:val="id-ID"/>
              </w:rPr>
              <w:t xml:space="preserve">        "node": "&gt;= 0.4.0"</w:t>
            </w:r>
          </w:p>
          <w:p w14:paraId="40974EF7" w14:textId="77777777" w:rsidR="00801B5C" w:rsidRPr="00FD40C3" w:rsidRDefault="00801B5C" w:rsidP="00801B5C">
            <w:pPr>
              <w:pStyle w:val="Code"/>
              <w:rPr>
                <w:lang w:val="id-ID"/>
              </w:rPr>
            </w:pPr>
            <w:r w:rsidRPr="00FD40C3">
              <w:rPr>
                <w:lang w:val="id-ID"/>
              </w:rPr>
              <w:t xml:space="preserve">      }</w:t>
            </w:r>
          </w:p>
          <w:p w14:paraId="07BD3406" w14:textId="77777777" w:rsidR="00801B5C" w:rsidRPr="00FD40C3" w:rsidRDefault="00801B5C" w:rsidP="00801B5C">
            <w:pPr>
              <w:pStyle w:val="Code"/>
              <w:rPr>
                <w:lang w:val="id-ID"/>
              </w:rPr>
            </w:pPr>
            <w:r w:rsidRPr="00FD40C3">
              <w:rPr>
                <w:lang w:val="id-ID"/>
              </w:rPr>
              <w:t xml:space="preserve">    },</w:t>
            </w:r>
          </w:p>
          <w:p w14:paraId="008178F0" w14:textId="77777777" w:rsidR="00801B5C" w:rsidRPr="00FD40C3" w:rsidRDefault="00801B5C" w:rsidP="00801B5C">
            <w:pPr>
              <w:pStyle w:val="Code"/>
              <w:rPr>
                <w:lang w:val="id-ID"/>
              </w:rPr>
            </w:pPr>
            <w:r w:rsidRPr="00FD40C3">
              <w:rPr>
                <w:lang w:val="id-ID"/>
              </w:rPr>
              <w:t xml:space="preserve">    "node_modules/has-flag": {</w:t>
            </w:r>
          </w:p>
          <w:p w14:paraId="02094FDB" w14:textId="77777777" w:rsidR="00801B5C" w:rsidRPr="00FD40C3" w:rsidRDefault="00801B5C" w:rsidP="00801B5C">
            <w:pPr>
              <w:pStyle w:val="Code"/>
              <w:rPr>
                <w:lang w:val="id-ID"/>
              </w:rPr>
            </w:pPr>
            <w:r w:rsidRPr="00FD40C3">
              <w:rPr>
                <w:lang w:val="id-ID"/>
              </w:rPr>
              <w:t xml:space="preserve">      "version": "4.0.0",</w:t>
            </w:r>
          </w:p>
          <w:p w14:paraId="3A492EAC" w14:textId="77777777" w:rsidR="00801B5C" w:rsidRPr="00FD40C3" w:rsidRDefault="00801B5C" w:rsidP="00801B5C">
            <w:pPr>
              <w:pStyle w:val="Code"/>
              <w:rPr>
                <w:lang w:val="id-ID"/>
              </w:rPr>
            </w:pPr>
            <w:r w:rsidRPr="00FD40C3">
              <w:rPr>
                <w:lang w:val="id-ID"/>
              </w:rPr>
              <w:t xml:space="preserve">      "resolved": "https://registry.npmjs.org/has-flag/-/has-flag-4.0.0.tgz",</w:t>
            </w:r>
          </w:p>
          <w:p w14:paraId="24903E9C" w14:textId="77777777" w:rsidR="00801B5C" w:rsidRPr="00FD40C3" w:rsidRDefault="00801B5C" w:rsidP="00801B5C">
            <w:pPr>
              <w:pStyle w:val="Code"/>
              <w:rPr>
                <w:lang w:val="id-ID"/>
              </w:rPr>
            </w:pPr>
            <w:r w:rsidRPr="00FD40C3">
              <w:rPr>
                <w:lang w:val="id-ID"/>
              </w:rPr>
              <w:t xml:space="preserve">      "integrity": "sha512-EykJT/Q1KjTWctppgIAgfSO0tKVuZUjhgMr17kqTumMl6Afv3EISleU7qZUzoXDFTAHTDC4NOoG/ZxU3EvlMPQ==",</w:t>
            </w:r>
          </w:p>
          <w:p w14:paraId="4CBEA1CA" w14:textId="77777777" w:rsidR="00801B5C" w:rsidRPr="00FD40C3" w:rsidRDefault="00801B5C" w:rsidP="00801B5C">
            <w:pPr>
              <w:pStyle w:val="Code"/>
              <w:rPr>
                <w:lang w:val="id-ID"/>
              </w:rPr>
            </w:pPr>
            <w:r w:rsidRPr="00FD40C3">
              <w:rPr>
                <w:lang w:val="id-ID"/>
              </w:rPr>
              <w:t xml:space="preserve">      "engines": {</w:t>
            </w:r>
          </w:p>
          <w:p w14:paraId="4851A849" w14:textId="77777777" w:rsidR="00801B5C" w:rsidRPr="00FD40C3" w:rsidRDefault="00801B5C" w:rsidP="00801B5C">
            <w:pPr>
              <w:pStyle w:val="Code"/>
              <w:rPr>
                <w:lang w:val="id-ID"/>
              </w:rPr>
            </w:pPr>
            <w:r w:rsidRPr="00FD40C3">
              <w:rPr>
                <w:lang w:val="id-ID"/>
              </w:rPr>
              <w:t xml:space="preserve">        "node": "&gt;=8"</w:t>
            </w:r>
          </w:p>
          <w:p w14:paraId="7FB1D38E" w14:textId="77777777" w:rsidR="00801B5C" w:rsidRPr="00FD40C3" w:rsidRDefault="00801B5C" w:rsidP="00801B5C">
            <w:pPr>
              <w:pStyle w:val="Code"/>
              <w:rPr>
                <w:lang w:val="id-ID"/>
              </w:rPr>
            </w:pPr>
            <w:r w:rsidRPr="00FD40C3">
              <w:rPr>
                <w:lang w:val="id-ID"/>
              </w:rPr>
              <w:t xml:space="preserve">      }</w:t>
            </w:r>
          </w:p>
          <w:p w14:paraId="640DE306" w14:textId="77777777" w:rsidR="00801B5C" w:rsidRPr="00FD40C3" w:rsidRDefault="00801B5C" w:rsidP="00801B5C">
            <w:pPr>
              <w:pStyle w:val="Code"/>
              <w:rPr>
                <w:lang w:val="id-ID"/>
              </w:rPr>
            </w:pPr>
            <w:r w:rsidRPr="00FD40C3">
              <w:rPr>
                <w:lang w:val="id-ID"/>
              </w:rPr>
              <w:t xml:space="preserve">    },</w:t>
            </w:r>
          </w:p>
          <w:p w14:paraId="03CB4183" w14:textId="77777777" w:rsidR="00801B5C" w:rsidRPr="00FD40C3" w:rsidRDefault="00801B5C" w:rsidP="00801B5C">
            <w:pPr>
              <w:pStyle w:val="Code"/>
              <w:rPr>
                <w:lang w:val="id-ID"/>
              </w:rPr>
            </w:pPr>
            <w:r w:rsidRPr="00FD40C3">
              <w:rPr>
                <w:lang w:val="id-ID"/>
              </w:rPr>
              <w:t xml:space="preserve">    "node_modules/has-symbols": {</w:t>
            </w:r>
          </w:p>
          <w:p w14:paraId="279CFA62" w14:textId="77777777" w:rsidR="00801B5C" w:rsidRPr="00FD40C3" w:rsidRDefault="00801B5C" w:rsidP="00801B5C">
            <w:pPr>
              <w:pStyle w:val="Code"/>
              <w:rPr>
                <w:lang w:val="id-ID"/>
              </w:rPr>
            </w:pPr>
            <w:r w:rsidRPr="00FD40C3">
              <w:rPr>
                <w:lang w:val="id-ID"/>
              </w:rPr>
              <w:t xml:space="preserve">      "version": "1.0.3",</w:t>
            </w:r>
          </w:p>
          <w:p w14:paraId="4C3E597E" w14:textId="77777777" w:rsidR="00801B5C" w:rsidRPr="00FD40C3" w:rsidRDefault="00801B5C" w:rsidP="00801B5C">
            <w:pPr>
              <w:pStyle w:val="Code"/>
              <w:rPr>
                <w:lang w:val="id-ID"/>
              </w:rPr>
            </w:pPr>
            <w:r w:rsidRPr="00FD40C3">
              <w:rPr>
                <w:lang w:val="id-ID"/>
              </w:rPr>
              <w:t xml:space="preserve">      "resolved": "https://registry.npmjs.org/has-symbols/-/has-symbols-1.0.3.tgz",</w:t>
            </w:r>
          </w:p>
          <w:p w14:paraId="0EFC1317" w14:textId="77777777" w:rsidR="00801B5C" w:rsidRPr="00FD40C3" w:rsidRDefault="00801B5C" w:rsidP="00801B5C">
            <w:pPr>
              <w:pStyle w:val="Code"/>
              <w:rPr>
                <w:lang w:val="id-ID"/>
              </w:rPr>
            </w:pPr>
            <w:r w:rsidRPr="00FD40C3">
              <w:rPr>
                <w:lang w:val="id-ID"/>
              </w:rPr>
              <w:t xml:space="preserve">      "integrity": "sha512-l3LCuF6MgDNwTDKkdYGEihYjt5pRPbEg46rtlmnSPlUbgmB8LOIrKJbYYFBSbnPaJexMKtiPO8hmeRjRz2Td+A==",</w:t>
            </w:r>
          </w:p>
          <w:p w14:paraId="77750470" w14:textId="77777777" w:rsidR="00801B5C" w:rsidRPr="00FD40C3" w:rsidRDefault="00801B5C" w:rsidP="00801B5C">
            <w:pPr>
              <w:pStyle w:val="Code"/>
              <w:rPr>
                <w:lang w:val="id-ID"/>
              </w:rPr>
            </w:pPr>
            <w:r w:rsidRPr="00FD40C3">
              <w:rPr>
                <w:lang w:val="id-ID"/>
              </w:rPr>
              <w:t xml:space="preserve">      "engines": {</w:t>
            </w:r>
          </w:p>
          <w:p w14:paraId="5F382789" w14:textId="77777777" w:rsidR="00801B5C" w:rsidRPr="00FD40C3" w:rsidRDefault="00801B5C" w:rsidP="00801B5C">
            <w:pPr>
              <w:pStyle w:val="Code"/>
              <w:rPr>
                <w:lang w:val="id-ID"/>
              </w:rPr>
            </w:pPr>
            <w:r w:rsidRPr="00FD40C3">
              <w:rPr>
                <w:lang w:val="id-ID"/>
              </w:rPr>
              <w:t xml:space="preserve">        "node": "&gt;= 0.4"</w:t>
            </w:r>
          </w:p>
          <w:p w14:paraId="08518D83" w14:textId="77777777" w:rsidR="00801B5C" w:rsidRPr="00FD40C3" w:rsidRDefault="00801B5C" w:rsidP="00801B5C">
            <w:pPr>
              <w:pStyle w:val="Code"/>
              <w:rPr>
                <w:lang w:val="id-ID"/>
              </w:rPr>
            </w:pPr>
            <w:r w:rsidRPr="00FD40C3">
              <w:rPr>
                <w:lang w:val="id-ID"/>
              </w:rPr>
              <w:lastRenderedPageBreak/>
              <w:t xml:space="preserve">      },</w:t>
            </w:r>
          </w:p>
          <w:p w14:paraId="3BAE8CCB" w14:textId="77777777" w:rsidR="00801B5C" w:rsidRPr="00FD40C3" w:rsidRDefault="00801B5C" w:rsidP="00801B5C">
            <w:pPr>
              <w:pStyle w:val="Code"/>
              <w:rPr>
                <w:lang w:val="id-ID"/>
              </w:rPr>
            </w:pPr>
            <w:r w:rsidRPr="00FD40C3">
              <w:rPr>
                <w:lang w:val="id-ID"/>
              </w:rPr>
              <w:t xml:space="preserve">      "funding": {</w:t>
            </w:r>
          </w:p>
          <w:p w14:paraId="325C160C" w14:textId="77777777" w:rsidR="00801B5C" w:rsidRPr="00FD40C3" w:rsidRDefault="00801B5C" w:rsidP="00801B5C">
            <w:pPr>
              <w:pStyle w:val="Code"/>
              <w:rPr>
                <w:lang w:val="id-ID"/>
              </w:rPr>
            </w:pPr>
            <w:r w:rsidRPr="00FD40C3">
              <w:rPr>
                <w:lang w:val="id-ID"/>
              </w:rPr>
              <w:t xml:space="preserve">        "url": "https://github.com/sponsors/ljharb"</w:t>
            </w:r>
          </w:p>
          <w:p w14:paraId="11C69D15" w14:textId="77777777" w:rsidR="00801B5C" w:rsidRPr="00FD40C3" w:rsidRDefault="00801B5C" w:rsidP="00801B5C">
            <w:pPr>
              <w:pStyle w:val="Code"/>
              <w:rPr>
                <w:lang w:val="id-ID"/>
              </w:rPr>
            </w:pPr>
            <w:r w:rsidRPr="00FD40C3">
              <w:rPr>
                <w:lang w:val="id-ID"/>
              </w:rPr>
              <w:t xml:space="preserve">      }</w:t>
            </w:r>
          </w:p>
          <w:p w14:paraId="0B84F67D" w14:textId="77777777" w:rsidR="00801B5C" w:rsidRPr="00FD40C3" w:rsidRDefault="00801B5C" w:rsidP="00801B5C">
            <w:pPr>
              <w:pStyle w:val="Code"/>
              <w:rPr>
                <w:lang w:val="id-ID"/>
              </w:rPr>
            </w:pPr>
            <w:r w:rsidRPr="00FD40C3">
              <w:rPr>
                <w:lang w:val="id-ID"/>
              </w:rPr>
              <w:t xml:space="preserve">    },</w:t>
            </w:r>
          </w:p>
          <w:p w14:paraId="06F0D44F" w14:textId="77777777" w:rsidR="00801B5C" w:rsidRPr="00FD40C3" w:rsidRDefault="00801B5C" w:rsidP="00801B5C">
            <w:pPr>
              <w:pStyle w:val="Code"/>
              <w:rPr>
                <w:lang w:val="id-ID"/>
              </w:rPr>
            </w:pPr>
            <w:r w:rsidRPr="00FD40C3">
              <w:rPr>
                <w:lang w:val="id-ID"/>
              </w:rPr>
              <w:t xml:space="preserve">    "node_modules/hexoid": {</w:t>
            </w:r>
          </w:p>
          <w:p w14:paraId="600D8555" w14:textId="77777777" w:rsidR="00801B5C" w:rsidRPr="00FD40C3" w:rsidRDefault="00801B5C" w:rsidP="00801B5C">
            <w:pPr>
              <w:pStyle w:val="Code"/>
              <w:rPr>
                <w:lang w:val="id-ID"/>
              </w:rPr>
            </w:pPr>
            <w:r w:rsidRPr="00FD40C3">
              <w:rPr>
                <w:lang w:val="id-ID"/>
              </w:rPr>
              <w:t xml:space="preserve">      "version": "1.0.0",</w:t>
            </w:r>
          </w:p>
          <w:p w14:paraId="01C0F549" w14:textId="77777777" w:rsidR="00801B5C" w:rsidRPr="00FD40C3" w:rsidRDefault="00801B5C" w:rsidP="00801B5C">
            <w:pPr>
              <w:pStyle w:val="Code"/>
              <w:rPr>
                <w:lang w:val="id-ID"/>
              </w:rPr>
            </w:pPr>
            <w:r w:rsidRPr="00FD40C3">
              <w:rPr>
                <w:lang w:val="id-ID"/>
              </w:rPr>
              <w:t xml:space="preserve">      "resolved": "https://registry.npmjs.org/hexoid/-/hexoid-1.0.0.tgz",</w:t>
            </w:r>
          </w:p>
          <w:p w14:paraId="628E981B" w14:textId="77777777" w:rsidR="00801B5C" w:rsidRPr="00FD40C3" w:rsidRDefault="00801B5C" w:rsidP="00801B5C">
            <w:pPr>
              <w:pStyle w:val="Code"/>
              <w:rPr>
                <w:lang w:val="id-ID"/>
              </w:rPr>
            </w:pPr>
            <w:r w:rsidRPr="00FD40C3">
              <w:rPr>
                <w:lang w:val="id-ID"/>
              </w:rPr>
              <w:t xml:space="preserve">      "integrity": "sha512-QFLV0taWQOZtvIRIAdBChesmogZrtuXvVWsFHZTk2SU+anspqZ2vMnoLg7IE1+Uk16N19APic1BuF8bC8c2m5g==",</w:t>
            </w:r>
          </w:p>
          <w:p w14:paraId="136E328F" w14:textId="77777777" w:rsidR="00801B5C" w:rsidRPr="00FD40C3" w:rsidRDefault="00801B5C" w:rsidP="00801B5C">
            <w:pPr>
              <w:pStyle w:val="Code"/>
              <w:rPr>
                <w:lang w:val="id-ID"/>
              </w:rPr>
            </w:pPr>
            <w:r w:rsidRPr="00FD40C3">
              <w:rPr>
                <w:lang w:val="id-ID"/>
              </w:rPr>
              <w:t xml:space="preserve">      "engines": {</w:t>
            </w:r>
          </w:p>
          <w:p w14:paraId="05964DE7" w14:textId="77777777" w:rsidR="00801B5C" w:rsidRPr="00FD40C3" w:rsidRDefault="00801B5C" w:rsidP="00801B5C">
            <w:pPr>
              <w:pStyle w:val="Code"/>
              <w:rPr>
                <w:lang w:val="id-ID"/>
              </w:rPr>
            </w:pPr>
            <w:r w:rsidRPr="00FD40C3">
              <w:rPr>
                <w:lang w:val="id-ID"/>
              </w:rPr>
              <w:t xml:space="preserve">        "node": "&gt;=8"</w:t>
            </w:r>
          </w:p>
          <w:p w14:paraId="72374200" w14:textId="77777777" w:rsidR="00801B5C" w:rsidRPr="00FD40C3" w:rsidRDefault="00801B5C" w:rsidP="00801B5C">
            <w:pPr>
              <w:pStyle w:val="Code"/>
              <w:rPr>
                <w:lang w:val="id-ID"/>
              </w:rPr>
            </w:pPr>
            <w:r w:rsidRPr="00FD40C3">
              <w:rPr>
                <w:lang w:val="id-ID"/>
              </w:rPr>
              <w:t xml:space="preserve">      }</w:t>
            </w:r>
          </w:p>
          <w:p w14:paraId="4CEBE4D9" w14:textId="77777777" w:rsidR="00801B5C" w:rsidRPr="00FD40C3" w:rsidRDefault="00801B5C" w:rsidP="00801B5C">
            <w:pPr>
              <w:pStyle w:val="Code"/>
              <w:rPr>
                <w:lang w:val="id-ID"/>
              </w:rPr>
            </w:pPr>
            <w:r w:rsidRPr="00FD40C3">
              <w:rPr>
                <w:lang w:val="id-ID"/>
              </w:rPr>
              <w:t xml:space="preserve">    },</w:t>
            </w:r>
          </w:p>
          <w:p w14:paraId="10B73393" w14:textId="77777777" w:rsidR="00801B5C" w:rsidRPr="00FD40C3" w:rsidRDefault="00801B5C" w:rsidP="00801B5C">
            <w:pPr>
              <w:pStyle w:val="Code"/>
              <w:rPr>
                <w:lang w:val="id-ID"/>
              </w:rPr>
            </w:pPr>
            <w:r w:rsidRPr="00FD40C3">
              <w:rPr>
                <w:lang w:val="id-ID"/>
              </w:rPr>
              <w:t xml:space="preserve">    "node_modules/http-errors": {</w:t>
            </w:r>
          </w:p>
          <w:p w14:paraId="5F42409A" w14:textId="77777777" w:rsidR="00801B5C" w:rsidRPr="00FD40C3" w:rsidRDefault="00801B5C" w:rsidP="00801B5C">
            <w:pPr>
              <w:pStyle w:val="Code"/>
              <w:rPr>
                <w:lang w:val="id-ID"/>
              </w:rPr>
            </w:pPr>
            <w:r w:rsidRPr="00FD40C3">
              <w:rPr>
                <w:lang w:val="id-ID"/>
              </w:rPr>
              <w:t xml:space="preserve">      "version": "2.0.0",</w:t>
            </w:r>
          </w:p>
          <w:p w14:paraId="0BB5489D" w14:textId="77777777" w:rsidR="00801B5C" w:rsidRPr="00FD40C3" w:rsidRDefault="00801B5C" w:rsidP="00801B5C">
            <w:pPr>
              <w:pStyle w:val="Code"/>
              <w:rPr>
                <w:lang w:val="id-ID"/>
              </w:rPr>
            </w:pPr>
            <w:r w:rsidRPr="00FD40C3">
              <w:rPr>
                <w:lang w:val="id-ID"/>
              </w:rPr>
              <w:t xml:space="preserve">      "resolved": "https://registry.npmjs.org/http-errors/-/http-errors-2.0.0.tgz",</w:t>
            </w:r>
          </w:p>
          <w:p w14:paraId="44AF5B65" w14:textId="77777777" w:rsidR="00801B5C" w:rsidRPr="00FD40C3" w:rsidRDefault="00801B5C" w:rsidP="00801B5C">
            <w:pPr>
              <w:pStyle w:val="Code"/>
              <w:rPr>
                <w:lang w:val="id-ID"/>
              </w:rPr>
            </w:pPr>
            <w:r w:rsidRPr="00FD40C3">
              <w:rPr>
                <w:lang w:val="id-ID"/>
              </w:rPr>
              <w:t xml:space="preserve">      "integrity": "sha512-FtwrG/euBzaEjYeRqOgly7G0qviiXoJWnvEH2Z1plBdXgbyjv34pHTSb9zoeHMyDy33+DWy5Wt9Wo+TURtOYSQ==",</w:t>
            </w:r>
          </w:p>
          <w:p w14:paraId="1651F98D" w14:textId="77777777" w:rsidR="00801B5C" w:rsidRPr="00FD40C3" w:rsidRDefault="00801B5C" w:rsidP="00801B5C">
            <w:pPr>
              <w:pStyle w:val="Code"/>
              <w:rPr>
                <w:lang w:val="id-ID"/>
              </w:rPr>
            </w:pPr>
            <w:r w:rsidRPr="00FD40C3">
              <w:rPr>
                <w:lang w:val="id-ID"/>
              </w:rPr>
              <w:t xml:space="preserve">      "dependencies": {</w:t>
            </w:r>
          </w:p>
          <w:p w14:paraId="61DF511D" w14:textId="77777777" w:rsidR="00801B5C" w:rsidRPr="00FD40C3" w:rsidRDefault="00801B5C" w:rsidP="00801B5C">
            <w:pPr>
              <w:pStyle w:val="Code"/>
              <w:rPr>
                <w:lang w:val="id-ID"/>
              </w:rPr>
            </w:pPr>
            <w:r w:rsidRPr="00FD40C3">
              <w:rPr>
                <w:lang w:val="id-ID"/>
              </w:rPr>
              <w:t xml:space="preserve">        "depd": "2.0.0",</w:t>
            </w:r>
          </w:p>
          <w:p w14:paraId="4F37BCE5" w14:textId="77777777" w:rsidR="00801B5C" w:rsidRPr="00FD40C3" w:rsidRDefault="00801B5C" w:rsidP="00801B5C">
            <w:pPr>
              <w:pStyle w:val="Code"/>
              <w:rPr>
                <w:lang w:val="id-ID"/>
              </w:rPr>
            </w:pPr>
            <w:r w:rsidRPr="00FD40C3">
              <w:rPr>
                <w:lang w:val="id-ID"/>
              </w:rPr>
              <w:t xml:space="preserve">        "inherits": "2.0.4",</w:t>
            </w:r>
          </w:p>
          <w:p w14:paraId="28568498" w14:textId="77777777" w:rsidR="00801B5C" w:rsidRPr="00FD40C3" w:rsidRDefault="00801B5C" w:rsidP="00801B5C">
            <w:pPr>
              <w:pStyle w:val="Code"/>
              <w:rPr>
                <w:lang w:val="id-ID"/>
              </w:rPr>
            </w:pPr>
            <w:r w:rsidRPr="00FD40C3">
              <w:rPr>
                <w:lang w:val="id-ID"/>
              </w:rPr>
              <w:t xml:space="preserve">        "setprototypeof": "1.2.0",</w:t>
            </w:r>
          </w:p>
          <w:p w14:paraId="1A29882C" w14:textId="77777777" w:rsidR="00801B5C" w:rsidRPr="00FD40C3" w:rsidRDefault="00801B5C" w:rsidP="00801B5C">
            <w:pPr>
              <w:pStyle w:val="Code"/>
              <w:rPr>
                <w:lang w:val="id-ID"/>
              </w:rPr>
            </w:pPr>
            <w:r w:rsidRPr="00FD40C3">
              <w:rPr>
                <w:lang w:val="id-ID"/>
              </w:rPr>
              <w:t xml:space="preserve">        "statuses": "2.0.1",</w:t>
            </w:r>
          </w:p>
          <w:p w14:paraId="4659C85D" w14:textId="77777777" w:rsidR="00801B5C" w:rsidRPr="00FD40C3" w:rsidRDefault="00801B5C" w:rsidP="00801B5C">
            <w:pPr>
              <w:pStyle w:val="Code"/>
              <w:rPr>
                <w:lang w:val="id-ID"/>
              </w:rPr>
            </w:pPr>
            <w:r w:rsidRPr="00FD40C3">
              <w:rPr>
                <w:lang w:val="id-ID"/>
              </w:rPr>
              <w:t xml:space="preserve">        "toidentifier": "1.0.1"</w:t>
            </w:r>
          </w:p>
          <w:p w14:paraId="7D688374" w14:textId="77777777" w:rsidR="00801B5C" w:rsidRPr="00FD40C3" w:rsidRDefault="00801B5C" w:rsidP="00801B5C">
            <w:pPr>
              <w:pStyle w:val="Code"/>
              <w:rPr>
                <w:lang w:val="id-ID"/>
              </w:rPr>
            </w:pPr>
            <w:r w:rsidRPr="00FD40C3">
              <w:rPr>
                <w:lang w:val="id-ID"/>
              </w:rPr>
              <w:t xml:space="preserve">      },</w:t>
            </w:r>
          </w:p>
          <w:p w14:paraId="2D87FA05" w14:textId="77777777" w:rsidR="00801B5C" w:rsidRPr="00FD40C3" w:rsidRDefault="00801B5C" w:rsidP="00801B5C">
            <w:pPr>
              <w:pStyle w:val="Code"/>
              <w:rPr>
                <w:lang w:val="id-ID"/>
              </w:rPr>
            </w:pPr>
            <w:r w:rsidRPr="00FD40C3">
              <w:rPr>
                <w:lang w:val="id-ID"/>
              </w:rPr>
              <w:t xml:space="preserve">      "engines": {</w:t>
            </w:r>
          </w:p>
          <w:p w14:paraId="548F557A" w14:textId="77777777" w:rsidR="00801B5C" w:rsidRPr="00FD40C3" w:rsidRDefault="00801B5C" w:rsidP="00801B5C">
            <w:pPr>
              <w:pStyle w:val="Code"/>
              <w:rPr>
                <w:lang w:val="id-ID"/>
              </w:rPr>
            </w:pPr>
            <w:r w:rsidRPr="00FD40C3">
              <w:rPr>
                <w:lang w:val="id-ID"/>
              </w:rPr>
              <w:t xml:space="preserve">        "node": "&gt;= 0.8"</w:t>
            </w:r>
          </w:p>
          <w:p w14:paraId="19CF03FC" w14:textId="77777777" w:rsidR="00801B5C" w:rsidRPr="00FD40C3" w:rsidRDefault="00801B5C" w:rsidP="00801B5C">
            <w:pPr>
              <w:pStyle w:val="Code"/>
              <w:rPr>
                <w:lang w:val="id-ID"/>
              </w:rPr>
            </w:pPr>
            <w:r w:rsidRPr="00FD40C3">
              <w:rPr>
                <w:lang w:val="id-ID"/>
              </w:rPr>
              <w:t xml:space="preserve">      }</w:t>
            </w:r>
          </w:p>
          <w:p w14:paraId="35D8AC25" w14:textId="77777777" w:rsidR="00801B5C" w:rsidRPr="00FD40C3" w:rsidRDefault="00801B5C" w:rsidP="00801B5C">
            <w:pPr>
              <w:pStyle w:val="Code"/>
              <w:rPr>
                <w:lang w:val="id-ID"/>
              </w:rPr>
            </w:pPr>
            <w:r w:rsidRPr="00FD40C3">
              <w:rPr>
                <w:lang w:val="id-ID"/>
              </w:rPr>
              <w:t xml:space="preserve">    },</w:t>
            </w:r>
          </w:p>
          <w:p w14:paraId="5450D9DD" w14:textId="77777777" w:rsidR="00801B5C" w:rsidRPr="00FD40C3" w:rsidRDefault="00801B5C" w:rsidP="00801B5C">
            <w:pPr>
              <w:pStyle w:val="Code"/>
              <w:rPr>
                <w:lang w:val="id-ID"/>
              </w:rPr>
            </w:pPr>
            <w:r w:rsidRPr="00FD40C3">
              <w:rPr>
                <w:lang w:val="id-ID"/>
              </w:rPr>
              <w:t xml:space="preserve">    "node_modules/iconv-lite": {</w:t>
            </w:r>
          </w:p>
          <w:p w14:paraId="3CC2C5A2" w14:textId="77777777" w:rsidR="00801B5C" w:rsidRPr="00FD40C3" w:rsidRDefault="00801B5C" w:rsidP="00801B5C">
            <w:pPr>
              <w:pStyle w:val="Code"/>
              <w:rPr>
                <w:lang w:val="id-ID"/>
              </w:rPr>
            </w:pPr>
            <w:r w:rsidRPr="00FD40C3">
              <w:rPr>
                <w:lang w:val="id-ID"/>
              </w:rPr>
              <w:t xml:space="preserve">      "version": "0.4.24",</w:t>
            </w:r>
          </w:p>
          <w:p w14:paraId="1724A33B" w14:textId="77777777" w:rsidR="00801B5C" w:rsidRPr="00FD40C3" w:rsidRDefault="00801B5C" w:rsidP="00801B5C">
            <w:pPr>
              <w:pStyle w:val="Code"/>
              <w:rPr>
                <w:lang w:val="id-ID"/>
              </w:rPr>
            </w:pPr>
            <w:r w:rsidRPr="00FD40C3">
              <w:rPr>
                <w:lang w:val="id-ID"/>
              </w:rPr>
              <w:t xml:space="preserve">      "resolved": "https://registry.npmjs.org/iconv-lite/-/iconv-lite-0.4.24.tgz",</w:t>
            </w:r>
          </w:p>
          <w:p w14:paraId="7396DDEE" w14:textId="77777777" w:rsidR="00801B5C" w:rsidRPr="00FD40C3" w:rsidRDefault="00801B5C" w:rsidP="00801B5C">
            <w:pPr>
              <w:pStyle w:val="Code"/>
              <w:rPr>
                <w:lang w:val="id-ID"/>
              </w:rPr>
            </w:pPr>
            <w:r w:rsidRPr="00FD40C3">
              <w:rPr>
                <w:lang w:val="id-ID"/>
              </w:rPr>
              <w:t xml:space="preserve">      "integrity": "sha512-v3MXnZAcvnywkTUEZomIActle7RXXeedOR31wwl7VlyoXO4Qi9arvSenNQWne1TcRwhCL1HwLI21bEqdpj8/rA==",</w:t>
            </w:r>
          </w:p>
          <w:p w14:paraId="7DCCE8F2" w14:textId="77777777" w:rsidR="00801B5C" w:rsidRPr="00FD40C3" w:rsidRDefault="00801B5C" w:rsidP="00801B5C">
            <w:pPr>
              <w:pStyle w:val="Code"/>
              <w:rPr>
                <w:lang w:val="id-ID"/>
              </w:rPr>
            </w:pPr>
            <w:r w:rsidRPr="00FD40C3">
              <w:rPr>
                <w:lang w:val="id-ID"/>
              </w:rPr>
              <w:t xml:space="preserve">      "dependencies": {</w:t>
            </w:r>
          </w:p>
          <w:p w14:paraId="391184ED" w14:textId="77777777" w:rsidR="00801B5C" w:rsidRPr="00FD40C3" w:rsidRDefault="00801B5C" w:rsidP="00801B5C">
            <w:pPr>
              <w:pStyle w:val="Code"/>
              <w:rPr>
                <w:lang w:val="id-ID"/>
              </w:rPr>
            </w:pPr>
            <w:r w:rsidRPr="00FD40C3">
              <w:rPr>
                <w:lang w:val="id-ID"/>
              </w:rPr>
              <w:t xml:space="preserve">        "safer-buffer": "&gt;= 2.1.2 &lt; 3"</w:t>
            </w:r>
          </w:p>
          <w:p w14:paraId="7025390F" w14:textId="77777777" w:rsidR="00801B5C" w:rsidRPr="00FD40C3" w:rsidRDefault="00801B5C" w:rsidP="00801B5C">
            <w:pPr>
              <w:pStyle w:val="Code"/>
              <w:rPr>
                <w:lang w:val="id-ID"/>
              </w:rPr>
            </w:pPr>
            <w:r w:rsidRPr="00FD40C3">
              <w:rPr>
                <w:lang w:val="id-ID"/>
              </w:rPr>
              <w:t xml:space="preserve">      },</w:t>
            </w:r>
          </w:p>
          <w:p w14:paraId="5F0AE0CB" w14:textId="77777777" w:rsidR="00801B5C" w:rsidRPr="00FD40C3" w:rsidRDefault="00801B5C" w:rsidP="00801B5C">
            <w:pPr>
              <w:pStyle w:val="Code"/>
              <w:rPr>
                <w:lang w:val="id-ID"/>
              </w:rPr>
            </w:pPr>
            <w:r w:rsidRPr="00FD40C3">
              <w:rPr>
                <w:lang w:val="id-ID"/>
              </w:rPr>
              <w:t xml:space="preserve">      "engines": {</w:t>
            </w:r>
          </w:p>
          <w:p w14:paraId="3F5EBEC3" w14:textId="77777777" w:rsidR="00801B5C" w:rsidRPr="00FD40C3" w:rsidRDefault="00801B5C" w:rsidP="00801B5C">
            <w:pPr>
              <w:pStyle w:val="Code"/>
              <w:rPr>
                <w:lang w:val="id-ID"/>
              </w:rPr>
            </w:pPr>
            <w:r w:rsidRPr="00FD40C3">
              <w:rPr>
                <w:lang w:val="id-ID"/>
              </w:rPr>
              <w:t xml:space="preserve">        "node": "&gt;=0.10.0"</w:t>
            </w:r>
          </w:p>
          <w:p w14:paraId="30C911B6" w14:textId="77777777" w:rsidR="00801B5C" w:rsidRPr="00FD40C3" w:rsidRDefault="00801B5C" w:rsidP="00801B5C">
            <w:pPr>
              <w:pStyle w:val="Code"/>
              <w:rPr>
                <w:lang w:val="id-ID"/>
              </w:rPr>
            </w:pPr>
            <w:r w:rsidRPr="00FD40C3">
              <w:rPr>
                <w:lang w:val="id-ID"/>
              </w:rPr>
              <w:t xml:space="preserve">      }</w:t>
            </w:r>
          </w:p>
          <w:p w14:paraId="2CB948E9" w14:textId="77777777" w:rsidR="00801B5C" w:rsidRPr="00FD40C3" w:rsidRDefault="00801B5C" w:rsidP="00801B5C">
            <w:pPr>
              <w:pStyle w:val="Code"/>
              <w:rPr>
                <w:lang w:val="id-ID"/>
              </w:rPr>
            </w:pPr>
            <w:r w:rsidRPr="00FD40C3">
              <w:rPr>
                <w:lang w:val="id-ID"/>
              </w:rPr>
              <w:t xml:space="preserve">    },</w:t>
            </w:r>
          </w:p>
          <w:p w14:paraId="5B2EEBA8" w14:textId="77777777" w:rsidR="00801B5C" w:rsidRPr="00FD40C3" w:rsidRDefault="00801B5C" w:rsidP="00801B5C">
            <w:pPr>
              <w:pStyle w:val="Code"/>
              <w:rPr>
                <w:lang w:val="id-ID"/>
              </w:rPr>
            </w:pPr>
            <w:r w:rsidRPr="00FD40C3">
              <w:rPr>
                <w:lang w:val="id-ID"/>
              </w:rPr>
              <w:t xml:space="preserve">    "node_modules/ignore-by-default": {</w:t>
            </w:r>
          </w:p>
          <w:p w14:paraId="32138424" w14:textId="77777777" w:rsidR="00801B5C" w:rsidRPr="00FD40C3" w:rsidRDefault="00801B5C" w:rsidP="00801B5C">
            <w:pPr>
              <w:pStyle w:val="Code"/>
              <w:rPr>
                <w:lang w:val="id-ID"/>
              </w:rPr>
            </w:pPr>
            <w:r w:rsidRPr="00FD40C3">
              <w:rPr>
                <w:lang w:val="id-ID"/>
              </w:rPr>
              <w:t xml:space="preserve">      "version": "1.0.1",</w:t>
            </w:r>
          </w:p>
          <w:p w14:paraId="31C13970" w14:textId="77777777" w:rsidR="00801B5C" w:rsidRPr="00FD40C3" w:rsidRDefault="00801B5C" w:rsidP="00801B5C">
            <w:pPr>
              <w:pStyle w:val="Code"/>
              <w:rPr>
                <w:lang w:val="id-ID"/>
              </w:rPr>
            </w:pPr>
            <w:r w:rsidRPr="00FD40C3">
              <w:rPr>
                <w:lang w:val="id-ID"/>
              </w:rPr>
              <w:t xml:space="preserve">      "resolved": "https://registry.npmjs.org/ignore-by-default/-/ignore-by-default-1.0.1.tgz",</w:t>
            </w:r>
          </w:p>
          <w:p w14:paraId="5CC547CA" w14:textId="77777777" w:rsidR="00801B5C" w:rsidRPr="00FD40C3" w:rsidRDefault="00801B5C" w:rsidP="00801B5C">
            <w:pPr>
              <w:pStyle w:val="Code"/>
              <w:rPr>
                <w:lang w:val="id-ID"/>
              </w:rPr>
            </w:pPr>
            <w:r w:rsidRPr="00FD40C3">
              <w:rPr>
                <w:lang w:val="id-ID"/>
              </w:rPr>
              <w:t xml:space="preserve">      "integrity": "sha512-Ius2VYcGNk7T90CppJqcIkS5ooHUZyIQK+ClZfMfMNFEF9VSE73Fq+906u/CWu92x4gzZMWOwfFYckPObzdEbA=="</w:t>
            </w:r>
          </w:p>
          <w:p w14:paraId="176002E0" w14:textId="77777777" w:rsidR="00801B5C" w:rsidRPr="00FD40C3" w:rsidRDefault="00801B5C" w:rsidP="00801B5C">
            <w:pPr>
              <w:pStyle w:val="Code"/>
              <w:rPr>
                <w:lang w:val="id-ID"/>
              </w:rPr>
            </w:pPr>
            <w:r w:rsidRPr="00FD40C3">
              <w:rPr>
                <w:lang w:val="id-ID"/>
              </w:rPr>
              <w:t xml:space="preserve">    },</w:t>
            </w:r>
          </w:p>
          <w:p w14:paraId="595B13D4" w14:textId="77777777" w:rsidR="00801B5C" w:rsidRPr="00FD40C3" w:rsidRDefault="00801B5C" w:rsidP="00801B5C">
            <w:pPr>
              <w:pStyle w:val="Code"/>
              <w:rPr>
                <w:lang w:val="id-ID"/>
              </w:rPr>
            </w:pPr>
            <w:r w:rsidRPr="00FD40C3">
              <w:rPr>
                <w:lang w:val="id-ID"/>
              </w:rPr>
              <w:t xml:space="preserve">    "node_modules/inherits": {</w:t>
            </w:r>
          </w:p>
          <w:p w14:paraId="16149EA9" w14:textId="77777777" w:rsidR="00801B5C" w:rsidRPr="00FD40C3" w:rsidRDefault="00801B5C" w:rsidP="00801B5C">
            <w:pPr>
              <w:pStyle w:val="Code"/>
              <w:rPr>
                <w:lang w:val="id-ID"/>
              </w:rPr>
            </w:pPr>
            <w:r w:rsidRPr="00FD40C3">
              <w:rPr>
                <w:lang w:val="id-ID"/>
              </w:rPr>
              <w:t xml:space="preserve">      "version": "2.0.4",</w:t>
            </w:r>
          </w:p>
          <w:p w14:paraId="3017696D" w14:textId="77777777" w:rsidR="00801B5C" w:rsidRPr="00FD40C3" w:rsidRDefault="00801B5C" w:rsidP="00801B5C">
            <w:pPr>
              <w:pStyle w:val="Code"/>
              <w:rPr>
                <w:lang w:val="id-ID"/>
              </w:rPr>
            </w:pPr>
            <w:r w:rsidRPr="00FD40C3">
              <w:rPr>
                <w:lang w:val="id-ID"/>
              </w:rPr>
              <w:t xml:space="preserve">      "resolved": "https://registry.npmjs.org/inherits/-/inherits-</w:t>
            </w:r>
            <w:r w:rsidRPr="00FD40C3">
              <w:rPr>
                <w:lang w:val="id-ID"/>
              </w:rPr>
              <w:lastRenderedPageBreak/>
              <w:t>2.0.4.tgz",</w:t>
            </w:r>
          </w:p>
          <w:p w14:paraId="0D343EA3" w14:textId="77777777" w:rsidR="00801B5C" w:rsidRPr="00FD40C3" w:rsidRDefault="00801B5C" w:rsidP="00801B5C">
            <w:pPr>
              <w:pStyle w:val="Code"/>
              <w:rPr>
                <w:lang w:val="id-ID"/>
              </w:rPr>
            </w:pPr>
            <w:r w:rsidRPr="00FD40C3">
              <w:rPr>
                <w:lang w:val="id-ID"/>
              </w:rPr>
              <w:t xml:space="preserve">      "integrity": "sha512-k/vGaX4/Yla3WzyMCvTQOXYeIHvqOKtnqBduzTHpzpQZzAskKMhZ2K+EnBiSM9zGSoIFeMpXKxa4dYeZIQqewQ=="</w:t>
            </w:r>
          </w:p>
          <w:p w14:paraId="2853A3FF" w14:textId="77777777" w:rsidR="00801B5C" w:rsidRPr="00FD40C3" w:rsidRDefault="00801B5C" w:rsidP="00801B5C">
            <w:pPr>
              <w:pStyle w:val="Code"/>
              <w:rPr>
                <w:lang w:val="id-ID"/>
              </w:rPr>
            </w:pPr>
            <w:r w:rsidRPr="00FD40C3">
              <w:rPr>
                <w:lang w:val="id-ID"/>
              </w:rPr>
              <w:t xml:space="preserve">    },</w:t>
            </w:r>
          </w:p>
          <w:p w14:paraId="2BC72AA1" w14:textId="77777777" w:rsidR="00801B5C" w:rsidRPr="00FD40C3" w:rsidRDefault="00801B5C" w:rsidP="00801B5C">
            <w:pPr>
              <w:pStyle w:val="Code"/>
              <w:rPr>
                <w:lang w:val="id-ID"/>
              </w:rPr>
            </w:pPr>
            <w:r w:rsidRPr="00FD40C3">
              <w:rPr>
                <w:lang w:val="id-ID"/>
              </w:rPr>
              <w:t xml:space="preserve">    "node_modules/ipaddr.js": {</w:t>
            </w:r>
          </w:p>
          <w:p w14:paraId="12BB36C9" w14:textId="77777777" w:rsidR="00801B5C" w:rsidRPr="00FD40C3" w:rsidRDefault="00801B5C" w:rsidP="00801B5C">
            <w:pPr>
              <w:pStyle w:val="Code"/>
              <w:rPr>
                <w:lang w:val="id-ID"/>
              </w:rPr>
            </w:pPr>
            <w:r w:rsidRPr="00FD40C3">
              <w:rPr>
                <w:lang w:val="id-ID"/>
              </w:rPr>
              <w:t xml:space="preserve">      "version": "1.9.1",</w:t>
            </w:r>
          </w:p>
          <w:p w14:paraId="33317DC2" w14:textId="77777777" w:rsidR="00801B5C" w:rsidRPr="00FD40C3" w:rsidRDefault="00801B5C" w:rsidP="00801B5C">
            <w:pPr>
              <w:pStyle w:val="Code"/>
              <w:rPr>
                <w:lang w:val="id-ID"/>
              </w:rPr>
            </w:pPr>
            <w:r w:rsidRPr="00FD40C3">
              <w:rPr>
                <w:lang w:val="id-ID"/>
              </w:rPr>
              <w:t xml:space="preserve">      "resolved": "https://registry.npmjs.org/ipaddr.js/-/ipaddr.js-1.9.1.tgz",</w:t>
            </w:r>
          </w:p>
          <w:p w14:paraId="0CB252EC" w14:textId="77777777" w:rsidR="00801B5C" w:rsidRPr="00FD40C3" w:rsidRDefault="00801B5C" w:rsidP="00801B5C">
            <w:pPr>
              <w:pStyle w:val="Code"/>
              <w:rPr>
                <w:lang w:val="id-ID"/>
              </w:rPr>
            </w:pPr>
            <w:r w:rsidRPr="00FD40C3">
              <w:rPr>
                <w:lang w:val="id-ID"/>
              </w:rPr>
              <w:t xml:space="preserve">      "integrity": "sha512-0KI/607xoxSToH7GjN1FfSbLoU0+btTicjsQSWQlh/hZykN8KpmMf7uYwPW3R+akZ6R/w18ZlXSHBYXiYUPO3g==",</w:t>
            </w:r>
          </w:p>
          <w:p w14:paraId="3023DA3D" w14:textId="77777777" w:rsidR="00801B5C" w:rsidRPr="00FD40C3" w:rsidRDefault="00801B5C" w:rsidP="00801B5C">
            <w:pPr>
              <w:pStyle w:val="Code"/>
              <w:rPr>
                <w:lang w:val="id-ID"/>
              </w:rPr>
            </w:pPr>
            <w:r w:rsidRPr="00FD40C3">
              <w:rPr>
                <w:lang w:val="id-ID"/>
              </w:rPr>
              <w:t xml:space="preserve">      "engines": {</w:t>
            </w:r>
          </w:p>
          <w:p w14:paraId="6A7819F8" w14:textId="77777777" w:rsidR="00801B5C" w:rsidRPr="00FD40C3" w:rsidRDefault="00801B5C" w:rsidP="00801B5C">
            <w:pPr>
              <w:pStyle w:val="Code"/>
              <w:rPr>
                <w:lang w:val="id-ID"/>
              </w:rPr>
            </w:pPr>
            <w:r w:rsidRPr="00FD40C3">
              <w:rPr>
                <w:lang w:val="id-ID"/>
              </w:rPr>
              <w:t xml:space="preserve">        "node": "&gt;= 0.10"</w:t>
            </w:r>
          </w:p>
          <w:p w14:paraId="1C8927B2" w14:textId="77777777" w:rsidR="00801B5C" w:rsidRPr="00FD40C3" w:rsidRDefault="00801B5C" w:rsidP="00801B5C">
            <w:pPr>
              <w:pStyle w:val="Code"/>
              <w:rPr>
                <w:lang w:val="id-ID"/>
              </w:rPr>
            </w:pPr>
            <w:r w:rsidRPr="00FD40C3">
              <w:rPr>
                <w:lang w:val="id-ID"/>
              </w:rPr>
              <w:t xml:space="preserve">      }</w:t>
            </w:r>
          </w:p>
          <w:p w14:paraId="54C4A105" w14:textId="77777777" w:rsidR="00801B5C" w:rsidRPr="00FD40C3" w:rsidRDefault="00801B5C" w:rsidP="00801B5C">
            <w:pPr>
              <w:pStyle w:val="Code"/>
              <w:rPr>
                <w:lang w:val="id-ID"/>
              </w:rPr>
            </w:pPr>
            <w:r w:rsidRPr="00FD40C3">
              <w:rPr>
                <w:lang w:val="id-ID"/>
              </w:rPr>
              <w:t xml:space="preserve">    },</w:t>
            </w:r>
          </w:p>
          <w:p w14:paraId="16620FFD" w14:textId="77777777" w:rsidR="00801B5C" w:rsidRPr="00FD40C3" w:rsidRDefault="00801B5C" w:rsidP="00801B5C">
            <w:pPr>
              <w:pStyle w:val="Code"/>
              <w:rPr>
                <w:lang w:val="id-ID"/>
              </w:rPr>
            </w:pPr>
            <w:r w:rsidRPr="00FD40C3">
              <w:rPr>
                <w:lang w:val="id-ID"/>
              </w:rPr>
              <w:t xml:space="preserve">    "node_modules/is-binary-path": {</w:t>
            </w:r>
          </w:p>
          <w:p w14:paraId="4B0C2836" w14:textId="77777777" w:rsidR="00801B5C" w:rsidRPr="00FD40C3" w:rsidRDefault="00801B5C" w:rsidP="00801B5C">
            <w:pPr>
              <w:pStyle w:val="Code"/>
              <w:rPr>
                <w:lang w:val="id-ID"/>
              </w:rPr>
            </w:pPr>
            <w:r w:rsidRPr="00FD40C3">
              <w:rPr>
                <w:lang w:val="id-ID"/>
              </w:rPr>
              <w:t xml:space="preserve">      "version": "2.1.0",</w:t>
            </w:r>
          </w:p>
          <w:p w14:paraId="2C6F8E83" w14:textId="77777777" w:rsidR="00801B5C" w:rsidRPr="00FD40C3" w:rsidRDefault="00801B5C" w:rsidP="00801B5C">
            <w:pPr>
              <w:pStyle w:val="Code"/>
              <w:rPr>
                <w:lang w:val="id-ID"/>
              </w:rPr>
            </w:pPr>
            <w:r w:rsidRPr="00FD40C3">
              <w:rPr>
                <w:lang w:val="id-ID"/>
              </w:rPr>
              <w:t xml:space="preserve">      "resolved": "https://registry.npmjs.org/is-binary-path/-/is-binary-path-2.1.0.tgz",</w:t>
            </w:r>
          </w:p>
          <w:p w14:paraId="4EBB0AD6" w14:textId="77777777" w:rsidR="00801B5C" w:rsidRPr="00FD40C3" w:rsidRDefault="00801B5C" w:rsidP="00801B5C">
            <w:pPr>
              <w:pStyle w:val="Code"/>
              <w:rPr>
                <w:lang w:val="id-ID"/>
              </w:rPr>
            </w:pPr>
            <w:r w:rsidRPr="00FD40C3">
              <w:rPr>
                <w:lang w:val="id-ID"/>
              </w:rPr>
              <w:t xml:space="preserve">      "integrity": "sha512-ZMERYes6pDydyuGidse7OsHxtbI7WVeUEozgR/g7rd0xUimYNlvZRE/K2MgZTjWy725IfelLeVcEM97mmtRGXw==",</w:t>
            </w:r>
          </w:p>
          <w:p w14:paraId="789B8603" w14:textId="77777777" w:rsidR="00801B5C" w:rsidRPr="00FD40C3" w:rsidRDefault="00801B5C" w:rsidP="00801B5C">
            <w:pPr>
              <w:pStyle w:val="Code"/>
              <w:rPr>
                <w:lang w:val="id-ID"/>
              </w:rPr>
            </w:pPr>
            <w:r w:rsidRPr="00FD40C3">
              <w:rPr>
                <w:lang w:val="id-ID"/>
              </w:rPr>
              <w:t xml:space="preserve">      "dependencies": {</w:t>
            </w:r>
          </w:p>
          <w:p w14:paraId="01710BDE" w14:textId="77777777" w:rsidR="00801B5C" w:rsidRPr="00FD40C3" w:rsidRDefault="00801B5C" w:rsidP="00801B5C">
            <w:pPr>
              <w:pStyle w:val="Code"/>
              <w:rPr>
                <w:lang w:val="id-ID"/>
              </w:rPr>
            </w:pPr>
            <w:r w:rsidRPr="00FD40C3">
              <w:rPr>
                <w:lang w:val="id-ID"/>
              </w:rPr>
              <w:t xml:space="preserve">        "binary-extensions": "^2.0.0"</w:t>
            </w:r>
          </w:p>
          <w:p w14:paraId="68E0F0FA" w14:textId="77777777" w:rsidR="00801B5C" w:rsidRPr="00FD40C3" w:rsidRDefault="00801B5C" w:rsidP="00801B5C">
            <w:pPr>
              <w:pStyle w:val="Code"/>
              <w:rPr>
                <w:lang w:val="id-ID"/>
              </w:rPr>
            </w:pPr>
            <w:r w:rsidRPr="00FD40C3">
              <w:rPr>
                <w:lang w:val="id-ID"/>
              </w:rPr>
              <w:t xml:space="preserve">      },</w:t>
            </w:r>
          </w:p>
          <w:p w14:paraId="1889A2E8" w14:textId="77777777" w:rsidR="00801B5C" w:rsidRPr="00FD40C3" w:rsidRDefault="00801B5C" w:rsidP="00801B5C">
            <w:pPr>
              <w:pStyle w:val="Code"/>
              <w:rPr>
                <w:lang w:val="id-ID"/>
              </w:rPr>
            </w:pPr>
            <w:r w:rsidRPr="00FD40C3">
              <w:rPr>
                <w:lang w:val="id-ID"/>
              </w:rPr>
              <w:t xml:space="preserve">      "engines": {</w:t>
            </w:r>
          </w:p>
          <w:p w14:paraId="733B556D" w14:textId="77777777" w:rsidR="00801B5C" w:rsidRPr="00FD40C3" w:rsidRDefault="00801B5C" w:rsidP="00801B5C">
            <w:pPr>
              <w:pStyle w:val="Code"/>
              <w:rPr>
                <w:lang w:val="id-ID"/>
              </w:rPr>
            </w:pPr>
            <w:r w:rsidRPr="00FD40C3">
              <w:rPr>
                <w:lang w:val="id-ID"/>
              </w:rPr>
              <w:t xml:space="preserve">        "node": "&gt;=8"</w:t>
            </w:r>
          </w:p>
          <w:p w14:paraId="46492AD0" w14:textId="77777777" w:rsidR="00801B5C" w:rsidRPr="00FD40C3" w:rsidRDefault="00801B5C" w:rsidP="00801B5C">
            <w:pPr>
              <w:pStyle w:val="Code"/>
              <w:rPr>
                <w:lang w:val="id-ID"/>
              </w:rPr>
            </w:pPr>
            <w:r w:rsidRPr="00FD40C3">
              <w:rPr>
                <w:lang w:val="id-ID"/>
              </w:rPr>
              <w:t xml:space="preserve">      }</w:t>
            </w:r>
          </w:p>
          <w:p w14:paraId="7FFC3CE8" w14:textId="77777777" w:rsidR="00801B5C" w:rsidRPr="00FD40C3" w:rsidRDefault="00801B5C" w:rsidP="00801B5C">
            <w:pPr>
              <w:pStyle w:val="Code"/>
              <w:rPr>
                <w:lang w:val="id-ID"/>
              </w:rPr>
            </w:pPr>
            <w:r w:rsidRPr="00FD40C3">
              <w:rPr>
                <w:lang w:val="id-ID"/>
              </w:rPr>
              <w:t xml:space="preserve">    },</w:t>
            </w:r>
          </w:p>
          <w:p w14:paraId="0AB99E33" w14:textId="77777777" w:rsidR="00801B5C" w:rsidRPr="00FD40C3" w:rsidRDefault="00801B5C" w:rsidP="00801B5C">
            <w:pPr>
              <w:pStyle w:val="Code"/>
              <w:rPr>
                <w:lang w:val="id-ID"/>
              </w:rPr>
            </w:pPr>
            <w:r w:rsidRPr="00FD40C3">
              <w:rPr>
                <w:lang w:val="id-ID"/>
              </w:rPr>
              <w:t xml:space="preserve">    "node_modules/is-extglob": {</w:t>
            </w:r>
          </w:p>
          <w:p w14:paraId="0DF6BF35" w14:textId="77777777" w:rsidR="00801B5C" w:rsidRPr="00FD40C3" w:rsidRDefault="00801B5C" w:rsidP="00801B5C">
            <w:pPr>
              <w:pStyle w:val="Code"/>
              <w:rPr>
                <w:lang w:val="id-ID"/>
              </w:rPr>
            </w:pPr>
            <w:r w:rsidRPr="00FD40C3">
              <w:rPr>
                <w:lang w:val="id-ID"/>
              </w:rPr>
              <w:t xml:space="preserve">      "version": "2.1.1",</w:t>
            </w:r>
          </w:p>
          <w:p w14:paraId="4E11FBF7" w14:textId="77777777" w:rsidR="00801B5C" w:rsidRPr="00FD40C3" w:rsidRDefault="00801B5C" w:rsidP="00801B5C">
            <w:pPr>
              <w:pStyle w:val="Code"/>
              <w:rPr>
                <w:lang w:val="id-ID"/>
              </w:rPr>
            </w:pPr>
            <w:r w:rsidRPr="00FD40C3">
              <w:rPr>
                <w:lang w:val="id-ID"/>
              </w:rPr>
              <w:t xml:space="preserve">      "resolved": "https://registry.npmjs.org/is-extglob/-/is-extglob-2.1.1.tgz",</w:t>
            </w:r>
          </w:p>
          <w:p w14:paraId="22FC16E9" w14:textId="77777777" w:rsidR="00801B5C" w:rsidRPr="00FD40C3" w:rsidRDefault="00801B5C" w:rsidP="00801B5C">
            <w:pPr>
              <w:pStyle w:val="Code"/>
              <w:rPr>
                <w:lang w:val="id-ID"/>
              </w:rPr>
            </w:pPr>
            <w:r w:rsidRPr="00FD40C3">
              <w:rPr>
                <w:lang w:val="id-ID"/>
              </w:rPr>
              <w:t xml:space="preserve">      "integrity": "sha512-SbKbANkN603Vi4jEZv49LeVJMn4yGwsbzZworEoyEiutsN3nJYdbO36zfhGJ6QEDpOZIFkDtnq5JRxmvl3jsoQ==",</w:t>
            </w:r>
          </w:p>
          <w:p w14:paraId="3C07BCDD" w14:textId="77777777" w:rsidR="00801B5C" w:rsidRPr="00FD40C3" w:rsidRDefault="00801B5C" w:rsidP="00801B5C">
            <w:pPr>
              <w:pStyle w:val="Code"/>
              <w:rPr>
                <w:lang w:val="id-ID"/>
              </w:rPr>
            </w:pPr>
            <w:r w:rsidRPr="00FD40C3">
              <w:rPr>
                <w:lang w:val="id-ID"/>
              </w:rPr>
              <w:t xml:space="preserve">      "engines": {</w:t>
            </w:r>
          </w:p>
          <w:p w14:paraId="0FE54A6C" w14:textId="77777777" w:rsidR="00801B5C" w:rsidRPr="00FD40C3" w:rsidRDefault="00801B5C" w:rsidP="00801B5C">
            <w:pPr>
              <w:pStyle w:val="Code"/>
              <w:rPr>
                <w:lang w:val="id-ID"/>
              </w:rPr>
            </w:pPr>
            <w:r w:rsidRPr="00FD40C3">
              <w:rPr>
                <w:lang w:val="id-ID"/>
              </w:rPr>
              <w:t xml:space="preserve">        "node": "&gt;=0.10.0"</w:t>
            </w:r>
          </w:p>
          <w:p w14:paraId="6A64C66E" w14:textId="77777777" w:rsidR="00801B5C" w:rsidRPr="00FD40C3" w:rsidRDefault="00801B5C" w:rsidP="00801B5C">
            <w:pPr>
              <w:pStyle w:val="Code"/>
              <w:rPr>
                <w:lang w:val="id-ID"/>
              </w:rPr>
            </w:pPr>
            <w:r w:rsidRPr="00FD40C3">
              <w:rPr>
                <w:lang w:val="id-ID"/>
              </w:rPr>
              <w:t xml:space="preserve">      }</w:t>
            </w:r>
          </w:p>
          <w:p w14:paraId="371D68D1" w14:textId="77777777" w:rsidR="00801B5C" w:rsidRPr="00FD40C3" w:rsidRDefault="00801B5C" w:rsidP="00801B5C">
            <w:pPr>
              <w:pStyle w:val="Code"/>
              <w:rPr>
                <w:lang w:val="id-ID"/>
              </w:rPr>
            </w:pPr>
            <w:r w:rsidRPr="00FD40C3">
              <w:rPr>
                <w:lang w:val="id-ID"/>
              </w:rPr>
              <w:t xml:space="preserve">    },</w:t>
            </w:r>
          </w:p>
          <w:p w14:paraId="7E4AE141" w14:textId="77777777" w:rsidR="00801B5C" w:rsidRPr="00FD40C3" w:rsidRDefault="00801B5C" w:rsidP="00801B5C">
            <w:pPr>
              <w:pStyle w:val="Code"/>
              <w:rPr>
                <w:lang w:val="id-ID"/>
              </w:rPr>
            </w:pPr>
            <w:r w:rsidRPr="00FD40C3">
              <w:rPr>
                <w:lang w:val="id-ID"/>
              </w:rPr>
              <w:t xml:space="preserve">    "node_modules/is-fullwidth-code-point": {</w:t>
            </w:r>
          </w:p>
          <w:p w14:paraId="19B077D2" w14:textId="77777777" w:rsidR="00801B5C" w:rsidRPr="00FD40C3" w:rsidRDefault="00801B5C" w:rsidP="00801B5C">
            <w:pPr>
              <w:pStyle w:val="Code"/>
              <w:rPr>
                <w:lang w:val="id-ID"/>
              </w:rPr>
            </w:pPr>
            <w:r w:rsidRPr="00FD40C3">
              <w:rPr>
                <w:lang w:val="id-ID"/>
              </w:rPr>
              <w:t xml:space="preserve">      "version": "3.0.0",</w:t>
            </w:r>
          </w:p>
          <w:p w14:paraId="21F17AD9" w14:textId="77777777" w:rsidR="00801B5C" w:rsidRPr="00FD40C3" w:rsidRDefault="00801B5C" w:rsidP="00801B5C">
            <w:pPr>
              <w:pStyle w:val="Code"/>
              <w:rPr>
                <w:lang w:val="id-ID"/>
              </w:rPr>
            </w:pPr>
            <w:r w:rsidRPr="00FD40C3">
              <w:rPr>
                <w:lang w:val="id-ID"/>
              </w:rPr>
              <w:t xml:space="preserve">      "resolved": "https://registry.npmjs.org/is-fullwidth-code-point/-/is-fullwidth-code-point-3.0.0.tgz",</w:t>
            </w:r>
          </w:p>
          <w:p w14:paraId="48029C37" w14:textId="77777777" w:rsidR="00801B5C" w:rsidRPr="00FD40C3" w:rsidRDefault="00801B5C" w:rsidP="00801B5C">
            <w:pPr>
              <w:pStyle w:val="Code"/>
              <w:rPr>
                <w:lang w:val="id-ID"/>
              </w:rPr>
            </w:pPr>
            <w:r w:rsidRPr="00FD40C3">
              <w:rPr>
                <w:lang w:val="id-ID"/>
              </w:rPr>
              <w:t xml:space="preserve">      "integrity": "sha512-zymm5+u+sCsSWyD9qNaejV3DFvhCKclKdizYaJUuHA83RLjb7nSuGnddCHGv0hk+KY7BMAlsWeK4Ueg6EV6XQg==",</w:t>
            </w:r>
          </w:p>
          <w:p w14:paraId="272FCB77" w14:textId="77777777" w:rsidR="00801B5C" w:rsidRPr="00FD40C3" w:rsidRDefault="00801B5C" w:rsidP="00801B5C">
            <w:pPr>
              <w:pStyle w:val="Code"/>
              <w:rPr>
                <w:lang w:val="id-ID"/>
              </w:rPr>
            </w:pPr>
            <w:r w:rsidRPr="00FD40C3">
              <w:rPr>
                <w:lang w:val="id-ID"/>
              </w:rPr>
              <w:t xml:space="preserve">      "engines": {</w:t>
            </w:r>
          </w:p>
          <w:p w14:paraId="6F9D53C4" w14:textId="77777777" w:rsidR="00801B5C" w:rsidRPr="00FD40C3" w:rsidRDefault="00801B5C" w:rsidP="00801B5C">
            <w:pPr>
              <w:pStyle w:val="Code"/>
              <w:rPr>
                <w:lang w:val="id-ID"/>
              </w:rPr>
            </w:pPr>
            <w:r w:rsidRPr="00FD40C3">
              <w:rPr>
                <w:lang w:val="id-ID"/>
              </w:rPr>
              <w:t xml:space="preserve">        "node": "&gt;=8"</w:t>
            </w:r>
          </w:p>
          <w:p w14:paraId="01A3879C" w14:textId="77777777" w:rsidR="00801B5C" w:rsidRPr="00FD40C3" w:rsidRDefault="00801B5C" w:rsidP="00801B5C">
            <w:pPr>
              <w:pStyle w:val="Code"/>
              <w:rPr>
                <w:lang w:val="id-ID"/>
              </w:rPr>
            </w:pPr>
            <w:r w:rsidRPr="00FD40C3">
              <w:rPr>
                <w:lang w:val="id-ID"/>
              </w:rPr>
              <w:t xml:space="preserve">      }</w:t>
            </w:r>
          </w:p>
          <w:p w14:paraId="79961375" w14:textId="77777777" w:rsidR="00801B5C" w:rsidRPr="00FD40C3" w:rsidRDefault="00801B5C" w:rsidP="00801B5C">
            <w:pPr>
              <w:pStyle w:val="Code"/>
              <w:rPr>
                <w:lang w:val="id-ID"/>
              </w:rPr>
            </w:pPr>
            <w:r w:rsidRPr="00FD40C3">
              <w:rPr>
                <w:lang w:val="id-ID"/>
              </w:rPr>
              <w:t xml:space="preserve">    },</w:t>
            </w:r>
          </w:p>
          <w:p w14:paraId="0D755AA8" w14:textId="77777777" w:rsidR="00801B5C" w:rsidRPr="00FD40C3" w:rsidRDefault="00801B5C" w:rsidP="00801B5C">
            <w:pPr>
              <w:pStyle w:val="Code"/>
              <w:rPr>
                <w:lang w:val="id-ID"/>
              </w:rPr>
            </w:pPr>
            <w:r w:rsidRPr="00FD40C3">
              <w:rPr>
                <w:lang w:val="id-ID"/>
              </w:rPr>
              <w:t xml:space="preserve">    "node_modules/is-glob": {</w:t>
            </w:r>
          </w:p>
          <w:p w14:paraId="6A23944E" w14:textId="77777777" w:rsidR="00801B5C" w:rsidRPr="00FD40C3" w:rsidRDefault="00801B5C" w:rsidP="00801B5C">
            <w:pPr>
              <w:pStyle w:val="Code"/>
              <w:rPr>
                <w:lang w:val="id-ID"/>
              </w:rPr>
            </w:pPr>
            <w:r w:rsidRPr="00FD40C3">
              <w:rPr>
                <w:lang w:val="id-ID"/>
              </w:rPr>
              <w:t xml:space="preserve">      "version": "4.0.3",</w:t>
            </w:r>
          </w:p>
          <w:p w14:paraId="71FD53CB" w14:textId="77777777" w:rsidR="00801B5C" w:rsidRPr="00FD40C3" w:rsidRDefault="00801B5C" w:rsidP="00801B5C">
            <w:pPr>
              <w:pStyle w:val="Code"/>
              <w:rPr>
                <w:lang w:val="id-ID"/>
              </w:rPr>
            </w:pPr>
            <w:r w:rsidRPr="00FD40C3">
              <w:rPr>
                <w:lang w:val="id-ID"/>
              </w:rPr>
              <w:t xml:space="preserve">      "resolved": "https://registry.npmjs.org/is-glob/-/is-glob-4.0.3.tgz",</w:t>
            </w:r>
          </w:p>
          <w:p w14:paraId="1E847C53" w14:textId="77777777" w:rsidR="00801B5C" w:rsidRPr="00FD40C3" w:rsidRDefault="00801B5C" w:rsidP="00801B5C">
            <w:pPr>
              <w:pStyle w:val="Code"/>
              <w:rPr>
                <w:lang w:val="id-ID"/>
              </w:rPr>
            </w:pPr>
            <w:r w:rsidRPr="00FD40C3">
              <w:rPr>
                <w:lang w:val="id-ID"/>
              </w:rPr>
              <w:t xml:space="preserve">      "integrity": "sha512-xelSayHH36ZgE7ZWhli7pW34hNbNl8Ojv5KVmkJD4hBdD3th8Tfk9vYasLM+mXWOZhFkgZfxhLSnrwRr4elSSg==",</w:t>
            </w:r>
          </w:p>
          <w:p w14:paraId="5BA22D14" w14:textId="77777777" w:rsidR="00801B5C" w:rsidRPr="00FD40C3" w:rsidRDefault="00801B5C" w:rsidP="00801B5C">
            <w:pPr>
              <w:pStyle w:val="Code"/>
              <w:rPr>
                <w:lang w:val="id-ID"/>
              </w:rPr>
            </w:pPr>
            <w:r w:rsidRPr="00FD40C3">
              <w:rPr>
                <w:lang w:val="id-ID"/>
              </w:rPr>
              <w:lastRenderedPageBreak/>
              <w:t xml:space="preserve">      "dependencies": {</w:t>
            </w:r>
          </w:p>
          <w:p w14:paraId="77A8498E" w14:textId="77777777" w:rsidR="00801B5C" w:rsidRPr="00FD40C3" w:rsidRDefault="00801B5C" w:rsidP="00801B5C">
            <w:pPr>
              <w:pStyle w:val="Code"/>
              <w:rPr>
                <w:lang w:val="id-ID"/>
              </w:rPr>
            </w:pPr>
            <w:r w:rsidRPr="00FD40C3">
              <w:rPr>
                <w:lang w:val="id-ID"/>
              </w:rPr>
              <w:t xml:space="preserve">        "is-extglob": "^2.1.1"</w:t>
            </w:r>
          </w:p>
          <w:p w14:paraId="0E1ABF01" w14:textId="77777777" w:rsidR="00801B5C" w:rsidRPr="00FD40C3" w:rsidRDefault="00801B5C" w:rsidP="00801B5C">
            <w:pPr>
              <w:pStyle w:val="Code"/>
              <w:rPr>
                <w:lang w:val="id-ID"/>
              </w:rPr>
            </w:pPr>
            <w:r w:rsidRPr="00FD40C3">
              <w:rPr>
                <w:lang w:val="id-ID"/>
              </w:rPr>
              <w:t xml:space="preserve">      },</w:t>
            </w:r>
          </w:p>
          <w:p w14:paraId="331E4AED" w14:textId="77777777" w:rsidR="00801B5C" w:rsidRPr="00FD40C3" w:rsidRDefault="00801B5C" w:rsidP="00801B5C">
            <w:pPr>
              <w:pStyle w:val="Code"/>
              <w:rPr>
                <w:lang w:val="id-ID"/>
              </w:rPr>
            </w:pPr>
            <w:r w:rsidRPr="00FD40C3">
              <w:rPr>
                <w:lang w:val="id-ID"/>
              </w:rPr>
              <w:t xml:space="preserve">      "engines": {</w:t>
            </w:r>
          </w:p>
          <w:p w14:paraId="2C2D3D77" w14:textId="77777777" w:rsidR="00801B5C" w:rsidRPr="00FD40C3" w:rsidRDefault="00801B5C" w:rsidP="00801B5C">
            <w:pPr>
              <w:pStyle w:val="Code"/>
              <w:rPr>
                <w:lang w:val="id-ID"/>
              </w:rPr>
            </w:pPr>
            <w:r w:rsidRPr="00FD40C3">
              <w:rPr>
                <w:lang w:val="id-ID"/>
              </w:rPr>
              <w:t xml:space="preserve">        "node": "&gt;=0.10.0"</w:t>
            </w:r>
          </w:p>
          <w:p w14:paraId="5E9BD020" w14:textId="77777777" w:rsidR="00801B5C" w:rsidRPr="00FD40C3" w:rsidRDefault="00801B5C" w:rsidP="00801B5C">
            <w:pPr>
              <w:pStyle w:val="Code"/>
              <w:rPr>
                <w:lang w:val="id-ID"/>
              </w:rPr>
            </w:pPr>
            <w:r w:rsidRPr="00FD40C3">
              <w:rPr>
                <w:lang w:val="id-ID"/>
              </w:rPr>
              <w:t xml:space="preserve">      }</w:t>
            </w:r>
          </w:p>
          <w:p w14:paraId="1A8C49EC" w14:textId="77777777" w:rsidR="00801B5C" w:rsidRPr="00FD40C3" w:rsidRDefault="00801B5C" w:rsidP="00801B5C">
            <w:pPr>
              <w:pStyle w:val="Code"/>
              <w:rPr>
                <w:lang w:val="id-ID"/>
              </w:rPr>
            </w:pPr>
            <w:r w:rsidRPr="00FD40C3">
              <w:rPr>
                <w:lang w:val="id-ID"/>
              </w:rPr>
              <w:t xml:space="preserve">    },</w:t>
            </w:r>
          </w:p>
          <w:p w14:paraId="12FCA499" w14:textId="77777777" w:rsidR="00801B5C" w:rsidRPr="00FD40C3" w:rsidRDefault="00801B5C" w:rsidP="00801B5C">
            <w:pPr>
              <w:pStyle w:val="Code"/>
              <w:rPr>
                <w:lang w:val="id-ID"/>
              </w:rPr>
            </w:pPr>
            <w:r w:rsidRPr="00FD40C3">
              <w:rPr>
                <w:lang w:val="id-ID"/>
              </w:rPr>
              <w:t xml:space="preserve">    "node_modules/is-number": {</w:t>
            </w:r>
          </w:p>
          <w:p w14:paraId="01434E76" w14:textId="77777777" w:rsidR="00801B5C" w:rsidRPr="00FD40C3" w:rsidRDefault="00801B5C" w:rsidP="00801B5C">
            <w:pPr>
              <w:pStyle w:val="Code"/>
              <w:rPr>
                <w:lang w:val="id-ID"/>
              </w:rPr>
            </w:pPr>
            <w:r w:rsidRPr="00FD40C3">
              <w:rPr>
                <w:lang w:val="id-ID"/>
              </w:rPr>
              <w:t xml:space="preserve">      "version": "7.0.0",</w:t>
            </w:r>
          </w:p>
          <w:p w14:paraId="0E25C648" w14:textId="77777777" w:rsidR="00801B5C" w:rsidRPr="00FD40C3" w:rsidRDefault="00801B5C" w:rsidP="00801B5C">
            <w:pPr>
              <w:pStyle w:val="Code"/>
              <w:rPr>
                <w:lang w:val="id-ID"/>
              </w:rPr>
            </w:pPr>
            <w:r w:rsidRPr="00FD40C3">
              <w:rPr>
                <w:lang w:val="id-ID"/>
              </w:rPr>
              <w:t xml:space="preserve">      "resolved": "https://registry.npmjs.org/is-number/-/is-number-7.0.0.tgz",</w:t>
            </w:r>
          </w:p>
          <w:p w14:paraId="5A348196" w14:textId="77777777" w:rsidR="00801B5C" w:rsidRPr="00FD40C3" w:rsidRDefault="00801B5C" w:rsidP="00801B5C">
            <w:pPr>
              <w:pStyle w:val="Code"/>
              <w:rPr>
                <w:lang w:val="id-ID"/>
              </w:rPr>
            </w:pPr>
            <w:r w:rsidRPr="00FD40C3">
              <w:rPr>
                <w:lang w:val="id-ID"/>
              </w:rPr>
              <w:t xml:space="preserve">      "integrity": "sha512-41Cifkg6e8TylSpdtTpeLVMqvSBEVzTttHvERD741+pnZ8ANv0004MRL43QKPDlK9cGvNp6NZWZUBlbGXYxxng==",</w:t>
            </w:r>
          </w:p>
          <w:p w14:paraId="2B5C3D22" w14:textId="77777777" w:rsidR="00801B5C" w:rsidRPr="00FD40C3" w:rsidRDefault="00801B5C" w:rsidP="00801B5C">
            <w:pPr>
              <w:pStyle w:val="Code"/>
              <w:rPr>
                <w:lang w:val="id-ID"/>
              </w:rPr>
            </w:pPr>
            <w:r w:rsidRPr="00FD40C3">
              <w:rPr>
                <w:lang w:val="id-ID"/>
              </w:rPr>
              <w:t xml:space="preserve">      "engines": {</w:t>
            </w:r>
          </w:p>
          <w:p w14:paraId="0CA21739" w14:textId="77777777" w:rsidR="00801B5C" w:rsidRPr="00FD40C3" w:rsidRDefault="00801B5C" w:rsidP="00801B5C">
            <w:pPr>
              <w:pStyle w:val="Code"/>
              <w:rPr>
                <w:lang w:val="id-ID"/>
              </w:rPr>
            </w:pPr>
            <w:r w:rsidRPr="00FD40C3">
              <w:rPr>
                <w:lang w:val="id-ID"/>
              </w:rPr>
              <w:t xml:space="preserve">        "node": "&gt;=0.12.0"</w:t>
            </w:r>
          </w:p>
          <w:p w14:paraId="41619F54" w14:textId="77777777" w:rsidR="00801B5C" w:rsidRPr="00FD40C3" w:rsidRDefault="00801B5C" w:rsidP="00801B5C">
            <w:pPr>
              <w:pStyle w:val="Code"/>
              <w:rPr>
                <w:lang w:val="id-ID"/>
              </w:rPr>
            </w:pPr>
            <w:r w:rsidRPr="00FD40C3">
              <w:rPr>
                <w:lang w:val="id-ID"/>
              </w:rPr>
              <w:t xml:space="preserve">      }</w:t>
            </w:r>
          </w:p>
          <w:p w14:paraId="592A2724" w14:textId="77777777" w:rsidR="00801B5C" w:rsidRPr="00FD40C3" w:rsidRDefault="00801B5C" w:rsidP="00801B5C">
            <w:pPr>
              <w:pStyle w:val="Code"/>
              <w:rPr>
                <w:lang w:val="id-ID"/>
              </w:rPr>
            </w:pPr>
            <w:r w:rsidRPr="00FD40C3">
              <w:rPr>
                <w:lang w:val="id-ID"/>
              </w:rPr>
              <w:t xml:space="preserve">    },</w:t>
            </w:r>
          </w:p>
          <w:p w14:paraId="412C70D0" w14:textId="77777777" w:rsidR="00801B5C" w:rsidRPr="00FD40C3" w:rsidRDefault="00801B5C" w:rsidP="00801B5C">
            <w:pPr>
              <w:pStyle w:val="Code"/>
              <w:rPr>
                <w:lang w:val="id-ID"/>
              </w:rPr>
            </w:pPr>
            <w:r w:rsidRPr="00FD40C3">
              <w:rPr>
                <w:lang w:val="id-ID"/>
              </w:rPr>
              <w:t xml:space="preserve">    "node_modules/is-utf8": {</w:t>
            </w:r>
          </w:p>
          <w:p w14:paraId="60F0A225" w14:textId="77777777" w:rsidR="00801B5C" w:rsidRPr="00FD40C3" w:rsidRDefault="00801B5C" w:rsidP="00801B5C">
            <w:pPr>
              <w:pStyle w:val="Code"/>
              <w:rPr>
                <w:lang w:val="id-ID"/>
              </w:rPr>
            </w:pPr>
            <w:r w:rsidRPr="00FD40C3">
              <w:rPr>
                <w:lang w:val="id-ID"/>
              </w:rPr>
              <w:t xml:space="preserve">      "version": "0.2.1",</w:t>
            </w:r>
          </w:p>
          <w:p w14:paraId="0A894355" w14:textId="77777777" w:rsidR="00801B5C" w:rsidRPr="00FD40C3" w:rsidRDefault="00801B5C" w:rsidP="00801B5C">
            <w:pPr>
              <w:pStyle w:val="Code"/>
              <w:rPr>
                <w:lang w:val="id-ID"/>
              </w:rPr>
            </w:pPr>
            <w:r w:rsidRPr="00FD40C3">
              <w:rPr>
                <w:lang w:val="id-ID"/>
              </w:rPr>
              <w:t xml:space="preserve">      "resolved": "https://registry.npmjs.org/is-utf8/-/is-utf8-0.2.1.tgz",</w:t>
            </w:r>
          </w:p>
          <w:p w14:paraId="4EE8B7D8" w14:textId="77777777" w:rsidR="00801B5C" w:rsidRPr="00FD40C3" w:rsidRDefault="00801B5C" w:rsidP="00801B5C">
            <w:pPr>
              <w:pStyle w:val="Code"/>
              <w:rPr>
                <w:lang w:val="id-ID"/>
              </w:rPr>
            </w:pPr>
            <w:r w:rsidRPr="00FD40C3">
              <w:rPr>
                <w:lang w:val="id-ID"/>
              </w:rPr>
              <w:t xml:space="preserve">      "integrity": "sha512-rMYPYvCzsXywIsldgLaSoPlw5PfoB/ssr7hY4pLfcodrA5M/eArza1a9VmTiNIBNMjOGr1Ow9mTyU2o69U6U9Q=="</w:t>
            </w:r>
          </w:p>
          <w:p w14:paraId="50E1BA80" w14:textId="77777777" w:rsidR="00801B5C" w:rsidRPr="00FD40C3" w:rsidRDefault="00801B5C" w:rsidP="00801B5C">
            <w:pPr>
              <w:pStyle w:val="Code"/>
              <w:rPr>
                <w:lang w:val="id-ID"/>
              </w:rPr>
            </w:pPr>
            <w:r w:rsidRPr="00FD40C3">
              <w:rPr>
                <w:lang w:val="id-ID"/>
              </w:rPr>
              <w:t xml:space="preserve">    },</w:t>
            </w:r>
          </w:p>
          <w:p w14:paraId="7EBCA2F4" w14:textId="77777777" w:rsidR="00801B5C" w:rsidRPr="00FD40C3" w:rsidRDefault="00801B5C" w:rsidP="00801B5C">
            <w:pPr>
              <w:pStyle w:val="Code"/>
              <w:rPr>
                <w:lang w:val="id-ID"/>
              </w:rPr>
            </w:pPr>
            <w:r w:rsidRPr="00FD40C3">
              <w:rPr>
                <w:lang w:val="id-ID"/>
              </w:rPr>
              <w:t xml:space="preserve">    "node_modules/isarray": {</w:t>
            </w:r>
          </w:p>
          <w:p w14:paraId="25C45E68" w14:textId="77777777" w:rsidR="00801B5C" w:rsidRPr="00FD40C3" w:rsidRDefault="00801B5C" w:rsidP="00801B5C">
            <w:pPr>
              <w:pStyle w:val="Code"/>
              <w:rPr>
                <w:lang w:val="id-ID"/>
              </w:rPr>
            </w:pPr>
            <w:r w:rsidRPr="00FD40C3">
              <w:rPr>
                <w:lang w:val="id-ID"/>
              </w:rPr>
              <w:t xml:space="preserve">      "version": "1.0.0",</w:t>
            </w:r>
          </w:p>
          <w:p w14:paraId="796687AE" w14:textId="77777777" w:rsidR="00801B5C" w:rsidRPr="00FD40C3" w:rsidRDefault="00801B5C" w:rsidP="00801B5C">
            <w:pPr>
              <w:pStyle w:val="Code"/>
              <w:rPr>
                <w:lang w:val="id-ID"/>
              </w:rPr>
            </w:pPr>
            <w:r w:rsidRPr="00FD40C3">
              <w:rPr>
                <w:lang w:val="id-ID"/>
              </w:rPr>
              <w:t xml:space="preserve">      "resolved": "https://registry.npmjs.org/isarray/-/isarray-1.0.0.tgz",</w:t>
            </w:r>
          </w:p>
          <w:p w14:paraId="6D701E7C" w14:textId="77777777" w:rsidR="00801B5C" w:rsidRPr="00FD40C3" w:rsidRDefault="00801B5C" w:rsidP="00801B5C">
            <w:pPr>
              <w:pStyle w:val="Code"/>
              <w:rPr>
                <w:lang w:val="id-ID"/>
              </w:rPr>
            </w:pPr>
            <w:r w:rsidRPr="00FD40C3">
              <w:rPr>
                <w:lang w:val="id-ID"/>
              </w:rPr>
              <w:t xml:space="preserve">      "integrity": "sha512-VLghIWNM6ELQzo7zwmcg0NmTVyWKYjvIeM83yjp0wRDTmUnrM678fQbcKBo6n2CJEF0szoG//ytg+TKla89ALQ=="</w:t>
            </w:r>
          </w:p>
          <w:p w14:paraId="014E7A0E" w14:textId="77777777" w:rsidR="00801B5C" w:rsidRPr="00FD40C3" w:rsidRDefault="00801B5C" w:rsidP="00801B5C">
            <w:pPr>
              <w:pStyle w:val="Code"/>
              <w:rPr>
                <w:lang w:val="id-ID"/>
              </w:rPr>
            </w:pPr>
            <w:r w:rsidRPr="00FD40C3">
              <w:rPr>
                <w:lang w:val="id-ID"/>
              </w:rPr>
              <w:t xml:space="preserve">    },</w:t>
            </w:r>
          </w:p>
          <w:p w14:paraId="3AAD1A11" w14:textId="77777777" w:rsidR="00801B5C" w:rsidRPr="00FD40C3" w:rsidRDefault="00801B5C" w:rsidP="00801B5C">
            <w:pPr>
              <w:pStyle w:val="Code"/>
              <w:rPr>
                <w:lang w:val="id-ID"/>
              </w:rPr>
            </w:pPr>
            <w:r w:rsidRPr="00FD40C3">
              <w:rPr>
                <w:lang w:val="id-ID"/>
              </w:rPr>
              <w:t xml:space="preserve">    "node_modules/jake": {</w:t>
            </w:r>
          </w:p>
          <w:p w14:paraId="1DCDD3BF" w14:textId="77777777" w:rsidR="00801B5C" w:rsidRPr="00FD40C3" w:rsidRDefault="00801B5C" w:rsidP="00801B5C">
            <w:pPr>
              <w:pStyle w:val="Code"/>
              <w:rPr>
                <w:lang w:val="id-ID"/>
              </w:rPr>
            </w:pPr>
            <w:r w:rsidRPr="00FD40C3">
              <w:rPr>
                <w:lang w:val="id-ID"/>
              </w:rPr>
              <w:t xml:space="preserve">      "version": "10.8.5",</w:t>
            </w:r>
          </w:p>
          <w:p w14:paraId="7C4115F5" w14:textId="77777777" w:rsidR="00801B5C" w:rsidRPr="00FD40C3" w:rsidRDefault="00801B5C" w:rsidP="00801B5C">
            <w:pPr>
              <w:pStyle w:val="Code"/>
              <w:rPr>
                <w:lang w:val="id-ID"/>
              </w:rPr>
            </w:pPr>
            <w:r w:rsidRPr="00FD40C3">
              <w:rPr>
                <w:lang w:val="id-ID"/>
              </w:rPr>
              <w:t xml:space="preserve">      "resolved": "https://registry.npmjs.org/jake/-/jake-10.8.5.tgz",</w:t>
            </w:r>
          </w:p>
          <w:p w14:paraId="67F45475" w14:textId="77777777" w:rsidR="00801B5C" w:rsidRPr="00FD40C3" w:rsidRDefault="00801B5C" w:rsidP="00801B5C">
            <w:pPr>
              <w:pStyle w:val="Code"/>
              <w:rPr>
                <w:lang w:val="id-ID"/>
              </w:rPr>
            </w:pPr>
            <w:r w:rsidRPr="00FD40C3">
              <w:rPr>
                <w:lang w:val="id-ID"/>
              </w:rPr>
              <w:t xml:space="preserve">      "integrity": "sha512-sVpxYeuAhWt0OTWITwT98oyV0GsXyMlXCF+3L1SuafBVUIr/uILGRB+NqwkzhgXKvoJpDIpQvqkUALgdmQsQxw==",</w:t>
            </w:r>
          </w:p>
          <w:p w14:paraId="23590178" w14:textId="77777777" w:rsidR="00801B5C" w:rsidRPr="00FD40C3" w:rsidRDefault="00801B5C" w:rsidP="00801B5C">
            <w:pPr>
              <w:pStyle w:val="Code"/>
              <w:rPr>
                <w:lang w:val="id-ID"/>
              </w:rPr>
            </w:pPr>
            <w:r w:rsidRPr="00FD40C3">
              <w:rPr>
                <w:lang w:val="id-ID"/>
              </w:rPr>
              <w:t xml:space="preserve">      "dependencies": {</w:t>
            </w:r>
          </w:p>
          <w:p w14:paraId="289A20D4" w14:textId="77777777" w:rsidR="00801B5C" w:rsidRPr="00FD40C3" w:rsidRDefault="00801B5C" w:rsidP="00801B5C">
            <w:pPr>
              <w:pStyle w:val="Code"/>
              <w:rPr>
                <w:lang w:val="id-ID"/>
              </w:rPr>
            </w:pPr>
            <w:r w:rsidRPr="00FD40C3">
              <w:rPr>
                <w:lang w:val="id-ID"/>
              </w:rPr>
              <w:t xml:space="preserve">        "async": "^3.2.3",</w:t>
            </w:r>
          </w:p>
          <w:p w14:paraId="3BEA1C63" w14:textId="77777777" w:rsidR="00801B5C" w:rsidRPr="00FD40C3" w:rsidRDefault="00801B5C" w:rsidP="00801B5C">
            <w:pPr>
              <w:pStyle w:val="Code"/>
              <w:rPr>
                <w:lang w:val="id-ID"/>
              </w:rPr>
            </w:pPr>
            <w:r w:rsidRPr="00FD40C3">
              <w:rPr>
                <w:lang w:val="id-ID"/>
              </w:rPr>
              <w:t xml:space="preserve">        "chalk": "^4.0.2",</w:t>
            </w:r>
          </w:p>
          <w:p w14:paraId="1F4FE4B9" w14:textId="77777777" w:rsidR="00801B5C" w:rsidRPr="00FD40C3" w:rsidRDefault="00801B5C" w:rsidP="00801B5C">
            <w:pPr>
              <w:pStyle w:val="Code"/>
              <w:rPr>
                <w:lang w:val="id-ID"/>
              </w:rPr>
            </w:pPr>
            <w:r w:rsidRPr="00FD40C3">
              <w:rPr>
                <w:lang w:val="id-ID"/>
              </w:rPr>
              <w:t xml:space="preserve">        "filelist": "^1.0.1",</w:t>
            </w:r>
          </w:p>
          <w:p w14:paraId="5706501E" w14:textId="77777777" w:rsidR="00801B5C" w:rsidRPr="00FD40C3" w:rsidRDefault="00801B5C" w:rsidP="00801B5C">
            <w:pPr>
              <w:pStyle w:val="Code"/>
              <w:rPr>
                <w:lang w:val="id-ID"/>
              </w:rPr>
            </w:pPr>
            <w:r w:rsidRPr="00FD40C3">
              <w:rPr>
                <w:lang w:val="id-ID"/>
              </w:rPr>
              <w:t xml:space="preserve">        "minimatch": "^3.0.4"</w:t>
            </w:r>
          </w:p>
          <w:p w14:paraId="283C709B" w14:textId="77777777" w:rsidR="00801B5C" w:rsidRPr="00FD40C3" w:rsidRDefault="00801B5C" w:rsidP="00801B5C">
            <w:pPr>
              <w:pStyle w:val="Code"/>
              <w:rPr>
                <w:lang w:val="id-ID"/>
              </w:rPr>
            </w:pPr>
            <w:r w:rsidRPr="00FD40C3">
              <w:rPr>
                <w:lang w:val="id-ID"/>
              </w:rPr>
              <w:t xml:space="preserve">      },</w:t>
            </w:r>
          </w:p>
          <w:p w14:paraId="31B8BEC1" w14:textId="77777777" w:rsidR="00801B5C" w:rsidRPr="00FD40C3" w:rsidRDefault="00801B5C" w:rsidP="00801B5C">
            <w:pPr>
              <w:pStyle w:val="Code"/>
              <w:rPr>
                <w:lang w:val="id-ID"/>
              </w:rPr>
            </w:pPr>
            <w:r w:rsidRPr="00FD40C3">
              <w:rPr>
                <w:lang w:val="id-ID"/>
              </w:rPr>
              <w:t xml:space="preserve">      "bin": {</w:t>
            </w:r>
          </w:p>
          <w:p w14:paraId="177AC0CA" w14:textId="77777777" w:rsidR="00801B5C" w:rsidRPr="00FD40C3" w:rsidRDefault="00801B5C" w:rsidP="00801B5C">
            <w:pPr>
              <w:pStyle w:val="Code"/>
              <w:rPr>
                <w:lang w:val="id-ID"/>
              </w:rPr>
            </w:pPr>
            <w:r w:rsidRPr="00FD40C3">
              <w:rPr>
                <w:lang w:val="id-ID"/>
              </w:rPr>
              <w:t xml:space="preserve">        "jake": "bin/cli.js"</w:t>
            </w:r>
          </w:p>
          <w:p w14:paraId="5B42D495" w14:textId="77777777" w:rsidR="00801B5C" w:rsidRPr="00FD40C3" w:rsidRDefault="00801B5C" w:rsidP="00801B5C">
            <w:pPr>
              <w:pStyle w:val="Code"/>
              <w:rPr>
                <w:lang w:val="id-ID"/>
              </w:rPr>
            </w:pPr>
            <w:r w:rsidRPr="00FD40C3">
              <w:rPr>
                <w:lang w:val="id-ID"/>
              </w:rPr>
              <w:t xml:space="preserve">      },</w:t>
            </w:r>
          </w:p>
          <w:p w14:paraId="2DE231BF" w14:textId="77777777" w:rsidR="00801B5C" w:rsidRPr="00FD40C3" w:rsidRDefault="00801B5C" w:rsidP="00801B5C">
            <w:pPr>
              <w:pStyle w:val="Code"/>
              <w:rPr>
                <w:lang w:val="id-ID"/>
              </w:rPr>
            </w:pPr>
            <w:r w:rsidRPr="00FD40C3">
              <w:rPr>
                <w:lang w:val="id-ID"/>
              </w:rPr>
              <w:t xml:space="preserve">      "engines": {</w:t>
            </w:r>
          </w:p>
          <w:p w14:paraId="599B2927" w14:textId="77777777" w:rsidR="00801B5C" w:rsidRPr="00FD40C3" w:rsidRDefault="00801B5C" w:rsidP="00801B5C">
            <w:pPr>
              <w:pStyle w:val="Code"/>
              <w:rPr>
                <w:lang w:val="id-ID"/>
              </w:rPr>
            </w:pPr>
            <w:r w:rsidRPr="00FD40C3">
              <w:rPr>
                <w:lang w:val="id-ID"/>
              </w:rPr>
              <w:t xml:space="preserve">        "node": "&gt;=10"</w:t>
            </w:r>
          </w:p>
          <w:p w14:paraId="3086A2EC" w14:textId="77777777" w:rsidR="00801B5C" w:rsidRPr="00FD40C3" w:rsidRDefault="00801B5C" w:rsidP="00801B5C">
            <w:pPr>
              <w:pStyle w:val="Code"/>
              <w:rPr>
                <w:lang w:val="id-ID"/>
              </w:rPr>
            </w:pPr>
            <w:r w:rsidRPr="00FD40C3">
              <w:rPr>
                <w:lang w:val="id-ID"/>
              </w:rPr>
              <w:t xml:space="preserve">      }</w:t>
            </w:r>
          </w:p>
          <w:p w14:paraId="382504D6" w14:textId="77777777" w:rsidR="00801B5C" w:rsidRPr="00FD40C3" w:rsidRDefault="00801B5C" w:rsidP="00801B5C">
            <w:pPr>
              <w:pStyle w:val="Code"/>
              <w:rPr>
                <w:lang w:val="id-ID"/>
              </w:rPr>
            </w:pPr>
            <w:r w:rsidRPr="00FD40C3">
              <w:rPr>
                <w:lang w:val="id-ID"/>
              </w:rPr>
              <w:t xml:space="preserve">    },</w:t>
            </w:r>
          </w:p>
          <w:p w14:paraId="7F375C0E" w14:textId="77777777" w:rsidR="00801B5C" w:rsidRPr="00FD40C3" w:rsidRDefault="00801B5C" w:rsidP="00801B5C">
            <w:pPr>
              <w:pStyle w:val="Code"/>
              <w:rPr>
                <w:lang w:val="id-ID"/>
              </w:rPr>
            </w:pPr>
            <w:r w:rsidRPr="00FD40C3">
              <w:rPr>
                <w:lang w:val="id-ID"/>
              </w:rPr>
              <w:t xml:space="preserve">    "node_modules/json-to-csv-export": {</w:t>
            </w:r>
          </w:p>
          <w:p w14:paraId="09D38EE2" w14:textId="77777777" w:rsidR="00801B5C" w:rsidRPr="00FD40C3" w:rsidRDefault="00801B5C" w:rsidP="00801B5C">
            <w:pPr>
              <w:pStyle w:val="Code"/>
              <w:rPr>
                <w:lang w:val="id-ID"/>
              </w:rPr>
            </w:pPr>
            <w:r w:rsidRPr="00FD40C3">
              <w:rPr>
                <w:lang w:val="id-ID"/>
              </w:rPr>
              <w:t xml:space="preserve">      "version": "2.1.1",</w:t>
            </w:r>
          </w:p>
          <w:p w14:paraId="141D2914" w14:textId="77777777" w:rsidR="00801B5C" w:rsidRPr="00FD40C3" w:rsidRDefault="00801B5C" w:rsidP="00801B5C">
            <w:pPr>
              <w:pStyle w:val="Code"/>
              <w:rPr>
                <w:lang w:val="id-ID"/>
              </w:rPr>
            </w:pPr>
            <w:r w:rsidRPr="00FD40C3">
              <w:rPr>
                <w:lang w:val="id-ID"/>
              </w:rPr>
              <w:t xml:space="preserve">      "resolved": "https://registry.npmjs.org/json-to-csv-export/-/json-to-csv-export-2.1.1.tgz",</w:t>
            </w:r>
          </w:p>
          <w:p w14:paraId="3DBDA7DA" w14:textId="77777777" w:rsidR="00801B5C" w:rsidRPr="00FD40C3" w:rsidRDefault="00801B5C" w:rsidP="00801B5C">
            <w:pPr>
              <w:pStyle w:val="Code"/>
              <w:rPr>
                <w:lang w:val="id-ID"/>
              </w:rPr>
            </w:pPr>
            <w:r w:rsidRPr="00FD40C3">
              <w:rPr>
                <w:lang w:val="id-ID"/>
              </w:rPr>
              <w:t xml:space="preserve">      "integrity": "sha512-</w:t>
            </w:r>
            <w:r w:rsidRPr="00FD40C3">
              <w:rPr>
                <w:lang w:val="id-ID"/>
              </w:rPr>
              <w:lastRenderedPageBreak/>
              <w:t>JQLYqGfaJP4dVV0zIxH6RmHOdnJ32Qch3yDxDtWQy8KsOv73SthVRo38ANXckJxl/WUfGYvvtOlVwPURMTWqlA=="</w:t>
            </w:r>
          </w:p>
          <w:p w14:paraId="2FDD29E4" w14:textId="77777777" w:rsidR="00801B5C" w:rsidRPr="00FD40C3" w:rsidRDefault="00801B5C" w:rsidP="00801B5C">
            <w:pPr>
              <w:pStyle w:val="Code"/>
              <w:rPr>
                <w:lang w:val="id-ID"/>
              </w:rPr>
            </w:pPr>
            <w:r w:rsidRPr="00FD40C3">
              <w:rPr>
                <w:lang w:val="id-ID"/>
              </w:rPr>
              <w:t xml:space="preserve">    },</w:t>
            </w:r>
          </w:p>
          <w:p w14:paraId="529CE58C" w14:textId="77777777" w:rsidR="00801B5C" w:rsidRPr="00FD40C3" w:rsidRDefault="00801B5C" w:rsidP="00801B5C">
            <w:pPr>
              <w:pStyle w:val="Code"/>
              <w:rPr>
                <w:lang w:val="id-ID"/>
              </w:rPr>
            </w:pPr>
            <w:r w:rsidRPr="00FD40C3">
              <w:rPr>
                <w:lang w:val="id-ID"/>
              </w:rPr>
              <w:t xml:space="preserve">    "node_modules/json2csv": {</w:t>
            </w:r>
          </w:p>
          <w:p w14:paraId="681EFDE7" w14:textId="77777777" w:rsidR="00801B5C" w:rsidRPr="00FD40C3" w:rsidRDefault="00801B5C" w:rsidP="00801B5C">
            <w:pPr>
              <w:pStyle w:val="Code"/>
              <w:rPr>
                <w:lang w:val="id-ID"/>
              </w:rPr>
            </w:pPr>
            <w:r w:rsidRPr="00FD40C3">
              <w:rPr>
                <w:lang w:val="id-ID"/>
              </w:rPr>
              <w:t xml:space="preserve">      "version": "6.0.0-alpha.2",</w:t>
            </w:r>
          </w:p>
          <w:p w14:paraId="07FF8327" w14:textId="77777777" w:rsidR="00801B5C" w:rsidRPr="00FD40C3" w:rsidRDefault="00801B5C" w:rsidP="00801B5C">
            <w:pPr>
              <w:pStyle w:val="Code"/>
              <w:rPr>
                <w:lang w:val="id-ID"/>
              </w:rPr>
            </w:pPr>
            <w:r w:rsidRPr="00FD40C3">
              <w:rPr>
                <w:lang w:val="id-ID"/>
              </w:rPr>
              <w:t xml:space="preserve">      "resolved": "https://registry.npmjs.org/json2csv/-/json2csv-6.0.0-alpha.2.tgz",</w:t>
            </w:r>
          </w:p>
          <w:p w14:paraId="705728C9" w14:textId="77777777" w:rsidR="00801B5C" w:rsidRPr="00FD40C3" w:rsidRDefault="00801B5C" w:rsidP="00801B5C">
            <w:pPr>
              <w:pStyle w:val="Code"/>
              <w:rPr>
                <w:lang w:val="id-ID"/>
              </w:rPr>
            </w:pPr>
            <w:r w:rsidRPr="00FD40C3">
              <w:rPr>
                <w:lang w:val="id-ID"/>
              </w:rPr>
              <w:t xml:space="preserve">      "integrity": "sha512-nJ3oP6QxN8z69IT1HmrJdfVxhU1kLTBVgMfRnNZc37YEY+jZ4nU27rBGxT4vaqM/KUCavLRhntmTuBFqZLBUcA==",</w:t>
            </w:r>
          </w:p>
          <w:p w14:paraId="5AC49B02" w14:textId="77777777" w:rsidR="00801B5C" w:rsidRPr="00FD40C3" w:rsidRDefault="00801B5C" w:rsidP="00801B5C">
            <w:pPr>
              <w:pStyle w:val="Code"/>
              <w:rPr>
                <w:lang w:val="id-ID"/>
              </w:rPr>
            </w:pPr>
            <w:r w:rsidRPr="00FD40C3">
              <w:rPr>
                <w:lang w:val="id-ID"/>
              </w:rPr>
              <w:t xml:space="preserve">      "dependencies": {</w:t>
            </w:r>
          </w:p>
          <w:p w14:paraId="437B7C76" w14:textId="77777777" w:rsidR="00801B5C" w:rsidRPr="00FD40C3" w:rsidRDefault="00801B5C" w:rsidP="00801B5C">
            <w:pPr>
              <w:pStyle w:val="Code"/>
              <w:rPr>
                <w:lang w:val="id-ID"/>
              </w:rPr>
            </w:pPr>
            <w:r w:rsidRPr="00FD40C3">
              <w:rPr>
                <w:lang w:val="id-ID"/>
              </w:rPr>
              <w:t xml:space="preserve">        "@streamparser/json": "^0.0.6",</w:t>
            </w:r>
          </w:p>
          <w:p w14:paraId="73628172" w14:textId="77777777" w:rsidR="00801B5C" w:rsidRPr="00FD40C3" w:rsidRDefault="00801B5C" w:rsidP="00801B5C">
            <w:pPr>
              <w:pStyle w:val="Code"/>
              <w:rPr>
                <w:lang w:val="id-ID"/>
              </w:rPr>
            </w:pPr>
            <w:r w:rsidRPr="00FD40C3">
              <w:rPr>
                <w:lang w:val="id-ID"/>
              </w:rPr>
              <w:t xml:space="preserve">        "commander": "^6.2.0",</w:t>
            </w:r>
          </w:p>
          <w:p w14:paraId="250CF6AA" w14:textId="77777777" w:rsidR="00801B5C" w:rsidRPr="00FD40C3" w:rsidRDefault="00801B5C" w:rsidP="00801B5C">
            <w:pPr>
              <w:pStyle w:val="Code"/>
              <w:rPr>
                <w:lang w:val="id-ID"/>
              </w:rPr>
            </w:pPr>
            <w:r w:rsidRPr="00FD40C3">
              <w:rPr>
                <w:lang w:val="id-ID"/>
              </w:rPr>
              <w:t xml:space="preserve">        "lodash.get": "^4.4.2"</w:t>
            </w:r>
          </w:p>
          <w:p w14:paraId="7D5FA228" w14:textId="77777777" w:rsidR="00801B5C" w:rsidRPr="00FD40C3" w:rsidRDefault="00801B5C" w:rsidP="00801B5C">
            <w:pPr>
              <w:pStyle w:val="Code"/>
              <w:rPr>
                <w:lang w:val="id-ID"/>
              </w:rPr>
            </w:pPr>
            <w:r w:rsidRPr="00FD40C3">
              <w:rPr>
                <w:lang w:val="id-ID"/>
              </w:rPr>
              <w:t xml:space="preserve">      },</w:t>
            </w:r>
          </w:p>
          <w:p w14:paraId="58DCE6E5" w14:textId="77777777" w:rsidR="00801B5C" w:rsidRPr="00FD40C3" w:rsidRDefault="00801B5C" w:rsidP="00801B5C">
            <w:pPr>
              <w:pStyle w:val="Code"/>
              <w:rPr>
                <w:lang w:val="id-ID"/>
              </w:rPr>
            </w:pPr>
            <w:r w:rsidRPr="00FD40C3">
              <w:rPr>
                <w:lang w:val="id-ID"/>
              </w:rPr>
              <w:t xml:space="preserve">      "bin": {</w:t>
            </w:r>
          </w:p>
          <w:p w14:paraId="2D92BD87" w14:textId="77777777" w:rsidR="00801B5C" w:rsidRPr="00FD40C3" w:rsidRDefault="00801B5C" w:rsidP="00801B5C">
            <w:pPr>
              <w:pStyle w:val="Code"/>
              <w:rPr>
                <w:lang w:val="id-ID"/>
              </w:rPr>
            </w:pPr>
            <w:r w:rsidRPr="00FD40C3">
              <w:rPr>
                <w:lang w:val="id-ID"/>
              </w:rPr>
              <w:t xml:space="preserve">        "json2csv": "bin/json2csv.js"</w:t>
            </w:r>
          </w:p>
          <w:p w14:paraId="717DB1D1" w14:textId="77777777" w:rsidR="00801B5C" w:rsidRPr="00FD40C3" w:rsidRDefault="00801B5C" w:rsidP="00801B5C">
            <w:pPr>
              <w:pStyle w:val="Code"/>
              <w:rPr>
                <w:lang w:val="id-ID"/>
              </w:rPr>
            </w:pPr>
            <w:r w:rsidRPr="00FD40C3">
              <w:rPr>
                <w:lang w:val="id-ID"/>
              </w:rPr>
              <w:t xml:space="preserve">      },</w:t>
            </w:r>
          </w:p>
          <w:p w14:paraId="7E1B8D97" w14:textId="77777777" w:rsidR="00801B5C" w:rsidRPr="00FD40C3" w:rsidRDefault="00801B5C" w:rsidP="00801B5C">
            <w:pPr>
              <w:pStyle w:val="Code"/>
              <w:rPr>
                <w:lang w:val="id-ID"/>
              </w:rPr>
            </w:pPr>
            <w:r w:rsidRPr="00FD40C3">
              <w:rPr>
                <w:lang w:val="id-ID"/>
              </w:rPr>
              <w:t xml:space="preserve">      "engines": {</w:t>
            </w:r>
          </w:p>
          <w:p w14:paraId="0213E500" w14:textId="77777777" w:rsidR="00801B5C" w:rsidRPr="00FD40C3" w:rsidRDefault="00801B5C" w:rsidP="00801B5C">
            <w:pPr>
              <w:pStyle w:val="Code"/>
              <w:rPr>
                <w:lang w:val="id-ID"/>
              </w:rPr>
            </w:pPr>
            <w:r w:rsidRPr="00FD40C3">
              <w:rPr>
                <w:lang w:val="id-ID"/>
              </w:rPr>
              <w:t xml:space="preserve">        "node": "&gt;= 12",</w:t>
            </w:r>
          </w:p>
          <w:p w14:paraId="5044F050" w14:textId="77777777" w:rsidR="00801B5C" w:rsidRPr="00FD40C3" w:rsidRDefault="00801B5C" w:rsidP="00801B5C">
            <w:pPr>
              <w:pStyle w:val="Code"/>
              <w:rPr>
                <w:lang w:val="id-ID"/>
              </w:rPr>
            </w:pPr>
            <w:r w:rsidRPr="00FD40C3">
              <w:rPr>
                <w:lang w:val="id-ID"/>
              </w:rPr>
              <w:t xml:space="preserve">        "npm": "&gt;= 6.13.0"</w:t>
            </w:r>
          </w:p>
          <w:p w14:paraId="7FC4198F" w14:textId="77777777" w:rsidR="00801B5C" w:rsidRPr="00FD40C3" w:rsidRDefault="00801B5C" w:rsidP="00801B5C">
            <w:pPr>
              <w:pStyle w:val="Code"/>
              <w:rPr>
                <w:lang w:val="id-ID"/>
              </w:rPr>
            </w:pPr>
            <w:r w:rsidRPr="00FD40C3">
              <w:rPr>
                <w:lang w:val="id-ID"/>
              </w:rPr>
              <w:t xml:space="preserve">      }</w:t>
            </w:r>
          </w:p>
          <w:p w14:paraId="21157465" w14:textId="77777777" w:rsidR="00801B5C" w:rsidRPr="00FD40C3" w:rsidRDefault="00801B5C" w:rsidP="00801B5C">
            <w:pPr>
              <w:pStyle w:val="Code"/>
              <w:rPr>
                <w:lang w:val="id-ID"/>
              </w:rPr>
            </w:pPr>
            <w:r w:rsidRPr="00FD40C3">
              <w:rPr>
                <w:lang w:val="id-ID"/>
              </w:rPr>
              <w:t xml:space="preserve">    },</w:t>
            </w:r>
          </w:p>
          <w:p w14:paraId="4F1EFA77" w14:textId="77777777" w:rsidR="00801B5C" w:rsidRPr="00FD40C3" w:rsidRDefault="00801B5C" w:rsidP="00801B5C">
            <w:pPr>
              <w:pStyle w:val="Code"/>
              <w:rPr>
                <w:lang w:val="id-ID"/>
              </w:rPr>
            </w:pPr>
            <w:r w:rsidRPr="00FD40C3">
              <w:rPr>
                <w:lang w:val="id-ID"/>
              </w:rPr>
              <w:t xml:space="preserve">    "node_modules/localtunnel": {</w:t>
            </w:r>
          </w:p>
          <w:p w14:paraId="727B94C6" w14:textId="77777777" w:rsidR="00801B5C" w:rsidRPr="00FD40C3" w:rsidRDefault="00801B5C" w:rsidP="00801B5C">
            <w:pPr>
              <w:pStyle w:val="Code"/>
              <w:rPr>
                <w:lang w:val="id-ID"/>
              </w:rPr>
            </w:pPr>
            <w:r w:rsidRPr="00FD40C3">
              <w:rPr>
                <w:lang w:val="id-ID"/>
              </w:rPr>
              <w:t xml:space="preserve">      "version": "2.0.2",</w:t>
            </w:r>
          </w:p>
          <w:p w14:paraId="0A075F34" w14:textId="77777777" w:rsidR="00801B5C" w:rsidRPr="00FD40C3" w:rsidRDefault="00801B5C" w:rsidP="00801B5C">
            <w:pPr>
              <w:pStyle w:val="Code"/>
              <w:rPr>
                <w:lang w:val="id-ID"/>
              </w:rPr>
            </w:pPr>
            <w:r w:rsidRPr="00FD40C3">
              <w:rPr>
                <w:lang w:val="id-ID"/>
              </w:rPr>
              <w:t xml:space="preserve">      "resolved": "https://registry.npmjs.org/localtunnel/-/localtunnel-2.0.2.tgz",</w:t>
            </w:r>
          </w:p>
          <w:p w14:paraId="57DBF753" w14:textId="77777777" w:rsidR="00801B5C" w:rsidRPr="00FD40C3" w:rsidRDefault="00801B5C" w:rsidP="00801B5C">
            <w:pPr>
              <w:pStyle w:val="Code"/>
              <w:rPr>
                <w:lang w:val="id-ID"/>
              </w:rPr>
            </w:pPr>
            <w:r w:rsidRPr="00FD40C3">
              <w:rPr>
                <w:lang w:val="id-ID"/>
              </w:rPr>
              <w:t xml:space="preserve">      "integrity": "sha512-n418Cn5ynvJd7m/N1d9WVJISLJF/ellZnfsLnx8WBWGzxv/ntNcFkJ1o6se5quUhCplfLGBNL5tYHiq5WF3Nug==",</w:t>
            </w:r>
          </w:p>
          <w:p w14:paraId="2CAC1627" w14:textId="77777777" w:rsidR="00801B5C" w:rsidRPr="00FD40C3" w:rsidRDefault="00801B5C" w:rsidP="00801B5C">
            <w:pPr>
              <w:pStyle w:val="Code"/>
              <w:rPr>
                <w:lang w:val="id-ID"/>
              </w:rPr>
            </w:pPr>
            <w:r w:rsidRPr="00FD40C3">
              <w:rPr>
                <w:lang w:val="id-ID"/>
              </w:rPr>
              <w:t xml:space="preserve">      "dependencies": {</w:t>
            </w:r>
          </w:p>
          <w:p w14:paraId="60DA9854" w14:textId="77777777" w:rsidR="00801B5C" w:rsidRPr="00FD40C3" w:rsidRDefault="00801B5C" w:rsidP="00801B5C">
            <w:pPr>
              <w:pStyle w:val="Code"/>
              <w:rPr>
                <w:lang w:val="id-ID"/>
              </w:rPr>
            </w:pPr>
            <w:r w:rsidRPr="00FD40C3">
              <w:rPr>
                <w:lang w:val="id-ID"/>
              </w:rPr>
              <w:t xml:space="preserve">        "axios": "0.21.4",</w:t>
            </w:r>
          </w:p>
          <w:p w14:paraId="3D12B744" w14:textId="77777777" w:rsidR="00801B5C" w:rsidRPr="00FD40C3" w:rsidRDefault="00801B5C" w:rsidP="00801B5C">
            <w:pPr>
              <w:pStyle w:val="Code"/>
              <w:rPr>
                <w:lang w:val="id-ID"/>
              </w:rPr>
            </w:pPr>
            <w:r w:rsidRPr="00FD40C3">
              <w:rPr>
                <w:lang w:val="id-ID"/>
              </w:rPr>
              <w:t xml:space="preserve">        "debug": "4.3.2",</w:t>
            </w:r>
          </w:p>
          <w:p w14:paraId="120D82FF" w14:textId="77777777" w:rsidR="00801B5C" w:rsidRPr="00FD40C3" w:rsidRDefault="00801B5C" w:rsidP="00801B5C">
            <w:pPr>
              <w:pStyle w:val="Code"/>
              <w:rPr>
                <w:lang w:val="id-ID"/>
              </w:rPr>
            </w:pPr>
            <w:r w:rsidRPr="00FD40C3">
              <w:rPr>
                <w:lang w:val="id-ID"/>
              </w:rPr>
              <w:t xml:space="preserve">        "openurl": "1.1.1",</w:t>
            </w:r>
          </w:p>
          <w:p w14:paraId="2B673B91" w14:textId="77777777" w:rsidR="00801B5C" w:rsidRPr="00FD40C3" w:rsidRDefault="00801B5C" w:rsidP="00801B5C">
            <w:pPr>
              <w:pStyle w:val="Code"/>
              <w:rPr>
                <w:lang w:val="id-ID"/>
              </w:rPr>
            </w:pPr>
            <w:r w:rsidRPr="00FD40C3">
              <w:rPr>
                <w:lang w:val="id-ID"/>
              </w:rPr>
              <w:t xml:space="preserve">        "yargs": "17.1.1"</w:t>
            </w:r>
          </w:p>
          <w:p w14:paraId="3264F5BB" w14:textId="77777777" w:rsidR="00801B5C" w:rsidRPr="00FD40C3" w:rsidRDefault="00801B5C" w:rsidP="00801B5C">
            <w:pPr>
              <w:pStyle w:val="Code"/>
              <w:rPr>
                <w:lang w:val="id-ID"/>
              </w:rPr>
            </w:pPr>
            <w:r w:rsidRPr="00FD40C3">
              <w:rPr>
                <w:lang w:val="id-ID"/>
              </w:rPr>
              <w:t xml:space="preserve">      },</w:t>
            </w:r>
          </w:p>
          <w:p w14:paraId="6633C86B" w14:textId="77777777" w:rsidR="00801B5C" w:rsidRPr="00FD40C3" w:rsidRDefault="00801B5C" w:rsidP="00801B5C">
            <w:pPr>
              <w:pStyle w:val="Code"/>
              <w:rPr>
                <w:lang w:val="id-ID"/>
              </w:rPr>
            </w:pPr>
            <w:r w:rsidRPr="00FD40C3">
              <w:rPr>
                <w:lang w:val="id-ID"/>
              </w:rPr>
              <w:t xml:space="preserve">      "bin": {</w:t>
            </w:r>
          </w:p>
          <w:p w14:paraId="6B9CA7A1" w14:textId="77777777" w:rsidR="00801B5C" w:rsidRPr="00FD40C3" w:rsidRDefault="00801B5C" w:rsidP="00801B5C">
            <w:pPr>
              <w:pStyle w:val="Code"/>
              <w:rPr>
                <w:lang w:val="id-ID"/>
              </w:rPr>
            </w:pPr>
            <w:r w:rsidRPr="00FD40C3">
              <w:rPr>
                <w:lang w:val="id-ID"/>
              </w:rPr>
              <w:t xml:space="preserve">        "lt": "bin/lt.js"</w:t>
            </w:r>
          </w:p>
          <w:p w14:paraId="73D7C7DE" w14:textId="77777777" w:rsidR="00801B5C" w:rsidRPr="00FD40C3" w:rsidRDefault="00801B5C" w:rsidP="00801B5C">
            <w:pPr>
              <w:pStyle w:val="Code"/>
              <w:rPr>
                <w:lang w:val="id-ID"/>
              </w:rPr>
            </w:pPr>
            <w:r w:rsidRPr="00FD40C3">
              <w:rPr>
                <w:lang w:val="id-ID"/>
              </w:rPr>
              <w:t xml:space="preserve">      },</w:t>
            </w:r>
          </w:p>
          <w:p w14:paraId="381B7D92" w14:textId="77777777" w:rsidR="00801B5C" w:rsidRPr="00FD40C3" w:rsidRDefault="00801B5C" w:rsidP="00801B5C">
            <w:pPr>
              <w:pStyle w:val="Code"/>
              <w:rPr>
                <w:lang w:val="id-ID"/>
              </w:rPr>
            </w:pPr>
            <w:r w:rsidRPr="00FD40C3">
              <w:rPr>
                <w:lang w:val="id-ID"/>
              </w:rPr>
              <w:t xml:space="preserve">      "engines": {</w:t>
            </w:r>
          </w:p>
          <w:p w14:paraId="11AD0F80" w14:textId="77777777" w:rsidR="00801B5C" w:rsidRPr="00FD40C3" w:rsidRDefault="00801B5C" w:rsidP="00801B5C">
            <w:pPr>
              <w:pStyle w:val="Code"/>
              <w:rPr>
                <w:lang w:val="id-ID"/>
              </w:rPr>
            </w:pPr>
            <w:r w:rsidRPr="00FD40C3">
              <w:rPr>
                <w:lang w:val="id-ID"/>
              </w:rPr>
              <w:t xml:space="preserve">        "node": "&gt;=8.3.0"</w:t>
            </w:r>
          </w:p>
          <w:p w14:paraId="37386396" w14:textId="77777777" w:rsidR="00801B5C" w:rsidRPr="00FD40C3" w:rsidRDefault="00801B5C" w:rsidP="00801B5C">
            <w:pPr>
              <w:pStyle w:val="Code"/>
              <w:rPr>
                <w:lang w:val="id-ID"/>
              </w:rPr>
            </w:pPr>
            <w:r w:rsidRPr="00FD40C3">
              <w:rPr>
                <w:lang w:val="id-ID"/>
              </w:rPr>
              <w:t xml:space="preserve">      }</w:t>
            </w:r>
          </w:p>
          <w:p w14:paraId="09515347" w14:textId="77777777" w:rsidR="00801B5C" w:rsidRPr="00FD40C3" w:rsidRDefault="00801B5C" w:rsidP="00801B5C">
            <w:pPr>
              <w:pStyle w:val="Code"/>
              <w:rPr>
                <w:lang w:val="id-ID"/>
              </w:rPr>
            </w:pPr>
            <w:r w:rsidRPr="00FD40C3">
              <w:rPr>
                <w:lang w:val="id-ID"/>
              </w:rPr>
              <w:t xml:space="preserve">    },</w:t>
            </w:r>
          </w:p>
          <w:p w14:paraId="0FF47FD8" w14:textId="77777777" w:rsidR="00801B5C" w:rsidRPr="00FD40C3" w:rsidRDefault="00801B5C" w:rsidP="00801B5C">
            <w:pPr>
              <w:pStyle w:val="Code"/>
              <w:rPr>
                <w:lang w:val="id-ID"/>
              </w:rPr>
            </w:pPr>
            <w:r w:rsidRPr="00FD40C3">
              <w:rPr>
                <w:lang w:val="id-ID"/>
              </w:rPr>
              <w:t xml:space="preserve">    "node_modules/localtunnel/node_modules/debug": {</w:t>
            </w:r>
          </w:p>
          <w:p w14:paraId="31D94C06" w14:textId="77777777" w:rsidR="00801B5C" w:rsidRPr="00FD40C3" w:rsidRDefault="00801B5C" w:rsidP="00801B5C">
            <w:pPr>
              <w:pStyle w:val="Code"/>
              <w:rPr>
                <w:lang w:val="id-ID"/>
              </w:rPr>
            </w:pPr>
            <w:r w:rsidRPr="00FD40C3">
              <w:rPr>
                <w:lang w:val="id-ID"/>
              </w:rPr>
              <w:t xml:space="preserve">      "version": "4.3.2",</w:t>
            </w:r>
          </w:p>
          <w:p w14:paraId="784651C0" w14:textId="77777777" w:rsidR="00801B5C" w:rsidRPr="00FD40C3" w:rsidRDefault="00801B5C" w:rsidP="00801B5C">
            <w:pPr>
              <w:pStyle w:val="Code"/>
              <w:rPr>
                <w:lang w:val="id-ID"/>
              </w:rPr>
            </w:pPr>
            <w:r w:rsidRPr="00FD40C3">
              <w:rPr>
                <w:lang w:val="id-ID"/>
              </w:rPr>
              <w:t xml:space="preserve">      "resolved": "https://registry.npmjs.org/debug/-/debug-4.3.2.tgz",</w:t>
            </w:r>
          </w:p>
          <w:p w14:paraId="3CBB2F35" w14:textId="77777777" w:rsidR="00801B5C" w:rsidRPr="00FD40C3" w:rsidRDefault="00801B5C" w:rsidP="00801B5C">
            <w:pPr>
              <w:pStyle w:val="Code"/>
              <w:rPr>
                <w:lang w:val="id-ID"/>
              </w:rPr>
            </w:pPr>
            <w:r w:rsidRPr="00FD40C3">
              <w:rPr>
                <w:lang w:val="id-ID"/>
              </w:rPr>
              <w:t xml:space="preserve">      "integrity": "sha512-mOp8wKcvj7XxC78zLgw/ZA+6TSgkoE2C/ienthhRD298T7UNwAg9diBpLRxC0mOezLl4B0xV7M0cCO6P/O0Xhw==",</w:t>
            </w:r>
          </w:p>
          <w:p w14:paraId="740ED2DA" w14:textId="77777777" w:rsidR="00801B5C" w:rsidRPr="00FD40C3" w:rsidRDefault="00801B5C" w:rsidP="00801B5C">
            <w:pPr>
              <w:pStyle w:val="Code"/>
              <w:rPr>
                <w:lang w:val="id-ID"/>
              </w:rPr>
            </w:pPr>
            <w:r w:rsidRPr="00FD40C3">
              <w:rPr>
                <w:lang w:val="id-ID"/>
              </w:rPr>
              <w:t xml:space="preserve">      "dependencies": {</w:t>
            </w:r>
          </w:p>
          <w:p w14:paraId="77BBE3C9" w14:textId="77777777" w:rsidR="00801B5C" w:rsidRPr="00FD40C3" w:rsidRDefault="00801B5C" w:rsidP="00801B5C">
            <w:pPr>
              <w:pStyle w:val="Code"/>
              <w:rPr>
                <w:lang w:val="id-ID"/>
              </w:rPr>
            </w:pPr>
            <w:r w:rsidRPr="00FD40C3">
              <w:rPr>
                <w:lang w:val="id-ID"/>
              </w:rPr>
              <w:t xml:space="preserve">        "ms": "2.1.2"</w:t>
            </w:r>
          </w:p>
          <w:p w14:paraId="7E1E9A1D" w14:textId="77777777" w:rsidR="00801B5C" w:rsidRPr="00FD40C3" w:rsidRDefault="00801B5C" w:rsidP="00801B5C">
            <w:pPr>
              <w:pStyle w:val="Code"/>
              <w:rPr>
                <w:lang w:val="id-ID"/>
              </w:rPr>
            </w:pPr>
            <w:r w:rsidRPr="00FD40C3">
              <w:rPr>
                <w:lang w:val="id-ID"/>
              </w:rPr>
              <w:t xml:space="preserve">      },</w:t>
            </w:r>
          </w:p>
          <w:p w14:paraId="770B53BA" w14:textId="77777777" w:rsidR="00801B5C" w:rsidRPr="00FD40C3" w:rsidRDefault="00801B5C" w:rsidP="00801B5C">
            <w:pPr>
              <w:pStyle w:val="Code"/>
              <w:rPr>
                <w:lang w:val="id-ID"/>
              </w:rPr>
            </w:pPr>
            <w:r w:rsidRPr="00FD40C3">
              <w:rPr>
                <w:lang w:val="id-ID"/>
              </w:rPr>
              <w:t xml:space="preserve">      "engines": {</w:t>
            </w:r>
          </w:p>
          <w:p w14:paraId="0897F6E4" w14:textId="77777777" w:rsidR="00801B5C" w:rsidRPr="00FD40C3" w:rsidRDefault="00801B5C" w:rsidP="00801B5C">
            <w:pPr>
              <w:pStyle w:val="Code"/>
              <w:rPr>
                <w:lang w:val="id-ID"/>
              </w:rPr>
            </w:pPr>
            <w:r w:rsidRPr="00FD40C3">
              <w:rPr>
                <w:lang w:val="id-ID"/>
              </w:rPr>
              <w:t xml:space="preserve">        "node": "&gt;=6.0"</w:t>
            </w:r>
          </w:p>
          <w:p w14:paraId="48E74718" w14:textId="77777777" w:rsidR="00801B5C" w:rsidRPr="00FD40C3" w:rsidRDefault="00801B5C" w:rsidP="00801B5C">
            <w:pPr>
              <w:pStyle w:val="Code"/>
              <w:rPr>
                <w:lang w:val="id-ID"/>
              </w:rPr>
            </w:pPr>
            <w:r w:rsidRPr="00FD40C3">
              <w:rPr>
                <w:lang w:val="id-ID"/>
              </w:rPr>
              <w:t xml:space="preserve">      },</w:t>
            </w:r>
          </w:p>
          <w:p w14:paraId="6B9F3B62" w14:textId="77777777" w:rsidR="00801B5C" w:rsidRPr="00FD40C3" w:rsidRDefault="00801B5C" w:rsidP="00801B5C">
            <w:pPr>
              <w:pStyle w:val="Code"/>
              <w:rPr>
                <w:lang w:val="id-ID"/>
              </w:rPr>
            </w:pPr>
            <w:r w:rsidRPr="00FD40C3">
              <w:rPr>
                <w:lang w:val="id-ID"/>
              </w:rPr>
              <w:t xml:space="preserve">      "peerDependenciesMeta": {</w:t>
            </w:r>
          </w:p>
          <w:p w14:paraId="56B60C5F" w14:textId="77777777" w:rsidR="00801B5C" w:rsidRPr="00FD40C3" w:rsidRDefault="00801B5C" w:rsidP="00801B5C">
            <w:pPr>
              <w:pStyle w:val="Code"/>
              <w:rPr>
                <w:lang w:val="id-ID"/>
              </w:rPr>
            </w:pPr>
            <w:r w:rsidRPr="00FD40C3">
              <w:rPr>
                <w:lang w:val="id-ID"/>
              </w:rPr>
              <w:t xml:space="preserve">        "supports-color": {</w:t>
            </w:r>
          </w:p>
          <w:p w14:paraId="21057666" w14:textId="77777777" w:rsidR="00801B5C" w:rsidRPr="00FD40C3" w:rsidRDefault="00801B5C" w:rsidP="00801B5C">
            <w:pPr>
              <w:pStyle w:val="Code"/>
              <w:rPr>
                <w:lang w:val="id-ID"/>
              </w:rPr>
            </w:pPr>
            <w:r w:rsidRPr="00FD40C3">
              <w:rPr>
                <w:lang w:val="id-ID"/>
              </w:rPr>
              <w:t xml:space="preserve">          "optional": true</w:t>
            </w:r>
          </w:p>
          <w:p w14:paraId="699BF162" w14:textId="77777777" w:rsidR="00801B5C" w:rsidRPr="00FD40C3" w:rsidRDefault="00801B5C" w:rsidP="00801B5C">
            <w:pPr>
              <w:pStyle w:val="Code"/>
              <w:rPr>
                <w:lang w:val="id-ID"/>
              </w:rPr>
            </w:pPr>
            <w:r w:rsidRPr="00FD40C3">
              <w:rPr>
                <w:lang w:val="id-ID"/>
              </w:rPr>
              <w:lastRenderedPageBreak/>
              <w:t xml:space="preserve">        }</w:t>
            </w:r>
          </w:p>
          <w:p w14:paraId="1E881DA3" w14:textId="77777777" w:rsidR="00801B5C" w:rsidRPr="00FD40C3" w:rsidRDefault="00801B5C" w:rsidP="00801B5C">
            <w:pPr>
              <w:pStyle w:val="Code"/>
              <w:rPr>
                <w:lang w:val="id-ID"/>
              </w:rPr>
            </w:pPr>
            <w:r w:rsidRPr="00FD40C3">
              <w:rPr>
                <w:lang w:val="id-ID"/>
              </w:rPr>
              <w:t xml:space="preserve">      }</w:t>
            </w:r>
          </w:p>
          <w:p w14:paraId="66E5B24E" w14:textId="77777777" w:rsidR="00801B5C" w:rsidRPr="00FD40C3" w:rsidRDefault="00801B5C" w:rsidP="00801B5C">
            <w:pPr>
              <w:pStyle w:val="Code"/>
              <w:rPr>
                <w:lang w:val="id-ID"/>
              </w:rPr>
            </w:pPr>
            <w:r w:rsidRPr="00FD40C3">
              <w:rPr>
                <w:lang w:val="id-ID"/>
              </w:rPr>
              <w:t xml:space="preserve">    },</w:t>
            </w:r>
          </w:p>
          <w:p w14:paraId="14F64E1A" w14:textId="77777777" w:rsidR="00801B5C" w:rsidRPr="00FD40C3" w:rsidRDefault="00801B5C" w:rsidP="00801B5C">
            <w:pPr>
              <w:pStyle w:val="Code"/>
              <w:rPr>
                <w:lang w:val="id-ID"/>
              </w:rPr>
            </w:pPr>
            <w:r w:rsidRPr="00FD40C3">
              <w:rPr>
                <w:lang w:val="id-ID"/>
              </w:rPr>
              <w:t xml:space="preserve">    "node_modules/localtunnel/node_modules/ms": {</w:t>
            </w:r>
          </w:p>
          <w:p w14:paraId="481F0746" w14:textId="77777777" w:rsidR="00801B5C" w:rsidRPr="00FD40C3" w:rsidRDefault="00801B5C" w:rsidP="00801B5C">
            <w:pPr>
              <w:pStyle w:val="Code"/>
              <w:rPr>
                <w:lang w:val="id-ID"/>
              </w:rPr>
            </w:pPr>
            <w:r w:rsidRPr="00FD40C3">
              <w:rPr>
                <w:lang w:val="id-ID"/>
              </w:rPr>
              <w:t xml:space="preserve">      "version": "2.1.2",</w:t>
            </w:r>
          </w:p>
          <w:p w14:paraId="6966DB60" w14:textId="77777777" w:rsidR="00801B5C" w:rsidRPr="00FD40C3" w:rsidRDefault="00801B5C" w:rsidP="00801B5C">
            <w:pPr>
              <w:pStyle w:val="Code"/>
              <w:rPr>
                <w:lang w:val="id-ID"/>
              </w:rPr>
            </w:pPr>
            <w:r w:rsidRPr="00FD40C3">
              <w:rPr>
                <w:lang w:val="id-ID"/>
              </w:rPr>
              <w:t xml:space="preserve">      "resolved": "https://registry.npmjs.org/ms/-/ms-2.1.2.tgz",</w:t>
            </w:r>
          </w:p>
          <w:p w14:paraId="29FACEA3" w14:textId="77777777" w:rsidR="00801B5C" w:rsidRPr="00FD40C3" w:rsidRDefault="00801B5C" w:rsidP="00801B5C">
            <w:pPr>
              <w:pStyle w:val="Code"/>
              <w:rPr>
                <w:lang w:val="id-ID"/>
              </w:rPr>
            </w:pPr>
            <w:r w:rsidRPr="00FD40C3">
              <w:rPr>
                <w:lang w:val="id-ID"/>
              </w:rPr>
              <w:t xml:space="preserve">      "integrity": "sha512-sGkPx+VjMtmA6MX27oA4FBFELFCZZ4S4XqeGOXCv68tT+jb3vk/RyaKWP0PTKyWtmLSM0b+adUTEvbs1PEaH2w=="</w:t>
            </w:r>
          </w:p>
          <w:p w14:paraId="15D6181D" w14:textId="77777777" w:rsidR="00801B5C" w:rsidRPr="00FD40C3" w:rsidRDefault="00801B5C" w:rsidP="00801B5C">
            <w:pPr>
              <w:pStyle w:val="Code"/>
              <w:rPr>
                <w:lang w:val="id-ID"/>
              </w:rPr>
            </w:pPr>
            <w:r w:rsidRPr="00FD40C3">
              <w:rPr>
                <w:lang w:val="id-ID"/>
              </w:rPr>
              <w:t xml:space="preserve">    },</w:t>
            </w:r>
          </w:p>
          <w:p w14:paraId="5167BC4B" w14:textId="77777777" w:rsidR="00801B5C" w:rsidRPr="00FD40C3" w:rsidRDefault="00801B5C" w:rsidP="00801B5C">
            <w:pPr>
              <w:pStyle w:val="Code"/>
              <w:rPr>
                <w:lang w:val="id-ID"/>
              </w:rPr>
            </w:pPr>
            <w:r w:rsidRPr="00FD40C3">
              <w:rPr>
                <w:lang w:val="id-ID"/>
              </w:rPr>
              <w:t xml:space="preserve">    "node_modules/lodash": {</w:t>
            </w:r>
          </w:p>
          <w:p w14:paraId="13AF6616" w14:textId="77777777" w:rsidR="00801B5C" w:rsidRPr="00FD40C3" w:rsidRDefault="00801B5C" w:rsidP="00801B5C">
            <w:pPr>
              <w:pStyle w:val="Code"/>
              <w:rPr>
                <w:lang w:val="id-ID"/>
              </w:rPr>
            </w:pPr>
            <w:r w:rsidRPr="00FD40C3">
              <w:rPr>
                <w:lang w:val="id-ID"/>
              </w:rPr>
              <w:t xml:space="preserve">      "version": "4.17.21",</w:t>
            </w:r>
          </w:p>
          <w:p w14:paraId="4AEC0F7E" w14:textId="77777777" w:rsidR="00801B5C" w:rsidRPr="00FD40C3" w:rsidRDefault="00801B5C" w:rsidP="00801B5C">
            <w:pPr>
              <w:pStyle w:val="Code"/>
              <w:rPr>
                <w:lang w:val="id-ID"/>
              </w:rPr>
            </w:pPr>
            <w:r w:rsidRPr="00FD40C3">
              <w:rPr>
                <w:lang w:val="id-ID"/>
              </w:rPr>
              <w:t xml:space="preserve">      "resolved": "https://registry.npmjs.org/lodash/-/lodash-4.17.21.tgz",</w:t>
            </w:r>
          </w:p>
          <w:p w14:paraId="5D1B22C6" w14:textId="77777777" w:rsidR="00801B5C" w:rsidRPr="00FD40C3" w:rsidRDefault="00801B5C" w:rsidP="00801B5C">
            <w:pPr>
              <w:pStyle w:val="Code"/>
              <w:rPr>
                <w:lang w:val="id-ID"/>
              </w:rPr>
            </w:pPr>
            <w:r w:rsidRPr="00FD40C3">
              <w:rPr>
                <w:lang w:val="id-ID"/>
              </w:rPr>
              <w:t xml:space="preserve">      "integrity": "sha512-v2kDEe57lecTulaDIuNTPy3Ry4gLGJ6Z1O3vE1krgXZNrsQ+LFTGHVxVjcXPs17LhbZVGedAJv8XZ1tvj5FvSg=="</w:t>
            </w:r>
          </w:p>
          <w:p w14:paraId="7511E323" w14:textId="77777777" w:rsidR="00801B5C" w:rsidRPr="00FD40C3" w:rsidRDefault="00801B5C" w:rsidP="00801B5C">
            <w:pPr>
              <w:pStyle w:val="Code"/>
              <w:rPr>
                <w:lang w:val="id-ID"/>
              </w:rPr>
            </w:pPr>
            <w:r w:rsidRPr="00FD40C3">
              <w:rPr>
                <w:lang w:val="id-ID"/>
              </w:rPr>
              <w:t xml:space="preserve">    },</w:t>
            </w:r>
          </w:p>
          <w:p w14:paraId="4A43B46B" w14:textId="77777777" w:rsidR="00801B5C" w:rsidRPr="00FD40C3" w:rsidRDefault="00801B5C" w:rsidP="00801B5C">
            <w:pPr>
              <w:pStyle w:val="Code"/>
              <w:rPr>
                <w:lang w:val="id-ID"/>
              </w:rPr>
            </w:pPr>
            <w:r w:rsidRPr="00FD40C3">
              <w:rPr>
                <w:lang w:val="id-ID"/>
              </w:rPr>
              <w:t xml:space="preserve">    "node_modules/lodash.get": {</w:t>
            </w:r>
          </w:p>
          <w:p w14:paraId="226D4CB5" w14:textId="77777777" w:rsidR="00801B5C" w:rsidRPr="00FD40C3" w:rsidRDefault="00801B5C" w:rsidP="00801B5C">
            <w:pPr>
              <w:pStyle w:val="Code"/>
              <w:rPr>
                <w:lang w:val="id-ID"/>
              </w:rPr>
            </w:pPr>
            <w:r w:rsidRPr="00FD40C3">
              <w:rPr>
                <w:lang w:val="id-ID"/>
              </w:rPr>
              <w:t xml:space="preserve">      "version": "4.4.2",</w:t>
            </w:r>
          </w:p>
          <w:p w14:paraId="56247B71" w14:textId="77777777" w:rsidR="00801B5C" w:rsidRPr="00FD40C3" w:rsidRDefault="00801B5C" w:rsidP="00801B5C">
            <w:pPr>
              <w:pStyle w:val="Code"/>
              <w:rPr>
                <w:lang w:val="id-ID"/>
              </w:rPr>
            </w:pPr>
            <w:r w:rsidRPr="00FD40C3">
              <w:rPr>
                <w:lang w:val="id-ID"/>
              </w:rPr>
              <w:t xml:space="preserve">      "resolved": "https://registry.npmjs.org/lodash.get/-/lodash.get-4.4.2.tgz",</w:t>
            </w:r>
          </w:p>
          <w:p w14:paraId="50A08706" w14:textId="77777777" w:rsidR="00801B5C" w:rsidRPr="00FD40C3" w:rsidRDefault="00801B5C" w:rsidP="00801B5C">
            <w:pPr>
              <w:pStyle w:val="Code"/>
              <w:rPr>
                <w:lang w:val="id-ID"/>
              </w:rPr>
            </w:pPr>
            <w:r w:rsidRPr="00FD40C3">
              <w:rPr>
                <w:lang w:val="id-ID"/>
              </w:rPr>
              <w:t xml:space="preserve">      "integrity": "sha512-z+Uw/vLuy6gQe8cfaFWD7p0wVv8fJl3mbzXh33RS+0oW2wvUqiRXiQ69gLWSLpgB5/6sU+r6BlQR0MBILadqTQ=="</w:t>
            </w:r>
          </w:p>
          <w:p w14:paraId="3968DD60" w14:textId="77777777" w:rsidR="00801B5C" w:rsidRPr="00FD40C3" w:rsidRDefault="00801B5C" w:rsidP="00801B5C">
            <w:pPr>
              <w:pStyle w:val="Code"/>
              <w:rPr>
                <w:lang w:val="id-ID"/>
              </w:rPr>
            </w:pPr>
            <w:r w:rsidRPr="00FD40C3">
              <w:rPr>
                <w:lang w:val="id-ID"/>
              </w:rPr>
              <w:t xml:space="preserve">    },</w:t>
            </w:r>
          </w:p>
          <w:p w14:paraId="070190CF" w14:textId="77777777" w:rsidR="00801B5C" w:rsidRPr="00FD40C3" w:rsidRDefault="00801B5C" w:rsidP="00801B5C">
            <w:pPr>
              <w:pStyle w:val="Code"/>
              <w:rPr>
                <w:lang w:val="id-ID"/>
              </w:rPr>
            </w:pPr>
            <w:r w:rsidRPr="00FD40C3">
              <w:rPr>
                <w:lang w:val="id-ID"/>
              </w:rPr>
              <w:t xml:space="preserve">    "node_modules/media-typer": {</w:t>
            </w:r>
          </w:p>
          <w:p w14:paraId="621CFC03" w14:textId="77777777" w:rsidR="00801B5C" w:rsidRPr="00FD40C3" w:rsidRDefault="00801B5C" w:rsidP="00801B5C">
            <w:pPr>
              <w:pStyle w:val="Code"/>
              <w:rPr>
                <w:lang w:val="id-ID"/>
              </w:rPr>
            </w:pPr>
            <w:r w:rsidRPr="00FD40C3">
              <w:rPr>
                <w:lang w:val="id-ID"/>
              </w:rPr>
              <w:t xml:space="preserve">      "version": "0.3.0",</w:t>
            </w:r>
          </w:p>
          <w:p w14:paraId="0CFCDC61" w14:textId="77777777" w:rsidR="00801B5C" w:rsidRPr="00FD40C3" w:rsidRDefault="00801B5C" w:rsidP="00801B5C">
            <w:pPr>
              <w:pStyle w:val="Code"/>
              <w:rPr>
                <w:lang w:val="id-ID"/>
              </w:rPr>
            </w:pPr>
            <w:r w:rsidRPr="00FD40C3">
              <w:rPr>
                <w:lang w:val="id-ID"/>
              </w:rPr>
              <w:t xml:space="preserve">      "resolved": "https://registry.npmjs.org/media-typer/-/media-typer-0.3.0.tgz",</w:t>
            </w:r>
          </w:p>
          <w:p w14:paraId="5B9F2E2F" w14:textId="77777777" w:rsidR="00801B5C" w:rsidRPr="00FD40C3" w:rsidRDefault="00801B5C" w:rsidP="00801B5C">
            <w:pPr>
              <w:pStyle w:val="Code"/>
              <w:rPr>
                <w:lang w:val="id-ID"/>
              </w:rPr>
            </w:pPr>
            <w:r w:rsidRPr="00FD40C3">
              <w:rPr>
                <w:lang w:val="id-ID"/>
              </w:rPr>
              <w:t xml:space="preserve">      "integrity": "sha512-dq+qelQ9akHpcOl/gUVRTxVIOkAJ1wR3QAvb4RsVjS8oVoFjDGTc679wJYmUmknUF5HwMLOgb5O+a3KxfWapPQ==",</w:t>
            </w:r>
          </w:p>
          <w:p w14:paraId="04BB9CB7" w14:textId="77777777" w:rsidR="00801B5C" w:rsidRPr="00FD40C3" w:rsidRDefault="00801B5C" w:rsidP="00801B5C">
            <w:pPr>
              <w:pStyle w:val="Code"/>
              <w:rPr>
                <w:lang w:val="id-ID"/>
              </w:rPr>
            </w:pPr>
            <w:r w:rsidRPr="00FD40C3">
              <w:rPr>
                <w:lang w:val="id-ID"/>
              </w:rPr>
              <w:t xml:space="preserve">      "engines": {</w:t>
            </w:r>
          </w:p>
          <w:p w14:paraId="2C77D194" w14:textId="77777777" w:rsidR="00801B5C" w:rsidRPr="00FD40C3" w:rsidRDefault="00801B5C" w:rsidP="00801B5C">
            <w:pPr>
              <w:pStyle w:val="Code"/>
              <w:rPr>
                <w:lang w:val="id-ID"/>
              </w:rPr>
            </w:pPr>
            <w:r w:rsidRPr="00FD40C3">
              <w:rPr>
                <w:lang w:val="id-ID"/>
              </w:rPr>
              <w:t xml:space="preserve">        "node": "&gt;= 0.6"</w:t>
            </w:r>
          </w:p>
          <w:p w14:paraId="0BAFDDFB" w14:textId="77777777" w:rsidR="00801B5C" w:rsidRPr="00FD40C3" w:rsidRDefault="00801B5C" w:rsidP="00801B5C">
            <w:pPr>
              <w:pStyle w:val="Code"/>
              <w:rPr>
                <w:lang w:val="id-ID"/>
              </w:rPr>
            </w:pPr>
            <w:r w:rsidRPr="00FD40C3">
              <w:rPr>
                <w:lang w:val="id-ID"/>
              </w:rPr>
              <w:t xml:space="preserve">      }</w:t>
            </w:r>
          </w:p>
          <w:p w14:paraId="74E39709" w14:textId="77777777" w:rsidR="00801B5C" w:rsidRPr="00FD40C3" w:rsidRDefault="00801B5C" w:rsidP="00801B5C">
            <w:pPr>
              <w:pStyle w:val="Code"/>
              <w:rPr>
                <w:lang w:val="id-ID"/>
              </w:rPr>
            </w:pPr>
            <w:r w:rsidRPr="00FD40C3">
              <w:rPr>
                <w:lang w:val="id-ID"/>
              </w:rPr>
              <w:t xml:space="preserve">    },</w:t>
            </w:r>
          </w:p>
          <w:p w14:paraId="5A261E97" w14:textId="77777777" w:rsidR="00801B5C" w:rsidRPr="00FD40C3" w:rsidRDefault="00801B5C" w:rsidP="00801B5C">
            <w:pPr>
              <w:pStyle w:val="Code"/>
              <w:rPr>
                <w:lang w:val="id-ID"/>
              </w:rPr>
            </w:pPr>
            <w:r w:rsidRPr="00FD40C3">
              <w:rPr>
                <w:lang w:val="id-ID"/>
              </w:rPr>
              <w:t xml:space="preserve">    "node_modules/merge-descriptors": {</w:t>
            </w:r>
          </w:p>
          <w:p w14:paraId="03707D79" w14:textId="77777777" w:rsidR="00801B5C" w:rsidRPr="00FD40C3" w:rsidRDefault="00801B5C" w:rsidP="00801B5C">
            <w:pPr>
              <w:pStyle w:val="Code"/>
              <w:rPr>
                <w:lang w:val="id-ID"/>
              </w:rPr>
            </w:pPr>
            <w:r w:rsidRPr="00FD40C3">
              <w:rPr>
                <w:lang w:val="id-ID"/>
              </w:rPr>
              <w:t xml:space="preserve">      "version": "1.0.1",</w:t>
            </w:r>
          </w:p>
          <w:p w14:paraId="0D8A2CAE" w14:textId="77777777" w:rsidR="00801B5C" w:rsidRPr="00FD40C3" w:rsidRDefault="00801B5C" w:rsidP="00801B5C">
            <w:pPr>
              <w:pStyle w:val="Code"/>
              <w:rPr>
                <w:lang w:val="id-ID"/>
              </w:rPr>
            </w:pPr>
            <w:r w:rsidRPr="00FD40C3">
              <w:rPr>
                <w:lang w:val="id-ID"/>
              </w:rPr>
              <w:t xml:space="preserve">      "resolved": "https://registry.npmjs.org/merge-descriptors/-/merge-descriptors-1.0.1.tgz",</w:t>
            </w:r>
          </w:p>
          <w:p w14:paraId="08E0B8A6" w14:textId="77777777" w:rsidR="00801B5C" w:rsidRPr="00FD40C3" w:rsidRDefault="00801B5C" w:rsidP="00801B5C">
            <w:pPr>
              <w:pStyle w:val="Code"/>
              <w:rPr>
                <w:lang w:val="id-ID"/>
              </w:rPr>
            </w:pPr>
            <w:r w:rsidRPr="00FD40C3">
              <w:rPr>
                <w:lang w:val="id-ID"/>
              </w:rPr>
              <w:t xml:space="preserve">      "integrity": "sha512-cCi6g3/Zr1iqQi6ySbseM1Xvooa98N0w31jzUYrXPX2xqObmFGHJ0tQ5u74H3mVh7wLouTseZyYIq39g8cNp1w=="</w:t>
            </w:r>
          </w:p>
          <w:p w14:paraId="30187CF1" w14:textId="77777777" w:rsidR="00801B5C" w:rsidRPr="00FD40C3" w:rsidRDefault="00801B5C" w:rsidP="00801B5C">
            <w:pPr>
              <w:pStyle w:val="Code"/>
              <w:rPr>
                <w:lang w:val="id-ID"/>
              </w:rPr>
            </w:pPr>
            <w:r w:rsidRPr="00FD40C3">
              <w:rPr>
                <w:lang w:val="id-ID"/>
              </w:rPr>
              <w:t xml:space="preserve">    },</w:t>
            </w:r>
          </w:p>
          <w:p w14:paraId="367DEBB7" w14:textId="77777777" w:rsidR="00801B5C" w:rsidRPr="00FD40C3" w:rsidRDefault="00801B5C" w:rsidP="00801B5C">
            <w:pPr>
              <w:pStyle w:val="Code"/>
              <w:rPr>
                <w:lang w:val="id-ID"/>
              </w:rPr>
            </w:pPr>
            <w:r w:rsidRPr="00FD40C3">
              <w:rPr>
                <w:lang w:val="id-ID"/>
              </w:rPr>
              <w:t xml:space="preserve">    "node_modules/methods": {</w:t>
            </w:r>
          </w:p>
          <w:p w14:paraId="17C88DDF" w14:textId="77777777" w:rsidR="00801B5C" w:rsidRPr="00FD40C3" w:rsidRDefault="00801B5C" w:rsidP="00801B5C">
            <w:pPr>
              <w:pStyle w:val="Code"/>
              <w:rPr>
                <w:lang w:val="id-ID"/>
              </w:rPr>
            </w:pPr>
            <w:r w:rsidRPr="00FD40C3">
              <w:rPr>
                <w:lang w:val="id-ID"/>
              </w:rPr>
              <w:t xml:space="preserve">      "version": "1.1.2",</w:t>
            </w:r>
          </w:p>
          <w:p w14:paraId="03F754F2" w14:textId="77777777" w:rsidR="00801B5C" w:rsidRPr="00FD40C3" w:rsidRDefault="00801B5C" w:rsidP="00801B5C">
            <w:pPr>
              <w:pStyle w:val="Code"/>
              <w:rPr>
                <w:lang w:val="id-ID"/>
              </w:rPr>
            </w:pPr>
            <w:r w:rsidRPr="00FD40C3">
              <w:rPr>
                <w:lang w:val="id-ID"/>
              </w:rPr>
              <w:t xml:space="preserve">      "resolved": "https://registry.npmjs.org/methods/-/methods-1.1.2.tgz",</w:t>
            </w:r>
          </w:p>
          <w:p w14:paraId="42826C7B" w14:textId="77777777" w:rsidR="00801B5C" w:rsidRPr="00FD40C3" w:rsidRDefault="00801B5C" w:rsidP="00801B5C">
            <w:pPr>
              <w:pStyle w:val="Code"/>
              <w:rPr>
                <w:lang w:val="id-ID"/>
              </w:rPr>
            </w:pPr>
            <w:r w:rsidRPr="00FD40C3">
              <w:rPr>
                <w:lang w:val="id-ID"/>
              </w:rPr>
              <w:t xml:space="preserve">      "integrity": "sha512-iclAHeNqNm68zFtnZ0e+1L2yUIdvzNoauKU4WBA3VvH/vPFieF7qfRlwUZU+DA9P9bPXIS90ulxoUoCH23sV2w==",</w:t>
            </w:r>
          </w:p>
          <w:p w14:paraId="208876BD" w14:textId="77777777" w:rsidR="00801B5C" w:rsidRPr="00FD40C3" w:rsidRDefault="00801B5C" w:rsidP="00801B5C">
            <w:pPr>
              <w:pStyle w:val="Code"/>
              <w:rPr>
                <w:lang w:val="id-ID"/>
              </w:rPr>
            </w:pPr>
            <w:r w:rsidRPr="00FD40C3">
              <w:rPr>
                <w:lang w:val="id-ID"/>
              </w:rPr>
              <w:t xml:space="preserve">      "engines": {</w:t>
            </w:r>
          </w:p>
          <w:p w14:paraId="2E3FF226" w14:textId="77777777" w:rsidR="00801B5C" w:rsidRPr="00FD40C3" w:rsidRDefault="00801B5C" w:rsidP="00801B5C">
            <w:pPr>
              <w:pStyle w:val="Code"/>
              <w:rPr>
                <w:lang w:val="id-ID"/>
              </w:rPr>
            </w:pPr>
            <w:r w:rsidRPr="00FD40C3">
              <w:rPr>
                <w:lang w:val="id-ID"/>
              </w:rPr>
              <w:t xml:space="preserve">        "node": "&gt;= 0.6"</w:t>
            </w:r>
          </w:p>
          <w:p w14:paraId="66396C33" w14:textId="77777777" w:rsidR="00801B5C" w:rsidRPr="00FD40C3" w:rsidRDefault="00801B5C" w:rsidP="00801B5C">
            <w:pPr>
              <w:pStyle w:val="Code"/>
              <w:rPr>
                <w:lang w:val="id-ID"/>
              </w:rPr>
            </w:pPr>
            <w:r w:rsidRPr="00FD40C3">
              <w:rPr>
                <w:lang w:val="id-ID"/>
              </w:rPr>
              <w:t xml:space="preserve">      }</w:t>
            </w:r>
          </w:p>
          <w:p w14:paraId="43F8DCE9" w14:textId="77777777" w:rsidR="00801B5C" w:rsidRPr="00FD40C3" w:rsidRDefault="00801B5C" w:rsidP="00801B5C">
            <w:pPr>
              <w:pStyle w:val="Code"/>
              <w:rPr>
                <w:lang w:val="id-ID"/>
              </w:rPr>
            </w:pPr>
            <w:r w:rsidRPr="00FD40C3">
              <w:rPr>
                <w:lang w:val="id-ID"/>
              </w:rPr>
              <w:t xml:space="preserve">    },</w:t>
            </w:r>
          </w:p>
          <w:p w14:paraId="3D3F9E34" w14:textId="77777777" w:rsidR="00801B5C" w:rsidRPr="00FD40C3" w:rsidRDefault="00801B5C" w:rsidP="00801B5C">
            <w:pPr>
              <w:pStyle w:val="Code"/>
              <w:rPr>
                <w:lang w:val="id-ID"/>
              </w:rPr>
            </w:pPr>
            <w:r w:rsidRPr="00FD40C3">
              <w:rPr>
                <w:lang w:val="id-ID"/>
              </w:rPr>
              <w:t xml:space="preserve">    "node_modules/mime": {</w:t>
            </w:r>
          </w:p>
          <w:p w14:paraId="4CA4F646" w14:textId="77777777" w:rsidR="00801B5C" w:rsidRPr="00FD40C3" w:rsidRDefault="00801B5C" w:rsidP="00801B5C">
            <w:pPr>
              <w:pStyle w:val="Code"/>
              <w:rPr>
                <w:lang w:val="id-ID"/>
              </w:rPr>
            </w:pPr>
            <w:r w:rsidRPr="00FD40C3">
              <w:rPr>
                <w:lang w:val="id-ID"/>
              </w:rPr>
              <w:t xml:space="preserve">      "version": "1.6.0",</w:t>
            </w:r>
          </w:p>
          <w:p w14:paraId="6F88BCE9" w14:textId="77777777" w:rsidR="00801B5C" w:rsidRPr="00FD40C3" w:rsidRDefault="00801B5C" w:rsidP="00801B5C">
            <w:pPr>
              <w:pStyle w:val="Code"/>
              <w:rPr>
                <w:lang w:val="id-ID"/>
              </w:rPr>
            </w:pPr>
            <w:r w:rsidRPr="00FD40C3">
              <w:rPr>
                <w:lang w:val="id-ID"/>
              </w:rPr>
              <w:t xml:space="preserve">      "resolved": "https://registry.npmjs.org/mime/-/mime-</w:t>
            </w:r>
            <w:r w:rsidRPr="00FD40C3">
              <w:rPr>
                <w:lang w:val="id-ID"/>
              </w:rPr>
              <w:lastRenderedPageBreak/>
              <w:t>1.6.0.tgz",</w:t>
            </w:r>
          </w:p>
          <w:p w14:paraId="6BC41C8B" w14:textId="77777777" w:rsidR="00801B5C" w:rsidRPr="00FD40C3" w:rsidRDefault="00801B5C" w:rsidP="00801B5C">
            <w:pPr>
              <w:pStyle w:val="Code"/>
              <w:rPr>
                <w:lang w:val="id-ID"/>
              </w:rPr>
            </w:pPr>
            <w:r w:rsidRPr="00FD40C3">
              <w:rPr>
                <w:lang w:val="id-ID"/>
              </w:rPr>
              <w:t xml:space="preserve">      "integrity": "sha512-x0Vn8spI+wuJ1O6S7gnbaQg8Pxh4NNHb7KSINmEWKiPE4RKOplvijn+NkmYmmRgP68mc70j2EbeTFRsrswaQeg==",</w:t>
            </w:r>
          </w:p>
          <w:p w14:paraId="5D8801E5" w14:textId="77777777" w:rsidR="00801B5C" w:rsidRPr="00FD40C3" w:rsidRDefault="00801B5C" w:rsidP="00801B5C">
            <w:pPr>
              <w:pStyle w:val="Code"/>
              <w:rPr>
                <w:lang w:val="id-ID"/>
              </w:rPr>
            </w:pPr>
            <w:r w:rsidRPr="00FD40C3">
              <w:rPr>
                <w:lang w:val="id-ID"/>
              </w:rPr>
              <w:t xml:space="preserve">      "bin": {</w:t>
            </w:r>
          </w:p>
          <w:p w14:paraId="45BDA2B4" w14:textId="77777777" w:rsidR="00801B5C" w:rsidRPr="00FD40C3" w:rsidRDefault="00801B5C" w:rsidP="00801B5C">
            <w:pPr>
              <w:pStyle w:val="Code"/>
              <w:rPr>
                <w:lang w:val="id-ID"/>
              </w:rPr>
            </w:pPr>
            <w:r w:rsidRPr="00FD40C3">
              <w:rPr>
                <w:lang w:val="id-ID"/>
              </w:rPr>
              <w:t xml:space="preserve">        "mime": "cli.js"</w:t>
            </w:r>
          </w:p>
          <w:p w14:paraId="1717BE8A" w14:textId="77777777" w:rsidR="00801B5C" w:rsidRPr="00FD40C3" w:rsidRDefault="00801B5C" w:rsidP="00801B5C">
            <w:pPr>
              <w:pStyle w:val="Code"/>
              <w:rPr>
                <w:lang w:val="id-ID"/>
              </w:rPr>
            </w:pPr>
            <w:r w:rsidRPr="00FD40C3">
              <w:rPr>
                <w:lang w:val="id-ID"/>
              </w:rPr>
              <w:t xml:space="preserve">      },</w:t>
            </w:r>
          </w:p>
          <w:p w14:paraId="04F5843C" w14:textId="77777777" w:rsidR="00801B5C" w:rsidRPr="00FD40C3" w:rsidRDefault="00801B5C" w:rsidP="00801B5C">
            <w:pPr>
              <w:pStyle w:val="Code"/>
              <w:rPr>
                <w:lang w:val="id-ID"/>
              </w:rPr>
            </w:pPr>
            <w:r w:rsidRPr="00FD40C3">
              <w:rPr>
                <w:lang w:val="id-ID"/>
              </w:rPr>
              <w:t xml:space="preserve">      "engines": {</w:t>
            </w:r>
          </w:p>
          <w:p w14:paraId="59DEABF1" w14:textId="77777777" w:rsidR="00801B5C" w:rsidRPr="00FD40C3" w:rsidRDefault="00801B5C" w:rsidP="00801B5C">
            <w:pPr>
              <w:pStyle w:val="Code"/>
              <w:rPr>
                <w:lang w:val="id-ID"/>
              </w:rPr>
            </w:pPr>
            <w:r w:rsidRPr="00FD40C3">
              <w:rPr>
                <w:lang w:val="id-ID"/>
              </w:rPr>
              <w:t xml:space="preserve">        "node": "&gt;=4"</w:t>
            </w:r>
          </w:p>
          <w:p w14:paraId="4E771497" w14:textId="77777777" w:rsidR="00801B5C" w:rsidRPr="00FD40C3" w:rsidRDefault="00801B5C" w:rsidP="00801B5C">
            <w:pPr>
              <w:pStyle w:val="Code"/>
              <w:rPr>
                <w:lang w:val="id-ID"/>
              </w:rPr>
            </w:pPr>
            <w:r w:rsidRPr="00FD40C3">
              <w:rPr>
                <w:lang w:val="id-ID"/>
              </w:rPr>
              <w:t xml:space="preserve">      }</w:t>
            </w:r>
          </w:p>
          <w:p w14:paraId="495DCF1B" w14:textId="77777777" w:rsidR="00801B5C" w:rsidRPr="00FD40C3" w:rsidRDefault="00801B5C" w:rsidP="00801B5C">
            <w:pPr>
              <w:pStyle w:val="Code"/>
              <w:rPr>
                <w:lang w:val="id-ID"/>
              </w:rPr>
            </w:pPr>
            <w:r w:rsidRPr="00FD40C3">
              <w:rPr>
                <w:lang w:val="id-ID"/>
              </w:rPr>
              <w:t xml:space="preserve">    },</w:t>
            </w:r>
          </w:p>
          <w:p w14:paraId="2EDF0804" w14:textId="77777777" w:rsidR="00801B5C" w:rsidRPr="00FD40C3" w:rsidRDefault="00801B5C" w:rsidP="00801B5C">
            <w:pPr>
              <w:pStyle w:val="Code"/>
              <w:rPr>
                <w:lang w:val="id-ID"/>
              </w:rPr>
            </w:pPr>
            <w:r w:rsidRPr="00FD40C3">
              <w:rPr>
                <w:lang w:val="id-ID"/>
              </w:rPr>
              <w:t xml:space="preserve">    "node_modules/mime-db": {</w:t>
            </w:r>
          </w:p>
          <w:p w14:paraId="3D4346B0" w14:textId="77777777" w:rsidR="00801B5C" w:rsidRPr="00FD40C3" w:rsidRDefault="00801B5C" w:rsidP="00801B5C">
            <w:pPr>
              <w:pStyle w:val="Code"/>
              <w:rPr>
                <w:lang w:val="id-ID"/>
              </w:rPr>
            </w:pPr>
            <w:r w:rsidRPr="00FD40C3">
              <w:rPr>
                <w:lang w:val="id-ID"/>
              </w:rPr>
              <w:t xml:space="preserve">      "version": "1.52.0",</w:t>
            </w:r>
          </w:p>
          <w:p w14:paraId="58FBA17B" w14:textId="77777777" w:rsidR="00801B5C" w:rsidRPr="00FD40C3" w:rsidRDefault="00801B5C" w:rsidP="00801B5C">
            <w:pPr>
              <w:pStyle w:val="Code"/>
              <w:rPr>
                <w:lang w:val="id-ID"/>
              </w:rPr>
            </w:pPr>
            <w:r w:rsidRPr="00FD40C3">
              <w:rPr>
                <w:lang w:val="id-ID"/>
              </w:rPr>
              <w:t xml:space="preserve">      "resolved": "https://registry.npmjs.org/mime-db/-/mime-db-1.52.0.tgz",</w:t>
            </w:r>
          </w:p>
          <w:p w14:paraId="486ED9D4" w14:textId="77777777" w:rsidR="00801B5C" w:rsidRPr="00FD40C3" w:rsidRDefault="00801B5C" w:rsidP="00801B5C">
            <w:pPr>
              <w:pStyle w:val="Code"/>
              <w:rPr>
                <w:lang w:val="id-ID"/>
              </w:rPr>
            </w:pPr>
            <w:r w:rsidRPr="00FD40C3">
              <w:rPr>
                <w:lang w:val="id-ID"/>
              </w:rPr>
              <w:t xml:space="preserve">      "integrity": "sha512-sPU4uV7dYlvtWJxwwxHD0PuihVNiE7TyAbQ5SWxDCB9mUYvOgroQOwYQQOKPJ8CIbE+1ETVlOoK1UC2nU3gYvg==",</w:t>
            </w:r>
          </w:p>
          <w:p w14:paraId="5FA7744D" w14:textId="77777777" w:rsidR="00801B5C" w:rsidRPr="00FD40C3" w:rsidRDefault="00801B5C" w:rsidP="00801B5C">
            <w:pPr>
              <w:pStyle w:val="Code"/>
              <w:rPr>
                <w:lang w:val="id-ID"/>
              </w:rPr>
            </w:pPr>
            <w:r w:rsidRPr="00FD40C3">
              <w:rPr>
                <w:lang w:val="id-ID"/>
              </w:rPr>
              <w:t xml:space="preserve">      "engines": {</w:t>
            </w:r>
          </w:p>
          <w:p w14:paraId="3625A975" w14:textId="77777777" w:rsidR="00801B5C" w:rsidRPr="00FD40C3" w:rsidRDefault="00801B5C" w:rsidP="00801B5C">
            <w:pPr>
              <w:pStyle w:val="Code"/>
              <w:rPr>
                <w:lang w:val="id-ID"/>
              </w:rPr>
            </w:pPr>
            <w:r w:rsidRPr="00FD40C3">
              <w:rPr>
                <w:lang w:val="id-ID"/>
              </w:rPr>
              <w:t xml:space="preserve">        "node": "&gt;= 0.6"</w:t>
            </w:r>
          </w:p>
          <w:p w14:paraId="5DE2AE2A" w14:textId="77777777" w:rsidR="00801B5C" w:rsidRPr="00FD40C3" w:rsidRDefault="00801B5C" w:rsidP="00801B5C">
            <w:pPr>
              <w:pStyle w:val="Code"/>
              <w:rPr>
                <w:lang w:val="id-ID"/>
              </w:rPr>
            </w:pPr>
            <w:r w:rsidRPr="00FD40C3">
              <w:rPr>
                <w:lang w:val="id-ID"/>
              </w:rPr>
              <w:t xml:space="preserve">      }</w:t>
            </w:r>
          </w:p>
          <w:p w14:paraId="5C407818" w14:textId="77777777" w:rsidR="00801B5C" w:rsidRPr="00FD40C3" w:rsidRDefault="00801B5C" w:rsidP="00801B5C">
            <w:pPr>
              <w:pStyle w:val="Code"/>
              <w:rPr>
                <w:lang w:val="id-ID"/>
              </w:rPr>
            </w:pPr>
            <w:r w:rsidRPr="00FD40C3">
              <w:rPr>
                <w:lang w:val="id-ID"/>
              </w:rPr>
              <w:t xml:space="preserve">    },</w:t>
            </w:r>
          </w:p>
          <w:p w14:paraId="304C0DB5" w14:textId="77777777" w:rsidR="00801B5C" w:rsidRPr="00FD40C3" w:rsidRDefault="00801B5C" w:rsidP="00801B5C">
            <w:pPr>
              <w:pStyle w:val="Code"/>
              <w:rPr>
                <w:lang w:val="id-ID"/>
              </w:rPr>
            </w:pPr>
            <w:r w:rsidRPr="00FD40C3">
              <w:rPr>
                <w:lang w:val="id-ID"/>
              </w:rPr>
              <w:t xml:space="preserve">    "node_modules/mime-types": {</w:t>
            </w:r>
          </w:p>
          <w:p w14:paraId="70B69C30" w14:textId="77777777" w:rsidR="00801B5C" w:rsidRPr="00FD40C3" w:rsidRDefault="00801B5C" w:rsidP="00801B5C">
            <w:pPr>
              <w:pStyle w:val="Code"/>
              <w:rPr>
                <w:lang w:val="id-ID"/>
              </w:rPr>
            </w:pPr>
            <w:r w:rsidRPr="00FD40C3">
              <w:rPr>
                <w:lang w:val="id-ID"/>
              </w:rPr>
              <w:t xml:space="preserve">      "version": "2.1.35",</w:t>
            </w:r>
          </w:p>
          <w:p w14:paraId="2892C990" w14:textId="77777777" w:rsidR="00801B5C" w:rsidRPr="00FD40C3" w:rsidRDefault="00801B5C" w:rsidP="00801B5C">
            <w:pPr>
              <w:pStyle w:val="Code"/>
              <w:rPr>
                <w:lang w:val="id-ID"/>
              </w:rPr>
            </w:pPr>
            <w:r w:rsidRPr="00FD40C3">
              <w:rPr>
                <w:lang w:val="id-ID"/>
              </w:rPr>
              <w:t xml:space="preserve">      "resolved": "https://registry.npmjs.org/mime-types/-/mime-types-2.1.35.tgz",</w:t>
            </w:r>
          </w:p>
          <w:p w14:paraId="224B50FD" w14:textId="77777777" w:rsidR="00801B5C" w:rsidRPr="00FD40C3" w:rsidRDefault="00801B5C" w:rsidP="00801B5C">
            <w:pPr>
              <w:pStyle w:val="Code"/>
              <w:rPr>
                <w:lang w:val="id-ID"/>
              </w:rPr>
            </w:pPr>
            <w:r w:rsidRPr="00FD40C3">
              <w:rPr>
                <w:lang w:val="id-ID"/>
              </w:rPr>
              <w:t xml:space="preserve">      "integrity": "sha512-ZDY+bPm5zTTF+YpCrAU9nK0UgICYPT0QtT1NZWFv4s++TNkcgVaT0g6+4R2uI4MjQjzysHB1zxuWL50hzaeXiw==",</w:t>
            </w:r>
          </w:p>
          <w:p w14:paraId="3E6EABD0" w14:textId="77777777" w:rsidR="00801B5C" w:rsidRPr="00FD40C3" w:rsidRDefault="00801B5C" w:rsidP="00801B5C">
            <w:pPr>
              <w:pStyle w:val="Code"/>
              <w:rPr>
                <w:lang w:val="id-ID"/>
              </w:rPr>
            </w:pPr>
            <w:r w:rsidRPr="00FD40C3">
              <w:rPr>
                <w:lang w:val="id-ID"/>
              </w:rPr>
              <w:t xml:space="preserve">      "dependencies": {</w:t>
            </w:r>
          </w:p>
          <w:p w14:paraId="36C2235A" w14:textId="77777777" w:rsidR="00801B5C" w:rsidRPr="00FD40C3" w:rsidRDefault="00801B5C" w:rsidP="00801B5C">
            <w:pPr>
              <w:pStyle w:val="Code"/>
              <w:rPr>
                <w:lang w:val="id-ID"/>
              </w:rPr>
            </w:pPr>
            <w:r w:rsidRPr="00FD40C3">
              <w:rPr>
                <w:lang w:val="id-ID"/>
              </w:rPr>
              <w:t xml:space="preserve">        "mime-db": "1.52.0"</w:t>
            </w:r>
          </w:p>
          <w:p w14:paraId="50D316E6" w14:textId="77777777" w:rsidR="00801B5C" w:rsidRPr="00FD40C3" w:rsidRDefault="00801B5C" w:rsidP="00801B5C">
            <w:pPr>
              <w:pStyle w:val="Code"/>
              <w:rPr>
                <w:lang w:val="id-ID"/>
              </w:rPr>
            </w:pPr>
            <w:r w:rsidRPr="00FD40C3">
              <w:rPr>
                <w:lang w:val="id-ID"/>
              </w:rPr>
              <w:t xml:space="preserve">      },</w:t>
            </w:r>
          </w:p>
          <w:p w14:paraId="4D226246" w14:textId="77777777" w:rsidR="00801B5C" w:rsidRPr="00FD40C3" w:rsidRDefault="00801B5C" w:rsidP="00801B5C">
            <w:pPr>
              <w:pStyle w:val="Code"/>
              <w:rPr>
                <w:lang w:val="id-ID"/>
              </w:rPr>
            </w:pPr>
            <w:r w:rsidRPr="00FD40C3">
              <w:rPr>
                <w:lang w:val="id-ID"/>
              </w:rPr>
              <w:t xml:space="preserve">      "engines": {</w:t>
            </w:r>
          </w:p>
          <w:p w14:paraId="3B2106C6" w14:textId="77777777" w:rsidR="00801B5C" w:rsidRPr="00FD40C3" w:rsidRDefault="00801B5C" w:rsidP="00801B5C">
            <w:pPr>
              <w:pStyle w:val="Code"/>
              <w:rPr>
                <w:lang w:val="id-ID"/>
              </w:rPr>
            </w:pPr>
            <w:r w:rsidRPr="00FD40C3">
              <w:rPr>
                <w:lang w:val="id-ID"/>
              </w:rPr>
              <w:t xml:space="preserve">        "node": "&gt;= 0.6"</w:t>
            </w:r>
          </w:p>
          <w:p w14:paraId="7D0DB09E" w14:textId="77777777" w:rsidR="00801B5C" w:rsidRPr="00FD40C3" w:rsidRDefault="00801B5C" w:rsidP="00801B5C">
            <w:pPr>
              <w:pStyle w:val="Code"/>
              <w:rPr>
                <w:lang w:val="id-ID"/>
              </w:rPr>
            </w:pPr>
            <w:r w:rsidRPr="00FD40C3">
              <w:rPr>
                <w:lang w:val="id-ID"/>
              </w:rPr>
              <w:t xml:space="preserve">      }</w:t>
            </w:r>
          </w:p>
          <w:p w14:paraId="113DA3AC" w14:textId="77777777" w:rsidR="00801B5C" w:rsidRPr="00FD40C3" w:rsidRDefault="00801B5C" w:rsidP="00801B5C">
            <w:pPr>
              <w:pStyle w:val="Code"/>
              <w:rPr>
                <w:lang w:val="id-ID"/>
              </w:rPr>
            </w:pPr>
            <w:r w:rsidRPr="00FD40C3">
              <w:rPr>
                <w:lang w:val="id-ID"/>
              </w:rPr>
              <w:t xml:space="preserve">    },</w:t>
            </w:r>
          </w:p>
          <w:p w14:paraId="04BCC425" w14:textId="77777777" w:rsidR="00801B5C" w:rsidRPr="00FD40C3" w:rsidRDefault="00801B5C" w:rsidP="00801B5C">
            <w:pPr>
              <w:pStyle w:val="Code"/>
              <w:rPr>
                <w:lang w:val="id-ID"/>
              </w:rPr>
            </w:pPr>
            <w:r w:rsidRPr="00FD40C3">
              <w:rPr>
                <w:lang w:val="id-ID"/>
              </w:rPr>
              <w:t xml:space="preserve">    "node_modules/minimatch": {</w:t>
            </w:r>
          </w:p>
          <w:p w14:paraId="58BD7DEE" w14:textId="77777777" w:rsidR="00801B5C" w:rsidRPr="00FD40C3" w:rsidRDefault="00801B5C" w:rsidP="00801B5C">
            <w:pPr>
              <w:pStyle w:val="Code"/>
              <w:rPr>
                <w:lang w:val="id-ID"/>
              </w:rPr>
            </w:pPr>
            <w:r w:rsidRPr="00FD40C3">
              <w:rPr>
                <w:lang w:val="id-ID"/>
              </w:rPr>
              <w:t xml:space="preserve">      "version": "3.1.2",</w:t>
            </w:r>
          </w:p>
          <w:p w14:paraId="78950007" w14:textId="77777777" w:rsidR="00801B5C" w:rsidRPr="00FD40C3" w:rsidRDefault="00801B5C" w:rsidP="00801B5C">
            <w:pPr>
              <w:pStyle w:val="Code"/>
              <w:rPr>
                <w:lang w:val="id-ID"/>
              </w:rPr>
            </w:pPr>
            <w:r w:rsidRPr="00FD40C3">
              <w:rPr>
                <w:lang w:val="id-ID"/>
              </w:rPr>
              <w:t xml:space="preserve">      "resolved": "https://registry.npmjs.org/minimatch/-/minimatch-3.1.2.tgz",</w:t>
            </w:r>
          </w:p>
          <w:p w14:paraId="072F1451" w14:textId="77777777" w:rsidR="00801B5C" w:rsidRPr="00FD40C3" w:rsidRDefault="00801B5C" w:rsidP="00801B5C">
            <w:pPr>
              <w:pStyle w:val="Code"/>
              <w:rPr>
                <w:lang w:val="id-ID"/>
              </w:rPr>
            </w:pPr>
            <w:r w:rsidRPr="00FD40C3">
              <w:rPr>
                <w:lang w:val="id-ID"/>
              </w:rPr>
              <w:t xml:space="preserve">      "integrity": "sha512-J7p63hRiAjw1NDEww1W7i37+ByIrOWO5XQQAzZ3VOcL0PNybwpfmV/N05zFAzwQ9USyEcX6t3UO+K5aqBQOIHw==",</w:t>
            </w:r>
          </w:p>
          <w:p w14:paraId="342B1FFF" w14:textId="77777777" w:rsidR="00801B5C" w:rsidRPr="00FD40C3" w:rsidRDefault="00801B5C" w:rsidP="00801B5C">
            <w:pPr>
              <w:pStyle w:val="Code"/>
              <w:rPr>
                <w:lang w:val="id-ID"/>
              </w:rPr>
            </w:pPr>
            <w:r w:rsidRPr="00FD40C3">
              <w:rPr>
                <w:lang w:val="id-ID"/>
              </w:rPr>
              <w:t xml:space="preserve">      "dependencies": {</w:t>
            </w:r>
          </w:p>
          <w:p w14:paraId="757758CB" w14:textId="77777777" w:rsidR="00801B5C" w:rsidRPr="00FD40C3" w:rsidRDefault="00801B5C" w:rsidP="00801B5C">
            <w:pPr>
              <w:pStyle w:val="Code"/>
              <w:rPr>
                <w:lang w:val="id-ID"/>
              </w:rPr>
            </w:pPr>
            <w:r w:rsidRPr="00FD40C3">
              <w:rPr>
                <w:lang w:val="id-ID"/>
              </w:rPr>
              <w:t xml:space="preserve">        "brace-expansion": "^1.1.7"</w:t>
            </w:r>
          </w:p>
          <w:p w14:paraId="7E9657CE" w14:textId="77777777" w:rsidR="00801B5C" w:rsidRPr="00FD40C3" w:rsidRDefault="00801B5C" w:rsidP="00801B5C">
            <w:pPr>
              <w:pStyle w:val="Code"/>
              <w:rPr>
                <w:lang w:val="id-ID"/>
              </w:rPr>
            </w:pPr>
            <w:r w:rsidRPr="00FD40C3">
              <w:rPr>
                <w:lang w:val="id-ID"/>
              </w:rPr>
              <w:t xml:space="preserve">      },</w:t>
            </w:r>
          </w:p>
          <w:p w14:paraId="68B387F9" w14:textId="77777777" w:rsidR="00801B5C" w:rsidRPr="00FD40C3" w:rsidRDefault="00801B5C" w:rsidP="00801B5C">
            <w:pPr>
              <w:pStyle w:val="Code"/>
              <w:rPr>
                <w:lang w:val="id-ID"/>
              </w:rPr>
            </w:pPr>
            <w:r w:rsidRPr="00FD40C3">
              <w:rPr>
                <w:lang w:val="id-ID"/>
              </w:rPr>
              <w:t xml:space="preserve">      "engines": {</w:t>
            </w:r>
          </w:p>
          <w:p w14:paraId="4A744B53" w14:textId="77777777" w:rsidR="00801B5C" w:rsidRPr="00FD40C3" w:rsidRDefault="00801B5C" w:rsidP="00801B5C">
            <w:pPr>
              <w:pStyle w:val="Code"/>
              <w:rPr>
                <w:lang w:val="id-ID"/>
              </w:rPr>
            </w:pPr>
            <w:r w:rsidRPr="00FD40C3">
              <w:rPr>
                <w:lang w:val="id-ID"/>
              </w:rPr>
              <w:t xml:space="preserve">        "node": "*"</w:t>
            </w:r>
          </w:p>
          <w:p w14:paraId="6A7A9042" w14:textId="77777777" w:rsidR="00801B5C" w:rsidRPr="00FD40C3" w:rsidRDefault="00801B5C" w:rsidP="00801B5C">
            <w:pPr>
              <w:pStyle w:val="Code"/>
              <w:rPr>
                <w:lang w:val="id-ID"/>
              </w:rPr>
            </w:pPr>
            <w:r w:rsidRPr="00FD40C3">
              <w:rPr>
                <w:lang w:val="id-ID"/>
              </w:rPr>
              <w:t xml:space="preserve">      }</w:t>
            </w:r>
          </w:p>
          <w:p w14:paraId="7AFD1D66" w14:textId="77777777" w:rsidR="00801B5C" w:rsidRPr="00FD40C3" w:rsidRDefault="00801B5C" w:rsidP="00801B5C">
            <w:pPr>
              <w:pStyle w:val="Code"/>
              <w:rPr>
                <w:lang w:val="id-ID"/>
              </w:rPr>
            </w:pPr>
            <w:r w:rsidRPr="00FD40C3">
              <w:rPr>
                <w:lang w:val="id-ID"/>
              </w:rPr>
              <w:t xml:space="preserve">    },</w:t>
            </w:r>
          </w:p>
          <w:p w14:paraId="5B5DC1B2" w14:textId="77777777" w:rsidR="00801B5C" w:rsidRPr="00FD40C3" w:rsidRDefault="00801B5C" w:rsidP="00801B5C">
            <w:pPr>
              <w:pStyle w:val="Code"/>
              <w:rPr>
                <w:lang w:val="id-ID"/>
              </w:rPr>
            </w:pPr>
            <w:r w:rsidRPr="00FD40C3">
              <w:rPr>
                <w:lang w:val="id-ID"/>
              </w:rPr>
              <w:t xml:space="preserve">    "node_modules/minimist": {</w:t>
            </w:r>
          </w:p>
          <w:p w14:paraId="36DCBC61" w14:textId="77777777" w:rsidR="00801B5C" w:rsidRPr="00FD40C3" w:rsidRDefault="00801B5C" w:rsidP="00801B5C">
            <w:pPr>
              <w:pStyle w:val="Code"/>
              <w:rPr>
                <w:lang w:val="id-ID"/>
              </w:rPr>
            </w:pPr>
            <w:r w:rsidRPr="00FD40C3">
              <w:rPr>
                <w:lang w:val="id-ID"/>
              </w:rPr>
              <w:t xml:space="preserve">      "version": "1.2.8",</w:t>
            </w:r>
          </w:p>
          <w:p w14:paraId="4D33B299" w14:textId="77777777" w:rsidR="00801B5C" w:rsidRPr="00FD40C3" w:rsidRDefault="00801B5C" w:rsidP="00801B5C">
            <w:pPr>
              <w:pStyle w:val="Code"/>
              <w:rPr>
                <w:lang w:val="id-ID"/>
              </w:rPr>
            </w:pPr>
            <w:r w:rsidRPr="00FD40C3">
              <w:rPr>
                <w:lang w:val="id-ID"/>
              </w:rPr>
              <w:t xml:space="preserve">      "resolved": "https://registry.npmjs.org/minimist/-/minimist-1.2.8.tgz",</w:t>
            </w:r>
          </w:p>
          <w:p w14:paraId="53577DDC" w14:textId="77777777" w:rsidR="00801B5C" w:rsidRPr="00FD40C3" w:rsidRDefault="00801B5C" w:rsidP="00801B5C">
            <w:pPr>
              <w:pStyle w:val="Code"/>
              <w:rPr>
                <w:lang w:val="id-ID"/>
              </w:rPr>
            </w:pPr>
            <w:r w:rsidRPr="00FD40C3">
              <w:rPr>
                <w:lang w:val="id-ID"/>
              </w:rPr>
              <w:t xml:space="preserve">      "integrity": "sha512-2yyAR8qBkN3YuheJanUpWC5U3bb5osDywNB8RzDVlDwDHbocAJveqqj1u8+SVD7jkWT4yvsHCpWqqWqAxb0zCA==",</w:t>
            </w:r>
          </w:p>
          <w:p w14:paraId="5E843870" w14:textId="77777777" w:rsidR="00801B5C" w:rsidRPr="00FD40C3" w:rsidRDefault="00801B5C" w:rsidP="00801B5C">
            <w:pPr>
              <w:pStyle w:val="Code"/>
              <w:rPr>
                <w:lang w:val="id-ID"/>
              </w:rPr>
            </w:pPr>
            <w:r w:rsidRPr="00FD40C3">
              <w:rPr>
                <w:lang w:val="id-ID"/>
              </w:rPr>
              <w:t xml:space="preserve">      "funding": {</w:t>
            </w:r>
          </w:p>
          <w:p w14:paraId="11760086" w14:textId="77777777" w:rsidR="00801B5C" w:rsidRPr="00FD40C3" w:rsidRDefault="00801B5C" w:rsidP="00801B5C">
            <w:pPr>
              <w:pStyle w:val="Code"/>
              <w:rPr>
                <w:lang w:val="id-ID"/>
              </w:rPr>
            </w:pPr>
            <w:r w:rsidRPr="00FD40C3">
              <w:rPr>
                <w:lang w:val="id-ID"/>
              </w:rPr>
              <w:t xml:space="preserve">        "url": "https://github.com/sponsors/ljharb"</w:t>
            </w:r>
          </w:p>
          <w:p w14:paraId="76FED45E" w14:textId="77777777" w:rsidR="00801B5C" w:rsidRPr="00FD40C3" w:rsidRDefault="00801B5C" w:rsidP="00801B5C">
            <w:pPr>
              <w:pStyle w:val="Code"/>
              <w:rPr>
                <w:lang w:val="id-ID"/>
              </w:rPr>
            </w:pPr>
            <w:r w:rsidRPr="00FD40C3">
              <w:rPr>
                <w:lang w:val="id-ID"/>
              </w:rPr>
              <w:lastRenderedPageBreak/>
              <w:t xml:space="preserve">      }</w:t>
            </w:r>
          </w:p>
          <w:p w14:paraId="29260320" w14:textId="77777777" w:rsidR="00801B5C" w:rsidRPr="00FD40C3" w:rsidRDefault="00801B5C" w:rsidP="00801B5C">
            <w:pPr>
              <w:pStyle w:val="Code"/>
              <w:rPr>
                <w:lang w:val="id-ID"/>
              </w:rPr>
            </w:pPr>
            <w:r w:rsidRPr="00FD40C3">
              <w:rPr>
                <w:lang w:val="id-ID"/>
              </w:rPr>
              <w:t xml:space="preserve">    },</w:t>
            </w:r>
          </w:p>
          <w:p w14:paraId="3252A889" w14:textId="77777777" w:rsidR="00801B5C" w:rsidRPr="00FD40C3" w:rsidRDefault="00801B5C" w:rsidP="00801B5C">
            <w:pPr>
              <w:pStyle w:val="Code"/>
              <w:rPr>
                <w:lang w:val="id-ID"/>
              </w:rPr>
            </w:pPr>
            <w:r w:rsidRPr="00FD40C3">
              <w:rPr>
                <w:lang w:val="id-ID"/>
              </w:rPr>
              <w:t xml:space="preserve">    "node_modules/mkdirp": {</w:t>
            </w:r>
          </w:p>
          <w:p w14:paraId="2818554E" w14:textId="77777777" w:rsidR="00801B5C" w:rsidRPr="00FD40C3" w:rsidRDefault="00801B5C" w:rsidP="00801B5C">
            <w:pPr>
              <w:pStyle w:val="Code"/>
              <w:rPr>
                <w:lang w:val="id-ID"/>
              </w:rPr>
            </w:pPr>
            <w:r w:rsidRPr="00FD40C3">
              <w:rPr>
                <w:lang w:val="id-ID"/>
              </w:rPr>
              <w:t xml:space="preserve">      "version": "0.5.6",</w:t>
            </w:r>
          </w:p>
          <w:p w14:paraId="488D5A64" w14:textId="77777777" w:rsidR="00801B5C" w:rsidRPr="00FD40C3" w:rsidRDefault="00801B5C" w:rsidP="00801B5C">
            <w:pPr>
              <w:pStyle w:val="Code"/>
              <w:rPr>
                <w:lang w:val="id-ID"/>
              </w:rPr>
            </w:pPr>
            <w:r w:rsidRPr="00FD40C3">
              <w:rPr>
                <w:lang w:val="id-ID"/>
              </w:rPr>
              <w:t xml:space="preserve">      "resolved": "https://registry.npmjs.org/mkdirp/-/mkdirp-0.5.6.tgz",</w:t>
            </w:r>
          </w:p>
          <w:p w14:paraId="71D18BFC" w14:textId="77777777" w:rsidR="00801B5C" w:rsidRPr="00FD40C3" w:rsidRDefault="00801B5C" w:rsidP="00801B5C">
            <w:pPr>
              <w:pStyle w:val="Code"/>
              <w:rPr>
                <w:lang w:val="id-ID"/>
              </w:rPr>
            </w:pPr>
            <w:r w:rsidRPr="00FD40C3">
              <w:rPr>
                <w:lang w:val="id-ID"/>
              </w:rPr>
              <w:t xml:space="preserve">      "integrity": "sha512-FP+p8RB8OWpF3YZBCrP5gtADmtXApB5AMLn+vdyA+PyxCjrCs00mjyUozssO33cwDeT3wNGdLxJ5M//YqtHAJw==",</w:t>
            </w:r>
          </w:p>
          <w:p w14:paraId="0EF444B3" w14:textId="77777777" w:rsidR="00801B5C" w:rsidRPr="00FD40C3" w:rsidRDefault="00801B5C" w:rsidP="00801B5C">
            <w:pPr>
              <w:pStyle w:val="Code"/>
              <w:rPr>
                <w:lang w:val="id-ID"/>
              </w:rPr>
            </w:pPr>
            <w:r w:rsidRPr="00FD40C3">
              <w:rPr>
                <w:lang w:val="id-ID"/>
              </w:rPr>
              <w:t xml:space="preserve">      "dependencies": {</w:t>
            </w:r>
          </w:p>
          <w:p w14:paraId="4BFC4E22" w14:textId="77777777" w:rsidR="00801B5C" w:rsidRPr="00FD40C3" w:rsidRDefault="00801B5C" w:rsidP="00801B5C">
            <w:pPr>
              <w:pStyle w:val="Code"/>
              <w:rPr>
                <w:lang w:val="id-ID"/>
              </w:rPr>
            </w:pPr>
            <w:r w:rsidRPr="00FD40C3">
              <w:rPr>
                <w:lang w:val="id-ID"/>
              </w:rPr>
              <w:t xml:space="preserve">        "minimist": "^1.2.6"</w:t>
            </w:r>
          </w:p>
          <w:p w14:paraId="294E56A7" w14:textId="77777777" w:rsidR="00801B5C" w:rsidRPr="00FD40C3" w:rsidRDefault="00801B5C" w:rsidP="00801B5C">
            <w:pPr>
              <w:pStyle w:val="Code"/>
              <w:rPr>
                <w:lang w:val="id-ID"/>
              </w:rPr>
            </w:pPr>
            <w:r w:rsidRPr="00FD40C3">
              <w:rPr>
                <w:lang w:val="id-ID"/>
              </w:rPr>
              <w:t xml:space="preserve">      },</w:t>
            </w:r>
          </w:p>
          <w:p w14:paraId="3D5F1883" w14:textId="77777777" w:rsidR="00801B5C" w:rsidRPr="00FD40C3" w:rsidRDefault="00801B5C" w:rsidP="00801B5C">
            <w:pPr>
              <w:pStyle w:val="Code"/>
              <w:rPr>
                <w:lang w:val="id-ID"/>
              </w:rPr>
            </w:pPr>
            <w:r w:rsidRPr="00FD40C3">
              <w:rPr>
                <w:lang w:val="id-ID"/>
              </w:rPr>
              <w:t xml:space="preserve">      "bin": {</w:t>
            </w:r>
          </w:p>
          <w:p w14:paraId="043C3D40" w14:textId="77777777" w:rsidR="00801B5C" w:rsidRPr="00FD40C3" w:rsidRDefault="00801B5C" w:rsidP="00801B5C">
            <w:pPr>
              <w:pStyle w:val="Code"/>
              <w:rPr>
                <w:lang w:val="id-ID"/>
              </w:rPr>
            </w:pPr>
            <w:r w:rsidRPr="00FD40C3">
              <w:rPr>
                <w:lang w:val="id-ID"/>
              </w:rPr>
              <w:t xml:space="preserve">        "mkdirp": "bin/cmd.js"</w:t>
            </w:r>
          </w:p>
          <w:p w14:paraId="160663B2" w14:textId="77777777" w:rsidR="00801B5C" w:rsidRPr="00FD40C3" w:rsidRDefault="00801B5C" w:rsidP="00801B5C">
            <w:pPr>
              <w:pStyle w:val="Code"/>
              <w:rPr>
                <w:lang w:val="id-ID"/>
              </w:rPr>
            </w:pPr>
            <w:r w:rsidRPr="00FD40C3">
              <w:rPr>
                <w:lang w:val="id-ID"/>
              </w:rPr>
              <w:t xml:space="preserve">      }</w:t>
            </w:r>
          </w:p>
          <w:p w14:paraId="0E2B53EC" w14:textId="77777777" w:rsidR="00801B5C" w:rsidRPr="00FD40C3" w:rsidRDefault="00801B5C" w:rsidP="00801B5C">
            <w:pPr>
              <w:pStyle w:val="Code"/>
              <w:rPr>
                <w:lang w:val="id-ID"/>
              </w:rPr>
            </w:pPr>
            <w:r w:rsidRPr="00FD40C3">
              <w:rPr>
                <w:lang w:val="id-ID"/>
              </w:rPr>
              <w:t xml:space="preserve">    },</w:t>
            </w:r>
          </w:p>
          <w:p w14:paraId="2F3F3750" w14:textId="77777777" w:rsidR="00801B5C" w:rsidRPr="00FD40C3" w:rsidRDefault="00801B5C" w:rsidP="00801B5C">
            <w:pPr>
              <w:pStyle w:val="Code"/>
              <w:rPr>
                <w:lang w:val="id-ID"/>
              </w:rPr>
            </w:pPr>
            <w:r w:rsidRPr="00FD40C3">
              <w:rPr>
                <w:lang w:val="id-ID"/>
              </w:rPr>
              <w:t xml:space="preserve">    "node_modules/ms": {</w:t>
            </w:r>
          </w:p>
          <w:p w14:paraId="2739C2D8" w14:textId="77777777" w:rsidR="00801B5C" w:rsidRPr="00FD40C3" w:rsidRDefault="00801B5C" w:rsidP="00801B5C">
            <w:pPr>
              <w:pStyle w:val="Code"/>
              <w:rPr>
                <w:lang w:val="id-ID"/>
              </w:rPr>
            </w:pPr>
            <w:r w:rsidRPr="00FD40C3">
              <w:rPr>
                <w:lang w:val="id-ID"/>
              </w:rPr>
              <w:t xml:space="preserve">      "version": "2.0.0",</w:t>
            </w:r>
          </w:p>
          <w:p w14:paraId="6DF49695" w14:textId="77777777" w:rsidR="00801B5C" w:rsidRPr="00FD40C3" w:rsidRDefault="00801B5C" w:rsidP="00801B5C">
            <w:pPr>
              <w:pStyle w:val="Code"/>
              <w:rPr>
                <w:lang w:val="id-ID"/>
              </w:rPr>
            </w:pPr>
            <w:r w:rsidRPr="00FD40C3">
              <w:rPr>
                <w:lang w:val="id-ID"/>
              </w:rPr>
              <w:t xml:space="preserve">      "resolved": "https://registry.npmjs.org/ms/-/ms-2.0.0.tgz",</w:t>
            </w:r>
          </w:p>
          <w:p w14:paraId="5B41C238" w14:textId="77777777" w:rsidR="00801B5C" w:rsidRPr="00FD40C3" w:rsidRDefault="00801B5C" w:rsidP="00801B5C">
            <w:pPr>
              <w:pStyle w:val="Code"/>
              <w:rPr>
                <w:lang w:val="id-ID"/>
              </w:rPr>
            </w:pPr>
            <w:r w:rsidRPr="00FD40C3">
              <w:rPr>
                <w:lang w:val="id-ID"/>
              </w:rPr>
              <w:t xml:space="preserve">      "integrity": "sha512-Tpp60P6IUJDTuOq/5Z8cdskzJujfwqfOTkrwIwj7IRISpnkJnT6SyJ4PCPnGMoFjC9ddhal5KVIYtAt97ix05A=="</w:t>
            </w:r>
          </w:p>
          <w:p w14:paraId="04C4D45C" w14:textId="77777777" w:rsidR="00801B5C" w:rsidRPr="00FD40C3" w:rsidRDefault="00801B5C" w:rsidP="00801B5C">
            <w:pPr>
              <w:pStyle w:val="Code"/>
              <w:rPr>
                <w:lang w:val="id-ID"/>
              </w:rPr>
            </w:pPr>
            <w:r w:rsidRPr="00FD40C3">
              <w:rPr>
                <w:lang w:val="id-ID"/>
              </w:rPr>
              <w:t xml:space="preserve">    },</w:t>
            </w:r>
          </w:p>
          <w:p w14:paraId="0E13841F" w14:textId="77777777" w:rsidR="00801B5C" w:rsidRPr="00FD40C3" w:rsidRDefault="00801B5C" w:rsidP="00801B5C">
            <w:pPr>
              <w:pStyle w:val="Code"/>
              <w:rPr>
                <w:lang w:val="id-ID"/>
              </w:rPr>
            </w:pPr>
            <w:r w:rsidRPr="00FD40C3">
              <w:rPr>
                <w:lang w:val="id-ID"/>
              </w:rPr>
              <w:t xml:space="preserve">    "node_modules/multer": {</w:t>
            </w:r>
          </w:p>
          <w:p w14:paraId="1DC063AB" w14:textId="77777777" w:rsidR="00801B5C" w:rsidRPr="00FD40C3" w:rsidRDefault="00801B5C" w:rsidP="00801B5C">
            <w:pPr>
              <w:pStyle w:val="Code"/>
              <w:rPr>
                <w:lang w:val="id-ID"/>
              </w:rPr>
            </w:pPr>
            <w:r w:rsidRPr="00FD40C3">
              <w:rPr>
                <w:lang w:val="id-ID"/>
              </w:rPr>
              <w:t xml:space="preserve">      "version": "1.4.5-lts.1",</w:t>
            </w:r>
          </w:p>
          <w:p w14:paraId="78BC58C1" w14:textId="77777777" w:rsidR="00801B5C" w:rsidRPr="00FD40C3" w:rsidRDefault="00801B5C" w:rsidP="00801B5C">
            <w:pPr>
              <w:pStyle w:val="Code"/>
              <w:rPr>
                <w:lang w:val="id-ID"/>
              </w:rPr>
            </w:pPr>
            <w:r w:rsidRPr="00FD40C3">
              <w:rPr>
                <w:lang w:val="id-ID"/>
              </w:rPr>
              <w:t xml:space="preserve">      "resolved": "https://registry.npmjs.org/multer/-/multer-1.4.5-lts.1.tgz",</w:t>
            </w:r>
          </w:p>
          <w:p w14:paraId="6CA5E8CF" w14:textId="77777777" w:rsidR="00801B5C" w:rsidRPr="00FD40C3" w:rsidRDefault="00801B5C" w:rsidP="00801B5C">
            <w:pPr>
              <w:pStyle w:val="Code"/>
              <w:rPr>
                <w:lang w:val="id-ID"/>
              </w:rPr>
            </w:pPr>
            <w:r w:rsidRPr="00FD40C3">
              <w:rPr>
                <w:lang w:val="id-ID"/>
              </w:rPr>
              <w:t xml:space="preserve">      "integrity": "sha512-ywPWvcDMeH+z9gQq5qYHCCy+ethsk4goepZ45GLD63fOu0YcNecQxi64nDs3qluZB+murG3/D4dJ7+dGctcCQQ==",</w:t>
            </w:r>
          </w:p>
          <w:p w14:paraId="33E1416A" w14:textId="77777777" w:rsidR="00801B5C" w:rsidRPr="00FD40C3" w:rsidRDefault="00801B5C" w:rsidP="00801B5C">
            <w:pPr>
              <w:pStyle w:val="Code"/>
              <w:rPr>
                <w:lang w:val="id-ID"/>
              </w:rPr>
            </w:pPr>
            <w:r w:rsidRPr="00FD40C3">
              <w:rPr>
                <w:lang w:val="id-ID"/>
              </w:rPr>
              <w:t xml:space="preserve">      "dependencies": {</w:t>
            </w:r>
          </w:p>
          <w:p w14:paraId="63974EDB" w14:textId="77777777" w:rsidR="00801B5C" w:rsidRPr="00FD40C3" w:rsidRDefault="00801B5C" w:rsidP="00801B5C">
            <w:pPr>
              <w:pStyle w:val="Code"/>
              <w:rPr>
                <w:lang w:val="id-ID"/>
              </w:rPr>
            </w:pPr>
            <w:r w:rsidRPr="00FD40C3">
              <w:rPr>
                <w:lang w:val="id-ID"/>
              </w:rPr>
              <w:t xml:space="preserve">        "append-field": "^1.0.0",</w:t>
            </w:r>
          </w:p>
          <w:p w14:paraId="3EB90F1C" w14:textId="77777777" w:rsidR="00801B5C" w:rsidRPr="00FD40C3" w:rsidRDefault="00801B5C" w:rsidP="00801B5C">
            <w:pPr>
              <w:pStyle w:val="Code"/>
              <w:rPr>
                <w:lang w:val="id-ID"/>
              </w:rPr>
            </w:pPr>
            <w:r w:rsidRPr="00FD40C3">
              <w:rPr>
                <w:lang w:val="id-ID"/>
              </w:rPr>
              <w:t xml:space="preserve">        "busboy": "^1.0.0",</w:t>
            </w:r>
          </w:p>
          <w:p w14:paraId="5C85800F" w14:textId="77777777" w:rsidR="00801B5C" w:rsidRPr="00FD40C3" w:rsidRDefault="00801B5C" w:rsidP="00801B5C">
            <w:pPr>
              <w:pStyle w:val="Code"/>
              <w:rPr>
                <w:lang w:val="id-ID"/>
              </w:rPr>
            </w:pPr>
            <w:r w:rsidRPr="00FD40C3">
              <w:rPr>
                <w:lang w:val="id-ID"/>
              </w:rPr>
              <w:t xml:space="preserve">        "concat-stream": "^1.5.2",</w:t>
            </w:r>
          </w:p>
          <w:p w14:paraId="088EA5F4" w14:textId="77777777" w:rsidR="00801B5C" w:rsidRPr="00FD40C3" w:rsidRDefault="00801B5C" w:rsidP="00801B5C">
            <w:pPr>
              <w:pStyle w:val="Code"/>
              <w:rPr>
                <w:lang w:val="id-ID"/>
              </w:rPr>
            </w:pPr>
            <w:r w:rsidRPr="00FD40C3">
              <w:rPr>
                <w:lang w:val="id-ID"/>
              </w:rPr>
              <w:t xml:space="preserve">        "mkdirp": "^0.5.4",</w:t>
            </w:r>
          </w:p>
          <w:p w14:paraId="638147B2" w14:textId="77777777" w:rsidR="00801B5C" w:rsidRPr="00FD40C3" w:rsidRDefault="00801B5C" w:rsidP="00801B5C">
            <w:pPr>
              <w:pStyle w:val="Code"/>
              <w:rPr>
                <w:lang w:val="id-ID"/>
              </w:rPr>
            </w:pPr>
            <w:r w:rsidRPr="00FD40C3">
              <w:rPr>
                <w:lang w:val="id-ID"/>
              </w:rPr>
              <w:t xml:space="preserve">        "object-assign": "^4.1.1",</w:t>
            </w:r>
          </w:p>
          <w:p w14:paraId="71A8717F" w14:textId="77777777" w:rsidR="00801B5C" w:rsidRPr="00FD40C3" w:rsidRDefault="00801B5C" w:rsidP="00801B5C">
            <w:pPr>
              <w:pStyle w:val="Code"/>
              <w:rPr>
                <w:lang w:val="id-ID"/>
              </w:rPr>
            </w:pPr>
            <w:r w:rsidRPr="00FD40C3">
              <w:rPr>
                <w:lang w:val="id-ID"/>
              </w:rPr>
              <w:t xml:space="preserve">        "type-is": "^1.6.4",</w:t>
            </w:r>
          </w:p>
          <w:p w14:paraId="6616FC50" w14:textId="77777777" w:rsidR="00801B5C" w:rsidRPr="00FD40C3" w:rsidRDefault="00801B5C" w:rsidP="00801B5C">
            <w:pPr>
              <w:pStyle w:val="Code"/>
              <w:rPr>
                <w:lang w:val="id-ID"/>
              </w:rPr>
            </w:pPr>
            <w:r w:rsidRPr="00FD40C3">
              <w:rPr>
                <w:lang w:val="id-ID"/>
              </w:rPr>
              <w:t xml:space="preserve">        "xtend": "^4.0.0"</w:t>
            </w:r>
          </w:p>
          <w:p w14:paraId="1ADA678D" w14:textId="77777777" w:rsidR="00801B5C" w:rsidRPr="00FD40C3" w:rsidRDefault="00801B5C" w:rsidP="00801B5C">
            <w:pPr>
              <w:pStyle w:val="Code"/>
              <w:rPr>
                <w:lang w:val="id-ID"/>
              </w:rPr>
            </w:pPr>
            <w:r w:rsidRPr="00FD40C3">
              <w:rPr>
                <w:lang w:val="id-ID"/>
              </w:rPr>
              <w:t xml:space="preserve">      },</w:t>
            </w:r>
          </w:p>
          <w:p w14:paraId="47C34192" w14:textId="77777777" w:rsidR="00801B5C" w:rsidRPr="00FD40C3" w:rsidRDefault="00801B5C" w:rsidP="00801B5C">
            <w:pPr>
              <w:pStyle w:val="Code"/>
              <w:rPr>
                <w:lang w:val="id-ID"/>
              </w:rPr>
            </w:pPr>
            <w:r w:rsidRPr="00FD40C3">
              <w:rPr>
                <w:lang w:val="id-ID"/>
              </w:rPr>
              <w:t xml:space="preserve">      "engines": {</w:t>
            </w:r>
          </w:p>
          <w:p w14:paraId="28B76478" w14:textId="77777777" w:rsidR="00801B5C" w:rsidRPr="00FD40C3" w:rsidRDefault="00801B5C" w:rsidP="00801B5C">
            <w:pPr>
              <w:pStyle w:val="Code"/>
              <w:rPr>
                <w:lang w:val="id-ID"/>
              </w:rPr>
            </w:pPr>
            <w:r w:rsidRPr="00FD40C3">
              <w:rPr>
                <w:lang w:val="id-ID"/>
              </w:rPr>
              <w:t xml:space="preserve">        "node": "&gt;= 6.0.0"</w:t>
            </w:r>
          </w:p>
          <w:p w14:paraId="1E960EB0" w14:textId="77777777" w:rsidR="00801B5C" w:rsidRPr="00FD40C3" w:rsidRDefault="00801B5C" w:rsidP="00801B5C">
            <w:pPr>
              <w:pStyle w:val="Code"/>
              <w:rPr>
                <w:lang w:val="id-ID"/>
              </w:rPr>
            </w:pPr>
            <w:r w:rsidRPr="00FD40C3">
              <w:rPr>
                <w:lang w:val="id-ID"/>
              </w:rPr>
              <w:t xml:space="preserve">      }</w:t>
            </w:r>
          </w:p>
          <w:p w14:paraId="7DBE2729" w14:textId="77777777" w:rsidR="00801B5C" w:rsidRPr="00FD40C3" w:rsidRDefault="00801B5C" w:rsidP="00801B5C">
            <w:pPr>
              <w:pStyle w:val="Code"/>
              <w:rPr>
                <w:lang w:val="id-ID"/>
              </w:rPr>
            </w:pPr>
            <w:r w:rsidRPr="00FD40C3">
              <w:rPr>
                <w:lang w:val="id-ID"/>
              </w:rPr>
              <w:t xml:space="preserve">    },</w:t>
            </w:r>
          </w:p>
          <w:p w14:paraId="02F15D10" w14:textId="77777777" w:rsidR="00801B5C" w:rsidRPr="00FD40C3" w:rsidRDefault="00801B5C" w:rsidP="00801B5C">
            <w:pPr>
              <w:pStyle w:val="Code"/>
              <w:rPr>
                <w:lang w:val="id-ID"/>
              </w:rPr>
            </w:pPr>
            <w:r w:rsidRPr="00FD40C3">
              <w:rPr>
                <w:lang w:val="id-ID"/>
              </w:rPr>
              <w:t xml:space="preserve">    "node_modules/negotiator": {</w:t>
            </w:r>
          </w:p>
          <w:p w14:paraId="008BEA62" w14:textId="77777777" w:rsidR="00801B5C" w:rsidRPr="00FD40C3" w:rsidRDefault="00801B5C" w:rsidP="00801B5C">
            <w:pPr>
              <w:pStyle w:val="Code"/>
              <w:rPr>
                <w:lang w:val="id-ID"/>
              </w:rPr>
            </w:pPr>
            <w:r w:rsidRPr="00FD40C3">
              <w:rPr>
                <w:lang w:val="id-ID"/>
              </w:rPr>
              <w:t xml:space="preserve">      "version": "0.6.3",</w:t>
            </w:r>
          </w:p>
          <w:p w14:paraId="12AB7498" w14:textId="77777777" w:rsidR="00801B5C" w:rsidRPr="00FD40C3" w:rsidRDefault="00801B5C" w:rsidP="00801B5C">
            <w:pPr>
              <w:pStyle w:val="Code"/>
              <w:rPr>
                <w:lang w:val="id-ID"/>
              </w:rPr>
            </w:pPr>
            <w:r w:rsidRPr="00FD40C3">
              <w:rPr>
                <w:lang w:val="id-ID"/>
              </w:rPr>
              <w:t xml:space="preserve">      "resolved": "https://registry.npmjs.org/negotiator/-/negotiator-0.6.3.tgz",</w:t>
            </w:r>
          </w:p>
          <w:p w14:paraId="56A49E2A" w14:textId="77777777" w:rsidR="00801B5C" w:rsidRPr="00FD40C3" w:rsidRDefault="00801B5C" w:rsidP="00801B5C">
            <w:pPr>
              <w:pStyle w:val="Code"/>
              <w:rPr>
                <w:lang w:val="id-ID"/>
              </w:rPr>
            </w:pPr>
            <w:r w:rsidRPr="00FD40C3">
              <w:rPr>
                <w:lang w:val="id-ID"/>
              </w:rPr>
              <w:t xml:space="preserve">      "integrity": "sha512-+EUsqGPLsM+j/zdChZjsnX51g4XrHFOIXwfnCVPGlQk/k5giakcKsuxCObBRu6DSm9opw/O6slWbJdghQM4bBg==",</w:t>
            </w:r>
          </w:p>
          <w:p w14:paraId="04548BC2" w14:textId="77777777" w:rsidR="00801B5C" w:rsidRPr="00FD40C3" w:rsidRDefault="00801B5C" w:rsidP="00801B5C">
            <w:pPr>
              <w:pStyle w:val="Code"/>
              <w:rPr>
                <w:lang w:val="id-ID"/>
              </w:rPr>
            </w:pPr>
            <w:r w:rsidRPr="00FD40C3">
              <w:rPr>
                <w:lang w:val="id-ID"/>
              </w:rPr>
              <w:t xml:space="preserve">      "engines": {</w:t>
            </w:r>
          </w:p>
          <w:p w14:paraId="3A8236A4" w14:textId="77777777" w:rsidR="00801B5C" w:rsidRPr="00FD40C3" w:rsidRDefault="00801B5C" w:rsidP="00801B5C">
            <w:pPr>
              <w:pStyle w:val="Code"/>
              <w:rPr>
                <w:lang w:val="id-ID"/>
              </w:rPr>
            </w:pPr>
            <w:r w:rsidRPr="00FD40C3">
              <w:rPr>
                <w:lang w:val="id-ID"/>
              </w:rPr>
              <w:t xml:space="preserve">        "node": "&gt;= 0.6"</w:t>
            </w:r>
          </w:p>
          <w:p w14:paraId="30770F04" w14:textId="77777777" w:rsidR="00801B5C" w:rsidRPr="00FD40C3" w:rsidRDefault="00801B5C" w:rsidP="00801B5C">
            <w:pPr>
              <w:pStyle w:val="Code"/>
              <w:rPr>
                <w:lang w:val="id-ID"/>
              </w:rPr>
            </w:pPr>
            <w:r w:rsidRPr="00FD40C3">
              <w:rPr>
                <w:lang w:val="id-ID"/>
              </w:rPr>
              <w:t xml:space="preserve">      }</w:t>
            </w:r>
          </w:p>
          <w:p w14:paraId="6287D355" w14:textId="77777777" w:rsidR="00801B5C" w:rsidRPr="00FD40C3" w:rsidRDefault="00801B5C" w:rsidP="00801B5C">
            <w:pPr>
              <w:pStyle w:val="Code"/>
              <w:rPr>
                <w:lang w:val="id-ID"/>
              </w:rPr>
            </w:pPr>
            <w:r w:rsidRPr="00FD40C3">
              <w:rPr>
                <w:lang w:val="id-ID"/>
              </w:rPr>
              <w:t xml:space="preserve">    },</w:t>
            </w:r>
          </w:p>
          <w:p w14:paraId="0FC35DA4" w14:textId="77777777" w:rsidR="00801B5C" w:rsidRPr="00FD40C3" w:rsidRDefault="00801B5C" w:rsidP="00801B5C">
            <w:pPr>
              <w:pStyle w:val="Code"/>
              <w:rPr>
                <w:lang w:val="id-ID"/>
              </w:rPr>
            </w:pPr>
            <w:r w:rsidRPr="00FD40C3">
              <w:rPr>
                <w:lang w:val="id-ID"/>
              </w:rPr>
              <w:t xml:space="preserve">    "node_modules/nodemon": {</w:t>
            </w:r>
          </w:p>
          <w:p w14:paraId="54EC166C" w14:textId="77777777" w:rsidR="00801B5C" w:rsidRPr="00FD40C3" w:rsidRDefault="00801B5C" w:rsidP="00801B5C">
            <w:pPr>
              <w:pStyle w:val="Code"/>
              <w:rPr>
                <w:lang w:val="id-ID"/>
              </w:rPr>
            </w:pPr>
            <w:r w:rsidRPr="00FD40C3">
              <w:rPr>
                <w:lang w:val="id-ID"/>
              </w:rPr>
              <w:t xml:space="preserve">      "version": "2.0.22",</w:t>
            </w:r>
          </w:p>
          <w:p w14:paraId="00250FC5" w14:textId="77777777" w:rsidR="00801B5C" w:rsidRPr="00FD40C3" w:rsidRDefault="00801B5C" w:rsidP="00801B5C">
            <w:pPr>
              <w:pStyle w:val="Code"/>
              <w:rPr>
                <w:lang w:val="id-ID"/>
              </w:rPr>
            </w:pPr>
            <w:r w:rsidRPr="00FD40C3">
              <w:rPr>
                <w:lang w:val="id-ID"/>
              </w:rPr>
              <w:t xml:space="preserve">      "resolved": "https://registry.npmjs.org/nodemon/-/nodemon-2.0.22.tgz",</w:t>
            </w:r>
          </w:p>
          <w:p w14:paraId="28DAA693" w14:textId="77777777" w:rsidR="00801B5C" w:rsidRPr="00FD40C3" w:rsidRDefault="00801B5C" w:rsidP="00801B5C">
            <w:pPr>
              <w:pStyle w:val="Code"/>
              <w:rPr>
                <w:lang w:val="id-ID"/>
              </w:rPr>
            </w:pPr>
            <w:r w:rsidRPr="00FD40C3">
              <w:rPr>
                <w:lang w:val="id-ID"/>
              </w:rPr>
              <w:t xml:space="preserve">      "integrity": "sha512-</w:t>
            </w:r>
            <w:r w:rsidRPr="00FD40C3">
              <w:rPr>
                <w:lang w:val="id-ID"/>
              </w:rPr>
              <w:lastRenderedPageBreak/>
              <w:t>B8YqaKMmyuCO7BowF1Z1/mkPqLk6cs/l63Ojtd6otKjMx47Dq1utxfRxcavH1I7VSaL8n5BUaoutadnsX3AAVQ==",</w:t>
            </w:r>
          </w:p>
          <w:p w14:paraId="67351D1C" w14:textId="77777777" w:rsidR="00801B5C" w:rsidRPr="00FD40C3" w:rsidRDefault="00801B5C" w:rsidP="00801B5C">
            <w:pPr>
              <w:pStyle w:val="Code"/>
              <w:rPr>
                <w:lang w:val="id-ID"/>
              </w:rPr>
            </w:pPr>
            <w:r w:rsidRPr="00FD40C3">
              <w:rPr>
                <w:lang w:val="id-ID"/>
              </w:rPr>
              <w:t xml:space="preserve">      "dependencies": {</w:t>
            </w:r>
          </w:p>
          <w:p w14:paraId="7BAA9CE0" w14:textId="77777777" w:rsidR="00801B5C" w:rsidRPr="00FD40C3" w:rsidRDefault="00801B5C" w:rsidP="00801B5C">
            <w:pPr>
              <w:pStyle w:val="Code"/>
              <w:rPr>
                <w:lang w:val="id-ID"/>
              </w:rPr>
            </w:pPr>
            <w:r w:rsidRPr="00FD40C3">
              <w:rPr>
                <w:lang w:val="id-ID"/>
              </w:rPr>
              <w:t xml:space="preserve">        "chokidar": "^3.5.2",</w:t>
            </w:r>
          </w:p>
          <w:p w14:paraId="5B51382E" w14:textId="77777777" w:rsidR="00801B5C" w:rsidRPr="00FD40C3" w:rsidRDefault="00801B5C" w:rsidP="00801B5C">
            <w:pPr>
              <w:pStyle w:val="Code"/>
              <w:rPr>
                <w:lang w:val="id-ID"/>
              </w:rPr>
            </w:pPr>
            <w:r w:rsidRPr="00FD40C3">
              <w:rPr>
                <w:lang w:val="id-ID"/>
              </w:rPr>
              <w:t xml:space="preserve">        "debug": "^3.2.7",</w:t>
            </w:r>
          </w:p>
          <w:p w14:paraId="55E531D3" w14:textId="77777777" w:rsidR="00801B5C" w:rsidRPr="00FD40C3" w:rsidRDefault="00801B5C" w:rsidP="00801B5C">
            <w:pPr>
              <w:pStyle w:val="Code"/>
              <w:rPr>
                <w:lang w:val="id-ID"/>
              </w:rPr>
            </w:pPr>
            <w:r w:rsidRPr="00FD40C3">
              <w:rPr>
                <w:lang w:val="id-ID"/>
              </w:rPr>
              <w:t xml:space="preserve">        "ignore-by-default": "^1.0.1",</w:t>
            </w:r>
          </w:p>
          <w:p w14:paraId="54B541D2" w14:textId="77777777" w:rsidR="00801B5C" w:rsidRPr="00FD40C3" w:rsidRDefault="00801B5C" w:rsidP="00801B5C">
            <w:pPr>
              <w:pStyle w:val="Code"/>
              <w:rPr>
                <w:lang w:val="id-ID"/>
              </w:rPr>
            </w:pPr>
            <w:r w:rsidRPr="00FD40C3">
              <w:rPr>
                <w:lang w:val="id-ID"/>
              </w:rPr>
              <w:t xml:space="preserve">        "minimatch": "^3.1.2",</w:t>
            </w:r>
          </w:p>
          <w:p w14:paraId="48AAEAC8" w14:textId="77777777" w:rsidR="00801B5C" w:rsidRPr="00FD40C3" w:rsidRDefault="00801B5C" w:rsidP="00801B5C">
            <w:pPr>
              <w:pStyle w:val="Code"/>
              <w:rPr>
                <w:lang w:val="id-ID"/>
              </w:rPr>
            </w:pPr>
            <w:r w:rsidRPr="00FD40C3">
              <w:rPr>
                <w:lang w:val="id-ID"/>
              </w:rPr>
              <w:t xml:space="preserve">        "pstree.remy": "^1.1.8",</w:t>
            </w:r>
          </w:p>
          <w:p w14:paraId="5FFDDE29" w14:textId="77777777" w:rsidR="00801B5C" w:rsidRPr="00FD40C3" w:rsidRDefault="00801B5C" w:rsidP="00801B5C">
            <w:pPr>
              <w:pStyle w:val="Code"/>
              <w:rPr>
                <w:lang w:val="id-ID"/>
              </w:rPr>
            </w:pPr>
            <w:r w:rsidRPr="00FD40C3">
              <w:rPr>
                <w:lang w:val="id-ID"/>
              </w:rPr>
              <w:t xml:space="preserve">        "semver": "^5.7.1",</w:t>
            </w:r>
          </w:p>
          <w:p w14:paraId="2940AD21" w14:textId="77777777" w:rsidR="00801B5C" w:rsidRPr="00FD40C3" w:rsidRDefault="00801B5C" w:rsidP="00801B5C">
            <w:pPr>
              <w:pStyle w:val="Code"/>
              <w:rPr>
                <w:lang w:val="id-ID"/>
              </w:rPr>
            </w:pPr>
            <w:r w:rsidRPr="00FD40C3">
              <w:rPr>
                <w:lang w:val="id-ID"/>
              </w:rPr>
              <w:t xml:space="preserve">        "simple-update-notifier": "^1.0.7",</w:t>
            </w:r>
          </w:p>
          <w:p w14:paraId="313E837C" w14:textId="77777777" w:rsidR="00801B5C" w:rsidRPr="00FD40C3" w:rsidRDefault="00801B5C" w:rsidP="00801B5C">
            <w:pPr>
              <w:pStyle w:val="Code"/>
              <w:rPr>
                <w:lang w:val="id-ID"/>
              </w:rPr>
            </w:pPr>
            <w:r w:rsidRPr="00FD40C3">
              <w:rPr>
                <w:lang w:val="id-ID"/>
              </w:rPr>
              <w:t xml:space="preserve">        "supports-color": "^5.5.0",</w:t>
            </w:r>
          </w:p>
          <w:p w14:paraId="4647043D" w14:textId="77777777" w:rsidR="00801B5C" w:rsidRPr="00FD40C3" w:rsidRDefault="00801B5C" w:rsidP="00801B5C">
            <w:pPr>
              <w:pStyle w:val="Code"/>
              <w:rPr>
                <w:lang w:val="id-ID"/>
              </w:rPr>
            </w:pPr>
            <w:r w:rsidRPr="00FD40C3">
              <w:rPr>
                <w:lang w:val="id-ID"/>
              </w:rPr>
              <w:t xml:space="preserve">        "touch": "^3.1.0",</w:t>
            </w:r>
          </w:p>
          <w:p w14:paraId="2D7A69FC" w14:textId="77777777" w:rsidR="00801B5C" w:rsidRPr="00FD40C3" w:rsidRDefault="00801B5C" w:rsidP="00801B5C">
            <w:pPr>
              <w:pStyle w:val="Code"/>
              <w:rPr>
                <w:lang w:val="id-ID"/>
              </w:rPr>
            </w:pPr>
            <w:r w:rsidRPr="00FD40C3">
              <w:rPr>
                <w:lang w:val="id-ID"/>
              </w:rPr>
              <w:t xml:space="preserve">        "undefsafe": "^2.0.5"</w:t>
            </w:r>
          </w:p>
          <w:p w14:paraId="4C40A982" w14:textId="77777777" w:rsidR="00801B5C" w:rsidRPr="00FD40C3" w:rsidRDefault="00801B5C" w:rsidP="00801B5C">
            <w:pPr>
              <w:pStyle w:val="Code"/>
              <w:rPr>
                <w:lang w:val="id-ID"/>
              </w:rPr>
            </w:pPr>
            <w:r w:rsidRPr="00FD40C3">
              <w:rPr>
                <w:lang w:val="id-ID"/>
              </w:rPr>
              <w:t xml:space="preserve">      },</w:t>
            </w:r>
          </w:p>
          <w:p w14:paraId="67B3CC92" w14:textId="77777777" w:rsidR="00801B5C" w:rsidRPr="00FD40C3" w:rsidRDefault="00801B5C" w:rsidP="00801B5C">
            <w:pPr>
              <w:pStyle w:val="Code"/>
              <w:rPr>
                <w:lang w:val="id-ID"/>
              </w:rPr>
            </w:pPr>
            <w:r w:rsidRPr="00FD40C3">
              <w:rPr>
                <w:lang w:val="id-ID"/>
              </w:rPr>
              <w:t xml:space="preserve">      "bin": {</w:t>
            </w:r>
          </w:p>
          <w:p w14:paraId="77BBEFE7" w14:textId="77777777" w:rsidR="00801B5C" w:rsidRPr="00FD40C3" w:rsidRDefault="00801B5C" w:rsidP="00801B5C">
            <w:pPr>
              <w:pStyle w:val="Code"/>
              <w:rPr>
                <w:lang w:val="id-ID"/>
              </w:rPr>
            </w:pPr>
            <w:r w:rsidRPr="00FD40C3">
              <w:rPr>
                <w:lang w:val="id-ID"/>
              </w:rPr>
              <w:t xml:space="preserve">        "nodemon": "bin/nodemon.js"</w:t>
            </w:r>
          </w:p>
          <w:p w14:paraId="7FEF5C36" w14:textId="77777777" w:rsidR="00801B5C" w:rsidRPr="00FD40C3" w:rsidRDefault="00801B5C" w:rsidP="00801B5C">
            <w:pPr>
              <w:pStyle w:val="Code"/>
              <w:rPr>
                <w:lang w:val="id-ID"/>
              </w:rPr>
            </w:pPr>
            <w:r w:rsidRPr="00FD40C3">
              <w:rPr>
                <w:lang w:val="id-ID"/>
              </w:rPr>
              <w:t xml:space="preserve">      },</w:t>
            </w:r>
          </w:p>
          <w:p w14:paraId="1CB18805" w14:textId="77777777" w:rsidR="00801B5C" w:rsidRPr="00FD40C3" w:rsidRDefault="00801B5C" w:rsidP="00801B5C">
            <w:pPr>
              <w:pStyle w:val="Code"/>
              <w:rPr>
                <w:lang w:val="id-ID"/>
              </w:rPr>
            </w:pPr>
            <w:r w:rsidRPr="00FD40C3">
              <w:rPr>
                <w:lang w:val="id-ID"/>
              </w:rPr>
              <w:t xml:space="preserve">      "engines": {</w:t>
            </w:r>
          </w:p>
          <w:p w14:paraId="61BBD9CB" w14:textId="77777777" w:rsidR="00801B5C" w:rsidRPr="00FD40C3" w:rsidRDefault="00801B5C" w:rsidP="00801B5C">
            <w:pPr>
              <w:pStyle w:val="Code"/>
              <w:rPr>
                <w:lang w:val="id-ID"/>
              </w:rPr>
            </w:pPr>
            <w:r w:rsidRPr="00FD40C3">
              <w:rPr>
                <w:lang w:val="id-ID"/>
              </w:rPr>
              <w:t xml:space="preserve">        "node": "&gt;=8.10.0"</w:t>
            </w:r>
          </w:p>
          <w:p w14:paraId="7E9F2080" w14:textId="77777777" w:rsidR="00801B5C" w:rsidRPr="00FD40C3" w:rsidRDefault="00801B5C" w:rsidP="00801B5C">
            <w:pPr>
              <w:pStyle w:val="Code"/>
              <w:rPr>
                <w:lang w:val="id-ID"/>
              </w:rPr>
            </w:pPr>
            <w:r w:rsidRPr="00FD40C3">
              <w:rPr>
                <w:lang w:val="id-ID"/>
              </w:rPr>
              <w:t xml:space="preserve">      },</w:t>
            </w:r>
          </w:p>
          <w:p w14:paraId="39AED3F3" w14:textId="77777777" w:rsidR="00801B5C" w:rsidRPr="00FD40C3" w:rsidRDefault="00801B5C" w:rsidP="00801B5C">
            <w:pPr>
              <w:pStyle w:val="Code"/>
              <w:rPr>
                <w:lang w:val="id-ID"/>
              </w:rPr>
            </w:pPr>
            <w:r w:rsidRPr="00FD40C3">
              <w:rPr>
                <w:lang w:val="id-ID"/>
              </w:rPr>
              <w:t xml:space="preserve">      "funding": {</w:t>
            </w:r>
          </w:p>
          <w:p w14:paraId="0305D817" w14:textId="77777777" w:rsidR="00801B5C" w:rsidRPr="00FD40C3" w:rsidRDefault="00801B5C" w:rsidP="00801B5C">
            <w:pPr>
              <w:pStyle w:val="Code"/>
              <w:rPr>
                <w:lang w:val="id-ID"/>
              </w:rPr>
            </w:pPr>
            <w:r w:rsidRPr="00FD40C3">
              <w:rPr>
                <w:lang w:val="id-ID"/>
              </w:rPr>
              <w:t xml:space="preserve">        "type": "opencollective",</w:t>
            </w:r>
          </w:p>
          <w:p w14:paraId="123F906C" w14:textId="77777777" w:rsidR="00801B5C" w:rsidRPr="00FD40C3" w:rsidRDefault="00801B5C" w:rsidP="00801B5C">
            <w:pPr>
              <w:pStyle w:val="Code"/>
              <w:rPr>
                <w:lang w:val="id-ID"/>
              </w:rPr>
            </w:pPr>
            <w:r w:rsidRPr="00FD40C3">
              <w:rPr>
                <w:lang w:val="id-ID"/>
              </w:rPr>
              <w:t xml:space="preserve">        "url": "https://opencollective.com/nodemon"</w:t>
            </w:r>
          </w:p>
          <w:p w14:paraId="2B943D34" w14:textId="77777777" w:rsidR="00801B5C" w:rsidRPr="00FD40C3" w:rsidRDefault="00801B5C" w:rsidP="00801B5C">
            <w:pPr>
              <w:pStyle w:val="Code"/>
              <w:rPr>
                <w:lang w:val="id-ID"/>
              </w:rPr>
            </w:pPr>
            <w:r w:rsidRPr="00FD40C3">
              <w:rPr>
                <w:lang w:val="id-ID"/>
              </w:rPr>
              <w:t xml:space="preserve">      }</w:t>
            </w:r>
          </w:p>
          <w:p w14:paraId="70FCC6AF" w14:textId="77777777" w:rsidR="00801B5C" w:rsidRPr="00FD40C3" w:rsidRDefault="00801B5C" w:rsidP="00801B5C">
            <w:pPr>
              <w:pStyle w:val="Code"/>
              <w:rPr>
                <w:lang w:val="id-ID"/>
              </w:rPr>
            </w:pPr>
            <w:r w:rsidRPr="00FD40C3">
              <w:rPr>
                <w:lang w:val="id-ID"/>
              </w:rPr>
              <w:t xml:space="preserve">    },</w:t>
            </w:r>
          </w:p>
          <w:p w14:paraId="2C5F1CC3" w14:textId="77777777" w:rsidR="00801B5C" w:rsidRPr="00FD40C3" w:rsidRDefault="00801B5C" w:rsidP="00801B5C">
            <w:pPr>
              <w:pStyle w:val="Code"/>
              <w:rPr>
                <w:lang w:val="id-ID"/>
              </w:rPr>
            </w:pPr>
            <w:r w:rsidRPr="00FD40C3">
              <w:rPr>
                <w:lang w:val="id-ID"/>
              </w:rPr>
              <w:t xml:space="preserve">    "node_modules/nodemon/node_modules/debug": {</w:t>
            </w:r>
          </w:p>
          <w:p w14:paraId="57DF41F9" w14:textId="77777777" w:rsidR="00801B5C" w:rsidRPr="00FD40C3" w:rsidRDefault="00801B5C" w:rsidP="00801B5C">
            <w:pPr>
              <w:pStyle w:val="Code"/>
              <w:rPr>
                <w:lang w:val="id-ID"/>
              </w:rPr>
            </w:pPr>
            <w:r w:rsidRPr="00FD40C3">
              <w:rPr>
                <w:lang w:val="id-ID"/>
              </w:rPr>
              <w:t xml:space="preserve">      "version": "3.2.7",</w:t>
            </w:r>
          </w:p>
          <w:p w14:paraId="2AF2E532" w14:textId="77777777" w:rsidR="00801B5C" w:rsidRPr="00FD40C3" w:rsidRDefault="00801B5C" w:rsidP="00801B5C">
            <w:pPr>
              <w:pStyle w:val="Code"/>
              <w:rPr>
                <w:lang w:val="id-ID"/>
              </w:rPr>
            </w:pPr>
            <w:r w:rsidRPr="00FD40C3">
              <w:rPr>
                <w:lang w:val="id-ID"/>
              </w:rPr>
              <w:t xml:space="preserve">      "resolved": "https://registry.npmjs.org/debug/-/debug-3.2.7.tgz",</w:t>
            </w:r>
          </w:p>
          <w:p w14:paraId="434F6CAE" w14:textId="77777777" w:rsidR="00801B5C" w:rsidRPr="00FD40C3" w:rsidRDefault="00801B5C" w:rsidP="00801B5C">
            <w:pPr>
              <w:pStyle w:val="Code"/>
              <w:rPr>
                <w:lang w:val="id-ID"/>
              </w:rPr>
            </w:pPr>
            <w:r w:rsidRPr="00FD40C3">
              <w:rPr>
                <w:lang w:val="id-ID"/>
              </w:rPr>
              <w:t xml:space="preserve">      "integrity": "sha512-CFjzYYAi4ThfiQvizrFQevTTXHtnCqWfe7x1AhgEscTz6ZbLbfoLRLPugTQyBth6f8ZERVUSyWHFD/7Wu4t1XQ==",</w:t>
            </w:r>
          </w:p>
          <w:p w14:paraId="59092DEB" w14:textId="77777777" w:rsidR="00801B5C" w:rsidRPr="00FD40C3" w:rsidRDefault="00801B5C" w:rsidP="00801B5C">
            <w:pPr>
              <w:pStyle w:val="Code"/>
              <w:rPr>
                <w:lang w:val="id-ID"/>
              </w:rPr>
            </w:pPr>
            <w:r w:rsidRPr="00FD40C3">
              <w:rPr>
                <w:lang w:val="id-ID"/>
              </w:rPr>
              <w:t xml:space="preserve">      "dependencies": {</w:t>
            </w:r>
          </w:p>
          <w:p w14:paraId="503380FD" w14:textId="77777777" w:rsidR="00801B5C" w:rsidRPr="00FD40C3" w:rsidRDefault="00801B5C" w:rsidP="00801B5C">
            <w:pPr>
              <w:pStyle w:val="Code"/>
              <w:rPr>
                <w:lang w:val="id-ID"/>
              </w:rPr>
            </w:pPr>
            <w:r w:rsidRPr="00FD40C3">
              <w:rPr>
                <w:lang w:val="id-ID"/>
              </w:rPr>
              <w:t xml:space="preserve">        "ms": "^2.1.1"</w:t>
            </w:r>
          </w:p>
          <w:p w14:paraId="62E843F9" w14:textId="77777777" w:rsidR="00801B5C" w:rsidRPr="00FD40C3" w:rsidRDefault="00801B5C" w:rsidP="00801B5C">
            <w:pPr>
              <w:pStyle w:val="Code"/>
              <w:rPr>
                <w:lang w:val="id-ID"/>
              </w:rPr>
            </w:pPr>
            <w:r w:rsidRPr="00FD40C3">
              <w:rPr>
                <w:lang w:val="id-ID"/>
              </w:rPr>
              <w:t xml:space="preserve">      }</w:t>
            </w:r>
          </w:p>
          <w:p w14:paraId="03848E0A" w14:textId="77777777" w:rsidR="00801B5C" w:rsidRPr="00FD40C3" w:rsidRDefault="00801B5C" w:rsidP="00801B5C">
            <w:pPr>
              <w:pStyle w:val="Code"/>
              <w:rPr>
                <w:lang w:val="id-ID"/>
              </w:rPr>
            </w:pPr>
            <w:r w:rsidRPr="00FD40C3">
              <w:rPr>
                <w:lang w:val="id-ID"/>
              </w:rPr>
              <w:t xml:space="preserve">    },</w:t>
            </w:r>
          </w:p>
          <w:p w14:paraId="0F49BC4D" w14:textId="77777777" w:rsidR="00801B5C" w:rsidRPr="00FD40C3" w:rsidRDefault="00801B5C" w:rsidP="00801B5C">
            <w:pPr>
              <w:pStyle w:val="Code"/>
              <w:rPr>
                <w:lang w:val="id-ID"/>
              </w:rPr>
            </w:pPr>
            <w:r w:rsidRPr="00FD40C3">
              <w:rPr>
                <w:lang w:val="id-ID"/>
              </w:rPr>
              <w:t xml:space="preserve">    "node_modules/nodemon/node_modules/has-flag": {</w:t>
            </w:r>
          </w:p>
          <w:p w14:paraId="1AC97EF6" w14:textId="77777777" w:rsidR="00801B5C" w:rsidRPr="00FD40C3" w:rsidRDefault="00801B5C" w:rsidP="00801B5C">
            <w:pPr>
              <w:pStyle w:val="Code"/>
              <w:rPr>
                <w:lang w:val="id-ID"/>
              </w:rPr>
            </w:pPr>
            <w:r w:rsidRPr="00FD40C3">
              <w:rPr>
                <w:lang w:val="id-ID"/>
              </w:rPr>
              <w:t xml:space="preserve">      "version": "3.0.0",</w:t>
            </w:r>
          </w:p>
          <w:p w14:paraId="3F18648E" w14:textId="77777777" w:rsidR="00801B5C" w:rsidRPr="00FD40C3" w:rsidRDefault="00801B5C" w:rsidP="00801B5C">
            <w:pPr>
              <w:pStyle w:val="Code"/>
              <w:rPr>
                <w:lang w:val="id-ID"/>
              </w:rPr>
            </w:pPr>
            <w:r w:rsidRPr="00FD40C3">
              <w:rPr>
                <w:lang w:val="id-ID"/>
              </w:rPr>
              <w:t xml:space="preserve">      "resolved": "https://registry.npmjs.org/has-flag/-/has-flag-3.0.0.tgz",</w:t>
            </w:r>
          </w:p>
          <w:p w14:paraId="25D6767A" w14:textId="77777777" w:rsidR="00801B5C" w:rsidRPr="00FD40C3" w:rsidRDefault="00801B5C" w:rsidP="00801B5C">
            <w:pPr>
              <w:pStyle w:val="Code"/>
              <w:rPr>
                <w:lang w:val="id-ID"/>
              </w:rPr>
            </w:pPr>
            <w:r w:rsidRPr="00FD40C3">
              <w:rPr>
                <w:lang w:val="id-ID"/>
              </w:rPr>
              <w:t xml:space="preserve">      "integrity": "sha512-sKJf1+ceQBr4SMkvQnBDNDtf4TXpVhVGateu0t918bl30FnbE2m4vNLX+VWe/dpjlb+HugGYzW7uQXH98HPEYw==",</w:t>
            </w:r>
          </w:p>
          <w:p w14:paraId="2F8BE676" w14:textId="77777777" w:rsidR="00801B5C" w:rsidRPr="00FD40C3" w:rsidRDefault="00801B5C" w:rsidP="00801B5C">
            <w:pPr>
              <w:pStyle w:val="Code"/>
              <w:rPr>
                <w:lang w:val="id-ID"/>
              </w:rPr>
            </w:pPr>
            <w:r w:rsidRPr="00FD40C3">
              <w:rPr>
                <w:lang w:val="id-ID"/>
              </w:rPr>
              <w:t xml:space="preserve">      "engines": {</w:t>
            </w:r>
          </w:p>
          <w:p w14:paraId="251502ED" w14:textId="77777777" w:rsidR="00801B5C" w:rsidRPr="00FD40C3" w:rsidRDefault="00801B5C" w:rsidP="00801B5C">
            <w:pPr>
              <w:pStyle w:val="Code"/>
              <w:rPr>
                <w:lang w:val="id-ID"/>
              </w:rPr>
            </w:pPr>
            <w:r w:rsidRPr="00FD40C3">
              <w:rPr>
                <w:lang w:val="id-ID"/>
              </w:rPr>
              <w:t xml:space="preserve">        "node": "&gt;=4"</w:t>
            </w:r>
          </w:p>
          <w:p w14:paraId="321E1192" w14:textId="77777777" w:rsidR="00801B5C" w:rsidRPr="00FD40C3" w:rsidRDefault="00801B5C" w:rsidP="00801B5C">
            <w:pPr>
              <w:pStyle w:val="Code"/>
              <w:rPr>
                <w:lang w:val="id-ID"/>
              </w:rPr>
            </w:pPr>
            <w:r w:rsidRPr="00FD40C3">
              <w:rPr>
                <w:lang w:val="id-ID"/>
              </w:rPr>
              <w:t xml:space="preserve">      }</w:t>
            </w:r>
          </w:p>
          <w:p w14:paraId="4694CEDA" w14:textId="77777777" w:rsidR="00801B5C" w:rsidRPr="00FD40C3" w:rsidRDefault="00801B5C" w:rsidP="00801B5C">
            <w:pPr>
              <w:pStyle w:val="Code"/>
              <w:rPr>
                <w:lang w:val="id-ID"/>
              </w:rPr>
            </w:pPr>
            <w:r w:rsidRPr="00FD40C3">
              <w:rPr>
                <w:lang w:val="id-ID"/>
              </w:rPr>
              <w:t xml:space="preserve">    },</w:t>
            </w:r>
          </w:p>
          <w:p w14:paraId="55D05F9B" w14:textId="77777777" w:rsidR="00801B5C" w:rsidRPr="00FD40C3" w:rsidRDefault="00801B5C" w:rsidP="00801B5C">
            <w:pPr>
              <w:pStyle w:val="Code"/>
              <w:rPr>
                <w:lang w:val="id-ID"/>
              </w:rPr>
            </w:pPr>
            <w:r w:rsidRPr="00FD40C3">
              <w:rPr>
                <w:lang w:val="id-ID"/>
              </w:rPr>
              <w:t xml:space="preserve">    "node_modules/nodemon/node_modules/ms": {</w:t>
            </w:r>
          </w:p>
          <w:p w14:paraId="35F0920E" w14:textId="77777777" w:rsidR="00801B5C" w:rsidRPr="00FD40C3" w:rsidRDefault="00801B5C" w:rsidP="00801B5C">
            <w:pPr>
              <w:pStyle w:val="Code"/>
              <w:rPr>
                <w:lang w:val="id-ID"/>
              </w:rPr>
            </w:pPr>
            <w:r w:rsidRPr="00FD40C3">
              <w:rPr>
                <w:lang w:val="id-ID"/>
              </w:rPr>
              <w:t xml:space="preserve">      "version": "2.1.3",</w:t>
            </w:r>
          </w:p>
          <w:p w14:paraId="691FE745" w14:textId="77777777" w:rsidR="00801B5C" w:rsidRPr="00FD40C3" w:rsidRDefault="00801B5C" w:rsidP="00801B5C">
            <w:pPr>
              <w:pStyle w:val="Code"/>
              <w:rPr>
                <w:lang w:val="id-ID"/>
              </w:rPr>
            </w:pPr>
            <w:r w:rsidRPr="00FD40C3">
              <w:rPr>
                <w:lang w:val="id-ID"/>
              </w:rPr>
              <w:t xml:space="preserve">      "resolved": "https://registry.npmjs.org/ms/-/ms-2.1.3.tgz",</w:t>
            </w:r>
          </w:p>
          <w:p w14:paraId="07F82726" w14:textId="77777777" w:rsidR="00801B5C" w:rsidRPr="00FD40C3" w:rsidRDefault="00801B5C" w:rsidP="00801B5C">
            <w:pPr>
              <w:pStyle w:val="Code"/>
              <w:rPr>
                <w:lang w:val="id-ID"/>
              </w:rPr>
            </w:pPr>
            <w:r w:rsidRPr="00FD40C3">
              <w:rPr>
                <w:lang w:val="id-ID"/>
              </w:rPr>
              <w:t xml:space="preserve">      "integrity": "sha512-6FlzubTLZG3J2a/NVCAleEhjzq5oxgHyaCU9yYXvcLsvoVaHJq/s5xXI6/XXP6tz7R9xAOtHnSO/tXtF3WRTlA=="</w:t>
            </w:r>
          </w:p>
          <w:p w14:paraId="5602918E" w14:textId="77777777" w:rsidR="00801B5C" w:rsidRPr="00FD40C3" w:rsidRDefault="00801B5C" w:rsidP="00801B5C">
            <w:pPr>
              <w:pStyle w:val="Code"/>
              <w:rPr>
                <w:lang w:val="id-ID"/>
              </w:rPr>
            </w:pPr>
            <w:r w:rsidRPr="00FD40C3">
              <w:rPr>
                <w:lang w:val="id-ID"/>
              </w:rPr>
              <w:t xml:space="preserve">    },</w:t>
            </w:r>
          </w:p>
          <w:p w14:paraId="3B96C9A1" w14:textId="77777777" w:rsidR="00801B5C" w:rsidRPr="00FD40C3" w:rsidRDefault="00801B5C" w:rsidP="00801B5C">
            <w:pPr>
              <w:pStyle w:val="Code"/>
              <w:rPr>
                <w:lang w:val="id-ID"/>
              </w:rPr>
            </w:pPr>
            <w:r w:rsidRPr="00FD40C3">
              <w:rPr>
                <w:lang w:val="id-ID"/>
              </w:rPr>
              <w:t xml:space="preserve">    "node_modules/nodemon/node_modules/supports-color": {</w:t>
            </w:r>
          </w:p>
          <w:p w14:paraId="22C2058C" w14:textId="77777777" w:rsidR="00801B5C" w:rsidRPr="00FD40C3" w:rsidRDefault="00801B5C" w:rsidP="00801B5C">
            <w:pPr>
              <w:pStyle w:val="Code"/>
              <w:rPr>
                <w:lang w:val="id-ID"/>
              </w:rPr>
            </w:pPr>
            <w:r w:rsidRPr="00FD40C3">
              <w:rPr>
                <w:lang w:val="id-ID"/>
              </w:rPr>
              <w:t xml:space="preserve">      "version": "5.5.0",</w:t>
            </w:r>
          </w:p>
          <w:p w14:paraId="085BA075" w14:textId="77777777" w:rsidR="00801B5C" w:rsidRPr="00FD40C3" w:rsidRDefault="00801B5C" w:rsidP="00801B5C">
            <w:pPr>
              <w:pStyle w:val="Code"/>
              <w:rPr>
                <w:lang w:val="id-ID"/>
              </w:rPr>
            </w:pPr>
            <w:r w:rsidRPr="00FD40C3">
              <w:rPr>
                <w:lang w:val="id-ID"/>
              </w:rPr>
              <w:t xml:space="preserve">      "resolved": "https://registry.npmjs.org/supports-color/-/supports-color-5.5.0.tgz",</w:t>
            </w:r>
          </w:p>
          <w:p w14:paraId="3E275EC1" w14:textId="77777777" w:rsidR="00801B5C" w:rsidRPr="00FD40C3" w:rsidRDefault="00801B5C" w:rsidP="00801B5C">
            <w:pPr>
              <w:pStyle w:val="Code"/>
              <w:rPr>
                <w:lang w:val="id-ID"/>
              </w:rPr>
            </w:pPr>
            <w:r w:rsidRPr="00FD40C3">
              <w:rPr>
                <w:lang w:val="id-ID"/>
              </w:rPr>
              <w:t xml:space="preserve">      "integrity": "sha512-</w:t>
            </w:r>
            <w:r w:rsidRPr="00FD40C3">
              <w:rPr>
                <w:lang w:val="id-ID"/>
              </w:rPr>
              <w:lastRenderedPageBreak/>
              <w:t>QjVjwdXIt408MIiAqCX4oUKsgU2EqAGzs2Ppkm4aQYbjm+ZEWEcW4SfFNTr4uMNZma0ey4f5lgLrkB0aX0QMow==",</w:t>
            </w:r>
          </w:p>
          <w:p w14:paraId="076AD913" w14:textId="77777777" w:rsidR="00801B5C" w:rsidRPr="00FD40C3" w:rsidRDefault="00801B5C" w:rsidP="00801B5C">
            <w:pPr>
              <w:pStyle w:val="Code"/>
              <w:rPr>
                <w:lang w:val="id-ID"/>
              </w:rPr>
            </w:pPr>
            <w:r w:rsidRPr="00FD40C3">
              <w:rPr>
                <w:lang w:val="id-ID"/>
              </w:rPr>
              <w:t xml:space="preserve">      "dependencies": {</w:t>
            </w:r>
          </w:p>
          <w:p w14:paraId="291661E8" w14:textId="77777777" w:rsidR="00801B5C" w:rsidRPr="00FD40C3" w:rsidRDefault="00801B5C" w:rsidP="00801B5C">
            <w:pPr>
              <w:pStyle w:val="Code"/>
              <w:rPr>
                <w:lang w:val="id-ID"/>
              </w:rPr>
            </w:pPr>
            <w:r w:rsidRPr="00FD40C3">
              <w:rPr>
                <w:lang w:val="id-ID"/>
              </w:rPr>
              <w:t xml:space="preserve">        "has-flag": "^3.0.0"</w:t>
            </w:r>
          </w:p>
          <w:p w14:paraId="5AB6B701" w14:textId="77777777" w:rsidR="00801B5C" w:rsidRPr="00FD40C3" w:rsidRDefault="00801B5C" w:rsidP="00801B5C">
            <w:pPr>
              <w:pStyle w:val="Code"/>
              <w:rPr>
                <w:lang w:val="id-ID"/>
              </w:rPr>
            </w:pPr>
            <w:r w:rsidRPr="00FD40C3">
              <w:rPr>
                <w:lang w:val="id-ID"/>
              </w:rPr>
              <w:t xml:space="preserve">      },</w:t>
            </w:r>
          </w:p>
          <w:p w14:paraId="2E978445" w14:textId="77777777" w:rsidR="00801B5C" w:rsidRPr="00FD40C3" w:rsidRDefault="00801B5C" w:rsidP="00801B5C">
            <w:pPr>
              <w:pStyle w:val="Code"/>
              <w:rPr>
                <w:lang w:val="id-ID"/>
              </w:rPr>
            </w:pPr>
            <w:r w:rsidRPr="00FD40C3">
              <w:rPr>
                <w:lang w:val="id-ID"/>
              </w:rPr>
              <w:t xml:space="preserve">      "engines": {</w:t>
            </w:r>
          </w:p>
          <w:p w14:paraId="05BA1BEB" w14:textId="77777777" w:rsidR="00801B5C" w:rsidRPr="00FD40C3" w:rsidRDefault="00801B5C" w:rsidP="00801B5C">
            <w:pPr>
              <w:pStyle w:val="Code"/>
              <w:rPr>
                <w:lang w:val="id-ID"/>
              </w:rPr>
            </w:pPr>
            <w:r w:rsidRPr="00FD40C3">
              <w:rPr>
                <w:lang w:val="id-ID"/>
              </w:rPr>
              <w:t xml:space="preserve">        "node": "&gt;=4"</w:t>
            </w:r>
          </w:p>
          <w:p w14:paraId="4FCDB979" w14:textId="77777777" w:rsidR="00801B5C" w:rsidRPr="00FD40C3" w:rsidRDefault="00801B5C" w:rsidP="00801B5C">
            <w:pPr>
              <w:pStyle w:val="Code"/>
              <w:rPr>
                <w:lang w:val="id-ID"/>
              </w:rPr>
            </w:pPr>
            <w:r w:rsidRPr="00FD40C3">
              <w:rPr>
                <w:lang w:val="id-ID"/>
              </w:rPr>
              <w:t xml:space="preserve">      }</w:t>
            </w:r>
          </w:p>
          <w:p w14:paraId="22512C27" w14:textId="77777777" w:rsidR="00801B5C" w:rsidRPr="00FD40C3" w:rsidRDefault="00801B5C" w:rsidP="00801B5C">
            <w:pPr>
              <w:pStyle w:val="Code"/>
              <w:rPr>
                <w:lang w:val="id-ID"/>
              </w:rPr>
            </w:pPr>
            <w:r w:rsidRPr="00FD40C3">
              <w:rPr>
                <w:lang w:val="id-ID"/>
              </w:rPr>
              <w:t xml:space="preserve">    },</w:t>
            </w:r>
          </w:p>
          <w:p w14:paraId="1F179BCD" w14:textId="77777777" w:rsidR="00801B5C" w:rsidRPr="00FD40C3" w:rsidRDefault="00801B5C" w:rsidP="00801B5C">
            <w:pPr>
              <w:pStyle w:val="Code"/>
              <w:rPr>
                <w:lang w:val="id-ID"/>
              </w:rPr>
            </w:pPr>
            <w:r w:rsidRPr="00FD40C3">
              <w:rPr>
                <w:lang w:val="id-ID"/>
              </w:rPr>
              <w:t xml:space="preserve">    "node_modules/nopt": {</w:t>
            </w:r>
          </w:p>
          <w:p w14:paraId="67C0D3D3" w14:textId="77777777" w:rsidR="00801B5C" w:rsidRPr="00FD40C3" w:rsidRDefault="00801B5C" w:rsidP="00801B5C">
            <w:pPr>
              <w:pStyle w:val="Code"/>
              <w:rPr>
                <w:lang w:val="id-ID"/>
              </w:rPr>
            </w:pPr>
            <w:r w:rsidRPr="00FD40C3">
              <w:rPr>
                <w:lang w:val="id-ID"/>
              </w:rPr>
              <w:t xml:space="preserve">      "version": "1.0.10",</w:t>
            </w:r>
          </w:p>
          <w:p w14:paraId="6B8B2303" w14:textId="77777777" w:rsidR="00801B5C" w:rsidRPr="00FD40C3" w:rsidRDefault="00801B5C" w:rsidP="00801B5C">
            <w:pPr>
              <w:pStyle w:val="Code"/>
              <w:rPr>
                <w:lang w:val="id-ID"/>
              </w:rPr>
            </w:pPr>
            <w:r w:rsidRPr="00FD40C3">
              <w:rPr>
                <w:lang w:val="id-ID"/>
              </w:rPr>
              <w:t xml:space="preserve">      "resolved": "https://registry.npmjs.org/nopt/-/nopt-1.0.10.tgz",</w:t>
            </w:r>
          </w:p>
          <w:p w14:paraId="53CB105E" w14:textId="77777777" w:rsidR="00801B5C" w:rsidRPr="00FD40C3" w:rsidRDefault="00801B5C" w:rsidP="00801B5C">
            <w:pPr>
              <w:pStyle w:val="Code"/>
              <w:rPr>
                <w:lang w:val="id-ID"/>
              </w:rPr>
            </w:pPr>
            <w:r w:rsidRPr="00FD40C3">
              <w:rPr>
                <w:lang w:val="id-ID"/>
              </w:rPr>
              <w:t xml:space="preserve">      "integrity": "sha512-NWmpvLSqUrgrAC9HCuxEvb+PSloHpqVu+FqcO4eeF2h5qYRhA7ev6KvelyQAKtegUbC6RypJnlEOhd8vloNKYg==",</w:t>
            </w:r>
          </w:p>
          <w:p w14:paraId="303FBDBE" w14:textId="77777777" w:rsidR="00801B5C" w:rsidRPr="00FD40C3" w:rsidRDefault="00801B5C" w:rsidP="00801B5C">
            <w:pPr>
              <w:pStyle w:val="Code"/>
              <w:rPr>
                <w:lang w:val="id-ID"/>
              </w:rPr>
            </w:pPr>
            <w:r w:rsidRPr="00FD40C3">
              <w:rPr>
                <w:lang w:val="id-ID"/>
              </w:rPr>
              <w:t xml:space="preserve">      "dependencies": {</w:t>
            </w:r>
          </w:p>
          <w:p w14:paraId="185EE277" w14:textId="77777777" w:rsidR="00801B5C" w:rsidRPr="00FD40C3" w:rsidRDefault="00801B5C" w:rsidP="00801B5C">
            <w:pPr>
              <w:pStyle w:val="Code"/>
              <w:rPr>
                <w:lang w:val="id-ID"/>
              </w:rPr>
            </w:pPr>
            <w:r w:rsidRPr="00FD40C3">
              <w:rPr>
                <w:lang w:val="id-ID"/>
              </w:rPr>
              <w:t xml:space="preserve">        "abbrev": "1"</w:t>
            </w:r>
          </w:p>
          <w:p w14:paraId="0B22AACD" w14:textId="77777777" w:rsidR="00801B5C" w:rsidRPr="00FD40C3" w:rsidRDefault="00801B5C" w:rsidP="00801B5C">
            <w:pPr>
              <w:pStyle w:val="Code"/>
              <w:rPr>
                <w:lang w:val="id-ID"/>
              </w:rPr>
            </w:pPr>
            <w:r w:rsidRPr="00FD40C3">
              <w:rPr>
                <w:lang w:val="id-ID"/>
              </w:rPr>
              <w:t xml:space="preserve">      },</w:t>
            </w:r>
          </w:p>
          <w:p w14:paraId="4BFF3D75" w14:textId="77777777" w:rsidR="00801B5C" w:rsidRPr="00FD40C3" w:rsidRDefault="00801B5C" w:rsidP="00801B5C">
            <w:pPr>
              <w:pStyle w:val="Code"/>
              <w:rPr>
                <w:lang w:val="id-ID"/>
              </w:rPr>
            </w:pPr>
            <w:r w:rsidRPr="00FD40C3">
              <w:rPr>
                <w:lang w:val="id-ID"/>
              </w:rPr>
              <w:t xml:space="preserve">      "bin": {</w:t>
            </w:r>
          </w:p>
          <w:p w14:paraId="19E59A2E" w14:textId="77777777" w:rsidR="00801B5C" w:rsidRPr="00FD40C3" w:rsidRDefault="00801B5C" w:rsidP="00801B5C">
            <w:pPr>
              <w:pStyle w:val="Code"/>
              <w:rPr>
                <w:lang w:val="id-ID"/>
              </w:rPr>
            </w:pPr>
            <w:r w:rsidRPr="00FD40C3">
              <w:rPr>
                <w:lang w:val="id-ID"/>
              </w:rPr>
              <w:t xml:space="preserve">        "nopt": "bin/nopt.js"</w:t>
            </w:r>
          </w:p>
          <w:p w14:paraId="1858A709" w14:textId="77777777" w:rsidR="00801B5C" w:rsidRPr="00FD40C3" w:rsidRDefault="00801B5C" w:rsidP="00801B5C">
            <w:pPr>
              <w:pStyle w:val="Code"/>
              <w:rPr>
                <w:lang w:val="id-ID"/>
              </w:rPr>
            </w:pPr>
            <w:r w:rsidRPr="00FD40C3">
              <w:rPr>
                <w:lang w:val="id-ID"/>
              </w:rPr>
              <w:t xml:space="preserve">      },</w:t>
            </w:r>
          </w:p>
          <w:p w14:paraId="1C0CD352" w14:textId="77777777" w:rsidR="00801B5C" w:rsidRPr="00FD40C3" w:rsidRDefault="00801B5C" w:rsidP="00801B5C">
            <w:pPr>
              <w:pStyle w:val="Code"/>
              <w:rPr>
                <w:lang w:val="id-ID"/>
              </w:rPr>
            </w:pPr>
            <w:r w:rsidRPr="00FD40C3">
              <w:rPr>
                <w:lang w:val="id-ID"/>
              </w:rPr>
              <w:t xml:space="preserve">      "engines": {</w:t>
            </w:r>
          </w:p>
          <w:p w14:paraId="3313BC78" w14:textId="77777777" w:rsidR="00801B5C" w:rsidRPr="00FD40C3" w:rsidRDefault="00801B5C" w:rsidP="00801B5C">
            <w:pPr>
              <w:pStyle w:val="Code"/>
              <w:rPr>
                <w:lang w:val="id-ID"/>
              </w:rPr>
            </w:pPr>
            <w:r w:rsidRPr="00FD40C3">
              <w:rPr>
                <w:lang w:val="id-ID"/>
              </w:rPr>
              <w:t xml:space="preserve">        "node": "*"</w:t>
            </w:r>
          </w:p>
          <w:p w14:paraId="17320C9B" w14:textId="77777777" w:rsidR="00801B5C" w:rsidRPr="00FD40C3" w:rsidRDefault="00801B5C" w:rsidP="00801B5C">
            <w:pPr>
              <w:pStyle w:val="Code"/>
              <w:rPr>
                <w:lang w:val="id-ID"/>
              </w:rPr>
            </w:pPr>
            <w:r w:rsidRPr="00FD40C3">
              <w:rPr>
                <w:lang w:val="id-ID"/>
              </w:rPr>
              <w:t xml:space="preserve">      }</w:t>
            </w:r>
          </w:p>
          <w:p w14:paraId="761A54F2" w14:textId="77777777" w:rsidR="00801B5C" w:rsidRPr="00FD40C3" w:rsidRDefault="00801B5C" w:rsidP="00801B5C">
            <w:pPr>
              <w:pStyle w:val="Code"/>
              <w:rPr>
                <w:lang w:val="id-ID"/>
              </w:rPr>
            </w:pPr>
            <w:r w:rsidRPr="00FD40C3">
              <w:rPr>
                <w:lang w:val="id-ID"/>
              </w:rPr>
              <w:t xml:space="preserve">    },</w:t>
            </w:r>
          </w:p>
          <w:p w14:paraId="6B39C26B" w14:textId="77777777" w:rsidR="00801B5C" w:rsidRPr="00FD40C3" w:rsidRDefault="00801B5C" w:rsidP="00801B5C">
            <w:pPr>
              <w:pStyle w:val="Code"/>
              <w:rPr>
                <w:lang w:val="id-ID"/>
              </w:rPr>
            </w:pPr>
            <w:r w:rsidRPr="00FD40C3">
              <w:rPr>
                <w:lang w:val="id-ID"/>
              </w:rPr>
              <w:t xml:space="preserve">    "node_modules/normalize-path": {</w:t>
            </w:r>
          </w:p>
          <w:p w14:paraId="21E4827A" w14:textId="77777777" w:rsidR="00801B5C" w:rsidRPr="00FD40C3" w:rsidRDefault="00801B5C" w:rsidP="00801B5C">
            <w:pPr>
              <w:pStyle w:val="Code"/>
              <w:rPr>
                <w:lang w:val="id-ID"/>
              </w:rPr>
            </w:pPr>
            <w:r w:rsidRPr="00FD40C3">
              <w:rPr>
                <w:lang w:val="id-ID"/>
              </w:rPr>
              <w:t xml:space="preserve">      "version": "3.0.0",</w:t>
            </w:r>
          </w:p>
          <w:p w14:paraId="566E42AF" w14:textId="77777777" w:rsidR="00801B5C" w:rsidRPr="00FD40C3" w:rsidRDefault="00801B5C" w:rsidP="00801B5C">
            <w:pPr>
              <w:pStyle w:val="Code"/>
              <w:rPr>
                <w:lang w:val="id-ID"/>
              </w:rPr>
            </w:pPr>
            <w:r w:rsidRPr="00FD40C3">
              <w:rPr>
                <w:lang w:val="id-ID"/>
              </w:rPr>
              <w:t xml:space="preserve">      "resolved": "https://registry.npmjs.org/normalize-path/-/normalize-path-3.0.0.tgz",</w:t>
            </w:r>
          </w:p>
          <w:p w14:paraId="5F010E89" w14:textId="77777777" w:rsidR="00801B5C" w:rsidRPr="00FD40C3" w:rsidRDefault="00801B5C" w:rsidP="00801B5C">
            <w:pPr>
              <w:pStyle w:val="Code"/>
              <w:rPr>
                <w:lang w:val="id-ID"/>
              </w:rPr>
            </w:pPr>
            <w:r w:rsidRPr="00FD40C3">
              <w:rPr>
                <w:lang w:val="id-ID"/>
              </w:rPr>
              <w:t xml:space="preserve">      "integrity": "sha512-6eZs5Ls3WtCisHWp9S2GUy8dqkpGi4BVSz3GaqiE6ezub0512ESztXUwUB6C6IKbQkY2Pnb/mD4WYojCRwcwLA==",</w:t>
            </w:r>
          </w:p>
          <w:p w14:paraId="46978B3D" w14:textId="77777777" w:rsidR="00801B5C" w:rsidRPr="00FD40C3" w:rsidRDefault="00801B5C" w:rsidP="00801B5C">
            <w:pPr>
              <w:pStyle w:val="Code"/>
              <w:rPr>
                <w:lang w:val="id-ID"/>
              </w:rPr>
            </w:pPr>
            <w:r w:rsidRPr="00FD40C3">
              <w:rPr>
                <w:lang w:val="id-ID"/>
              </w:rPr>
              <w:t xml:space="preserve">      "engines": {</w:t>
            </w:r>
          </w:p>
          <w:p w14:paraId="3EC58B76" w14:textId="77777777" w:rsidR="00801B5C" w:rsidRPr="00FD40C3" w:rsidRDefault="00801B5C" w:rsidP="00801B5C">
            <w:pPr>
              <w:pStyle w:val="Code"/>
              <w:rPr>
                <w:lang w:val="id-ID"/>
              </w:rPr>
            </w:pPr>
            <w:r w:rsidRPr="00FD40C3">
              <w:rPr>
                <w:lang w:val="id-ID"/>
              </w:rPr>
              <w:t xml:space="preserve">        "node": "&gt;=0.10.0"</w:t>
            </w:r>
          </w:p>
          <w:p w14:paraId="3B8401B6" w14:textId="77777777" w:rsidR="00801B5C" w:rsidRPr="00FD40C3" w:rsidRDefault="00801B5C" w:rsidP="00801B5C">
            <w:pPr>
              <w:pStyle w:val="Code"/>
              <w:rPr>
                <w:lang w:val="id-ID"/>
              </w:rPr>
            </w:pPr>
            <w:r w:rsidRPr="00FD40C3">
              <w:rPr>
                <w:lang w:val="id-ID"/>
              </w:rPr>
              <w:t xml:space="preserve">      }</w:t>
            </w:r>
          </w:p>
          <w:p w14:paraId="524286C5" w14:textId="77777777" w:rsidR="00801B5C" w:rsidRPr="00FD40C3" w:rsidRDefault="00801B5C" w:rsidP="00801B5C">
            <w:pPr>
              <w:pStyle w:val="Code"/>
              <w:rPr>
                <w:lang w:val="id-ID"/>
              </w:rPr>
            </w:pPr>
            <w:r w:rsidRPr="00FD40C3">
              <w:rPr>
                <w:lang w:val="id-ID"/>
              </w:rPr>
              <w:t xml:space="preserve">    },</w:t>
            </w:r>
          </w:p>
          <w:p w14:paraId="5D3923BC" w14:textId="77777777" w:rsidR="00801B5C" w:rsidRPr="00FD40C3" w:rsidRDefault="00801B5C" w:rsidP="00801B5C">
            <w:pPr>
              <w:pStyle w:val="Code"/>
              <w:rPr>
                <w:lang w:val="id-ID"/>
              </w:rPr>
            </w:pPr>
            <w:r w:rsidRPr="00FD40C3">
              <w:rPr>
                <w:lang w:val="id-ID"/>
              </w:rPr>
              <w:t xml:space="preserve">    "node_modules/object-assign": {</w:t>
            </w:r>
          </w:p>
          <w:p w14:paraId="741CB9E9" w14:textId="77777777" w:rsidR="00801B5C" w:rsidRPr="00FD40C3" w:rsidRDefault="00801B5C" w:rsidP="00801B5C">
            <w:pPr>
              <w:pStyle w:val="Code"/>
              <w:rPr>
                <w:lang w:val="id-ID"/>
              </w:rPr>
            </w:pPr>
            <w:r w:rsidRPr="00FD40C3">
              <w:rPr>
                <w:lang w:val="id-ID"/>
              </w:rPr>
              <w:t xml:space="preserve">      "version": "4.1.1",</w:t>
            </w:r>
          </w:p>
          <w:p w14:paraId="0D151EF3" w14:textId="77777777" w:rsidR="00801B5C" w:rsidRPr="00FD40C3" w:rsidRDefault="00801B5C" w:rsidP="00801B5C">
            <w:pPr>
              <w:pStyle w:val="Code"/>
              <w:rPr>
                <w:lang w:val="id-ID"/>
              </w:rPr>
            </w:pPr>
            <w:r w:rsidRPr="00FD40C3">
              <w:rPr>
                <w:lang w:val="id-ID"/>
              </w:rPr>
              <w:t xml:space="preserve">      "resolved": "https://registry.npmjs.org/object-assign/-/object-assign-4.1.1.tgz",</w:t>
            </w:r>
          </w:p>
          <w:p w14:paraId="7E511B21" w14:textId="77777777" w:rsidR="00801B5C" w:rsidRPr="00FD40C3" w:rsidRDefault="00801B5C" w:rsidP="00801B5C">
            <w:pPr>
              <w:pStyle w:val="Code"/>
              <w:rPr>
                <w:lang w:val="id-ID"/>
              </w:rPr>
            </w:pPr>
            <w:r w:rsidRPr="00FD40C3">
              <w:rPr>
                <w:lang w:val="id-ID"/>
              </w:rPr>
              <w:t xml:space="preserve">      "integrity": "sha512-rJgTQnkUnH1sFw8yT6VSU3zD3sWmu6sZhIseY8VX+GRu3P6F7Fu+JNDoXfklElbLJSnc3FUQHVe4cU5hj+BcUg==",</w:t>
            </w:r>
          </w:p>
          <w:p w14:paraId="088AAC70" w14:textId="77777777" w:rsidR="00801B5C" w:rsidRPr="00FD40C3" w:rsidRDefault="00801B5C" w:rsidP="00801B5C">
            <w:pPr>
              <w:pStyle w:val="Code"/>
              <w:rPr>
                <w:lang w:val="id-ID"/>
              </w:rPr>
            </w:pPr>
            <w:r w:rsidRPr="00FD40C3">
              <w:rPr>
                <w:lang w:val="id-ID"/>
              </w:rPr>
              <w:t xml:space="preserve">      "engines": {</w:t>
            </w:r>
          </w:p>
          <w:p w14:paraId="4B060A72" w14:textId="77777777" w:rsidR="00801B5C" w:rsidRPr="00FD40C3" w:rsidRDefault="00801B5C" w:rsidP="00801B5C">
            <w:pPr>
              <w:pStyle w:val="Code"/>
              <w:rPr>
                <w:lang w:val="id-ID"/>
              </w:rPr>
            </w:pPr>
            <w:r w:rsidRPr="00FD40C3">
              <w:rPr>
                <w:lang w:val="id-ID"/>
              </w:rPr>
              <w:t xml:space="preserve">        "node": "&gt;=0.10.0"</w:t>
            </w:r>
          </w:p>
          <w:p w14:paraId="41CB9560" w14:textId="77777777" w:rsidR="00801B5C" w:rsidRPr="00FD40C3" w:rsidRDefault="00801B5C" w:rsidP="00801B5C">
            <w:pPr>
              <w:pStyle w:val="Code"/>
              <w:rPr>
                <w:lang w:val="id-ID"/>
              </w:rPr>
            </w:pPr>
            <w:r w:rsidRPr="00FD40C3">
              <w:rPr>
                <w:lang w:val="id-ID"/>
              </w:rPr>
              <w:t xml:space="preserve">      }</w:t>
            </w:r>
          </w:p>
          <w:p w14:paraId="3A2E552C" w14:textId="77777777" w:rsidR="00801B5C" w:rsidRPr="00FD40C3" w:rsidRDefault="00801B5C" w:rsidP="00801B5C">
            <w:pPr>
              <w:pStyle w:val="Code"/>
              <w:rPr>
                <w:lang w:val="id-ID"/>
              </w:rPr>
            </w:pPr>
            <w:r w:rsidRPr="00FD40C3">
              <w:rPr>
                <w:lang w:val="id-ID"/>
              </w:rPr>
              <w:t xml:space="preserve">    },</w:t>
            </w:r>
          </w:p>
          <w:p w14:paraId="1E8655E6" w14:textId="77777777" w:rsidR="00801B5C" w:rsidRPr="00FD40C3" w:rsidRDefault="00801B5C" w:rsidP="00801B5C">
            <w:pPr>
              <w:pStyle w:val="Code"/>
              <w:rPr>
                <w:lang w:val="id-ID"/>
              </w:rPr>
            </w:pPr>
            <w:r w:rsidRPr="00FD40C3">
              <w:rPr>
                <w:lang w:val="id-ID"/>
              </w:rPr>
              <w:t xml:space="preserve">    "node_modules/object-inspect": {</w:t>
            </w:r>
          </w:p>
          <w:p w14:paraId="229A1506" w14:textId="77777777" w:rsidR="00801B5C" w:rsidRPr="00FD40C3" w:rsidRDefault="00801B5C" w:rsidP="00801B5C">
            <w:pPr>
              <w:pStyle w:val="Code"/>
              <w:rPr>
                <w:lang w:val="id-ID"/>
              </w:rPr>
            </w:pPr>
            <w:r w:rsidRPr="00FD40C3">
              <w:rPr>
                <w:lang w:val="id-ID"/>
              </w:rPr>
              <w:t xml:space="preserve">      "version": "1.12.3",</w:t>
            </w:r>
          </w:p>
          <w:p w14:paraId="0C255110" w14:textId="77777777" w:rsidR="00801B5C" w:rsidRPr="00FD40C3" w:rsidRDefault="00801B5C" w:rsidP="00801B5C">
            <w:pPr>
              <w:pStyle w:val="Code"/>
              <w:rPr>
                <w:lang w:val="id-ID"/>
              </w:rPr>
            </w:pPr>
            <w:r w:rsidRPr="00FD40C3">
              <w:rPr>
                <w:lang w:val="id-ID"/>
              </w:rPr>
              <w:t xml:space="preserve">      "resolved": "https://registry.npmjs.org/object-inspect/-/object-inspect-1.12.3.tgz",</w:t>
            </w:r>
          </w:p>
          <w:p w14:paraId="0EA38A0A" w14:textId="77777777" w:rsidR="00801B5C" w:rsidRPr="00FD40C3" w:rsidRDefault="00801B5C" w:rsidP="00801B5C">
            <w:pPr>
              <w:pStyle w:val="Code"/>
              <w:rPr>
                <w:lang w:val="id-ID"/>
              </w:rPr>
            </w:pPr>
            <w:r w:rsidRPr="00FD40C3">
              <w:rPr>
                <w:lang w:val="id-ID"/>
              </w:rPr>
              <w:t xml:space="preserve">      "integrity": "sha512-geUvdk7c+eizMNUDkRpW1wJwgfOiOeHbxBR/hLXK1aT6zmVSO0jsQcs7fj6MGw89jC/cjGfLcNOrtMYtGqm81g==",</w:t>
            </w:r>
          </w:p>
          <w:p w14:paraId="32F35017" w14:textId="77777777" w:rsidR="00801B5C" w:rsidRPr="00FD40C3" w:rsidRDefault="00801B5C" w:rsidP="00801B5C">
            <w:pPr>
              <w:pStyle w:val="Code"/>
              <w:rPr>
                <w:lang w:val="id-ID"/>
              </w:rPr>
            </w:pPr>
            <w:r w:rsidRPr="00FD40C3">
              <w:rPr>
                <w:lang w:val="id-ID"/>
              </w:rPr>
              <w:t xml:space="preserve">      "funding": {</w:t>
            </w:r>
          </w:p>
          <w:p w14:paraId="3B544D82" w14:textId="77777777" w:rsidR="00801B5C" w:rsidRPr="00FD40C3" w:rsidRDefault="00801B5C" w:rsidP="00801B5C">
            <w:pPr>
              <w:pStyle w:val="Code"/>
              <w:rPr>
                <w:lang w:val="id-ID"/>
              </w:rPr>
            </w:pPr>
            <w:r w:rsidRPr="00FD40C3">
              <w:rPr>
                <w:lang w:val="id-ID"/>
              </w:rPr>
              <w:t xml:space="preserve">        "url": "https://github.com/sponsors/ljharb"</w:t>
            </w:r>
          </w:p>
          <w:p w14:paraId="2C2E552F" w14:textId="77777777" w:rsidR="00801B5C" w:rsidRPr="00FD40C3" w:rsidRDefault="00801B5C" w:rsidP="00801B5C">
            <w:pPr>
              <w:pStyle w:val="Code"/>
              <w:rPr>
                <w:lang w:val="id-ID"/>
              </w:rPr>
            </w:pPr>
            <w:r w:rsidRPr="00FD40C3">
              <w:rPr>
                <w:lang w:val="id-ID"/>
              </w:rPr>
              <w:t xml:space="preserve">      }</w:t>
            </w:r>
          </w:p>
          <w:p w14:paraId="0886C791" w14:textId="77777777" w:rsidR="00801B5C" w:rsidRPr="00FD40C3" w:rsidRDefault="00801B5C" w:rsidP="00801B5C">
            <w:pPr>
              <w:pStyle w:val="Code"/>
              <w:rPr>
                <w:lang w:val="id-ID"/>
              </w:rPr>
            </w:pPr>
            <w:r w:rsidRPr="00FD40C3">
              <w:rPr>
                <w:lang w:val="id-ID"/>
              </w:rPr>
              <w:t xml:space="preserve">    },</w:t>
            </w:r>
          </w:p>
          <w:p w14:paraId="35A2B0D6" w14:textId="77777777" w:rsidR="00801B5C" w:rsidRPr="00FD40C3" w:rsidRDefault="00801B5C" w:rsidP="00801B5C">
            <w:pPr>
              <w:pStyle w:val="Code"/>
              <w:rPr>
                <w:lang w:val="id-ID"/>
              </w:rPr>
            </w:pPr>
            <w:r w:rsidRPr="00FD40C3">
              <w:rPr>
                <w:lang w:val="id-ID"/>
              </w:rPr>
              <w:lastRenderedPageBreak/>
              <w:t xml:space="preserve">    "node_modules/on-finished": {</w:t>
            </w:r>
          </w:p>
          <w:p w14:paraId="3D66CD32" w14:textId="77777777" w:rsidR="00801B5C" w:rsidRPr="00FD40C3" w:rsidRDefault="00801B5C" w:rsidP="00801B5C">
            <w:pPr>
              <w:pStyle w:val="Code"/>
              <w:rPr>
                <w:lang w:val="id-ID"/>
              </w:rPr>
            </w:pPr>
            <w:r w:rsidRPr="00FD40C3">
              <w:rPr>
                <w:lang w:val="id-ID"/>
              </w:rPr>
              <w:t xml:space="preserve">      "version": "2.4.1",</w:t>
            </w:r>
          </w:p>
          <w:p w14:paraId="2BDACDA2" w14:textId="77777777" w:rsidR="00801B5C" w:rsidRPr="00FD40C3" w:rsidRDefault="00801B5C" w:rsidP="00801B5C">
            <w:pPr>
              <w:pStyle w:val="Code"/>
              <w:rPr>
                <w:lang w:val="id-ID"/>
              </w:rPr>
            </w:pPr>
            <w:r w:rsidRPr="00FD40C3">
              <w:rPr>
                <w:lang w:val="id-ID"/>
              </w:rPr>
              <w:t xml:space="preserve">      "resolved": "https://registry.npmjs.org/on-finished/-/on-finished-2.4.1.tgz",</w:t>
            </w:r>
          </w:p>
          <w:p w14:paraId="040F8ADC" w14:textId="77777777" w:rsidR="00801B5C" w:rsidRPr="00FD40C3" w:rsidRDefault="00801B5C" w:rsidP="00801B5C">
            <w:pPr>
              <w:pStyle w:val="Code"/>
              <w:rPr>
                <w:lang w:val="id-ID"/>
              </w:rPr>
            </w:pPr>
            <w:r w:rsidRPr="00FD40C3">
              <w:rPr>
                <w:lang w:val="id-ID"/>
              </w:rPr>
              <w:t xml:space="preserve">      "integrity": "sha512-oVlzkg3ENAhCk2zdv7IJwd/QUD4z2RxRwpkcGY8psCVcCYZNq4wYnVWALHM+brtuJjePWiYF/ClmuDr8Ch5+kg==",</w:t>
            </w:r>
          </w:p>
          <w:p w14:paraId="634EC694" w14:textId="77777777" w:rsidR="00801B5C" w:rsidRPr="00FD40C3" w:rsidRDefault="00801B5C" w:rsidP="00801B5C">
            <w:pPr>
              <w:pStyle w:val="Code"/>
              <w:rPr>
                <w:lang w:val="id-ID"/>
              </w:rPr>
            </w:pPr>
            <w:r w:rsidRPr="00FD40C3">
              <w:rPr>
                <w:lang w:val="id-ID"/>
              </w:rPr>
              <w:t xml:space="preserve">      "dependencies": {</w:t>
            </w:r>
          </w:p>
          <w:p w14:paraId="6024FF7E" w14:textId="77777777" w:rsidR="00801B5C" w:rsidRPr="00FD40C3" w:rsidRDefault="00801B5C" w:rsidP="00801B5C">
            <w:pPr>
              <w:pStyle w:val="Code"/>
              <w:rPr>
                <w:lang w:val="id-ID"/>
              </w:rPr>
            </w:pPr>
            <w:r w:rsidRPr="00FD40C3">
              <w:rPr>
                <w:lang w:val="id-ID"/>
              </w:rPr>
              <w:t xml:space="preserve">        "ee-first": "1.1.1"</w:t>
            </w:r>
          </w:p>
          <w:p w14:paraId="066A7BEA" w14:textId="77777777" w:rsidR="00801B5C" w:rsidRPr="00FD40C3" w:rsidRDefault="00801B5C" w:rsidP="00801B5C">
            <w:pPr>
              <w:pStyle w:val="Code"/>
              <w:rPr>
                <w:lang w:val="id-ID"/>
              </w:rPr>
            </w:pPr>
            <w:r w:rsidRPr="00FD40C3">
              <w:rPr>
                <w:lang w:val="id-ID"/>
              </w:rPr>
              <w:t xml:space="preserve">      },</w:t>
            </w:r>
          </w:p>
          <w:p w14:paraId="3E206C24" w14:textId="77777777" w:rsidR="00801B5C" w:rsidRPr="00FD40C3" w:rsidRDefault="00801B5C" w:rsidP="00801B5C">
            <w:pPr>
              <w:pStyle w:val="Code"/>
              <w:rPr>
                <w:lang w:val="id-ID"/>
              </w:rPr>
            </w:pPr>
            <w:r w:rsidRPr="00FD40C3">
              <w:rPr>
                <w:lang w:val="id-ID"/>
              </w:rPr>
              <w:t xml:space="preserve">      "engines": {</w:t>
            </w:r>
          </w:p>
          <w:p w14:paraId="7CE17A64" w14:textId="77777777" w:rsidR="00801B5C" w:rsidRPr="00FD40C3" w:rsidRDefault="00801B5C" w:rsidP="00801B5C">
            <w:pPr>
              <w:pStyle w:val="Code"/>
              <w:rPr>
                <w:lang w:val="id-ID"/>
              </w:rPr>
            </w:pPr>
            <w:r w:rsidRPr="00FD40C3">
              <w:rPr>
                <w:lang w:val="id-ID"/>
              </w:rPr>
              <w:t xml:space="preserve">        "node": "&gt;= 0.8"</w:t>
            </w:r>
          </w:p>
          <w:p w14:paraId="71213BF2" w14:textId="77777777" w:rsidR="00801B5C" w:rsidRPr="00FD40C3" w:rsidRDefault="00801B5C" w:rsidP="00801B5C">
            <w:pPr>
              <w:pStyle w:val="Code"/>
              <w:rPr>
                <w:lang w:val="id-ID"/>
              </w:rPr>
            </w:pPr>
            <w:r w:rsidRPr="00FD40C3">
              <w:rPr>
                <w:lang w:val="id-ID"/>
              </w:rPr>
              <w:t xml:space="preserve">      }</w:t>
            </w:r>
          </w:p>
          <w:p w14:paraId="2305A93A" w14:textId="77777777" w:rsidR="00801B5C" w:rsidRPr="00FD40C3" w:rsidRDefault="00801B5C" w:rsidP="00801B5C">
            <w:pPr>
              <w:pStyle w:val="Code"/>
              <w:rPr>
                <w:lang w:val="id-ID"/>
              </w:rPr>
            </w:pPr>
            <w:r w:rsidRPr="00FD40C3">
              <w:rPr>
                <w:lang w:val="id-ID"/>
              </w:rPr>
              <w:t xml:space="preserve">    },</w:t>
            </w:r>
          </w:p>
          <w:p w14:paraId="2B39E8B8" w14:textId="77777777" w:rsidR="00801B5C" w:rsidRPr="00FD40C3" w:rsidRDefault="00801B5C" w:rsidP="00801B5C">
            <w:pPr>
              <w:pStyle w:val="Code"/>
              <w:rPr>
                <w:lang w:val="id-ID"/>
              </w:rPr>
            </w:pPr>
            <w:r w:rsidRPr="00FD40C3">
              <w:rPr>
                <w:lang w:val="id-ID"/>
              </w:rPr>
              <w:t xml:space="preserve">    "node_modules/once": {</w:t>
            </w:r>
          </w:p>
          <w:p w14:paraId="67A19BBB" w14:textId="77777777" w:rsidR="00801B5C" w:rsidRPr="00FD40C3" w:rsidRDefault="00801B5C" w:rsidP="00801B5C">
            <w:pPr>
              <w:pStyle w:val="Code"/>
              <w:rPr>
                <w:lang w:val="id-ID"/>
              </w:rPr>
            </w:pPr>
            <w:r w:rsidRPr="00FD40C3">
              <w:rPr>
                <w:lang w:val="id-ID"/>
              </w:rPr>
              <w:t xml:space="preserve">      "version": "1.4.0",</w:t>
            </w:r>
          </w:p>
          <w:p w14:paraId="3DE03A50" w14:textId="77777777" w:rsidR="00801B5C" w:rsidRPr="00FD40C3" w:rsidRDefault="00801B5C" w:rsidP="00801B5C">
            <w:pPr>
              <w:pStyle w:val="Code"/>
              <w:rPr>
                <w:lang w:val="id-ID"/>
              </w:rPr>
            </w:pPr>
            <w:r w:rsidRPr="00FD40C3">
              <w:rPr>
                <w:lang w:val="id-ID"/>
              </w:rPr>
              <w:t xml:space="preserve">      "resolved": "https://registry.npmjs.org/once/-/once-1.4.0.tgz",</w:t>
            </w:r>
          </w:p>
          <w:p w14:paraId="5E29DFAF" w14:textId="77777777" w:rsidR="00801B5C" w:rsidRPr="00FD40C3" w:rsidRDefault="00801B5C" w:rsidP="00801B5C">
            <w:pPr>
              <w:pStyle w:val="Code"/>
              <w:rPr>
                <w:lang w:val="id-ID"/>
              </w:rPr>
            </w:pPr>
            <w:r w:rsidRPr="00FD40C3">
              <w:rPr>
                <w:lang w:val="id-ID"/>
              </w:rPr>
              <w:t xml:space="preserve">      "integrity": "sha512-lNaJgI+2Q5URQBkccEKHTQOPaXdUxnZZElQTZY0MFUAuaEqe1E+Nyvgdz/aIyNi6Z9MzO5dv1H8n58/GELp3+w==",</w:t>
            </w:r>
          </w:p>
          <w:p w14:paraId="07772780" w14:textId="77777777" w:rsidR="00801B5C" w:rsidRPr="00FD40C3" w:rsidRDefault="00801B5C" w:rsidP="00801B5C">
            <w:pPr>
              <w:pStyle w:val="Code"/>
              <w:rPr>
                <w:lang w:val="id-ID"/>
              </w:rPr>
            </w:pPr>
            <w:r w:rsidRPr="00FD40C3">
              <w:rPr>
                <w:lang w:val="id-ID"/>
              </w:rPr>
              <w:t xml:space="preserve">      "dependencies": {</w:t>
            </w:r>
          </w:p>
          <w:p w14:paraId="013314B3" w14:textId="77777777" w:rsidR="00801B5C" w:rsidRPr="00FD40C3" w:rsidRDefault="00801B5C" w:rsidP="00801B5C">
            <w:pPr>
              <w:pStyle w:val="Code"/>
              <w:rPr>
                <w:lang w:val="id-ID"/>
              </w:rPr>
            </w:pPr>
            <w:r w:rsidRPr="00FD40C3">
              <w:rPr>
                <w:lang w:val="id-ID"/>
              </w:rPr>
              <w:t xml:space="preserve">        "wrappy": "1"</w:t>
            </w:r>
          </w:p>
          <w:p w14:paraId="1FADB72D" w14:textId="77777777" w:rsidR="00801B5C" w:rsidRPr="00FD40C3" w:rsidRDefault="00801B5C" w:rsidP="00801B5C">
            <w:pPr>
              <w:pStyle w:val="Code"/>
              <w:rPr>
                <w:lang w:val="id-ID"/>
              </w:rPr>
            </w:pPr>
            <w:r w:rsidRPr="00FD40C3">
              <w:rPr>
                <w:lang w:val="id-ID"/>
              </w:rPr>
              <w:t xml:space="preserve">      }</w:t>
            </w:r>
          </w:p>
          <w:p w14:paraId="6658E9E6" w14:textId="77777777" w:rsidR="00801B5C" w:rsidRPr="00FD40C3" w:rsidRDefault="00801B5C" w:rsidP="00801B5C">
            <w:pPr>
              <w:pStyle w:val="Code"/>
              <w:rPr>
                <w:lang w:val="id-ID"/>
              </w:rPr>
            </w:pPr>
            <w:r w:rsidRPr="00FD40C3">
              <w:rPr>
                <w:lang w:val="id-ID"/>
              </w:rPr>
              <w:t xml:space="preserve">    },</w:t>
            </w:r>
          </w:p>
          <w:p w14:paraId="7C121CDE" w14:textId="77777777" w:rsidR="00801B5C" w:rsidRPr="00FD40C3" w:rsidRDefault="00801B5C" w:rsidP="00801B5C">
            <w:pPr>
              <w:pStyle w:val="Code"/>
              <w:rPr>
                <w:lang w:val="id-ID"/>
              </w:rPr>
            </w:pPr>
            <w:r w:rsidRPr="00FD40C3">
              <w:rPr>
                <w:lang w:val="id-ID"/>
              </w:rPr>
              <w:t xml:space="preserve">    "node_modules/openurl": {</w:t>
            </w:r>
          </w:p>
          <w:p w14:paraId="5DEA5FFE" w14:textId="77777777" w:rsidR="00801B5C" w:rsidRPr="00FD40C3" w:rsidRDefault="00801B5C" w:rsidP="00801B5C">
            <w:pPr>
              <w:pStyle w:val="Code"/>
              <w:rPr>
                <w:lang w:val="id-ID"/>
              </w:rPr>
            </w:pPr>
            <w:r w:rsidRPr="00FD40C3">
              <w:rPr>
                <w:lang w:val="id-ID"/>
              </w:rPr>
              <w:t xml:space="preserve">      "version": "1.1.1",</w:t>
            </w:r>
          </w:p>
          <w:p w14:paraId="03716A1F" w14:textId="77777777" w:rsidR="00801B5C" w:rsidRPr="00FD40C3" w:rsidRDefault="00801B5C" w:rsidP="00801B5C">
            <w:pPr>
              <w:pStyle w:val="Code"/>
              <w:rPr>
                <w:lang w:val="id-ID"/>
              </w:rPr>
            </w:pPr>
            <w:r w:rsidRPr="00FD40C3">
              <w:rPr>
                <w:lang w:val="id-ID"/>
              </w:rPr>
              <w:t xml:space="preserve">      "resolved": "https://registry.npmjs.org/openurl/-/openurl-1.1.1.tgz",</w:t>
            </w:r>
          </w:p>
          <w:p w14:paraId="3100C862" w14:textId="77777777" w:rsidR="00801B5C" w:rsidRPr="00FD40C3" w:rsidRDefault="00801B5C" w:rsidP="00801B5C">
            <w:pPr>
              <w:pStyle w:val="Code"/>
              <w:rPr>
                <w:lang w:val="id-ID"/>
              </w:rPr>
            </w:pPr>
            <w:r w:rsidRPr="00FD40C3">
              <w:rPr>
                <w:lang w:val="id-ID"/>
              </w:rPr>
              <w:t xml:space="preserve">      "integrity": "sha512-d/gTkTb1i1GKz5k3XE3XFV/PxQ1k45zDqGP2OA7YhgsaLoqm6qRvARAZOFer1fcXritWlGBRCu/UgeS4HAnXAA=="</w:t>
            </w:r>
          </w:p>
          <w:p w14:paraId="06141605" w14:textId="77777777" w:rsidR="00801B5C" w:rsidRPr="00FD40C3" w:rsidRDefault="00801B5C" w:rsidP="00801B5C">
            <w:pPr>
              <w:pStyle w:val="Code"/>
              <w:rPr>
                <w:lang w:val="id-ID"/>
              </w:rPr>
            </w:pPr>
            <w:r w:rsidRPr="00FD40C3">
              <w:rPr>
                <w:lang w:val="id-ID"/>
              </w:rPr>
              <w:t xml:space="preserve">    },</w:t>
            </w:r>
          </w:p>
          <w:p w14:paraId="4B9D7D0E" w14:textId="77777777" w:rsidR="00801B5C" w:rsidRPr="00FD40C3" w:rsidRDefault="00801B5C" w:rsidP="00801B5C">
            <w:pPr>
              <w:pStyle w:val="Code"/>
              <w:rPr>
                <w:lang w:val="id-ID"/>
              </w:rPr>
            </w:pPr>
            <w:r w:rsidRPr="00FD40C3">
              <w:rPr>
                <w:lang w:val="id-ID"/>
              </w:rPr>
              <w:t xml:space="preserve">    "node_modules/papaparse": {</w:t>
            </w:r>
          </w:p>
          <w:p w14:paraId="73D3679C" w14:textId="77777777" w:rsidR="00801B5C" w:rsidRPr="00FD40C3" w:rsidRDefault="00801B5C" w:rsidP="00801B5C">
            <w:pPr>
              <w:pStyle w:val="Code"/>
              <w:rPr>
                <w:lang w:val="id-ID"/>
              </w:rPr>
            </w:pPr>
            <w:r w:rsidRPr="00FD40C3">
              <w:rPr>
                <w:lang w:val="id-ID"/>
              </w:rPr>
              <w:t xml:space="preserve">      "version": "5.4.1",</w:t>
            </w:r>
          </w:p>
          <w:p w14:paraId="103AD099" w14:textId="77777777" w:rsidR="00801B5C" w:rsidRPr="00FD40C3" w:rsidRDefault="00801B5C" w:rsidP="00801B5C">
            <w:pPr>
              <w:pStyle w:val="Code"/>
              <w:rPr>
                <w:lang w:val="id-ID"/>
              </w:rPr>
            </w:pPr>
            <w:r w:rsidRPr="00FD40C3">
              <w:rPr>
                <w:lang w:val="id-ID"/>
              </w:rPr>
              <w:t xml:space="preserve">      "resolved": "https://registry.npmjs.org/papaparse/-/papaparse-5.4.1.tgz",</w:t>
            </w:r>
          </w:p>
          <w:p w14:paraId="3B613A0D" w14:textId="77777777" w:rsidR="00801B5C" w:rsidRPr="00FD40C3" w:rsidRDefault="00801B5C" w:rsidP="00801B5C">
            <w:pPr>
              <w:pStyle w:val="Code"/>
              <w:rPr>
                <w:lang w:val="id-ID"/>
              </w:rPr>
            </w:pPr>
            <w:r w:rsidRPr="00FD40C3">
              <w:rPr>
                <w:lang w:val="id-ID"/>
              </w:rPr>
              <w:t xml:space="preserve">      "integrity": "sha512-HipMsgJkZu8br23pW15uvo6sib6wne/4woLZPlFf3rpDyMe9ywEXUsuD7+6K9PRkJlVT51j/sCOYDKGGS3ZJrw=="</w:t>
            </w:r>
          </w:p>
          <w:p w14:paraId="1BFCCE9B" w14:textId="77777777" w:rsidR="00801B5C" w:rsidRPr="00FD40C3" w:rsidRDefault="00801B5C" w:rsidP="00801B5C">
            <w:pPr>
              <w:pStyle w:val="Code"/>
              <w:rPr>
                <w:lang w:val="id-ID"/>
              </w:rPr>
            </w:pPr>
            <w:r w:rsidRPr="00FD40C3">
              <w:rPr>
                <w:lang w:val="id-ID"/>
              </w:rPr>
              <w:t xml:space="preserve">    },</w:t>
            </w:r>
          </w:p>
          <w:p w14:paraId="4C8EC788" w14:textId="77777777" w:rsidR="00801B5C" w:rsidRPr="00FD40C3" w:rsidRDefault="00801B5C" w:rsidP="00801B5C">
            <w:pPr>
              <w:pStyle w:val="Code"/>
              <w:rPr>
                <w:lang w:val="id-ID"/>
              </w:rPr>
            </w:pPr>
            <w:r w:rsidRPr="00FD40C3">
              <w:rPr>
                <w:lang w:val="id-ID"/>
              </w:rPr>
              <w:t xml:space="preserve">    "node_modules/parseurl": {</w:t>
            </w:r>
          </w:p>
          <w:p w14:paraId="1C89813A" w14:textId="77777777" w:rsidR="00801B5C" w:rsidRPr="00FD40C3" w:rsidRDefault="00801B5C" w:rsidP="00801B5C">
            <w:pPr>
              <w:pStyle w:val="Code"/>
              <w:rPr>
                <w:lang w:val="id-ID"/>
              </w:rPr>
            </w:pPr>
            <w:r w:rsidRPr="00FD40C3">
              <w:rPr>
                <w:lang w:val="id-ID"/>
              </w:rPr>
              <w:t xml:space="preserve">      "version": "1.3.3",</w:t>
            </w:r>
          </w:p>
          <w:p w14:paraId="622F5939" w14:textId="77777777" w:rsidR="00801B5C" w:rsidRPr="00FD40C3" w:rsidRDefault="00801B5C" w:rsidP="00801B5C">
            <w:pPr>
              <w:pStyle w:val="Code"/>
              <w:rPr>
                <w:lang w:val="id-ID"/>
              </w:rPr>
            </w:pPr>
            <w:r w:rsidRPr="00FD40C3">
              <w:rPr>
                <w:lang w:val="id-ID"/>
              </w:rPr>
              <w:t xml:space="preserve">      "resolved": "https://registry.npmjs.org/parseurl/-/parseurl-1.3.3.tgz",</w:t>
            </w:r>
          </w:p>
          <w:p w14:paraId="4D7EC0AA" w14:textId="77777777" w:rsidR="00801B5C" w:rsidRPr="00FD40C3" w:rsidRDefault="00801B5C" w:rsidP="00801B5C">
            <w:pPr>
              <w:pStyle w:val="Code"/>
              <w:rPr>
                <w:lang w:val="id-ID"/>
              </w:rPr>
            </w:pPr>
            <w:r w:rsidRPr="00FD40C3">
              <w:rPr>
                <w:lang w:val="id-ID"/>
              </w:rPr>
              <w:t xml:space="preserve">      "integrity": "sha512-CiyeOxFT/JZyN5m0z9PfXw4SCBJ6Sygz1Dpl0wqjlhDEGGBP1GnsUVEL0p63hoG1fcj3fHynXi9NYO4nWOL+qQ==",</w:t>
            </w:r>
          </w:p>
          <w:p w14:paraId="12B21540" w14:textId="77777777" w:rsidR="00801B5C" w:rsidRPr="00FD40C3" w:rsidRDefault="00801B5C" w:rsidP="00801B5C">
            <w:pPr>
              <w:pStyle w:val="Code"/>
              <w:rPr>
                <w:lang w:val="id-ID"/>
              </w:rPr>
            </w:pPr>
            <w:r w:rsidRPr="00FD40C3">
              <w:rPr>
                <w:lang w:val="id-ID"/>
              </w:rPr>
              <w:t xml:space="preserve">      "engines": {</w:t>
            </w:r>
          </w:p>
          <w:p w14:paraId="54E5E368" w14:textId="77777777" w:rsidR="00801B5C" w:rsidRPr="00FD40C3" w:rsidRDefault="00801B5C" w:rsidP="00801B5C">
            <w:pPr>
              <w:pStyle w:val="Code"/>
              <w:rPr>
                <w:lang w:val="id-ID"/>
              </w:rPr>
            </w:pPr>
            <w:r w:rsidRPr="00FD40C3">
              <w:rPr>
                <w:lang w:val="id-ID"/>
              </w:rPr>
              <w:t xml:space="preserve">        "node": "&gt;= 0.8"</w:t>
            </w:r>
          </w:p>
          <w:p w14:paraId="1251FE9A" w14:textId="77777777" w:rsidR="00801B5C" w:rsidRPr="00FD40C3" w:rsidRDefault="00801B5C" w:rsidP="00801B5C">
            <w:pPr>
              <w:pStyle w:val="Code"/>
              <w:rPr>
                <w:lang w:val="id-ID"/>
              </w:rPr>
            </w:pPr>
            <w:r w:rsidRPr="00FD40C3">
              <w:rPr>
                <w:lang w:val="id-ID"/>
              </w:rPr>
              <w:t xml:space="preserve">      }</w:t>
            </w:r>
          </w:p>
          <w:p w14:paraId="6EA10A0C" w14:textId="77777777" w:rsidR="00801B5C" w:rsidRPr="00FD40C3" w:rsidRDefault="00801B5C" w:rsidP="00801B5C">
            <w:pPr>
              <w:pStyle w:val="Code"/>
              <w:rPr>
                <w:lang w:val="id-ID"/>
              </w:rPr>
            </w:pPr>
            <w:r w:rsidRPr="00FD40C3">
              <w:rPr>
                <w:lang w:val="id-ID"/>
              </w:rPr>
              <w:t xml:space="preserve">    },</w:t>
            </w:r>
          </w:p>
          <w:p w14:paraId="330B5FBA" w14:textId="77777777" w:rsidR="00801B5C" w:rsidRPr="00FD40C3" w:rsidRDefault="00801B5C" w:rsidP="00801B5C">
            <w:pPr>
              <w:pStyle w:val="Code"/>
              <w:rPr>
                <w:lang w:val="id-ID"/>
              </w:rPr>
            </w:pPr>
            <w:r w:rsidRPr="00FD40C3">
              <w:rPr>
                <w:lang w:val="id-ID"/>
              </w:rPr>
              <w:t xml:space="preserve">    "node_modules/path-to-regexp": {</w:t>
            </w:r>
          </w:p>
          <w:p w14:paraId="566435AA" w14:textId="77777777" w:rsidR="00801B5C" w:rsidRPr="00FD40C3" w:rsidRDefault="00801B5C" w:rsidP="00801B5C">
            <w:pPr>
              <w:pStyle w:val="Code"/>
              <w:rPr>
                <w:lang w:val="id-ID"/>
              </w:rPr>
            </w:pPr>
            <w:r w:rsidRPr="00FD40C3">
              <w:rPr>
                <w:lang w:val="id-ID"/>
              </w:rPr>
              <w:t xml:space="preserve">      "version": "0.1.7",</w:t>
            </w:r>
          </w:p>
          <w:p w14:paraId="5D6BA574" w14:textId="77777777" w:rsidR="00801B5C" w:rsidRPr="00FD40C3" w:rsidRDefault="00801B5C" w:rsidP="00801B5C">
            <w:pPr>
              <w:pStyle w:val="Code"/>
              <w:rPr>
                <w:lang w:val="id-ID"/>
              </w:rPr>
            </w:pPr>
            <w:r w:rsidRPr="00FD40C3">
              <w:rPr>
                <w:lang w:val="id-ID"/>
              </w:rPr>
              <w:t xml:space="preserve">      "resolved": "https://registry.npmjs.org/path-to-regexp/-/path-to-regexp-0.1.7.tgz",</w:t>
            </w:r>
          </w:p>
          <w:p w14:paraId="05B74629" w14:textId="77777777" w:rsidR="00801B5C" w:rsidRPr="00FD40C3" w:rsidRDefault="00801B5C" w:rsidP="00801B5C">
            <w:pPr>
              <w:pStyle w:val="Code"/>
              <w:rPr>
                <w:lang w:val="id-ID"/>
              </w:rPr>
            </w:pPr>
            <w:r w:rsidRPr="00FD40C3">
              <w:rPr>
                <w:lang w:val="id-ID"/>
              </w:rPr>
              <w:t xml:space="preserve">      "integrity": "sha512-5DFkuoqlv1uYQKxy8omFBeJPQcdoE07Kv2sferDCrAq1ohOU+MSDswDIbnx3YAM60qIOnYa53wBhXW0EbMonrQ=="</w:t>
            </w:r>
          </w:p>
          <w:p w14:paraId="630B3F66" w14:textId="77777777" w:rsidR="00801B5C" w:rsidRPr="00FD40C3" w:rsidRDefault="00801B5C" w:rsidP="00801B5C">
            <w:pPr>
              <w:pStyle w:val="Code"/>
              <w:rPr>
                <w:lang w:val="id-ID"/>
              </w:rPr>
            </w:pPr>
            <w:r w:rsidRPr="00FD40C3">
              <w:rPr>
                <w:lang w:val="id-ID"/>
              </w:rPr>
              <w:lastRenderedPageBreak/>
              <w:t xml:space="preserve">    },</w:t>
            </w:r>
          </w:p>
          <w:p w14:paraId="418C2836" w14:textId="77777777" w:rsidR="00801B5C" w:rsidRPr="00FD40C3" w:rsidRDefault="00801B5C" w:rsidP="00801B5C">
            <w:pPr>
              <w:pStyle w:val="Code"/>
              <w:rPr>
                <w:lang w:val="id-ID"/>
              </w:rPr>
            </w:pPr>
            <w:r w:rsidRPr="00FD40C3">
              <w:rPr>
                <w:lang w:val="id-ID"/>
              </w:rPr>
              <w:t xml:space="preserve">    "node_modules/picomatch": {</w:t>
            </w:r>
          </w:p>
          <w:p w14:paraId="38EF78A2" w14:textId="77777777" w:rsidR="00801B5C" w:rsidRPr="00FD40C3" w:rsidRDefault="00801B5C" w:rsidP="00801B5C">
            <w:pPr>
              <w:pStyle w:val="Code"/>
              <w:rPr>
                <w:lang w:val="id-ID"/>
              </w:rPr>
            </w:pPr>
            <w:r w:rsidRPr="00FD40C3">
              <w:rPr>
                <w:lang w:val="id-ID"/>
              </w:rPr>
              <w:t xml:space="preserve">      "version": "2.3.1",</w:t>
            </w:r>
          </w:p>
          <w:p w14:paraId="55F3B099" w14:textId="77777777" w:rsidR="00801B5C" w:rsidRPr="00FD40C3" w:rsidRDefault="00801B5C" w:rsidP="00801B5C">
            <w:pPr>
              <w:pStyle w:val="Code"/>
              <w:rPr>
                <w:lang w:val="id-ID"/>
              </w:rPr>
            </w:pPr>
            <w:r w:rsidRPr="00FD40C3">
              <w:rPr>
                <w:lang w:val="id-ID"/>
              </w:rPr>
              <w:t xml:space="preserve">      "resolved": "https://registry.npmjs.org/picomatch/-/picomatch-2.3.1.tgz",</w:t>
            </w:r>
          </w:p>
          <w:p w14:paraId="00CABDF2" w14:textId="77777777" w:rsidR="00801B5C" w:rsidRPr="00FD40C3" w:rsidRDefault="00801B5C" w:rsidP="00801B5C">
            <w:pPr>
              <w:pStyle w:val="Code"/>
              <w:rPr>
                <w:lang w:val="id-ID"/>
              </w:rPr>
            </w:pPr>
            <w:r w:rsidRPr="00FD40C3">
              <w:rPr>
                <w:lang w:val="id-ID"/>
              </w:rPr>
              <w:t xml:space="preserve">      "integrity": "sha512-JU3teHTNjmE2VCGFzuY8EXzCDVwEqB2a8fsIvwaStHhAWJEeVd1o1QD80CU6+ZdEXXSLbSsuLwJjkCBWqRQUVA==",</w:t>
            </w:r>
          </w:p>
          <w:p w14:paraId="7CE590A7" w14:textId="77777777" w:rsidR="00801B5C" w:rsidRPr="00FD40C3" w:rsidRDefault="00801B5C" w:rsidP="00801B5C">
            <w:pPr>
              <w:pStyle w:val="Code"/>
              <w:rPr>
                <w:lang w:val="id-ID"/>
              </w:rPr>
            </w:pPr>
            <w:r w:rsidRPr="00FD40C3">
              <w:rPr>
                <w:lang w:val="id-ID"/>
              </w:rPr>
              <w:t xml:space="preserve">      "engines": {</w:t>
            </w:r>
          </w:p>
          <w:p w14:paraId="0DEB492A" w14:textId="77777777" w:rsidR="00801B5C" w:rsidRPr="00FD40C3" w:rsidRDefault="00801B5C" w:rsidP="00801B5C">
            <w:pPr>
              <w:pStyle w:val="Code"/>
              <w:rPr>
                <w:lang w:val="id-ID"/>
              </w:rPr>
            </w:pPr>
            <w:r w:rsidRPr="00FD40C3">
              <w:rPr>
                <w:lang w:val="id-ID"/>
              </w:rPr>
              <w:t xml:space="preserve">        "node": "&gt;=8.6"</w:t>
            </w:r>
          </w:p>
          <w:p w14:paraId="16627DE4" w14:textId="77777777" w:rsidR="00801B5C" w:rsidRPr="00FD40C3" w:rsidRDefault="00801B5C" w:rsidP="00801B5C">
            <w:pPr>
              <w:pStyle w:val="Code"/>
              <w:rPr>
                <w:lang w:val="id-ID"/>
              </w:rPr>
            </w:pPr>
            <w:r w:rsidRPr="00FD40C3">
              <w:rPr>
                <w:lang w:val="id-ID"/>
              </w:rPr>
              <w:t xml:space="preserve">      },</w:t>
            </w:r>
          </w:p>
          <w:p w14:paraId="5B845F0E" w14:textId="77777777" w:rsidR="00801B5C" w:rsidRPr="00FD40C3" w:rsidRDefault="00801B5C" w:rsidP="00801B5C">
            <w:pPr>
              <w:pStyle w:val="Code"/>
              <w:rPr>
                <w:lang w:val="id-ID"/>
              </w:rPr>
            </w:pPr>
            <w:r w:rsidRPr="00FD40C3">
              <w:rPr>
                <w:lang w:val="id-ID"/>
              </w:rPr>
              <w:t xml:space="preserve">      "funding": {</w:t>
            </w:r>
          </w:p>
          <w:p w14:paraId="003F8404" w14:textId="77777777" w:rsidR="00801B5C" w:rsidRPr="00FD40C3" w:rsidRDefault="00801B5C" w:rsidP="00801B5C">
            <w:pPr>
              <w:pStyle w:val="Code"/>
              <w:rPr>
                <w:lang w:val="id-ID"/>
              </w:rPr>
            </w:pPr>
            <w:r w:rsidRPr="00FD40C3">
              <w:rPr>
                <w:lang w:val="id-ID"/>
              </w:rPr>
              <w:t xml:space="preserve">        "url": "https://github.com/sponsors/jonschlinkert"</w:t>
            </w:r>
          </w:p>
          <w:p w14:paraId="1FB83E75" w14:textId="77777777" w:rsidR="00801B5C" w:rsidRPr="00FD40C3" w:rsidRDefault="00801B5C" w:rsidP="00801B5C">
            <w:pPr>
              <w:pStyle w:val="Code"/>
              <w:rPr>
                <w:lang w:val="id-ID"/>
              </w:rPr>
            </w:pPr>
            <w:r w:rsidRPr="00FD40C3">
              <w:rPr>
                <w:lang w:val="id-ID"/>
              </w:rPr>
              <w:t xml:space="preserve">      }</w:t>
            </w:r>
          </w:p>
          <w:p w14:paraId="7A40E066" w14:textId="77777777" w:rsidR="00801B5C" w:rsidRPr="00FD40C3" w:rsidRDefault="00801B5C" w:rsidP="00801B5C">
            <w:pPr>
              <w:pStyle w:val="Code"/>
              <w:rPr>
                <w:lang w:val="id-ID"/>
              </w:rPr>
            </w:pPr>
            <w:r w:rsidRPr="00FD40C3">
              <w:rPr>
                <w:lang w:val="id-ID"/>
              </w:rPr>
              <w:t xml:space="preserve">    },</w:t>
            </w:r>
          </w:p>
          <w:p w14:paraId="25EDA5BD" w14:textId="77777777" w:rsidR="00801B5C" w:rsidRPr="00FD40C3" w:rsidRDefault="00801B5C" w:rsidP="00801B5C">
            <w:pPr>
              <w:pStyle w:val="Code"/>
              <w:rPr>
                <w:lang w:val="id-ID"/>
              </w:rPr>
            </w:pPr>
            <w:r w:rsidRPr="00FD40C3">
              <w:rPr>
                <w:lang w:val="id-ID"/>
              </w:rPr>
              <w:t xml:space="preserve">    "node_modules/process-nextick-args": {</w:t>
            </w:r>
          </w:p>
          <w:p w14:paraId="28FC00BA" w14:textId="77777777" w:rsidR="00801B5C" w:rsidRPr="00FD40C3" w:rsidRDefault="00801B5C" w:rsidP="00801B5C">
            <w:pPr>
              <w:pStyle w:val="Code"/>
              <w:rPr>
                <w:lang w:val="id-ID"/>
              </w:rPr>
            </w:pPr>
            <w:r w:rsidRPr="00FD40C3">
              <w:rPr>
                <w:lang w:val="id-ID"/>
              </w:rPr>
              <w:t xml:space="preserve">      "version": "2.0.1",</w:t>
            </w:r>
          </w:p>
          <w:p w14:paraId="66B4BAD5" w14:textId="77777777" w:rsidR="00801B5C" w:rsidRPr="00FD40C3" w:rsidRDefault="00801B5C" w:rsidP="00801B5C">
            <w:pPr>
              <w:pStyle w:val="Code"/>
              <w:rPr>
                <w:lang w:val="id-ID"/>
              </w:rPr>
            </w:pPr>
            <w:r w:rsidRPr="00FD40C3">
              <w:rPr>
                <w:lang w:val="id-ID"/>
              </w:rPr>
              <w:t xml:space="preserve">      "resolved": "https://registry.npmjs.org/process-nextick-args/-/process-nextick-args-2.0.1.tgz",</w:t>
            </w:r>
          </w:p>
          <w:p w14:paraId="3E70605C" w14:textId="77777777" w:rsidR="00801B5C" w:rsidRPr="00FD40C3" w:rsidRDefault="00801B5C" w:rsidP="00801B5C">
            <w:pPr>
              <w:pStyle w:val="Code"/>
              <w:rPr>
                <w:lang w:val="id-ID"/>
              </w:rPr>
            </w:pPr>
            <w:r w:rsidRPr="00FD40C3">
              <w:rPr>
                <w:lang w:val="id-ID"/>
              </w:rPr>
              <w:t xml:space="preserve">      "integrity": "sha512-3ouUOpQhtgrbOa17J7+uxOTpITYWaGP7/AhoR3+A+/1e9skrzelGi/dXzEYyvbxubEF6Wn2ypscTKiKJFFn1ag=="</w:t>
            </w:r>
          </w:p>
          <w:p w14:paraId="782D813C" w14:textId="77777777" w:rsidR="00801B5C" w:rsidRPr="00FD40C3" w:rsidRDefault="00801B5C" w:rsidP="00801B5C">
            <w:pPr>
              <w:pStyle w:val="Code"/>
              <w:rPr>
                <w:lang w:val="id-ID"/>
              </w:rPr>
            </w:pPr>
            <w:r w:rsidRPr="00FD40C3">
              <w:rPr>
                <w:lang w:val="id-ID"/>
              </w:rPr>
              <w:t xml:space="preserve">    },</w:t>
            </w:r>
          </w:p>
          <w:p w14:paraId="04C3D682" w14:textId="77777777" w:rsidR="00801B5C" w:rsidRPr="00FD40C3" w:rsidRDefault="00801B5C" w:rsidP="00801B5C">
            <w:pPr>
              <w:pStyle w:val="Code"/>
              <w:rPr>
                <w:lang w:val="id-ID"/>
              </w:rPr>
            </w:pPr>
            <w:r w:rsidRPr="00FD40C3">
              <w:rPr>
                <w:lang w:val="id-ID"/>
              </w:rPr>
              <w:t xml:space="preserve">    "node_modules/proxy-addr": {</w:t>
            </w:r>
          </w:p>
          <w:p w14:paraId="6808E881" w14:textId="77777777" w:rsidR="00801B5C" w:rsidRPr="00FD40C3" w:rsidRDefault="00801B5C" w:rsidP="00801B5C">
            <w:pPr>
              <w:pStyle w:val="Code"/>
              <w:rPr>
                <w:lang w:val="id-ID"/>
              </w:rPr>
            </w:pPr>
            <w:r w:rsidRPr="00FD40C3">
              <w:rPr>
                <w:lang w:val="id-ID"/>
              </w:rPr>
              <w:t xml:space="preserve">      "version": "2.0.7",</w:t>
            </w:r>
          </w:p>
          <w:p w14:paraId="38CC8E4E" w14:textId="77777777" w:rsidR="00801B5C" w:rsidRPr="00FD40C3" w:rsidRDefault="00801B5C" w:rsidP="00801B5C">
            <w:pPr>
              <w:pStyle w:val="Code"/>
              <w:rPr>
                <w:lang w:val="id-ID"/>
              </w:rPr>
            </w:pPr>
            <w:r w:rsidRPr="00FD40C3">
              <w:rPr>
                <w:lang w:val="id-ID"/>
              </w:rPr>
              <w:t xml:space="preserve">      "resolved": "https://registry.npmjs.org/proxy-addr/-/proxy-addr-2.0.7.tgz",</w:t>
            </w:r>
          </w:p>
          <w:p w14:paraId="1A7C2054" w14:textId="77777777" w:rsidR="00801B5C" w:rsidRPr="00FD40C3" w:rsidRDefault="00801B5C" w:rsidP="00801B5C">
            <w:pPr>
              <w:pStyle w:val="Code"/>
              <w:rPr>
                <w:lang w:val="id-ID"/>
              </w:rPr>
            </w:pPr>
            <w:r w:rsidRPr="00FD40C3">
              <w:rPr>
                <w:lang w:val="id-ID"/>
              </w:rPr>
              <w:t xml:space="preserve">      "integrity": "sha512-llQsMLSUDUPT44jdrU/O37qlnifitDP+ZwrmmZcoSKyLKvtZxpyV0n2/bD/N4tBAAZ/gJEdZU7KMraoK1+XYAg==",</w:t>
            </w:r>
          </w:p>
          <w:p w14:paraId="26F0EFC3" w14:textId="77777777" w:rsidR="00801B5C" w:rsidRPr="00FD40C3" w:rsidRDefault="00801B5C" w:rsidP="00801B5C">
            <w:pPr>
              <w:pStyle w:val="Code"/>
              <w:rPr>
                <w:lang w:val="id-ID"/>
              </w:rPr>
            </w:pPr>
            <w:r w:rsidRPr="00FD40C3">
              <w:rPr>
                <w:lang w:val="id-ID"/>
              </w:rPr>
              <w:t xml:space="preserve">      "dependencies": {</w:t>
            </w:r>
          </w:p>
          <w:p w14:paraId="042ADCFE" w14:textId="77777777" w:rsidR="00801B5C" w:rsidRPr="00FD40C3" w:rsidRDefault="00801B5C" w:rsidP="00801B5C">
            <w:pPr>
              <w:pStyle w:val="Code"/>
              <w:rPr>
                <w:lang w:val="id-ID"/>
              </w:rPr>
            </w:pPr>
            <w:r w:rsidRPr="00FD40C3">
              <w:rPr>
                <w:lang w:val="id-ID"/>
              </w:rPr>
              <w:t xml:space="preserve">        "forwarded": "0.2.0",</w:t>
            </w:r>
          </w:p>
          <w:p w14:paraId="7B6CA4E2" w14:textId="77777777" w:rsidR="00801B5C" w:rsidRPr="00FD40C3" w:rsidRDefault="00801B5C" w:rsidP="00801B5C">
            <w:pPr>
              <w:pStyle w:val="Code"/>
              <w:rPr>
                <w:lang w:val="id-ID"/>
              </w:rPr>
            </w:pPr>
            <w:r w:rsidRPr="00FD40C3">
              <w:rPr>
                <w:lang w:val="id-ID"/>
              </w:rPr>
              <w:t xml:space="preserve">        "ipaddr.js": "1.9.1"</w:t>
            </w:r>
          </w:p>
          <w:p w14:paraId="11FE5D2D" w14:textId="77777777" w:rsidR="00801B5C" w:rsidRPr="00FD40C3" w:rsidRDefault="00801B5C" w:rsidP="00801B5C">
            <w:pPr>
              <w:pStyle w:val="Code"/>
              <w:rPr>
                <w:lang w:val="id-ID"/>
              </w:rPr>
            </w:pPr>
            <w:r w:rsidRPr="00FD40C3">
              <w:rPr>
                <w:lang w:val="id-ID"/>
              </w:rPr>
              <w:t xml:space="preserve">      },</w:t>
            </w:r>
          </w:p>
          <w:p w14:paraId="6649508D" w14:textId="77777777" w:rsidR="00801B5C" w:rsidRPr="00FD40C3" w:rsidRDefault="00801B5C" w:rsidP="00801B5C">
            <w:pPr>
              <w:pStyle w:val="Code"/>
              <w:rPr>
                <w:lang w:val="id-ID"/>
              </w:rPr>
            </w:pPr>
            <w:r w:rsidRPr="00FD40C3">
              <w:rPr>
                <w:lang w:val="id-ID"/>
              </w:rPr>
              <w:t xml:space="preserve">      "engines": {</w:t>
            </w:r>
          </w:p>
          <w:p w14:paraId="25A41CD2" w14:textId="77777777" w:rsidR="00801B5C" w:rsidRPr="00FD40C3" w:rsidRDefault="00801B5C" w:rsidP="00801B5C">
            <w:pPr>
              <w:pStyle w:val="Code"/>
              <w:rPr>
                <w:lang w:val="id-ID"/>
              </w:rPr>
            </w:pPr>
            <w:r w:rsidRPr="00FD40C3">
              <w:rPr>
                <w:lang w:val="id-ID"/>
              </w:rPr>
              <w:t xml:space="preserve">        "node": "&gt;= 0.10"</w:t>
            </w:r>
          </w:p>
          <w:p w14:paraId="23F277D6" w14:textId="77777777" w:rsidR="00801B5C" w:rsidRPr="00FD40C3" w:rsidRDefault="00801B5C" w:rsidP="00801B5C">
            <w:pPr>
              <w:pStyle w:val="Code"/>
              <w:rPr>
                <w:lang w:val="id-ID"/>
              </w:rPr>
            </w:pPr>
            <w:r w:rsidRPr="00FD40C3">
              <w:rPr>
                <w:lang w:val="id-ID"/>
              </w:rPr>
              <w:t xml:space="preserve">      }</w:t>
            </w:r>
          </w:p>
          <w:p w14:paraId="27EC1486" w14:textId="77777777" w:rsidR="00801B5C" w:rsidRPr="00FD40C3" w:rsidRDefault="00801B5C" w:rsidP="00801B5C">
            <w:pPr>
              <w:pStyle w:val="Code"/>
              <w:rPr>
                <w:lang w:val="id-ID"/>
              </w:rPr>
            </w:pPr>
            <w:r w:rsidRPr="00FD40C3">
              <w:rPr>
                <w:lang w:val="id-ID"/>
              </w:rPr>
              <w:t xml:space="preserve">    },</w:t>
            </w:r>
          </w:p>
          <w:p w14:paraId="26DC32F8" w14:textId="77777777" w:rsidR="00801B5C" w:rsidRPr="00FD40C3" w:rsidRDefault="00801B5C" w:rsidP="00801B5C">
            <w:pPr>
              <w:pStyle w:val="Code"/>
              <w:rPr>
                <w:lang w:val="id-ID"/>
              </w:rPr>
            </w:pPr>
            <w:r w:rsidRPr="00FD40C3">
              <w:rPr>
                <w:lang w:val="id-ID"/>
              </w:rPr>
              <w:t xml:space="preserve">    "node_modules/pstree.remy": {</w:t>
            </w:r>
          </w:p>
          <w:p w14:paraId="689C2936" w14:textId="77777777" w:rsidR="00801B5C" w:rsidRPr="00FD40C3" w:rsidRDefault="00801B5C" w:rsidP="00801B5C">
            <w:pPr>
              <w:pStyle w:val="Code"/>
              <w:rPr>
                <w:lang w:val="id-ID"/>
              </w:rPr>
            </w:pPr>
            <w:r w:rsidRPr="00FD40C3">
              <w:rPr>
                <w:lang w:val="id-ID"/>
              </w:rPr>
              <w:t xml:space="preserve">      "version": "1.1.8",</w:t>
            </w:r>
          </w:p>
          <w:p w14:paraId="49E5E3A5" w14:textId="77777777" w:rsidR="00801B5C" w:rsidRPr="00FD40C3" w:rsidRDefault="00801B5C" w:rsidP="00801B5C">
            <w:pPr>
              <w:pStyle w:val="Code"/>
              <w:rPr>
                <w:lang w:val="id-ID"/>
              </w:rPr>
            </w:pPr>
            <w:r w:rsidRPr="00FD40C3">
              <w:rPr>
                <w:lang w:val="id-ID"/>
              </w:rPr>
              <w:t xml:space="preserve">      "resolved": "https://registry.npmjs.org/pstree.remy/-/pstree.remy-1.1.8.tgz",</w:t>
            </w:r>
          </w:p>
          <w:p w14:paraId="135B016B" w14:textId="77777777" w:rsidR="00801B5C" w:rsidRPr="00FD40C3" w:rsidRDefault="00801B5C" w:rsidP="00801B5C">
            <w:pPr>
              <w:pStyle w:val="Code"/>
              <w:rPr>
                <w:lang w:val="id-ID"/>
              </w:rPr>
            </w:pPr>
            <w:r w:rsidRPr="00FD40C3">
              <w:rPr>
                <w:lang w:val="id-ID"/>
              </w:rPr>
              <w:t xml:space="preserve">      "integrity": "sha512-77DZwxQmxKnu3aR542U+X8FypNzbfJ+C5XQDk3uWjWxn6151aIMGthWYRXTqT1E5oJvg+ljaa2OJi+VfvCOQ8w=="</w:t>
            </w:r>
          </w:p>
          <w:p w14:paraId="25521C7F" w14:textId="77777777" w:rsidR="00801B5C" w:rsidRPr="00FD40C3" w:rsidRDefault="00801B5C" w:rsidP="00801B5C">
            <w:pPr>
              <w:pStyle w:val="Code"/>
              <w:rPr>
                <w:lang w:val="id-ID"/>
              </w:rPr>
            </w:pPr>
            <w:r w:rsidRPr="00FD40C3">
              <w:rPr>
                <w:lang w:val="id-ID"/>
              </w:rPr>
              <w:t xml:space="preserve">    },</w:t>
            </w:r>
          </w:p>
          <w:p w14:paraId="5A1BF792" w14:textId="77777777" w:rsidR="00801B5C" w:rsidRPr="00FD40C3" w:rsidRDefault="00801B5C" w:rsidP="00801B5C">
            <w:pPr>
              <w:pStyle w:val="Code"/>
              <w:rPr>
                <w:lang w:val="id-ID"/>
              </w:rPr>
            </w:pPr>
            <w:r w:rsidRPr="00FD40C3">
              <w:rPr>
                <w:lang w:val="id-ID"/>
              </w:rPr>
              <w:t xml:space="preserve">    "node_modules/python-shell": {</w:t>
            </w:r>
          </w:p>
          <w:p w14:paraId="7DF58828" w14:textId="77777777" w:rsidR="00801B5C" w:rsidRPr="00FD40C3" w:rsidRDefault="00801B5C" w:rsidP="00801B5C">
            <w:pPr>
              <w:pStyle w:val="Code"/>
              <w:rPr>
                <w:lang w:val="id-ID"/>
              </w:rPr>
            </w:pPr>
            <w:r w:rsidRPr="00FD40C3">
              <w:rPr>
                <w:lang w:val="id-ID"/>
              </w:rPr>
              <w:t xml:space="preserve">      "version": "5.0.0",</w:t>
            </w:r>
          </w:p>
          <w:p w14:paraId="4F756ADB" w14:textId="77777777" w:rsidR="00801B5C" w:rsidRPr="00FD40C3" w:rsidRDefault="00801B5C" w:rsidP="00801B5C">
            <w:pPr>
              <w:pStyle w:val="Code"/>
              <w:rPr>
                <w:lang w:val="id-ID"/>
              </w:rPr>
            </w:pPr>
            <w:r w:rsidRPr="00FD40C3">
              <w:rPr>
                <w:lang w:val="id-ID"/>
              </w:rPr>
              <w:t xml:space="preserve">      "resolved": "https://registry.npmjs.org/python-shell/-/python-shell-5.0.0.tgz",</w:t>
            </w:r>
          </w:p>
          <w:p w14:paraId="66912501" w14:textId="77777777" w:rsidR="00801B5C" w:rsidRPr="00FD40C3" w:rsidRDefault="00801B5C" w:rsidP="00801B5C">
            <w:pPr>
              <w:pStyle w:val="Code"/>
              <w:rPr>
                <w:lang w:val="id-ID"/>
              </w:rPr>
            </w:pPr>
            <w:r w:rsidRPr="00FD40C3">
              <w:rPr>
                <w:lang w:val="id-ID"/>
              </w:rPr>
              <w:t xml:space="preserve">      "integrity": "sha512-RUOOOjHLhgR1MIQrCtnEqz/HJ1RMZBIN+REnpSUrfft2bXqXy69fwJASVziWExfFXsR1bCY0TznnHooNsCo0/w==",</w:t>
            </w:r>
          </w:p>
          <w:p w14:paraId="69458235" w14:textId="77777777" w:rsidR="00801B5C" w:rsidRPr="00FD40C3" w:rsidRDefault="00801B5C" w:rsidP="00801B5C">
            <w:pPr>
              <w:pStyle w:val="Code"/>
              <w:rPr>
                <w:lang w:val="id-ID"/>
              </w:rPr>
            </w:pPr>
            <w:r w:rsidRPr="00FD40C3">
              <w:rPr>
                <w:lang w:val="id-ID"/>
              </w:rPr>
              <w:t xml:space="preserve">      "engines": {</w:t>
            </w:r>
          </w:p>
          <w:p w14:paraId="2AA12C35" w14:textId="77777777" w:rsidR="00801B5C" w:rsidRPr="00FD40C3" w:rsidRDefault="00801B5C" w:rsidP="00801B5C">
            <w:pPr>
              <w:pStyle w:val="Code"/>
              <w:rPr>
                <w:lang w:val="id-ID"/>
              </w:rPr>
            </w:pPr>
            <w:r w:rsidRPr="00FD40C3">
              <w:rPr>
                <w:lang w:val="id-ID"/>
              </w:rPr>
              <w:t xml:space="preserve">        "node": "&gt;=0.10"</w:t>
            </w:r>
          </w:p>
          <w:p w14:paraId="0429B7E3" w14:textId="77777777" w:rsidR="00801B5C" w:rsidRPr="00FD40C3" w:rsidRDefault="00801B5C" w:rsidP="00801B5C">
            <w:pPr>
              <w:pStyle w:val="Code"/>
              <w:rPr>
                <w:lang w:val="id-ID"/>
              </w:rPr>
            </w:pPr>
            <w:r w:rsidRPr="00FD40C3">
              <w:rPr>
                <w:lang w:val="id-ID"/>
              </w:rPr>
              <w:t xml:space="preserve">      }</w:t>
            </w:r>
          </w:p>
          <w:p w14:paraId="4F802FA5" w14:textId="77777777" w:rsidR="00801B5C" w:rsidRPr="00FD40C3" w:rsidRDefault="00801B5C" w:rsidP="00801B5C">
            <w:pPr>
              <w:pStyle w:val="Code"/>
              <w:rPr>
                <w:lang w:val="id-ID"/>
              </w:rPr>
            </w:pPr>
            <w:r w:rsidRPr="00FD40C3">
              <w:rPr>
                <w:lang w:val="id-ID"/>
              </w:rPr>
              <w:t xml:space="preserve">    },</w:t>
            </w:r>
          </w:p>
          <w:p w14:paraId="03B09EEB" w14:textId="77777777" w:rsidR="00801B5C" w:rsidRPr="00FD40C3" w:rsidRDefault="00801B5C" w:rsidP="00801B5C">
            <w:pPr>
              <w:pStyle w:val="Code"/>
              <w:rPr>
                <w:lang w:val="id-ID"/>
              </w:rPr>
            </w:pPr>
            <w:r w:rsidRPr="00FD40C3">
              <w:rPr>
                <w:lang w:val="id-ID"/>
              </w:rPr>
              <w:t xml:space="preserve">    "node_modules/qs": {</w:t>
            </w:r>
          </w:p>
          <w:p w14:paraId="29CD45E9" w14:textId="77777777" w:rsidR="00801B5C" w:rsidRPr="00FD40C3" w:rsidRDefault="00801B5C" w:rsidP="00801B5C">
            <w:pPr>
              <w:pStyle w:val="Code"/>
              <w:rPr>
                <w:lang w:val="id-ID"/>
              </w:rPr>
            </w:pPr>
            <w:r w:rsidRPr="00FD40C3">
              <w:rPr>
                <w:lang w:val="id-ID"/>
              </w:rPr>
              <w:t xml:space="preserve">      "version": "6.11.0",</w:t>
            </w:r>
          </w:p>
          <w:p w14:paraId="42FFB963" w14:textId="77777777" w:rsidR="00801B5C" w:rsidRPr="00FD40C3" w:rsidRDefault="00801B5C" w:rsidP="00801B5C">
            <w:pPr>
              <w:pStyle w:val="Code"/>
              <w:rPr>
                <w:lang w:val="id-ID"/>
              </w:rPr>
            </w:pPr>
            <w:r w:rsidRPr="00FD40C3">
              <w:rPr>
                <w:lang w:val="id-ID"/>
              </w:rPr>
              <w:lastRenderedPageBreak/>
              <w:t xml:space="preserve">      "resolved": "https://registry.npmjs.org/qs/-/qs-6.11.0.tgz",</w:t>
            </w:r>
          </w:p>
          <w:p w14:paraId="6777D837" w14:textId="77777777" w:rsidR="00801B5C" w:rsidRPr="00FD40C3" w:rsidRDefault="00801B5C" w:rsidP="00801B5C">
            <w:pPr>
              <w:pStyle w:val="Code"/>
              <w:rPr>
                <w:lang w:val="id-ID"/>
              </w:rPr>
            </w:pPr>
            <w:r w:rsidRPr="00FD40C3">
              <w:rPr>
                <w:lang w:val="id-ID"/>
              </w:rPr>
              <w:t xml:space="preserve">      "integrity": "sha512-MvjoMCJwEarSbUYk5O+nmoSzSutSsTwF85zcHPQ9OrlFoZOYIjaqBAJIqIXjptyD5vThxGq52Xu/MaJzRkIk4Q==",</w:t>
            </w:r>
          </w:p>
          <w:p w14:paraId="7BAE9A3B" w14:textId="77777777" w:rsidR="00801B5C" w:rsidRPr="00FD40C3" w:rsidRDefault="00801B5C" w:rsidP="00801B5C">
            <w:pPr>
              <w:pStyle w:val="Code"/>
              <w:rPr>
                <w:lang w:val="id-ID"/>
              </w:rPr>
            </w:pPr>
            <w:r w:rsidRPr="00FD40C3">
              <w:rPr>
                <w:lang w:val="id-ID"/>
              </w:rPr>
              <w:t xml:space="preserve">      "dependencies": {</w:t>
            </w:r>
          </w:p>
          <w:p w14:paraId="745FCAFB" w14:textId="77777777" w:rsidR="00801B5C" w:rsidRPr="00FD40C3" w:rsidRDefault="00801B5C" w:rsidP="00801B5C">
            <w:pPr>
              <w:pStyle w:val="Code"/>
              <w:rPr>
                <w:lang w:val="id-ID"/>
              </w:rPr>
            </w:pPr>
            <w:r w:rsidRPr="00FD40C3">
              <w:rPr>
                <w:lang w:val="id-ID"/>
              </w:rPr>
              <w:t xml:space="preserve">        "side-channel": "^1.0.4"</w:t>
            </w:r>
          </w:p>
          <w:p w14:paraId="19FB01A3" w14:textId="77777777" w:rsidR="00801B5C" w:rsidRPr="00FD40C3" w:rsidRDefault="00801B5C" w:rsidP="00801B5C">
            <w:pPr>
              <w:pStyle w:val="Code"/>
              <w:rPr>
                <w:lang w:val="id-ID"/>
              </w:rPr>
            </w:pPr>
            <w:r w:rsidRPr="00FD40C3">
              <w:rPr>
                <w:lang w:val="id-ID"/>
              </w:rPr>
              <w:t xml:space="preserve">      },</w:t>
            </w:r>
          </w:p>
          <w:p w14:paraId="4D7A86D5" w14:textId="77777777" w:rsidR="00801B5C" w:rsidRPr="00FD40C3" w:rsidRDefault="00801B5C" w:rsidP="00801B5C">
            <w:pPr>
              <w:pStyle w:val="Code"/>
              <w:rPr>
                <w:lang w:val="id-ID"/>
              </w:rPr>
            </w:pPr>
            <w:r w:rsidRPr="00FD40C3">
              <w:rPr>
                <w:lang w:val="id-ID"/>
              </w:rPr>
              <w:t xml:space="preserve">      "engines": {</w:t>
            </w:r>
          </w:p>
          <w:p w14:paraId="70937131" w14:textId="77777777" w:rsidR="00801B5C" w:rsidRPr="00FD40C3" w:rsidRDefault="00801B5C" w:rsidP="00801B5C">
            <w:pPr>
              <w:pStyle w:val="Code"/>
              <w:rPr>
                <w:lang w:val="id-ID"/>
              </w:rPr>
            </w:pPr>
            <w:r w:rsidRPr="00FD40C3">
              <w:rPr>
                <w:lang w:val="id-ID"/>
              </w:rPr>
              <w:t xml:space="preserve">        "node": "&gt;=0.6"</w:t>
            </w:r>
          </w:p>
          <w:p w14:paraId="636A6081" w14:textId="77777777" w:rsidR="00801B5C" w:rsidRPr="00FD40C3" w:rsidRDefault="00801B5C" w:rsidP="00801B5C">
            <w:pPr>
              <w:pStyle w:val="Code"/>
              <w:rPr>
                <w:lang w:val="id-ID"/>
              </w:rPr>
            </w:pPr>
            <w:r w:rsidRPr="00FD40C3">
              <w:rPr>
                <w:lang w:val="id-ID"/>
              </w:rPr>
              <w:t xml:space="preserve">      },</w:t>
            </w:r>
          </w:p>
          <w:p w14:paraId="030530E0" w14:textId="77777777" w:rsidR="00801B5C" w:rsidRPr="00FD40C3" w:rsidRDefault="00801B5C" w:rsidP="00801B5C">
            <w:pPr>
              <w:pStyle w:val="Code"/>
              <w:rPr>
                <w:lang w:val="id-ID"/>
              </w:rPr>
            </w:pPr>
            <w:r w:rsidRPr="00FD40C3">
              <w:rPr>
                <w:lang w:val="id-ID"/>
              </w:rPr>
              <w:t xml:space="preserve">      "funding": {</w:t>
            </w:r>
          </w:p>
          <w:p w14:paraId="7930A616" w14:textId="77777777" w:rsidR="00801B5C" w:rsidRPr="00FD40C3" w:rsidRDefault="00801B5C" w:rsidP="00801B5C">
            <w:pPr>
              <w:pStyle w:val="Code"/>
              <w:rPr>
                <w:lang w:val="id-ID"/>
              </w:rPr>
            </w:pPr>
            <w:r w:rsidRPr="00FD40C3">
              <w:rPr>
                <w:lang w:val="id-ID"/>
              </w:rPr>
              <w:t xml:space="preserve">        "url": "https://github.com/sponsors/ljharb"</w:t>
            </w:r>
          </w:p>
          <w:p w14:paraId="5A609A58" w14:textId="77777777" w:rsidR="00801B5C" w:rsidRPr="00FD40C3" w:rsidRDefault="00801B5C" w:rsidP="00801B5C">
            <w:pPr>
              <w:pStyle w:val="Code"/>
              <w:rPr>
                <w:lang w:val="id-ID"/>
              </w:rPr>
            </w:pPr>
            <w:r w:rsidRPr="00FD40C3">
              <w:rPr>
                <w:lang w:val="id-ID"/>
              </w:rPr>
              <w:t xml:space="preserve">      }</w:t>
            </w:r>
          </w:p>
          <w:p w14:paraId="470E1895" w14:textId="77777777" w:rsidR="00801B5C" w:rsidRPr="00FD40C3" w:rsidRDefault="00801B5C" w:rsidP="00801B5C">
            <w:pPr>
              <w:pStyle w:val="Code"/>
              <w:rPr>
                <w:lang w:val="id-ID"/>
              </w:rPr>
            </w:pPr>
            <w:r w:rsidRPr="00FD40C3">
              <w:rPr>
                <w:lang w:val="id-ID"/>
              </w:rPr>
              <w:t xml:space="preserve">    },</w:t>
            </w:r>
          </w:p>
          <w:p w14:paraId="02D1D437" w14:textId="77777777" w:rsidR="00801B5C" w:rsidRPr="00FD40C3" w:rsidRDefault="00801B5C" w:rsidP="00801B5C">
            <w:pPr>
              <w:pStyle w:val="Code"/>
              <w:rPr>
                <w:lang w:val="id-ID"/>
              </w:rPr>
            </w:pPr>
            <w:r w:rsidRPr="00FD40C3">
              <w:rPr>
                <w:lang w:val="id-ID"/>
              </w:rPr>
              <w:t xml:space="preserve">    "node_modules/range-parser": {</w:t>
            </w:r>
          </w:p>
          <w:p w14:paraId="46C6EB6A" w14:textId="77777777" w:rsidR="00801B5C" w:rsidRPr="00FD40C3" w:rsidRDefault="00801B5C" w:rsidP="00801B5C">
            <w:pPr>
              <w:pStyle w:val="Code"/>
              <w:rPr>
                <w:lang w:val="id-ID"/>
              </w:rPr>
            </w:pPr>
            <w:r w:rsidRPr="00FD40C3">
              <w:rPr>
                <w:lang w:val="id-ID"/>
              </w:rPr>
              <w:t xml:space="preserve">      "version": "1.2.1",</w:t>
            </w:r>
          </w:p>
          <w:p w14:paraId="58422C82" w14:textId="77777777" w:rsidR="00801B5C" w:rsidRPr="00FD40C3" w:rsidRDefault="00801B5C" w:rsidP="00801B5C">
            <w:pPr>
              <w:pStyle w:val="Code"/>
              <w:rPr>
                <w:lang w:val="id-ID"/>
              </w:rPr>
            </w:pPr>
            <w:r w:rsidRPr="00FD40C3">
              <w:rPr>
                <w:lang w:val="id-ID"/>
              </w:rPr>
              <w:t xml:space="preserve">      "resolved": "https://registry.npmjs.org/range-parser/-/range-parser-1.2.1.tgz",</w:t>
            </w:r>
          </w:p>
          <w:p w14:paraId="7DB25063" w14:textId="77777777" w:rsidR="00801B5C" w:rsidRPr="00FD40C3" w:rsidRDefault="00801B5C" w:rsidP="00801B5C">
            <w:pPr>
              <w:pStyle w:val="Code"/>
              <w:rPr>
                <w:lang w:val="id-ID"/>
              </w:rPr>
            </w:pPr>
            <w:r w:rsidRPr="00FD40C3">
              <w:rPr>
                <w:lang w:val="id-ID"/>
              </w:rPr>
              <w:t xml:space="preserve">      "integrity": "sha512-Hrgsx+orqoygnmhFbKaHE6c296J+HTAQXoxEF6gNupROmmGJRoyzfG3ccAveqCBrwr/2yxQ5BVd/GTl5agOwSg==",</w:t>
            </w:r>
          </w:p>
          <w:p w14:paraId="3CC2EC03" w14:textId="77777777" w:rsidR="00801B5C" w:rsidRPr="00FD40C3" w:rsidRDefault="00801B5C" w:rsidP="00801B5C">
            <w:pPr>
              <w:pStyle w:val="Code"/>
              <w:rPr>
                <w:lang w:val="id-ID"/>
              </w:rPr>
            </w:pPr>
            <w:r w:rsidRPr="00FD40C3">
              <w:rPr>
                <w:lang w:val="id-ID"/>
              </w:rPr>
              <w:t xml:space="preserve">      "engines": {</w:t>
            </w:r>
          </w:p>
          <w:p w14:paraId="1CE50748" w14:textId="77777777" w:rsidR="00801B5C" w:rsidRPr="00FD40C3" w:rsidRDefault="00801B5C" w:rsidP="00801B5C">
            <w:pPr>
              <w:pStyle w:val="Code"/>
              <w:rPr>
                <w:lang w:val="id-ID"/>
              </w:rPr>
            </w:pPr>
            <w:r w:rsidRPr="00FD40C3">
              <w:rPr>
                <w:lang w:val="id-ID"/>
              </w:rPr>
              <w:t xml:space="preserve">        "node": "&gt;= 0.6"</w:t>
            </w:r>
          </w:p>
          <w:p w14:paraId="195526FB" w14:textId="77777777" w:rsidR="00801B5C" w:rsidRPr="00FD40C3" w:rsidRDefault="00801B5C" w:rsidP="00801B5C">
            <w:pPr>
              <w:pStyle w:val="Code"/>
              <w:rPr>
                <w:lang w:val="id-ID"/>
              </w:rPr>
            </w:pPr>
            <w:r w:rsidRPr="00FD40C3">
              <w:rPr>
                <w:lang w:val="id-ID"/>
              </w:rPr>
              <w:t xml:space="preserve">      }</w:t>
            </w:r>
          </w:p>
          <w:p w14:paraId="72C52C25" w14:textId="77777777" w:rsidR="00801B5C" w:rsidRPr="00FD40C3" w:rsidRDefault="00801B5C" w:rsidP="00801B5C">
            <w:pPr>
              <w:pStyle w:val="Code"/>
              <w:rPr>
                <w:lang w:val="id-ID"/>
              </w:rPr>
            </w:pPr>
            <w:r w:rsidRPr="00FD40C3">
              <w:rPr>
                <w:lang w:val="id-ID"/>
              </w:rPr>
              <w:t xml:space="preserve">    },</w:t>
            </w:r>
          </w:p>
          <w:p w14:paraId="113B73CA" w14:textId="77777777" w:rsidR="00801B5C" w:rsidRPr="00FD40C3" w:rsidRDefault="00801B5C" w:rsidP="00801B5C">
            <w:pPr>
              <w:pStyle w:val="Code"/>
              <w:rPr>
                <w:lang w:val="id-ID"/>
              </w:rPr>
            </w:pPr>
            <w:r w:rsidRPr="00FD40C3">
              <w:rPr>
                <w:lang w:val="id-ID"/>
              </w:rPr>
              <w:t xml:space="preserve">    "node_modules/raw-body": {</w:t>
            </w:r>
          </w:p>
          <w:p w14:paraId="30D5D909" w14:textId="77777777" w:rsidR="00801B5C" w:rsidRPr="00FD40C3" w:rsidRDefault="00801B5C" w:rsidP="00801B5C">
            <w:pPr>
              <w:pStyle w:val="Code"/>
              <w:rPr>
                <w:lang w:val="id-ID"/>
              </w:rPr>
            </w:pPr>
            <w:r w:rsidRPr="00FD40C3">
              <w:rPr>
                <w:lang w:val="id-ID"/>
              </w:rPr>
              <w:t xml:space="preserve">      "version": "2.5.1",</w:t>
            </w:r>
          </w:p>
          <w:p w14:paraId="16F40125" w14:textId="77777777" w:rsidR="00801B5C" w:rsidRPr="00FD40C3" w:rsidRDefault="00801B5C" w:rsidP="00801B5C">
            <w:pPr>
              <w:pStyle w:val="Code"/>
              <w:rPr>
                <w:lang w:val="id-ID"/>
              </w:rPr>
            </w:pPr>
            <w:r w:rsidRPr="00FD40C3">
              <w:rPr>
                <w:lang w:val="id-ID"/>
              </w:rPr>
              <w:t xml:space="preserve">      "resolved": "https://registry.npmjs.org/raw-body/-/raw-body-2.5.1.tgz",</w:t>
            </w:r>
          </w:p>
          <w:p w14:paraId="29DC97DF" w14:textId="77777777" w:rsidR="00801B5C" w:rsidRPr="00FD40C3" w:rsidRDefault="00801B5C" w:rsidP="00801B5C">
            <w:pPr>
              <w:pStyle w:val="Code"/>
              <w:rPr>
                <w:lang w:val="id-ID"/>
              </w:rPr>
            </w:pPr>
            <w:r w:rsidRPr="00FD40C3">
              <w:rPr>
                <w:lang w:val="id-ID"/>
              </w:rPr>
              <w:t xml:space="preserve">      "integrity": "sha512-qqJBtEyVgS0ZmPGdCFPWJ3FreoqvG4MVQln/kCgF7Olq95IbOp0/BWyMwbdtn4VTvkM8Y7khCQ2Xgk/tcrCXig==",</w:t>
            </w:r>
          </w:p>
          <w:p w14:paraId="0EBB1F08" w14:textId="77777777" w:rsidR="00801B5C" w:rsidRPr="00FD40C3" w:rsidRDefault="00801B5C" w:rsidP="00801B5C">
            <w:pPr>
              <w:pStyle w:val="Code"/>
              <w:rPr>
                <w:lang w:val="id-ID"/>
              </w:rPr>
            </w:pPr>
            <w:r w:rsidRPr="00FD40C3">
              <w:rPr>
                <w:lang w:val="id-ID"/>
              </w:rPr>
              <w:t xml:space="preserve">      "dependencies": {</w:t>
            </w:r>
          </w:p>
          <w:p w14:paraId="3BA2214A" w14:textId="77777777" w:rsidR="00801B5C" w:rsidRPr="00FD40C3" w:rsidRDefault="00801B5C" w:rsidP="00801B5C">
            <w:pPr>
              <w:pStyle w:val="Code"/>
              <w:rPr>
                <w:lang w:val="id-ID"/>
              </w:rPr>
            </w:pPr>
            <w:r w:rsidRPr="00FD40C3">
              <w:rPr>
                <w:lang w:val="id-ID"/>
              </w:rPr>
              <w:t xml:space="preserve">        "bytes": "3.1.2",</w:t>
            </w:r>
          </w:p>
          <w:p w14:paraId="55E3F43D" w14:textId="77777777" w:rsidR="00801B5C" w:rsidRPr="00FD40C3" w:rsidRDefault="00801B5C" w:rsidP="00801B5C">
            <w:pPr>
              <w:pStyle w:val="Code"/>
              <w:rPr>
                <w:lang w:val="id-ID"/>
              </w:rPr>
            </w:pPr>
            <w:r w:rsidRPr="00FD40C3">
              <w:rPr>
                <w:lang w:val="id-ID"/>
              </w:rPr>
              <w:t xml:space="preserve">        "http-errors": "2.0.0",</w:t>
            </w:r>
          </w:p>
          <w:p w14:paraId="251DB8A1" w14:textId="77777777" w:rsidR="00801B5C" w:rsidRPr="00FD40C3" w:rsidRDefault="00801B5C" w:rsidP="00801B5C">
            <w:pPr>
              <w:pStyle w:val="Code"/>
              <w:rPr>
                <w:lang w:val="id-ID"/>
              </w:rPr>
            </w:pPr>
            <w:r w:rsidRPr="00FD40C3">
              <w:rPr>
                <w:lang w:val="id-ID"/>
              </w:rPr>
              <w:t xml:space="preserve">        "iconv-lite": "0.4.24",</w:t>
            </w:r>
          </w:p>
          <w:p w14:paraId="0040C49F" w14:textId="77777777" w:rsidR="00801B5C" w:rsidRPr="00FD40C3" w:rsidRDefault="00801B5C" w:rsidP="00801B5C">
            <w:pPr>
              <w:pStyle w:val="Code"/>
              <w:rPr>
                <w:lang w:val="id-ID"/>
              </w:rPr>
            </w:pPr>
            <w:r w:rsidRPr="00FD40C3">
              <w:rPr>
                <w:lang w:val="id-ID"/>
              </w:rPr>
              <w:t xml:space="preserve">        "unpipe": "1.0.0"</w:t>
            </w:r>
          </w:p>
          <w:p w14:paraId="4FC3A9DA" w14:textId="77777777" w:rsidR="00801B5C" w:rsidRPr="00FD40C3" w:rsidRDefault="00801B5C" w:rsidP="00801B5C">
            <w:pPr>
              <w:pStyle w:val="Code"/>
              <w:rPr>
                <w:lang w:val="id-ID"/>
              </w:rPr>
            </w:pPr>
            <w:r w:rsidRPr="00FD40C3">
              <w:rPr>
                <w:lang w:val="id-ID"/>
              </w:rPr>
              <w:t xml:space="preserve">      },</w:t>
            </w:r>
          </w:p>
          <w:p w14:paraId="205802D7" w14:textId="77777777" w:rsidR="00801B5C" w:rsidRPr="00FD40C3" w:rsidRDefault="00801B5C" w:rsidP="00801B5C">
            <w:pPr>
              <w:pStyle w:val="Code"/>
              <w:rPr>
                <w:lang w:val="id-ID"/>
              </w:rPr>
            </w:pPr>
            <w:r w:rsidRPr="00FD40C3">
              <w:rPr>
                <w:lang w:val="id-ID"/>
              </w:rPr>
              <w:t xml:space="preserve">      "engines": {</w:t>
            </w:r>
          </w:p>
          <w:p w14:paraId="6B71B085" w14:textId="77777777" w:rsidR="00801B5C" w:rsidRPr="00FD40C3" w:rsidRDefault="00801B5C" w:rsidP="00801B5C">
            <w:pPr>
              <w:pStyle w:val="Code"/>
              <w:rPr>
                <w:lang w:val="id-ID"/>
              </w:rPr>
            </w:pPr>
            <w:r w:rsidRPr="00FD40C3">
              <w:rPr>
                <w:lang w:val="id-ID"/>
              </w:rPr>
              <w:t xml:space="preserve">        "node": "&gt;= 0.8"</w:t>
            </w:r>
          </w:p>
          <w:p w14:paraId="038DC3EC" w14:textId="77777777" w:rsidR="00801B5C" w:rsidRPr="00FD40C3" w:rsidRDefault="00801B5C" w:rsidP="00801B5C">
            <w:pPr>
              <w:pStyle w:val="Code"/>
              <w:rPr>
                <w:lang w:val="id-ID"/>
              </w:rPr>
            </w:pPr>
            <w:r w:rsidRPr="00FD40C3">
              <w:rPr>
                <w:lang w:val="id-ID"/>
              </w:rPr>
              <w:t xml:space="preserve">      }</w:t>
            </w:r>
          </w:p>
          <w:p w14:paraId="70A1F3E5" w14:textId="77777777" w:rsidR="00801B5C" w:rsidRPr="00FD40C3" w:rsidRDefault="00801B5C" w:rsidP="00801B5C">
            <w:pPr>
              <w:pStyle w:val="Code"/>
              <w:rPr>
                <w:lang w:val="id-ID"/>
              </w:rPr>
            </w:pPr>
            <w:r w:rsidRPr="00FD40C3">
              <w:rPr>
                <w:lang w:val="id-ID"/>
              </w:rPr>
              <w:t xml:space="preserve">    },</w:t>
            </w:r>
          </w:p>
          <w:p w14:paraId="10169D1E" w14:textId="77777777" w:rsidR="00801B5C" w:rsidRPr="00FD40C3" w:rsidRDefault="00801B5C" w:rsidP="00801B5C">
            <w:pPr>
              <w:pStyle w:val="Code"/>
              <w:rPr>
                <w:lang w:val="id-ID"/>
              </w:rPr>
            </w:pPr>
            <w:r w:rsidRPr="00FD40C3">
              <w:rPr>
                <w:lang w:val="id-ID"/>
              </w:rPr>
              <w:t xml:space="preserve">    "node_modules/readable-stream": {</w:t>
            </w:r>
          </w:p>
          <w:p w14:paraId="4E96445D" w14:textId="77777777" w:rsidR="00801B5C" w:rsidRPr="00FD40C3" w:rsidRDefault="00801B5C" w:rsidP="00801B5C">
            <w:pPr>
              <w:pStyle w:val="Code"/>
              <w:rPr>
                <w:lang w:val="id-ID"/>
              </w:rPr>
            </w:pPr>
            <w:r w:rsidRPr="00FD40C3">
              <w:rPr>
                <w:lang w:val="id-ID"/>
              </w:rPr>
              <w:t xml:space="preserve">      "version": "2.3.8",</w:t>
            </w:r>
          </w:p>
          <w:p w14:paraId="75C99406" w14:textId="77777777" w:rsidR="00801B5C" w:rsidRPr="00FD40C3" w:rsidRDefault="00801B5C" w:rsidP="00801B5C">
            <w:pPr>
              <w:pStyle w:val="Code"/>
              <w:rPr>
                <w:lang w:val="id-ID"/>
              </w:rPr>
            </w:pPr>
            <w:r w:rsidRPr="00FD40C3">
              <w:rPr>
                <w:lang w:val="id-ID"/>
              </w:rPr>
              <w:t xml:space="preserve">      "resolved": "https://registry.npmjs.org/readable-stream/-/readable-stream-2.3.8.tgz",</w:t>
            </w:r>
          </w:p>
          <w:p w14:paraId="5140AE21" w14:textId="77777777" w:rsidR="00801B5C" w:rsidRPr="00FD40C3" w:rsidRDefault="00801B5C" w:rsidP="00801B5C">
            <w:pPr>
              <w:pStyle w:val="Code"/>
              <w:rPr>
                <w:lang w:val="id-ID"/>
              </w:rPr>
            </w:pPr>
            <w:r w:rsidRPr="00FD40C3">
              <w:rPr>
                <w:lang w:val="id-ID"/>
              </w:rPr>
              <w:t xml:space="preserve">      "integrity": "sha512-8p0AUk4XODgIewSi0l8Epjs+EVnWiK7NoDIEGU0HhE7+ZyY8D1IMY7odu5lRrFXGg71L15KG8QrPmum45RTtdA==",</w:t>
            </w:r>
          </w:p>
          <w:p w14:paraId="3964FCE2" w14:textId="77777777" w:rsidR="00801B5C" w:rsidRPr="00FD40C3" w:rsidRDefault="00801B5C" w:rsidP="00801B5C">
            <w:pPr>
              <w:pStyle w:val="Code"/>
              <w:rPr>
                <w:lang w:val="id-ID"/>
              </w:rPr>
            </w:pPr>
            <w:r w:rsidRPr="00FD40C3">
              <w:rPr>
                <w:lang w:val="id-ID"/>
              </w:rPr>
              <w:t xml:space="preserve">      "dependencies": {</w:t>
            </w:r>
          </w:p>
          <w:p w14:paraId="72463C38" w14:textId="77777777" w:rsidR="00801B5C" w:rsidRPr="00FD40C3" w:rsidRDefault="00801B5C" w:rsidP="00801B5C">
            <w:pPr>
              <w:pStyle w:val="Code"/>
              <w:rPr>
                <w:lang w:val="id-ID"/>
              </w:rPr>
            </w:pPr>
            <w:r w:rsidRPr="00FD40C3">
              <w:rPr>
                <w:lang w:val="id-ID"/>
              </w:rPr>
              <w:t xml:space="preserve">        "core-util-is": "~1.0.0",</w:t>
            </w:r>
          </w:p>
          <w:p w14:paraId="0B81338C" w14:textId="77777777" w:rsidR="00801B5C" w:rsidRPr="00FD40C3" w:rsidRDefault="00801B5C" w:rsidP="00801B5C">
            <w:pPr>
              <w:pStyle w:val="Code"/>
              <w:rPr>
                <w:lang w:val="id-ID"/>
              </w:rPr>
            </w:pPr>
            <w:r w:rsidRPr="00FD40C3">
              <w:rPr>
                <w:lang w:val="id-ID"/>
              </w:rPr>
              <w:t xml:space="preserve">        "inherits": "~2.0.3",</w:t>
            </w:r>
          </w:p>
          <w:p w14:paraId="76A3376E" w14:textId="77777777" w:rsidR="00801B5C" w:rsidRPr="00FD40C3" w:rsidRDefault="00801B5C" w:rsidP="00801B5C">
            <w:pPr>
              <w:pStyle w:val="Code"/>
              <w:rPr>
                <w:lang w:val="id-ID"/>
              </w:rPr>
            </w:pPr>
            <w:r w:rsidRPr="00FD40C3">
              <w:rPr>
                <w:lang w:val="id-ID"/>
              </w:rPr>
              <w:t xml:space="preserve">        "isarray": "~1.0.0",</w:t>
            </w:r>
          </w:p>
          <w:p w14:paraId="6E92724A" w14:textId="77777777" w:rsidR="00801B5C" w:rsidRPr="00FD40C3" w:rsidRDefault="00801B5C" w:rsidP="00801B5C">
            <w:pPr>
              <w:pStyle w:val="Code"/>
              <w:rPr>
                <w:lang w:val="id-ID"/>
              </w:rPr>
            </w:pPr>
            <w:r w:rsidRPr="00FD40C3">
              <w:rPr>
                <w:lang w:val="id-ID"/>
              </w:rPr>
              <w:t xml:space="preserve">        "process-nextick-args": "~2.0.0",</w:t>
            </w:r>
          </w:p>
          <w:p w14:paraId="0337807D" w14:textId="77777777" w:rsidR="00801B5C" w:rsidRPr="00FD40C3" w:rsidRDefault="00801B5C" w:rsidP="00801B5C">
            <w:pPr>
              <w:pStyle w:val="Code"/>
              <w:rPr>
                <w:lang w:val="id-ID"/>
              </w:rPr>
            </w:pPr>
            <w:r w:rsidRPr="00FD40C3">
              <w:rPr>
                <w:lang w:val="id-ID"/>
              </w:rPr>
              <w:t xml:space="preserve">        "safe-buffer": "~5.1.1",</w:t>
            </w:r>
          </w:p>
          <w:p w14:paraId="0348FBC7" w14:textId="77777777" w:rsidR="00801B5C" w:rsidRPr="00FD40C3" w:rsidRDefault="00801B5C" w:rsidP="00801B5C">
            <w:pPr>
              <w:pStyle w:val="Code"/>
              <w:rPr>
                <w:lang w:val="id-ID"/>
              </w:rPr>
            </w:pPr>
            <w:r w:rsidRPr="00FD40C3">
              <w:rPr>
                <w:lang w:val="id-ID"/>
              </w:rPr>
              <w:t xml:space="preserve">        "string_decoder": "~1.1.1",</w:t>
            </w:r>
          </w:p>
          <w:p w14:paraId="21EFB5E6" w14:textId="77777777" w:rsidR="00801B5C" w:rsidRPr="00FD40C3" w:rsidRDefault="00801B5C" w:rsidP="00801B5C">
            <w:pPr>
              <w:pStyle w:val="Code"/>
              <w:rPr>
                <w:lang w:val="id-ID"/>
              </w:rPr>
            </w:pPr>
            <w:r w:rsidRPr="00FD40C3">
              <w:rPr>
                <w:lang w:val="id-ID"/>
              </w:rPr>
              <w:t xml:space="preserve">        "util-deprecate": "~1.0.1"</w:t>
            </w:r>
          </w:p>
          <w:p w14:paraId="0421F04D" w14:textId="77777777" w:rsidR="00801B5C" w:rsidRPr="00FD40C3" w:rsidRDefault="00801B5C" w:rsidP="00801B5C">
            <w:pPr>
              <w:pStyle w:val="Code"/>
              <w:rPr>
                <w:lang w:val="id-ID"/>
              </w:rPr>
            </w:pPr>
            <w:r w:rsidRPr="00FD40C3">
              <w:rPr>
                <w:lang w:val="id-ID"/>
              </w:rPr>
              <w:t xml:space="preserve">      }</w:t>
            </w:r>
          </w:p>
          <w:p w14:paraId="250C6B34" w14:textId="77777777" w:rsidR="00801B5C" w:rsidRPr="00FD40C3" w:rsidRDefault="00801B5C" w:rsidP="00801B5C">
            <w:pPr>
              <w:pStyle w:val="Code"/>
              <w:rPr>
                <w:lang w:val="id-ID"/>
              </w:rPr>
            </w:pPr>
            <w:r w:rsidRPr="00FD40C3">
              <w:rPr>
                <w:lang w:val="id-ID"/>
              </w:rPr>
              <w:t xml:space="preserve">    },</w:t>
            </w:r>
          </w:p>
          <w:p w14:paraId="68796A54" w14:textId="77777777" w:rsidR="00801B5C" w:rsidRPr="00FD40C3" w:rsidRDefault="00801B5C" w:rsidP="00801B5C">
            <w:pPr>
              <w:pStyle w:val="Code"/>
              <w:rPr>
                <w:lang w:val="id-ID"/>
              </w:rPr>
            </w:pPr>
            <w:r w:rsidRPr="00FD40C3">
              <w:rPr>
                <w:lang w:val="id-ID"/>
              </w:rPr>
              <w:lastRenderedPageBreak/>
              <w:t xml:space="preserve">    "node_modules/readable-stream/node_modules/safe-buffer": {</w:t>
            </w:r>
          </w:p>
          <w:p w14:paraId="14F0FA73" w14:textId="77777777" w:rsidR="00801B5C" w:rsidRPr="00FD40C3" w:rsidRDefault="00801B5C" w:rsidP="00801B5C">
            <w:pPr>
              <w:pStyle w:val="Code"/>
              <w:rPr>
                <w:lang w:val="id-ID"/>
              </w:rPr>
            </w:pPr>
            <w:r w:rsidRPr="00FD40C3">
              <w:rPr>
                <w:lang w:val="id-ID"/>
              </w:rPr>
              <w:t xml:space="preserve">      "version": "5.1.2",</w:t>
            </w:r>
          </w:p>
          <w:p w14:paraId="7BC4D0C3" w14:textId="77777777" w:rsidR="00801B5C" w:rsidRPr="00FD40C3" w:rsidRDefault="00801B5C" w:rsidP="00801B5C">
            <w:pPr>
              <w:pStyle w:val="Code"/>
              <w:rPr>
                <w:lang w:val="id-ID"/>
              </w:rPr>
            </w:pPr>
            <w:r w:rsidRPr="00FD40C3">
              <w:rPr>
                <w:lang w:val="id-ID"/>
              </w:rPr>
              <w:t xml:space="preserve">      "resolved": "https://registry.npmjs.org/safe-buffer/-/safe-buffer-5.1.2.tgz",</w:t>
            </w:r>
          </w:p>
          <w:p w14:paraId="4889B184" w14:textId="77777777" w:rsidR="00801B5C" w:rsidRPr="00FD40C3" w:rsidRDefault="00801B5C" w:rsidP="00801B5C">
            <w:pPr>
              <w:pStyle w:val="Code"/>
              <w:rPr>
                <w:lang w:val="id-ID"/>
              </w:rPr>
            </w:pPr>
            <w:r w:rsidRPr="00FD40C3">
              <w:rPr>
                <w:lang w:val="id-ID"/>
              </w:rPr>
              <w:t xml:space="preserve">      "integrity": "sha512-Gd2UZBJDkXlY7GbJxfsE8/nvKkUEU1G38c1siN6QP6a9PT9MmHB8GnpscSmMJSoF8LOIrt8ud/wPtojys4G6+g=="</w:t>
            </w:r>
          </w:p>
          <w:p w14:paraId="656BE559" w14:textId="77777777" w:rsidR="00801B5C" w:rsidRPr="00FD40C3" w:rsidRDefault="00801B5C" w:rsidP="00801B5C">
            <w:pPr>
              <w:pStyle w:val="Code"/>
              <w:rPr>
                <w:lang w:val="id-ID"/>
              </w:rPr>
            </w:pPr>
            <w:r w:rsidRPr="00FD40C3">
              <w:rPr>
                <w:lang w:val="id-ID"/>
              </w:rPr>
              <w:t xml:space="preserve">    },</w:t>
            </w:r>
          </w:p>
          <w:p w14:paraId="774A83B6" w14:textId="77777777" w:rsidR="00801B5C" w:rsidRPr="00FD40C3" w:rsidRDefault="00801B5C" w:rsidP="00801B5C">
            <w:pPr>
              <w:pStyle w:val="Code"/>
              <w:rPr>
                <w:lang w:val="id-ID"/>
              </w:rPr>
            </w:pPr>
            <w:r w:rsidRPr="00FD40C3">
              <w:rPr>
                <w:lang w:val="id-ID"/>
              </w:rPr>
              <w:t xml:space="preserve">    "node_modules/readdirp": {</w:t>
            </w:r>
          </w:p>
          <w:p w14:paraId="00ABCB0B" w14:textId="77777777" w:rsidR="00801B5C" w:rsidRPr="00FD40C3" w:rsidRDefault="00801B5C" w:rsidP="00801B5C">
            <w:pPr>
              <w:pStyle w:val="Code"/>
              <w:rPr>
                <w:lang w:val="id-ID"/>
              </w:rPr>
            </w:pPr>
            <w:r w:rsidRPr="00FD40C3">
              <w:rPr>
                <w:lang w:val="id-ID"/>
              </w:rPr>
              <w:t xml:space="preserve">      "version": "3.6.0",</w:t>
            </w:r>
          </w:p>
          <w:p w14:paraId="59990417" w14:textId="77777777" w:rsidR="00801B5C" w:rsidRPr="00FD40C3" w:rsidRDefault="00801B5C" w:rsidP="00801B5C">
            <w:pPr>
              <w:pStyle w:val="Code"/>
              <w:rPr>
                <w:lang w:val="id-ID"/>
              </w:rPr>
            </w:pPr>
            <w:r w:rsidRPr="00FD40C3">
              <w:rPr>
                <w:lang w:val="id-ID"/>
              </w:rPr>
              <w:t xml:space="preserve">      "resolved": "https://registry.npmjs.org/readdirp/-/readdirp-3.6.0.tgz",</w:t>
            </w:r>
          </w:p>
          <w:p w14:paraId="5E3ECECE" w14:textId="77777777" w:rsidR="00801B5C" w:rsidRPr="00FD40C3" w:rsidRDefault="00801B5C" w:rsidP="00801B5C">
            <w:pPr>
              <w:pStyle w:val="Code"/>
              <w:rPr>
                <w:lang w:val="id-ID"/>
              </w:rPr>
            </w:pPr>
            <w:r w:rsidRPr="00FD40C3">
              <w:rPr>
                <w:lang w:val="id-ID"/>
              </w:rPr>
              <w:t xml:space="preserve">      "integrity": "sha512-hOS089on8RduqdbhvQ5Z37A0ESjsqz6qnRcffsMU3495FuTdqSm+7bhJ29JvIOsBDEEnan5DPu9t3To9VRlMzA==",</w:t>
            </w:r>
          </w:p>
          <w:p w14:paraId="2A90A215" w14:textId="77777777" w:rsidR="00801B5C" w:rsidRPr="00FD40C3" w:rsidRDefault="00801B5C" w:rsidP="00801B5C">
            <w:pPr>
              <w:pStyle w:val="Code"/>
              <w:rPr>
                <w:lang w:val="id-ID"/>
              </w:rPr>
            </w:pPr>
            <w:r w:rsidRPr="00FD40C3">
              <w:rPr>
                <w:lang w:val="id-ID"/>
              </w:rPr>
              <w:t xml:space="preserve">      "dependencies": {</w:t>
            </w:r>
          </w:p>
          <w:p w14:paraId="09A6D307" w14:textId="77777777" w:rsidR="00801B5C" w:rsidRPr="00FD40C3" w:rsidRDefault="00801B5C" w:rsidP="00801B5C">
            <w:pPr>
              <w:pStyle w:val="Code"/>
              <w:rPr>
                <w:lang w:val="id-ID"/>
              </w:rPr>
            </w:pPr>
            <w:r w:rsidRPr="00FD40C3">
              <w:rPr>
                <w:lang w:val="id-ID"/>
              </w:rPr>
              <w:t xml:space="preserve">        "picomatch": "^2.2.1"</w:t>
            </w:r>
          </w:p>
          <w:p w14:paraId="5FFA6D63" w14:textId="77777777" w:rsidR="00801B5C" w:rsidRPr="00FD40C3" w:rsidRDefault="00801B5C" w:rsidP="00801B5C">
            <w:pPr>
              <w:pStyle w:val="Code"/>
              <w:rPr>
                <w:lang w:val="id-ID"/>
              </w:rPr>
            </w:pPr>
            <w:r w:rsidRPr="00FD40C3">
              <w:rPr>
                <w:lang w:val="id-ID"/>
              </w:rPr>
              <w:t xml:space="preserve">      },</w:t>
            </w:r>
          </w:p>
          <w:p w14:paraId="2543517F" w14:textId="77777777" w:rsidR="00801B5C" w:rsidRPr="00FD40C3" w:rsidRDefault="00801B5C" w:rsidP="00801B5C">
            <w:pPr>
              <w:pStyle w:val="Code"/>
              <w:rPr>
                <w:lang w:val="id-ID"/>
              </w:rPr>
            </w:pPr>
            <w:r w:rsidRPr="00FD40C3">
              <w:rPr>
                <w:lang w:val="id-ID"/>
              </w:rPr>
              <w:t xml:space="preserve">      "engines": {</w:t>
            </w:r>
          </w:p>
          <w:p w14:paraId="229A4982" w14:textId="77777777" w:rsidR="00801B5C" w:rsidRPr="00FD40C3" w:rsidRDefault="00801B5C" w:rsidP="00801B5C">
            <w:pPr>
              <w:pStyle w:val="Code"/>
              <w:rPr>
                <w:lang w:val="id-ID"/>
              </w:rPr>
            </w:pPr>
            <w:r w:rsidRPr="00FD40C3">
              <w:rPr>
                <w:lang w:val="id-ID"/>
              </w:rPr>
              <w:t xml:space="preserve">        "node": "&gt;=8.10.0"</w:t>
            </w:r>
          </w:p>
          <w:p w14:paraId="1402C7F0" w14:textId="77777777" w:rsidR="00801B5C" w:rsidRPr="00FD40C3" w:rsidRDefault="00801B5C" w:rsidP="00801B5C">
            <w:pPr>
              <w:pStyle w:val="Code"/>
              <w:rPr>
                <w:lang w:val="id-ID"/>
              </w:rPr>
            </w:pPr>
            <w:r w:rsidRPr="00FD40C3">
              <w:rPr>
                <w:lang w:val="id-ID"/>
              </w:rPr>
              <w:t xml:space="preserve">      }</w:t>
            </w:r>
          </w:p>
          <w:p w14:paraId="49BCEF25" w14:textId="77777777" w:rsidR="00801B5C" w:rsidRPr="00FD40C3" w:rsidRDefault="00801B5C" w:rsidP="00801B5C">
            <w:pPr>
              <w:pStyle w:val="Code"/>
              <w:rPr>
                <w:lang w:val="id-ID"/>
              </w:rPr>
            </w:pPr>
            <w:r w:rsidRPr="00FD40C3">
              <w:rPr>
                <w:lang w:val="id-ID"/>
              </w:rPr>
              <w:t xml:space="preserve">    },</w:t>
            </w:r>
          </w:p>
          <w:p w14:paraId="702F37AE" w14:textId="77777777" w:rsidR="00801B5C" w:rsidRPr="00FD40C3" w:rsidRDefault="00801B5C" w:rsidP="00801B5C">
            <w:pPr>
              <w:pStyle w:val="Code"/>
              <w:rPr>
                <w:lang w:val="id-ID"/>
              </w:rPr>
            </w:pPr>
            <w:r w:rsidRPr="00FD40C3">
              <w:rPr>
                <w:lang w:val="id-ID"/>
              </w:rPr>
              <w:t xml:space="preserve">    "node_modules/require-directory": {</w:t>
            </w:r>
          </w:p>
          <w:p w14:paraId="5E77F4DC" w14:textId="77777777" w:rsidR="00801B5C" w:rsidRPr="00FD40C3" w:rsidRDefault="00801B5C" w:rsidP="00801B5C">
            <w:pPr>
              <w:pStyle w:val="Code"/>
              <w:rPr>
                <w:lang w:val="id-ID"/>
              </w:rPr>
            </w:pPr>
            <w:r w:rsidRPr="00FD40C3">
              <w:rPr>
                <w:lang w:val="id-ID"/>
              </w:rPr>
              <w:t xml:space="preserve">      "version": "2.1.1",</w:t>
            </w:r>
          </w:p>
          <w:p w14:paraId="3AF9966E" w14:textId="77777777" w:rsidR="00801B5C" w:rsidRPr="00FD40C3" w:rsidRDefault="00801B5C" w:rsidP="00801B5C">
            <w:pPr>
              <w:pStyle w:val="Code"/>
              <w:rPr>
                <w:lang w:val="id-ID"/>
              </w:rPr>
            </w:pPr>
            <w:r w:rsidRPr="00FD40C3">
              <w:rPr>
                <w:lang w:val="id-ID"/>
              </w:rPr>
              <w:t xml:space="preserve">      "resolved": "https://registry.npmjs.org/require-directory/-/require-directory-2.1.1.tgz",</w:t>
            </w:r>
          </w:p>
          <w:p w14:paraId="140CD321" w14:textId="77777777" w:rsidR="00801B5C" w:rsidRPr="00FD40C3" w:rsidRDefault="00801B5C" w:rsidP="00801B5C">
            <w:pPr>
              <w:pStyle w:val="Code"/>
              <w:rPr>
                <w:lang w:val="id-ID"/>
              </w:rPr>
            </w:pPr>
            <w:r w:rsidRPr="00FD40C3">
              <w:rPr>
                <w:lang w:val="id-ID"/>
              </w:rPr>
              <w:t xml:space="preserve">      "integrity": "sha512-fGxEI7+wsG9xrvdjsrlmL22OMTTiHRwAMroiEeMgq8gzoLC/PQr7RsRDSTLUg/bZAZtF+TVIkHc6/4RIKrui+Q==",</w:t>
            </w:r>
          </w:p>
          <w:p w14:paraId="4B0C524F" w14:textId="77777777" w:rsidR="00801B5C" w:rsidRPr="00FD40C3" w:rsidRDefault="00801B5C" w:rsidP="00801B5C">
            <w:pPr>
              <w:pStyle w:val="Code"/>
              <w:rPr>
                <w:lang w:val="id-ID"/>
              </w:rPr>
            </w:pPr>
            <w:r w:rsidRPr="00FD40C3">
              <w:rPr>
                <w:lang w:val="id-ID"/>
              </w:rPr>
              <w:t xml:space="preserve">      "engines": {</w:t>
            </w:r>
          </w:p>
          <w:p w14:paraId="32BE78D1" w14:textId="77777777" w:rsidR="00801B5C" w:rsidRPr="00FD40C3" w:rsidRDefault="00801B5C" w:rsidP="00801B5C">
            <w:pPr>
              <w:pStyle w:val="Code"/>
              <w:rPr>
                <w:lang w:val="id-ID"/>
              </w:rPr>
            </w:pPr>
            <w:r w:rsidRPr="00FD40C3">
              <w:rPr>
                <w:lang w:val="id-ID"/>
              </w:rPr>
              <w:t xml:space="preserve">        "node": "&gt;=0.10.0"</w:t>
            </w:r>
          </w:p>
          <w:p w14:paraId="502DB4C7" w14:textId="77777777" w:rsidR="00801B5C" w:rsidRPr="00FD40C3" w:rsidRDefault="00801B5C" w:rsidP="00801B5C">
            <w:pPr>
              <w:pStyle w:val="Code"/>
              <w:rPr>
                <w:lang w:val="id-ID"/>
              </w:rPr>
            </w:pPr>
            <w:r w:rsidRPr="00FD40C3">
              <w:rPr>
                <w:lang w:val="id-ID"/>
              </w:rPr>
              <w:t xml:space="preserve">      }</w:t>
            </w:r>
          </w:p>
          <w:p w14:paraId="047D21BE" w14:textId="77777777" w:rsidR="00801B5C" w:rsidRPr="00FD40C3" w:rsidRDefault="00801B5C" w:rsidP="00801B5C">
            <w:pPr>
              <w:pStyle w:val="Code"/>
              <w:rPr>
                <w:lang w:val="id-ID"/>
              </w:rPr>
            </w:pPr>
            <w:r w:rsidRPr="00FD40C3">
              <w:rPr>
                <w:lang w:val="id-ID"/>
              </w:rPr>
              <w:t xml:space="preserve">    },</w:t>
            </w:r>
          </w:p>
          <w:p w14:paraId="4F843BA2" w14:textId="77777777" w:rsidR="00801B5C" w:rsidRPr="00FD40C3" w:rsidRDefault="00801B5C" w:rsidP="00801B5C">
            <w:pPr>
              <w:pStyle w:val="Code"/>
              <w:rPr>
                <w:lang w:val="id-ID"/>
              </w:rPr>
            </w:pPr>
            <w:r w:rsidRPr="00FD40C3">
              <w:rPr>
                <w:lang w:val="id-ID"/>
              </w:rPr>
              <w:t xml:space="preserve">    "node_modules/safe-buffer": {</w:t>
            </w:r>
          </w:p>
          <w:p w14:paraId="1EF085E1" w14:textId="77777777" w:rsidR="00801B5C" w:rsidRPr="00FD40C3" w:rsidRDefault="00801B5C" w:rsidP="00801B5C">
            <w:pPr>
              <w:pStyle w:val="Code"/>
              <w:rPr>
                <w:lang w:val="id-ID"/>
              </w:rPr>
            </w:pPr>
            <w:r w:rsidRPr="00FD40C3">
              <w:rPr>
                <w:lang w:val="id-ID"/>
              </w:rPr>
              <w:t xml:space="preserve">      "version": "5.2.1",</w:t>
            </w:r>
          </w:p>
          <w:p w14:paraId="0C4CBBEB" w14:textId="77777777" w:rsidR="00801B5C" w:rsidRPr="00FD40C3" w:rsidRDefault="00801B5C" w:rsidP="00801B5C">
            <w:pPr>
              <w:pStyle w:val="Code"/>
              <w:rPr>
                <w:lang w:val="id-ID"/>
              </w:rPr>
            </w:pPr>
            <w:r w:rsidRPr="00FD40C3">
              <w:rPr>
                <w:lang w:val="id-ID"/>
              </w:rPr>
              <w:t xml:space="preserve">      "resolved": "https://registry.npmjs.org/safe-buffer/-/safe-buffer-5.2.1.tgz",</w:t>
            </w:r>
          </w:p>
          <w:p w14:paraId="76D1DC2B" w14:textId="77777777" w:rsidR="00801B5C" w:rsidRPr="00FD40C3" w:rsidRDefault="00801B5C" w:rsidP="00801B5C">
            <w:pPr>
              <w:pStyle w:val="Code"/>
              <w:rPr>
                <w:lang w:val="id-ID"/>
              </w:rPr>
            </w:pPr>
            <w:r w:rsidRPr="00FD40C3">
              <w:rPr>
                <w:lang w:val="id-ID"/>
              </w:rPr>
              <w:t xml:space="preserve">      "integrity": "sha512-rp3So07KcdmmKbGvgaNxQSJr7bGVSVk5S9Eq1F+ppbRo70+YeaDxkw5Dd8NPN+GD6bjnYm2VuPuCXmpuYvmCXQ==",</w:t>
            </w:r>
          </w:p>
          <w:p w14:paraId="6BF8477E" w14:textId="77777777" w:rsidR="00801B5C" w:rsidRPr="00FD40C3" w:rsidRDefault="00801B5C" w:rsidP="00801B5C">
            <w:pPr>
              <w:pStyle w:val="Code"/>
              <w:rPr>
                <w:lang w:val="id-ID"/>
              </w:rPr>
            </w:pPr>
            <w:r w:rsidRPr="00FD40C3">
              <w:rPr>
                <w:lang w:val="id-ID"/>
              </w:rPr>
              <w:t xml:space="preserve">      "funding": [</w:t>
            </w:r>
          </w:p>
          <w:p w14:paraId="2EDB9FF1" w14:textId="77777777" w:rsidR="00801B5C" w:rsidRPr="00FD40C3" w:rsidRDefault="00801B5C" w:rsidP="00801B5C">
            <w:pPr>
              <w:pStyle w:val="Code"/>
              <w:rPr>
                <w:lang w:val="id-ID"/>
              </w:rPr>
            </w:pPr>
            <w:r w:rsidRPr="00FD40C3">
              <w:rPr>
                <w:lang w:val="id-ID"/>
              </w:rPr>
              <w:t xml:space="preserve">        {</w:t>
            </w:r>
          </w:p>
          <w:p w14:paraId="3A939B12" w14:textId="77777777" w:rsidR="00801B5C" w:rsidRPr="00FD40C3" w:rsidRDefault="00801B5C" w:rsidP="00801B5C">
            <w:pPr>
              <w:pStyle w:val="Code"/>
              <w:rPr>
                <w:lang w:val="id-ID"/>
              </w:rPr>
            </w:pPr>
            <w:r w:rsidRPr="00FD40C3">
              <w:rPr>
                <w:lang w:val="id-ID"/>
              </w:rPr>
              <w:t xml:space="preserve">          "type": "github",</w:t>
            </w:r>
          </w:p>
          <w:p w14:paraId="4BB0D60F" w14:textId="77777777" w:rsidR="00801B5C" w:rsidRPr="00FD40C3" w:rsidRDefault="00801B5C" w:rsidP="00801B5C">
            <w:pPr>
              <w:pStyle w:val="Code"/>
              <w:rPr>
                <w:lang w:val="id-ID"/>
              </w:rPr>
            </w:pPr>
            <w:r w:rsidRPr="00FD40C3">
              <w:rPr>
                <w:lang w:val="id-ID"/>
              </w:rPr>
              <w:t xml:space="preserve">          "url": "https://github.com/sponsors/feross"</w:t>
            </w:r>
          </w:p>
          <w:p w14:paraId="5A10D317" w14:textId="77777777" w:rsidR="00801B5C" w:rsidRPr="00FD40C3" w:rsidRDefault="00801B5C" w:rsidP="00801B5C">
            <w:pPr>
              <w:pStyle w:val="Code"/>
              <w:rPr>
                <w:lang w:val="id-ID"/>
              </w:rPr>
            </w:pPr>
            <w:r w:rsidRPr="00FD40C3">
              <w:rPr>
                <w:lang w:val="id-ID"/>
              </w:rPr>
              <w:t xml:space="preserve">        },</w:t>
            </w:r>
          </w:p>
          <w:p w14:paraId="527F0ACC" w14:textId="77777777" w:rsidR="00801B5C" w:rsidRPr="00FD40C3" w:rsidRDefault="00801B5C" w:rsidP="00801B5C">
            <w:pPr>
              <w:pStyle w:val="Code"/>
              <w:rPr>
                <w:lang w:val="id-ID"/>
              </w:rPr>
            </w:pPr>
            <w:r w:rsidRPr="00FD40C3">
              <w:rPr>
                <w:lang w:val="id-ID"/>
              </w:rPr>
              <w:t xml:space="preserve">        {</w:t>
            </w:r>
          </w:p>
          <w:p w14:paraId="6ECE0E19" w14:textId="77777777" w:rsidR="00801B5C" w:rsidRPr="00FD40C3" w:rsidRDefault="00801B5C" w:rsidP="00801B5C">
            <w:pPr>
              <w:pStyle w:val="Code"/>
              <w:rPr>
                <w:lang w:val="id-ID"/>
              </w:rPr>
            </w:pPr>
            <w:r w:rsidRPr="00FD40C3">
              <w:rPr>
                <w:lang w:val="id-ID"/>
              </w:rPr>
              <w:t xml:space="preserve">          "type": "patreon",</w:t>
            </w:r>
          </w:p>
          <w:p w14:paraId="71FFB4B0" w14:textId="77777777" w:rsidR="00801B5C" w:rsidRPr="00FD40C3" w:rsidRDefault="00801B5C" w:rsidP="00801B5C">
            <w:pPr>
              <w:pStyle w:val="Code"/>
              <w:rPr>
                <w:lang w:val="id-ID"/>
              </w:rPr>
            </w:pPr>
            <w:r w:rsidRPr="00FD40C3">
              <w:rPr>
                <w:lang w:val="id-ID"/>
              </w:rPr>
              <w:t xml:space="preserve">          "url": "https://www.patreon.com/feross"</w:t>
            </w:r>
          </w:p>
          <w:p w14:paraId="79C3BB72" w14:textId="77777777" w:rsidR="00801B5C" w:rsidRPr="00FD40C3" w:rsidRDefault="00801B5C" w:rsidP="00801B5C">
            <w:pPr>
              <w:pStyle w:val="Code"/>
              <w:rPr>
                <w:lang w:val="id-ID"/>
              </w:rPr>
            </w:pPr>
            <w:r w:rsidRPr="00FD40C3">
              <w:rPr>
                <w:lang w:val="id-ID"/>
              </w:rPr>
              <w:t xml:space="preserve">        },</w:t>
            </w:r>
          </w:p>
          <w:p w14:paraId="64FAF9D3" w14:textId="77777777" w:rsidR="00801B5C" w:rsidRPr="00FD40C3" w:rsidRDefault="00801B5C" w:rsidP="00801B5C">
            <w:pPr>
              <w:pStyle w:val="Code"/>
              <w:rPr>
                <w:lang w:val="id-ID"/>
              </w:rPr>
            </w:pPr>
            <w:r w:rsidRPr="00FD40C3">
              <w:rPr>
                <w:lang w:val="id-ID"/>
              </w:rPr>
              <w:t xml:space="preserve">        {</w:t>
            </w:r>
          </w:p>
          <w:p w14:paraId="0B4F05C6" w14:textId="77777777" w:rsidR="00801B5C" w:rsidRPr="00FD40C3" w:rsidRDefault="00801B5C" w:rsidP="00801B5C">
            <w:pPr>
              <w:pStyle w:val="Code"/>
              <w:rPr>
                <w:lang w:val="id-ID"/>
              </w:rPr>
            </w:pPr>
            <w:r w:rsidRPr="00FD40C3">
              <w:rPr>
                <w:lang w:val="id-ID"/>
              </w:rPr>
              <w:t xml:space="preserve">          "type": "consulting",</w:t>
            </w:r>
          </w:p>
          <w:p w14:paraId="719D228A" w14:textId="77777777" w:rsidR="00801B5C" w:rsidRPr="00FD40C3" w:rsidRDefault="00801B5C" w:rsidP="00801B5C">
            <w:pPr>
              <w:pStyle w:val="Code"/>
              <w:rPr>
                <w:lang w:val="id-ID"/>
              </w:rPr>
            </w:pPr>
            <w:r w:rsidRPr="00FD40C3">
              <w:rPr>
                <w:lang w:val="id-ID"/>
              </w:rPr>
              <w:t xml:space="preserve">          "url": "https://feross.org/support"</w:t>
            </w:r>
          </w:p>
          <w:p w14:paraId="34430F61" w14:textId="77777777" w:rsidR="00801B5C" w:rsidRPr="00FD40C3" w:rsidRDefault="00801B5C" w:rsidP="00801B5C">
            <w:pPr>
              <w:pStyle w:val="Code"/>
              <w:rPr>
                <w:lang w:val="id-ID"/>
              </w:rPr>
            </w:pPr>
            <w:r w:rsidRPr="00FD40C3">
              <w:rPr>
                <w:lang w:val="id-ID"/>
              </w:rPr>
              <w:t xml:space="preserve">        }</w:t>
            </w:r>
          </w:p>
          <w:p w14:paraId="0BB1D0D6" w14:textId="77777777" w:rsidR="00801B5C" w:rsidRPr="00FD40C3" w:rsidRDefault="00801B5C" w:rsidP="00801B5C">
            <w:pPr>
              <w:pStyle w:val="Code"/>
              <w:rPr>
                <w:lang w:val="id-ID"/>
              </w:rPr>
            </w:pPr>
            <w:r w:rsidRPr="00FD40C3">
              <w:rPr>
                <w:lang w:val="id-ID"/>
              </w:rPr>
              <w:t xml:space="preserve">      ]</w:t>
            </w:r>
          </w:p>
          <w:p w14:paraId="3FA557FE" w14:textId="77777777" w:rsidR="00801B5C" w:rsidRPr="00FD40C3" w:rsidRDefault="00801B5C" w:rsidP="00801B5C">
            <w:pPr>
              <w:pStyle w:val="Code"/>
              <w:rPr>
                <w:lang w:val="id-ID"/>
              </w:rPr>
            </w:pPr>
            <w:r w:rsidRPr="00FD40C3">
              <w:rPr>
                <w:lang w:val="id-ID"/>
              </w:rPr>
              <w:t xml:space="preserve">    },</w:t>
            </w:r>
          </w:p>
          <w:p w14:paraId="452D723B" w14:textId="77777777" w:rsidR="00801B5C" w:rsidRPr="00FD40C3" w:rsidRDefault="00801B5C" w:rsidP="00801B5C">
            <w:pPr>
              <w:pStyle w:val="Code"/>
              <w:rPr>
                <w:lang w:val="id-ID"/>
              </w:rPr>
            </w:pPr>
            <w:r w:rsidRPr="00FD40C3">
              <w:rPr>
                <w:lang w:val="id-ID"/>
              </w:rPr>
              <w:t xml:space="preserve">    "node_modules/safer-buffer": {</w:t>
            </w:r>
          </w:p>
          <w:p w14:paraId="7B841BCB" w14:textId="77777777" w:rsidR="00801B5C" w:rsidRPr="00FD40C3" w:rsidRDefault="00801B5C" w:rsidP="00801B5C">
            <w:pPr>
              <w:pStyle w:val="Code"/>
              <w:rPr>
                <w:lang w:val="id-ID"/>
              </w:rPr>
            </w:pPr>
            <w:r w:rsidRPr="00FD40C3">
              <w:rPr>
                <w:lang w:val="id-ID"/>
              </w:rPr>
              <w:t xml:space="preserve">      "version": "2.1.2",</w:t>
            </w:r>
          </w:p>
          <w:p w14:paraId="162B3D33" w14:textId="77777777" w:rsidR="00801B5C" w:rsidRPr="00FD40C3" w:rsidRDefault="00801B5C" w:rsidP="00801B5C">
            <w:pPr>
              <w:pStyle w:val="Code"/>
              <w:rPr>
                <w:lang w:val="id-ID"/>
              </w:rPr>
            </w:pPr>
            <w:r w:rsidRPr="00FD40C3">
              <w:rPr>
                <w:lang w:val="id-ID"/>
              </w:rPr>
              <w:t xml:space="preserve">      "resolved": "https://registry.npmjs.org/safer-buffer/-/safer-buffer-2.1.2.tgz",</w:t>
            </w:r>
          </w:p>
          <w:p w14:paraId="13D78A26" w14:textId="77777777" w:rsidR="00801B5C" w:rsidRPr="00FD40C3" w:rsidRDefault="00801B5C" w:rsidP="00801B5C">
            <w:pPr>
              <w:pStyle w:val="Code"/>
              <w:rPr>
                <w:lang w:val="id-ID"/>
              </w:rPr>
            </w:pPr>
            <w:r w:rsidRPr="00FD40C3">
              <w:rPr>
                <w:lang w:val="id-ID"/>
              </w:rPr>
              <w:lastRenderedPageBreak/>
              <w:t xml:space="preserve">      "integrity": "sha512-YZo3K82SD7Riyi0E1EQPojLz7kpepnSQI9IyPbHHg1XXXevb5dJI7tpyN2ADxGcQbHG7vcyRHk0cbwqcQriUtg=="</w:t>
            </w:r>
          </w:p>
          <w:p w14:paraId="4EDB8542" w14:textId="77777777" w:rsidR="00801B5C" w:rsidRPr="00FD40C3" w:rsidRDefault="00801B5C" w:rsidP="00801B5C">
            <w:pPr>
              <w:pStyle w:val="Code"/>
              <w:rPr>
                <w:lang w:val="id-ID"/>
              </w:rPr>
            </w:pPr>
            <w:r w:rsidRPr="00FD40C3">
              <w:rPr>
                <w:lang w:val="id-ID"/>
              </w:rPr>
              <w:t xml:space="preserve">    },</w:t>
            </w:r>
          </w:p>
          <w:p w14:paraId="56940A52" w14:textId="77777777" w:rsidR="00801B5C" w:rsidRPr="00FD40C3" w:rsidRDefault="00801B5C" w:rsidP="00801B5C">
            <w:pPr>
              <w:pStyle w:val="Code"/>
              <w:rPr>
                <w:lang w:val="id-ID"/>
              </w:rPr>
            </w:pPr>
            <w:r w:rsidRPr="00FD40C3">
              <w:rPr>
                <w:lang w:val="id-ID"/>
              </w:rPr>
              <w:t xml:space="preserve">    "node_modules/semver": {</w:t>
            </w:r>
          </w:p>
          <w:p w14:paraId="085CC15C" w14:textId="77777777" w:rsidR="00801B5C" w:rsidRPr="00FD40C3" w:rsidRDefault="00801B5C" w:rsidP="00801B5C">
            <w:pPr>
              <w:pStyle w:val="Code"/>
              <w:rPr>
                <w:lang w:val="id-ID"/>
              </w:rPr>
            </w:pPr>
            <w:r w:rsidRPr="00FD40C3">
              <w:rPr>
                <w:lang w:val="id-ID"/>
              </w:rPr>
              <w:t xml:space="preserve">      "version": "5.7.1",</w:t>
            </w:r>
          </w:p>
          <w:p w14:paraId="6972AA88" w14:textId="77777777" w:rsidR="00801B5C" w:rsidRPr="00FD40C3" w:rsidRDefault="00801B5C" w:rsidP="00801B5C">
            <w:pPr>
              <w:pStyle w:val="Code"/>
              <w:rPr>
                <w:lang w:val="id-ID"/>
              </w:rPr>
            </w:pPr>
            <w:r w:rsidRPr="00FD40C3">
              <w:rPr>
                <w:lang w:val="id-ID"/>
              </w:rPr>
              <w:t xml:space="preserve">      "resolved": "https://registry.npmjs.org/semver/-/semver-5.7.1.tgz",</w:t>
            </w:r>
          </w:p>
          <w:p w14:paraId="6F050183" w14:textId="77777777" w:rsidR="00801B5C" w:rsidRPr="00FD40C3" w:rsidRDefault="00801B5C" w:rsidP="00801B5C">
            <w:pPr>
              <w:pStyle w:val="Code"/>
              <w:rPr>
                <w:lang w:val="id-ID"/>
              </w:rPr>
            </w:pPr>
            <w:r w:rsidRPr="00FD40C3">
              <w:rPr>
                <w:lang w:val="id-ID"/>
              </w:rPr>
              <w:t xml:space="preserve">      "integrity": "sha512-sauaDf/PZdVgrLTNYHRtpXa1iRiKcaebiKQ1BJdpQlWH2lCvexQdX55snPFyK7QzpudqbCI0qXFfOasHdyNDGQ==",</w:t>
            </w:r>
          </w:p>
          <w:p w14:paraId="2E180430" w14:textId="77777777" w:rsidR="00801B5C" w:rsidRPr="00FD40C3" w:rsidRDefault="00801B5C" w:rsidP="00801B5C">
            <w:pPr>
              <w:pStyle w:val="Code"/>
              <w:rPr>
                <w:lang w:val="id-ID"/>
              </w:rPr>
            </w:pPr>
            <w:r w:rsidRPr="00FD40C3">
              <w:rPr>
                <w:lang w:val="id-ID"/>
              </w:rPr>
              <w:t xml:space="preserve">      "bin": {</w:t>
            </w:r>
          </w:p>
          <w:p w14:paraId="6A657A2E" w14:textId="77777777" w:rsidR="00801B5C" w:rsidRPr="00FD40C3" w:rsidRDefault="00801B5C" w:rsidP="00801B5C">
            <w:pPr>
              <w:pStyle w:val="Code"/>
              <w:rPr>
                <w:lang w:val="id-ID"/>
              </w:rPr>
            </w:pPr>
            <w:r w:rsidRPr="00FD40C3">
              <w:rPr>
                <w:lang w:val="id-ID"/>
              </w:rPr>
              <w:t xml:space="preserve">        "semver": "bin/semver"</w:t>
            </w:r>
          </w:p>
          <w:p w14:paraId="520D2142" w14:textId="77777777" w:rsidR="00801B5C" w:rsidRPr="00FD40C3" w:rsidRDefault="00801B5C" w:rsidP="00801B5C">
            <w:pPr>
              <w:pStyle w:val="Code"/>
              <w:rPr>
                <w:lang w:val="id-ID"/>
              </w:rPr>
            </w:pPr>
            <w:r w:rsidRPr="00FD40C3">
              <w:rPr>
                <w:lang w:val="id-ID"/>
              </w:rPr>
              <w:t xml:space="preserve">      }</w:t>
            </w:r>
          </w:p>
          <w:p w14:paraId="5CC1C60E" w14:textId="77777777" w:rsidR="00801B5C" w:rsidRPr="00FD40C3" w:rsidRDefault="00801B5C" w:rsidP="00801B5C">
            <w:pPr>
              <w:pStyle w:val="Code"/>
              <w:rPr>
                <w:lang w:val="id-ID"/>
              </w:rPr>
            </w:pPr>
            <w:r w:rsidRPr="00FD40C3">
              <w:rPr>
                <w:lang w:val="id-ID"/>
              </w:rPr>
              <w:t xml:space="preserve">    },</w:t>
            </w:r>
          </w:p>
          <w:p w14:paraId="10D7E234" w14:textId="77777777" w:rsidR="00801B5C" w:rsidRPr="00FD40C3" w:rsidRDefault="00801B5C" w:rsidP="00801B5C">
            <w:pPr>
              <w:pStyle w:val="Code"/>
              <w:rPr>
                <w:lang w:val="id-ID"/>
              </w:rPr>
            </w:pPr>
            <w:r w:rsidRPr="00FD40C3">
              <w:rPr>
                <w:lang w:val="id-ID"/>
              </w:rPr>
              <w:t xml:space="preserve">    "node_modules/send": {</w:t>
            </w:r>
          </w:p>
          <w:p w14:paraId="450D9392" w14:textId="77777777" w:rsidR="00801B5C" w:rsidRPr="00FD40C3" w:rsidRDefault="00801B5C" w:rsidP="00801B5C">
            <w:pPr>
              <w:pStyle w:val="Code"/>
              <w:rPr>
                <w:lang w:val="id-ID"/>
              </w:rPr>
            </w:pPr>
            <w:r w:rsidRPr="00FD40C3">
              <w:rPr>
                <w:lang w:val="id-ID"/>
              </w:rPr>
              <w:t xml:space="preserve">      "version": "0.18.0",</w:t>
            </w:r>
          </w:p>
          <w:p w14:paraId="34E32819" w14:textId="77777777" w:rsidR="00801B5C" w:rsidRPr="00FD40C3" w:rsidRDefault="00801B5C" w:rsidP="00801B5C">
            <w:pPr>
              <w:pStyle w:val="Code"/>
              <w:rPr>
                <w:lang w:val="id-ID"/>
              </w:rPr>
            </w:pPr>
            <w:r w:rsidRPr="00FD40C3">
              <w:rPr>
                <w:lang w:val="id-ID"/>
              </w:rPr>
              <w:t xml:space="preserve">      "resolved": "https://registry.npmjs.org/send/-/send-0.18.0.tgz",</w:t>
            </w:r>
          </w:p>
          <w:p w14:paraId="09861BAE" w14:textId="77777777" w:rsidR="00801B5C" w:rsidRPr="00FD40C3" w:rsidRDefault="00801B5C" w:rsidP="00801B5C">
            <w:pPr>
              <w:pStyle w:val="Code"/>
              <w:rPr>
                <w:lang w:val="id-ID"/>
              </w:rPr>
            </w:pPr>
            <w:r w:rsidRPr="00FD40C3">
              <w:rPr>
                <w:lang w:val="id-ID"/>
              </w:rPr>
              <w:t xml:space="preserve">      "integrity": "sha512-qqWzuOjSFOuqPjFe4NOsMLafToQQwBSOEpS+FwEt3A2V3vKubTquT3vmLTQpFgMXp8AlFWFuP1qKaJZOtPpVXg==",</w:t>
            </w:r>
          </w:p>
          <w:p w14:paraId="78E09875" w14:textId="77777777" w:rsidR="00801B5C" w:rsidRPr="00FD40C3" w:rsidRDefault="00801B5C" w:rsidP="00801B5C">
            <w:pPr>
              <w:pStyle w:val="Code"/>
              <w:rPr>
                <w:lang w:val="id-ID"/>
              </w:rPr>
            </w:pPr>
            <w:r w:rsidRPr="00FD40C3">
              <w:rPr>
                <w:lang w:val="id-ID"/>
              </w:rPr>
              <w:t xml:space="preserve">      "dependencies": {</w:t>
            </w:r>
          </w:p>
          <w:p w14:paraId="5B45ADD3" w14:textId="77777777" w:rsidR="00801B5C" w:rsidRPr="00FD40C3" w:rsidRDefault="00801B5C" w:rsidP="00801B5C">
            <w:pPr>
              <w:pStyle w:val="Code"/>
              <w:rPr>
                <w:lang w:val="id-ID"/>
              </w:rPr>
            </w:pPr>
            <w:r w:rsidRPr="00FD40C3">
              <w:rPr>
                <w:lang w:val="id-ID"/>
              </w:rPr>
              <w:t xml:space="preserve">        "debug": "2.6.9",</w:t>
            </w:r>
          </w:p>
          <w:p w14:paraId="1B2A5218" w14:textId="77777777" w:rsidR="00801B5C" w:rsidRPr="00FD40C3" w:rsidRDefault="00801B5C" w:rsidP="00801B5C">
            <w:pPr>
              <w:pStyle w:val="Code"/>
              <w:rPr>
                <w:lang w:val="id-ID"/>
              </w:rPr>
            </w:pPr>
            <w:r w:rsidRPr="00FD40C3">
              <w:rPr>
                <w:lang w:val="id-ID"/>
              </w:rPr>
              <w:t xml:space="preserve">        "depd": "2.0.0",</w:t>
            </w:r>
          </w:p>
          <w:p w14:paraId="419C1F69" w14:textId="77777777" w:rsidR="00801B5C" w:rsidRPr="00FD40C3" w:rsidRDefault="00801B5C" w:rsidP="00801B5C">
            <w:pPr>
              <w:pStyle w:val="Code"/>
              <w:rPr>
                <w:lang w:val="id-ID"/>
              </w:rPr>
            </w:pPr>
            <w:r w:rsidRPr="00FD40C3">
              <w:rPr>
                <w:lang w:val="id-ID"/>
              </w:rPr>
              <w:t xml:space="preserve">        "destroy": "1.2.0",</w:t>
            </w:r>
          </w:p>
          <w:p w14:paraId="1D6DDDEE" w14:textId="77777777" w:rsidR="00801B5C" w:rsidRPr="00FD40C3" w:rsidRDefault="00801B5C" w:rsidP="00801B5C">
            <w:pPr>
              <w:pStyle w:val="Code"/>
              <w:rPr>
                <w:lang w:val="id-ID"/>
              </w:rPr>
            </w:pPr>
            <w:r w:rsidRPr="00FD40C3">
              <w:rPr>
                <w:lang w:val="id-ID"/>
              </w:rPr>
              <w:t xml:space="preserve">        "encodeurl": "~1.0.2",</w:t>
            </w:r>
          </w:p>
          <w:p w14:paraId="1AE7C4B0" w14:textId="77777777" w:rsidR="00801B5C" w:rsidRPr="00FD40C3" w:rsidRDefault="00801B5C" w:rsidP="00801B5C">
            <w:pPr>
              <w:pStyle w:val="Code"/>
              <w:rPr>
                <w:lang w:val="id-ID"/>
              </w:rPr>
            </w:pPr>
            <w:r w:rsidRPr="00FD40C3">
              <w:rPr>
                <w:lang w:val="id-ID"/>
              </w:rPr>
              <w:t xml:space="preserve">        "escape-html": "~1.0.3",</w:t>
            </w:r>
          </w:p>
          <w:p w14:paraId="48714384" w14:textId="77777777" w:rsidR="00801B5C" w:rsidRPr="00FD40C3" w:rsidRDefault="00801B5C" w:rsidP="00801B5C">
            <w:pPr>
              <w:pStyle w:val="Code"/>
              <w:rPr>
                <w:lang w:val="id-ID"/>
              </w:rPr>
            </w:pPr>
            <w:r w:rsidRPr="00FD40C3">
              <w:rPr>
                <w:lang w:val="id-ID"/>
              </w:rPr>
              <w:t xml:space="preserve">        "etag": "~1.8.1",</w:t>
            </w:r>
          </w:p>
          <w:p w14:paraId="3C3805E8" w14:textId="77777777" w:rsidR="00801B5C" w:rsidRPr="00FD40C3" w:rsidRDefault="00801B5C" w:rsidP="00801B5C">
            <w:pPr>
              <w:pStyle w:val="Code"/>
              <w:rPr>
                <w:lang w:val="id-ID"/>
              </w:rPr>
            </w:pPr>
            <w:r w:rsidRPr="00FD40C3">
              <w:rPr>
                <w:lang w:val="id-ID"/>
              </w:rPr>
              <w:t xml:space="preserve">        "fresh": "0.5.2",</w:t>
            </w:r>
          </w:p>
          <w:p w14:paraId="4C475EC9" w14:textId="77777777" w:rsidR="00801B5C" w:rsidRPr="00FD40C3" w:rsidRDefault="00801B5C" w:rsidP="00801B5C">
            <w:pPr>
              <w:pStyle w:val="Code"/>
              <w:rPr>
                <w:lang w:val="id-ID"/>
              </w:rPr>
            </w:pPr>
            <w:r w:rsidRPr="00FD40C3">
              <w:rPr>
                <w:lang w:val="id-ID"/>
              </w:rPr>
              <w:t xml:space="preserve">        "http-errors": "2.0.0",</w:t>
            </w:r>
          </w:p>
          <w:p w14:paraId="690C2620" w14:textId="77777777" w:rsidR="00801B5C" w:rsidRPr="00FD40C3" w:rsidRDefault="00801B5C" w:rsidP="00801B5C">
            <w:pPr>
              <w:pStyle w:val="Code"/>
              <w:rPr>
                <w:lang w:val="id-ID"/>
              </w:rPr>
            </w:pPr>
            <w:r w:rsidRPr="00FD40C3">
              <w:rPr>
                <w:lang w:val="id-ID"/>
              </w:rPr>
              <w:t xml:space="preserve">        "mime": "1.6.0",</w:t>
            </w:r>
          </w:p>
          <w:p w14:paraId="121F830D" w14:textId="77777777" w:rsidR="00801B5C" w:rsidRPr="00FD40C3" w:rsidRDefault="00801B5C" w:rsidP="00801B5C">
            <w:pPr>
              <w:pStyle w:val="Code"/>
              <w:rPr>
                <w:lang w:val="id-ID"/>
              </w:rPr>
            </w:pPr>
            <w:r w:rsidRPr="00FD40C3">
              <w:rPr>
                <w:lang w:val="id-ID"/>
              </w:rPr>
              <w:t xml:space="preserve">        "ms": "2.1.3",</w:t>
            </w:r>
          </w:p>
          <w:p w14:paraId="5DF35300" w14:textId="77777777" w:rsidR="00801B5C" w:rsidRPr="00FD40C3" w:rsidRDefault="00801B5C" w:rsidP="00801B5C">
            <w:pPr>
              <w:pStyle w:val="Code"/>
              <w:rPr>
                <w:lang w:val="id-ID"/>
              </w:rPr>
            </w:pPr>
            <w:r w:rsidRPr="00FD40C3">
              <w:rPr>
                <w:lang w:val="id-ID"/>
              </w:rPr>
              <w:t xml:space="preserve">        "on-finished": "2.4.1",</w:t>
            </w:r>
          </w:p>
          <w:p w14:paraId="5AC41990" w14:textId="77777777" w:rsidR="00801B5C" w:rsidRPr="00FD40C3" w:rsidRDefault="00801B5C" w:rsidP="00801B5C">
            <w:pPr>
              <w:pStyle w:val="Code"/>
              <w:rPr>
                <w:lang w:val="id-ID"/>
              </w:rPr>
            </w:pPr>
            <w:r w:rsidRPr="00FD40C3">
              <w:rPr>
                <w:lang w:val="id-ID"/>
              </w:rPr>
              <w:t xml:space="preserve">        "range-parser": "~1.2.1",</w:t>
            </w:r>
          </w:p>
          <w:p w14:paraId="30159F1A" w14:textId="77777777" w:rsidR="00801B5C" w:rsidRPr="00FD40C3" w:rsidRDefault="00801B5C" w:rsidP="00801B5C">
            <w:pPr>
              <w:pStyle w:val="Code"/>
              <w:rPr>
                <w:lang w:val="id-ID"/>
              </w:rPr>
            </w:pPr>
            <w:r w:rsidRPr="00FD40C3">
              <w:rPr>
                <w:lang w:val="id-ID"/>
              </w:rPr>
              <w:t xml:space="preserve">        "statuses": "2.0.1"</w:t>
            </w:r>
          </w:p>
          <w:p w14:paraId="4885709A" w14:textId="77777777" w:rsidR="00801B5C" w:rsidRPr="00FD40C3" w:rsidRDefault="00801B5C" w:rsidP="00801B5C">
            <w:pPr>
              <w:pStyle w:val="Code"/>
              <w:rPr>
                <w:lang w:val="id-ID"/>
              </w:rPr>
            </w:pPr>
            <w:r w:rsidRPr="00FD40C3">
              <w:rPr>
                <w:lang w:val="id-ID"/>
              </w:rPr>
              <w:t xml:space="preserve">      },</w:t>
            </w:r>
          </w:p>
          <w:p w14:paraId="423D9AB6" w14:textId="77777777" w:rsidR="00801B5C" w:rsidRPr="00FD40C3" w:rsidRDefault="00801B5C" w:rsidP="00801B5C">
            <w:pPr>
              <w:pStyle w:val="Code"/>
              <w:rPr>
                <w:lang w:val="id-ID"/>
              </w:rPr>
            </w:pPr>
            <w:r w:rsidRPr="00FD40C3">
              <w:rPr>
                <w:lang w:val="id-ID"/>
              </w:rPr>
              <w:t xml:space="preserve">      "engines": {</w:t>
            </w:r>
          </w:p>
          <w:p w14:paraId="50651EFE" w14:textId="77777777" w:rsidR="00801B5C" w:rsidRPr="00FD40C3" w:rsidRDefault="00801B5C" w:rsidP="00801B5C">
            <w:pPr>
              <w:pStyle w:val="Code"/>
              <w:rPr>
                <w:lang w:val="id-ID"/>
              </w:rPr>
            </w:pPr>
            <w:r w:rsidRPr="00FD40C3">
              <w:rPr>
                <w:lang w:val="id-ID"/>
              </w:rPr>
              <w:t xml:space="preserve">        "node": "&gt;= 0.8.0"</w:t>
            </w:r>
          </w:p>
          <w:p w14:paraId="5262DF2C" w14:textId="77777777" w:rsidR="00801B5C" w:rsidRPr="00FD40C3" w:rsidRDefault="00801B5C" w:rsidP="00801B5C">
            <w:pPr>
              <w:pStyle w:val="Code"/>
              <w:rPr>
                <w:lang w:val="id-ID"/>
              </w:rPr>
            </w:pPr>
            <w:r w:rsidRPr="00FD40C3">
              <w:rPr>
                <w:lang w:val="id-ID"/>
              </w:rPr>
              <w:t xml:space="preserve">      }</w:t>
            </w:r>
          </w:p>
          <w:p w14:paraId="36188037" w14:textId="77777777" w:rsidR="00801B5C" w:rsidRPr="00FD40C3" w:rsidRDefault="00801B5C" w:rsidP="00801B5C">
            <w:pPr>
              <w:pStyle w:val="Code"/>
              <w:rPr>
                <w:lang w:val="id-ID"/>
              </w:rPr>
            </w:pPr>
            <w:r w:rsidRPr="00FD40C3">
              <w:rPr>
                <w:lang w:val="id-ID"/>
              </w:rPr>
              <w:t xml:space="preserve">    },</w:t>
            </w:r>
          </w:p>
          <w:p w14:paraId="64FB80AA" w14:textId="77777777" w:rsidR="00801B5C" w:rsidRPr="00FD40C3" w:rsidRDefault="00801B5C" w:rsidP="00801B5C">
            <w:pPr>
              <w:pStyle w:val="Code"/>
              <w:rPr>
                <w:lang w:val="id-ID"/>
              </w:rPr>
            </w:pPr>
            <w:r w:rsidRPr="00FD40C3">
              <w:rPr>
                <w:lang w:val="id-ID"/>
              </w:rPr>
              <w:t xml:space="preserve">    "node_modules/send/node_modules/ms": {</w:t>
            </w:r>
          </w:p>
          <w:p w14:paraId="1F83ECED" w14:textId="77777777" w:rsidR="00801B5C" w:rsidRPr="00FD40C3" w:rsidRDefault="00801B5C" w:rsidP="00801B5C">
            <w:pPr>
              <w:pStyle w:val="Code"/>
              <w:rPr>
                <w:lang w:val="id-ID"/>
              </w:rPr>
            </w:pPr>
            <w:r w:rsidRPr="00FD40C3">
              <w:rPr>
                <w:lang w:val="id-ID"/>
              </w:rPr>
              <w:t xml:space="preserve">      "version": "2.1.3",</w:t>
            </w:r>
          </w:p>
          <w:p w14:paraId="2324FA8B" w14:textId="77777777" w:rsidR="00801B5C" w:rsidRPr="00FD40C3" w:rsidRDefault="00801B5C" w:rsidP="00801B5C">
            <w:pPr>
              <w:pStyle w:val="Code"/>
              <w:rPr>
                <w:lang w:val="id-ID"/>
              </w:rPr>
            </w:pPr>
            <w:r w:rsidRPr="00FD40C3">
              <w:rPr>
                <w:lang w:val="id-ID"/>
              </w:rPr>
              <w:t xml:space="preserve">      "resolved": "https://registry.npmjs.org/ms/-/ms-2.1.3.tgz",</w:t>
            </w:r>
          </w:p>
          <w:p w14:paraId="5CAC740C" w14:textId="77777777" w:rsidR="00801B5C" w:rsidRPr="00FD40C3" w:rsidRDefault="00801B5C" w:rsidP="00801B5C">
            <w:pPr>
              <w:pStyle w:val="Code"/>
              <w:rPr>
                <w:lang w:val="id-ID"/>
              </w:rPr>
            </w:pPr>
            <w:r w:rsidRPr="00FD40C3">
              <w:rPr>
                <w:lang w:val="id-ID"/>
              </w:rPr>
              <w:t xml:space="preserve">      "integrity": "sha512-6FlzubTLZG3J2a/NVCAleEhjzq5oxgHyaCU9yYXvcLsvoVaHJq/s5xXI6/XXP6tz7R9xAOtHnSO/tXtF3WRTlA=="</w:t>
            </w:r>
          </w:p>
          <w:p w14:paraId="5EECCA1F" w14:textId="77777777" w:rsidR="00801B5C" w:rsidRPr="00FD40C3" w:rsidRDefault="00801B5C" w:rsidP="00801B5C">
            <w:pPr>
              <w:pStyle w:val="Code"/>
              <w:rPr>
                <w:lang w:val="id-ID"/>
              </w:rPr>
            </w:pPr>
            <w:r w:rsidRPr="00FD40C3">
              <w:rPr>
                <w:lang w:val="id-ID"/>
              </w:rPr>
              <w:t xml:space="preserve">    },</w:t>
            </w:r>
          </w:p>
          <w:p w14:paraId="3D12F854" w14:textId="77777777" w:rsidR="00801B5C" w:rsidRPr="00FD40C3" w:rsidRDefault="00801B5C" w:rsidP="00801B5C">
            <w:pPr>
              <w:pStyle w:val="Code"/>
              <w:rPr>
                <w:lang w:val="id-ID"/>
              </w:rPr>
            </w:pPr>
            <w:r w:rsidRPr="00FD40C3">
              <w:rPr>
                <w:lang w:val="id-ID"/>
              </w:rPr>
              <w:t xml:space="preserve">    "node_modules/serve-static": {</w:t>
            </w:r>
          </w:p>
          <w:p w14:paraId="1BCD8C07" w14:textId="77777777" w:rsidR="00801B5C" w:rsidRPr="00FD40C3" w:rsidRDefault="00801B5C" w:rsidP="00801B5C">
            <w:pPr>
              <w:pStyle w:val="Code"/>
              <w:rPr>
                <w:lang w:val="id-ID"/>
              </w:rPr>
            </w:pPr>
            <w:r w:rsidRPr="00FD40C3">
              <w:rPr>
                <w:lang w:val="id-ID"/>
              </w:rPr>
              <w:t xml:space="preserve">      "version": "1.15.0",</w:t>
            </w:r>
          </w:p>
          <w:p w14:paraId="3781B665" w14:textId="77777777" w:rsidR="00801B5C" w:rsidRPr="00FD40C3" w:rsidRDefault="00801B5C" w:rsidP="00801B5C">
            <w:pPr>
              <w:pStyle w:val="Code"/>
              <w:rPr>
                <w:lang w:val="id-ID"/>
              </w:rPr>
            </w:pPr>
            <w:r w:rsidRPr="00FD40C3">
              <w:rPr>
                <w:lang w:val="id-ID"/>
              </w:rPr>
              <w:t xml:space="preserve">      "resolved": "https://registry.npmjs.org/serve-static/-/serve-static-1.15.0.tgz",</w:t>
            </w:r>
          </w:p>
          <w:p w14:paraId="063F0FF8" w14:textId="77777777" w:rsidR="00801B5C" w:rsidRPr="00FD40C3" w:rsidRDefault="00801B5C" w:rsidP="00801B5C">
            <w:pPr>
              <w:pStyle w:val="Code"/>
              <w:rPr>
                <w:lang w:val="id-ID"/>
              </w:rPr>
            </w:pPr>
            <w:r w:rsidRPr="00FD40C3">
              <w:rPr>
                <w:lang w:val="id-ID"/>
              </w:rPr>
              <w:t xml:space="preserve">      "integrity": "sha512-XGuRDNjXUijsUL0vl6nSD7cwURuzEgglbOaFuZM9g3kwDXOWVTck0jLzjPzGD+TazWbboZYu52/9/XPdUgne9g==",</w:t>
            </w:r>
          </w:p>
          <w:p w14:paraId="3C545750" w14:textId="77777777" w:rsidR="00801B5C" w:rsidRPr="00FD40C3" w:rsidRDefault="00801B5C" w:rsidP="00801B5C">
            <w:pPr>
              <w:pStyle w:val="Code"/>
              <w:rPr>
                <w:lang w:val="id-ID"/>
              </w:rPr>
            </w:pPr>
            <w:r w:rsidRPr="00FD40C3">
              <w:rPr>
                <w:lang w:val="id-ID"/>
              </w:rPr>
              <w:t xml:space="preserve">      "dependencies": {</w:t>
            </w:r>
          </w:p>
          <w:p w14:paraId="0AA67713" w14:textId="77777777" w:rsidR="00801B5C" w:rsidRPr="00FD40C3" w:rsidRDefault="00801B5C" w:rsidP="00801B5C">
            <w:pPr>
              <w:pStyle w:val="Code"/>
              <w:rPr>
                <w:lang w:val="id-ID"/>
              </w:rPr>
            </w:pPr>
            <w:r w:rsidRPr="00FD40C3">
              <w:rPr>
                <w:lang w:val="id-ID"/>
              </w:rPr>
              <w:t xml:space="preserve">        "encodeurl": "~1.0.2",</w:t>
            </w:r>
          </w:p>
          <w:p w14:paraId="2F32D3AB" w14:textId="77777777" w:rsidR="00801B5C" w:rsidRPr="00FD40C3" w:rsidRDefault="00801B5C" w:rsidP="00801B5C">
            <w:pPr>
              <w:pStyle w:val="Code"/>
              <w:rPr>
                <w:lang w:val="id-ID"/>
              </w:rPr>
            </w:pPr>
            <w:r w:rsidRPr="00FD40C3">
              <w:rPr>
                <w:lang w:val="id-ID"/>
              </w:rPr>
              <w:t xml:space="preserve">        "escape-html": "~1.0.3",</w:t>
            </w:r>
          </w:p>
          <w:p w14:paraId="4BEF10B3" w14:textId="77777777" w:rsidR="00801B5C" w:rsidRPr="00FD40C3" w:rsidRDefault="00801B5C" w:rsidP="00801B5C">
            <w:pPr>
              <w:pStyle w:val="Code"/>
              <w:rPr>
                <w:lang w:val="id-ID"/>
              </w:rPr>
            </w:pPr>
            <w:r w:rsidRPr="00FD40C3">
              <w:rPr>
                <w:lang w:val="id-ID"/>
              </w:rPr>
              <w:t xml:space="preserve">        "parseurl": "~1.3.3",</w:t>
            </w:r>
          </w:p>
          <w:p w14:paraId="2D608B1B" w14:textId="77777777" w:rsidR="00801B5C" w:rsidRPr="00FD40C3" w:rsidRDefault="00801B5C" w:rsidP="00801B5C">
            <w:pPr>
              <w:pStyle w:val="Code"/>
              <w:rPr>
                <w:lang w:val="id-ID"/>
              </w:rPr>
            </w:pPr>
            <w:r w:rsidRPr="00FD40C3">
              <w:rPr>
                <w:lang w:val="id-ID"/>
              </w:rPr>
              <w:lastRenderedPageBreak/>
              <w:t xml:space="preserve">        "send": "0.18.0"</w:t>
            </w:r>
          </w:p>
          <w:p w14:paraId="6BC549BF" w14:textId="77777777" w:rsidR="00801B5C" w:rsidRPr="00FD40C3" w:rsidRDefault="00801B5C" w:rsidP="00801B5C">
            <w:pPr>
              <w:pStyle w:val="Code"/>
              <w:rPr>
                <w:lang w:val="id-ID"/>
              </w:rPr>
            </w:pPr>
            <w:r w:rsidRPr="00FD40C3">
              <w:rPr>
                <w:lang w:val="id-ID"/>
              </w:rPr>
              <w:t xml:space="preserve">      },</w:t>
            </w:r>
          </w:p>
          <w:p w14:paraId="0AAB1468" w14:textId="77777777" w:rsidR="00801B5C" w:rsidRPr="00FD40C3" w:rsidRDefault="00801B5C" w:rsidP="00801B5C">
            <w:pPr>
              <w:pStyle w:val="Code"/>
              <w:rPr>
                <w:lang w:val="id-ID"/>
              </w:rPr>
            </w:pPr>
            <w:r w:rsidRPr="00FD40C3">
              <w:rPr>
                <w:lang w:val="id-ID"/>
              </w:rPr>
              <w:t xml:space="preserve">      "engines": {</w:t>
            </w:r>
          </w:p>
          <w:p w14:paraId="603AA289" w14:textId="77777777" w:rsidR="00801B5C" w:rsidRPr="00FD40C3" w:rsidRDefault="00801B5C" w:rsidP="00801B5C">
            <w:pPr>
              <w:pStyle w:val="Code"/>
              <w:rPr>
                <w:lang w:val="id-ID"/>
              </w:rPr>
            </w:pPr>
            <w:r w:rsidRPr="00FD40C3">
              <w:rPr>
                <w:lang w:val="id-ID"/>
              </w:rPr>
              <w:t xml:space="preserve">        "node": "&gt;= 0.8.0"</w:t>
            </w:r>
          </w:p>
          <w:p w14:paraId="447A49EB" w14:textId="77777777" w:rsidR="00801B5C" w:rsidRPr="00FD40C3" w:rsidRDefault="00801B5C" w:rsidP="00801B5C">
            <w:pPr>
              <w:pStyle w:val="Code"/>
              <w:rPr>
                <w:lang w:val="id-ID"/>
              </w:rPr>
            </w:pPr>
            <w:r w:rsidRPr="00FD40C3">
              <w:rPr>
                <w:lang w:val="id-ID"/>
              </w:rPr>
              <w:t xml:space="preserve">      }</w:t>
            </w:r>
          </w:p>
          <w:p w14:paraId="2272A8A5" w14:textId="77777777" w:rsidR="00801B5C" w:rsidRPr="00FD40C3" w:rsidRDefault="00801B5C" w:rsidP="00801B5C">
            <w:pPr>
              <w:pStyle w:val="Code"/>
              <w:rPr>
                <w:lang w:val="id-ID"/>
              </w:rPr>
            </w:pPr>
            <w:r w:rsidRPr="00FD40C3">
              <w:rPr>
                <w:lang w:val="id-ID"/>
              </w:rPr>
              <w:t xml:space="preserve">    },</w:t>
            </w:r>
          </w:p>
          <w:p w14:paraId="23BC877A" w14:textId="77777777" w:rsidR="00801B5C" w:rsidRPr="00FD40C3" w:rsidRDefault="00801B5C" w:rsidP="00801B5C">
            <w:pPr>
              <w:pStyle w:val="Code"/>
              <w:rPr>
                <w:lang w:val="id-ID"/>
              </w:rPr>
            </w:pPr>
            <w:r w:rsidRPr="00FD40C3">
              <w:rPr>
                <w:lang w:val="id-ID"/>
              </w:rPr>
              <w:t xml:space="preserve">    "node_modules/setprototypeof": {</w:t>
            </w:r>
          </w:p>
          <w:p w14:paraId="12A61C61" w14:textId="77777777" w:rsidR="00801B5C" w:rsidRPr="00FD40C3" w:rsidRDefault="00801B5C" w:rsidP="00801B5C">
            <w:pPr>
              <w:pStyle w:val="Code"/>
              <w:rPr>
                <w:lang w:val="id-ID"/>
              </w:rPr>
            </w:pPr>
            <w:r w:rsidRPr="00FD40C3">
              <w:rPr>
                <w:lang w:val="id-ID"/>
              </w:rPr>
              <w:t xml:space="preserve">      "version": "1.2.0",</w:t>
            </w:r>
          </w:p>
          <w:p w14:paraId="099B6C8A" w14:textId="77777777" w:rsidR="00801B5C" w:rsidRPr="00FD40C3" w:rsidRDefault="00801B5C" w:rsidP="00801B5C">
            <w:pPr>
              <w:pStyle w:val="Code"/>
              <w:rPr>
                <w:lang w:val="id-ID"/>
              </w:rPr>
            </w:pPr>
            <w:r w:rsidRPr="00FD40C3">
              <w:rPr>
                <w:lang w:val="id-ID"/>
              </w:rPr>
              <w:t xml:space="preserve">      "resolved": "https://registry.npmjs.org/setprototypeof/-/setprototypeof-1.2.0.tgz",</w:t>
            </w:r>
          </w:p>
          <w:p w14:paraId="2A9F9F8F" w14:textId="77777777" w:rsidR="00801B5C" w:rsidRPr="00FD40C3" w:rsidRDefault="00801B5C" w:rsidP="00801B5C">
            <w:pPr>
              <w:pStyle w:val="Code"/>
              <w:rPr>
                <w:lang w:val="id-ID"/>
              </w:rPr>
            </w:pPr>
            <w:r w:rsidRPr="00FD40C3">
              <w:rPr>
                <w:lang w:val="id-ID"/>
              </w:rPr>
              <w:t xml:space="preserve">      "integrity": "sha512-E5LDX7Wrp85Kil5bhZv46j8jOeboKq5JMmYM3gVGdGH8xFpPWXUMsNrlODCrkoxMEeNi/XZIwuRvY4XNwYMJpw=="</w:t>
            </w:r>
          </w:p>
          <w:p w14:paraId="48B8F7FB" w14:textId="77777777" w:rsidR="00801B5C" w:rsidRPr="00FD40C3" w:rsidRDefault="00801B5C" w:rsidP="00801B5C">
            <w:pPr>
              <w:pStyle w:val="Code"/>
              <w:rPr>
                <w:lang w:val="id-ID"/>
              </w:rPr>
            </w:pPr>
            <w:r w:rsidRPr="00FD40C3">
              <w:rPr>
                <w:lang w:val="id-ID"/>
              </w:rPr>
              <w:t xml:space="preserve">    },</w:t>
            </w:r>
          </w:p>
          <w:p w14:paraId="7B0E3983" w14:textId="77777777" w:rsidR="00801B5C" w:rsidRPr="00FD40C3" w:rsidRDefault="00801B5C" w:rsidP="00801B5C">
            <w:pPr>
              <w:pStyle w:val="Code"/>
              <w:rPr>
                <w:lang w:val="id-ID"/>
              </w:rPr>
            </w:pPr>
            <w:r w:rsidRPr="00FD40C3">
              <w:rPr>
                <w:lang w:val="id-ID"/>
              </w:rPr>
              <w:t xml:space="preserve">    "node_modules/side-channel": {</w:t>
            </w:r>
          </w:p>
          <w:p w14:paraId="6BC154EB" w14:textId="77777777" w:rsidR="00801B5C" w:rsidRPr="00FD40C3" w:rsidRDefault="00801B5C" w:rsidP="00801B5C">
            <w:pPr>
              <w:pStyle w:val="Code"/>
              <w:rPr>
                <w:lang w:val="id-ID"/>
              </w:rPr>
            </w:pPr>
            <w:r w:rsidRPr="00FD40C3">
              <w:rPr>
                <w:lang w:val="id-ID"/>
              </w:rPr>
              <w:t xml:space="preserve">      "version": "1.0.4",</w:t>
            </w:r>
          </w:p>
          <w:p w14:paraId="72E39ECC" w14:textId="77777777" w:rsidR="00801B5C" w:rsidRPr="00FD40C3" w:rsidRDefault="00801B5C" w:rsidP="00801B5C">
            <w:pPr>
              <w:pStyle w:val="Code"/>
              <w:rPr>
                <w:lang w:val="id-ID"/>
              </w:rPr>
            </w:pPr>
            <w:r w:rsidRPr="00FD40C3">
              <w:rPr>
                <w:lang w:val="id-ID"/>
              </w:rPr>
              <w:t xml:space="preserve">      "resolved": "https://registry.npmjs.org/side-channel/-/side-channel-1.0.4.tgz",</w:t>
            </w:r>
          </w:p>
          <w:p w14:paraId="214FF9D0" w14:textId="77777777" w:rsidR="00801B5C" w:rsidRPr="00FD40C3" w:rsidRDefault="00801B5C" w:rsidP="00801B5C">
            <w:pPr>
              <w:pStyle w:val="Code"/>
              <w:rPr>
                <w:lang w:val="id-ID"/>
              </w:rPr>
            </w:pPr>
            <w:r w:rsidRPr="00FD40C3">
              <w:rPr>
                <w:lang w:val="id-ID"/>
              </w:rPr>
              <w:t xml:space="preserve">      "integrity": "sha512-q5XPytqFEIKHkGdiMIrY10mvLRvnQh42/+GoBlFW3b2LXLE2xxJpZFdm94we0BaoV3RwJyGqg5wS7epxTv0Zvw==",</w:t>
            </w:r>
          </w:p>
          <w:p w14:paraId="142F643A" w14:textId="77777777" w:rsidR="00801B5C" w:rsidRPr="00FD40C3" w:rsidRDefault="00801B5C" w:rsidP="00801B5C">
            <w:pPr>
              <w:pStyle w:val="Code"/>
              <w:rPr>
                <w:lang w:val="id-ID"/>
              </w:rPr>
            </w:pPr>
            <w:r w:rsidRPr="00FD40C3">
              <w:rPr>
                <w:lang w:val="id-ID"/>
              </w:rPr>
              <w:t xml:space="preserve">      "dependencies": {</w:t>
            </w:r>
          </w:p>
          <w:p w14:paraId="7924B95E" w14:textId="77777777" w:rsidR="00801B5C" w:rsidRPr="00FD40C3" w:rsidRDefault="00801B5C" w:rsidP="00801B5C">
            <w:pPr>
              <w:pStyle w:val="Code"/>
              <w:rPr>
                <w:lang w:val="id-ID"/>
              </w:rPr>
            </w:pPr>
            <w:r w:rsidRPr="00FD40C3">
              <w:rPr>
                <w:lang w:val="id-ID"/>
              </w:rPr>
              <w:t xml:space="preserve">        "call-bind": "^1.0.0",</w:t>
            </w:r>
          </w:p>
          <w:p w14:paraId="10E8431D" w14:textId="77777777" w:rsidR="00801B5C" w:rsidRPr="00FD40C3" w:rsidRDefault="00801B5C" w:rsidP="00801B5C">
            <w:pPr>
              <w:pStyle w:val="Code"/>
              <w:rPr>
                <w:lang w:val="id-ID"/>
              </w:rPr>
            </w:pPr>
            <w:r w:rsidRPr="00FD40C3">
              <w:rPr>
                <w:lang w:val="id-ID"/>
              </w:rPr>
              <w:t xml:space="preserve">        "get-intrinsic": "^1.0.2",</w:t>
            </w:r>
          </w:p>
          <w:p w14:paraId="39635BAB" w14:textId="77777777" w:rsidR="00801B5C" w:rsidRPr="00FD40C3" w:rsidRDefault="00801B5C" w:rsidP="00801B5C">
            <w:pPr>
              <w:pStyle w:val="Code"/>
              <w:rPr>
                <w:lang w:val="id-ID"/>
              </w:rPr>
            </w:pPr>
            <w:r w:rsidRPr="00FD40C3">
              <w:rPr>
                <w:lang w:val="id-ID"/>
              </w:rPr>
              <w:t xml:space="preserve">        "object-inspect": "^1.9.0"</w:t>
            </w:r>
          </w:p>
          <w:p w14:paraId="33C08870" w14:textId="77777777" w:rsidR="00801B5C" w:rsidRPr="00FD40C3" w:rsidRDefault="00801B5C" w:rsidP="00801B5C">
            <w:pPr>
              <w:pStyle w:val="Code"/>
              <w:rPr>
                <w:lang w:val="id-ID"/>
              </w:rPr>
            </w:pPr>
            <w:r w:rsidRPr="00FD40C3">
              <w:rPr>
                <w:lang w:val="id-ID"/>
              </w:rPr>
              <w:t xml:space="preserve">      },</w:t>
            </w:r>
          </w:p>
          <w:p w14:paraId="7C3EF7F1" w14:textId="77777777" w:rsidR="00801B5C" w:rsidRPr="00FD40C3" w:rsidRDefault="00801B5C" w:rsidP="00801B5C">
            <w:pPr>
              <w:pStyle w:val="Code"/>
              <w:rPr>
                <w:lang w:val="id-ID"/>
              </w:rPr>
            </w:pPr>
            <w:r w:rsidRPr="00FD40C3">
              <w:rPr>
                <w:lang w:val="id-ID"/>
              </w:rPr>
              <w:t xml:space="preserve">      "funding": {</w:t>
            </w:r>
          </w:p>
          <w:p w14:paraId="16BACECA" w14:textId="77777777" w:rsidR="00801B5C" w:rsidRPr="00FD40C3" w:rsidRDefault="00801B5C" w:rsidP="00801B5C">
            <w:pPr>
              <w:pStyle w:val="Code"/>
              <w:rPr>
                <w:lang w:val="id-ID"/>
              </w:rPr>
            </w:pPr>
            <w:r w:rsidRPr="00FD40C3">
              <w:rPr>
                <w:lang w:val="id-ID"/>
              </w:rPr>
              <w:t xml:space="preserve">        "url": "https://github.com/sponsors/ljharb"</w:t>
            </w:r>
          </w:p>
          <w:p w14:paraId="179BE723" w14:textId="77777777" w:rsidR="00801B5C" w:rsidRPr="00FD40C3" w:rsidRDefault="00801B5C" w:rsidP="00801B5C">
            <w:pPr>
              <w:pStyle w:val="Code"/>
              <w:rPr>
                <w:lang w:val="id-ID"/>
              </w:rPr>
            </w:pPr>
            <w:r w:rsidRPr="00FD40C3">
              <w:rPr>
                <w:lang w:val="id-ID"/>
              </w:rPr>
              <w:t xml:space="preserve">      }</w:t>
            </w:r>
          </w:p>
          <w:p w14:paraId="52FEF5B1" w14:textId="77777777" w:rsidR="00801B5C" w:rsidRPr="00FD40C3" w:rsidRDefault="00801B5C" w:rsidP="00801B5C">
            <w:pPr>
              <w:pStyle w:val="Code"/>
              <w:rPr>
                <w:lang w:val="id-ID"/>
              </w:rPr>
            </w:pPr>
            <w:r w:rsidRPr="00FD40C3">
              <w:rPr>
                <w:lang w:val="id-ID"/>
              </w:rPr>
              <w:t xml:space="preserve">    },</w:t>
            </w:r>
          </w:p>
          <w:p w14:paraId="1A246830" w14:textId="77777777" w:rsidR="00801B5C" w:rsidRPr="00FD40C3" w:rsidRDefault="00801B5C" w:rsidP="00801B5C">
            <w:pPr>
              <w:pStyle w:val="Code"/>
              <w:rPr>
                <w:lang w:val="id-ID"/>
              </w:rPr>
            </w:pPr>
            <w:r w:rsidRPr="00FD40C3">
              <w:rPr>
                <w:lang w:val="id-ID"/>
              </w:rPr>
              <w:t xml:space="preserve">    "node_modules/simple-update-notifier": {</w:t>
            </w:r>
          </w:p>
          <w:p w14:paraId="01BDA799" w14:textId="77777777" w:rsidR="00801B5C" w:rsidRPr="00FD40C3" w:rsidRDefault="00801B5C" w:rsidP="00801B5C">
            <w:pPr>
              <w:pStyle w:val="Code"/>
              <w:rPr>
                <w:lang w:val="id-ID"/>
              </w:rPr>
            </w:pPr>
            <w:r w:rsidRPr="00FD40C3">
              <w:rPr>
                <w:lang w:val="id-ID"/>
              </w:rPr>
              <w:t xml:space="preserve">      "version": "1.1.0",</w:t>
            </w:r>
          </w:p>
          <w:p w14:paraId="63D347DC" w14:textId="77777777" w:rsidR="00801B5C" w:rsidRPr="00FD40C3" w:rsidRDefault="00801B5C" w:rsidP="00801B5C">
            <w:pPr>
              <w:pStyle w:val="Code"/>
              <w:rPr>
                <w:lang w:val="id-ID"/>
              </w:rPr>
            </w:pPr>
            <w:r w:rsidRPr="00FD40C3">
              <w:rPr>
                <w:lang w:val="id-ID"/>
              </w:rPr>
              <w:t xml:space="preserve">      "resolved": "https://registry.npmjs.org/simple-update-notifier/-/simple-update-notifier-1.1.0.tgz",</w:t>
            </w:r>
          </w:p>
          <w:p w14:paraId="3B78B45E" w14:textId="77777777" w:rsidR="00801B5C" w:rsidRPr="00FD40C3" w:rsidRDefault="00801B5C" w:rsidP="00801B5C">
            <w:pPr>
              <w:pStyle w:val="Code"/>
              <w:rPr>
                <w:lang w:val="id-ID"/>
              </w:rPr>
            </w:pPr>
            <w:r w:rsidRPr="00FD40C3">
              <w:rPr>
                <w:lang w:val="id-ID"/>
              </w:rPr>
              <w:t xml:space="preserve">      "integrity": "sha512-VpsrsJSUcJEseSbMHkrsrAVSdvVS5I96Qo1QAQ4FxQ9wXFcB+pjj7FB7/us9+GcgfW4ziHtYMc1J0PLczb55mg==",</w:t>
            </w:r>
          </w:p>
          <w:p w14:paraId="20AC44C7" w14:textId="77777777" w:rsidR="00801B5C" w:rsidRPr="00FD40C3" w:rsidRDefault="00801B5C" w:rsidP="00801B5C">
            <w:pPr>
              <w:pStyle w:val="Code"/>
              <w:rPr>
                <w:lang w:val="id-ID"/>
              </w:rPr>
            </w:pPr>
            <w:r w:rsidRPr="00FD40C3">
              <w:rPr>
                <w:lang w:val="id-ID"/>
              </w:rPr>
              <w:t xml:space="preserve">      "dependencies": {</w:t>
            </w:r>
          </w:p>
          <w:p w14:paraId="0BD75CD7" w14:textId="77777777" w:rsidR="00801B5C" w:rsidRPr="00FD40C3" w:rsidRDefault="00801B5C" w:rsidP="00801B5C">
            <w:pPr>
              <w:pStyle w:val="Code"/>
              <w:rPr>
                <w:lang w:val="id-ID"/>
              </w:rPr>
            </w:pPr>
            <w:r w:rsidRPr="00FD40C3">
              <w:rPr>
                <w:lang w:val="id-ID"/>
              </w:rPr>
              <w:t xml:space="preserve">        "semver": "~7.0.0"</w:t>
            </w:r>
          </w:p>
          <w:p w14:paraId="60114FB6" w14:textId="77777777" w:rsidR="00801B5C" w:rsidRPr="00FD40C3" w:rsidRDefault="00801B5C" w:rsidP="00801B5C">
            <w:pPr>
              <w:pStyle w:val="Code"/>
              <w:rPr>
                <w:lang w:val="id-ID"/>
              </w:rPr>
            </w:pPr>
            <w:r w:rsidRPr="00FD40C3">
              <w:rPr>
                <w:lang w:val="id-ID"/>
              </w:rPr>
              <w:t xml:space="preserve">      },</w:t>
            </w:r>
          </w:p>
          <w:p w14:paraId="132BEE62" w14:textId="77777777" w:rsidR="00801B5C" w:rsidRPr="00FD40C3" w:rsidRDefault="00801B5C" w:rsidP="00801B5C">
            <w:pPr>
              <w:pStyle w:val="Code"/>
              <w:rPr>
                <w:lang w:val="id-ID"/>
              </w:rPr>
            </w:pPr>
            <w:r w:rsidRPr="00FD40C3">
              <w:rPr>
                <w:lang w:val="id-ID"/>
              </w:rPr>
              <w:t xml:space="preserve">      "engines": {</w:t>
            </w:r>
          </w:p>
          <w:p w14:paraId="1764E358" w14:textId="77777777" w:rsidR="00801B5C" w:rsidRPr="00FD40C3" w:rsidRDefault="00801B5C" w:rsidP="00801B5C">
            <w:pPr>
              <w:pStyle w:val="Code"/>
              <w:rPr>
                <w:lang w:val="id-ID"/>
              </w:rPr>
            </w:pPr>
            <w:r w:rsidRPr="00FD40C3">
              <w:rPr>
                <w:lang w:val="id-ID"/>
              </w:rPr>
              <w:t xml:space="preserve">        "node": "&gt;=8.10.0"</w:t>
            </w:r>
          </w:p>
          <w:p w14:paraId="14727439" w14:textId="77777777" w:rsidR="00801B5C" w:rsidRPr="00FD40C3" w:rsidRDefault="00801B5C" w:rsidP="00801B5C">
            <w:pPr>
              <w:pStyle w:val="Code"/>
              <w:rPr>
                <w:lang w:val="id-ID"/>
              </w:rPr>
            </w:pPr>
            <w:r w:rsidRPr="00FD40C3">
              <w:rPr>
                <w:lang w:val="id-ID"/>
              </w:rPr>
              <w:t xml:space="preserve">      }</w:t>
            </w:r>
          </w:p>
          <w:p w14:paraId="05E16C9A" w14:textId="77777777" w:rsidR="00801B5C" w:rsidRPr="00FD40C3" w:rsidRDefault="00801B5C" w:rsidP="00801B5C">
            <w:pPr>
              <w:pStyle w:val="Code"/>
              <w:rPr>
                <w:lang w:val="id-ID"/>
              </w:rPr>
            </w:pPr>
            <w:r w:rsidRPr="00FD40C3">
              <w:rPr>
                <w:lang w:val="id-ID"/>
              </w:rPr>
              <w:t xml:space="preserve">    },</w:t>
            </w:r>
          </w:p>
          <w:p w14:paraId="341004C5" w14:textId="77777777" w:rsidR="00801B5C" w:rsidRPr="00FD40C3" w:rsidRDefault="00801B5C" w:rsidP="00801B5C">
            <w:pPr>
              <w:pStyle w:val="Code"/>
              <w:rPr>
                <w:lang w:val="id-ID"/>
              </w:rPr>
            </w:pPr>
            <w:r w:rsidRPr="00FD40C3">
              <w:rPr>
                <w:lang w:val="id-ID"/>
              </w:rPr>
              <w:t xml:space="preserve">    "node_modules/simple-update-notifier/node_modules/semver": {</w:t>
            </w:r>
          </w:p>
          <w:p w14:paraId="6593D594" w14:textId="77777777" w:rsidR="00801B5C" w:rsidRPr="00FD40C3" w:rsidRDefault="00801B5C" w:rsidP="00801B5C">
            <w:pPr>
              <w:pStyle w:val="Code"/>
              <w:rPr>
                <w:lang w:val="id-ID"/>
              </w:rPr>
            </w:pPr>
            <w:r w:rsidRPr="00FD40C3">
              <w:rPr>
                <w:lang w:val="id-ID"/>
              </w:rPr>
              <w:t xml:space="preserve">      "version": "7.0.0",</w:t>
            </w:r>
          </w:p>
          <w:p w14:paraId="73756AB3" w14:textId="77777777" w:rsidR="00801B5C" w:rsidRPr="00FD40C3" w:rsidRDefault="00801B5C" w:rsidP="00801B5C">
            <w:pPr>
              <w:pStyle w:val="Code"/>
              <w:rPr>
                <w:lang w:val="id-ID"/>
              </w:rPr>
            </w:pPr>
            <w:r w:rsidRPr="00FD40C3">
              <w:rPr>
                <w:lang w:val="id-ID"/>
              </w:rPr>
              <w:t xml:space="preserve">      "resolved": "https://registry.npmjs.org/semver/-/semver-7.0.0.tgz",</w:t>
            </w:r>
          </w:p>
          <w:p w14:paraId="7A8B505B" w14:textId="77777777" w:rsidR="00801B5C" w:rsidRPr="00FD40C3" w:rsidRDefault="00801B5C" w:rsidP="00801B5C">
            <w:pPr>
              <w:pStyle w:val="Code"/>
              <w:rPr>
                <w:lang w:val="id-ID"/>
              </w:rPr>
            </w:pPr>
            <w:r w:rsidRPr="00FD40C3">
              <w:rPr>
                <w:lang w:val="id-ID"/>
              </w:rPr>
              <w:t xml:space="preserve">      "integrity": "sha512-+GB6zVA9LWh6zovYQLALHwv5rb2PHGlJi3lfiqIHxR0uuwCgefcOJc59v9fv1w8GbStwxuuqqAjI9NMAOOgq1A==",</w:t>
            </w:r>
          </w:p>
          <w:p w14:paraId="4D96B2A9" w14:textId="77777777" w:rsidR="00801B5C" w:rsidRPr="00FD40C3" w:rsidRDefault="00801B5C" w:rsidP="00801B5C">
            <w:pPr>
              <w:pStyle w:val="Code"/>
              <w:rPr>
                <w:lang w:val="id-ID"/>
              </w:rPr>
            </w:pPr>
            <w:r w:rsidRPr="00FD40C3">
              <w:rPr>
                <w:lang w:val="id-ID"/>
              </w:rPr>
              <w:t xml:space="preserve">      "bin": {</w:t>
            </w:r>
          </w:p>
          <w:p w14:paraId="2950E41F" w14:textId="77777777" w:rsidR="00801B5C" w:rsidRPr="00FD40C3" w:rsidRDefault="00801B5C" w:rsidP="00801B5C">
            <w:pPr>
              <w:pStyle w:val="Code"/>
              <w:rPr>
                <w:lang w:val="id-ID"/>
              </w:rPr>
            </w:pPr>
            <w:r w:rsidRPr="00FD40C3">
              <w:rPr>
                <w:lang w:val="id-ID"/>
              </w:rPr>
              <w:t xml:space="preserve">        "semver": "bin/semver.js"</w:t>
            </w:r>
          </w:p>
          <w:p w14:paraId="1F4C543A" w14:textId="77777777" w:rsidR="00801B5C" w:rsidRPr="00FD40C3" w:rsidRDefault="00801B5C" w:rsidP="00801B5C">
            <w:pPr>
              <w:pStyle w:val="Code"/>
              <w:rPr>
                <w:lang w:val="id-ID"/>
              </w:rPr>
            </w:pPr>
            <w:r w:rsidRPr="00FD40C3">
              <w:rPr>
                <w:lang w:val="id-ID"/>
              </w:rPr>
              <w:t xml:space="preserve">      }</w:t>
            </w:r>
          </w:p>
          <w:p w14:paraId="4E47FC2D" w14:textId="77777777" w:rsidR="00801B5C" w:rsidRPr="00FD40C3" w:rsidRDefault="00801B5C" w:rsidP="00801B5C">
            <w:pPr>
              <w:pStyle w:val="Code"/>
              <w:rPr>
                <w:lang w:val="id-ID"/>
              </w:rPr>
            </w:pPr>
            <w:r w:rsidRPr="00FD40C3">
              <w:rPr>
                <w:lang w:val="id-ID"/>
              </w:rPr>
              <w:t xml:space="preserve">    },</w:t>
            </w:r>
          </w:p>
          <w:p w14:paraId="3AA232A6" w14:textId="77777777" w:rsidR="00801B5C" w:rsidRPr="00FD40C3" w:rsidRDefault="00801B5C" w:rsidP="00801B5C">
            <w:pPr>
              <w:pStyle w:val="Code"/>
              <w:rPr>
                <w:lang w:val="id-ID"/>
              </w:rPr>
            </w:pPr>
            <w:r w:rsidRPr="00FD40C3">
              <w:rPr>
                <w:lang w:val="id-ID"/>
              </w:rPr>
              <w:t xml:space="preserve">    "node_modules/statuses": {</w:t>
            </w:r>
          </w:p>
          <w:p w14:paraId="7B7DDE25" w14:textId="77777777" w:rsidR="00801B5C" w:rsidRPr="00FD40C3" w:rsidRDefault="00801B5C" w:rsidP="00801B5C">
            <w:pPr>
              <w:pStyle w:val="Code"/>
              <w:rPr>
                <w:lang w:val="id-ID"/>
              </w:rPr>
            </w:pPr>
            <w:r w:rsidRPr="00FD40C3">
              <w:rPr>
                <w:lang w:val="id-ID"/>
              </w:rPr>
              <w:t xml:space="preserve">      "version": "2.0.1",</w:t>
            </w:r>
          </w:p>
          <w:p w14:paraId="26C03B76" w14:textId="77777777" w:rsidR="00801B5C" w:rsidRPr="00FD40C3" w:rsidRDefault="00801B5C" w:rsidP="00801B5C">
            <w:pPr>
              <w:pStyle w:val="Code"/>
              <w:rPr>
                <w:lang w:val="id-ID"/>
              </w:rPr>
            </w:pPr>
            <w:r w:rsidRPr="00FD40C3">
              <w:rPr>
                <w:lang w:val="id-ID"/>
              </w:rPr>
              <w:t xml:space="preserve">      "resolved": "https://registry.npmjs.org/statuses/-/statuses-2.0.1.tgz",</w:t>
            </w:r>
          </w:p>
          <w:p w14:paraId="37B5E7D2" w14:textId="77777777" w:rsidR="00801B5C" w:rsidRPr="00FD40C3" w:rsidRDefault="00801B5C" w:rsidP="00801B5C">
            <w:pPr>
              <w:pStyle w:val="Code"/>
              <w:rPr>
                <w:lang w:val="id-ID"/>
              </w:rPr>
            </w:pPr>
            <w:r w:rsidRPr="00FD40C3">
              <w:rPr>
                <w:lang w:val="id-ID"/>
              </w:rPr>
              <w:lastRenderedPageBreak/>
              <w:t xml:space="preserve">      "integrity": "sha512-RwNA9Z/7PrK06rYLIzFMlaF+l73iwpzsqRIFgbMLbTcLD6cOao82TaWefPXQvB2fOC4AjuYSEndS7N/mTCbkdQ==",</w:t>
            </w:r>
          </w:p>
          <w:p w14:paraId="588B47D7" w14:textId="77777777" w:rsidR="00801B5C" w:rsidRPr="00FD40C3" w:rsidRDefault="00801B5C" w:rsidP="00801B5C">
            <w:pPr>
              <w:pStyle w:val="Code"/>
              <w:rPr>
                <w:lang w:val="id-ID"/>
              </w:rPr>
            </w:pPr>
            <w:r w:rsidRPr="00FD40C3">
              <w:rPr>
                <w:lang w:val="id-ID"/>
              </w:rPr>
              <w:t xml:space="preserve">      "engines": {</w:t>
            </w:r>
          </w:p>
          <w:p w14:paraId="724FFA2A" w14:textId="77777777" w:rsidR="00801B5C" w:rsidRPr="00FD40C3" w:rsidRDefault="00801B5C" w:rsidP="00801B5C">
            <w:pPr>
              <w:pStyle w:val="Code"/>
              <w:rPr>
                <w:lang w:val="id-ID"/>
              </w:rPr>
            </w:pPr>
            <w:r w:rsidRPr="00FD40C3">
              <w:rPr>
                <w:lang w:val="id-ID"/>
              </w:rPr>
              <w:t xml:space="preserve">        "node": "&gt;= 0.8"</w:t>
            </w:r>
          </w:p>
          <w:p w14:paraId="013D0F27" w14:textId="77777777" w:rsidR="00801B5C" w:rsidRPr="00FD40C3" w:rsidRDefault="00801B5C" w:rsidP="00801B5C">
            <w:pPr>
              <w:pStyle w:val="Code"/>
              <w:rPr>
                <w:lang w:val="id-ID"/>
              </w:rPr>
            </w:pPr>
            <w:r w:rsidRPr="00FD40C3">
              <w:rPr>
                <w:lang w:val="id-ID"/>
              </w:rPr>
              <w:t xml:space="preserve">      }</w:t>
            </w:r>
          </w:p>
          <w:p w14:paraId="1E7B023E" w14:textId="77777777" w:rsidR="00801B5C" w:rsidRPr="00FD40C3" w:rsidRDefault="00801B5C" w:rsidP="00801B5C">
            <w:pPr>
              <w:pStyle w:val="Code"/>
              <w:rPr>
                <w:lang w:val="id-ID"/>
              </w:rPr>
            </w:pPr>
            <w:r w:rsidRPr="00FD40C3">
              <w:rPr>
                <w:lang w:val="id-ID"/>
              </w:rPr>
              <w:t xml:space="preserve">    },</w:t>
            </w:r>
          </w:p>
          <w:p w14:paraId="7011CB67" w14:textId="77777777" w:rsidR="00801B5C" w:rsidRPr="00FD40C3" w:rsidRDefault="00801B5C" w:rsidP="00801B5C">
            <w:pPr>
              <w:pStyle w:val="Code"/>
              <w:rPr>
                <w:lang w:val="id-ID"/>
              </w:rPr>
            </w:pPr>
            <w:r w:rsidRPr="00FD40C3">
              <w:rPr>
                <w:lang w:val="id-ID"/>
              </w:rPr>
              <w:t xml:space="preserve">    "node_modules/stream-transform": {</w:t>
            </w:r>
          </w:p>
          <w:p w14:paraId="75B533AD" w14:textId="77777777" w:rsidR="00801B5C" w:rsidRPr="00FD40C3" w:rsidRDefault="00801B5C" w:rsidP="00801B5C">
            <w:pPr>
              <w:pStyle w:val="Code"/>
              <w:rPr>
                <w:lang w:val="id-ID"/>
              </w:rPr>
            </w:pPr>
            <w:r w:rsidRPr="00FD40C3">
              <w:rPr>
                <w:lang w:val="id-ID"/>
              </w:rPr>
              <w:t xml:space="preserve">      "version": "3.2.6",</w:t>
            </w:r>
          </w:p>
          <w:p w14:paraId="438C62D1" w14:textId="77777777" w:rsidR="00801B5C" w:rsidRPr="00FD40C3" w:rsidRDefault="00801B5C" w:rsidP="00801B5C">
            <w:pPr>
              <w:pStyle w:val="Code"/>
              <w:rPr>
                <w:lang w:val="id-ID"/>
              </w:rPr>
            </w:pPr>
            <w:r w:rsidRPr="00FD40C3">
              <w:rPr>
                <w:lang w:val="id-ID"/>
              </w:rPr>
              <w:t xml:space="preserve">      "resolved": "https://registry.npmjs.org/stream-transform/-/stream-transform-3.2.6.tgz",</w:t>
            </w:r>
          </w:p>
          <w:p w14:paraId="7BB7C636" w14:textId="77777777" w:rsidR="00801B5C" w:rsidRPr="00FD40C3" w:rsidRDefault="00801B5C" w:rsidP="00801B5C">
            <w:pPr>
              <w:pStyle w:val="Code"/>
              <w:rPr>
                <w:lang w:val="id-ID"/>
              </w:rPr>
            </w:pPr>
            <w:r w:rsidRPr="00FD40C3">
              <w:rPr>
                <w:lang w:val="id-ID"/>
              </w:rPr>
              <w:t xml:space="preserve">      "integrity": "sha512-/pyOvaCQFqYTmrFhmMbnAEVo3SsTx1H39eUVPOtYeAgbEUc+rDo7GoP8LbHJgU83mKtzJe/7Nq/ipaAnUOHgJQ=="</w:t>
            </w:r>
          </w:p>
          <w:p w14:paraId="543C0119" w14:textId="77777777" w:rsidR="00801B5C" w:rsidRPr="00FD40C3" w:rsidRDefault="00801B5C" w:rsidP="00801B5C">
            <w:pPr>
              <w:pStyle w:val="Code"/>
              <w:rPr>
                <w:lang w:val="id-ID"/>
              </w:rPr>
            </w:pPr>
            <w:r w:rsidRPr="00FD40C3">
              <w:rPr>
                <w:lang w:val="id-ID"/>
              </w:rPr>
              <w:t xml:space="preserve">    },</w:t>
            </w:r>
          </w:p>
          <w:p w14:paraId="1D03031C" w14:textId="77777777" w:rsidR="00801B5C" w:rsidRPr="00FD40C3" w:rsidRDefault="00801B5C" w:rsidP="00801B5C">
            <w:pPr>
              <w:pStyle w:val="Code"/>
              <w:rPr>
                <w:lang w:val="id-ID"/>
              </w:rPr>
            </w:pPr>
            <w:r w:rsidRPr="00FD40C3">
              <w:rPr>
                <w:lang w:val="id-ID"/>
              </w:rPr>
              <w:t xml:space="preserve">    "node_modules/streamsearch": {</w:t>
            </w:r>
          </w:p>
          <w:p w14:paraId="179B19A6" w14:textId="77777777" w:rsidR="00801B5C" w:rsidRPr="00FD40C3" w:rsidRDefault="00801B5C" w:rsidP="00801B5C">
            <w:pPr>
              <w:pStyle w:val="Code"/>
              <w:rPr>
                <w:lang w:val="id-ID"/>
              </w:rPr>
            </w:pPr>
            <w:r w:rsidRPr="00FD40C3">
              <w:rPr>
                <w:lang w:val="id-ID"/>
              </w:rPr>
              <w:t xml:space="preserve">      "version": "1.1.0",</w:t>
            </w:r>
          </w:p>
          <w:p w14:paraId="3433ABEE" w14:textId="77777777" w:rsidR="00801B5C" w:rsidRPr="00FD40C3" w:rsidRDefault="00801B5C" w:rsidP="00801B5C">
            <w:pPr>
              <w:pStyle w:val="Code"/>
              <w:rPr>
                <w:lang w:val="id-ID"/>
              </w:rPr>
            </w:pPr>
            <w:r w:rsidRPr="00FD40C3">
              <w:rPr>
                <w:lang w:val="id-ID"/>
              </w:rPr>
              <w:t xml:space="preserve">      "resolved": "https://registry.npmjs.org/streamsearch/-/streamsearch-1.1.0.tgz",</w:t>
            </w:r>
          </w:p>
          <w:p w14:paraId="3D578CE6" w14:textId="77777777" w:rsidR="00801B5C" w:rsidRPr="00FD40C3" w:rsidRDefault="00801B5C" w:rsidP="00801B5C">
            <w:pPr>
              <w:pStyle w:val="Code"/>
              <w:rPr>
                <w:lang w:val="id-ID"/>
              </w:rPr>
            </w:pPr>
            <w:r w:rsidRPr="00FD40C3">
              <w:rPr>
                <w:lang w:val="id-ID"/>
              </w:rPr>
              <w:t xml:space="preserve">      "integrity": "sha512-Mcc5wHehp9aXz1ax6bZUyY5afg9u2rv5cqQI3mRrYkGC8rW2hM02jWuwjtL++LS5qinSyhj2QfLyNsuc+VsExg==",</w:t>
            </w:r>
          </w:p>
          <w:p w14:paraId="62C51950" w14:textId="77777777" w:rsidR="00801B5C" w:rsidRPr="00FD40C3" w:rsidRDefault="00801B5C" w:rsidP="00801B5C">
            <w:pPr>
              <w:pStyle w:val="Code"/>
              <w:rPr>
                <w:lang w:val="id-ID"/>
              </w:rPr>
            </w:pPr>
            <w:r w:rsidRPr="00FD40C3">
              <w:rPr>
                <w:lang w:val="id-ID"/>
              </w:rPr>
              <w:t xml:space="preserve">      "engines": {</w:t>
            </w:r>
          </w:p>
          <w:p w14:paraId="3E68F006" w14:textId="77777777" w:rsidR="00801B5C" w:rsidRPr="00FD40C3" w:rsidRDefault="00801B5C" w:rsidP="00801B5C">
            <w:pPr>
              <w:pStyle w:val="Code"/>
              <w:rPr>
                <w:lang w:val="id-ID"/>
              </w:rPr>
            </w:pPr>
            <w:r w:rsidRPr="00FD40C3">
              <w:rPr>
                <w:lang w:val="id-ID"/>
              </w:rPr>
              <w:t xml:space="preserve">        "node": "&gt;=10.0.0"</w:t>
            </w:r>
          </w:p>
          <w:p w14:paraId="5ACCE77A" w14:textId="77777777" w:rsidR="00801B5C" w:rsidRPr="00FD40C3" w:rsidRDefault="00801B5C" w:rsidP="00801B5C">
            <w:pPr>
              <w:pStyle w:val="Code"/>
              <w:rPr>
                <w:lang w:val="id-ID"/>
              </w:rPr>
            </w:pPr>
            <w:r w:rsidRPr="00FD40C3">
              <w:rPr>
                <w:lang w:val="id-ID"/>
              </w:rPr>
              <w:t xml:space="preserve">      }</w:t>
            </w:r>
          </w:p>
          <w:p w14:paraId="01D9103C" w14:textId="77777777" w:rsidR="00801B5C" w:rsidRPr="00FD40C3" w:rsidRDefault="00801B5C" w:rsidP="00801B5C">
            <w:pPr>
              <w:pStyle w:val="Code"/>
              <w:rPr>
                <w:lang w:val="id-ID"/>
              </w:rPr>
            </w:pPr>
            <w:r w:rsidRPr="00FD40C3">
              <w:rPr>
                <w:lang w:val="id-ID"/>
              </w:rPr>
              <w:t xml:space="preserve">    },</w:t>
            </w:r>
          </w:p>
          <w:p w14:paraId="7F508A43" w14:textId="77777777" w:rsidR="00801B5C" w:rsidRPr="00FD40C3" w:rsidRDefault="00801B5C" w:rsidP="00801B5C">
            <w:pPr>
              <w:pStyle w:val="Code"/>
              <w:rPr>
                <w:lang w:val="id-ID"/>
              </w:rPr>
            </w:pPr>
            <w:r w:rsidRPr="00FD40C3">
              <w:rPr>
                <w:lang w:val="id-ID"/>
              </w:rPr>
              <w:t xml:space="preserve">    "node_modules/string_decoder": {</w:t>
            </w:r>
          </w:p>
          <w:p w14:paraId="4FD51C96" w14:textId="77777777" w:rsidR="00801B5C" w:rsidRPr="00FD40C3" w:rsidRDefault="00801B5C" w:rsidP="00801B5C">
            <w:pPr>
              <w:pStyle w:val="Code"/>
              <w:rPr>
                <w:lang w:val="id-ID"/>
              </w:rPr>
            </w:pPr>
            <w:r w:rsidRPr="00FD40C3">
              <w:rPr>
                <w:lang w:val="id-ID"/>
              </w:rPr>
              <w:t xml:space="preserve">      "version": "1.1.1",</w:t>
            </w:r>
          </w:p>
          <w:p w14:paraId="3DB674CB" w14:textId="77777777" w:rsidR="00801B5C" w:rsidRPr="00FD40C3" w:rsidRDefault="00801B5C" w:rsidP="00801B5C">
            <w:pPr>
              <w:pStyle w:val="Code"/>
              <w:rPr>
                <w:lang w:val="id-ID"/>
              </w:rPr>
            </w:pPr>
            <w:r w:rsidRPr="00FD40C3">
              <w:rPr>
                <w:lang w:val="id-ID"/>
              </w:rPr>
              <w:t xml:space="preserve">      "resolved": "https://registry.npmjs.org/string_decoder/-/string_decoder-1.1.1.tgz",</w:t>
            </w:r>
          </w:p>
          <w:p w14:paraId="1BAB6278" w14:textId="77777777" w:rsidR="00801B5C" w:rsidRPr="00FD40C3" w:rsidRDefault="00801B5C" w:rsidP="00801B5C">
            <w:pPr>
              <w:pStyle w:val="Code"/>
              <w:rPr>
                <w:lang w:val="id-ID"/>
              </w:rPr>
            </w:pPr>
            <w:r w:rsidRPr="00FD40C3">
              <w:rPr>
                <w:lang w:val="id-ID"/>
              </w:rPr>
              <w:t xml:space="preserve">      "integrity": "sha512-n/ShnvDi6FHbbVfviro+WojiFzv+s8MPMHBczVePfUpDJLwoLT0ht1l4YwBCbi8pJAveEEdnkHyPyTP/mzRfwg==",</w:t>
            </w:r>
          </w:p>
          <w:p w14:paraId="18ED5D74" w14:textId="77777777" w:rsidR="00801B5C" w:rsidRPr="00FD40C3" w:rsidRDefault="00801B5C" w:rsidP="00801B5C">
            <w:pPr>
              <w:pStyle w:val="Code"/>
              <w:rPr>
                <w:lang w:val="id-ID"/>
              </w:rPr>
            </w:pPr>
            <w:r w:rsidRPr="00FD40C3">
              <w:rPr>
                <w:lang w:val="id-ID"/>
              </w:rPr>
              <w:t xml:space="preserve">      "dependencies": {</w:t>
            </w:r>
          </w:p>
          <w:p w14:paraId="6526E608" w14:textId="77777777" w:rsidR="00801B5C" w:rsidRPr="00FD40C3" w:rsidRDefault="00801B5C" w:rsidP="00801B5C">
            <w:pPr>
              <w:pStyle w:val="Code"/>
              <w:rPr>
                <w:lang w:val="id-ID"/>
              </w:rPr>
            </w:pPr>
            <w:r w:rsidRPr="00FD40C3">
              <w:rPr>
                <w:lang w:val="id-ID"/>
              </w:rPr>
              <w:t xml:space="preserve">        "safe-buffer": "~5.1.0"</w:t>
            </w:r>
          </w:p>
          <w:p w14:paraId="2053B845" w14:textId="77777777" w:rsidR="00801B5C" w:rsidRPr="00FD40C3" w:rsidRDefault="00801B5C" w:rsidP="00801B5C">
            <w:pPr>
              <w:pStyle w:val="Code"/>
              <w:rPr>
                <w:lang w:val="id-ID"/>
              </w:rPr>
            </w:pPr>
            <w:r w:rsidRPr="00FD40C3">
              <w:rPr>
                <w:lang w:val="id-ID"/>
              </w:rPr>
              <w:t xml:space="preserve">      }</w:t>
            </w:r>
          </w:p>
          <w:p w14:paraId="46D0F01B" w14:textId="77777777" w:rsidR="00801B5C" w:rsidRPr="00FD40C3" w:rsidRDefault="00801B5C" w:rsidP="00801B5C">
            <w:pPr>
              <w:pStyle w:val="Code"/>
              <w:rPr>
                <w:lang w:val="id-ID"/>
              </w:rPr>
            </w:pPr>
            <w:r w:rsidRPr="00FD40C3">
              <w:rPr>
                <w:lang w:val="id-ID"/>
              </w:rPr>
              <w:t xml:space="preserve">    },</w:t>
            </w:r>
          </w:p>
          <w:p w14:paraId="589808C2" w14:textId="77777777" w:rsidR="00801B5C" w:rsidRPr="00FD40C3" w:rsidRDefault="00801B5C" w:rsidP="00801B5C">
            <w:pPr>
              <w:pStyle w:val="Code"/>
              <w:rPr>
                <w:lang w:val="id-ID"/>
              </w:rPr>
            </w:pPr>
            <w:r w:rsidRPr="00FD40C3">
              <w:rPr>
                <w:lang w:val="id-ID"/>
              </w:rPr>
              <w:t xml:space="preserve">    "node_modules/string_decoder/node_modules/safe-buffer": {</w:t>
            </w:r>
          </w:p>
          <w:p w14:paraId="5B94E938" w14:textId="77777777" w:rsidR="00801B5C" w:rsidRPr="00FD40C3" w:rsidRDefault="00801B5C" w:rsidP="00801B5C">
            <w:pPr>
              <w:pStyle w:val="Code"/>
              <w:rPr>
                <w:lang w:val="id-ID"/>
              </w:rPr>
            </w:pPr>
            <w:r w:rsidRPr="00FD40C3">
              <w:rPr>
                <w:lang w:val="id-ID"/>
              </w:rPr>
              <w:t xml:space="preserve">      "version": "5.1.2",</w:t>
            </w:r>
          </w:p>
          <w:p w14:paraId="7AC3F503" w14:textId="77777777" w:rsidR="00801B5C" w:rsidRPr="00FD40C3" w:rsidRDefault="00801B5C" w:rsidP="00801B5C">
            <w:pPr>
              <w:pStyle w:val="Code"/>
              <w:rPr>
                <w:lang w:val="id-ID"/>
              </w:rPr>
            </w:pPr>
            <w:r w:rsidRPr="00FD40C3">
              <w:rPr>
                <w:lang w:val="id-ID"/>
              </w:rPr>
              <w:t xml:space="preserve">      "resolved": "https://registry.npmjs.org/safe-buffer/-/safe-buffer-5.1.2.tgz",</w:t>
            </w:r>
          </w:p>
          <w:p w14:paraId="4A9B74F7" w14:textId="77777777" w:rsidR="00801B5C" w:rsidRPr="00FD40C3" w:rsidRDefault="00801B5C" w:rsidP="00801B5C">
            <w:pPr>
              <w:pStyle w:val="Code"/>
              <w:rPr>
                <w:lang w:val="id-ID"/>
              </w:rPr>
            </w:pPr>
            <w:r w:rsidRPr="00FD40C3">
              <w:rPr>
                <w:lang w:val="id-ID"/>
              </w:rPr>
              <w:t xml:space="preserve">      "integrity": "sha512-Gd2UZBJDkXlY7GbJxfsE8/nvKkUEU1G38c1siN6QP6a9PT9MmHB8GnpscSmMJSoF8LOIrt8ud/wPtojys4G6+g=="</w:t>
            </w:r>
          </w:p>
          <w:p w14:paraId="48E311C1" w14:textId="77777777" w:rsidR="00801B5C" w:rsidRPr="00FD40C3" w:rsidRDefault="00801B5C" w:rsidP="00801B5C">
            <w:pPr>
              <w:pStyle w:val="Code"/>
              <w:rPr>
                <w:lang w:val="id-ID"/>
              </w:rPr>
            </w:pPr>
            <w:r w:rsidRPr="00FD40C3">
              <w:rPr>
                <w:lang w:val="id-ID"/>
              </w:rPr>
              <w:t xml:space="preserve">    },</w:t>
            </w:r>
          </w:p>
          <w:p w14:paraId="4A2CF3C7" w14:textId="77777777" w:rsidR="00801B5C" w:rsidRPr="00FD40C3" w:rsidRDefault="00801B5C" w:rsidP="00801B5C">
            <w:pPr>
              <w:pStyle w:val="Code"/>
              <w:rPr>
                <w:lang w:val="id-ID"/>
              </w:rPr>
            </w:pPr>
            <w:r w:rsidRPr="00FD40C3">
              <w:rPr>
                <w:lang w:val="id-ID"/>
              </w:rPr>
              <w:t xml:space="preserve">    "node_modules/string-width": {</w:t>
            </w:r>
          </w:p>
          <w:p w14:paraId="3990EAE4" w14:textId="77777777" w:rsidR="00801B5C" w:rsidRPr="00FD40C3" w:rsidRDefault="00801B5C" w:rsidP="00801B5C">
            <w:pPr>
              <w:pStyle w:val="Code"/>
              <w:rPr>
                <w:lang w:val="id-ID"/>
              </w:rPr>
            </w:pPr>
            <w:r w:rsidRPr="00FD40C3">
              <w:rPr>
                <w:lang w:val="id-ID"/>
              </w:rPr>
              <w:t xml:space="preserve">      "version": "4.2.3",</w:t>
            </w:r>
          </w:p>
          <w:p w14:paraId="078FFF41" w14:textId="77777777" w:rsidR="00801B5C" w:rsidRPr="00FD40C3" w:rsidRDefault="00801B5C" w:rsidP="00801B5C">
            <w:pPr>
              <w:pStyle w:val="Code"/>
              <w:rPr>
                <w:lang w:val="id-ID"/>
              </w:rPr>
            </w:pPr>
            <w:r w:rsidRPr="00FD40C3">
              <w:rPr>
                <w:lang w:val="id-ID"/>
              </w:rPr>
              <w:t xml:space="preserve">      "resolved": "https://registry.npmjs.org/string-width/-/string-width-4.2.3.tgz",</w:t>
            </w:r>
          </w:p>
          <w:p w14:paraId="3A400C99" w14:textId="77777777" w:rsidR="00801B5C" w:rsidRPr="00FD40C3" w:rsidRDefault="00801B5C" w:rsidP="00801B5C">
            <w:pPr>
              <w:pStyle w:val="Code"/>
              <w:rPr>
                <w:lang w:val="id-ID"/>
              </w:rPr>
            </w:pPr>
            <w:r w:rsidRPr="00FD40C3">
              <w:rPr>
                <w:lang w:val="id-ID"/>
              </w:rPr>
              <w:t xml:space="preserve">      "integrity": "sha512-wKyQRQpjJ0sIp62ErSZdGsjMJWsap5oRNihHhu6G7JVO/9jIB6UyevL+tXuOqrng8j/cxKTWyWUwvSTriiZz/g==",</w:t>
            </w:r>
          </w:p>
          <w:p w14:paraId="463014F6" w14:textId="77777777" w:rsidR="00801B5C" w:rsidRPr="00FD40C3" w:rsidRDefault="00801B5C" w:rsidP="00801B5C">
            <w:pPr>
              <w:pStyle w:val="Code"/>
              <w:rPr>
                <w:lang w:val="id-ID"/>
              </w:rPr>
            </w:pPr>
            <w:r w:rsidRPr="00FD40C3">
              <w:rPr>
                <w:lang w:val="id-ID"/>
              </w:rPr>
              <w:t xml:space="preserve">      "dependencies": {</w:t>
            </w:r>
          </w:p>
          <w:p w14:paraId="3DA0F0DE" w14:textId="77777777" w:rsidR="00801B5C" w:rsidRPr="00FD40C3" w:rsidRDefault="00801B5C" w:rsidP="00801B5C">
            <w:pPr>
              <w:pStyle w:val="Code"/>
              <w:rPr>
                <w:lang w:val="id-ID"/>
              </w:rPr>
            </w:pPr>
            <w:r w:rsidRPr="00FD40C3">
              <w:rPr>
                <w:lang w:val="id-ID"/>
              </w:rPr>
              <w:t xml:space="preserve">        "emoji-regex": "^8.0.0",</w:t>
            </w:r>
          </w:p>
          <w:p w14:paraId="624543C5" w14:textId="77777777" w:rsidR="00801B5C" w:rsidRPr="00FD40C3" w:rsidRDefault="00801B5C" w:rsidP="00801B5C">
            <w:pPr>
              <w:pStyle w:val="Code"/>
              <w:rPr>
                <w:lang w:val="id-ID"/>
              </w:rPr>
            </w:pPr>
            <w:r w:rsidRPr="00FD40C3">
              <w:rPr>
                <w:lang w:val="id-ID"/>
              </w:rPr>
              <w:t xml:space="preserve">        "is-fullwidth-code-point": "^3.0.0",</w:t>
            </w:r>
          </w:p>
          <w:p w14:paraId="1645D594" w14:textId="77777777" w:rsidR="00801B5C" w:rsidRPr="00FD40C3" w:rsidRDefault="00801B5C" w:rsidP="00801B5C">
            <w:pPr>
              <w:pStyle w:val="Code"/>
              <w:rPr>
                <w:lang w:val="id-ID"/>
              </w:rPr>
            </w:pPr>
            <w:r w:rsidRPr="00FD40C3">
              <w:rPr>
                <w:lang w:val="id-ID"/>
              </w:rPr>
              <w:t xml:space="preserve">        "strip-ansi": "^6.0.1"</w:t>
            </w:r>
          </w:p>
          <w:p w14:paraId="101F4FA8" w14:textId="77777777" w:rsidR="00801B5C" w:rsidRPr="00FD40C3" w:rsidRDefault="00801B5C" w:rsidP="00801B5C">
            <w:pPr>
              <w:pStyle w:val="Code"/>
              <w:rPr>
                <w:lang w:val="id-ID"/>
              </w:rPr>
            </w:pPr>
            <w:r w:rsidRPr="00FD40C3">
              <w:rPr>
                <w:lang w:val="id-ID"/>
              </w:rPr>
              <w:t xml:space="preserve">      },</w:t>
            </w:r>
          </w:p>
          <w:p w14:paraId="1C3F9F0C" w14:textId="77777777" w:rsidR="00801B5C" w:rsidRPr="00FD40C3" w:rsidRDefault="00801B5C" w:rsidP="00801B5C">
            <w:pPr>
              <w:pStyle w:val="Code"/>
              <w:rPr>
                <w:lang w:val="id-ID"/>
              </w:rPr>
            </w:pPr>
            <w:r w:rsidRPr="00FD40C3">
              <w:rPr>
                <w:lang w:val="id-ID"/>
              </w:rPr>
              <w:t xml:space="preserve">      "engines": {</w:t>
            </w:r>
          </w:p>
          <w:p w14:paraId="4FC55FFB" w14:textId="77777777" w:rsidR="00801B5C" w:rsidRPr="00FD40C3" w:rsidRDefault="00801B5C" w:rsidP="00801B5C">
            <w:pPr>
              <w:pStyle w:val="Code"/>
              <w:rPr>
                <w:lang w:val="id-ID"/>
              </w:rPr>
            </w:pPr>
            <w:r w:rsidRPr="00FD40C3">
              <w:rPr>
                <w:lang w:val="id-ID"/>
              </w:rPr>
              <w:t xml:space="preserve">        "node": "&gt;=8"</w:t>
            </w:r>
          </w:p>
          <w:p w14:paraId="62000B1B" w14:textId="77777777" w:rsidR="00801B5C" w:rsidRPr="00FD40C3" w:rsidRDefault="00801B5C" w:rsidP="00801B5C">
            <w:pPr>
              <w:pStyle w:val="Code"/>
              <w:rPr>
                <w:lang w:val="id-ID"/>
              </w:rPr>
            </w:pPr>
            <w:r w:rsidRPr="00FD40C3">
              <w:rPr>
                <w:lang w:val="id-ID"/>
              </w:rPr>
              <w:lastRenderedPageBreak/>
              <w:t xml:space="preserve">      }</w:t>
            </w:r>
          </w:p>
          <w:p w14:paraId="36B6EC5E" w14:textId="77777777" w:rsidR="00801B5C" w:rsidRPr="00FD40C3" w:rsidRDefault="00801B5C" w:rsidP="00801B5C">
            <w:pPr>
              <w:pStyle w:val="Code"/>
              <w:rPr>
                <w:lang w:val="id-ID"/>
              </w:rPr>
            </w:pPr>
            <w:r w:rsidRPr="00FD40C3">
              <w:rPr>
                <w:lang w:val="id-ID"/>
              </w:rPr>
              <w:t xml:space="preserve">    },</w:t>
            </w:r>
          </w:p>
          <w:p w14:paraId="229698A8" w14:textId="77777777" w:rsidR="00801B5C" w:rsidRPr="00FD40C3" w:rsidRDefault="00801B5C" w:rsidP="00801B5C">
            <w:pPr>
              <w:pStyle w:val="Code"/>
              <w:rPr>
                <w:lang w:val="id-ID"/>
              </w:rPr>
            </w:pPr>
            <w:r w:rsidRPr="00FD40C3">
              <w:rPr>
                <w:lang w:val="id-ID"/>
              </w:rPr>
              <w:t xml:space="preserve">    "node_modules/strip-ansi": {</w:t>
            </w:r>
          </w:p>
          <w:p w14:paraId="066B3BF4" w14:textId="77777777" w:rsidR="00801B5C" w:rsidRPr="00FD40C3" w:rsidRDefault="00801B5C" w:rsidP="00801B5C">
            <w:pPr>
              <w:pStyle w:val="Code"/>
              <w:rPr>
                <w:lang w:val="id-ID"/>
              </w:rPr>
            </w:pPr>
            <w:r w:rsidRPr="00FD40C3">
              <w:rPr>
                <w:lang w:val="id-ID"/>
              </w:rPr>
              <w:t xml:space="preserve">      "version": "6.0.1",</w:t>
            </w:r>
          </w:p>
          <w:p w14:paraId="5AE7A7BA" w14:textId="77777777" w:rsidR="00801B5C" w:rsidRPr="00FD40C3" w:rsidRDefault="00801B5C" w:rsidP="00801B5C">
            <w:pPr>
              <w:pStyle w:val="Code"/>
              <w:rPr>
                <w:lang w:val="id-ID"/>
              </w:rPr>
            </w:pPr>
            <w:r w:rsidRPr="00FD40C3">
              <w:rPr>
                <w:lang w:val="id-ID"/>
              </w:rPr>
              <w:t xml:space="preserve">      "resolved": "https://registry.npmjs.org/strip-ansi/-/strip-ansi-6.0.1.tgz",</w:t>
            </w:r>
          </w:p>
          <w:p w14:paraId="041A6B3B" w14:textId="77777777" w:rsidR="00801B5C" w:rsidRPr="00FD40C3" w:rsidRDefault="00801B5C" w:rsidP="00801B5C">
            <w:pPr>
              <w:pStyle w:val="Code"/>
              <w:rPr>
                <w:lang w:val="id-ID"/>
              </w:rPr>
            </w:pPr>
            <w:r w:rsidRPr="00FD40C3">
              <w:rPr>
                <w:lang w:val="id-ID"/>
              </w:rPr>
              <w:t xml:space="preserve">      "integrity": "sha512-Y38VPSHcqkFrCpFnQ9vuSXmquuv5oXOKpGeT6aGrr3o3Gc9AlVa6JBfUSOCnbxGGZF+/0ooI7KrPuUSztUdU5A==",</w:t>
            </w:r>
          </w:p>
          <w:p w14:paraId="0490760D" w14:textId="77777777" w:rsidR="00801B5C" w:rsidRPr="00FD40C3" w:rsidRDefault="00801B5C" w:rsidP="00801B5C">
            <w:pPr>
              <w:pStyle w:val="Code"/>
              <w:rPr>
                <w:lang w:val="id-ID"/>
              </w:rPr>
            </w:pPr>
            <w:r w:rsidRPr="00FD40C3">
              <w:rPr>
                <w:lang w:val="id-ID"/>
              </w:rPr>
              <w:t xml:space="preserve">      "dependencies": {</w:t>
            </w:r>
          </w:p>
          <w:p w14:paraId="350D8C5E" w14:textId="77777777" w:rsidR="00801B5C" w:rsidRPr="00FD40C3" w:rsidRDefault="00801B5C" w:rsidP="00801B5C">
            <w:pPr>
              <w:pStyle w:val="Code"/>
              <w:rPr>
                <w:lang w:val="id-ID"/>
              </w:rPr>
            </w:pPr>
            <w:r w:rsidRPr="00FD40C3">
              <w:rPr>
                <w:lang w:val="id-ID"/>
              </w:rPr>
              <w:t xml:space="preserve">        "ansi-regex": "^5.0.1"</w:t>
            </w:r>
          </w:p>
          <w:p w14:paraId="63CEBC1A" w14:textId="77777777" w:rsidR="00801B5C" w:rsidRPr="00FD40C3" w:rsidRDefault="00801B5C" w:rsidP="00801B5C">
            <w:pPr>
              <w:pStyle w:val="Code"/>
              <w:rPr>
                <w:lang w:val="id-ID"/>
              </w:rPr>
            </w:pPr>
            <w:r w:rsidRPr="00FD40C3">
              <w:rPr>
                <w:lang w:val="id-ID"/>
              </w:rPr>
              <w:t xml:space="preserve">      },</w:t>
            </w:r>
          </w:p>
          <w:p w14:paraId="0D131601" w14:textId="77777777" w:rsidR="00801B5C" w:rsidRPr="00FD40C3" w:rsidRDefault="00801B5C" w:rsidP="00801B5C">
            <w:pPr>
              <w:pStyle w:val="Code"/>
              <w:rPr>
                <w:lang w:val="id-ID"/>
              </w:rPr>
            </w:pPr>
            <w:r w:rsidRPr="00FD40C3">
              <w:rPr>
                <w:lang w:val="id-ID"/>
              </w:rPr>
              <w:t xml:space="preserve">      "engines": {</w:t>
            </w:r>
          </w:p>
          <w:p w14:paraId="303FCEB3" w14:textId="77777777" w:rsidR="00801B5C" w:rsidRPr="00FD40C3" w:rsidRDefault="00801B5C" w:rsidP="00801B5C">
            <w:pPr>
              <w:pStyle w:val="Code"/>
              <w:rPr>
                <w:lang w:val="id-ID"/>
              </w:rPr>
            </w:pPr>
            <w:r w:rsidRPr="00FD40C3">
              <w:rPr>
                <w:lang w:val="id-ID"/>
              </w:rPr>
              <w:t xml:space="preserve">        "node": "&gt;=8"</w:t>
            </w:r>
          </w:p>
          <w:p w14:paraId="1AE9748F" w14:textId="77777777" w:rsidR="00801B5C" w:rsidRPr="00FD40C3" w:rsidRDefault="00801B5C" w:rsidP="00801B5C">
            <w:pPr>
              <w:pStyle w:val="Code"/>
              <w:rPr>
                <w:lang w:val="id-ID"/>
              </w:rPr>
            </w:pPr>
            <w:r w:rsidRPr="00FD40C3">
              <w:rPr>
                <w:lang w:val="id-ID"/>
              </w:rPr>
              <w:t xml:space="preserve">      }</w:t>
            </w:r>
          </w:p>
          <w:p w14:paraId="09294906" w14:textId="77777777" w:rsidR="00801B5C" w:rsidRPr="00FD40C3" w:rsidRDefault="00801B5C" w:rsidP="00801B5C">
            <w:pPr>
              <w:pStyle w:val="Code"/>
              <w:rPr>
                <w:lang w:val="id-ID"/>
              </w:rPr>
            </w:pPr>
            <w:r w:rsidRPr="00FD40C3">
              <w:rPr>
                <w:lang w:val="id-ID"/>
              </w:rPr>
              <w:t xml:space="preserve">    },</w:t>
            </w:r>
          </w:p>
          <w:p w14:paraId="0FE33211" w14:textId="77777777" w:rsidR="00801B5C" w:rsidRPr="00FD40C3" w:rsidRDefault="00801B5C" w:rsidP="00801B5C">
            <w:pPr>
              <w:pStyle w:val="Code"/>
              <w:rPr>
                <w:lang w:val="id-ID"/>
              </w:rPr>
            </w:pPr>
            <w:r w:rsidRPr="00FD40C3">
              <w:rPr>
                <w:lang w:val="id-ID"/>
              </w:rPr>
              <w:t xml:space="preserve">    "node_modules/strip-bom": {</w:t>
            </w:r>
          </w:p>
          <w:p w14:paraId="1A046336" w14:textId="77777777" w:rsidR="00801B5C" w:rsidRPr="00FD40C3" w:rsidRDefault="00801B5C" w:rsidP="00801B5C">
            <w:pPr>
              <w:pStyle w:val="Code"/>
              <w:rPr>
                <w:lang w:val="id-ID"/>
              </w:rPr>
            </w:pPr>
            <w:r w:rsidRPr="00FD40C3">
              <w:rPr>
                <w:lang w:val="id-ID"/>
              </w:rPr>
              <w:t xml:space="preserve">      "version": "2.0.0",</w:t>
            </w:r>
          </w:p>
          <w:p w14:paraId="355EC876" w14:textId="77777777" w:rsidR="00801B5C" w:rsidRPr="00FD40C3" w:rsidRDefault="00801B5C" w:rsidP="00801B5C">
            <w:pPr>
              <w:pStyle w:val="Code"/>
              <w:rPr>
                <w:lang w:val="id-ID"/>
              </w:rPr>
            </w:pPr>
            <w:r w:rsidRPr="00FD40C3">
              <w:rPr>
                <w:lang w:val="id-ID"/>
              </w:rPr>
              <w:t xml:space="preserve">      "resolved": "https://registry.npmjs.org/strip-bom/-/strip-bom-2.0.0.tgz",</w:t>
            </w:r>
          </w:p>
          <w:p w14:paraId="103D3967" w14:textId="77777777" w:rsidR="00801B5C" w:rsidRPr="00FD40C3" w:rsidRDefault="00801B5C" w:rsidP="00801B5C">
            <w:pPr>
              <w:pStyle w:val="Code"/>
              <w:rPr>
                <w:lang w:val="id-ID"/>
              </w:rPr>
            </w:pPr>
            <w:r w:rsidRPr="00FD40C3">
              <w:rPr>
                <w:lang w:val="id-ID"/>
              </w:rPr>
              <w:t xml:space="preserve">      "integrity": "sha512-kwrX1y7czp1E69n2ajbG65mIo9dqvJ+8aBQXOGVxqwvNbsXdFM6Lq37dLAY3mknUwru8CfcCbfOLL/gMo+fi3g==",</w:t>
            </w:r>
          </w:p>
          <w:p w14:paraId="17CFD26D" w14:textId="77777777" w:rsidR="00801B5C" w:rsidRPr="00FD40C3" w:rsidRDefault="00801B5C" w:rsidP="00801B5C">
            <w:pPr>
              <w:pStyle w:val="Code"/>
              <w:rPr>
                <w:lang w:val="id-ID"/>
              </w:rPr>
            </w:pPr>
            <w:r w:rsidRPr="00FD40C3">
              <w:rPr>
                <w:lang w:val="id-ID"/>
              </w:rPr>
              <w:t xml:space="preserve">      "dependencies": {</w:t>
            </w:r>
          </w:p>
          <w:p w14:paraId="1AC8674E" w14:textId="77777777" w:rsidR="00801B5C" w:rsidRPr="00FD40C3" w:rsidRDefault="00801B5C" w:rsidP="00801B5C">
            <w:pPr>
              <w:pStyle w:val="Code"/>
              <w:rPr>
                <w:lang w:val="id-ID"/>
              </w:rPr>
            </w:pPr>
            <w:r w:rsidRPr="00FD40C3">
              <w:rPr>
                <w:lang w:val="id-ID"/>
              </w:rPr>
              <w:t xml:space="preserve">        "is-utf8": "^0.2.0"</w:t>
            </w:r>
          </w:p>
          <w:p w14:paraId="152FEEA9" w14:textId="77777777" w:rsidR="00801B5C" w:rsidRPr="00FD40C3" w:rsidRDefault="00801B5C" w:rsidP="00801B5C">
            <w:pPr>
              <w:pStyle w:val="Code"/>
              <w:rPr>
                <w:lang w:val="id-ID"/>
              </w:rPr>
            </w:pPr>
            <w:r w:rsidRPr="00FD40C3">
              <w:rPr>
                <w:lang w:val="id-ID"/>
              </w:rPr>
              <w:t xml:space="preserve">      },</w:t>
            </w:r>
          </w:p>
          <w:p w14:paraId="6AE37C45" w14:textId="77777777" w:rsidR="00801B5C" w:rsidRPr="00FD40C3" w:rsidRDefault="00801B5C" w:rsidP="00801B5C">
            <w:pPr>
              <w:pStyle w:val="Code"/>
              <w:rPr>
                <w:lang w:val="id-ID"/>
              </w:rPr>
            </w:pPr>
            <w:r w:rsidRPr="00FD40C3">
              <w:rPr>
                <w:lang w:val="id-ID"/>
              </w:rPr>
              <w:t xml:space="preserve">      "engines": {</w:t>
            </w:r>
          </w:p>
          <w:p w14:paraId="342349B8" w14:textId="77777777" w:rsidR="00801B5C" w:rsidRPr="00FD40C3" w:rsidRDefault="00801B5C" w:rsidP="00801B5C">
            <w:pPr>
              <w:pStyle w:val="Code"/>
              <w:rPr>
                <w:lang w:val="id-ID"/>
              </w:rPr>
            </w:pPr>
            <w:r w:rsidRPr="00FD40C3">
              <w:rPr>
                <w:lang w:val="id-ID"/>
              </w:rPr>
              <w:t xml:space="preserve">        "node": "&gt;=0.10.0"</w:t>
            </w:r>
          </w:p>
          <w:p w14:paraId="48CFEBFD" w14:textId="77777777" w:rsidR="00801B5C" w:rsidRPr="00FD40C3" w:rsidRDefault="00801B5C" w:rsidP="00801B5C">
            <w:pPr>
              <w:pStyle w:val="Code"/>
              <w:rPr>
                <w:lang w:val="id-ID"/>
              </w:rPr>
            </w:pPr>
            <w:r w:rsidRPr="00FD40C3">
              <w:rPr>
                <w:lang w:val="id-ID"/>
              </w:rPr>
              <w:t xml:space="preserve">      }</w:t>
            </w:r>
          </w:p>
          <w:p w14:paraId="6B9D2213" w14:textId="77777777" w:rsidR="00801B5C" w:rsidRPr="00FD40C3" w:rsidRDefault="00801B5C" w:rsidP="00801B5C">
            <w:pPr>
              <w:pStyle w:val="Code"/>
              <w:rPr>
                <w:lang w:val="id-ID"/>
              </w:rPr>
            </w:pPr>
            <w:r w:rsidRPr="00FD40C3">
              <w:rPr>
                <w:lang w:val="id-ID"/>
              </w:rPr>
              <w:t xml:space="preserve">    },</w:t>
            </w:r>
          </w:p>
          <w:p w14:paraId="06311297" w14:textId="77777777" w:rsidR="00801B5C" w:rsidRPr="00FD40C3" w:rsidRDefault="00801B5C" w:rsidP="00801B5C">
            <w:pPr>
              <w:pStyle w:val="Code"/>
              <w:rPr>
                <w:lang w:val="id-ID"/>
              </w:rPr>
            </w:pPr>
            <w:r w:rsidRPr="00FD40C3">
              <w:rPr>
                <w:lang w:val="id-ID"/>
              </w:rPr>
              <w:t xml:space="preserve">    "node_modules/supports-color": {</w:t>
            </w:r>
          </w:p>
          <w:p w14:paraId="23A2DCAF" w14:textId="77777777" w:rsidR="00801B5C" w:rsidRPr="00FD40C3" w:rsidRDefault="00801B5C" w:rsidP="00801B5C">
            <w:pPr>
              <w:pStyle w:val="Code"/>
              <w:rPr>
                <w:lang w:val="id-ID"/>
              </w:rPr>
            </w:pPr>
            <w:r w:rsidRPr="00FD40C3">
              <w:rPr>
                <w:lang w:val="id-ID"/>
              </w:rPr>
              <w:t xml:space="preserve">      "version": "7.2.0",</w:t>
            </w:r>
          </w:p>
          <w:p w14:paraId="39F8F766" w14:textId="77777777" w:rsidR="00801B5C" w:rsidRPr="00FD40C3" w:rsidRDefault="00801B5C" w:rsidP="00801B5C">
            <w:pPr>
              <w:pStyle w:val="Code"/>
              <w:rPr>
                <w:lang w:val="id-ID"/>
              </w:rPr>
            </w:pPr>
            <w:r w:rsidRPr="00FD40C3">
              <w:rPr>
                <w:lang w:val="id-ID"/>
              </w:rPr>
              <w:t xml:space="preserve">      "resolved": "https://registry.npmjs.org/supports-color/-/supports-color-7.2.0.tgz",</w:t>
            </w:r>
          </w:p>
          <w:p w14:paraId="1F37C505" w14:textId="77777777" w:rsidR="00801B5C" w:rsidRPr="00FD40C3" w:rsidRDefault="00801B5C" w:rsidP="00801B5C">
            <w:pPr>
              <w:pStyle w:val="Code"/>
              <w:rPr>
                <w:lang w:val="id-ID"/>
              </w:rPr>
            </w:pPr>
            <w:r w:rsidRPr="00FD40C3">
              <w:rPr>
                <w:lang w:val="id-ID"/>
              </w:rPr>
              <w:t xml:space="preserve">      "integrity": "sha512-qpCAvRl9stuOHveKsn7HncJRvv501qIacKzQlO/+Lwxc9+0q2wLyv4Dfvt80/DPn2pqOBsJdDiogXGR9+OvwRw==",</w:t>
            </w:r>
          </w:p>
          <w:p w14:paraId="398E16CD" w14:textId="77777777" w:rsidR="00801B5C" w:rsidRPr="00FD40C3" w:rsidRDefault="00801B5C" w:rsidP="00801B5C">
            <w:pPr>
              <w:pStyle w:val="Code"/>
              <w:rPr>
                <w:lang w:val="id-ID"/>
              </w:rPr>
            </w:pPr>
            <w:r w:rsidRPr="00FD40C3">
              <w:rPr>
                <w:lang w:val="id-ID"/>
              </w:rPr>
              <w:t xml:space="preserve">      "dependencies": {</w:t>
            </w:r>
          </w:p>
          <w:p w14:paraId="1B0D82FA" w14:textId="77777777" w:rsidR="00801B5C" w:rsidRPr="00FD40C3" w:rsidRDefault="00801B5C" w:rsidP="00801B5C">
            <w:pPr>
              <w:pStyle w:val="Code"/>
              <w:rPr>
                <w:lang w:val="id-ID"/>
              </w:rPr>
            </w:pPr>
            <w:r w:rsidRPr="00FD40C3">
              <w:rPr>
                <w:lang w:val="id-ID"/>
              </w:rPr>
              <w:t xml:space="preserve">        "has-flag": "^4.0.0"</w:t>
            </w:r>
          </w:p>
          <w:p w14:paraId="706675C0" w14:textId="77777777" w:rsidR="00801B5C" w:rsidRPr="00FD40C3" w:rsidRDefault="00801B5C" w:rsidP="00801B5C">
            <w:pPr>
              <w:pStyle w:val="Code"/>
              <w:rPr>
                <w:lang w:val="id-ID"/>
              </w:rPr>
            </w:pPr>
            <w:r w:rsidRPr="00FD40C3">
              <w:rPr>
                <w:lang w:val="id-ID"/>
              </w:rPr>
              <w:t xml:space="preserve">      },</w:t>
            </w:r>
          </w:p>
          <w:p w14:paraId="25C04B26" w14:textId="77777777" w:rsidR="00801B5C" w:rsidRPr="00FD40C3" w:rsidRDefault="00801B5C" w:rsidP="00801B5C">
            <w:pPr>
              <w:pStyle w:val="Code"/>
              <w:rPr>
                <w:lang w:val="id-ID"/>
              </w:rPr>
            </w:pPr>
            <w:r w:rsidRPr="00FD40C3">
              <w:rPr>
                <w:lang w:val="id-ID"/>
              </w:rPr>
              <w:t xml:space="preserve">      "engines": {</w:t>
            </w:r>
          </w:p>
          <w:p w14:paraId="5D0FC925" w14:textId="77777777" w:rsidR="00801B5C" w:rsidRPr="00FD40C3" w:rsidRDefault="00801B5C" w:rsidP="00801B5C">
            <w:pPr>
              <w:pStyle w:val="Code"/>
              <w:rPr>
                <w:lang w:val="id-ID"/>
              </w:rPr>
            </w:pPr>
            <w:r w:rsidRPr="00FD40C3">
              <w:rPr>
                <w:lang w:val="id-ID"/>
              </w:rPr>
              <w:t xml:space="preserve">        "node": "&gt;=8"</w:t>
            </w:r>
          </w:p>
          <w:p w14:paraId="41A47033" w14:textId="77777777" w:rsidR="00801B5C" w:rsidRPr="00FD40C3" w:rsidRDefault="00801B5C" w:rsidP="00801B5C">
            <w:pPr>
              <w:pStyle w:val="Code"/>
              <w:rPr>
                <w:lang w:val="id-ID"/>
              </w:rPr>
            </w:pPr>
            <w:r w:rsidRPr="00FD40C3">
              <w:rPr>
                <w:lang w:val="id-ID"/>
              </w:rPr>
              <w:t xml:space="preserve">      }</w:t>
            </w:r>
          </w:p>
          <w:p w14:paraId="5C71339C" w14:textId="77777777" w:rsidR="00801B5C" w:rsidRPr="00FD40C3" w:rsidRDefault="00801B5C" w:rsidP="00801B5C">
            <w:pPr>
              <w:pStyle w:val="Code"/>
              <w:rPr>
                <w:lang w:val="id-ID"/>
              </w:rPr>
            </w:pPr>
            <w:r w:rsidRPr="00FD40C3">
              <w:rPr>
                <w:lang w:val="id-ID"/>
              </w:rPr>
              <w:t xml:space="preserve">    },</w:t>
            </w:r>
          </w:p>
          <w:p w14:paraId="7DD5D4C4" w14:textId="77777777" w:rsidR="00801B5C" w:rsidRPr="00FD40C3" w:rsidRDefault="00801B5C" w:rsidP="00801B5C">
            <w:pPr>
              <w:pStyle w:val="Code"/>
              <w:rPr>
                <w:lang w:val="id-ID"/>
              </w:rPr>
            </w:pPr>
            <w:r w:rsidRPr="00FD40C3">
              <w:rPr>
                <w:lang w:val="id-ID"/>
              </w:rPr>
              <w:t xml:space="preserve">    "node_modules/to-regex-range": {</w:t>
            </w:r>
          </w:p>
          <w:p w14:paraId="0F504F07" w14:textId="77777777" w:rsidR="00801B5C" w:rsidRPr="00FD40C3" w:rsidRDefault="00801B5C" w:rsidP="00801B5C">
            <w:pPr>
              <w:pStyle w:val="Code"/>
              <w:rPr>
                <w:lang w:val="id-ID"/>
              </w:rPr>
            </w:pPr>
            <w:r w:rsidRPr="00FD40C3">
              <w:rPr>
                <w:lang w:val="id-ID"/>
              </w:rPr>
              <w:t xml:space="preserve">      "version": "5.0.1",</w:t>
            </w:r>
          </w:p>
          <w:p w14:paraId="16F481B5" w14:textId="77777777" w:rsidR="00801B5C" w:rsidRPr="00FD40C3" w:rsidRDefault="00801B5C" w:rsidP="00801B5C">
            <w:pPr>
              <w:pStyle w:val="Code"/>
              <w:rPr>
                <w:lang w:val="id-ID"/>
              </w:rPr>
            </w:pPr>
            <w:r w:rsidRPr="00FD40C3">
              <w:rPr>
                <w:lang w:val="id-ID"/>
              </w:rPr>
              <w:t xml:space="preserve">      "resolved": "https://registry.npmjs.org/to-regex-range/-/to-regex-range-5.0.1.tgz",</w:t>
            </w:r>
          </w:p>
          <w:p w14:paraId="3D20BF24" w14:textId="77777777" w:rsidR="00801B5C" w:rsidRPr="00FD40C3" w:rsidRDefault="00801B5C" w:rsidP="00801B5C">
            <w:pPr>
              <w:pStyle w:val="Code"/>
              <w:rPr>
                <w:lang w:val="id-ID"/>
              </w:rPr>
            </w:pPr>
            <w:r w:rsidRPr="00FD40C3">
              <w:rPr>
                <w:lang w:val="id-ID"/>
              </w:rPr>
              <w:t xml:space="preserve">      "integrity": "sha512-65P7iz6X5yEr1cwcgvQxbbIw7Uk3gOy5dIdtZ4rDveLqhrdJP+Li/Hx6tyK0NEb+2GCyneCMJiGqrADCSNk8sQ==",</w:t>
            </w:r>
          </w:p>
          <w:p w14:paraId="2C519F5F" w14:textId="77777777" w:rsidR="00801B5C" w:rsidRPr="00FD40C3" w:rsidRDefault="00801B5C" w:rsidP="00801B5C">
            <w:pPr>
              <w:pStyle w:val="Code"/>
              <w:rPr>
                <w:lang w:val="id-ID"/>
              </w:rPr>
            </w:pPr>
            <w:r w:rsidRPr="00FD40C3">
              <w:rPr>
                <w:lang w:val="id-ID"/>
              </w:rPr>
              <w:t xml:space="preserve">      "dependencies": {</w:t>
            </w:r>
          </w:p>
          <w:p w14:paraId="525BCA70" w14:textId="77777777" w:rsidR="00801B5C" w:rsidRPr="00FD40C3" w:rsidRDefault="00801B5C" w:rsidP="00801B5C">
            <w:pPr>
              <w:pStyle w:val="Code"/>
              <w:rPr>
                <w:lang w:val="id-ID"/>
              </w:rPr>
            </w:pPr>
            <w:r w:rsidRPr="00FD40C3">
              <w:rPr>
                <w:lang w:val="id-ID"/>
              </w:rPr>
              <w:t xml:space="preserve">        "is-number": "^7.0.0"</w:t>
            </w:r>
          </w:p>
          <w:p w14:paraId="26721D1B" w14:textId="77777777" w:rsidR="00801B5C" w:rsidRPr="00FD40C3" w:rsidRDefault="00801B5C" w:rsidP="00801B5C">
            <w:pPr>
              <w:pStyle w:val="Code"/>
              <w:rPr>
                <w:lang w:val="id-ID"/>
              </w:rPr>
            </w:pPr>
            <w:r w:rsidRPr="00FD40C3">
              <w:rPr>
                <w:lang w:val="id-ID"/>
              </w:rPr>
              <w:t xml:space="preserve">      },</w:t>
            </w:r>
          </w:p>
          <w:p w14:paraId="02D3564D" w14:textId="77777777" w:rsidR="00801B5C" w:rsidRPr="00FD40C3" w:rsidRDefault="00801B5C" w:rsidP="00801B5C">
            <w:pPr>
              <w:pStyle w:val="Code"/>
              <w:rPr>
                <w:lang w:val="id-ID"/>
              </w:rPr>
            </w:pPr>
            <w:r w:rsidRPr="00FD40C3">
              <w:rPr>
                <w:lang w:val="id-ID"/>
              </w:rPr>
              <w:t xml:space="preserve">      "engines": {</w:t>
            </w:r>
          </w:p>
          <w:p w14:paraId="00A27203" w14:textId="77777777" w:rsidR="00801B5C" w:rsidRPr="00FD40C3" w:rsidRDefault="00801B5C" w:rsidP="00801B5C">
            <w:pPr>
              <w:pStyle w:val="Code"/>
              <w:rPr>
                <w:lang w:val="id-ID"/>
              </w:rPr>
            </w:pPr>
            <w:r w:rsidRPr="00FD40C3">
              <w:rPr>
                <w:lang w:val="id-ID"/>
              </w:rPr>
              <w:t xml:space="preserve">        "node": "&gt;=8.0"</w:t>
            </w:r>
          </w:p>
          <w:p w14:paraId="72FC8CBE" w14:textId="77777777" w:rsidR="00801B5C" w:rsidRPr="00FD40C3" w:rsidRDefault="00801B5C" w:rsidP="00801B5C">
            <w:pPr>
              <w:pStyle w:val="Code"/>
              <w:rPr>
                <w:lang w:val="id-ID"/>
              </w:rPr>
            </w:pPr>
            <w:r w:rsidRPr="00FD40C3">
              <w:rPr>
                <w:lang w:val="id-ID"/>
              </w:rPr>
              <w:t xml:space="preserve">      }</w:t>
            </w:r>
          </w:p>
          <w:p w14:paraId="5DB059F0" w14:textId="77777777" w:rsidR="00801B5C" w:rsidRPr="00FD40C3" w:rsidRDefault="00801B5C" w:rsidP="00801B5C">
            <w:pPr>
              <w:pStyle w:val="Code"/>
              <w:rPr>
                <w:lang w:val="id-ID"/>
              </w:rPr>
            </w:pPr>
            <w:r w:rsidRPr="00FD40C3">
              <w:rPr>
                <w:lang w:val="id-ID"/>
              </w:rPr>
              <w:t xml:space="preserve">    },</w:t>
            </w:r>
          </w:p>
          <w:p w14:paraId="51774233" w14:textId="77777777" w:rsidR="00801B5C" w:rsidRPr="00FD40C3" w:rsidRDefault="00801B5C" w:rsidP="00801B5C">
            <w:pPr>
              <w:pStyle w:val="Code"/>
              <w:rPr>
                <w:lang w:val="id-ID"/>
              </w:rPr>
            </w:pPr>
            <w:r w:rsidRPr="00FD40C3">
              <w:rPr>
                <w:lang w:val="id-ID"/>
              </w:rPr>
              <w:t xml:space="preserve">    "node_modules/toidentifier": {</w:t>
            </w:r>
          </w:p>
          <w:p w14:paraId="67337B96" w14:textId="77777777" w:rsidR="00801B5C" w:rsidRPr="00FD40C3" w:rsidRDefault="00801B5C" w:rsidP="00801B5C">
            <w:pPr>
              <w:pStyle w:val="Code"/>
              <w:rPr>
                <w:lang w:val="id-ID"/>
              </w:rPr>
            </w:pPr>
            <w:r w:rsidRPr="00FD40C3">
              <w:rPr>
                <w:lang w:val="id-ID"/>
              </w:rPr>
              <w:lastRenderedPageBreak/>
              <w:t xml:space="preserve">      "version": "1.0.1",</w:t>
            </w:r>
          </w:p>
          <w:p w14:paraId="3D191A43" w14:textId="77777777" w:rsidR="00801B5C" w:rsidRPr="00FD40C3" w:rsidRDefault="00801B5C" w:rsidP="00801B5C">
            <w:pPr>
              <w:pStyle w:val="Code"/>
              <w:rPr>
                <w:lang w:val="id-ID"/>
              </w:rPr>
            </w:pPr>
            <w:r w:rsidRPr="00FD40C3">
              <w:rPr>
                <w:lang w:val="id-ID"/>
              </w:rPr>
              <w:t xml:space="preserve">      "resolved": "https://registry.npmjs.org/toidentifier/-/toidentifier-1.0.1.tgz",</w:t>
            </w:r>
          </w:p>
          <w:p w14:paraId="07113DFB" w14:textId="77777777" w:rsidR="00801B5C" w:rsidRPr="00FD40C3" w:rsidRDefault="00801B5C" w:rsidP="00801B5C">
            <w:pPr>
              <w:pStyle w:val="Code"/>
              <w:rPr>
                <w:lang w:val="id-ID"/>
              </w:rPr>
            </w:pPr>
            <w:r w:rsidRPr="00FD40C3">
              <w:rPr>
                <w:lang w:val="id-ID"/>
              </w:rPr>
              <w:t xml:space="preserve">      "integrity": "sha512-o5sSPKEkg/DIQNmH43V0/uerLrpzVedkUh8tGNvaeXpfpuwjKenlSox/2O/BTlZUtEe+JG7s5YhEz608PlAHRA==",</w:t>
            </w:r>
          </w:p>
          <w:p w14:paraId="3B837E28" w14:textId="77777777" w:rsidR="00801B5C" w:rsidRPr="00FD40C3" w:rsidRDefault="00801B5C" w:rsidP="00801B5C">
            <w:pPr>
              <w:pStyle w:val="Code"/>
              <w:rPr>
                <w:lang w:val="id-ID"/>
              </w:rPr>
            </w:pPr>
            <w:r w:rsidRPr="00FD40C3">
              <w:rPr>
                <w:lang w:val="id-ID"/>
              </w:rPr>
              <w:t xml:space="preserve">      "engines": {</w:t>
            </w:r>
          </w:p>
          <w:p w14:paraId="3E8B924F" w14:textId="77777777" w:rsidR="00801B5C" w:rsidRPr="00FD40C3" w:rsidRDefault="00801B5C" w:rsidP="00801B5C">
            <w:pPr>
              <w:pStyle w:val="Code"/>
              <w:rPr>
                <w:lang w:val="id-ID"/>
              </w:rPr>
            </w:pPr>
            <w:r w:rsidRPr="00FD40C3">
              <w:rPr>
                <w:lang w:val="id-ID"/>
              </w:rPr>
              <w:t xml:space="preserve">        "node": "&gt;=0.6"</w:t>
            </w:r>
          </w:p>
          <w:p w14:paraId="0B78A902" w14:textId="77777777" w:rsidR="00801B5C" w:rsidRPr="00FD40C3" w:rsidRDefault="00801B5C" w:rsidP="00801B5C">
            <w:pPr>
              <w:pStyle w:val="Code"/>
              <w:rPr>
                <w:lang w:val="id-ID"/>
              </w:rPr>
            </w:pPr>
            <w:r w:rsidRPr="00FD40C3">
              <w:rPr>
                <w:lang w:val="id-ID"/>
              </w:rPr>
              <w:t xml:space="preserve">      }</w:t>
            </w:r>
          </w:p>
          <w:p w14:paraId="2EF87011" w14:textId="77777777" w:rsidR="00801B5C" w:rsidRPr="00FD40C3" w:rsidRDefault="00801B5C" w:rsidP="00801B5C">
            <w:pPr>
              <w:pStyle w:val="Code"/>
              <w:rPr>
                <w:lang w:val="id-ID"/>
              </w:rPr>
            </w:pPr>
            <w:r w:rsidRPr="00FD40C3">
              <w:rPr>
                <w:lang w:val="id-ID"/>
              </w:rPr>
              <w:t xml:space="preserve">    },</w:t>
            </w:r>
          </w:p>
          <w:p w14:paraId="0BF01AD0" w14:textId="77777777" w:rsidR="00801B5C" w:rsidRPr="00FD40C3" w:rsidRDefault="00801B5C" w:rsidP="00801B5C">
            <w:pPr>
              <w:pStyle w:val="Code"/>
              <w:rPr>
                <w:lang w:val="id-ID"/>
              </w:rPr>
            </w:pPr>
            <w:r w:rsidRPr="00FD40C3">
              <w:rPr>
                <w:lang w:val="id-ID"/>
              </w:rPr>
              <w:t xml:space="preserve">    "node_modules/touch": {</w:t>
            </w:r>
          </w:p>
          <w:p w14:paraId="154160DA" w14:textId="77777777" w:rsidR="00801B5C" w:rsidRPr="00FD40C3" w:rsidRDefault="00801B5C" w:rsidP="00801B5C">
            <w:pPr>
              <w:pStyle w:val="Code"/>
              <w:rPr>
                <w:lang w:val="id-ID"/>
              </w:rPr>
            </w:pPr>
            <w:r w:rsidRPr="00FD40C3">
              <w:rPr>
                <w:lang w:val="id-ID"/>
              </w:rPr>
              <w:t xml:space="preserve">      "version": "3.1.0",</w:t>
            </w:r>
          </w:p>
          <w:p w14:paraId="082D4305" w14:textId="77777777" w:rsidR="00801B5C" w:rsidRPr="00FD40C3" w:rsidRDefault="00801B5C" w:rsidP="00801B5C">
            <w:pPr>
              <w:pStyle w:val="Code"/>
              <w:rPr>
                <w:lang w:val="id-ID"/>
              </w:rPr>
            </w:pPr>
            <w:r w:rsidRPr="00FD40C3">
              <w:rPr>
                <w:lang w:val="id-ID"/>
              </w:rPr>
              <w:t xml:space="preserve">      "resolved": "https://registry.npmjs.org/touch/-/touch-3.1.0.tgz",</w:t>
            </w:r>
          </w:p>
          <w:p w14:paraId="4B70D6A8" w14:textId="77777777" w:rsidR="00801B5C" w:rsidRPr="00FD40C3" w:rsidRDefault="00801B5C" w:rsidP="00801B5C">
            <w:pPr>
              <w:pStyle w:val="Code"/>
              <w:rPr>
                <w:lang w:val="id-ID"/>
              </w:rPr>
            </w:pPr>
            <w:r w:rsidRPr="00FD40C3">
              <w:rPr>
                <w:lang w:val="id-ID"/>
              </w:rPr>
              <w:t xml:space="preserve">      "integrity": "sha512-WBx8Uy5TLtOSRtIq+M03/sKDrXCLHxwDcquSP2c43Le03/9serjQBIztjRz6FkJez9D/hleyAXTBGLwwZUw9lA==",</w:t>
            </w:r>
          </w:p>
          <w:p w14:paraId="42E7BB94" w14:textId="77777777" w:rsidR="00801B5C" w:rsidRPr="00FD40C3" w:rsidRDefault="00801B5C" w:rsidP="00801B5C">
            <w:pPr>
              <w:pStyle w:val="Code"/>
              <w:rPr>
                <w:lang w:val="id-ID"/>
              </w:rPr>
            </w:pPr>
            <w:r w:rsidRPr="00FD40C3">
              <w:rPr>
                <w:lang w:val="id-ID"/>
              </w:rPr>
              <w:t xml:space="preserve">      "dependencies": {</w:t>
            </w:r>
          </w:p>
          <w:p w14:paraId="4F1400B8" w14:textId="77777777" w:rsidR="00801B5C" w:rsidRPr="00FD40C3" w:rsidRDefault="00801B5C" w:rsidP="00801B5C">
            <w:pPr>
              <w:pStyle w:val="Code"/>
              <w:rPr>
                <w:lang w:val="id-ID"/>
              </w:rPr>
            </w:pPr>
            <w:r w:rsidRPr="00FD40C3">
              <w:rPr>
                <w:lang w:val="id-ID"/>
              </w:rPr>
              <w:t xml:space="preserve">        "nopt": "~1.0.10"</w:t>
            </w:r>
          </w:p>
          <w:p w14:paraId="4D6C7885" w14:textId="77777777" w:rsidR="00801B5C" w:rsidRPr="00FD40C3" w:rsidRDefault="00801B5C" w:rsidP="00801B5C">
            <w:pPr>
              <w:pStyle w:val="Code"/>
              <w:rPr>
                <w:lang w:val="id-ID"/>
              </w:rPr>
            </w:pPr>
            <w:r w:rsidRPr="00FD40C3">
              <w:rPr>
                <w:lang w:val="id-ID"/>
              </w:rPr>
              <w:t xml:space="preserve">      },</w:t>
            </w:r>
          </w:p>
          <w:p w14:paraId="555872D0" w14:textId="77777777" w:rsidR="00801B5C" w:rsidRPr="00FD40C3" w:rsidRDefault="00801B5C" w:rsidP="00801B5C">
            <w:pPr>
              <w:pStyle w:val="Code"/>
              <w:rPr>
                <w:lang w:val="id-ID"/>
              </w:rPr>
            </w:pPr>
            <w:r w:rsidRPr="00FD40C3">
              <w:rPr>
                <w:lang w:val="id-ID"/>
              </w:rPr>
              <w:t xml:space="preserve">      "bin": {</w:t>
            </w:r>
          </w:p>
          <w:p w14:paraId="3D397000" w14:textId="77777777" w:rsidR="00801B5C" w:rsidRPr="00FD40C3" w:rsidRDefault="00801B5C" w:rsidP="00801B5C">
            <w:pPr>
              <w:pStyle w:val="Code"/>
              <w:rPr>
                <w:lang w:val="id-ID"/>
              </w:rPr>
            </w:pPr>
            <w:r w:rsidRPr="00FD40C3">
              <w:rPr>
                <w:lang w:val="id-ID"/>
              </w:rPr>
              <w:t xml:space="preserve">        "nodetouch": "bin/nodetouch.js"</w:t>
            </w:r>
          </w:p>
          <w:p w14:paraId="5F8A930E" w14:textId="77777777" w:rsidR="00801B5C" w:rsidRPr="00FD40C3" w:rsidRDefault="00801B5C" w:rsidP="00801B5C">
            <w:pPr>
              <w:pStyle w:val="Code"/>
              <w:rPr>
                <w:lang w:val="id-ID"/>
              </w:rPr>
            </w:pPr>
            <w:r w:rsidRPr="00FD40C3">
              <w:rPr>
                <w:lang w:val="id-ID"/>
              </w:rPr>
              <w:t xml:space="preserve">      }</w:t>
            </w:r>
          </w:p>
          <w:p w14:paraId="62385EDE" w14:textId="77777777" w:rsidR="00801B5C" w:rsidRPr="00FD40C3" w:rsidRDefault="00801B5C" w:rsidP="00801B5C">
            <w:pPr>
              <w:pStyle w:val="Code"/>
              <w:rPr>
                <w:lang w:val="id-ID"/>
              </w:rPr>
            </w:pPr>
            <w:r w:rsidRPr="00FD40C3">
              <w:rPr>
                <w:lang w:val="id-ID"/>
              </w:rPr>
              <w:t xml:space="preserve">    },</w:t>
            </w:r>
          </w:p>
          <w:p w14:paraId="279C623C" w14:textId="77777777" w:rsidR="00801B5C" w:rsidRPr="00FD40C3" w:rsidRDefault="00801B5C" w:rsidP="00801B5C">
            <w:pPr>
              <w:pStyle w:val="Code"/>
              <w:rPr>
                <w:lang w:val="id-ID"/>
              </w:rPr>
            </w:pPr>
            <w:r w:rsidRPr="00FD40C3">
              <w:rPr>
                <w:lang w:val="id-ID"/>
              </w:rPr>
              <w:t xml:space="preserve">    "node_modules/type-is": {</w:t>
            </w:r>
          </w:p>
          <w:p w14:paraId="35716DBE" w14:textId="77777777" w:rsidR="00801B5C" w:rsidRPr="00FD40C3" w:rsidRDefault="00801B5C" w:rsidP="00801B5C">
            <w:pPr>
              <w:pStyle w:val="Code"/>
              <w:rPr>
                <w:lang w:val="id-ID"/>
              </w:rPr>
            </w:pPr>
            <w:r w:rsidRPr="00FD40C3">
              <w:rPr>
                <w:lang w:val="id-ID"/>
              </w:rPr>
              <w:t xml:space="preserve">      "version": "1.6.18",</w:t>
            </w:r>
          </w:p>
          <w:p w14:paraId="5B8BD29C" w14:textId="77777777" w:rsidR="00801B5C" w:rsidRPr="00FD40C3" w:rsidRDefault="00801B5C" w:rsidP="00801B5C">
            <w:pPr>
              <w:pStyle w:val="Code"/>
              <w:rPr>
                <w:lang w:val="id-ID"/>
              </w:rPr>
            </w:pPr>
            <w:r w:rsidRPr="00FD40C3">
              <w:rPr>
                <w:lang w:val="id-ID"/>
              </w:rPr>
              <w:t xml:space="preserve">      "resolved": "https://registry.npmjs.org/type-is/-/type-is-1.6.18.tgz",</w:t>
            </w:r>
          </w:p>
          <w:p w14:paraId="1E1B9A8B" w14:textId="77777777" w:rsidR="00801B5C" w:rsidRPr="00FD40C3" w:rsidRDefault="00801B5C" w:rsidP="00801B5C">
            <w:pPr>
              <w:pStyle w:val="Code"/>
              <w:rPr>
                <w:lang w:val="id-ID"/>
              </w:rPr>
            </w:pPr>
            <w:r w:rsidRPr="00FD40C3">
              <w:rPr>
                <w:lang w:val="id-ID"/>
              </w:rPr>
              <w:t xml:space="preserve">      "integrity": "sha512-TkRKr9sUTxEH8MdfuCSP7VizJyzRNMjj2J2do2Jr3Kym598JVdEksuzPQCnlFPW4ky9Q+iA+ma9BGm06XQBy8g==",</w:t>
            </w:r>
          </w:p>
          <w:p w14:paraId="2404813E" w14:textId="77777777" w:rsidR="00801B5C" w:rsidRPr="00FD40C3" w:rsidRDefault="00801B5C" w:rsidP="00801B5C">
            <w:pPr>
              <w:pStyle w:val="Code"/>
              <w:rPr>
                <w:lang w:val="id-ID"/>
              </w:rPr>
            </w:pPr>
            <w:r w:rsidRPr="00FD40C3">
              <w:rPr>
                <w:lang w:val="id-ID"/>
              </w:rPr>
              <w:t xml:space="preserve">      "dependencies": {</w:t>
            </w:r>
          </w:p>
          <w:p w14:paraId="5BDEEA95" w14:textId="77777777" w:rsidR="00801B5C" w:rsidRPr="00FD40C3" w:rsidRDefault="00801B5C" w:rsidP="00801B5C">
            <w:pPr>
              <w:pStyle w:val="Code"/>
              <w:rPr>
                <w:lang w:val="id-ID"/>
              </w:rPr>
            </w:pPr>
            <w:r w:rsidRPr="00FD40C3">
              <w:rPr>
                <w:lang w:val="id-ID"/>
              </w:rPr>
              <w:t xml:space="preserve">        "media-typer": "0.3.0",</w:t>
            </w:r>
          </w:p>
          <w:p w14:paraId="11DA45C6" w14:textId="77777777" w:rsidR="00801B5C" w:rsidRPr="00FD40C3" w:rsidRDefault="00801B5C" w:rsidP="00801B5C">
            <w:pPr>
              <w:pStyle w:val="Code"/>
              <w:rPr>
                <w:lang w:val="id-ID"/>
              </w:rPr>
            </w:pPr>
            <w:r w:rsidRPr="00FD40C3">
              <w:rPr>
                <w:lang w:val="id-ID"/>
              </w:rPr>
              <w:t xml:space="preserve">        "mime-types": "~2.1.24"</w:t>
            </w:r>
          </w:p>
          <w:p w14:paraId="7DB38921" w14:textId="77777777" w:rsidR="00801B5C" w:rsidRPr="00FD40C3" w:rsidRDefault="00801B5C" w:rsidP="00801B5C">
            <w:pPr>
              <w:pStyle w:val="Code"/>
              <w:rPr>
                <w:lang w:val="id-ID"/>
              </w:rPr>
            </w:pPr>
            <w:r w:rsidRPr="00FD40C3">
              <w:rPr>
                <w:lang w:val="id-ID"/>
              </w:rPr>
              <w:t xml:space="preserve">      },</w:t>
            </w:r>
          </w:p>
          <w:p w14:paraId="6BA0ACC6" w14:textId="77777777" w:rsidR="00801B5C" w:rsidRPr="00FD40C3" w:rsidRDefault="00801B5C" w:rsidP="00801B5C">
            <w:pPr>
              <w:pStyle w:val="Code"/>
              <w:rPr>
                <w:lang w:val="id-ID"/>
              </w:rPr>
            </w:pPr>
            <w:r w:rsidRPr="00FD40C3">
              <w:rPr>
                <w:lang w:val="id-ID"/>
              </w:rPr>
              <w:t xml:space="preserve">      "engines": {</w:t>
            </w:r>
          </w:p>
          <w:p w14:paraId="0E111674" w14:textId="77777777" w:rsidR="00801B5C" w:rsidRPr="00FD40C3" w:rsidRDefault="00801B5C" w:rsidP="00801B5C">
            <w:pPr>
              <w:pStyle w:val="Code"/>
              <w:rPr>
                <w:lang w:val="id-ID"/>
              </w:rPr>
            </w:pPr>
            <w:r w:rsidRPr="00FD40C3">
              <w:rPr>
                <w:lang w:val="id-ID"/>
              </w:rPr>
              <w:t xml:space="preserve">        "node": "&gt;= 0.6"</w:t>
            </w:r>
          </w:p>
          <w:p w14:paraId="4097109F" w14:textId="77777777" w:rsidR="00801B5C" w:rsidRPr="00FD40C3" w:rsidRDefault="00801B5C" w:rsidP="00801B5C">
            <w:pPr>
              <w:pStyle w:val="Code"/>
              <w:rPr>
                <w:lang w:val="id-ID"/>
              </w:rPr>
            </w:pPr>
            <w:r w:rsidRPr="00FD40C3">
              <w:rPr>
                <w:lang w:val="id-ID"/>
              </w:rPr>
              <w:t xml:space="preserve">      }</w:t>
            </w:r>
          </w:p>
          <w:p w14:paraId="7E656B3D" w14:textId="77777777" w:rsidR="00801B5C" w:rsidRPr="00FD40C3" w:rsidRDefault="00801B5C" w:rsidP="00801B5C">
            <w:pPr>
              <w:pStyle w:val="Code"/>
              <w:rPr>
                <w:lang w:val="id-ID"/>
              </w:rPr>
            </w:pPr>
            <w:r w:rsidRPr="00FD40C3">
              <w:rPr>
                <w:lang w:val="id-ID"/>
              </w:rPr>
              <w:t xml:space="preserve">    },</w:t>
            </w:r>
          </w:p>
          <w:p w14:paraId="13D00E4E" w14:textId="77777777" w:rsidR="00801B5C" w:rsidRPr="00FD40C3" w:rsidRDefault="00801B5C" w:rsidP="00801B5C">
            <w:pPr>
              <w:pStyle w:val="Code"/>
              <w:rPr>
                <w:lang w:val="id-ID"/>
              </w:rPr>
            </w:pPr>
            <w:r w:rsidRPr="00FD40C3">
              <w:rPr>
                <w:lang w:val="id-ID"/>
              </w:rPr>
              <w:t xml:space="preserve">    "node_modules/typedarray": {</w:t>
            </w:r>
          </w:p>
          <w:p w14:paraId="2FC185A7" w14:textId="77777777" w:rsidR="00801B5C" w:rsidRPr="00FD40C3" w:rsidRDefault="00801B5C" w:rsidP="00801B5C">
            <w:pPr>
              <w:pStyle w:val="Code"/>
              <w:rPr>
                <w:lang w:val="id-ID"/>
              </w:rPr>
            </w:pPr>
            <w:r w:rsidRPr="00FD40C3">
              <w:rPr>
                <w:lang w:val="id-ID"/>
              </w:rPr>
              <w:t xml:space="preserve">      "version": "0.0.6",</w:t>
            </w:r>
          </w:p>
          <w:p w14:paraId="2E311DCD" w14:textId="77777777" w:rsidR="00801B5C" w:rsidRPr="00FD40C3" w:rsidRDefault="00801B5C" w:rsidP="00801B5C">
            <w:pPr>
              <w:pStyle w:val="Code"/>
              <w:rPr>
                <w:lang w:val="id-ID"/>
              </w:rPr>
            </w:pPr>
            <w:r w:rsidRPr="00FD40C3">
              <w:rPr>
                <w:lang w:val="id-ID"/>
              </w:rPr>
              <w:t xml:space="preserve">      "resolved": "https://registry.npmjs.org/typedarray/-/typedarray-0.0.6.tgz",</w:t>
            </w:r>
          </w:p>
          <w:p w14:paraId="2D511BEA" w14:textId="77777777" w:rsidR="00801B5C" w:rsidRPr="00FD40C3" w:rsidRDefault="00801B5C" w:rsidP="00801B5C">
            <w:pPr>
              <w:pStyle w:val="Code"/>
              <w:rPr>
                <w:lang w:val="id-ID"/>
              </w:rPr>
            </w:pPr>
            <w:r w:rsidRPr="00FD40C3">
              <w:rPr>
                <w:lang w:val="id-ID"/>
              </w:rPr>
              <w:t xml:space="preserve">      "integrity": "sha512-/aCDEGatGvZ2BIk+HmLf4ifCJFwvKFNb9/JeZPMulfgFracn9QFcAf5GO8B/mweUjSoblS5In0cWhqpfs/5PQA=="</w:t>
            </w:r>
          </w:p>
          <w:p w14:paraId="1BA89CB4" w14:textId="77777777" w:rsidR="00801B5C" w:rsidRPr="00FD40C3" w:rsidRDefault="00801B5C" w:rsidP="00801B5C">
            <w:pPr>
              <w:pStyle w:val="Code"/>
              <w:rPr>
                <w:lang w:val="id-ID"/>
              </w:rPr>
            </w:pPr>
            <w:r w:rsidRPr="00FD40C3">
              <w:rPr>
                <w:lang w:val="id-ID"/>
              </w:rPr>
              <w:t xml:space="preserve">    },</w:t>
            </w:r>
          </w:p>
          <w:p w14:paraId="2E905DD0" w14:textId="77777777" w:rsidR="00801B5C" w:rsidRPr="00FD40C3" w:rsidRDefault="00801B5C" w:rsidP="00801B5C">
            <w:pPr>
              <w:pStyle w:val="Code"/>
              <w:rPr>
                <w:lang w:val="id-ID"/>
              </w:rPr>
            </w:pPr>
            <w:r w:rsidRPr="00FD40C3">
              <w:rPr>
                <w:lang w:val="id-ID"/>
              </w:rPr>
              <w:t xml:space="preserve">    "node_modules/undefsafe": {</w:t>
            </w:r>
          </w:p>
          <w:p w14:paraId="736BC5C8" w14:textId="77777777" w:rsidR="00801B5C" w:rsidRPr="00FD40C3" w:rsidRDefault="00801B5C" w:rsidP="00801B5C">
            <w:pPr>
              <w:pStyle w:val="Code"/>
              <w:rPr>
                <w:lang w:val="id-ID"/>
              </w:rPr>
            </w:pPr>
            <w:r w:rsidRPr="00FD40C3">
              <w:rPr>
                <w:lang w:val="id-ID"/>
              </w:rPr>
              <w:t xml:space="preserve">      "version": "2.0.5",</w:t>
            </w:r>
          </w:p>
          <w:p w14:paraId="088F85F7" w14:textId="77777777" w:rsidR="00801B5C" w:rsidRPr="00FD40C3" w:rsidRDefault="00801B5C" w:rsidP="00801B5C">
            <w:pPr>
              <w:pStyle w:val="Code"/>
              <w:rPr>
                <w:lang w:val="id-ID"/>
              </w:rPr>
            </w:pPr>
            <w:r w:rsidRPr="00FD40C3">
              <w:rPr>
                <w:lang w:val="id-ID"/>
              </w:rPr>
              <w:t xml:space="preserve">      "resolved": "https://registry.npmjs.org/undefsafe/-/undefsafe-2.0.5.tgz",</w:t>
            </w:r>
          </w:p>
          <w:p w14:paraId="05131566" w14:textId="77777777" w:rsidR="00801B5C" w:rsidRPr="00FD40C3" w:rsidRDefault="00801B5C" w:rsidP="00801B5C">
            <w:pPr>
              <w:pStyle w:val="Code"/>
              <w:rPr>
                <w:lang w:val="id-ID"/>
              </w:rPr>
            </w:pPr>
            <w:r w:rsidRPr="00FD40C3">
              <w:rPr>
                <w:lang w:val="id-ID"/>
              </w:rPr>
              <w:t xml:space="preserve">      "integrity": "sha512-WxONCrssBM8TSPRqN5EmsjVrsv4A8X12J4ArBiiayv3DyyG3ZlIg6yysuuSYdZsVz3TKcTg2fd//Ujd4CHV1iA=="</w:t>
            </w:r>
          </w:p>
          <w:p w14:paraId="4828942A" w14:textId="77777777" w:rsidR="00801B5C" w:rsidRPr="00FD40C3" w:rsidRDefault="00801B5C" w:rsidP="00801B5C">
            <w:pPr>
              <w:pStyle w:val="Code"/>
              <w:rPr>
                <w:lang w:val="id-ID"/>
              </w:rPr>
            </w:pPr>
            <w:r w:rsidRPr="00FD40C3">
              <w:rPr>
                <w:lang w:val="id-ID"/>
              </w:rPr>
              <w:t xml:space="preserve">    },</w:t>
            </w:r>
          </w:p>
          <w:p w14:paraId="57C8EC3E" w14:textId="77777777" w:rsidR="00801B5C" w:rsidRPr="00FD40C3" w:rsidRDefault="00801B5C" w:rsidP="00801B5C">
            <w:pPr>
              <w:pStyle w:val="Code"/>
              <w:rPr>
                <w:lang w:val="id-ID"/>
              </w:rPr>
            </w:pPr>
            <w:r w:rsidRPr="00FD40C3">
              <w:rPr>
                <w:lang w:val="id-ID"/>
              </w:rPr>
              <w:t xml:space="preserve">    "node_modules/unpipe": {</w:t>
            </w:r>
          </w:p>
          <w:p w14:paraId="521BF052" w14:textId="77777777" w:rsidR="00801B5C" w:rsidRPr="00FD40C3" w:rsidRDefault="00801B5C" w:rsidP="00801B5C">
            <w:pPr>
              <w:pStyle w:val="Code"/>
              <w:rPr>
                <w:lang w:val="id-ID"/>
              </w:rPr>
            </w:pPr>
            <w:r w:rsidRPr="00FD40C3">
              <w:rPr>
                <w:lang w:val="id-ID"/>
              </w:rPr>
              <w:t xml:space="preserve">      "version": "1.0.0",</w:t>
            </w:r>
          </w:p>
          <w:p w14:paraId="14DF65EA" w14:textId="77777777" w:rsidR="00801B5C" w:rsidRPr="00FD40C3" w:rsidRDefault="00801B5C" w:rsidP="00801B5C">
            <w:pPr>
              <w:pStyle w:val="Code"/>
              <w:rPr>
                <w:lang w:val="id-ID"/>
              </w:rPr>
            </w:pPr>
            <w:r w:rsidRPr="00FD40C3">
              <w:rPr>
                <w:lang w:val="id-ID"/>
              </w:rPr>
              <w:t xml:space="preserve">      "resolved": "https://registry.npmjs.org/unpipe/-/unpipe-1.0.0.tgz",</w:t>
            </w:r>
          </w:p>
          <w:p w14:paraId="5955799A" w14:textId="77777777" w:rsidR="00801B5C" w:rsidRPr="00FD40C3" w:rsidRDefault="00801B5C" w:rsidP="00801B5C">
            <w:pPr>
              <w:pStyle w:val="Code"/>
              <w:rPr>
                <w:lang w:val="id-ID"/>
              </w:rPr>
            </w:pPr>
            <w:r w:rsidRPr="00FD40C3">
              <w:rPr>
                <w:lang w:val="id-ID"/>
              </w:rPr>
              <w:lastRenderedPageBreak/>
              <w:t xml:space="preserve">      "integrity": "sha512-pjy2bYhSsufwWlKwPc+l3cN7+wuJlK6uz0YdJEOlQDbl6jo/YlPi4mb8agUkVC8BF7V8NuzeyPNqRksA3hztKQ==",</w:t>
            </w:r>
          </w:p>
          <w:p w14:paraId="3F27009B" w14:textId="77777777" w:rsidR="00801B5C" w:rsidRPr="00FD40C3" w:rsidRDefault="00801B5C" w:rsidP="00801B5C">
            <w:pPr>
              <w:pStyle w:val="Code"/>
              <w:rPr>
                <w:lang w:val="id-ID"/>
              </w:rPr>
            </w:pPr>
            <w:r w:rsidRPr="00FD40C3">
              <w:rPr>
                <w:lang w:val="id-ID"/>
              </w:rPr>
              <w:t xml:space="preserve">      "engines": {</w:t>
            </w:r>
          </w:p>
          <w:p w14:paraId="564F1738" w14:textId="77777777" w:rsidR="00801B5C" w:rsidRPr="00FD40C3" w:rsidRDefault="00801B5C" w:rsidP="00801B5C">
            <w:pPr>
              <w:pStyle w:val="Code"/>
              <w:rPr>
                <w:lang w:val="id-ID"/>
              </w:rPr>
            </w:pPr>
            <w:r w:rsidRPr="00FD40C3">
              <w:rPr>
                <w:lang w:val="id-ID"/>
              </w:rPr>
              <w:t xml:space="preserve">        "node": "&gt;= 0.8"</w:t>
            </w:r>
          </w:p>
          <w:p w14:paraId="333AA22D" w14:textId="77777777" w:rsidR="00801B5C" w:rsidRPr="00FD40C3" w:rsidRDefault="00801B5C" w:rsidP="00801B5C">
            <w:pPr>
              <w:pStyle w:val="Code"/>
              <w:rPr>
                <w:lang w:val="id-ID"/>
              </w:rPr>
            </w:pPr>
            <w:r w:rsidRPr="00FD40C3">
              <w:rPr>
                <w:lang w:val="id-ID"/>
              </w:rPr>
              <w:t xml:space="preserve">      }</w:t>
            </w:r>
          </w:p>
          <w:p w14:paraId="6B6C623A" w14:textId="77777777" w:rsidR="00801B5C" w:rsidRPr="00FD40C3" w:rsidRDefault="00801B5C" w:rsidP="00801B5C">
            <w:pPr>
              <w:pStyle w:val="Code"/>
              <w:rPr>
                <w:lang w:val="id-ID"/>
              </w:rPr>
            </w:pPr>
            <w:r w:rsidRPr="00FD40C3">
              <w:rPr>
                <w:lang w:val="id-ID"/>
              </w:rPr>
              <w:t xml:space="preserve">    },</w:t>
            </w:r>
          </w:p>
          <w:p w14:paraId="380128A8" w14:textId="77777777" w:rsidR="00801B5C" w:rsidRPr="00FD40C3" w:rsidRDefault="00801B5C" w:rsidP="00801B5C">
            <w:pPr>
              <w:pStyle w:val="Code"/>
              <w:rPr>
                <w:lang w:val="id-ID"/>
              </w:rPr>
            </w:pPr>
            <w:r w:rsidRPr="00FD40C3">
              <w:rPr>
                <w:lang w:val="id-ID"/>
              </w:rPr>
              <w:t xml:space="preserve">    "node_modules/util-deprecate": {</w:t>
            </w:r>
          </w:p>
          <w:p w14:paraId="1F8189ED" w14:textId="77777777" w:rsidR="00801B5C" w:rsidRPr="00FD40C3" w:rsidRDefault="00801B5C" w:rsidP="00801B5C">
            <w:pPr>
              <w:pStyle w:val="Code"/>
              <w:rPr>
                <w:lang w:val="id-ID"/>
              </w:rPr>
            </w:pPr>
            <w:r w:rsidRPr="00FD40C3">
              <w:rPr>
                <w:lang w:val="id-ID"/>
              </w:rPr>
              <w:t xml:space="preserve">      "version": "1.0.2",</w:t>
            </w:r>
          </w:p>
          <w:p w14:paraId="47951B38" w14:textId="77777777" w:rsidR="00801B5C" w:rsidRPr="00FD40C3" w:rsidRDefault="00801B5C" w:rsidP="00801B5C">
            <w:pPr>
              <w:pStyle w:val="Code"/>
              <w:rPr>
                <w:lang w:val="id-ID"/>
              </w:rPr>
            </w:pPr>
            <w:r w:rsidRPr="00FD40C3">
              <w:rPr>
                <w:lang w:val="id-ID"/>
              </w:rPr>
              <w:t xml:space="preserve">      "resolved": "https://registry.npmjs.org/util-deprecate/-/util-deprecate-1.0.2.tgz",</w:t>
            </w:r>
          </w:p>
          <w:p w14:paraId="3E42102E" w14:textId="77777777" w:rsidR="00801B5C" w:rsidRPr="00FD40C3" w:rsidRDefault="00801B5C" w:rsidP="00801B5C">
            <w:pPr>
              <w:pStyle w:val="Code"/>
              <w:rPr>
                <w:lang w:val="id-ID"/>
              </w:rPr>
            </w:pPr>
            <w:r w:rsidRPr="00FD40C3">
              <w:rPr>
                <w:lang w:val="id-ID"/>
              </w:rPr>
              <w:t xml:space="preserve">      "integrity": "sha512-EPD5q1uXyFxJpCrLnCc1nHnq3gOa6DZBocAIiI2TaSCA7VCJ1UJDMagCzIkXNsUYfD1daK//LTEQ8xiIbrHtcw=="</w:t>
            </w:r>
          </w:p>
          <w:p w14:paraId="07739094" w14:textId="77777777" w:rsidR="00801B5C" w:rsidRPr="00FD40C3" w:rsidRDefault="00801B5C" w:rsidP="00801B5C">
            <w:pPr>
              <w:pStyle w:val="Code"/>
              <w:rPr>
                <w:lang w:val="id-ID"/>
              </w:rPr>
            </w:pPr>
            <w:r w:rsidRPr="00FD40C3">
              <w:rPr>
                <w:lang w:val="id-ID"/>
              </w:rPr>
              <w:t xml:space="preserve">    },</w:t>
            </w:r>
          </w:p>
          <w:p w14:paraId="777E2566" w14:textId="77777777" w:rsidR="00801B5C" w:rsidRPr="00FD40C3" w:rsidRDefault="00801B5C" w:rsidP="00801B5C">
            <w:pPr>
              <w:pStyle w:val="Code"/>
              <w:rPr>
                <w:lang w:val="id-ID"/>
              </w:rPr>
            </w:pPr>
            <w:r w:rsidRPr="00FD40C3">
              <w:rPr>
                <w:lang w:val="id-ID"/>
              </w:rPr>
              <w:t xml:space="preserve">    "node_modules/utils-merge": {</w:t>
            </w:r>
          </w:p>
          <w:p w14:paraId="3D6DBDA1" w14:textId="77777777" w:rsidR="00801B5C" w:rsidRPr="00FD40C3" w:rsidRDefault="00801B5C" w:rsidP="00801B5C">
            <w:pPr>
              <w:pStyle w:val="Code"/>
              <w:rPr>
                <w:lang w:val="id-ID"/>
              </w:rPr>
            </w:pPr>
            <w:r w:rsidRPr="00FD40C3">
              <w:rPr>
                <w:lang w:val="id-ID"/>
              </w:rPr>
              <w:t xml:space="preserve">      "version": "1.0.1",</w:t>
            </w:r>
          </w:p>
          <w:p w14:paraId="3610A1D4" w14:textId="77777777" w:rsidR="00801B5C" w:rsidRPr="00FD40C3" w:rsidRDefault="00801B5C" w:rsidP="00801B5C">
            <w:pPr>
              <w:pStyle w:val="Code"/>
              <w:rPr>
                <w:lang w:val="id-ID"/>
              </w:rPr>
            </w:pPr>
            <w:r w:rsidRPr="00FD40C3">
              <w:rPr>
                <w:lang w:val="id-ID"/>
              </w:rPr>
              <w:t xml:space="preserve">      "resolved": "https://registry.npmjs.org/utils-merge/-/utils-merge-1.0.1.tgz",</w:t>
            </w:r>
          </w:p>
          <w:p w14:paraId="371D21C6" w14:textId="77777777" w:rsidR="00801B5C" w:rsidRPr="00FD40C3" w:rsidRDefault="00801B5C" w:rsidP="00801B5C">
            <w:pPr>
              <w:pStyle w:val="Code"/>
              <w:rPr>
                <w:lang w:val="id-ID"/>
              </w:rPr>
            </w:pPr>
            <w:r w:rsidRPr="00FD40C3">
              <w:rPr>
                <w:lang w:val="id-ID"/>
              </w:rPr>
              <w:t xml:space="preserve">      "integrity": "sha512-pMZTvIkT1d+TFGvDOqodOclx0QWkkgi6Tdoa8gC8ffGAAqz9pzPTZWAybbsHHoED/ztMtkv/VoYTYyShUn81hA==",</w:t>
            </w:r>
          </w:p>
          <w:p w14:paraId="73A58803" w14:textId="77777777" w:rsidR="00801B5C" w:rsidRPr="00FD40C3" w:rsidRDefault="00801B5C" w:rsidP="00801B5C">
            <w:pPr>
              <w:pStyle w:val="Code"/>
              <w:rPr>
                <w:lang w:val="id-ID"/>
              </w:rPr>
            </w:pPr>
            <w:r w:rsidRPr="00FD40C3">
              <w:rPr>
                <w:lang w:val="id-ID"/>
              </w:rPr>
              <w:t xml:space="preserve">      "engines": {</w:t>
            </w:r>
          </w:p>
          <w:p w14:paraId="305FC830" w14:textId="77777777" w:rsidR="00801B5C" w:rsidRPr="00FD40C3" w:rsidRDefault="00801B5C" w:rsidP="00801B5C">
            <w:pPr>
              <w:pStyle w:val="Code"/>
              <w:rPr>
                <w:lang w:val="id-ID"/>
              </w:rPr>
            </w:pPr>
            <w:r w:rsidRPr="00FD40C3">
              <w:rPr>
                <w:lang w:val="id-ID"/>
              </w:rPr>
              <w:t xml:space="preserve">        "node": "&gt;= 0.4.0"</w:t>
            </w:r>
          </w:p>
          <w:p w14:paraId="658F9EE5" w14:textId="77777777" w:rsidR="00801B5C" w:rsidRPr="00FD40C3" w:rsidRDefault="00801B5C" w:rsidP="00801B5C">
            <w:pPr>
              <w:pStyle w:val="Code"/>
              <w:rPr>
                <w:lang w:val="id-ID"/>
              </w:rPr>
            </w:pPr>
            <w:r w:rsidRPr="00FD40C3">
              <w:rPr>
                <w:lang w:val="id-ID"/>
              </w:rPr>
              <w:t xml:space="preserve">      }</w:t>
            </w:r>
          </w:p>
          <w:p w14:paraId="51CF9FA4" w14:textId="77777777" w:rsidR="00801B5C" w:rsidRPr="00FD40C3" w:rsidRDefault="00801B5C" w:rsidP="00801B5C">
            <w:pPr>
              <w:pStyle w:val="Code"/>
              <w:rPr>
                <w:lang w:val="id-ID"/>
              </w:rPr>
            </w:pPr>
            <w:r w:rsidRPr="00FD40C3">
              <w:rPr>
                <w:lang w:val="id-ID"/>
              </w:rPr>
              <w:t xml:space="preserve">    },</w:t>
            </w:r>
          </w:p>
          <w:p w14:paraId="252C385D" w14:textId="77777777" w:rsidR="00801B5C" w:rsidRPr="00FD40C3" w:rsidRDefault="00801B5C" w:rsidP="00801B5C">
            <w:pPr>
              <w:pStyle w:val="Code"/>
              <w:rPr>
                <w:lang w:val="id-ID"/>
              </w:rPr>
            </w:pPr>
            <w:r w:rsidRPr="00FD40C3">
              <w:rPr>
                <w:lang w:val="id-ID"/>
              </w:rPr>
              <w:t xml:space="preserve">    "node_modules/vary": {</w:t>
            </w:r>
          </w:p>
          <w:p w14:paraId="2C7AFCD6" w14:textId="77777777" w:rsidR="00801B5C" w:rsidRPr="00FD40C3" w:rsidRDefault="00801B5C" w:rsidP="00801B5C">
            <w:pPr>
              <w:pStyle w:val="Code"/>
              <w:rPr>
                <w:lang w:val="id-ID"/>
              </w:rPr>
            </w:pPr>
            <w:r w:rsidRPr="00FD40C3">
              <w:rPr>
                <w:lang w:val="id-ID"/>
              </w:rPr>
              <w:t xml:space="preserve">      "version": "1.1.2",</w:t>
            </w:r>
          </w:p>
          <w:p w14:paraId="0542684D" w14:textId="77777777" w:rsidR="00801B5C" w:rsidRPr="00FD40C3" w:rsidRDefault="00801B5C" w:rsidP="00801B5C">
            <w:pPr>
              <w:pStyle w:val="Code"/>
              <w:rPr>
                <w:lang w:val="id-ID"/>
              </w:rPr>
            </w:pPr>
            <w:r w:rsidRPr="00FD40C3">
              <w:rPr>
                <w:lang w:val="id-ID"/>
              </w:rPr>
              <w:t xml:space="preserve">      "resolved": "https://registry.npmjs.org/vary/-/vary-1.1.2.tgz",</w:t>
            </w:r>
          </w:p>
          <w:p w14:paraId="5FA7FB2E" w14:textId="77777777" w:rsidR="00801B5C" w:rsidRPr="00FD40C3" w:rsidRDefault="00801B5C" w:rsidP="00801B5C">
            <w:pPr>
              <w:pStyle w:val="Code"/>
              <w:rPr>
                <w:lang w:val="id-ID"/>
              </w:rPr>
            </w:pPr>
            <w:r w:rsidRPr="00FD40C3">
              <w:rPr>
                <w:lang w:val="id-ID"/>
              </w:rPr>
              <w:t xml:space="preserve">      "integrity": "sha512-BNGbWLfd0eUPabhkXUVm0j8uuvREyTh5ovRa/dyow/BqAbZJyC+5fU+IzQOzmAKzYqYRAISoRhdQr3eIZ/PXqg==",</w:t>
            </w:r>
          </w:p>
          <w:p w14:paraId="4A5C102B" w14:textId="77777777" w:rsidR="00801B5C" w:rsidRPr="00FD40C3" w:rsidRDefault="00801B5C" w:rsidP="00801B5C">
            <w:pPr>
              <w:pStyle w:val="Code"/>
              <w:rPr>
                <w:lang w:val="id-ID"/>
              </w:rPr>
            </w:pPr>
            <w:r w:rsidRPr="00FD40C3">
              <w:rPr>
                <w:lang w:val="id-ID"/>
              </w:rPr>
              <w:t xml:space="preserve">      "engines": {</w:t>
            </w:r>
          </w:p>
          <w:p w14:paraId="48E51025" w14:textId="77777777" w:rsidR="00801B5C" w:rsidRPr="00FD40C3" w:rsidRDefault="00801B5C" w:rsidP="00801B5C">
            <w:pPr>
              <w:pStyle w:val="Code"/>
              <w:rPr>
                <w:lang w:val="id-ID"/>
              </w:rPr>
            </w:pPr>
            <w:r w:rsidRPr="00FD40C3">
              <w:rPr>
                <w:lang w:val="id-ID"/>
              </w:rPr>
              <w:t xml:space="preserve">        "node": "&gt;= 0.8"</w:t>
            </w:r>
          </w:p>
          <w:p w14:paraId="16A94312" w14:textId="77777777" w:rsidR="00801B5C" w:rsidRPr="00FD40C3" w:rsidRDefault="00801B5C" w:rsidP="00801B5C">
            <w:pPr>
              <w:pStyle w:val="Code"/>
              <w:rPr>
                <w:lang w:val="id-ID"/>
              </w:rPr>
            </w:pPr>
            <w:r w:rsidRPr="00FD40C3">
              <w:rPr>
                <w:lang w:val="id-ID"/>
              </w:rPr>
              <w:t xml:space="preserve">      }</w:t>
            </w:r>
          </w:p>
          <w:p w14:paraId="767EC507" w14:textId="77777777" w:rsidR="00801B5C" w:rsidRPr="00FD40C3" w:rsidRDefault="00801B5C" w:rsidP="00801B5C">
            <w:pPr>
              <w:pStyle w:val="Code"/>
              <w:rPr>
                <w:lang w:val="id-ID"/>
              </w:rPr>
            </w:pPr>
            <w:r w:rsidRPr="00FD40C3">
              <w:rPr>
                <w:lang w:val="id-ID"/>
              </w:rPr>
              <w:t xml:space="preserve">    },</w:t>
            </w:r>
          </w:p>
          <w:p w14:paraId="7859A649" w14:textId="77777777" w:rsidR="00801B5C" w:rsidRPr="00FD40C3" w:rsidRDefault="00801B5C" w:rsidP="00801B5C">
            <w:pPr>
              <w:pStyle w:val="Code"/>
              <w:rPr>
                <w:lang w:val="id-ID"/>
              </w:rPr>
            </w:pPr>
            <w:r w:rsidRPr="00FD40C3">
              <w:rPr>
                <w:lang w:val="id-ID"/>
              </w:rPr>
              <w:t xml:space="preserve">    "node_modules/wrap-ansi": {</w:t>
            </w:r>
          </w:p>
          <w:p w14:paraId="224D2B64" w14:textId="77777777" w:rsidR="00801B5C" w:rsidRPr="00FD40C3" w:rsidRDefault="00801B5C" w:rsidP="00801B5C">
            <w:pPr>
              <w:pStyle w:val="Code"/>
              <w:rPr>
                <w:lang w:val="id-ID"/>
              </w:rPr>
            </w:pPr>
            <w:r w:rsidRPr="00FD40C3">
              <w:rPr>
                <w:lang w:val="id-ID"/>
              </w:rPr>
              <w:t xml:space="preserve">      "version": "7.0.0",</w:t>
            </w:r>
          </w:p>
          <w:p w14:paraId="05867253" w14:textId="77777777" w:rsidR="00801B5C" w:rsidRPr="00FD40C3" w:rsidRDefault="00801B5C" w:rsidP="00801B5C">
            <w:pPr>
              <w:pStyle w:val="Code"/>
              <w:rPr>
                <w:lang w:val="id-ID"/>
              </w:rPr>
            </w:pPr>
            <w:r w:rsidRPr="00FD40C3">
              <w:rPr>
                <w:lang w:val="id-ID"/>
              </w:rPr>
              <w:t xml:space="preserve">      "resolved": "https://registry.npmjs.org/wrap-ansi/-/wrap-ansi-7.0.0.tgz",</w:t>
            </w:r>
          </w:p>
          <w:p w14:paraId="11DC8936" w14:textId="77777777" w:rsidR="00801B5C" w:rsidRPr="00FD40C3" w:rsidRDefault="00801B5C" w:rsidP="00801B5C">
            <w:pPr>
              <w:pStyle w:val="Code"/>
              <w:rPr>
                <w:lang w:val="id-ID"/>
              </w:rPr>
            </w:pPr>
            <w:r w:rsidRPr="00FD40C3">
              <w:rPr>
                <w:lang w:val="id-ID"/>
              </w:rPr>
              <w:t xml:space="preserve">      "integrity": "sha512-YVGIj2kamLSTxw6NsZjoBxfSwsn0ycdesmc4p+Q21c5zPuZ1pl+NfxVdxPtdHvmNVOQ6XSYG4AUtyt/Fi7D16Q==",</w:t>
            </w:r>
          </w:p>
          <w:p w14:paraId="548892CA" w14:textId="77777777" w:rsidR="00801B5C" w:rsidRPr="00FD40C3" w:rsidRDefault="00801B5C" w:rsidP="00801B5C">
            <w:pPr>
              <w:pStyle w:val="Code"/>
              <w:rPr>
                <w:lang w:val="id-ID"/>
              </w:rPr>
            </w:pPr>
            <w:r w:rsidRPr="00FD40C3">
              <w:rPr>
                <w:lang w:val="id-ID"/>
              </w:rPr>
              <w:t xml:space="preserve">      "dependencies": {</w:t>
            </w:r>
          </w:p>
          <w:p w14:paraId="167435BD" w14:textId="77777777" w:rsidR="00801B5C" w:rsidRPr="00FD40C3" w:rsidRDefault="00801B5C" w:rsidP="00801B5C">
            <w:pPr>
              <w:pStyle w:val="Code"/>
              <w:rPr>
                <w:lang w:val="id-ID"/>
              </w:rPr>
            </w:pPr>
            <w:r w:rsidRPr="00FD40C3">
              <w:rPr>
                <w:lang w:val="id-ID"/>
              </w:rPr>
              <w:t xml:space="preserve">        "ansi-styles": "^4.0.0",</w:t>
            </w:r>
          </w:p>
          <w:p w14:paraId="033E4BC9" w14:textId="77777777" w:rsidR="00801B5C" w:rsidRPr="00FD40C3" w:rsidRDefault="00801B5C" w:rsidP="00801B5C">
            <w:pPr>
              <w:pStyle w:val="Code"/>
              <w:rPr>
                <w:lang w:val="id-ID"/>
              </w:rPr>
            </w:pPr>
            <w:r w:rsidRPr="00FD40C3">
              <w:rPr>
                <w:lang w:val="id-ID"/>
              </w:rPr>
              <w:t xml:space="preserve">        "string-width": "^4.1.0",</w:t>
            </w:r>
          </w:p>
          <w:p w14:paraId="07EE135F" w14:textId="77777777" w:rsidR="00801B5C" w:rsidRPr="00FD40C3" w:rsidRDefault="00801B5C" w:rsidP="00801B5C">
            <w:pPr>
              <w:pStyle w:val="Code"/>
              <w:rPr>
                <w:lang w:val="id-ID"/>
              </w:rPr>
            </w:pPr>
            <w:r w:rsidRPr="00FD40C3">
              <w:rPr>
                <w:lang w:val="id-ID"/>
              </w:rPr>
              <w:t xml:space="preserve">        "strip-ansi": "^6.0.0"</w:t>
            </w:r>
          </w:p>
          <w:p w14:paraId="5369E394" w14:textId="77777777" w:rsidR="00801B5C" w:rsidRPr="00FD40C3" w:rsidRDefault="00801B5C" w:rsidP="00801B5C">
            <w:pPr>
              <w:pStyle w:val="Code"/>
              <w:rPr>
                <w:lang w:val="id-ID"/>
              </w:rPr>
            </w:pPr>
            <w:r w:rsidRPr="00FD40C3">
              <w:rPr>
                <w:lang w:val="id-ID"/>
              </w:rPr>
              <w:t xml:space="preserve">      },</w:t>
            </w:r>
          </w:p>
          <w:p w14:paraId="204C7ADA" w14:textId="77777777" w:rsidR="00801B5C" w:rsidRPr="00FD40C3" w:rsidRDefault="00801B5C" w:rsidP="00801B5C">
            <w:pPr>
              <w:pStyle w:val="Code"/>
              <w:rPr>
                <w:lang w:val="id-ID"/>
              </w:rPr>
            </w:pPr>
            <w:r w:rsidRPr="00FD40C3">
              <w:rPr>
                <w:lang w:val="id-ID"/>
              </w:rPr>
              <w:t xml:space="preserve">      "engines": {</w:t>
            </w:r>
          </w:p>
          <w:p w14:paraId="3111BC70" w14:textId="77777777" w:rsidR="00801B5C" w:rsidRPr="00FD40C3" w:rsidRDefault="00801B5C" w:rsidP="00801B5C">
            <w:pPr>
              <w:pStyle w:val="Code"/>
              <w:rPr>
                <w:lang w:val="id-ID"/>
              </w:rPr>
            </w:pPr>
            <w:r w:rsidRPr="00FD40C3">
              <w:rPr>
                <w:lang w:val="id-ID"/>
              </w:rPr>
              <w:t xml:space="preserve">        "node": "&gt;=10"</w:t>
            </w:r>
          </w:p>
          <w:p w14:paraId="1076D3DB" w14:textId="77777777" w:rsidR="00801B5C" w:rsidRPr="00FD40C3" w:rsidRDefault="00801B5C" w:rsidP="00801B5C">
            <w:pPr>
              <w:pStyle w:val="Code"/>
              <w:rPr>
                <w:lang w:val="id-ID"/>
              </w:rPr>
            </w:pPr>
            <w:r w:rsidRPr="00FD40C3">
              <w:rPr>
                <w:lang w:val="id-ID"/>
              </w:rPr>
              <w:t xml:space="preserve">      },</w:t>
            </w:r>
          </w:p>
          <w:p w14:paraId="39AA30C1" w14:textId="77777777" w:rsidR="00801B5C" w:rsidRPr="00FD40C3" w:rsidRDefault="00801B5C" w:rsidP="00801B5C">
            <w:pPr>
              <w:pStyle w:val="Code"/>
              <w:rPr>
                <w:lang w:val="id-ID"/>
              </w:rPr>
            </w:pPr>
            <w:r w:rsidRPr="00FD40C3">
              <w:rPr>
                <w:lang w:val="id-ID"/>
              </w:rPr>
              <w:t xml:space="preserve">      "funding": {</w:t>
            </w:r>
          </w:p>
          <w:p w14:paraId="511D3ECB" w14:textId="77777777" w:rsidR="00801B5C" w:rsidRPr="00FD40C3" w:rsidRDefault="00801B5C" w:rsidP="00801B5C">
            <w:pPr>
              <w:pStyle w:val="Code"/>
              <w:rPr>
                <w:lang w:val="id-ID"/>
              </w:rPr>
            </w:pPr>
            <w:r w:rsidRPr="00FD40C3">
              <w:rPr>
                <w:lang w:val="id-ID"/>
              </w:rPr>
              <w:t xml:space="preserve">        "url": "https://github.com/chalk/wrap-ansi?sponsor=1"</w:t>
            </w:r>
          </w:p>
          <w:p w14:paraId="69FED40D" w14:textId="77777777" w:rsidR="00801B5C" w:rsidRPr="00FD40C3" w:rsidRDefault="00801B5C" w:rsidP="00801B5C">
            <w:pPr>
              <w:pStyle w:val="Code"/>
              <w:rPr>
                <w:lang w:val="id-ID"/>
              </w:rPr>
            </w:pPr>
            <w:r w:rsidRPr="00FD40C3">
              <w:rPr>
                <w:lang w:val="id-ID"/>
              </w:rPr>
              <w:t xml:space="preserve">      }</w:t>
            </w:r>
          </w:p>
          <w:p w14:paraId="7019DC8C" w14:textId="77777777" w:rsidR="00801B5C" w:rsidRPr="00FD40C3" w:rsidRDefault="00801B5C" w:rsidP="00801B5C">
            <w:pPr>
              <w:pStyle w:val="Code"/>
              <w:rPr>
                <w:lang w:val="id-ID"/>
              </w:rPr>
            </w:pPr>
            <w:r w:rsidRPr="00FD40C3">
              <w:rPr>
                <w:lang w:val="id-ID"/>
              </w:rPr>
              <w:t xml:space="preserve">    },</w:t>
            </w:r>
          </w:p>
          <w:p w14:paraId="2B2EE14B" w14:textId="77777777" w:rsidR="00801B5C" w:rsidRPr="00FD40C3" w:rsidRDefault="00801B5C" w:rsidP="00801B5C">
            <w:pPr>
              <w:pStyle w:val="Code"/>
              <w:rPr>
                <w:lang w:val="id-ID"/>
              </w:rPr>
            </w:pPr>
            <w:r w:rsidRPr="00FD40C3">
              <w:rPr>
                <w:lang w:val="id-ID"/>
              </w:rPr>
              <w:t xml:space="preserve">    "node_modules/wrappy": {</w:t>
            </w:r>
          </w:p>
          <w:p w14:paraId="4085CC98" w14:textId="77777777" w:rsidR="00801B5C" w:rsidRPr="00FD40C3" w:rsidRDefault="00801B5C" w:rsidP="00801B5C">
            <w:pPr>
              <w:pStyle w:val="Code"/>
              <w:rPr>
                <w:lang w:val="id-ID"/>
              </w:rPr>
            </w:pPr>
            <w:r w:rsidRPr="00FD40C3">
              <w:rPr>
                <w:lang w:val="id-ID"/>
              </w:rPr>
              <w:t xml:space="preserve">      "version": "1.0.2",</w:t>
            </w:r>
          </w:p>
          <w:p w14:paraId="6806AE98" w14:textId="77777777" w:rsidR="00801B5C" w:rsidRPr="00FD40C3" w:rsidRDefault="00801B5C" w:rsidP="00801B5C">
            <w:pPr>
              <w:pStyle w:val="Code"/>
              <w:rPr>
                <w:lang w:val="id-ID"/>
              </w:rPr>
            </w:pPr>
            <w:r w:rsidRPr="00FD40C3">
              <w:rPr>
                <w:lang w:val="id-ID"/>
              </w:rPr>
              <w:t xml:space="preserve">      "resolved": "https://registry.npmjs.org/wrappy/-/wrappy-</w:t>
            </w:r>
            <w:r w:rsidRPr="00FD40C3">
              <w:rPr>
                <w:lang w:val="id-ID"/>
              </w:rPr>
              <w:lastRenderedPageBreak/>
              <w:t>1.0.2.tgz",</w:t>
            </w:r>
          </w:p>
          <w:p w14:paraId="6364F314" w14:textId="77777777" w:rsidR="00801B5C" w:rsidRPr="00FD40C3" w:rsidRDefault="00801B5C" w:rsidP="00801B5C">
            <w:pPr>
              <w:pStyle w:val="Code"/>
              <w:rPr>
                <w:lang w:val="id-ID"/>
              </w:rPr>
            </w:pPr>
            <w:r w:rsidRPr="00FD40C3">
              <w:rPr>
                <w:lang w:val="id-ID"/>
              </w:rPr>
              <w:t xml:space="preserve">      "integrity": "sha512-l4Sp/DRseor9wL6EvV2+TuQn63dMkPjZ/sp9XkghTEbV9KlPS1xUsZ3u7/IQO4wxtcFB4bgpQPRcR3QCvezPcQ=="</w:t>
            </w:r>
          </w:p>
          <w:p w14:paraId="32CE3BC1" w14:textId="77777777" w:rsidR="00801B5C" w:rsidRPr="00FD40C3" w:rsidRDefault="00801B5C" w:rsidP="00801B5C">
            <w:pPr>
              <w:pStyle w:val="Code"/>
              <w:rPr>
                <w:lang w:val="id-ID"/>
              </w:rPr>
            </w:pPr>
            <w:r w:rsidRPr="00FD40C3">
              <w:rPr>
                <w:lang w:val="id-ID"/>
              </w:rPr>
              <w:t xml:space="preserve">    },</w:t>
            </w:r>
          </w:p>
          <w:p w14:paraId="2CD72DC3" w14:textId="77777777" w:rsidR="00801B5C" w:rsidRPr="00FD40C3" w:rsidRDefault="00801B5C" w:rsidP="00801B5C">
            <w:pPr>
              <w:pStyle w:val="Code"/>
              <w:rPr>
                <w:lang w:val="id-ID"/>
              </w:rPr>
            </w:pPr>
            <w:r w:rsidRPr="00FD40C3">
              <w:rPr>
                <w:lang w:val="id-ID"/>
              </w:rPr>
              <w:t xml:space="preserve">    "node_modules/xtend": {</w:t>
            </w:r>
          </w:p>
          <w:p w14:paraId="560352BA" w14:textId="77777777" w:rsidR="00801B5C" w:rsidRPr="00FD40C3" w:rsidRDefault="00801B5C" w:rsidP="00801B5C">
            <w:pPr>
              <w:pStyle w:val="Code"/>
              <w:rPr>
                <w:lang w:val="id-ID"/>
              </w:rPr>
            </w:pPr>
            <w:r w:rsidRPr="00FD40C3">
              <w:rPr>
                <w:lang w:val="id-ID"/>
              </w:rPr>
              <w:t xml:space="preserve">      "version": "4.0.2",</w:t>
            </w:r>
          </w:p>
          <w:p w14:paraId="58898EF2" w14:textId="77777777" w:rsidR="00801B5C" w:rsidRPr="00FD40C3" w:rsidRDefault="00801B5C" w:rsidP="00801B5C">
            <w:pPr>
              <w:pStyle w:val="Code"/>
              <w:rPr>
                <w:lang w:val="id-ID"/>
              </w:rPr>
            </w:pPr>
            <w:r w:rsidRPr="00FD40C3">
              <w:rPr>
                <w:lang w:val="id-ID"/>
              </w:rPr>
              <w:t xml:space="preserve">      "resolved": "https://registry.npmjs.org/xtend/-/xtend-4.0.2.tgz",</w:t>
            </w:r>
          </w:p>
          <w:p w14:paraId="303DD0E7" w14:textId="77777777" w:rsidR="00801B5C" w:rsidRPr="00FD40C3" w:rsidRDefault="00801B5C" w:rsidP="00801B5C">
            <w:pPr>
              <w:pStyle w:val="Code"/>
              <w:rPr>
                <w:lang w:val="id-ID"/>
              </w:rPr>
            </w:pPr>
            <w:r w:rsidRPr="00FD40C3">
              <w:rPr>
                <w:lang w:val="id-ID"/>
              </w:rPr>
              <w:t xml:space="preserve">      "integrity": "sha512-LKYU1iAXJXUgAXn9URjiu+MWhyUXHsvfp7mcuYm9dSUKK0/CjtrUwFAxD82/mCWbtLsGjFIad0wIsod4zrTAEQ==",</w:t>
            </w:r>
          </w:p>
          <w:p w14:paraId="4E83F27A" w14:textId="77777777" w:rsidR="00801B5C" w:rsidRPr="00FD40C3" w:rsidRDefault="00801B5C" w:rsidP="00801B5C">
            <w:pPr>
              <w:pStyle w:val="Code"/>
              <w:rPr>
                <w:lang w:val="id-ID"/>
              </w:rPr>
            </w:pPr>
            <w:r w:rsidRPr="00FD40C3">
              <w:rPr>
                <w:lang w:val="id-ID"/>
              </w:rPr>
              <w:t xml:space="preserve">      "engines": {</w:t>
            </w:r>
          </w:p>
          <w:p w14:paraId="36FA13E1" w14:textId="77777777" w:rsidR="00801B5C" w:rsidRPr="00FD40C3" w:rsidRDefault="00801B5C" w:rsidP="00801B5C">
            <w:pPr>
              <w:pStyle w:val="Code"/>
              <w:rPr>
                <w:lang w:val="id-ID"/>
              </w:rPr>
            </w:pPr>
            <w:r w:rsidRPr="00FD40C3">
              <w:rPr>
                <w:lang w:val="id-ID"/>
              </w:rPr>
              <w:t xml:space="preserve">        "node": "&gt;=0.4"</w:t>
            </w:r>
          </w:p>
          <w:p w14:paraId="32D9653F" w14:textId="77777777" w:rsidR="00801B5C" w:rsidRPr="00FD40C3" w:rsidRDefault="00801B5C" w:rsidP="00801B5C">
            <w:pPr>
              <w:pStyle w:val="Code"/>
              <w:rPr>
                <w:lang w:val="id-ID"/>
              </w:rPr>
            </w:pPr>
            <w:r w:rsidRPr="00FD40C3">
              <w:rPr>
                <w:lang w:val="id-ID"/>
              </w:rPr>
              <w:t xml:space="preserve">      }</w:t>
            </w:r>
          </w:p>
          <w:p w14:paraId="590DF8CD" w14:textId="77777777" w:rsidR="00801B5C" w:rsidRPr="00FD40C3" w:rsidRDefault="00801B5C" w:rsidP="00801B5C">
            <w:pPr>
              <w:pStyle w:val="Code"/>
              <w:rPr>
                <w:lang w:val="id-ID"/>
              </w:rPr>
            </w:pPr>
            <w:r w:rsidRPr="00FD40C3">
              <w:rPr>
                <w:lang w:val="id-ID"/>
              </w:rPr>
              <w:t xml:space="preserve">    },</w:t>
            </w:r>
          </w:p>
          <w:p w14:paraId="080EC54A" w14:textId="77777777" w:rsidR="00801B5C" w:rsidRPr="00FD40C3" w:rsidRDefault="00801B5C" w:rsidP="00801B5C">
            <w:pPr>
              <w:pStyle w:val="Code"/>
              <w:rPr>
                <w:lang w:val="id-ID"/>
              </w:rPr>
            </w:pPr>
            <w:r w:rsidRPr="00FD40C3">
              <w:rPr>
                <w:lang w:val="id-ID"/>
              </w:rPr>
              <w:t xml:space="preserve">    "node_modules/y18n": {</w:t>
            </w:r>
          </w:p>
          <w:p w14:paraId="39B3622E" w14:textId="77777777" w:rsidR="00801B5C" w:rsidRPr="00FD40C3" w:rsidRDefault="00801B5C" w:rsidP="00801B5C">
            <w:pPr>
              <w:pStyle w:val="Code"/>
              <w:rPr>
                <w:lang w:val="id-ID"/>
              </w:rPr>
            </w:pPr>
            <w:r w:rsidRPr="00FD40C3">
              <w:rPr>
                <w:lang w:val="id-ID"/>
              </w:rPr>
              <w:t xml:space="preserve">      "version": "5.0.8",</w:t>
            </w:r>
          </w:p>
          <w:p w14:paraId="31CA3E54" w14:textId="77777777" w:rsidR="00801B5C" w:rsidRPr="00FD40C3" w:rsidRDefault="00801B5C" w:rsidP="00801B5C">
            <w:pPr>
              <w:pStyle w:val="Code"/>
              <w:rPr>
                <w:lang w:val="id-ID"/>
              </w:rPr>
            </w:pPr>
            <w:r w:rsidRPr="00FD40C3">
              <w:rPr>
                <w:lang w:val="id-ID"/>
              </w:rPr>
              <w:t xml:space="preserve">      "resolved": "https://registry.npmjs.org/y18n/-/y18n-5.0.8.tgz",</w:t>
            </w:r>
          </w:p>
          <w:p w14:paraId="36C5D829" w14:textId="77777777" w:rsidR="00801B5C" w:rsidRPr="00FD40C3" w:rsidRDefault="00801B5C" w:rsidP="00801B5C">
            <w:pPr>
              <w:pStyle w:val="Code"/>
              <w:rPr>
                <w:lang w:val="id-ID"/>
              </w:rPr>
            </w:pPr>
            <w:r w:rsidRPr="00FD40C3">
              <w:rPr>
                <w:lang w:val="id-ID"/>
              </w:rPr>
              <w:t xml:space="preserve">      "integrity": "sha512-0pfFzegeDWJHJIAmTLRP2DwHjdF5s7jo9tuztdQxAhINCdvS+3nGINqPd00AphqJR/0LhANUS6/+7SCb98YOfA==",</w:t>
            </w:r>
          </w:p>
          <w:p w14:paraId="5F0266D9" w14:textId="77777777" w:rsidR="00801B5C" w:rsidRPr="00FD40C3" w:rsidRDefault="00801B5C" w:rsidP="00801B5C">
            <w:pPr>
              <w:pStyle w:val="Code"/>
              <w:rPr>
                <w:lang w:val="id-ID"/>
              </w:rPr>
            </w:pPr>
            <w:r w:rsidRPr="00FD40C3">
              <w:rPr>
                <w:lang w:val="id-ID"/>
              </w:rPr>
              <w:t xml:space="preserve">      "engines": {</w:t>
            </w:r>
          </w:p>
          <w:p w14:paraId="7A307762" w14:textId="77777777" w:rsidR="00801B5C" w:rsidRPr="00FD40C3" w:rsidRDefault="00801B5C" w:rsidP="00801B5C">
            <w:pPr>
              <w:pStyle w:val="Code"/>
              <w:rPr>
                <w:lang w:val="id-ID"/>
              </w:rPr>
            </w:pPr>
            <w:r w:rsidRPr="00FD40C3">
              <w:rPr>
                <w:lang w:val="id-ID"/>
              </w:rPr>
              <w:t xml:space="preserve">        "node": "&gt;=10"</w:t>
            </w:r>
          </w:p>
          <w:p w14:paraId="3060E1AA" w14:textId="77777777" w:rsidR="00801B5C" w:rsidRPr="00FD40C3" w:rsidRDefault="00801B5C" w:rsidP="00801B5C">
            <w:pPr>
              <w:pStyle w:val="Code"/>
              <w:rPr>
                <w:lang w:val="id-ID"/>
              </w:rPr>
            </w:pPr>
            <w:r w:rsidRPr="00FD40C3">
              <w:rPr>
                <w:lang w:val="id-ID"/>
              </w:rPr>
              <w:t xml:space="preserve">      }</w:t>
            </w:r>
          </w:p>
          <w:p w14:paraId="0FBE025D" w14:textId="77777777" w:rsidR="00801B5C" w:rsidRPr="00FD40C3" w:rsidRDefault="00801B5C" w:rsidP="00801B5C">
            <w:pPr>
              <w:pStyle w:val="Code"/>
              <w:rPr>
                <w:lang w:val="id-ID"/>
              </w:rPr>
            </w:pPr>
            <w:r w:rsidRPr="00FD40C3">
              <w:rPr>
                <w:lang w:val="id-ID"/>
              </w:rPr>
              <w:t xml:space="preserve">    },</w:t>
            </w:r>
          </w:p>
          <w:p w14:paraId="076D67D4" w14:textId="77777777" w:rsidR="00801B5C" w:rsidRPr="00FD40C3" w:rsidRDefault="00801B5C" w:rsidP="00801B5C">
            <w:pPr>
              <w:pStyle w:val="Code"/>
              <w:rPr>
                <w:lang w:val="id-ID"/>
              </w:rPr>
            </w:pPr>
            <w:r w:rsidRPr="00FD40C3">
              <w:rPr>
                <w:lang w:val="id-ID"/>
              </w:rPr>
              <w:t xml:space="preserve">    "node_modules/yargs": {</w:t>
            </w:r>
          </w:p>
          <w:p w14:paraId="0B34F2C8" w14:textId="77777777" w:rsidR="00801B5C" w:rsidRPr="00FD40C3" w:rsidRDefault="00801B5C" w:rsidP="00801B5C">
            <w:pPr>
              <w:pStyle w:val="Code"/>
              <w:rPr>
                <w:lang w:val="id-ID"/>
              </w:rPr>
            </w:pPr>
            <w:r w:rsidRPr="00FD40C3">
              <w:rPr>
                <w:lang w:val="id-ID"/>
              </w:rPr>
              <w:t xml:space="preserve">      "version": "17.1.1",</w:t>
            </w:r>
          </w:p>
          <w:p w14:paraId="09529011" w14:textId="77777777" w:rsidR="00801B5C" w:rsidRPr="00FD40C3" w:rsidRDefault="00801B5C" w:rsidP="00801B5C">
            <w:pPr>
              <w:pStyle w:val="Code"/>
              <w:rPr>
                <w:lang w:val="id-ID"/>
              </w:rPr>
            </w:pPr>
            <w:r w:rsidRPr="00FD40C3">
              <w:rPr>
                <w:lang w:val="id-ID"/>
              </w:rPr>
              <w:t xml:space="preserve">      "resolved": "https://registry.npmjs.org/yargs/-/yargs-17.1.1.tgz",</w:t>
            </w:r>
          </w:p>
          <w:p w14:paraId="3F6D9280" w14:textId="77777777" w:rsidR="00801B5C" w:rsidRPr="00FD40C3" w:rsidRDefault="00801B5C" w:rsidP="00801B5C">
            <w:pPr>
              <w:pStyle w:val="Code"/>
              <w:rPr>
                <w:lang w:val="id-ID"/>
              </w:rPr>
            </w:pPr>
            <w:r w:rsidRPr="00FD40C3">
              <w:rPr>
                <w:lang w:val="id-ID"/>
              </w:rPr>
              <w:t xml:space="preserve">      "integrity": "sha512-c2k48R0PwKIqKhPMWjeiF6y2xY/gPMUlro0sgxqXpbOIohWiLNXWslsootttv7E1e73QPAMQSg5FeySbVcpsPQ==",</w:t>
            </w:r>
          </w:p>
          <w:p w14:paraId="699A066C" w14:textId="77777777" w:rsidR="00801B5C" w:rsidRPr="00FD40C3" w:rsidRDefault="00801B5C" w:rsidP="00801B5C">
            <w:pPr>
              <w:pStyle w:val="Code"/>
              <w:rPr>
                <w:lang w:val="id-ID"/>
              </w:rPr>
            </w:pPr>
            <w:r w:rsidRPr="00FD40C3">
              <w:rPr>
                <w:lang w:val="id-ID"/>
              </w:rPr>
              <w:t xml:space="preserve">      "dependencies": {</w:t>
            </w:r>
          </w:p>
          <w:p w14:paraId="54F559D7" w14:textId="77777777" w:rsidR="00801B5C" w:rsidRPr="00FD40C3" w:rsidRDefault="00801B5C" w:rsidP="00801B5C">
            <w:pPr>
              <w:pStyle w:val="Code"/>
              <w:rPr>
                <w:lang w:val="id-ID"/>
              </w:rPr>
            </w:pPr>
            <w:r w:rsidRPr="00FD40C3">
              <w:rPr>
                <w:lang w:val="id-ID"/>
              </w:rPr>
              <w:t xml:space="preserve">        "cliui": "^7.0.2",</w:t>
            </w:r>
          </w:p>
          <w:p w14:paraId="63846991" w14:textId="77777777" w:rsidR="00801B5C" w:rsidRPr="00FD40C3" w:rsidRDefault="00801B5C" w:rsidP="00801B5C">
            <w:pPr>
              <w:pStyle w:val="Code"/>
              <w:rPr>
                <w:lang w:val="id-ID"/>
              </w:rPr>
            </w:pPr>
            <w:r w:rsidRPr="00FD40C3">
              <w:rPr>
                <w:lang w:val="id-ID"/>
              </w:rPr>
              <w:t xml:space="preserve">        "escalade": "^3.1.1",</w:t>
            </w:r>
          </w:p>
          <w:p w14:paraId="69D2BF0F" w14:textId="77777777" w:rsidR="00801B5C" w:rsidRPr="00FD40C3" w:rsidRDefault="00801B5C" w:rsidP="00801B5C">
            <w:pPr>
              <w:pStyle w:val="Code"/>
              <w:rPr>
                <w:lang w:val="id-ID"/>
              </w:rPr>
            </w:pPr>
            <w:r w:rsidRPr="00FD40C3">
              <w:rPr>
                <w:lang w:val="id-ID"/>
              </w:rPr>
              <w:t xml:space="preserve">        "get-caller-file": "^2.0.5",</w:t>
            </w:r>
          </w:p>
          <w:p w14:paraId="54F8850E" w14:textId="77777777" w:rsidR="00801B5C" w:rsidRPr="00FD40C3" w:rsidRDefault="00801B5C" w:rsidP="00801B5C">
            <w:pPr>
              <w:pStyle w:val="Code"/>
              <w:rPr>
                <w:lang w:val="id-ID"/>
              </w:rPr>
            </w:pPr>
            <w:r w:rsidRPr="00FD40C3">
              <w:rPr>
                <w:lang w:val="id-ID"/>
              </w:rPr>
              <w:t xml:space="preserve">        "require-directory": "^2.1.1",</w:t>
            </w:r>
          </w:p>
          <w:p w14:paraId="5D15456C" w14:textId="77777777" w:rsidR="00801B5C" w:rsidRPr="00FD40C3" w:rsidRDefault="00801B5C" w:rsidP="00801B5C">
            <w:pPr>
              <w:pStyle w:val="Code"/>
              <w:rPr>
                <w:lang w:val="id-ID"/>
              </w:rPr>
            </w:pPr>
            <w:r w:rsidRPr="00FD40C3">
              <w:rPr>
                <w:lang w:val="id-ID"/>
              </w:rPr>
              <w:t xml:space="preserve">        "string-width": "^4.2.0",</w:t>
            </w:r>
          </w:p>
          <w:p w14:paraId="14152A30" w14:textId="77777777" w:rsidR="00801B5C" w:rsidRPr="00FD40C3" w:rsidRDefault="00801B5C" w:rsidP="00801B5C">
            <w:pPr>
              <w:pStyle w:val="Code"/>
              <w:rPr>
                <w:lang w:val="id-ID"/>
              </w:rPr>
            </w:pPr>
            <w:r w:rsidRPr="00FD40C3">
              <w:rPr>
                <w:lang w:val="id-ID"/>
              </w:rPr>
              <w:t xml:space="preserve">        "y18n": "^5.0.5",</w:t>
            </w:r>
          </w:p>
          <w:p w14:paraId="0B0020C6" w14:textId="77777777" w:rsidR="00801B5C" w:rsidRPr="00FD40C3" w:rsidRDefault="00801B5C" w:rsidP="00801B5C">
            <w:pPr>
              <w:pStyle w:val="Code"/>
              <w:rPr>
                <w:lang w:val="id-ID"/>
              </w:rPr>
            </w:pPr>
            <w:r w:rsidRPr="00FD40C3">
              <w:rPr>
                <w:lang w:val="id-ID"/>
              </w:rPr>
              <w:t xml:space="preserve">        "yargs-parser": "^20.2.2"</w:t>
            </w:r>
          </w:p>
          <w:p w14:paraId="1EF5FB49" w14:textId="77777777" w:rsidR="00801B5C" w:rsidRPr="00FD40C3" w:rsidRDefault="00801B5C" w:rsidP="00801B5C">
            <w:pPr>
              <w:pStyle w:val="Code"/>
              <w:rPr>
                <w:lang w:val="id-ID"/>
              </w:rPr>
            </w:pPr>
            <w:r w:rsidRPr="00FD40C3">
              <w:rPr>
                <w:lang w:val="id-ID"/>
              </w:rPr>
              <w:t xml:space="preserve">      },</w:t>
            </w:r>
          </w:p>
          <w:p w14:paraId="5DB5F191" w14:textId="77777777" w:rsidR="00801B5C" w:rsidRPr="00FD40C3" w:rsidRDefault="00801B5C" w:rsidP="00801B5C">
            <w:pPr>
              <w:pStyle w:val="Code"/>
              <w:rPr>
                <w:lang w:val="id-ID"/>
              </w:rPr>
            </w:pPr>
            <w:r w:rsidRPr="00FD40C3">
              <w:rPr>
                <w:lang w:val="id-ID"/>
              </w:rPr>
              <w:t xml:space="preserve">      "engines": {</w:t>
            </w:r>
          </w:p>
          <w:p w14:paraId="28011D8C" w14:textId="77777777" w:rsidR="00801B5C" w:rsidRPr="00FD40C3" w:rsidRDefault="00801B5C" w:rsidP="00801B5C">
            <w:pPr>
              <w:pStyle w:val="Code"/>
              <w:rPr>
                <w:lang w:val="id-ID"/>
              </w:rPr>
            </w:pPr>
            <w:r w:rsidRPr="00FD40C3">
              <w:rPr>
                <w:lang w:val="id-ID"/>
              </w:rPr>
              <w:t xml:space="preserve">        "node": "&gt;=12"</w:t>
            </w:r>
          </w:p>
          <w:p w14:paraId="4DD73D7B" w14:textId="77777777" w:rsidR="00801B5C" w:rsidRPr="00FD40C3" w:rsidRDefault="00801B5C" w:rsidP="00801B5C">
            <w:pPr>
              <w:pStyle w:val="Code"/>
              <w:rPr>
                <w:lang w:val="id-ID"/>
              </w:rPr>
            </w:pPr>
            <w:r w:rsidRPr="00FD40C3">
              <w:rPr>
                <w:lang w:val="id-ID"/>
              </w:rPr>
              <w:t xml:space="preserve">      }</w:t>
            </w:r>
          </w:p>
          <w:p w14:paraId="555E654F" w14:textId="77777777" w:rsidR="00801B5C" w:rsidRPr="00FD40C3" w:rsidRDefault="00801B5C" w:rsidP="00801B5C">
            <w:pPr>
              <w:pStyle w:val="Code"/>
              <w:rPr>
                <w:lang w:val="id-ID"/>
              </w:rPr>
            </w:pPr>
            <w:r w:rsidRPr="00FD40C3">
              <w:rPr>
                <w:lang w:val="id-ID"/>
              </w:rPr>
              <w:t xml:space="preserve">    },</w:t>
            </w:r>
          </w:p>
          <w:p w14:paraId="2161686F" w14:textId="77777777" w:rsidR="00801B5C" w:rsidRPr="00FD40C3" w:rsidRDefault="00801B5C" w:rsidP="00801B5C">
            <w:pPr>
              <w:pStyle w:val="Code"/>
              <w:rPr>
                <w:lang w:val="id-ID"/>
              </w:rPr>
            </w:pPr>
            <w:r w:rsidRPr="00FD40C3">
              <w:rPr>
                <w:lang w:val="id-ID"/>
              </w:rPr>
              <w:t xml:space="preserve">    "node_modules/yargs-parser": {</w:t>
            </w:r>
          </w:p>
          <w:p w14:paraId="30F030E8" w14:textId="77777777" w:rsidR="00801B5C" w:rsidRPr="00FD40C3" w:rsidRDefault="00801B5C" w:rsidP="00801B5C">
            <w:pPr>
              <w:pStyle w:val="Code"/>
              <w:rPr>
                <w:lang w:val="id-ID"/>
              </w:rPr>
            </w:pPr>
            <w:r w:rsidRPr="00FD40C3">
              <w:rPr>
                <w:lang w:val="id-ID"/>
              </w:rPr>
              <w:t xml:space="preserve">      "version": "20.2.9",</w:t>
            </w:r>
          </w:p>
          <w:p w14:paraId="0991122C" w14:textId="77777777" w:rsidR="00801B5C" w:rsidRPr="00FD40C3" w:rsidRDefault="00801B5C" w:rsidP="00801B5C">
            <w:pPr>
              <w:pStyle w:val="Code"/>
              <w:rPr>
                <w:lang w:val="id-ID"/>
              </w:rPr>
            </w:pPr>
            <w:r w:rsidRPr="00FD40C3">
              <w:rPr>
                <w:lang w:val="id-ID"/>
              </w:rPr>
              <w:t xml:space="preserve">      "resolved": "https://registry.npmjs.org/yargs-parser/-/yargs-parser-20.2.9.tgz",</w:t>
            </w:r>
          </w:p>
          <w:p w14:paraId="1D72C5F4" w14:textId="77777777" w:rsidR="00801B5C" w:rsidRPr="00FD40C3" w:rsidRDefault="00801B5C" w:rsidP="00801B5C">
            <w:pPr>
              <w:pStyle w:val="Code"/>
              <w:rPr>
                <w:lang w:val="id-ID"/>
              </w:rPr>
            </w:pPr>
            <w:r w:rsidRPr="00FD40C3">
              <w:rPr>
                <w:lang w:val="id-ID"/>
              </w:rPr>
              <w:t xml:space="preserve">      "integrity": "sha512-y11nGElTIV+CT3Zv9t7VKl+Q3hTQoT9a1Qzezhhl6Rp21gJ/IVTW7Z3y9EWXhuUBC2Shnf+DX0antecpAwSP8w==",</w:t>
            </w:r>
          </w:p>
          <w:p w14:paraId="5720DC4F" w14:textId="77777777" w:rsidR="00801B5C" w:rsidRPr="00FD40C3" w:rsidRDefault="00801B5C" w:rsidP="00801B5C">
            <w:pPr>
              <w:pStyle w:val="Code"/>
              <w:rPr>
                <w:lang w:val="id-ID"/>
              </w:rPr>
            </w:pPr>
            <w:r w:rsidRPr="00FD40C3">
              <w:rPr>
                <w:lang w:val="id-ID"/>
              </w:rPr>
              <w:t xml:space="preserve">      "engines": {</w:t>
            </w:r>
          </w:p>
          <w:p w14:paraId="22B0A528" w14:textId="77777777" w:rsidR="00801B5C" w:rsidRPr="00FD40C3" w:rsidRDefault="00801B5C" w:rsidP="00801B5C">
            <w:pPr>
              <w:pStyle w:val="Code"/>
              <w:rPr>
                <w:lang w:val="id-ID"/>
              </w:rPr>
            </w:pPr>
            <w:r w:rsidRPr="00FD40C3">
              <w:rPr>
                <w:lang w:val="id-ID"/>
              </w:rPr>
              <w:t xml:space="preserve">        "node": "&gt;=10"</w:t>
            </w:r>
          </w:p>
          <w:p w14:paraId="6DBCBCEE" w14:textId="77777777" w:rsidR="00801B5C" w:rsidRPr="00FD40C3" w:rsidRDefault="00801B5C" w:rsidP="00801B5C">
            <w:pPr>
              <w:pStyle w:val="Code"/>
              <w:rPr>
                <w:lang w:val="id-ID"/>
              </w:rPr>
            </w:pPr>
            <w:r w:rsidRPr="00FD40C3">
              <w:rPr>
                <w:lang w:val="id-ID"/>
              </w:rPr>
              <w:t xml:space="preserve">      }</w:t>
            </w:r>
          </w:p>
          <w:p w14:paraId="7CA8E8A6" w14:textId="77777777" w:rsidR="00801B5C" w:rsidRPr="00FD40C3" w:rsidRDefault="00801B5C" w:rsidP="00801B5C">
            <w:pPr>
              <w:pStyle w:val="Code"/>
              <w:rPr>
                <w:lang w:val="id-ID"/>
              </w:rPr>
            </w:pPr>
            <w:r w:rsidRPr="00FD40C3">
              <w:rPr>
                <w:lang w:val="id-ID"/>
              </w:rPr>
              <w:t xml:space="preserve">    }</w:t>
            </w:r>
          </w:p>
          <w:p w14:paraId="76F2219C" w14:textId="77777777" w:rsidR="00801B5C" w:rsidRPr="00FD40C3" w:rsidRDefault="00801B5C" w:rsidP="00801B5C">
            <w:pPr>
              <w:pStyle w:val="Code"/>
              <w:rPr>
                <w:lang w:val="id-ID"/>
              </w:rPr>
            </w:pPr>
            <w:r w:rsidRPr="00FD40C3">
              <w:rPr>
                <w:lang w:val="id-ID"/>
              </w:rPr>
              <w:t xml:space="preserve">  },</w:t>
            </w:r>
          </w:p>
          <w:p w14:paraId="420060DF" w14:textId="77777777" w:rsidR="00801B5C" w:rsidRPr="00FD40C3" w:rsidRDefault="00801B5C" w:rsidP="00801B5C">
            <w:pPr>
              <w:pStyle w:val="Code"/>
              <w:rPr>
                <w:lang w:val="id-ID"/>
              </w:rPr>
            </w:pPr>
            <w:r w:rsidRPr="00FD40C3">
              <w:rPr>
                <w:lang w:val="id-ID"/>
              </w:rPr>
              <w:lastRenderedPageBreak/>
              <w:t xml:space="preserve">  "dependencies": {</w:t>
            </w:r>
          </w:p>
          <w:p w14:paraId="239126F3" w14:textId="77777777" w:rsidR="00801B5C" w:rsidRPr="00FD40C3" w:rsidRDefault="00801B5C" w:rsidP="00801B5C">
            <w:pPr>
              <w:pStyle w:val="Code"/>
              <w:rPr>
                <w:lang w:val="id-ID"/>
              </w:rPr>
            </w:pPr>
            <w:r w:rsidRPr="00FD40C3">
              <w:rPr>
                <w:lang w:val="id-ID"/>
              </w:rPr>
              <w:t xml:space="preserve">    "@streamparser/json": {</w:t>
            </w:r>
          </w:p>
          <w:p w14:paraId="12900D40" w14:textId="77777777" w:rsidR="00801B5C" w:rsidRPr="00FD40C3" w:rsidRDefault="00801B5C" w:rsidP="00801B5C">
            <w:pPr>
              <w:pStyle w:val="Code"/>
              <w:rPr>
                <w:lang w:val="id-ID"/>
              </w:rPr>
            </w:pPr>
            <w:r w:rsidRPr="00FD40C3">
              <w:rPr>
                <w:lang w:val="id-ID"/>
              </w:rPr>
              <w:t xml:space="preserve">      "version": "0.0.6",</w:t>
            </w:r>
          </w:p>
          <w:p w14:paraId="3B5902FA" w14:textId="77777777" w:rsidR="00801B5C" w:rsidRPr="00FD40C3" w:rsidRDefault="00801B5C" w:rsidP="00801B5C">
            <w:pPr>
              <w:pStyle w:val="Code"/>
              <w:rPr>
                <w:lang w:val="id-ID"/>
              </w:rPr>
            </w:pPr>
            <w:r w:rsidRPr="00FD40C3">
              <w:rPr>
                <w:lang w:val="id-ID"/>
              </w:rPr>
              <w:t xml:space="preserve">      "resolved": "https://registry.npmjs.org/@streamparser/json/-/json-0.0.6.tgz",</w:t>
            </w:r>
          </w:p>
          <w:p w14:paraId="60D40989" w14:textId="77777777" w:rsidR="00801B5C" w:rsidRPr="00FD40C3" w:rsidRDefault="00801B5C" w:rsidP="00801B5C">
            <w:pPr>
              <w:pStyle w:val="Code"/>
              <w:rPr>
                <w:lang w:val="id-ID"/>
              </w:rPr>
            </w:pPr>
            <w:r w:rsidRPr="00FD40C3">
              <w:rPr>
                <w:lang w:val="id-ID"/>
              </w:rPr>
              <w:t xml:space="preserve">      "integrity": "sha512-vL9EVn/v+OhZ+Wcs6O4iKE9EUpwHUqHmCtNUMWjqp+6dr85+XPOSGTEsqYNq1Vn04uk9SWlOVmx9J48ggJVT2Q=="</w:t>
            </w:r>
          </w:p>
          <w:p w14:paraId="417EA902" w14:textId="77777777" w:rsidR="00801B5C" w:rsidRPr="00FD40C3" w:rsidRDefault="00801B5C" w:rsidP="00801B5C">
            <w:pPr>
              <w:pStyle w:val="Code"/>
              <w:rPr>
                <w:lang w:val="id-ID"/>
              </w:rPr>
            </w:pPr>
            <w:r w:rsidRPr="00FD40C3">
              <w:rPr>
                <w:lang w:val="id-ID"/>
              </w:rPr>
              <w:t xml:space="preserve">    },</w:t>
            </w:r>
          </w:p>
          <w:p w14:paraId="33267C35" w14:textId="77777777" w:rsidR="00801B5C" w:rsidRPr="00FD40C3" w:rsidRDefault="00801B5C" w:rsidP="00801B5C">
            <w:pPr>
              <w:pStyle w:val="Code"/>
              <w:rPr>
                <w:lang w:val="id-ID"/>
              </w:rPr>
            </w:pPr>
            <w:r w:rsidRPr="00FD40C3">
              <w:rPr>
                <w:lang w:val="id-ID"/>
              </w:rPr>
              <w:t xml:space="preserve">    "abbrev": {</w:t>
            </w:r>
          </w:p>
          <w:p w14:paraId="6677C5DB" w14:textId="77777777" w:rsidR="00801B5C" w:rsidRPr="00FD40C3" w:rsidRDefault="00801B5C" w:rsidP="00801B5C">
            <w:pPr>
              <w:pStyle w:val="Code"/>
              <w:rPr>
                <w:lang w:val="id-ID"/>
              </w:rPr>
            </w:pPr>
            <w:r w:rsidRPr="00FD40C3">
              <w:rPr>
                <w:lang w:val="id-ID"/>
              </w:rPr>
              <w:t xml:space="preserve">      "version": "1.1.1",</w:t>
            </w:r>
          </w:p>
          <w:p w14:paraId="1BEE6323" w14:textId="77777777" w:rsidR="00801B5C" w:rsidRPr="00FD40C3" w:rsidRDefault="00801B5C" w:rsidP="00801B5C">
            <w:pPr>
              <w:pStyle w:val="Code"/>
              <w:rPr>
                <w:lang w:val="id-ID"/>
              </w:rPr>
            </w:pPr>
            <w:r w:rsidRPr="00FD40C3">
              <w:rPr>
                <w:lang w:val="id-ID"/>
              </w:rPr>
              <w:t xml:space="preserve">      "resolved": "https://registry.npmjs.org/abbrev/-/abbrev-1.1.1.tgz",</w:t>
            </w:r>
          </w:p>
          <w:p w14:paraId="235E03DE" w14:textId="77777777" w:rsidR="00801B5C" w:rsidRPr="00FD40C3" w:rsidRDefault="00801B5C" w:rsidP="00801B5C">
            <w:pPr>
              <w:pStyle w:val="Code"/>
              <w:rPr>
                <w:lang w:val="id-ID"/>
              </w:rPr>
            </w:pPr>
            <w:r w:rsidRPr="00FD40C3">
              <w:rPr>
                <w:lang w:val="id-ID"/>
              </w:rPr>
              <w:t xml:space="preserve">      "integrity": "sha512-nne9/IiQ/hzIhY6pdDnbBtz7DjPTKrY00P/zvPSm5pOFkl6xuGrGnXn/VtTNNfNtAfZ9/1RtehkszU9qcTii0Q=="</w:t>
            </w:r>
          </w:p>
          <w:p w14:paraId="68C7206E" w14:textId="77777777" w:rsidR="00801B5C" w:rsidRPr="00FD40C3" w:rsidRDefault="00801B5C" w:rsidP="00801B5C">
            <w:pPr>
              <w:pStyle w:val="Code"/>
              <w:rPr>
                <w:lang w:val="id-ID"/>
              </w:rPr>
            </w:pPr>
            <w:r w:rsidRPr="00FD40C3">
              <w:rPr>
                <w:lang w:val="id-ID"/>
              </w:rPr>
              <w:t xml:space="preserve">    },</w:t>
            </w:r>
          </w:p>
          <w:p w14:paraId="3A34126C" w14:textId="77777777" w:rsidR="00801B5C" w:rsidRPr="00FD40C3" w:rsidRDefault="00801B5C" w:rsidP="00801B5C">
            <w:pPr>
              <w:pStyle w:val="Code"/>
              <w:rPr>
                <w:lang w:val="id-ID"/>
              </w:rPr>
            </w:pPr>
            <w:r w:rsidRPr="00FD40C3">
              <w:rPr>
                <w:lang w:val="id-ID"/>
              </w:rPr>
              <w:t xml:space="preserve">    "accepts": {</w:t>
            </w:r>
          </w:p>
          <w:p w14:paraId="7AB399BD" w14:textId="77777777" w:rsidR="00801B5C" w:rsidRPr="00FD40C3" w:rsidRDefault="00801B5C" w:rsidP="00801B5C">
            <w:pPr>
              <w:pStyle w:val="Code"/>
              <w:rPr>
                <w:lang w:val="id-ID"/>
              </w:rPr>
            </w:pPr>
            <w:r w:rsidRPr="00FD40C3">
              <w:rPr>
                <w:lang w:val="id-ID"/>
              </w:rPr>
              <w:t xml:space="preserve">      "version": "1.3.8",</w:t>
            </w:r>
          </w:p>
          <w:p w14:paraId="571DE610" w14:textId="77777777" w:rsidR="00801B5C" w:rsidRPr="00FD40C3" w:rsidRDefault="00801B5C" w:rsidP="00801B5C">
            <w:pPr>
              <w:pStyle w:val="Code"/>
              <w:rPr>
                <w:lang w:val="id-ID"/>
              </w:rPr>
            </w:pPr>
            <w:r w:rsidRPr="00FD40C3">
              <w:rPr>
                <w:lang w:val="id-ID"/>
              </w:rPr>
              <w:t xml:space="preserve">      "resolved": "https://registry.npmjs.org/accepts/-/accepts-1.3.8.tgz",</w:t>
            </w:r>
          </w:p>
          <w:p w14:paraId="310FDE23" w14:textId="77777777" w:rsidR="00801B5C" w:rsidRPr="00FD40C3" w:rsidRDefault="00801B5C" w:rsidP="00801B5C">
            <w:pPr>
              <w:pStyle w:val="Code"/>
              <w:rPr>
                <w:lang w:val="id-ID"/>
              </w:rPr>
            </w:pPr>
            <w:r w:rsidRPr="00FD40C3">
              <w:rPr>
                <w:lang w:val="id-ID"/>
              </w:rPr>
              <w:t xml:space="preserve">      "integrity": "sha512-PYAthTa2m2VKxuvSD3DPC/Gy+U+sOA1LAuT8mkmRuvw+NACSaeXEQ+NHcVF7rONl6qcaxV3Uuemwawk+7+SJLw==",</w:t>
            </w:r>
          </w:p>
          <w:p w14:paraId="48C9B4E3" w14:textId="77777777" w:rsidR="00801B5C" w:rsidRPr="00FD40C3" w:rsidRDefault="00801B5C" w:rsidP="00801B5C">
            <w:pPr>
              <w:pStyle w:val="Code"/>
              <w:rPr>
                <w:lang w:val="id-ID"/>
              </w:rPr>
            </w:pPr>
            <w:r w:rsidRPr="00FD40C3">
              <w:rPr>
                <w:lang w:val="id-ID"/>
              </w:rPr>
              <w:t xml:space="preserve">      "requires": {</w:t>
            </w:r>
          </w:p>
          <w:p w14:paraId="7D2D4FF0" w14:textId="77777777" w:rsidR="00801B5C" w:rsidRPr="00FD40C3" w:rsidRDefault="00801B5C" w:rsidP="00801B5C">
            <w:pPr>
              <w:pStyle w:val="Code"/>
              <w:rPr>
                <w:lang w:val="id-ID"/>
              </w:rPr>
            </w:pPr>
            <w:r w:rsidRPr="00FD40C3">
              <w:rPr>
                <w:lang w:val="id-ID"/>
              </w:rPr>
              <w:t xml:space="preserve">        "mime-types": "~2.1.34",</w:t>
            </w:r>
          </w:p>
          <w:p w14:paraId="4E60A478" w14:textId="77777777" w:rsidR="00801B5C" w:rsidRPr="00FD40C3" w:rsidRDefault="00801B5C" w:rsidP="00801B5C">
            <w:pPr>
              <w:pStyle w:val="Code"/>
              <w:rPr>
                <w:lang w:val="id-ID"/>
              </w:rPr>
            </w:pPr>
            <w:r w:rsidRPr="00FD40C3">
              <w:rPr>
                <w:lang w:val="id-ID"/>
              </w:rPr>
              <w:t xml:space="preserve">        "negotiator": "0.6.3"</w:t>
            </w:r>
          </w:p>
          <w:p w14:paraId="6C927A37" w14:textId="77777777" w:rsidR="00801B5C" w:rsidRPr="00FD40C3" w:rsidRDefault="00801B5C" w:rsidP="00801B5C">
            <w:pPr>
              <w:pStyle w:val="Code"/>
              <w:rPr>
                <w:lang w:val="id-ID"/>
              </w:rPr>
            </w:pPr>
            <w:r w:rsidRPr="00FD40C3">
              <w:rPr>
                <w:lang w:val="id-ID"/>
              </w:rPr>
              <w:t xml:space="preserve">      }</w:t>
            </w:r>
          </w:p>
          <w:p w14:paraId="4A677C07" w14:textId="77777777" w:rsidR="00801B5C" w:rsidRPr="00FD40C3" w:rsidRDefault="00801B5C" w:rsidP="00801B5C">
            <w:pPr>
              <w:pStyle w:val="Code"/>
              <w:rPr>
                <w:lang w:val="id-ID"/>
              </w:rPr>
            </w:pPr>
            <w:r w:rsidRPr="00FD40C3">
              <w:rPr>
                <w:lang w:val="id-ID"/>
              </w:rPr>
              <w:t xml:space="preserve">    },</w:t>
            </w:r>
          </w:p>
          <w:p w14:paraId="7F0DEFAE" w14:textId="77777777" w:rsidR="00801B5C" w:rsidRPr="00FD40C3" w:rsidRDefault="00801B5C" w:rsidP="00801B5C">
            <w:pPr>
              <w:pStyle w:val="Code"/>
              <w:rPr>
                <w:lang w:val="id-ID"/>
              </w:rPr>
            </w:pPr>
            <w:r w:rsidRPr="00FD40C3">
              <w:rPr>
                <w:lang w:val="id-ID"/>
              </w:rPr>
              <w:t xml:space="preserve">    "ansi-regex": {</w:t>
            </w:r>
          </w:p>
          <w:p w14:paraId="54B0EFEE" w14:textId="77777777" w:rsidR="00801B5C" w:rsidRPr="00FD40C3" w:rsidRDefault="00801B5C" w:rsidP="00801B5C">
            <w:pPr>
              <w:pStyle w:val="Code"/>
              <w:rPr>
                <w:lang w:val="id-ID"/>
              </w:rPr>
            </w:pPr>
            <w:r w:rsidRPr="00FD40C3">
              <w:rPr>
                <w:lang w:val="id-ID"/>
              </w:rPr>
              <w:t xml:space="preserve">      "version": "5.0.1",</w:t>
            </w:r>
          </w:p>
          <w:p w14:paraId="22F151E8" w14:textId="77777777" w:rsidR="00801B5C" w:rsidRPr="00FD40C3" w:rsidRDefault="00801B5C" w:rsidP="00801B5C">
            <w:pPr>
              <w:pStyle w:val="Code"/>
              <w:rPr>
                <w:lang w:val="id-ID"/>
              </w:rPr>
            </w:pPr>
            <w:r w:rsidRPr="00FD40C3">
              <w:rPr>
                <w:lang w:val="id-ID"/>
              </w:rPr>
              <w:t xml:space="preserve">      "resolved": "https://registry.npmjs.org/ansi-regex/-/ansi-regex-5.0.1.tgz",</w:t>
            </w:r>
          </w:p>
          <w:p w14:paraId="1EDFFFF5" w14:textId="77777777" w:rsidR="00801B5C" w:rsidRPr="00FD40C3" w:rsidRDefault="00801B5C" w:rsidP="00801B5C">
            <w:pPr>
              <w:pStyle w:val="Code"/>
              <w:rPr>
                <w:lang w:val="id-ID"/>
              </w:rPr>
            </w:pPr>
            <w:r w:rsidRPr="00FD40C3">
              <w:rPr>
                <w:lang w:val="id-ID"/>
              </w:rPr>
              <w:t xml:space="preserve">      "integrity": "sha512-quJQXlTSUGL2LH9SUXo8VwsY4soanhgo6LNSm84E1LBcE8s3O0wpdiRzyR9z/ZZJMlMWv37qOOb9pdJlMUEKFQ=="</w:t>
            </w:r>
          </w:p>
          <w:p w14:paraId="126B2935" w14:textId="77777777" w:rsidR="00801B5C" w:rsidRPr="00FD40C3" w:rsidRDefault="00801B5C" w:rsidP="00801B5C">
            <w:pPr>
              <w:pStyle w:val="Code"/>
              <w:rPr>
                <w:lang w:val="id-ID"/>
              </w:rPr>
            </w:pPr>
            <w:r w:rsidRPr="00FD40C3">
              <w:rPr>
                <w:lang w:val="id-ID"/>
              </w:rPr>
              <w:t xml:space="preserve">    },</w:t>
            </w:r>
          </w:p>
          <w:p w14:paraId="34188982" w14:textId="77777777" w:rsidR="00801B5C" w:rsidRPr="00FD40C3" w:rsidRDefault="00801B5C" w:rsidP="00801B5C">
            <w:pPr>
              <w:pStyle w:val="Code"/>
              <w:rPr>
                <w:lang w:val="id-ID"/>
              </w:rPr>
            </w:pPr>
            <w:r w:rsidRPr="00FD40C3">
              <w:rPr>
                <w:lang w:val="id-ID"/>
              </w:rPr>
              <w:t xml:space="preserve">    "ansi-styles": {</w:t>
            </w:r>
          </w:p>
          <w:p w14:paraId="2C5FFCFF" w14:textId="77777777" w:rsidR="00801B5C" w:rsidRPr="00FD40C3" w:rsidRDefault="00801B5C" w:rsidP="00801B5C">
            <w:pPr>
              <w:pStyle w:val="Code"/>
              <w:rPr>
                <w:lang w:val="id-ID"/>
              </w:rPr>
            </w:pPr>
            <w:r w:rsidRPr="00FD40C3">
              <w:rPr>
                <w:lang w:val="id-ID"/>
              </w:rPr>
              <w:t xml:space="preserve">      "version": "4.3.0",</w:t>
            </w:r>
          </w:p>
          <w:p w14:paraId="79798206" w14:textId="77777777" w:rsidR="00801B5C" w:rsidRPr="00FD40C3" w:rsidRDefault="00801B5C" w:rsidP="00801B5C">
            <w:pPr>
              <w:pStyle w:val="Code"/>
              <w:rPr>
                <w:lang w:val="id-ID"/>
              </w:rPr>
            </w:pPr>
            <w:r w:rsidRPr="00FD40C3">
              <w:rPr>
                <w:lang w:val="id-ID"/>
              </w:rPr>
              <w:t xml:space="preserve">      "resolved": "https://registry.npmjs.org/ansi-styles/-/ansi-styles-4.3.0.tgz",</w:t>
            </w:r>
          </w:p>
          <w:p w14:paraId="457E13A5" w14:textId="77777777" w:rsidR="00801B5C" w:rsidRPr="00FD40C3" w:rsidRDefault="00801B5C" w:rsidP="00801B5C">
            <w:pPr>
              <w:pStyle w:val="Code"/>
              <w:rPr>
                <w:lang w:val="id-ID"/>
              </w:rPr>
            </w:pPr>
            <w:r w:rsidRPr="00FD40C3">
              <w:rPr>
                <w:lang w:val="id-ID"/>
              </w:rPr>
              <w:t xml:space="preserve">      "integrity": "sha512-zbB9rCJAT1rbjiVDb2hqKFHNYLxgtk8NURxZ3IZwD3F6NtxbXZQCnnSi1Lkx+IDohdPlFp222wVALIheZJQSEg==",</w:t>
            </w:r>
          </w:p>
          <w:p w14:paraId="10C47756" w14:textId="77777777" w:rsidR="00801B5C" w:rsidRPr="00FD40C3" w:rsidRDefault="00801B5C" w:rsidP="00801B5C">
            <w:pPr>
              <w:pStyle w:val="Code"/>
              <w:rPr>
                <w:lang w:val="id-ID"/>
              </w:rPr>
            </w:pPr>
            <w:r w:rsidRPr="00FD40C3">
              <w:rPr>
                <w:lang w:val="id-ID"/>
              </w:rPr>
              <w:t xml:space="preserve">      "requires": {</w:t>
            </w:r>
          </w:p>
          <w:p w14:paraId="5C22E247" w14:textId="77777777" w:rsidR="00801B5C" w:rsidRPr="00FD40C3" w:rsidRDefault="00801B5C" w:rsidP="00801B5C">
            <w:pPr>
              <w:pStyle w:val="Code"/>
              <w:rPr>
                <w:lang w:val="id-ID"/>
              </w:rPr>
            </w:pPr>
            <w:r w:rsidRPr="00FD40C3">
              <w:rPr>
                <w:lang w:val="id-ID"/>
              </w:rPr>
              <w:t xml:space="preserve">        "color-convert": "^2.0.1"</w:t>
            </w:r>
          </w:p>
          <w:p w14:paraId="414F94EF" w14:textId="77777777" w:rsidR="00801B5C" w:rsidRPr="00FD40C3" w:rsidRDefault="00801B5C" w:rsidP="00801B5C">
            <w:pPr>
              <w:pStyle w:val="Code"/>
              <w:rPr>
                <w:lang w:val="id-ID"/>
              </w:rPr>
            </w:pPr>
            <w:r w:rsidRPr="00FD40C3">
              <w:rPr>
                <w:lang w:val="id-ID"/>
              </w:rPr>
              <w:t xml:space="preserve">      }</w:t>
            </w:r>
          </w:p>
          <w:p w14:paraId="2511782E" w14:textId="77777777" w:rsidR="00801B5C" w:rsidRPr="00FD40C3" w:rsidRDefault="00801B5C" w:rsidP="00801B5C">
            <w:pPr>
              <w:pStyle w:val="Code"/>
              <w:rPr>
                <w:lang w:val="id-ID"/>
              </w:rPr>
            </w:pPr>
            <w:r w:rsidRPr="00FD40C3">
              <w:rPr>
                <w:lang w:val="id-ID"/>
              </w:rPr>
              <w:t xml:space="preserve">    },</w:t>
            </w:r>
          </w:p>
          <w:p w14:paraId="2A3C5102" w14:textId="77777777" w:rsidR="00801B5C" w:rsidRPr="00FD40C3" w:rsidRDefault="00801B5C" w:rsidP="00801B5C">
            <w:pPr>
              <w:pStyle w:val="Code"/>
              <w:rPr>
                <w:lang w:val="id-ID"/>
              </w:rPr>
            </w:pPr>
            <w:r w:rsidRPr="00FD40C3">
              <w:rPr>
                <w:lang w:val="id-ID"/>
              </w:rPr>
              <w:t xml:space="preserve">    "anymatch": {</w:t>
            </w:r>
          </w:p>
          <w:p w14:paraId="66FC7A76" w14:textId="77777777" w:rsidR="00801B5C" w:rsidRPr="00FD40C3" w:rsidRDefault="00801B5C" w:rsidP="00801B5C">
            <w:pPr>
              <w:pStyle w:val="Code"/>
              <w:rPr>
                <w:lang w:val="id-ID"/>
              </w:rPr>
            </w:pPr>
            <w:r w:rsidRPr="00FD40C3">
              <w:rPr>
                <w:lang w:val="id-ID"/>
              </w:rPr>
              <w:t xml:space="preserve">      "version": "3.1.3",</w:t>
            </w:r>
          </w:p>
          <w:p w14:paraId="7EF2FEAB" w14:textId="77777777" w:rsidR="00801B5C" w:rsidRPr="00FD40C3" w:rsidRDefault="00801B5C" w:rsidP="00801B5C">
            <w:pPr>
              <w:pStyle w:val="Code"/>
              <w:rPr>
                <w:lang w:val="id-ID"/>
              </w:rPr>
            </w:pPr>
            <w:r w:rsidRPr="00FD40C3">
              <w:rPr>
                <w:lang w:val="id-ID"/>
              </w:rPr>
              <w:t xml:space="preserve">      "resolved": "https://registry.npmjs.org/anymatch/-/anymatch-3.1.3.tgz",</w:t>
            </w:r>
          </w:p>
          <w:p w14:paraId="4B20E559" w14:textId="77777777" w:rsidR="00801B5C" w:rsidRPr="00FD40C3" w:rsidRDefault="00801B5C" w:rsidP="00801B5C">
            <w:pPr>
              <w:pStyle w:val="Code"/>
              <w:rPr>
                <w:lang w:val="id-ID"/>
              </w:rPr>
            </w:pPr>
            <w:r w:rsidRPr="00FD40C3">
              <w:rPr>
                <w:lang w:val="id-ID"/>
              </w:rPr>
              <w:t xml:space="preserve">      "integrity": "sha512-KMReFUr0B4t+D+OBkjR3KYqvocp2XaSzO55UcB6mgQMd3KbcE+mWTyvVV7D/zsdEbNnV6acZUutkiHQXvTr1Rw==",</w:t>
            </w:r>
          </w:p>
          <w:p w14:paraId="480B71A8" w14:textId="77777777" w:rsidR="00801B5C" w:rsidRPr="00FD40C3" w:rsidRDefault="00801B5C" w:rsidP="00801B5C">
            <w:pPr>
              <w:pStyle w:val="Code"/>
              <w:rPr>
                <w:lang w:val="id-ID"/>
              </w:rPr>
            </w:pPr>
            <w:r w:rsidRPr="00FD40C3">
              <w:rPr>
                <w:lang w:val="id-ID"/>
              </w:rPr>
              <w:t xml:space="preserve">      "requires": {</w:t>
            </w:r>
          </w:p>
          <w:p w14:paraId="7A140A34" w14:textId="77777777" w:rsidR="00801B5C" w:rsidRPr="00FD40C3" w:rsidRDefault="00801B5C" w:rsidP="00801B5C">
            <w:pPr>
              <w:pStyle w:val="Code"/>
              <w:rPr>
                <w:lang w:val="id-ID"/>
              </w:rPr>
            </w:pPr>
            <w:r w:rsidRPr="00FD40C3">
              <w:rPr>
                <w:lang w:val="id-ID"/>
              </w:rPr>
              <w:t xml:space="preserve">        "normalize-path": "^3.0.0",</w:t>
            </w:r>
          </w:p>
          <w:p w14:paraId="6DD8545D" w14:textId="77777777" w:rsidR="00801B5C" w:rsidRPr="00FD40C3" w:rsidRDefault="00801B5C" w:rsidP="00801B5C">
            <w:pPr>
              <w:pStyle w:val="Code"/>
              <w:rPr>
                <w:lang w:val="id-ID"/>
              </w:rPr>
            </w:pPr>
            <w:r w:rsidRPr="00FD40C3">
              <w:rPr>
                <w:lang w:val="id-ID"/>
              </w:rPr>
              <w:t xml:space="preserve">        "picomatch": "^2.0.4"</w:t>
            </w:r>
          </w:p>
          <w:p w14:paraId="1F296E25" w14:textId="77777777" w:rsidR="00801B5C" w:rsidRPr="00FD40C3" w:rsidRDefault="00801B5C" w:rsidP="00801B5C">
            <w:pPr>
              <w:pStyle w:val="Code"/>
              <w:rPr>
                <w:lang w:val="id-ID"/>
              </w:rPr>
            </w:pPr>
            <w:r w:rsidRPr="00FD40C3">
              <w:rPr>
                <w:lang w:val="id-ID"/>
              </w:rPr>
              <w:t xml:space="preserve">      }</w:t>
            </w:r>
          </w:p>
          <w:p w14:paraId="13734CBF" w14:textId="77777777" w:rsidR="00801B5C" w:rsidRPr="00FD40C3" w:rsidRDefault="00801B5C" w:rsidP="00801B5C">
            <w:pPr>
              <w:pStyle w:val="Code"/>
              <w:rPr>
                <w:lang w:val="id-ID"/>
              </w:rPr>
            </w:pPr>
            <w:r w:rsidRPr="00FD40C3">
              <w:rPr>
                <w:lang w:val="id-ID"/>
              </w:rPr>
              <w:lastRenderedPageBreak/>
              <w:t xml:space="preserve">    },</w:t>
            </w:r>
          </w:p>
          <w:p w14:paraId="495403EB" w14:textId="77777777" w:rsidR="00801B5C" w:rsidRPr="00FD40C3" w:rsidRDefault="00801B5C" w:rsidP="00801B5C">
            <w:pPr>
              <w:pStyle w:val="Code"/>
              <w:rPr>
                <w:lang w:val="id-ID"/>
              </w:rPr>
            </w:pPr>
            <w:r w:rsidRPr="00FD40C3">
              <w:rPr>
                <w:lang w:val="id-ID"/>
              </w:rPr>
              <w:t xml:space="preserve">    "append-field": {</w:t>
            </w:r>
          </w:p>
          <w:p w14:paraId="3727219E" w14:textId="77777777" w:rsidR="00801B5C" w:rsidRPr="00FD40C3" w:rsidRDefault="00801B5C" w:rsidP="00801B5C">
            <w:pPr>
              <w:pStyle w:val="Code"/>
              <w:rPr>
                <w:lang w:val="id-ID"/>
              </w:rPr>
            </w:pPr>
            <w:r w:rsidRPr="00FD40C3">
              <w:rPr>
                <w:lang w:val="id-ID"/>
              </w:rPr>
              <w:t xml:space="preserve">      "version": "1.0.0",</w:t>
            </w:r>
          </w:p>
          <w:p w14:paraId="73417CAB" w14:textId="77777777" w:rsidR="00801B5C" w:rsidRPr="00FD40C3" w:rsidRDefault="00801B5C" w:rsidP="00801B5C">
            <w:pPr>
              <w:pStyle w:val="Code"/>
              <w:rPr>
                <w:lang w:val="id-ID"/>
              </w:rPr>
            </w:pPr>
            <w:r w:rsidRPr="00FD40C3">
              <w:rPr>
                <w:lang w:val="id-ID"/>
              </w:rPr>
              <w:t xml:space="preserve">      "resolved": "https://registry.npmjs.org/append-field/-/append-field-1.0.0.tgz",</w:t>
            </w:r>
          </w:p>
          <w:p w14:paraId="325896E5" w14:textId="77777777" w:rsidR="00801B5C" w:rsidRPr="00FD40C3" w:rsidRDefault="00801B5C" w:rsidP="00801B5C">
            <w:pPr>
              <w:pStyle w:val="Code"/>
              <w:rPr>
                <w:lang w:val="id-ID"/>
              </w:rPr>
            </w:pPr>
            <w:r w:rsidRPr="00FD40C3">
              <w:rPr>
                <w:lang w:val="id-ID"/>
              </w:rPr>
              <w:t xml:space="preserve">      "integrity": "sha512-klpgFSWLW1ZEs8svjfb7g4qWY0YS5imI82dTg+QahUvJ8YqAY0P10Uk8tTyh9ZGuYEZEMaeJYCF5BFuX552hsw=="</w:t>
            </w:r>
          </w:p>
          <w:p w14:paraId="0BA1A2E4" w14:textId="77777777" w:rsidR="00801B5C" w:rsidRPr="00FD40C3" w:rsidRDefault="00801B5C" w:rsidP="00801B5C">
            <w:pPr>
              <w:pStyle w:val="Code"/>
              <w:rPr>
                <w:lang w:val="id-ID"/>
              </w:rPr>
            </w:pPr>
            <w:r w:rsidRPr="00FD40C3">
              <w:rPr>
                <w:lang w:val="id-ID"/>
              </w:rPr>
              <w:t xml:space="preserve">    },</w:t>
            </w:r>
          </w:p>
          <w:p w14:paraId="52F2B42F" w14:textId="77777777" w:rsidR="00801B5C" w:rsidRPr="00FD40C3" w:rsidRDefault="00801B5C" w:rsidP="00801B5C">
            <w:pPr>
              <w:pStyle w:val="Code"/>
              <w:rPr>
                <w:lang w:val="id-ID"/>
              </w:rPr>
            </w:pPr>
            <w:r w:rsidRPr="00FD40C3">
              <w:rPr>
                <w:lang w:val="id-ID"/>
              </w:rPr>
              <w:t xml:space="preserve">    "array-flatten": {</w:t>
            </w:r>
          </w:p>
          <w:p w14:paraId="43F7411F" w14:textId="77777777" w:rsidR="00801B5C" w:rsidRPr="00FD40C3" w:rsidRDefault="00801B5C" w:rsidP="00801B5C">
            <w:pPr>
              <w:pStyle w:val="Code"/>
              <w:rPr>
                <w:lang w:val="id-ID"/>
              </w:rPr>
            </w:pPr>
            <w:r w:rsidRPr="00FD40C3">
              <w:rPr>
                <w:lang w:val="id-ID"/>
              </w:rPr>
              <w:t xml:space="preserve">      "version": "1.1.1",</w:t>
            </w:r>
          </w:p>
          <w:p w14:paraId="7F8A1820" w14:textId="77777777" w:rsidR="00801B5C" w:rsidRPr="00FD40C3" w:rsidRDefault="00801B5C" w:rsidP="00801B5C">
            <w:pPr>
              <w:pStyle w:val="Code"/>
              <w:rPr>
                <w:lang w:val="id-ID"/>
              </w:rPr>
            </w:pPr>
            <w:r w:rsidRPr="00FD40C3">
              <w:rPr>
                <w:lang w:val="id-ID"/>
              </w:rPr>
              <w:t xml:space="preserve">      "resolved": "https://registry.npmjs.org/array-flatten/-/array-flatten-1.1.1.tgz",</w:t>
            </w:r>
          </w:p>
          <w:p w14:paraId="6FCC89F8" w14:textId="77777777" w:rsidR="00801B5C" w:rsidRPr="00FD40C3" w:rsidRDefault="00801B5C" w:rsidP="00801B5C">
            <w:pPr>
              <w:pStyle w:val="Code"/>
              <w:rPr>
                <w:lang w:val="id-ID"/>
              </w:rPr>
            </w:pPr>
            <w:r w:rsidRPr="00FD40C3">
              <w:rPr>
                <w:lang w:val="id-ID"/>
              </w:rPr>
              <w:t xml:space="preserve">      "integrity": "sha512-PCVAQswWemu6UdxsDFFX/+gVeYqKAod3D3UVm91jHwynguOwAvYPhx8nNlM++NqRcK6CxxpUafjmhIdKiHibqg=="</w:t>
            </w:r>
          </w:p>
          <w:p w14:paraId="14D5E329" w14:textId="77777777" w:rsidR="00801B5C" w:rsidRPr="00FD40C3" w:rsidRDefault="00801B5C" w:rsidP="00801B5C">
            <w:pPr>
              <w:pStyle w:val="Code"/>
              <w:rPr>
                <w:lang w:val="id-ID"/>
              </w:rPr>
            </w:pPr>
            <w:r w:rsidRPr="00FD40C3">
              <w:rPr>
                <w:lang w:val="id-ID"/>
              </w:rPr>
              <w:t xml:space="preserve">    },</w:t>
            </w:r>
          </w:p>
          <w:p w14:paraId="6C785D4E" w14:textId="77777777" w:rsidR="00801B5C" w:rsidRPr="00FD40C3" w:rsidRDefault="00801B5C" w:rsidP="00801B5C">
            <w:pPr>
              <w:pStyle w:val="Code"/>
              <w:rPr>
                <w:lang w:val="id-ID"/>
              </w:rPr>
            </w:pPr>
            <w:r w:rsidRPr="00FD40C3">
              <w:rPr>
                <w:lang w:val="id-ID"/>
              </w:rPr>
              <w:t xml:space="preserve">    "asap": {</w:t>
            </w:r>
          </w:p>
          <w:p w14:paraId="60A06921" w14:textId="77777777" w:rsidR="00801B5C" w:rsidRPr="00FD40C3" w:rsidRDefault="00801B5C" w:rsidP="00801B5C">
            <w:pPr>
              <w:pStyle w:val="Code"/>
              <w:rPr>
                <w:lang w:val="id-ID"/>
              </w:rPr>
            </w:pPr>
            <w:r w:rsidRPr="00FD40C3">
              <w:rPr>
                <w:lang w:val="id-ID"/>
              </w:rPr>
              <w:t xml:space="preserve">      "version": "2.0.6",</w:t>
            </w:r>
          </w:p>
          <w:p w14:paraId="04EDF122" w14:textId="77777777" w:rsidR="00801B5C" w:rsidRPr="00FD40C3" w:rsidRDefault="00801B5C" w:rsidP="00801B5C">
            <w:pPr>
              <w:pStyle w:val="Code"/>
              <w:rPr>
                <w:lang w:val="id-ID"/>
              </w:rPr>
            </w:pPr>
            <w:r w:rsidRPr="00FD40C3">
              <w:rPr>
                <w:lang w:val="id-ID"/>
              </w:rPr>
              <w:t xml:space="preserve">      "resolved": "https://registry.npmjs.org/asap/-/asap-2.0.6.tgz",</w:t>
            </w:r>
          </w:p>
          <w:p w14:paraId="3748462C" w14:textId="77777777" w:rsidR="00801B5C" w:rsidRPr="00FD40C3" w:rsidRDefault="00801B5C" w:rsidP="00801B5C">
            <w:pPr>
              <w:pStyle w:val="Code"/>
              <w:rPr>
                <w:lang w:val="id-ID"/>
              </w:rPr>
            </w:pPr>
            <w:r w:rsidRPr="00FD40C3">
              <w:rPr>
                <w:lang w:val="id-ID"/>
              </w:rPr>
              <w:t xml:space="preserve">      "integrity": "sha512-BSHWgDSAiKs50o2Re8ppvp3seVHXSRM44cdSsT9FfNEUUZLOGWVCsiWaRPWM1Znn+mqZ1OfVZ3z3DWEzSp7hRA=="</w:t>
            </w:r>
          </w:p>
          <w:p w14:paraId="6AB8CEE3" w14:textId="77777777" w:rsidR="00801B5C" w:rsidRPr="00FD40C3" w:rsidRDefault="00801B5C" w:rsidP="00801B5C">
            <w:pPr>
              <w:pStyle w:val="Code"/>
              <w:rPr>
                <w:lang w:val="id-ID"/>
              </w:rPr>
            </w:pPr>
            <w:r w:rsidRPr="00FD40C3">
              <w:rPr>
                <w:lang w:val="id-ID"/>
              </w:rPr>
              <w:t xml:space="preserve">    },</w:t>
            </w:r>
          </w:p>
          <w:p w14:paraId="4EE5D08D" w14:textId="77777777" w:rsidR="00801B5C" w:rsidRPr="00FD40C3" w:rsidRDefault="00801B5C" w:rsidP="00801B5C">
            <w:pPr>
              <w:pStyle w:val="Code"/>
              <w:rPr>
                <w:lang w:val="id-ID"/>
              </w:rPr>
            </w:pPr>
            <w:r w:rsidRPr="00FD40C3">
              <w:rPr>
                <w:lang w:val="id-ID"/>
              </w:rPr>
              <w:t xml:space="preserve">    "async": {</w:t>
            </w:r>
          </w:p>
          <w:p w14:paraId="617E9540" w14:textId="77777777" w:rsidR="00801B5C" w:rsidRPr="00FD40C3" w:rsidRDefault="00801B5C" w:rsidP="00801B5C">
            <w:pPr>
              <w:pStyle w:val="Code"/>
              <w:rPr>
                <w:lang w:val="id-ID"/>
              </w:rPr>
            </w:pPr>
            <w:r w:rsidRPr="00FD40C3">
              <w:rPr>
                <w:lang w:val="id-ID"/>
              </w:rPr>
              <w:t xml:space="preserve">      "version": "3.2.4",</w:t>
            </w:r>
          </w:p>
          <w:p w14:paraId="5030A4E5" w14:textId="77777777" w:rsidR="00801B5C" w:rsidRPr="00FD40C3" w:rsidRDefault="00801B5C" w:rsidP="00801B5C">
            <w:pPr>
              <w:pStyle w:val="Code"/>
              <w:rPr>
                <w:lang w:val="id-ID"/>
              </w:rPr>
            </w:pPr>
            <w:r w:rsidRPr="00FD40C3">
              <w:rPr>
                <w:lang w:val="id-ID"/>
              </w:rPr>
              <w:t xml:space="preserve">      "resolved": "https://registry.npmjs.org/async/-/async-3.2.4.tgz",</w:t>
            </w:r>
          </w:p>
          <w:p w14:paraId="7532CD90" w14:textId="77777777" w:rsidR="00801B5C" w:rsidRPr="00FD40C3" w:rsidRDefault="00801B5C" w:rsidP="00801B5C">
            <w:pPr>
              <w:pStyle w:val="Code"/>
              <w:rPr>
                <w:lang w:val="id-ID"/>
              </w:rPr>
            </w:pPr>
            <w:r w:rsidRPr="00FD40C3">
              <w:rPr>
                <w:lang w:val="id-ID"/>
              </w:rPr>
              <w:t xml:space="preserve">      "integrity": "sha512-iAB+JbDEGXhyIUavoDl9WP/Jj106Kz9DEn1DPgYw5ruDn0e3Wgi3sKFm55sASdGBNOQB8F59d9qQ7deqrHA8wQ=="</w:t>
            </w:r>
          </w:p>
          <w:p w14:paraId="39050E7D" w14:textId="77777777" w:rsidR="00801B5C" w:rsidRPr="00FD40C3" w:rsidRDefault="00801B5C" w:rsidP="00801B5C">
            <w:pPr>
              <w:pStyle w:val="Code"/>
              <w:rPr>
                <w:lang w:val="id-ID"/>
              </w:rPr>
            </w:pPr>
            <w:r w:rsidRPr="00FD40C3">
              <w:rPr>
                <w:lang w:val="id-ID"/>
              </w:rPr>
              <w:t xml:space="preserve">    },</w:t>
            </w:r>
          </w:p>
          <w:p w14:paraId="1209B0F2" w14:textId="77777777" w:rsidR="00801B5C" w:rsidRPr="00FD40C3" w:rsidRDefault="00801B5C" w:rsidP="00801B5C">
            <w:pPr>
              <w:pStyle w:val="Code"/>
              <w:rPr>
                <w:lang w:val="id-ID"/>
              </w:rPr>
            </w:pPr>
            <w:r w:rsidRPr="00FD40C3">
              <w:rPr>
                <w:lang w:val="id-ID"/>
              </w:rPr>
              <w:t xml:space="preserve">    "axios": {</w:t>
            </w:r>
          </w:p>
          <w:p w14:paraId="18D5FE19" w14:textId="77777777" w:rsidR="00801B5C" w:rsidRPr="00FD40C3" w:rsidRDefault="00801B5C" w:rsidP="00801B5C">
            <w:pPr>
              <w:pStyle w:val="Code"/>
              <w:rPr>
                <w:lang w:val="id-ID"/>
              </w:rPr>
            </w:pPr>
            <w:r w:rsidRPr="00FD40C3">
              <w:rPr>
                <w:lang w:val="id-ID"/>
              </w:rPr>
              <w:t xml:space="preserve">      "version": "0.21.4",</w:t>
            </w:r>
          </w:p>
          <w:p w14:paraId="6481B1D0" w14:textId="77777777" w:rsidR="00801B5C" w:rsidRPr="00FD40C3" w:rsidRDefault="00801B5C" w:rsidP="00801B5C">
            <w:pPr>
              <w:pStyle w:val="Code"/>
              <w:rPr>
                <w:lang w:val="id-ID"/>
              </w:rPr>
            </w:pPr>
            <w:r w:rsidRPr="00FD40C3">
              <w:rPr>
                <w:lang w:val="id-ID"/>
              </w:rPr>
              <w:t xml:space="preserve">      "resolved": "https://registry.npmjs.org/axios/-/axios-0.21.4.tgz",</w:t>
            </w:r>
          </w:p>
          <w:p w14:paraId="5E8F6342" w14:textId="77777777" w:rsidR="00801B5C" w:rsidRPr="00FD40C3" w:rsidRDefault="00801B5C" w:rsidP="00801B5C">
            <w:pPr>
              <w:pStyle w:val="Code"/>
              <w:rPr>
                <w:lang w:val="id-ID"/>
              </w:rPr>
            </w:pPr>
            <w:r w:rsidRPr="00FD40C3">
              <w:rPr>
                <w:lang w:val="id-ID"/>
              </w:rPr>
              <w:t xml:space="preserve">      "integrity": "sha512-ut5vewkiu8jjGBdqpM44XxjuCjq9LAKeHVmoVfHVzy8eHgxxq8SbAVQNovDA8mVi05kP0Ea/n/UzcSHcTJQfNg==",</w:t>
            </w:r>
          </w:p>
          <w:p w14:paraId="3DDFCDFE" w14:textId="77777777" w:rsidR="00801B5C" w:rsidRPr="00FD40C3" w:rsidRDefault="00801B5C" w:rsidP="00801B5C">
            <w:pPr>
              <w:pStyle w:val="Code"/>
              <w:rPr>
                <w:lang w:val="id-ID"/>
              </w:rPr>
            </w:pPr>
            <w:r w:rsidRPr="00FD40C3">
              <w:rPr>
                <w:lang w:val="id-ID"/>
              </w:rPr>
              <w:t xml:space="preserve">      "requires": {</w:t>
            </w:r>
          </w:p>
          <w:p w14:paraId="4DEE5C25" w14:textId="77777777" w:rsidR="00801B5C" w:rsidRPr="00FD40C3" w:rsidRDefault="00801B5C" w:rsidP="00801B5C">
            <w:pPr>
              <w:pStyle w:val="Code"/>
              <w:rPr>
                <w:lang w:val="id-ID"/>
              </w:rPr>
            </w:pPr>
            <w:r w:rsidRPr="00FD40C3">
              <w:rPr>
                <w:lang w:val="id-ID"/>
              </w:rPr>
              <w:t xml:space="preserve">        "follow-redirects": "^1.14.0"</w:t>
            </w:r>
          </w:p>
          <w:p w14:paraId="4C51CD3C" w14:textId="77777777" w:rsidR="00801B5C" w:rsidRPr="00FD40C3" w:rsidRDefault="00801B5C" w:rsidP="00801B5C">
            <w:pPr>
              <w:pStyle w:val="Code"/>
              <w:rPr>
                <w:lang w:val="id-ID"/>
              </w:rPr>
            </w:pPr>
            <w:r w:rsidRPr="00FD40C3">
              <w:rPr>
                <w:lang w:val="id-ID"/>
              </w:rPr>
              <w:t xml:space="preserve">      }</w:t>
            </w:r>
          </w:p>
          <w:p w14:paraId="793B4FCF" w14:textId="77777777" w:rsidR="00801B5C" w:rsidRPr="00FD40C3" w:rsidRDefault="00801B5C" w:rsidP="00801B5C">
            <w:pPr>
              <w:pStyle w:val="Code"/>
              <w:rPr>
                <w:lang w:val="id-ID"/>
              </w:rPr>
            </w:pPr>
            <w:r w:rsidRPr="00FD40C3">
              <w:rPr>
                <w:lang w:val="id-ID"/>
              </w:rPr>
              <w:t xml:space="preserve">    },</w:t>
            </w:r>
          </w:p>
          <w:p w14:paraId="7371B04E" w14:textId="77777777" w:rsidR="00801B5C" w:rsidRPr="00FD40C3" w:rsidRDefault="00801B5C" w:rsidP="00801B5C">
            <w:pPr>
              <w:pStyle w:val="Code"/>
              <w:rPr>
                <w:lang w:val="id-ID"/>
              </w:rPr>
            </w:pPr>
            <w:r w:rsidRPr="00FD40C3">
              <w:rPr>
                <w:lang w:val="id-ID"/>
              </w:rPr>
              <w:t xml:space="preserve">    "balanced-match": {</w:t>
            </w:r>
          </w:p>
          <w:p w14:paraId="6B85A721" w14:textId="77777777" w:rsidR="00801B5C" w:rsidRPr="00FD40C3" w:rsidRDefault="00801B5C" w:rsidP="00801B5C">
            <w:pPr>
              <w:pStyle w:val="Code"/>
              <w:rPr>
                <w:lang w:val="id-ID"/>
              </w:rPr>
            </w:pPr>
            <w:r w:rsidRPr="00FD40C3">
              <w:rPr>
                <w:lang w:val="id-ID"/>
              </w:rPr>
              <w:t xml:space="preserve">      "version": "1.0.2",</w:t>
            </w:r>
          </w:p>
          <w:p w14:paraId="01699481" w14:textId="77777777" w:rsidR="00801B5C" w:rsidRPr="00FD40C3" w:rsidRDefault="00801B5C" w:rsidP="00801B5C">
            <w:pPr>
              <w:pStyle w:val="Code"/>
              <w:rPr>
                <w:lang w:val="id-ID"/>
              </w:rPr>
            </w:pPr>
            <w:r w:rsidRPr="00FD40C3">
              <w:rPr>
                <w:lang w:val="id-ID"/>
              </w:rPr>
              <w:t xml:space="preserve">      "resolved": "https://registry.npmjs.org/balanced-match/-/balanced-match-1.0.2.tgz",</w:t>
            </w:r>
          </w:p>
          <w:p w14:paraId="4A72C18D" w14:textId="77777777" w:rsidR="00801B5C" w:rsidRPr="00FD40C3" w:rsidRDefault="00801B5C" w:rsidP="00801B5C">
            <w:pPr>
              <w:pStyle w:val="Code"/>
              <w:rPr>
                <w:lang w:val="id-ID"/>
              </w:rPr>
            </w:pPr>
            <w:r w:rsidRPr="00FD40C3">
              <w:rPr>
                <w:lang w:val="id-ID"/>
              </w:rPr>
              <w:t xml:space="preserve">      "integrity": "sha512-3oSeUO0TMV67hN1AmbXsK4yaqU7tjiHlbxRDZOpH0KW9+CeX4bRAaX0Anxt0tx2MrpRpWwQaPwIlISEJhYU5Pw=="</w:t>
            </w:r>
          </w:p>
          <w:p w14:paraId="2F7809E7" w14:textId="77777777" w:rsidR="00801B5C" w:rsidRPr="00FD40C3" w:rsidRDefault="00801B5C" w:rsidP="00801B5C">
            <w:pPr>
              <w:pStyle w:val="Code"/>
              <w:rPr>
                <w:lang w:val="id-ID"/>
              </w:rPr>
            </w:pPr>
            <w:r w:rsidRPr="00FD40C3">
              <w:rPr>
                <w:lang w:val="id-ID"/>
              </w:rPr>
              <w:t xml:space="preserve">    },</w:t>
            </w:r>
          </w:p>
          <w:p w14:paraId="2B20B364" w14:textId="77777777" w:rsidR="00801B5C" w:rsidRPr="00FD40C3" w:rsidRDefault="00801B5C" w:rsidP="00801B5C">
            <w:pPr>
              <w:pStyle w:val="Code"/>
              <w:rPr>
                <w:lang w:val="id-ID"/>
              </w:rPr>
            </w:pPr>
            <w:r w:rsidRPr="00FD40C3">
              <w:rPr>
                <w:lang w:val="id-ID"/>
              </w:rPr>
              <w:t xml:space="preserve">    "binary-extensions": {</w:t>
            </w:r>
          </w:p>
          <w:p w14:paraId="208EE051" w14:textId="77777777" w:rsidR="00801B5C" w:rsidRPr="00FD40C3" w:rsidRDefault="00801B5C" w:rsidP="00801B5C">
            <w:pPr>
              <w:pStyle w:val="Code"/>
              <w:rPr>
                <w:lang w:val="id-ID"/>
              </w:rPr>
            </w:pPr>
            <w:r w:rsidRPr="00FD40C3">
              <w:rPr>
                <w:lang w:val="id-ID"/>
              </w:rPr>
              <w:t xml:space="preserve">      "version": "2.2.0",</w:t>
            </w:r>
          </w:p>
          <w:p w14:paraId="244046DD" w14:textId="77777777" w:rsidR="00801B5C" w:rsidRPr="00FD40C3" w:rsidRDefault="00801B5C" w:rsidP="00801B5C">
            <w:pPr>
              <w:pStyle w:val="Code"/>
              <w:rPr>
                <w:lang w:val="id-ID"/>
              </w:rPr>
            </w:pPr>
            <w:r w:rsidRPr="00FD40C3">
              <w:rPr>
                <w:lang w:val="id-ID"/>
              </w:rPr>
              <w:t xml:space="preserve">      "resolved": "https://registry.npmjs.org/binary-extensions/-/binary-extensions-2.2.0.tgz",</w:t>
            </w:r>
          </w:p>
          <w:p w14:paraId="50EB520B" w14:textId="77777777" w:rsidR="00801B5C" w:rsidRPr="00FD40C3" w:rsidRDefault="00801B5C" w:rsidP="00801B5C">
            <w:pPr>
              <w:pStyle w:val="Code"/>
              <w:rPr>
                <w:lang w:val="id-ID"/>
              </w:rPr>
            </w:pPr>
            <w:r w:rsidRPr="00FD40C3">
              <w:rPr>
                <w:lang w:val="id-ID"/>
              </w:rPr>
              <w:t xml:space="preserve">      "integrity": "sha512-jDctJ/IVQbZoJykoeHbhXpOlNBqGNcwXJKJog42E5HDPUwQTSdjCHdihjj0DlnheQ7blbT6dHOafNAiS8ooQKA=="</w:t>
            </w:r>
          </w:p>
          <w:p w14:paraId="6EB74DF4" w14:textId="77777777" w:rsidR="00801B5C" w:rsidRPr="00FD40C3" w:rsidRDefault="00801B5C" w:rsidP="00801B5C">
            <w:pPr>
              <w:pStyle w:val="Code"/>
              <w:rPr>
                <w:lang w:val="id-ID"/>
              </w:rPr>
            </w:pPr>
            <w:r w:rsidRPr="00FD40C3">
              <w:rPr>
                <w:lang w:val="id-ID"/>
              </w:rPr>
              <w:lastRenderedPageBreak/>
              <w:t xml:space="preserve">    },</w:t>
            </w:r>
          </w:p>
          <w:p w14:paraId="0936814E" w14:textId="77777777" w:rsidR="00801B5C" w:rsidRPr="00FD40C3" w:rsidRDefault="00801B5C" w:rsidP="00801B5C">
            <w:pPr>
              <w:pStyle w:val="Code"/>
              <w:rPr>
                <w:lang w:val="id-ID"/>
              </w:rPr>
            </w:pPr>
            <w:r w:rsidRPr="00FD40C3">
              <w:rPr>
                <w:lang w:val="id-ID"/>
              </w:rPr>
              <w:t xml:space="preserve">    "bluebird": {</w:t>
            </w:r>
          </w:p>
          <w:p w14:paraId="0B0B43F6" w14:textId="77777777" w:rsidR="00801B5C" w:rsidRPr="00FD40C3" w:rsidRDefault="00801B5C" w:rsidP="00801B5C">
            <w:pPr>
              <w:pStyle w:val="Code"/>
              <w:rPr>
                <w:lang w:val="id-ID"/>
              </w:rPr>
            </w:pPr>
            <w:r w:rsidRPr="00FD40C3">
              <w:rPr>
                <w:lang w:val="id-ID"/>
              </w:rPr>
              <w:t xml:space="preserve">      "version": "3.7.2",</w:t>
            </w:r>
          </w:p>
          <w:p w14:paraId="4A3AF7CD" w14:textId="77777777" w:rsidR="00801B5C" w:rsidRPr="00FD40C3" w:rsidRDefault="00801B5C" w:rsidP="00801B5C">
            <w:pPr>
              <w:pStyle w:val="Code"/>
              <w:rPr>
                <w:lang w:val="id-ID"/>
              </w:rPr>
            </w:pPr>
            <w:r w:rsidRPr="00FD40C3">
              <w:rPr>
                <w:lang w:val="id-ID"/>
              </w:rPr>
              <w:t xml:space="preserve">      "resolved": "https://registry.npmjs.org/bluebird/-/bluebird-3.7.2.tgz",</w:t>
            </w:r>
          </w:p>
          <w:p w14:paraId="53415F98" w14:textId="77777777" w:rsidR="00801B5C" w:rsidRPr="00FD40C3" w:rsidRDefault="00801B5C" w:rsidP="00801B5C">
            <w:pPr>
              <w:pStyle w:val="Code"/>
              <w:rPr>
                <w:lang w:val="id-ID"/>
              </w:rPr>
            </w:pPr>
            <w:r w:rsidRPr="00FD40C3">
              <w:rPr>
                <w:lang w:val="id-ID"/>
              </w:rPr>
              <w:t xml:space="preserve">      "integrity": "sha512-XpNj6GDQzdfW+r2Wnn7xiSAd7TM3jzkxGXBGTtWKuSXv1xUV+azxAm8jdWZN06QTQk+2N2XB9jRDkvbmQmcRtg=="</w:t>
            </w:r>
          </w:p>
          <w:p w14:paraId="0DFD282F" w14:textId="77777777" w:rsidR="00801B5C" w:rsidRPr="00FD40C3" w:rsidRDefault="00801B5C" w:rsidP="00801B5C">
            <w:pPr>
              <w:pStyle w:val="Code"/>
              <w:rPr>
                <w:lang w:val="id-ID"/>
              </w:rPr>
            </w:pPr>
            <w:r w:rsidRPr="00FD40C3">
              <w:rPr>
                <w:lang w:val="id-ID"/>
              </w:rPr>
              <w:t xml:space="preserve">    },</w:t>
            </w:r>
          </w:p>
          <w:p w14:paraId="43FB3E02" w14:textId="77777777" w:rsidR="00801B5C" w:rsidRPr="00FD40C3" w:rsidRDefault="00801B5C" w:rsidP="00801B5C">
            <w:pPr>
              <w:pStyle w:val="Code"/>
              <w:rPr>
                <w:lang w:val="id-ID"/>
              </w:rPr>
            </w:pPr>
            <w:r w:rsidRPr="00FD40C3">
              <w:rPr>
                <w:lang w:val="id-ID"/>
              </w:rPr>
              <w:t xml:space="preserve">    "body-parser": {</w:t>
            </w:r>
          </w:p>
          <w:p w14:paraId="1886AFA4" w14:textId="77777777" w:rsidR="00801B5C" w:rsidRPr="00FD40C3" w:rsidRDefault="00801B5C" w:rsidP="00801B5C">
            <w:pPr>
              <w:pStyle w:val="Code"/>
              <w:rPr>
                <w:lang w:val="id-ID"/>
              </w:rPr>
            </w:pPr>
            <w:r w:rsidRPr="00FD40C3">
              <w:rPr>
                <w:lang w:val="id-ID"/>
              </w:rPr>
              <w:t xml:space="preserve">      "version": "1.20.1",</w:t>
            </w:r>
          </w:p>
          <w:p w14:paraId="020CE30D" w14:textId="77777777" w:rsidR="00801B5C" w:rsidRPr="00FD40C3" w:rsidRDefault="00801B5C" w:rsidP="00801B5C">
            <w:pPr>
              <w:pStyle w:val="Code"/>
              <w:rPr>
                <w:lang w:val="id-ID"/>
              </w:rPr>
            </w:pPr>
            <w:r w:rsidRPr="00FD40C3">
              <w:rPr>
                <w:lang w:val="id-ID"/>
              </w:rPr>
              <w:t xml:space="preserve">      "resolved": "https://registry.npmjs.org/body-parser/-/body-parser-1.20.1.tgz",</w:t>
            </w:r>
          </w:p>
          <w:p w14:paraId="436F0D3D" w14:textId="77777777" w:rsidR="00801B5C" w:rsidRPr="00FD40C3" w:rsidRDefault="00801B5C" w:rsidP="00801B5C">
            <w:pPr>
              <w:pStyle w:val="Code"/>
              <w:rPr>
                <w:lang w:val="id-ID"/>
              </w:rPr>
            </w:pPr>
            <w:r w:rsidRPr="00FD40C3">
              <w:rPr>
                <w:lang w:val="id-ID"/>
              </w:rPr>
              <w:t xml:space="preserve">      "integrity": "sha512-jWi7abTbYwajOytWCQc37VulmWiRae5RyTpaCyDcS5/lMdtwSz5lOpDE67srw/HYe35f1z3fDQw+3txg7gNtWw==",</w:t>
            </w:r>
          </w:p>
          <w:p w14:paraId="165BBAC0" w14:textId="77777777" w:rsidR="00801B5C" w:rsidRPr="00FD40C3" w:rsidRDefault="00801B5C" w:rsidP="00801B5C">
            <w:pPr>
              <w:pStyle w:val="Code"/>
              <w:rPr>
                <w:lang w:val="id-ID"/>
              </w:rPr>
            </w:pPr>
            <w:r w:rsidRPr="00FD40C3">
              <w:rPr>
                <w:lang w:val="id-ID"/>
              </w:rPr>
              <w:t xml:space="preserve">      "requires": {</w:t>
            </w:r>
          </w:p>
          <w:p w14:paraId="58181D35" w14:textId="77777777" w:rsidR="00801B5C" w:rsidRPr="00FD40C3" w:rsidRDefault="00801B5C" w:rsidP="00801B5C">
            <w:pPr>
              <w:pStyle w:val="Code"/>
              <w:rPr>
                <w:lang w:val="id-ID"/>
              </w:rPr>
            </w:pPr>
            <w:r w:rsidRPr="00FD40C3">
              <w:rPr>
                <w:lang w:val="id-ID"/>
              </w:rPr>
              <w:t xml:space="preserve">        "bytes": "3.1.2",</w:t>
            </w:r>
          </w:p>
          <w:p w14:paraId="302562B5" w14:textId="77777777" w:rsidR="00801B5C" w:rsidRPr="00FD40C3" w:rsidRDefault="00801B5C" w:rsidP="00801B5C">
            <w:pPr>
              <w:pStyle w:val="Code"/>
              <w:rPr>
                <w:lang w:val="id-ID"/>
              </w:rPr>
            </w:pPr>
            <w:r w:rsidRPr="00FD40C3">
              <w:rPr>
                <w:lang w:val="id-ID"/>
              </w:rPr>
              <w:t xml:space="preserve">        "content-type": "~1.0.4",</w:t>
            </w:r>
          </w:p>
          <w:p w14:paraId="2548752D" w14:textId="77777777" w:rsidR="00801B5C" w:rsidRPr="00FD40C3" w:rsidRDefault="00801B5C" w:rsidP="00801B5C">
            <w:pPr>
              <w:pStyle w:val="Code"/>
              <w:rPr>
                <w:lang w:val="id-ID"/>
              </w:rPr>
            </w:pPr>
            <w:r w:rsidRPr="00FD40C3">
              <w:rPr>
                <w:lang w:val="id-ID"/>
              </w:rPr>
              <w:t xml:space="preserve">        "debug": "2.6.9",</w:t>
            </w:r>
          </w:p>
          <w:p w14:paraId="67C3F465" w14:textId="77777777" w:rsidR="00801B5C" w:rsidRPr="00FD40C3" w:rsidRDefault="00801B5C" w:rsidP="00801B5C">
            <w:pPr>
              <w:pStyle w:val="Code"/>
              <w:rPr>
                <w:lang w:val="id-ID"/>
              </w:rPr>
            </w:pPr>
            <w:r w:rsidRPr="00FD40C3">
              <w:rPr>
                <w:lang w:val="id-ID"/>
              </w:rPr>
              <w:t xml:space="preserve">        "depd": "2.0.0",</w:t>
            </w:r>
          </w:p>
          <w:p w14:paraId="6383B79B" w14:textId="77777777" w:rsidR="00801B5C" w:rsidRPr="00FD40C3" w:rsidRDefault="00801B5C" w:rsidP="00801B5C">
            <w:pPr>
              <w:pStyle w:val="Code"/>
              <w:rPr>
                <w:lang w:val="id-ID"/>
              </w:rPr>
            </w:pPr>
            <w:r w:rsidRPr="00FD40C3">
              <w:rPr>
                <w:lang w:val="id-ID"/>
              </w:rPr>
              <w:t xml:space="preserve">        "destroy": "1.2.0",</w:t>
            </w:r>
          </w:p>
          <w:p w14:paraId="4F27AB3F" w14:textId="77777777" w:rsidR="00801B5C" w:rsidRPr="00FD40C3" w:rsidRDefault="00801B5C" w:rsidP="00801B5C">
            <w:pPr>
              <w:pStyle w:val="Code"/>
              <w:rPr>
                <w:lang w:val="id-ID"/>
              </w:rPr>
            </w:pPr>
            <w:r w:rsidRPr="00FD40C3">
              <w:rPr>
                <w:lang w:val="id-ID"/>
              </w:rPr>
              <w:t xml:space="preserve">        "http-errors": "2.0.0",</w:t>
            </w:r>
          </w:p>
          <w:p w14:paraId="3FE165FB" w14:textId="77777777" w:rsidR="00801B5C" w:rsidRPr="00FD40C3" w:rsidRDefault="00801B5C" w:rsidP="00801B5C">
            <w:pPr>
              <w:pStyle w:val="Code"/>
              <w:rPr>
                <w:lang w:val="id-ID"/>
              </w:rPr>
            </w:pPr>
            <w:r w:rsidRPr="00FD40C3">
              <w:rPr>
                <w:lang w:val="id-ID"/>
              </w:rPr>
              <w:t xml:space="preserve">        "iconv-lite": "0.4.24",</w:t>
            </w:r>
          </w:p>
          <w:p w14:paraId="45121CB5" w14:textId="77777777" w:rsidR="00801B5C" w:rsidRPr="00FD40C3" w:rsidRDefault="00801B5C" w:rsidP="00801B5C">
            <w:pPr>
              <w:pStyle w:val="Code"/>
              <w:rPr>
                <w:lang w:val="id-ID"/>
              </w:rPr>
            </w:pPr>
            <w:r w:rsidRPr="00FD40C3">
              <w:rPr>
                <w:lang w:val="id-ID"/>
              </w:rPr>
              <w:t xml:space="preserve">        "on-finished": "2.4.1",</w:t>
            </w:r>
          </w:p>
          <w:p w14:paraId="62E43361" w14:textId="77777777" w:rsidR="00801B5C" w:rsidRPr="00FD40C3" w:rsidRDefault="00801B5C" w:rsidP="00801B5C">
            <w:pPr>
              <w:pStyle w:val="Code"/>
              <w:rPr>
                <w:lang w:val="id-ID"/>
              </w:rPr>
            </w:pPr>
            <w:r w:rsidRPr="00FD40C3">
              <w:rPr>
                <w:lang w:val="id-ID"/>
              </w:rPr>
              <w:t xml:space="preserve">        "qs": "6.11.0",</w:t>
            </w:r>
          </w:p>
          <w:p w14:paraId="6793F218" w14:textId="77777777" w:rsidR="00801B5C" w:rsidRPr="00FD40C3" w:rsidRDefault="00801B5C" w:rsidP="00801B5C">
            <w:pPr>
              <w:pStyle w:val="Code"/>
              <w:rPr>
                <w:lang w:val="id-ID"/>
              </w:rPr>
            </w:pPr>
            <w:r w:rsidRPr="00FD40C3">
              <w:rPr>
                <w:lang w:val="id-ID"/>
              </w:rPr>
              <w:t xml:space="preserve">        "raw-body": "2.5.1",</w:t>
            </w:r>
          </w:p>
          <w:p w14:paraId="31BB651A" w14:textId="77777777" w:rsidR="00801B5C" w:rsidRPr="00FD40C3" w:rsidRDefault="00801B5C" w:rsidP="00801B5C">
            <w:pPr>
              <w:pStyle w:val="Code"/>
              <w:rPr>
                <w:lang w:val="id-ID"/>
              </w:rPr>
            </w:pPr>
            <w:r w:rsidRPr="00FD40C3">
              <w:rPr>
                <w:lang w:val="id-ID"/>
              </w:rPr>
              <w:t xml:space="preserve">        "type-is": "~1.6.18",</w:t>
            </w:r>
          </w:p>
          <w:p w14:paraId="7D225CE0" w14:textId="77777777" w:rsidR="00801B5C" w:rsidRPr="00FD40C3" w:rsidRDefault="00801B5C" w:rsidP="00801B5C">
            <w:pPr>
              <w:pStyle w:val="Code"/>
              <w:rPr>
                <w:lang w:val="id-ID"/>
              </w:rPr>
            </w:pPr>
            <w:r w:rsidRPr="00FD40C3">
              <w:rPr>
                <w:lang w:val="id-ID"/>
              </w:rPr>
              <w:t xml:space="preserve">        "unpipe": "1.0.0"</w:t>
            </w:r>
          </w:p>
          <w:p w14:paraId="2A51F3B0" w14:textId="77777777" w:rsidR="00801B5C" w:rsidRPr="00FD40C3" w:rsidRDefault="00801B5C" w:rsidP="00801B5C">
            <w:pPr>
              <w:pStyle w:val="Code"/>
              <w:rPr>
                <w:lang w:val="id-ID"/>
              </w:rPr>
            </w:pPr>
            <w:r w:rsidRPr="00FD40C3">
              <w:rPr>
                <w:lang w:val="id-ID"/>
              </w:rPr>
              <w:t xml:space="preserve">      }</w:t>
            </w:r>
          </w:p>
          <w:p w14:paraId="24FE7996" w14:textId="77777777" w:rsidR="00801B5C" w:rsidRPr="00FD40C3" w:rsidRDefault="00801B5C" w:rsidP="00801B5C">
            <w:pPr>
              <w:pStyle w:val="Code"/>
              <w:rPr>
                <w:lang w:val="id-ID"/>
              </w:rPr>
            </w:pPr>
            <w:r w:rsidRPr="00FD40C3">
              <w:rPr>
                <w:lang w:val="id-ID"/>
              </w:rPr>
              <w:t xml:space="preserve">    },</w:t>
            </w:r>
          </w:p>
          <w:p w14:paraId="518B3061" w14:textId="77777777" w:rsidR="00801B5C" w:rsidRPr="00FD40C3" w:rsidRDefault="00801B5C" w:rsidP="00801B5C">
            <w:pPr>
              <w:pStyle w:val="Code"/>
              <w:rPr>
                <w:lang w:val="id-ID"/>
              </w:rPr>
            </w:pPr>
            <w:r w:rsidRPr="00FD40C3">
              <w:rPr>
                <w:lang w:val="id-ID"/>
              </w:rPr>
              <w:t xml:space="preserve">    "brace-expansion": {</w:t>
            </w:r>
          </w:p>
          <w:p w14:paraId="63CBDE9D" w14:textId="77777777" w:rsidR="00801B5C" w:rsidRPr="00FD40C3" w:rsidRDefault="00801B5C" w:rsidP="00801B5C">
            <w:pPr>
              <w:pStyle w:val="Code"/>
              <w:rPr>
                <w:lang w:val="id-ID"/>
              </w:rPr>
            </w:pPr>
            <w:r w:rsidRPr="00FD40C3">
              <w:rPr>
                <w:lang w:val="id-ID"/>
              </w:rPr>
              <w:t xml:space="preserve">      "version": "1.1.11",</w:t>
            </w:r>
          </w:p>
          <w:p w14:paraId="1F282406" w14:textId="77777777" w:rsidR="00801B5C" w:rsidRPr="00FD40C3" w:rsidRDefault="00801B5C" w:rsidP="00801B5C">
            <w:pPr>
              <w:pStyle w:val="Code"/>
              <w:rPr>
                <w:lang w:val="id-ID"/>
              </w:rPr>
            </w:pPr>
            <w:r w:rsidRPr="00FD40C3">
              <w:rPr>
                <w:lang w:val="id-ID"/>
              </w:rPr>
              <w:t xml:space="preserve">      "resolved": "https://registry.npmjs.org/brace-expansion/-/brace-expansion-1.1.11.tgz",</w:t>
            </w:r>
          </w:p>
          <w:p w14:paraId="61FABEBD" w14:textId="77777777" w:rsidR="00801B5C" w:rsidRPr="00FD40C3" w:rsidRDefault="00801B5C" w:rsidP="00801B5C">
            <w:pPr>
              <w:pStyle w:val="Code"/>
              <w:rPr>
                <w:lang w:val="id-ID"/>
              </w:rPr>
            </w:pPr>
            <w:r w:rsidRPr="00FD40C3">
              <w:rPr>
                <w:lang w:val="id-ID"/>
              </w:rPr>
              <w:t xml:space="preserve">      "integrity": "sha512-iCuPHDFgrHX7H2vEI/5xpz07zSHB00TpugqhmYtVmMO6518mCuRMoOYFldEBl0g187ufozdaHgWKcYFb61qGiA==",</w:t>
            </w:r>
          </w:p>
          <w:p w14:paraId="6B743A37" w14:textId="77777777" w:rsidR="00801B5C" w:rsidRPr="00FD40C3" w:rsidRDefault="00801B5C" w:rsidP="00801B5C">
            <w:pPr>
              <w:pStyle w:val="Code"/>
              <w:rPr>
                <w:lang w:val="id-ID"/>
              </w:rPr>
            </w:pPr>
            <w:r w:rsidRPr="00FD40C3">
              <w:rPr>
                <w:lang w:val="id-ID"/>
              </w:rPr>
              <w:t xml:space="preserve">      "requires": {</w:t>
            </w:r>
          </w:p>
          <w:p w14:paraId="64EA3CD9" w14:textId="77777777" w:rsidR="00801B5C" w:rsidRPr="00FD40C3" w:rsidRDefault="00801B5C" w:rsidP="00801B5C">
            <w:pPr>
              <w:pStyle w:val="Code"/>
              <w:rPr>
                <w:lang w:val="id-ID"/>
              </w:rPr>
            </w:pPr>
            <w:r w:rsidRPr="00FD40C3">
              <w:rPr>
                <w:lang w:val="id-ID"/>
              </w:rPr>
              <w:t xml:space="preserve">        "balanced-match": "^1.0.0",</w:t>
            </w:r>
          </w:p>
          <w:p w14:paraId="092D4E31" w14:textId="77777777" w:rsidR="00801B5C" w:rsidRPr="00FD40C3" w:rsidRDefault="00801B5C" w:rsidP="00801B5C">
            <w:pPr>
              <w:pStyle w:val="Code"/>
              <w:rPr>
                <w:lang w:val="id-ID"/>
              </w:rPr>
            </w:pPr>
            <w:r w:rsidRPr="00FD40C3">
              <w:rPr>
                <w:lang w:val="id-ID"/>
              </w:rPr>
              <w:t xml:space="preserve">        "concat-map": "0.0.1"</w:t>
            </w:r>
          </w:p>
          <w:p w14:paraId="2A1D5CDB" w14:textId="77777777" w:rsidR="00801B5C" w:rsidRPr="00FD40C3" w:rsidRDefault="00801B5C" w:rsidP="00801B5C">
            <w:pPr>
              <w:pStyle w:val="Code"/>
              <w:rPr>
                <w:lang w:val="id-ID"/>
              </w:rPr>
            </w:pPr>
            <w:r w:rsidRPr="00FD40C3">
              <w:rPr>
                <w:lang w:val="id-ID"/>
              </w:rPr>
              <w:t xml:space="preserve">      }</w:t>
            </w:r>
          </w:p>
          <w:p w14:paraId="43801A18" w14:textId="77777777" w:rsidR="00801B5C" w:rsidRPr="00FD40C3" w:rsidRDefault="00801B5C" w:rsidP="00801B5C">
            <w:pPr>
              <w:pStyle w:val="Code"/>
              <w:rPr>
                <w:lang w:val="id-ID"/>
              </w:rPr>
            </w:pPr>
            <w:r w:rsidRPr="00FD40C3">
              <w:rPr>
                <w:lang w:val="id-ID"/>
              </w:rPr>
              <w:t xml:space="preserve">    },</w:t>
            </w:r>
          </w:p>
          <w:p w14:paraId="2475F113" w14:textId="77777777" w:rsidR="00801B5C" w:rsidRPr="00FD40C3" w:rsidRDefault="00801B5C" w:rsidP="00801B5C">
            <w:pPr>
              <w:pStyle w:val="Code"/>
              <w:rPr>
                <w:lang w:val="id-ID"/>
              </w:rPr>
            </w:pPr>
            <w:r w:rsidRPr="00FD40C3">
              <w:rPr>
                <w:lang w:val="id-ID"/>
              </w:rPr>
              <w:t xml:space="preserve">    "braces": {</w:t>
            </w:r>
          </w:p>
          <w:p w14:paraId="5BAE1E06" w14:textId="77777777" w:rsidR="00801B5C" w:rsidRPr="00FD40C3" w:rsidRDefault="00801B5C" w:rsidP="00801B5C">
            <w:pPr>
              <w:pStyle w:val="Code"/>
              <w:rPr>
                <w:lang w:val="id-ID"/>
              </w:rPr>
            </w:pPr>
            <w:r w:rsidRPr="00FD40C3">
              <w:rPr>
                <w:lang w:val="id-ID"/>
              </w:rPr>
              <w:t xml:space="preserve">      "version": "3.0.2",</w:t>
            </w:r>
          </w:p>
          <w:p w14:paraId="41C2A7E4" w14:textId="77777777" w:rsidR="00801B5C" w:rsidRPr="00FD40C3" w:rsidRDefault="00801B5C" w:rsidP="00801B5C">
            <w:pPr>
              <w:pStyle w:val="Code"/>
              <w:rPr>
                <w:lang w:val="id-ID"/>
              </w:rPr>
            </w:pPr>
            <w:r w:rsidRPr="00FD40C3">
              <w:rPr>
                <w:lang w:val="id-ID"/>
              </w:rPr>
              <w:t xml:space="preserve">      "resolved": "https://registry.npmjs.org/braces/-/braces-3.0.2.tgz",</w:t>
            </w:r>
          </w:p>
          <w:p w14:paraId="63AFBC41" w14:textId="77777777" w:rsidR="00801B5C" w:rsidRPr="00FD40C3" w:rsidRDefault="00801B5C" w:rsidP="00801B5C">
            <w:pPr>
              <w:pStyle w:val="Code"/>
              <w:rPr>
                <w:lang w:val="id-ID"/>
              </w:rPr>
            </w:pPr>
            <w:r w:rsidRPr="00FD40C3">
              <w:rPr>
                <w:lang w:val="id-ID"/>
              </w:rPr>
              <w:t xml:space="preserve">      "integrity": "sha512-b8um+L1RzM3WDSzvhm6gIz1yfTbBt6YTlcEKAvsmqCZZFw46z626lVj9j1yEPW33H5H+lBQpZMP1k8l+78Ha0A==",</w:t>
            </w:r>
          </w:p>
          <w:p w14:paraId="67D5EF10" w14:textId="77777777" w:rsidR="00801B5C" w:rsidRPr="00FD40C3" w:rsidRDefault="00801B5C" w:rsidP="00801B5C">
            <w:pPr>
              <w:pStyle w:val="Code"/>
              <w:rPr>
                <w:lang w:val="id-ID"/>
              </w:rPr>
            </w:pPr>
            <w:r w:rsidRPr="00FD40C3">
              <w:rPr>
                <w:lang w:val="id-ID"/>
              </w:rPr>
              <w:t xml:space="preserve">      "requires": {</w:t>
            </w:r>
          </w:p>
          <w:p w14:paraId="154136C5" w14:textId="77777777" w:rsidR="00801B5C" w:rsidRPr="00FD40C3" w:rsidRDefault="00801B5C" w:rsidP="00801B5C">
            <w:pPr>
              <w:pStyle w:val="Code"/>
              <w:rPr>
                <w:lang w:val="id-ID"/>
              </w:rPr>
            </w:pPr>
            <w:r w:rsidRPr="00FD40C3">
              <w:rPr>
                <w:lang w:val="id-ID"/>
              </w:rPr>
              <w:t xml:space="preserve">        "fill-range": "^7.0.1"</w:t>
            </w:r>
          </w:p>
          <w:p w14:paraId="01DEE402" w14:textId="77777777" w:rsidR="00801B5C" w:rsidRPr="00FD40C3" w:rsidRDefault="00801B5C" w:rsidP="00801B5C">
            <w:pPr>
              <w:pStyle w:val="Code"/>
              <w:rPr>
                <w:lang w:val="id-ID"/>
              </w:rPr>
            </w:pPr>
            <w:r w:rsidRPr="00FD40C3">
              <w:rPr>
                <w:lang w:val="id-ID"/>
              </w:rPr>
              <w:t xml:space="preserve">      }</w:t>
            </w:r>
          </w:p>
          <w:p w14:paraId="5EDDDC4B" w14:textId="77777777" w:rsidR="00801B5C" w:rsidRPr="00FD40C3" w:rsidRDefault="00801B5C" w:rsidP="00801B5C">
            <w:pPr>
              <w:pStyle w:val="Code"/>
              <w:rPr>
                <w:lang w:val="id-ID"/>
              </w:rPr>
            </w:pPr>
            <w:r w:rsidRPr="00FD40C3">
              <w:rPr>
                <w:lang w:val="id-ID"/>
              </w:rPr>
              <w:t xml:space="preserve">    },</w:t>
            </w:r>
          </w:p>
          <w:p w14:paraId="0059129A" w14:textId="77777777" w:rsidR="00801B5C" w:rsidRPr="00FD40C3" w:rsidRDefault="00801B5C" w:rsidP="00801B5C">
            <w:pPr>
              <w:pStyle w:val="Code"/>
              <w:rPr>
                <w:lang w:val="id-ID"/>
              </w:rPr>
            </w:pPr>
            <w:r w:rsidRPr="00FD40C3">
              <w:rPr>
                <w:lang w:val="id-ID"/>
              </w:rPr>
              <w:t xml:space="preserve">    "buffer-from": {</w:t>
            </w:r>
          </w:p>
          <w:p w14:paraId="742B50E5" w14:textId="77777777" w:rsidR="00801B5C" w:rsidRPr="00FD40C3" w:rsidRDefault="00801B5C" w:rsidP="00801B5C">
            <w:pPr>
              <w:pStyle w:val="Code"/>
              <w:rPr>
                <w:lang w:val="id-ID"/>
              </w:rPr>
            </w:pPr>
            <w:r w:rsidRPr="00FD40C3">
              <w:rPr>
                <w:lang w:val="id-ID"/>
              </w:rPr>
              <w:t xml:space="preserve">      "version": "1.1.2",</w:t>
            </w:r>
          </w:p>
          <w:p w14:paraId="3CCB4ED0" w14:textId="77777777" w:rsidR="00801B5C" w:rsidRPr="00FD40C3" w:rsidRDefault="00801B5C" w:rsidP="00801B5C">
            <w:pPr>
              <w:pStyle w:val="Code"/>
              <w:rPr>
                <w:lang w:val="id-ID"/>
              </w:rPr>
            </w:pPr>
            <w:r w:rsidRPr="00FD40C3">
              <w:rPr>
                <w:lang w:val="id-ID"/>
              </w:rPr>
              <w:t xml:space="preserve">      "resolved": "https://registry.npmjs.org/buffer-from/-/buffer-from-1.1.2.tgz",</w:t>
            </w:r>
          </w:p>
          <w:p w14:paraId="5E9B5FE5" w14:textId="77777777" w:rsidR="00801B5C" w:rsidRPr="00FD40C3" w:rsidRDefault="00801B5C" w:rsidP="00801B5C">
            <w:pPr>
              <w:pStyle w:val="Code"/>
              <w:rPr>
                <w:lang w:val="id-ID"/>
              </w:rPr>
            </w:pPr>
            <w:r w:rsidRPr="00FD40C3">
              <w:rPr>
                <w:lang w:val="id-ID"/>
              </w:rPr>
              <w:t xml:space="preserve">      "integrity": "sha512-</w:t>
            </w:r>
            <w:r w:rsidRPr="00FD40C3">
              <w:rPr>
                <w:lang w:val="id-ID"/>
              </w:rPr>
              <w:lastRenderedPageBreak/>
              <w:t>E+XQCRwSbaaiChtv6k6Dwgc+bx+Bs6vuKJHHl5kox/BaKbhiXzqQOwK4cO22yElGp2OCmjwVhT3HmxgyPGnJfQ=="</w:t>
            </w:r>
          </w:p>
          <w:p w14:paraId="09BAC855" w14:textId="77777777" w:rsidR="00801B5C" w:rsidRPr="00FD40C3" w:rsidRDefault="00801B5C" w:rsidP="00801B5C">
            <w:pPr>
              <w:pStyle w:val="Code"/>
              <w:rPr>
                <w:lang w:val="id-ID"/>
              </w:rPr>
            </w:pPr>
            <w:r w:rsidRPr="00FD40C3">
              <w:rPr>
                <w:lang w:val="id-ID"/>
              </w:rPr>
              <w:t xml:space="preserve">    },</w:t>
            </w:r>
          </w:p>
          <w:p w14:paraId="5DA42D2F" w14:textId="77777777" w:rsidR="00801B5C" w:rsidRPr="00FD40C3" w:rsidRDefault="00801B5C" w:rsidP="00801B5C">
            <w:pPr>
              <w:pStyle w:val="Code"/>
              <w:rPr>
                <w:lang w:val="id-ID"/>
              </w:rPr>
            </w:pPr>
            <w:r w:rsidRPr="00FD40C3">
              <w:rPr>
                <w:lang w:val="id-ID"/>
              </w:rPr>
              <w:t xml:space="preserve">    "busboy": {</w:t>
            </w:r>
          </w:p>
          <w:p w14:paraId="7E6648C6" w14:textId="77777777" w:rsidR="00801B5C" w:rsidRPr="00FD40C3" w:rsidRDefault="00801B5C" w:rsidP="00801B5C">
            <w:pPr>
              <w:pStyle w:val="Code"/>
              <w:rPr>
                <w:lang w:val="id-ID"/>
              </w:rPr>
            </w:pPr>
            <w:r w:rsidRPr="00FD40C3">
              <w:rPr>
                <w:lang w:val="id-ID"/>
              </w:rPr>
              <w:t xml:space="preserve">      "version": "1.6.0",</w:t>
            </w:r>
          </w:p>
          <w:p w14:paraId="3502D8EE" w14:textId="77777777" w:rsidR="00801B5C" w:rsidRPr="00FD40C3" w:rsidRDefault="00801B5C" w:rsidP="00801B5C">
            <w:pPr>
              <w:pStyle w:val="Code"/>
              <w:rPr>
                <w:lang w:val="id-ID"/>
              </w:rPr>
            </w:pPr>
            <w:r w:rsidRPr="00FD40C3">
              <w:rPr>
                <w:lang w:val="id-ID"/>
              </w:rPr>
              <w:t xml:space="preserve">      "resolved": "https://registry.npmjs.org/busboy/-/busboy-1.6.0.tgz",</w:t>
            </w:r>
          </w:p>
          <w:p w14:paraId="4948E5D2" w14:textId="77777777" w:rsidR="00801B5C" w:rsidRPr="00FD40C3" w:rsidRDefault="00801B5C" w:rsidP="00801B5C">
            <w:pPr>
              <w:pStyle w:val="Code"/>
              <w:rPr>
                <w:lang w:val="id-ID"/>
              </w:rPr>
            </w:pPr>
            <w:r w:rsidRPr="00FD40C3">
              <w:rPr>
                <w:lang w:val="id-ID"/>
              </w:rPr>
              <w:t xml:space="preserve">      "integrity": "sha512-8SFQbg/0hQ9xy3UNTB0YEnsNBbWfhf7RtnzpL7TkBiTBRfrQ9Fxcnz7VJsleJpyp6rVLvXiuORqjlHi5q+PYuA==",</w:t>
            </w:r>
          </w:p>
          <w:p w14:paraId="0CA58E72" w14:textId="77777777" w:rsidR="00801B5C" w:rsidRPr="00FD40C3" w:rsidRDefault="00801B5C" w:rsidP="00801B5C">
            <w:pPr>
              <w:pStyle w:val="Code"/>
              <w:rPr>
                <w:lang w:val="id-ID"/>
              </w:rPr>
            </w:pPr>
            <w:r w:rsidRPr="00FD40C3">
              <w:rPr>
                <w:lang w:val="id-ID"/>
              </w:rPr>
              <w:t xml:space="preserve">      "requires": {</w:t>
            </w:r>
          </w:p>
          <w:p w14:paraId="46566722" w14:textId="77777777" w:rsidR="00801B5C" w:rsidRPr="00FD40C3" w:rsidRDefault="00801B5C" w:rsidP="00801B5C">
            <w:pPr>
              <w:pStyle w:val="Code"/>
              <w:rPr>
                <w:lang w:val="id-ID"/>
              </w:rPr>
            </w:pPr>
            <w:r w:rsidRPr="00FD40C3">
              <w:rPr>
                <w:lang w:val="id-ID"/>
              </w:rPr>
              <w:t xml:space="preserve">        "streamsearch": "^1.1.0"</w:t>
            </w:r>
          </w:p>
          <w:p w14:paraId="7BBF5445" w14:textId="77777777" w:rsidR="00801B5C" w:rsidRPr="00FD40C3" w:rsidRDefault="00801B5C" w:rsidP="00801B5C">
            <w:pPr>
              <w:pStyle w:val="Code"/>
              <w:rPr>
                <w:lang w:val="id-ID"/>
              </w:rPr>
            </w:pPr>
            <w:r w:rsidRPr="00FD40C3">
              <w:rPr>
                <w:lang w:val="id-ID"/>
              </w:rPr>
              <w:t xml:space="preserve">      }</w:t>
            </w:r>
          </w:p>
          <w:p w14:paraId="7610E1DC" w14:textId="77777777" w:rsidR="00801B5C" w:rsidRPr="00FD40C3" w:rsidRDefault="00801B5C" w:rsidP="00801B5C">
            <w:pPr>
              <w:pStyle w:val="Code"/>
              <w:rPr>
                <w:lang w:val="id-ID"/>
              </w:rPr>
            </w:pPr>
            <w:r w:rsidRPr="00FD40C3">
              <w:rPr>
                <w:lang w:val="id-ID"/>
              </w:rPr>
              <w:t xml:space="preserve">    },</w:t>
            </w:r>
          </w:p>
          <w:p w14:paraId="00B5AC70" w14:textId="77777777" w:rsidR="00801B5C" w:rsidRPr="00FD40C3" w:rsidRDefault="00801B5C" w:rsidP="00801B5C">
            <w:pPr>
              <w:pStyle w:val="Code"/>
              <w:rPr>
                <w:lang w:val="id-ID"/>
              </w:rPr>
            </w:pPr>
            <w:r w:rsidRPr="00FD40C3">
              <w:rPr>
                <w:lang w:val="id-ID"/>
              </w:rPr>
              <w:t xml:space="preserve">    "bytes": {</w:t>
            </w:r>
          </w:p>
          <w:p w14:paraId="54A4ED5F" w14:textId="77777777" w:rsidR="00801B5C" w:rsidRPr="00FD40C3" w:rsidRDefault="00801B5C" w:rsidP="00801B5C">
            <w:pPr>
              <w:pStyle w:val="Code"/>
              <w:rPr>
                <w:lang w:val="id-ID"/>
              </w:rPr>
            </w:pPr>
            <w:r w:rsidRPr="00FD40C3">
              <w:rPr>
                <w:lang w:val="id-ID"/>
              </w:rPr>
              <w:t xml:space="preserve">      "version": "3.1.2",</w:t>
            </w:r>
          </w:p>
          <w:p w14:paraId="5633478D" w14:textId="77777777" w:rsidR="00801B5C" w:rsidRPr="00FD40C3" w:rsidRDefault="00801B5C" w:rsidP="00801B5C">
            <w:pPr>
              <w:pStyle w:val="Code"/>
              <w:rPr>
                <w:lang w:val="id-ID"/>
              </w:rPr>
            </w:pPr>
            <w:r w:rsidRPr="00FD40C3">
              <w:rPr>
                <w:lang w:val="id-ID"/>
              </w:rPr>
              <w:t xml:space="preserve">      "resolved": "https://registry.npmjs.org/bytes/-/bytes-3.1.2.tgz",</w:t>
            </w:r>
          </w:p>
          <w:p w14:paraId="084CE310" w14:textId="77777777" w:rsidR="00801B5C" w:rsidRPr="00FD40C3" w:rsidRDefault="00801B5C" w:rsidP="00801B5C">
            <w:pPr>
              <w:pStyle w:val="Code"/>
              <w:rPr>
                <w:lang w:val="id-ID"/>
              </w:rPr>
            </w:pPr>
            <w:r w:rsidRPr="00FD40C3">
              <w:rPr>
                <w:lang w:val="id-ID"/>
              </w:rPr>
              <w:t xml:space="preserve">      "integrity": "sha512-/Nf7TyzTx6S3yRJObOAV7956r8cr2+Oj8AC5dt8wSP3BQAoeX58NoHyCU8P8zGkNXStjTSi6fzO6F0pBdcYbEg=="</w:t>
            </w:r>
          </w:p>
          <w:p w14:paraId="08AF9370" w14:textId="77777777" w:rsidR="00801B5C" w:rsidRPr="00FD40C3" w:rsidRDefault="00801B5C" w:rsidP="00801B5C">
            <w:pPr>
              <w:pStyle w:val="Code"/>
              <w:rPr>
                <w:lang w:val="id-ID"/>
              </w:rPr>
            </w:pPr>
            <w:r w:rsidRPr="00FD40C3">
              <w:rPr>
                <w:lang w:val="id-ID"/>
              </w:rPr>
              <w:t xml:space="preserve">    },</w:t>
            </w:r>
          </w:p>
          <w:p w14:paraId="52B7F31F" w14:textId="77777777" w:rsidR="00801B5C" w:rsidRPr="00FD40C3" w:rsidRDefault="00801B5C" w:rsidP="00801B5C">
            <w:pPr>
              <w:pStyle w:val="Code"/>
              <w:rPr>
                <w:lang w:val="id-ID"/>
              </w:rPr>
            </w:pPr>
            <w:r w:rsidRPr="00FD40C3">
              <w:rPr>
                <w:lang w:val="id-ID"/>
              </w:rPr>
              <w:t xml:space="preserve">    "call-bind": {</w:t>
            </w:r>
          </w:p>
          <w:p w14:paraId="75F6D861" w14:textId="77777777" w:rsidR="00801B5C" w:rsidRPr="00FD40C3" w:rsidRDefault="00801B5C" w:rsidP="00801B5C">
            <w:pPr>
              <w:pStyle w:val="Code"/>
              <w:rPr>
                <w:lang w:val="id-ID"/>
              </w:rPr>
            </w:pPr>
            <w:r w:rsidRPr="00FD40C3">
              <w:rPr>
                <w:lang w:val="id-ID"/>
              </w:rPr>
              <w:t xml:space="preserve">      "version": "1.0.2",</w:t>
            </w:r>
          </w:p>
          <w:p w14:paraId="19D80590" w14:textId="77777777" w:rsidR="00801B5C" w:rsidRPr="00FD40C3" w:rsidRDefault="00801B5C" w:rsidP="00801B5C">
            <w:pPr>
              <w:pStyle w:val="Code"/>
              <w:rPr>
                <w:lang w:val="id-ID"/>
              </w:rPr>
            </w:pPr>
            <w:r w:rsidRPr="00FD40C3">
              <w:rPr>
                <w:lang w:val="id-ID"/>
              </w:rPr>
              <w:t xml:space="preserve">      "resolved": "https://registry.npmjs.org/call-bind/-/call-bind-1.0.2.tgz",</w:t>
            </w:r>
          </w:p>
          <w:p w14:paraId="0F5A36C3" w14:textId="77777777" w:rsidR="00801B5C" w:rsidRPr="00FD40C3" w:rsidRDefault="00801B5C" w:rsidP="00801B5C">
            <w:pPr>
              <w:pStyle w:val="Code"/>
              <w:rPr>
                <w:lang w:val="id-ID"/>
              </w:rPr>
            </w:pPr>
            <w:r w:rsidRPr="00FD40C3">
              <w:rPr>
                <w:lang w:val="id-ID"/>
              </w:rPr>
              <w:t xml:space="preserve">      "integrity": "sha512-7O+FbCihrB5WGbFYesctwmTKae6rOiIzmz1icreWJ+0aA7LJfuqhEso2T9ncpcFtzMQtzXf2QGGueWJGTYsqrA==",</w:t>
            </w:r>
          </w:p>
          <w:p w14:paraId="12F39B54" w14:textId="77777777" w:rsidR="00801B5C" w:rsidRPr="00FD40C3" w:rsidRDefault="00801B5C" w:rsidP="00801B5C">
            <w:pPr>
              <w:pStyle w:val="Code"/>
              <w:rPr>
                <w:lang w:val="id-ID"/>
              </w:rPr>
            </w:pPr>
            <w:r w:rsidRPr="00FD40C3">
              <w:rPr>
                <w:lang w:val="id-ID"/>
              </w:rPr>
              <w:t xml:space="preserve">      "requires": {</w:t>
            </w:r>
          </w:p>
          <w:p w14:paraId="269A99BE" w14:textId="77777777" w:rsidR="00801B5C" w:rsidRPr="00FD40C3" w:rsidRDefault="00801B5C" w:rsidP="00801B5C">
            <w:pPr>
              <w:pStyle w:val="Code"/>
              <w:rPr>
                <w:lang w:val="id-ID"/>
              </w:rPr>
            </w:pPr>
            <w:r w:rsidRPr="00FD40C3">
              <w:rPr>
                <w:lang w:val="id-ID"/>
              </w:rPr>
              <w:t xml:space="preserve">        "function-bind": "^1.1.1",</w:t>
            </w:r>
          </w:p>
          <w:p w14:paraId="1408D8A8" w14:textId="77777777" w:rsidR="00801B5C" w:rsidRPr="00FD40C3" w:rsidRDefault="00801B5C" w:rsidP="00801B5C">
            <w:pPr>
              <w:pStyle w:val="Code"/>
              <w:rPr>
                <w:lang w:val="id-ID"/>
              </w:rPr>
            </w:pPr>
            <w:r w:rsidRPr="00FD40C3">
              <w:rPr>
                <w:lang w:val="id-ID"/>
              </w:rPr>
              <w:t xml:space="preserve">        "get-intrinsic": "^1.0.2"</w:t>
            </w:r>
          </w:p>
          <w:p w14:paraId="326C5536" w14:textId="77777777" w:rsidR="00801B5C" w:rsidRPr="00FD40C3" w:rsidRDefault="00801B5C" w:rsidP="00801B5C">
            <w:pPr>
              <w:pStyle w:val="Code"/>
              <w:rPr>
                <w:lang w:val="id-ID"/>
              </w:rPr>
            </w:pPr>
            <w:r w:rsidRPr="00FD40C3">
              <w:rPr>
                <w:lang w:val="id-ID"/>
              </w:rPr>
              <w:t xml:space="preserve">      }</w:t>
            </w:r>
          </w:p>
          <w:p w14:paraId="010DCA98" w14:textId="77777777" w:rsidR="00801B5C" w:rsidRPr="00FD40C3" w:rsidRDefault="00801B5C" w:rsidP="00801B5C">
            <w:pPr>
              <w:pStyle w:val="Code"/>
              <w:rPr>
                <w:lang w:val="id-ID"/>
              </w:rPr>
            </w:pPr>
            <w:r w:rsidRPr="00FD40C3">
              <w:rPr>
                <w:lang w:val="id-ID"/>
              </w:rPr>
              <w:t xml:space="preserve">    },</w:t>
            </w:r>
          </w:p>
          <w:p w14:paraId="0921D1C2" w14:textId="77777777" w:rsidR="00801B5C" w:rsidRPr="00FD40C3" w:rsidRDefault="00801B5C" w:rsidP="00801B5C">
            <w:pPr>
              <w:pStyle w:val="Code"/>
              <w:rPr>
                <w:lang w:val="id-ID"/>
              </w:rPr>
            </w:pPr>
            <w:r w:rsidRPr="00FD40C3">
              <w:rPr>
                <w:lang w:val="id-ID"/>
              </w:rPr>
              <w:t xml:space="preserve">    "chalk": {</w:t>
            </w:r>
          </w:p>
          <w:p w14:paraId="7178BD37" w14:textId="77777777" w:rsidR="00801B5C" w:rsidRPr="00FD40C3" w:rsidRDefault="00801B5C" w:rsidP="00801B5C">
            <w:pPr>
              <w:pStyle w:val="Code"/>
              <w:rPr>
                <w:lang w:val="id-ID"/>
              </w:rPr>
            </w:pPr>
            <w:r w:rsidRPr="00FD40C3">
              <w:rPr>
                <w:lang w:val="id-ID"/>
              </w:rPr>
              <w:t xml:space="preserve">      "version": "4.1.2",</w:t>
            </w:r>
          </w:p>
          <w:p w14:paraId="3FFFE619" w14:textId="77777777" w:rsidR="00801B5C" w:rsidRPr="00FD40C3" w:rsidRDefault="00801B5C" w:rsidP="00801B5C">
            <w:pPr>
              <w:pStyle w:val="Code"/>
              <w:rPr>
                <w:lang w:val="id-ID"/>
              </w:rPr>
            </w:pPr>
            <w:r w:rsidRPr="00FD40C3">
              <w:rPr>
                <w:lang w:val="id-ID"/>
              </w:rPr>
              <w:t xml:space="preserve">      "resolved": "https://registry.npmjs.org/chalk/-/chalk-4.1.2.tgz",</w:t>
            </w:r>
          </w:p>
          <w:p w14:paraId="572B19BC" w14:textId="77777777" w:rsidR="00801B5C" w:rsidRPr="00FD40C3" w:rsidRDefault="00801B5C" w:rsidP="00801B5C">
            <w:pPr>
              <w:pStyle w:val="Code"/>
              <w:rPr>
                <w:lang w:val="id-ID"/>
              </w:rPr>
            </w:pPr>
            <w:r w:rsidRPr="00FD40C3">
              <w:rPr>
                <w:lang w:val="id-ID"/>
              </w:rPr>
              <w:t xml:space="preserve">      "integrity": "sha512-oKnbhFyRIXpUuez8iBMmyEa4nbj4IOQyuhc/wy9kY7/WVPcwIO9VA668Pu8RkO7+0G76SLROeyw9CpQ061i4mA==",</w:t>
            </w:r>
          </w:p>
          <w:p w14:paraId="2B87142B" w14:textId="77777777" w:rsidR="00801B5C" w:rsidRPr="00FD40C3" w:rsidRDefault="00801B5C" w:rsidP="00801B5C">
            <w:pPr>
              <w:pStyle w:val="Code"/>
              <w:rPr>
                <w:lang w:val="id-ID"/>
              </w:rPr>
            </w:pPr>
            <w:r w:rsidRPr="00FD40C3">
              <w:rPr>
                <w:lang w:val="id-ID"/>
              </w:rPr>
              <w:t xml:space="preserve">      "requires": {</w:t>
            </w:r>
          </w:p>
          <w:p w14:paraId="781D8B69" w14:textId="77777777" w:rsidR="00801B5C" w:rsidRPr="00FD40C3" w:rsidRDefault="00801B5C" w:rsidP="00801B5C">
            <w:pPr>
              <w:pStyle w:val="Code"/>
              <w:rPr>
                <w:lang w:val="id-ID"/>
              </w:rPr>
            </w:pPr>
            <w:r w:rsidRPr="00FD40C3">
              <w:rPr>
                <w:lang w:val="id-ID"/>
              </w:rPr>
              <w:t xml:space="preserve">        "ansi-styles": "^4.1.0",</w:t>
            </w:r>
          </w:p>
          <w:p w14:paraId="207A3A86" w14:textId="77777777" w:rsidR="00801B5C" w:rsidRPr="00FD40C3" w:rsidRDefault="00801B5C" w:rsidP="00801B5C">
            <w:pPr>
              <w:pStyle w:val="Code"/>
              <w:rPr>
                <w:lang w:val="id-ID"/>
              </w:rPr>
            </w:pPr>
            <w:r w:rsidRPr="00FD40C3">
              <w:rPr>
                <w:lang w:val="id-ID"/>
              </w:rPr>
              <w:t xml:space="preserve">        "supports-color": "^7.1.0"</w:t>
            </w:r>
          </w:p>
          <w:p w14:paraId="0C23F86E" w14:textId="77777777" w:rsidR="00801B5C" w:rsidRPr="00FD40C3" w:rsidRDefault="00801B5C" w:rsidP="00801B5C">
            <w:pPr>
              <w:pStyle w:val="Code"/>
              <w:rPr>
                <w:lang w:val="id-ID"/>
              </w:rPr>
            </w:pPr>
            <w:r w:rsidRPr="00FD40C3">
              <w:rPr>
                <w:lang w:val="id-ID"/>
              </w:rPr>
              <w:t xml:space="preserve">      }</w:t>
            </w:r>
          </w:p>
          <w:p w14:paraId="5AFE4DF4" w14:textId="77777777" w:rsidR="00801B5C" w:rsidRPr="00FD40C3" w:rsidRDefault="00801B5C" w:rsidP="00801B5C">
            <w:pPr>
              <w:pStyle w:val="Code"/>
              <w:rPr>
                <w:lang w:val="id-ID"/>
              </w:rPr>
            </w:pPr>
            <w:r w:rsidRPr="00FD40C3">
              <w:rPr>
                <w:lang w:val="id-ID"/>
              </w:rPr>
              <w:t xml:space="preserve">    },</w:t>
            </w:r>
          </w:p>
          <w:p w14:paraId="69017A1B" w14:textId="77777777" w:rsidR="00801B5C" w:rsidRPr="00FD40C3" w:rsidRDefault="00801B5C" w:rsidP="00801B5C">
            <w:pPr>
              <w:pStyle w:val="Code"/>
              <w:rPr>
                <w:lang w:val="id-ID"/>
              </w:rPr>
            </w:pPr>
            <w:r w:rsidRPr="00FD40C3">
              <w:rPr>
                <w:lang w:val="id-ID"/>
              </w:rPr>
              <w:t xml:space="preserve">    "chokidar": {</w:t>
            </w:r>
          </w:p>
          <w:p w14:paraId="78B6504C" w14:textId="77777777" w:rsidR="00801B5C" w:rsidRPr="00FD40C3" w:rsidRDefault="00801B5C" w:rsidP="00801B5C">
            <w:pPr>
              <w:pStyle w:val="Code"/>
              <w:rPr>
                <w:lang w:val="id-ID"/>
              </w:rPr>
            </w:pPr>
            <w:r w:rsidRPr="00FD40C3">
              <w:rPr>
                <w:lang w:val="id-ID"/>
              </w:rPr>
              <w:t xml:space="preserve">      "version": "3.5.3",</w:t>
            </w:r>
          </w:p>
          <w:p w14:paraId="0533626F" w14:textId="77777777" w:rsidR="00801B5C" w:rsidRPr="00FD40C3" w:rsidRDefault="00801B5C" w:rsidP="00801B5C">
            <w:pPr>
              <w:pStyle w:val="Code"/>
              <w:rPr>
                <w:lang w:val="id-ID"/>
              </w:rPr>
            </w:pPr>
            <w:r w:rsidRPr="00FD40C3">
              <w:rPr>
                <w:lang w:val="id-ID"/>
              </w:rPr>
              <w:t xml:space="preserve">      "resolved": "https://registry.npmjs.org/chokidar/-/chokidar-3.5.3.tgz",</w:t>
            </w:r>
          </w:p>
          <w:p w14:paraId="1F53E251" w14:textId="77777777" w:rsidR="00801B5C" w:rsidRPr="00FD40C3" w:rsidRDefault="00801B5C" w:rsidP="00801B5C">
            <w:pPr>
              <w:pStyle w:val="Code"/>
              <w:rPr>
                <w:lang w:val="id-ID"/>
              </w:rPr>
            </w:pPr>
            <w:r w:rsidRPr="00FD40C3">
              <w:rPr>
                <w:lang w:val="id-ID"/>
              </w:rPr>
              <w:t xml:space="preserve">      "integrity": "sha512-Dr3sfKRP6oTcjf2JmUmFJfeVMvXBdegxB0iVQ5eb2V10uFJUCAS8OByZdVAyVb8xXNz3GjjTgj9kLWsZTqE6kw==",</w:t>
            </w:r>
          </w:p>
          <w:p w14:paraId="701DF46C" w14:textId="77777777" w:rsidR="00801B5C" w:rsidRPr="00FD40C3" w:rsidRDefault="00801B5C" w:rsidP="00801B5C">
            <w:pPr>
              <w:pStyle w:val="Code"/>
              <w:rPr>
                <w:lang w:val="id-ID"/>
              </w:rPr>
            </w:pPr>
            <w:r w:rsidRPr="00FD40C3">
              <w:rPr>
                <w:lang w:val="id-ID"/>
              </w:rPr>
              <w:t xml:space="preserve">      "requires": {</w:t>
            </w:r>
          </w:p>
          <w:p w14:paraId="4836B983" w14:textId="77777777" w:rsidR="00801B5C" w:rsidRPr="00FD40C3" w:rsidRDefault="00801B5C" w:rsidP="00801B5C">
            <w:pPr>
              <w:pStyle w:val="Code"/>
              <w:rPr>
                <w:lang w:val="id-ID"/>
              </w:rPr>
            </w:pPr>
            <w:r w:rsidRPr="00FD40C3">
              <w:rPr>
                <w:lang w:val="id-ID"/>
              </w:rPr>
              <w:t xml:space="preserve">        "anymatch": "~3.1.2",</w:t>
            </w:r>
          </w:p>
          <w:p w14:paraId="7677AE2E" w14:textId="77777777" w:rsidR="00801B5C" w:rsidRPr="00FD40C3" w:rsidRDefault="00801B5C" w:rsidP="00801B5C">
            <w:pPr>
              <w:pStyle w:val="Code"/>
              <w:rPr>
                <w:lang w:val="id-ID"/>
              </w:rPr>
            </w:pPr>
            <w:r w:rsidRPr="00FD40C3">
              <w:rPr>
                <w:lang w:val="id-ID"/>
              </w:rPr>
              <w:t xml:space="preserve">        "braces": "~3.0.2",</w:t>
            </w:r>
          </w:p>
          <w:p w14:paraId="68620183" w14:textId="77777777" w:rsidR="00801B5C" w:rsidRPr="00FD40C3" w:rsidRDefault="00801B5C" w:rsidP="00801B5C">
            <w:pPr>
              <w:pStyle w:val="Code"/>
              <w:rPr>
                <w:lang w:val="id-ID"/>
              </w:rPr>
            </w:pPr>
            <w:r w:rsidRPr="00FD40C3">
              <w:rPr>
                <w:lang w:val="id-ID"/>
              </w:rPr>
              <w:t xml:space="preserve">        "fsevents": "~2.3.2",</w:t>
            </w:r>
          </w:p>
          <w:p w14:paraId="12E0E086" w14:textId="77777777" w:rsidR="00801B5C" w:rsidRPr="00FD40C3" w:rsidRDefault="00801B5C" w:rsidP="00801B5C">
            <w:pPr>
              <w:pStyle w:val="Code"/>
              <w:rPr>
                <w:lang w:val="id-ID"/>
              </w:rPr>
            </w:pPr>
            <w:r w:rsidRPr="00FD40C3">
              <w:rPr>
                <w:lang w:val="id-ID"/>
              </w:rPr>
              <w:t xml:space="preserve">        "glob-parent": "~5.1.2",</w:t>
            </w:r>
          </w:p>
          <w:p w14:paraId="581237AA" w14:textId="77777777" w:rsidR="00801B5C" w:rsidRPr="00FD40C3" w:rsidRDefault="00801B5C" w:rsidP="00801B5C">
            <w:pPr>
              <w:pStyle w:val="Code"/>
              <w:rPr>
                <w:lang w:val="id-ID"/>
              </w:rPr>
            </w:pPr>
            <w:r w:rsidRPr="00FD40C3">
              <w:rPr>
                <w:lang w:val="id-ID"/>
              </w:rPr>
              <w:t xml:space="preserve">        "is-binary-path": "~2.1.0",</w:t>
            </w:r>
          </w:p>
          <w:p w14:paraId="4DEE5D6F" w14:textId="77777777" w:rsidR="00801B5C" w:rsidRPr="00FD40C3" w:rsidRDefault="00801B5C" w:rsidP="00801B5C">
            <w:pPr>
              <w:pStyle w:val="Code"/>
              <w:rPr>
                <w:lang w:val="id-ID"/>
              </w:rPr>
            </w:pPr>
            <w:r w:rsidRPr="00FD40C3">
              <w:rPr>
                <w:lang w:val="id-ID"/>
              </w:rPr>
              <w:lastRenderedPageBreak/>
              <w:t xml:space="preserve">        "is-glob": "~4.0.1",</w:t>
            </w:r>
          </w:p>
          <w:p w14:paraId="4C833BA6" w14:textId="77777777" w:rsidR="00801B5C" w:rsidRPr="00FD40C3" w:rsidRDefault="00801B5C" w:rsidP="00801B5C">
            <w:pPr>
              <w:pStyle w:val="Code"/>
              <w:rPr>
                <w:lang w:val="id-ID"/>
              </w:rPr>
            </w:pPr>
            <w:r w:rsidRPr="00FD40C3">
              <w:rPr>
                <w:lang w:val="id-ID"/>
              </w:rPr>
              <w:t xml:space="preserve">        "normalize-path": "~3.0.0",</w:t>
            </w:r>
          </w:p>
          <w:p w14:paraId="61941E5A" w14:textId="77777777" w:rsidR="00801B5C" w:rsidRPr="00FD40C3" w:rsidRDefault="00801B5C" w:rsidP="00801B5C">
            <w:pPr>
              <w:pStyle w:val="Code"/>
              <w:rPr>
                <w:lang w:val="id-ID"/>
              </w:rPr>
            </w:pPr>
            <w:r w:rsidRPr="00FD40C3">
              <w:rPr>
                <w:lang w:val="id-ID"/>
              </w:rPr>
              <w:t xml:space="preserve">        "readdirp": "~3.6.0"</w:t>
            </w:r>
          </w:p>
          <w:p w14:paraId="0A5D54BD" w14:textId="77777777" w:rsidR="00801B5C" w:rsidRPr="00FD40C3" w:rsidRDefault="00801B5C" w:rsidP="00801B5C">
            <w:pPr>
              <w:pStyle w:val="Code"/>
              <w:rPr>
                <w:lang w:val="id-ID"/>
              </w:rPr>
            </w:pPr>
            <w:r w:rsidRPr="00FD40C3">
              <w:rPr>
                <w:lang w:val="id-ID"/>
              </w:rPr>
              <w:t xml:space="preserve">      }</w:t>
            </w:r>
          </w:p>
          <w:p w14:paraId="39889BAB" w14:textId="77777777" w:rsidR="00801B5C" w:rsidRPr="00FD40C3" w:rsidRDefault="00801B5C" w:rsidP="00801B5C">
            <w:pPr>
              <w:pStyle w:val="Code"/>
              <w:rPr>
                <w:lang w:val="id-ID"/>
              </w:rPr>
            </w:pPr>
            <w:r w:rsidRPr="00FD40C3">
              <w:rPr>
                <w:lang w:val="id-ID"/>
              </w:rPr>
              <w:t xml:space="preserve">    },</w:t>
            </w:r>
          </w:p>
          <w:p w14:paraId="48C8D420" w14:textId="77777777" w:rsidR="00801B5C" w:rsidRPr="00FD40C3" w:rsidRDefault="00801B5C" w:rsidP="00801B5C">
            <w:pPr>
              <w:pStyle w:val="Code"/>
              <w:rPr>
                <w:lang w:val="id-ID"/>
              </w:rPr>
            </w:pPr>
            <w:r w:rsidRPr="00FD40C3">
              <w:rPr>
                <w:lang w:val="id-ID"/>
              </w:rPr>
              <w:t xml:space="preserve">    "cliui": {</w:t>
            </w:r>
          </w:p>
          <w:p w14:paraId="5B7EA3C5" w14:textId="77777777" w:rsidR="00801B5C" w:rsidRPr="00FD40C3" w:rsidRDefault="00801B5C" w:rsidP="00801B5C">
            <w:pPr>
              <w:pStyle w:val="Code"/>
              <w:rPr>
                <w:lang w:val="id-ID"/>
              </w:rPr>
            </w:pPr>
            <w:r w:rsidRPr="00FD40C3">
              <w:rPr>
                <w:lang w:val="id-ID"/>
              </w:rPr>
              <w:t xml:space="preserve">      "version": "7.0.4",</w:t>
            </w:r>
          </w:p>
          <w:p w14:paraId="245D95BC" w14:textId="77777777" w:rsidR="00801B5C" w:rsidRPr="00FD40C3" w:rsidRDefault="00801B5C" w:rsidP="00801B5C">
            <w:pPr>
              <w:pStyle w:val="Code"/>
              <w:rPr>
                <w:lang w:val="id-ID"/>
              </w:rPr>
            </w:pPr>
            <w:r w:rsidRPr="00FD40C3">
              <w:rPr>
                <w:lang w:val="id-ID"/>
              </w:rPr>
              <w:t xml:space="preserve">      "resolved": "https://registry.npmjs.org/cliui/-/cliui-7.0.4.tgz",</w:t>
            </w:r>
          </w:p>
          <w:p w14:paraId="3546069E" w14:textId="77777777" w:rsidR="00801B5C" w:rsidRPr="00FD40C3" w:rsidRDefault="00801B5C" w:rsidP="00801B5C">
            <w:pPr>
              <w:pStyle w:val="Code"/>
              <w:rPr>
                <w:lang w:val="id-ID"/>
              </w:rPr>
            </w:pPr>
            <w:r w:rsidRPr="00FD40C3">
              <w:rPr>
                <w:lang w:val="id-ID"/>
              </w:rPr>
              <w:t xml:space="preserve">      "integrity": "sha512-OcRE68cOsVMXp1Yvonl/fzkQOyjLSu/8bhPDfQt0e0/Eb283TKP20Fs2MqoPsr9SwA595rRCA+QMzYc9nBP+JQ==",</w:t>
            </w:r>
          </w:p>
          <w:p w14:paraId="5A78B383" w14:textId="77777777" w:rsidR="00801B5C" w:rsidRPr="00FD40C3" w:rsidRDefault="00801B5C" w:rsidP="00801B5C">
            <w:pPr>
              <w:pStyle w:val="Code"/>
              <w:rPr>
                <w:lang w:val="id-ID"/>
              </w:rPr>
            </w:pPr>
            <w:r w:rsidRPr="00FD40C3">
              <w:rPr>
                <w:lang w:val="id-ID"/>
              </w:rPr>
              <w:t xml:space="preserve">      "requires": {</w:t>
            </w:r>
          </w:p>
          <w:p w14:paraId="638B99CE" w14:textId="77777777" w:rsidR="00801B5C" w:rsidRPr="00FD40C3" w:rsidRDefault="00801B5C" w:rsidP="00801B5C">
            <w:pPr>
              <w:pStyle w:val="Code"/>
              <w:rPr>
                <w:lang w:val="id-ID"/>
              </w:rPr>
            </w:pPr>
            <w:r w:rsidRPr="00FD40C3">
              <w:rPr>
                <w:lang w:val="id-ID"/>
              </w:rPr>
              <w:t xml:space="preserve">        "string-width": "^4.2.0",</w:t>
            </w:r>
          </w:p>
          <w:p w14:paraId="7D985F48" w14:textId="77777777" w:rsidR="00801B5C" w:rsidRPr="00FD40C3" w:rsidRDefault="00801B5C" w:rsidP="00801B5C">
            <w:pPr>
              <w:pStyle w:val="Code"/>
              <w:rPr>
                <w:lang w:val="id-ID"/>
              </w:rPr>
            </w:pPr>
            <w:r w:rsidRPr="00FD40C3">
              <w:rPr>
                <w:lang w:val="id-ID"/>
              </w:rPr>
              <w:t xml:space="preserve">        "strip-ansi": "^6.0.0",</w:t>
            </w:r>
          </w:p>
          <w:p w14:paraId="598C3920" w14:textId="77777777" w:rsidR="00801B5C" w:rsidRPr="00FD40C3" w:rsidRDefault="00801B5C" w:rsidP="00801B5C">
            <w:pPr>
              <w:pStyle w:val="Code"/>
              <w:rPr>
                <w:lang w:val="id-ID"/>
              </w:rPr>
            </w:pPr>
            <w:r w:rsidRPr="00FD40C3">
              <w:rPr>
                <w:lang w:val="id-ID"/>
              </w:rPr>
              <w:t xml:space="preserve">        "wrap-ansi": "^7.0.0"</w:t>
            </w:r>
          </w:p>
          <w:p w14:paraId="73787715" w14:textId="77777777" w:rsidR="00801B5C" w:rsidRPr="00FD40C3" w:rsidRDefault="00801B5C" w:rsidP="00801B5C">
            <w:pPr>
              <w:pStyle w:val="Code"/>
              <w:rPr>
                <w:lang w:val="id-ID"/>
              </w:rPr>
            </w:pPr>
            <w:r w:rsidRPr="00FD40C3">
              <w:rPr>
                <w:lang w:val="id-ID"/>
              </w:rPr>
              <w:t xml:space="preserve">      }</w:t>
            </w:r>
          </w:p>
          <w:p w14:paraId="6F7D677F" w14:textId="77777777" w:rsidR="00801B5C" w:rsidRPr="00FD40C3" w:rsidRDefault="00801B5C" w:rsidP="00801B5C">
            <w:pPr>
              <w:pStyle w:val="Code"/>
              <w:rPr>
                <w:lang w:val="id-ID"/>
              </w:rPr>
            </w:pPr>
            <w:r w:rsidRPr="00FD40C3">
              <w:rPr>
                <w:lang w:val="id-ID"/>
              </w:rPr>
              <w:t xml:space="preserve">    },</w:t>
            </w:r>
          </w:p>
          <w:p w14:paraId="38F8718B" w14:textId="77777777" w:rsidR="00801B5C" w:rsidRPr="00FD40C3" w:rsidRDefault="00801B5C" w:rsidP="00801B5C">
            <w:pPr>
              <w:pStyle w:val="Code"/>
              <w:rPr>
                <w:lang w:val="id-ID"/>
              </w:rPr>
            </w:pPr>
            <w:r w:rsidRPr="00FD40C3">
              <w:rPr>
                <w:lang w:val="id-ID"/>
              </w:rPr>
              <w:t xml:space="preserve">    "color-convert": {</w:t>
            </w:r>
          </w:p>
          <w:p w14:paraId="2E28A575" w14:textId="77777777" w:rsidR="00801B5C" w:rsidRPr="00FD40C3" w:rsidRDefault="00801B5C" w:rsidP="00801B5C">
            <w:pPr>
              <w:pStyle w:val="Code"/>
              <w:rPr>
                <w:lang w:val="id-ID"/>
              </w:rPr>
            </w:pPr>
            <w:r w:rsidRPr="00FD40C3">
              <w:rPr>
                <w:lang w:val="id-ID"/>
              </w:rPr>
              <w:t xml:space="preserve">      "version": "2.0.1",</w:t>
            </w:r>
          </w:p>
          <w:p w14:paraId="686049AD" w14:textId="77777777" w:rsidR="00801B5C" w:rsidRPr="00FD40C3" w:rsidRDefault="00801B5C" w:rsidP="00801B5C">
            <w:pPr>
              <w:pStyle w:val="Code"/>
              <w:rPr>
                <w:lang w:val="id-ID"/>
              </w:rPr>
            </w:pPr>
            <w:r w:rsidRPr="00FD40C3">
              <w:rPr>
                <w:lang w:val="id-ID"/>
              </w:rPr>
              <w:t xml:space="preserve">      "resolved": "https://registry.npmjs.org/color-convert/-/color-convert-2.0.1.tgz",</w:t>
            </w:r>
          </w:p>
          <w:p w14:paraId="50F75953" w14:textId="77777777" w:rsidR="00801B5C" w:rsidRPr="00FD40C3" w:rsidRDefault="00801B5C" w:rsidP="00801B5C">
            <w:pPr>
              <w:pStyle w:val="Code"/>
              <w:rPr>
                <w:lang w:val="id-ID"/>
              </w:rPr>
            </w:pPr>
            <w:r w:rsidRPr="00FD40C3">
              <w:rPr>
                <w:lang w:val="id-ID"/>
              </w:rPr>
              <w:t xml:space="preserve">      "integrity": "sha512-RRECPsj7iu/xb5oKYcsFHSppFNnsj/52OVTRKb4zP5onXwVF3zVmmToNcOfGC+CRDpfK/U584fMg38ZHCaElKQ==",</w:t>
            </w:r>
          </w:p>
          <w:p w14:paraId="3C2A9913" w14:textId="77777777" w:rsidR="00801B5C" w:rsidRPr="00FD40C3" w:rsidRDefault="00801B5C" w:rsidP="00801B5C">
            <w:pPr>
              <w:pStyle w:val="Code"/>
              <w:rPr>
                <w:lang w:val="id-ID"/>
              </w:rPr>
            </w:pPr>
            <w:r w:rsidRPr="00FD40C3">
              <w:rPr>
                <w:lang w:val="id-ID"/>
              </w:rPr>
              <w:t xml:space="preserve">      "requires": {</w:t>
            </w:r>
          </w:p>
          <w:p w14:paraId="493F3229" w14:textId="77777777" w:rsidR="00801B5C" w:rsidRPr="00FD40C3" w:rsidRDefault="00801B5C" w:rsidP="00801B5C">
            <w:pPr>
              <w:pStyle w:val="Code"/>
              <w:rPr>
                <w:lang w:val="id-ID"/>
              </w:rPr>
            </w:pPr>
            <w:r w:rsidRPr="00FD40C3">
              <w:rPr>
                <w:lang w:val="id-ID"/>
              </w:rPr>
              <w:t xml:space="preserve">        "color-name": "~1.1.4"</w:t>
            </w:r>
          </w:p>
          <w:p w14:paraId="18743AF2" w14:textId="77777777" w:rsidR="00801B5C" w:rsidRPr="00FD40C3" w:rsidRDefault="00801B5C" w:rsidP="00801B5C">
            <w:pPr>
              <w:pStyle w:val="Code"/>
              <w:rPr>
                <w:lang w:val="id-ID"/>
              </w:rPr>
            </w:pPr>
            <w:r w:rsidRPr="00FD40C3">
              <w:rPr>
                <w:lang w:val="id-ID"/>
              </w:rPr>
              <w:t xml:space="preserve">      }</w:t>
            </w:r>
          </w:p>
          <w:p w14:paraId="3E06068B" w14:textId="77777777" w:rsidR="00801B5C" w:rsidRPr="00FD40C3" w:rsidRDefault="00801B5C" w:rsidP="00801B5C">
            <w:pPr>
              <w:pStyle w:val="Code"/>
              <w:rPr>
                <w:lang w:val="id-ID"/>
              </w:rPr>
            </w:pPr>
            <w:r w:rsidRPr="00FD40C3">
              <w:rPr>
                <w:lang w:val="id-ID"/>
              </w:rPr>
              <w:t xml:space="preserve">    },</w:t>
            </w:r>
          </w:p>
          <w:p w14:paraId="0835D7EB" w14:textId="77777777" w:rsidR="00801B5C" w:rsidRPr="00FD40C3" w:rsidRDefault="00801B5C" w:rsidP="00801B5C">
            <w:pPr>
              <w:pStyle w:val="Code"/>
              <w:rPr>
                <w:lang w:val="id-ID"/>
              </w:rPr>
            </w:pPr>
            <w:r w:rsidRPr="00FD40C3">
              <w:rPr>
                <w:lang w:val="id-ID"/>
              </w:rPr>
              <w:t xml:space="preserve">    "color-name": {</w:t>
            </w:r>
          </w:p>
          <w:p w14:paraId="14A9088C" w14:textId="77777777" w:rsidR="00801B5C" w:rsidRPr="00FD40C3" w:rsidRDefault="00801B5C" w:rsidP="00801B5C">
            <w:pPr>
              <w:pStyle w:val="Code"/>
              <w:rPr>
                <w:lang w:val="id-ID"/>
              </w:rPr>
            </w:pPr>
            <w:r w:rsidRPr="00FD40C3">
              <w:rPr>
                <w:lang w:val="id-ID"/>
              </w:rPr>
              <w:t xml:space="preserve">      "version": "1.1.4",</w:t>
            </w:r>
          </w:p>
          <w:p w14:paraId="33B9A2D9" w14:textId="77777777" w:rsidR="00801B5C" w:rsidRPr="00FD40C3" w:rsidRDefault="00801B5C" w:rsidP="00801B5C">
            <w:pPr>
              <w:pStyle w:val="Code"/>
              <w:rPr>
                <w:lang w:val="id-ID"/>
              </w:rPr>
            </w:pPr>
            <w:r w:rsidRPr="00FD40C3">
              <w:rPr>
                <w:lang w:val="id-ID"/>
              </w:rPr>
              <w:t xml:space="preserve">      "resolved": "https://registry.npmjs.org/color-name/-/color-name-1.1.4.tgz",</w:t>
            </w:r>
          </w:p>
          <w:p w14:paraId="73A93D50" w14:textId="77777777" w:rsidR="00801B5C" w:rsidRPr="00FD40C3" w:rsidRDefault="00801B5C" w:rsidP="00801B5C">
            <w:pPr>
              <w:pStyle w:val="Code"/>
              <w:rPr>
                <w:lang w:val="id-ID"/>
              </w:rPr>
            </w:pPr>
            <w:r w:rsidRPr="00FD40C3">
              <w:rPr>
                <w:lang w:val="id-ID"/>
              </w:rPr>
              <w:t xml:space="preserve">      "integrity": "sha512-dOy+3AuW3a2wNbZHIuMZpTcgjGuLU/uBL/ubcZF9OXbDo8ff4O8yVp5Bf0efS8uEoYo5q4Fx7dY9OgQGXgAsQA=="</w:t>
            </w:r>
          </w:p>
          <w:p w14:paraId="3EA22823" w14:textId="77777777" w:rsidR="00801B5C" w:rsidRPr="00FD40C3" w:rsidRDefault="00801B5C" w:rsidP="00801B5C">
            <w:pPr>
              <w:pStyle w:val="Code"/>
              <w:rPr>
                <w:lang w:val="id-ID"/>
              </w:rPr>
            </w:pPr>
            <w:r w:rsidRPr="00FD40C3">
              <w:rPr>
                <w:lang w:val="id-ID"/>
              </w:rPr>
              <w:t xml:space="preserve">    },</w:t>
            </w:r>
          </w:p>
          <w:p w14:paraId="6DEAAD24" w14:textId="77777777" w:rsidR="00801B5C" w:rsidRPr="00FD40C3" w:rsidRDefault="00801B5C" w:rsidP="00801B5C">
            <w:pPr>
              <w:pStyle w:val="Code"/>
              <w:rPr>
                <w:lang w:val="id-ID"/>
              </w:rPr>
            </w:pPr>
            <w:r w:rsidRPr="00FD40C3">
              <w:rPr>
                <w:lang w:val="id-ID"/>
              </w:rPr>
              <w:t xml:space="preserve">    "commander": {</w:t>
            </w:r>
          </w:p>
          <w:p w14:paraId="5F012388" w14:textId="77777777" w:rsidR="00801B5C" w:rsidRPr="00FD40C3" w:rsidRDefault="00801B5C" w:rsidP="00801B5C">
            <w:pPr>
              <w:pStyle w:val="Code"/>
              <w:rPr>
                <w:lang w:val="id-ID"/>
              </w:rPr>
            </w:pPr>
            <w:r w:rsidRPr="00FD40C3">
              <w:rPr>
                <w:lang w:val="id-ID"/>
              </w:rPr>
              <w:t xml:space="preserve">      "version": "6.2.1",</w:t>
            </w:r>
          </w:p>
          <w:p w14:paraId="49BCF026" w14:textId="77777777" w:rsidR="00801B5C" w:rsidRPr="00FD40C3" w:rsidRDefault="00801B5C" w:rsidP="00801B5C">
            <w:pPr>
              <w:pStyle w:val="Code"/>
              <w:rPr>
                <w:lang w:val="id-ID"/>
              </w:rPr>
            </w:pPr>
            <w:r w:rsidRPr="00FD40C3">
              <w:rPr>
                <w:lang w:val="id-ID"/>
              </w:rPr>
              <w:t xml:space="preserve">      "resolved": "https://registry.npmjs.org/commander/-/commander-6.2.1.tgz",</w:t>
            </w:r>
          </w:p>
          <w:p w14:paraId="7055B02D" w14:textId="77777777" w:rsidR="00801B5C" w:rsidRPr="00FD40C3" w:rsidRDefault="00801B5C" w:rsidP="00801B5C">
            <w:pPr>
              <w:pStyle w:val="Code"/>
              <w:rPr>
                <w:lang w:val="id-ID"/>
              </w:rPr>
            </w:pPr>
            <w:r w:rsidRPr="00FD40C3">
              <w:rPr>
                <w:lang w:val="id-ID"/>
              </w:rPr>
              <w:t xml:space="preserve">      "integrity": "sha512-U7VdrJFnJgo4xjrHpTzu0yrHPGImdsmD95ZlgYSEajAn2JKzDhDTPG9kBTefmObL2w/ngeZnilk+OV9CG3d7UA=="</w:t>
            </w:r>
          </w:p>
          <w:p w14:paraId="2254AE67" w14:textId="77777777" w:rsidR="00801B5C" w:rsidRPr="00FD40C3" w:rsidRDefault="00801B5C" w:rsidP="00801B5C">
            <w:pPr>
              <w:pStyle w:val="Code"/>
              <w:rPr>
                <w:lang w:val="id-ID"/>
              </w:rPr>
            </w:pPr>
            <w:r w:rsidRPr="00FD40C3">
              <w:rPr>
                <w:lang w:val="id-ID"/>
              </w:rPr>
              <w:t xml:space="preserve">    },</w:t>
            </w:r>
          </w:p>
          <w:p w14:paraId="25B3693B" w14:textId="77777777" w:rsidR="00801B5C" w:rsidRPr="00FD40C3" w:rsidRDefault="00801B5C" w:rsidP="00801B5C">
            <w:pPr>
              <w:pStyle w:val="Code"/>
              <w:rPr>
                <w:lang w:val="id-ID"/>
              </w:rPr>
            </w:pPr>
            <w:r w:rsidRPr="00FD40C3">
              <w:rPr>
                <w:lang w:val="id-ID"/>
              </w:rPr>
              <w:t xml:space="preserve">    "concat-map": {</w:t>
            </w:r>
          </w:p>
          <w:p w14:paraId="6ED8BEAB" w14:textId="77777777" w:rsidR="00801B5C" w:rsidRPr="00FD40C3" w:rsidRDefault="00801B5C" w:rsidP="00801B5C">
            <w:pPr>
              <w:pStyle w:val="Code"/>
              <w:rPr>
                <w:lang w:val="id-ID"/>
              </w:rPr>
            </w:pPr>
            <w:r w:rsidRPr="00FD40C3">
              <w:rPr>
                <w:lang w:val="id-ID"/>
              </w:rPr>
              <w:t xml:space="preserve">      "version": "0.0.1",</w:t>
            </w:r>
          </w:p>
          <w:p w14:paraId="0C1795D8" w14:textId="77777777" w:rsidR="00801B5C" w:rsidRPr="00FD40C3" w:rsidRDefault="00801B5C" w:rsidP="00801B5C">
            <w:pPr>
              <w:pStyle w:val="Code"/>
              <w:rPr>
                <w:lang w:val="id-ID"/>
              </w:rPr>
            </w:pPr>
            <w:r w:rsidRPr="00FD40C3">
              <w:rPr>
                <w:lang w:val="id-ID"/>
              </w:rPr>
              <w:t xml:space="preserve">      "resolved": "https://registry.npmjs.org/concat-map/-/concat-map-0.0.1.tgz",</w:t>
            </w:r>
          </w:p>
          <w:p w14:paraId="7FDC2C59" w14:textId="77777777" w:rsidR="00801B5C" w:rsidRPr="00FD40C3" w:rsidRDefault="00801B5C" w:rsidP="00801B5C">
            <w:pPr>
              <w:pStyle w:val="Code"/>
              <w:rPr>
                <w:lang w:val="id-ID"/>
              </w:rPr>
            </w:pPr>
            <w:r w:rsidRPr="00FD40C3">
              <w:rPr>
                <w:lang w:val="id-ID"/>
              </w:rPr>
              <w:t xml:space="preserve">      "integrity": "sha512-/Srv4dswyQNBfohGpz9o6Yb3Gz3SrUDqBH5rTuhGR7ahtlbYKnVxw2bCFMRljaA7EXHaXZ8wsHdodFvbkhKmqg=="</w:t>
            </w:r>
          </w:p>
          <w:p w14:paraId="3C9E4AF8" w14:textId="77777777" w:rsidR="00801B5C" w:rsidRPr="00FD40C3" w:rsidRDefault="00801B5C" w:rsidP="00801B5C">
            <w:pPr>
              <w:pStyle w:val="Code"/>
              <w:rPr>
                <w:lang w:val="id-ID"/>
              </w:rPr>
            </w:pPr>
            <w:r w:rsidRPr="00FD40C3">
              <w:rPr>
                <w:lang w:val="id-ID"/>
              </w:rPr>
              <w:t xml:space="preserve">    },</w:t>
            </w:r>
          </w:p>
          <w:p w14:paraId="1FAED0A8" w14:textId="77777777" w:rsidR="00801B5C" w:rsidRPr="00FD40C3" w:rsidRDefault="00801B5C" w:rsidP="00801B5C">
            <w:pPr>
              <w:pStyle w:val="Code"/>
              <w:rPr>
                <w:lang w:val="id-ID"/>
              </w:rPr>
            </w:pPr>
            <w:r w:rsidRPr="00FD40C3">
              <w:rPr>
                <w:lang w:val="id-ID"/>
              </w:rPr>
              <w:t xml:space="preserve">    "concat-stream": {</w:t>
            </w:r>
          </w:p>
          <w:p w14:paraId="1087783A" w14:textId="77777777" w:rsidR="00801B5C" w:rsidRPr="00FD40C3" w:rsidRDefault="00801B5C" w:rsidP="00801B5C">
            <w:pPr>
              <w:pStyle w:val="Code"/>
              <w:rPr>
                <w:lang w:val="id-ID"/>
              </w:rPr>
            </w:pPr>
            <w:r w:rsidRPr="00FD40C3">
              <w:rPr>
                <w:lang w:val="id-ID"/>
              </w:rPr>
              <w:t xml:space="preserve">      "version": "1.6.2",</w:t>
            </w:r>
          </w:p>
          <w:p w14:paraId="381C0F94" w14:textId="77777777" w:rsidR="00801B5C" w:rsidRPr="00FD40C3" w:rsidRDefault="00801B5C" w:rsidP="00801B5C">
            <w:pPr>
              <w:pStyle w:val="Code"/>
              <w:rPr>
                <w:lang w:val="id-ID"/>
              </w:rPr>
            </w:pPr>
            <w:r w:rsidRPr="00FD40C3">
              <w:rPr>
                <w:lang w:val="id-ID"/>
              </w:rPr>
              <w:t xml:space="preserve">      "resolved": "https://registry.npmjs.org/concat-stream/-/concat-stream-1.6.2.tgz",</w:t>
            </w:r>
          </w:p>
          <w:p w14:paraId="278E77AF" w14:textId="77777777" w:rsidR="00801B5C" w:rsidRPr="00FD40C3" w:rsidRDefault="00801B5C" w:rsidP="00801B5C">
            <w:pPr>
              <w:pStyle w:val="Code"/>
              <w:rPr>
                <w:lang w:val="id-ID"/>
              </w:rPr>
            </w:pPr>
            <w:r w:rsidRPr="00FD40C3">
              <w:rPr>
                <w:lang w:val="id-ID"/>
              </w:rPr>
              <w:t xml:space="preserve">      "integrity": "sha512-27HBghJxjiZtIk3Ycvn/4kbJk/1uZuJFfuPEns6LaEvpvG1f0hTea8lilrouyo9mVc2G</w:t>
            </w:r>
            <w:r w:rsidRPr="00FD40C3">
              <w:rPr>
                <w:lang w:val="id-ID"/>
              </w:rPr>
              <w:lastRenderedPageBreak/>
              <w:t>WdcEZ8OLoGmSADlrCw==",</w:t>
            </w:r>
          </w:p>
          <w:p w14:paraId="1F924307" w14:textId="77777777" w:rsidR="00801B5C" w:rsidRPr="00FD40C3" w:rsidRDefault="00801B5C" w:rsidP="00801B5C">
            <w:pPr>
              <w:pStyle w:val="Code"/>
              <w:rPr>
                <w:lang w:val="id-ID"/>
              </w:rPr>
            </w:pPr>
            <w:r w:rsidRPr="00FD40C3">
              <w:rPr>
                <w:lang w:val="id-ID"/>
              </w:rPr>
              <w:t xml:space="preserve">      "requires": {</w:t>
            </w:r>
          </w:p>
          <w:p w14:paraId="49221DD6" w14:textId="77777777" w:rsidR="00801B5C" w:rsidRPr="00FD40C3" w:rsidRDefault="00801B5C" w:rsidP="00801B5C">
            <w:pPr>
              <w:pStyle w:val="Code"/>
              <w:rPr>
                <w:lang w:val="id-ID"/>
              </w:rPr>
            </w:pPr>
            <w:r w:rsidRPr="00FD40C3">
              <w:rPr>
                <w:lang w:val="id-ID"/>
              </w:rPr>
              <w:t xml:space="preserve">        "buffer-from": "^1.0.0",</w:t>
            </w:r>
          </w:p>
          <w:p w14:paraId="3CDF80B8" w14:textId="77777777" w:rsidR="00801B5C" w:rsidRPr="00FD40C3" w:rsidRDefault="00801B5C" w:rsidP="00801B5C">
            <w:pPr>
              <w:pStyle w:val="Code"/>
              <w:rPr>
                <w:lang w:val="id-ID"/>
              </w:rPr>
            </w:pPr>
            <w:r w:rsidRPr="00FD40C3">
              <w:rPr>
                <w:lang w:val="id-ID"/>
              </w:rPr>
              <w:t xml:space="preserve">        "inherits": "^2.0.3",</w:t>
            </w:r>
          </w:p>
          <w:p w14:paraId="6559F4D9" w14:textId="77777777" w:rsidR="00801B5C" w:rsidRPr="00FD40C3" w:rsidRDefault="00801B5C" w:rsidP="00801B5C">
            <w:pPr>
              <w:pStyle w:val="Code"/>
              <w:rPr>
                <w:lang w:val="id-ID"/>
              </w:rPr>
            </w:pPr>
            <w:r w:rsidRPr="00FD40C3">
              <w:rPr>
                <w:lang w:val="id-ID"/>
              </w:rPr>
              <w:t xml:space="preserve">        "readable-stream": "^2.2.2",</w:t>
            </w:r>
          </w:p>
          <w:p w14:paraId="47131926" w14:textId="77777777" w:rsidR="00801B5C" w:rsidRPr="00FD40C3" w:rsidRDefault="00801B5C" w:rsidP="00801B5C">
            <w:pPr>
              <w:pStyle w:val="Code"/>
              <w:rPr>
                <w:lang w:val="id-ID"/>
              </w:rPr>
            </w:pPr>
            <w:r w:rsidRPr="00FD40C3">
              <w:rPr>
                <w:lang w:val="id-ID"/>
              </w:rPr>
              <w:t xml:space="preserve">        "typedarray": "^0.0.6"</w:t>
            </w:r>
          </w:p>
          <w:p w14:paraId="42B8AB5C" w14:textId="77777777" w:rsidR="00801B5C" w:rsidRPr="00FD40C3" w:rsidRDefault="00801B5C" w:rsidP="00801B5C">
            <w:pPr>
              <w:pStyle w:val="Code"/>
              <w:rPr>
                <w:lang w:val="id-ID"/>
              </w:rPr>
            </w:pPr>
            <w:r w:rsidRPr="00FD40C3">
              <w:rPr>
                <w:lang w:val="id-ID"/>
              </w:rPr>
              <w:t xml:space="preserve">      }</w:t>
            </w:r>
          </w:p>
          <w:p w14:paraId="4192B91F" w14:textId="77777777" w:rsidR="00801B5C" w:rsidRPr="00FD40C3" w:rsidRDefault="00801B5C" w:rsidP="00801B5C">
            <w:pPr>
              <w:pStyle w:val="Code"/>
              <w:rPr>
                <w:lang w:val="id-ID"/>
              </w:rPr>
            </w:pPr>
            <w:r w:rsidRPr="00FD40C3">
              <w:rPr>
                <w:lang w:val="id-ID"/>
              </w:rPr>
              <w:t xml:space="preserve">    },</w:t>
            </w:r>
          </w:p>
          <w:p w14:paraId="34D4A5CA" w14:textId="77777777" w:rsidR="00801B5C" w:rsidRPr="00FD40C3" w:rsidRDefault="00801B5C" w:rsidP="00801B5C">
            <w:pPr>
              <w:pStyle w:val="Code"/>
              <w:rPr>
                <w:lang w:val="id-ID"/>
              </w:rPr>
            </w:pPr>
            <w:r w:rsidRPr="00FD40C3">
              <w:rPr>
                <w:lang w:val="id-ID"/>
              </w:rPr>
              <w:t xml:space="preserve">    "content-disposition": {</w:t>
            </w:r>
          </w:p>
          <w:p w14:paraId="5CE913D1" w14:textId="77777777" w:rsidR="00801B5C" w:rsidRPr="00FD40C3" w:rsidRDefault="00801B5C" w:rsidP="00801B5C">
            <w:pPr>
              <w:pStyle w:val="Code"/>
              <w:rPr>
                <w:lang w:val="id-ID"/>
              </w:rPr>
            </w:pPr>
            <w:r w:rsidRPr="00FD40C3">
              <w:rPr>
                <w:lang w:val="id-ID"/>
              </w:rPr>
              <w:t xml:space="preserve">      "version": "0.5.4",</w:t>
            </w:r>
          </w:p>
          <w:p w14:paraId="74AA262B" w14:textId="77777777" w:rsidR="00801B5C" w:rsidRPr="00FD40C3" w:rsidRDefault="00801B5C" w:rsidP="00801B5C">
            <w:pPr>
              <w:pStyle w:val="Code"/>
              <w:rPr>
                <w:lang w:val="id-ID"/>
              </w:rPr>
            </w:pPr>
            <w:r w:rsidRPr="00FD40C3">
              <w:rPr>
                <w:lang w:val="id-ID"/>
              </w:rPr>
              <w:t xml:space="preserve">      "resolved": "https://registry.npmjs.org/content-disposition/-/content-disposition-0.5.4.tgz",</w:t>
            </w:r>
          </w:p>
          <w:p w14:paraId="3E873961" w14:textId="77777777" w:rsidR="00801B5C" w:rsidRPr="00FD40C3" w:rsidRDefault="00801B5C" w:rsidP="00801B5C">
            <w:pPr>
              <w:pStyle w:val="Code"/>
              <w:rPr>
                <w:lang w:val="id-ID"/>
              </w:rPr>
            </w:pPr>
            <w:r w:rsidRPr="00FD40C3">
              <w:rPr>
                <w:lang w:val="id-ID"/>
              </w:rPr>
              <w:t xml:space="preserve">      "integrity": "sha512-FveZTNuGw04cxlAiWbzi6zTAL/lhehaWbTtgluJh4/E95DqMwTmha3KZN1aAWA8cFIhHzMZUvLevkw5Rqk+tSQ==",</w:t>
            </w:r>
          </w:p>
          <w:p w14:paraId="64B11E85" w14:textId="77777777" w:rsidR="00801B5C" w:rsidRPr="00FD40C3" w:rsidRDefault="00801B5C" w:rsidP="00801B5C">
            <w:pPr>
              <w:pStyle w:val="Code"/>
              <w:rPr>
                <w:lang w:val="id-ID"/>
              </w:rPr>
            </w:pPr>
            <w:r w:rsidRPr="00FD40C3">
              <w:rPr>
                <w:lang w:val="id-ID"/>
              </w:rPr>
              <w:t xml:space="preserve">      "requires": {</w:t>
            </w:r>
          </w:p>
          <w:p w14:paraId="79ECBDD0" w14:textId="77777777" w:rsidR="00801B5C" w:rsidRPr="00FD40C3" w:rsidRDefault="00801B5C" w:rsidP="00801B5C">
            <w:pPr>
              <w:pStyle w:val="Code"/>
              <w:rPr>
                <w:lang w:val="id-ID"/>
              </w:rPr>
            </w:pPr>
            <w:r w:rsidRPr="00FD40C3">
              <w:rPr>
                <w:lang w:val="id-ID"/>
              </w:rPr>
              <w:t xml:space="preserve">        "safe-buffer": "5.2.1"</w:t>
            </w:r>
          </w:p>
          <w:p w14:paraId="0A3ACB2D" w14:textId="77777777" w:rsidR="00801B5C" w:rsidRPr="00FD40C3" w:rsidRDefault="00801B5C" w:rsidP="00801B5C">
            <w:pPr>
              <w:pStyle w:val="Code"/>
              <w:rPr>
                <w:lang w:val="id-ID"/>
              </w:rPr>
            </w:pPr>
            <w:r w:rsidRPr="00FD40C3">
              <w:rPr>
                <w:lang w:val="id-ID"/>
              </w:rPr>
              <w:t xml:space="preserve">      }</w:t>
            </w:r>
          </w:p>
          <w:p w14:paraId="0C914582" w14:textId="77777777" w:rsidR="00801B5C" w:rsidRPr="00FD40C3" w:rsidRDefault="00801B5C" w:rsidP="00801B5C">
            <w:pPr>
              <w:pStyle w:val="Code"/>
              <w:rPr>
                <w:lang w:val="id-ID"/>
              </w:rPr>
            </w:pPr>
            <w:r w:rsidRPr="00FD40C3">
              <w:rPr>
                <w:lang w:val="id-ID"/>
              </w:rPr>
              <w:t xml:space="preserve">    },</w:t>
            </w:r>
          </w:p>
          <w:p w14:paraId="3C243CA1" w14:textId="77777777" w:rsidR="00801B5C" w:rsidRPr="00FD40C3" w:rsidRDefault="00801B5C" w:rsidP="00801B5C">
            <w:pPr>
              <w:pStyle w:val="Code"/>
              <w:rPr>
                <w:lang w:val="id-ID"/>
              </w:rPr>
            </w:pPr>
            <w:r w:rsidRPr="00FD40C3">
              <w:rPr>
                <w:lang w:val="id-ID"/>
              </w:rPr>
              <w:t xml:space="preserve">    "content-type": {</w:t>
            </w:r>
          </w:p>
          <w:p w14:paraId="5536D35D" w14:textId="77777777" w:rsidR="00801B5C" w:rsidRPr="00FD40C3" w:rsidRDefault="00801B5C" w:rsidP="00801B5C">
            <w:pPr>
              <w:pStyle w:val="Code"/>
              <w:rPr>
                <w:lang w:val="id-ID"/>
              </w:rPr>
            </w:pPr>
            <w:r w:rsidRPr="00FD40C3">
              <w:rPr>
                <w:lang w:val="id-ID"/>
              </w:rPr>
              <w:t xml:space="preserve">      "version": "1.0.5",</w:t>
            </w:r>
          </w:p>
          <w:p w14:paraId="33577FB0" w14:textId="77777777" w:rsidR="00801B5C" w:rsidRPr="00FD40C3" w:rsidRDefault="00801B5C" w:rsidP="00801B5C">
            <w:pPr>
              <w:pStyle w:val="Code"/>
              <w:rPr>
                <w:lang w:val="id-ID"/>
              </w:rPr>
            </w:pPr>
            <w:r w:rsidRPr="00FD40C3">
              <w:rPr>
                <w:lang w:val="id-ID"/>
              </w:rPr>
              <w:t xml:space="preserve">      "resolved": "https://registry.npmjs.org/content-type/-/content-type-1.0.5.tgz",</w:t>
            </w:r>
          </w:p>
          <w:p w14:paraId="3ECA41CE" w14:textId="77777777" w:rsidR="00801B5C" w:rsidRPr="00FD40C3" w:rsidRDefault="00801B5C" w:rsidP="00801B5C">
            <w:pPr>
              <w:pStyle w:val="Code"/>
              <w:rPr>
                <w:lang w:val="id-ID"/>
              </w:rPr>
            </w:pPr>
            <w:r w:rsidRPr="00FD40C3">
              <w:rPr>
                <w:lang w:val="id-ID"/>
              </w:rPr>
              <w:t xml:space="preserve">      "integrity": "sha512-nTjqfcBFEipKdXCv4YDQWCfmcLZKm81ldF0pAopTvyrFGVbcR6P/VAAd5G7N+0tTr8QqiU0tFadD6FK4NtJwOA=="</w:t>
            </w:r>
          </w:p>
          <w:p w14:paraId="704B3E85" w14:textId="77777777" w:rsidR="00801B5C" w:rsidRPr="00FD40C3" w:rsidRDefault="00801B5C" w:rsidP="00801B5C">
            <w:pPr>
              <w:pStyle w:val="Code"/>
              <w:rPr>
                <w:lang w:val="id-ID"/>
              </w:rPr>
            </w:pPr>
            <w:r w:rsidRPr="00FD40C3">
              <w:rPr>
                <w:lang w:val="id-ID"/>
              </w:rPr>
              <w:t xml:space="preserve">    },</w:t>
            </w:r>
          </w:p>
          <w:p w14:paraId="11AA677C" w14:textId="77777777" w:rsidR="00801B5C" w:rsidRPr="00FD40C3" w:rsidRDefault="00801B5C" w:rsidP="00801B5C">
            <w:pPr>
              <w:pStyle w:val="Code"/>
              <w:rPr>
                <w:lang w:val="id-ID"/>
              </w:rPr>
            </w:pPr>
            <w:r w:rsidRPr="00FD40C3">
              <w:rPr>
                <w:lang w:val="id-ID"/>
              </w:rPr>
              <w:t xml:space="preserve">    "cookie": {</w:t>
            </w:r>
          </w:p>
          <w:p w14:paraId="5150BA91" w14:textId="77777777" w:rsidR="00801B5C" w:rsidRPr="00FD40C3" w:rsidRDefault="00801B5C" w:rsidP="00801B5C">
            <w:pPr>
              <w:pStyle w:val="Code"/>
              <w:rPr>
                <w:lang w:val="id-ID"/>
              </w:rPr>
            </w:pPr>
            <w:r w:rsidRPr="00FD40C3">
              <w:rPr>
                <w:lang w:val="id-ID"/>
              </w:rPr>
              <w:t xml:space="preserve">      "version": "0.5.0",</w:t>
            </w:r>
          </w:p>
          <w:p w14:paraId="21122132" w14:textId="77777777" w:rsidR="00801B5C" w:rsidRPr="00FD40C3" w:rsidRDefault="00801B5C" w:rsidP="00801B5C">
            <w:pPr>
              <w:pStyle w:val="Code"/>
              <w:rPr>
                <w:lang w:val="id-ID"/>
              </w:rPr>
            </w:pPr>
            <w:r w:rsidRPr="00FD40C3">
              <w:rPr>
                <w:lang w:val="id-ID"/>
              </w:rPr>
              <w:t xml:space="preserve">      "resolved": "https://registry.npmjs.org/cookie/-/cookie-0.5.0.tgz",</w:t>
            </w:r>
          </w:p>
          <w:p w14:paraId="4F9050CE" w14:textId="77777777" w:rsidR="00801B5C" w:rsidRPr="00FD40C3" w:rsidRDefault="00801B5C" w:rsidP="00801B5C">
            <w:pPr>
              <w:pStyle w:val="Code"/>
              <w:rPr>
                <w:lang w:val="id-ID"/>
              </w:rPr>
            </w:pPr>
            <w:r w:rsidRPr="00FD40C3">
              <w:rPr>
                <w:lang w:val="id-ID"/>
              </w:rPr>
              <w:t xml:space="preserve">      "integrity": "sha512-YZ3GUyn/o8gfKJlnlX7g7xq4gyO6OSuhGPKaaGssGB2qgDUS0gPgtTvoyZLTt9Ab6dC4hfc9dV5arkvc/OCmrw=="</w:t>
            </w:r>
          </w:p>
          <w:p w14:paraId="6E78E046" w14:textId="77777777" w:rsidR="00801B5C" w:rsidRPr="00FD40C3" w:rsidRDefault="00801B5C" w:rsidP="00801B5C">
            <w:pPr>
              <w:pStyle w:val="Code"/>
              <w:rPr>
                <w:lang w:val="id-ID"/>
              </w:rPr>
            </w:pPr>
            <w:r w:rsidRPr="00FD40C3">
              <w:rPr>
                <w:lang w:val="id-ID"/>
              </w:rPr>
              <w:t xml:space="preserve">    },</w:t>
            </w:r>
          </w:p>
          <w:p w14:paraId="2E40DDC9" w14:textId="77777777" w:rsidR="00801B5C" w:rsidRPr="00FD40C3" w:rsidRDefault="00801B5C" w:rsidP="00801B5C">
            <w:pPr>
              <w:pStyle w:val="Code"/>
              <w:rPr>
                <w:lang w:val="id-ID"/>
              </w:rPr>
            </w:pPr>
            <w:r w:rsidRPr="00FD40C3">
              <w:rPr>
                <w:lang w:val="id-ID"/>
              </w:rPr>
              <w:t xml:space="preserve">    "cookie-signature": {</w:t>
            </w:r>
          </w:p>
          <w:p w14:paraId="09892158" w14:textId="77777777" w:rsidR="00801B5C" w:rsidRPr="00FD40C3" w:rsidRDefault="00801B5C" w:rsidP="00801B5C">
            <w:pPr>
              <w:pStyle w:val="Code"/>
              <w:rPr>
                <w:lang w:val="id-ID"/>
              </w:rPr>
            </w:pPr>
            <w:r w:rsidRPr="00FD40C3">
              <w:rPr>
                <w:lang w:val="id-ID"/>
              </w:rPr>
              <w:t xml:space="preserve">      "version": "1.0.6",</w:t>
            </w:r>
          </w:p>
          <w:p w14:paraId="6CD0DEB8" w14:textId="77777777" w:rsidR="00801B5C" w:rsidRPr="00FD40C3" w:rsidRDefault="00801B5C" w:rsidP="00801B5C">
            <w:pPr>
              <w:pStyle w:val="Code"/>
              <w:rPr>
                <w:lang w:val="id-ID"/>
              </w:rPr>
            </w:pPr>
            <w:r w:rsidRPr="00FD40C3">
              <w:rPr>
                <w:lang w:val="id-ID"/>
              </w:rPr>
              <w:t xml:space="preserve">      "resolved": "https://registry.npmjs.org/cookie-signature/-/cookie-signature-1.0.6.tgz",</w:t>
            </w:r>
          </w:p>
          <w:p w14:paraId="23FD2A10" w14:textId="77777777" w:rsidR="00801B5C" w:rsidRPr="00FD40C3" w:rsidRDefault="00801B5C" w:rsidP="00801B5C">
            <w:pPr>
              <w:pStyle w:val="Code"/>
              <w:rPr>
                <w:lang w:val="id-ID"/>
              </w:rPr>
            </w:pPr>
            <w:r w:rsidRPr="00FD40C3">
              <w:rPr>
                <w:lang w:val="id-ID"/>
              </w:rPr>
              <w:t xml:space="preserve">      "integrity": "sha512-QADzlaHc8icV8I7vbaJXJwod9HWYp8uCqf1xa4OfNu1T7JVxQIrUgOWtHdNDtPiywmFbiS12VjotIXLrKM3orQ=="</w:t>
            </w:r>
          </w:p>
          <w:p w14:paraId="42436CF9" w14:textId="77777777" w:rsidR="00801B5C" w:rsidRPr="00FD40C3" w:rsidRDefault="00801B5C" w:rsidP="00801B5C">
            <w:pPr>
              <w:pStyle w:val="Code"/>
              <w:rPr>
                <w:lang w:val="id-ID"/>
              </w:rPr>
            </w:pPr>
            <w:r w:rsidRPr="00FD40C3">
              <w:rPr>
                <w:lang w:val="id-ID"/>
              </w:rPr>
              <w:t xml:space="preserve">    },</w:t>
            </w:r>
          </w:p>
          <w:p w14:paraId="2FB85909" w14:textId="77777777" w:rsidR="00801B5C" w:rsidRPr="00FD40C3" w:rsidRDefault="00801B5C" w:rsidP="00801B5C">
            <w:pPr>
              <w:pStyle w:val="Code"/>
              <w:rPr>
                <w:lang w:val="id-ID"/>
              </w:rPr>
            </w:pPr>
            <w:r w:rsidRPr="00FD40C3">
              <w:rPr>
                <w:lang w:val="id-ID"/>
              </w:rPr>
              <w:t xml:space="preserve">    "core-util-is": {</w:t>
            </w:r>
          </w:p>
          <w:p w14:paraId="4E3C7A2C" w14:textId="77777777" w:rsidR="00801B5C" w:rsidRPr="00FD40C3" w:rsidRDefault="00801B5C" w:rsidP="00801B5C">
            <w:pPr>
              <w:pStyle w:val="Code"/>
              <w:rPr>
                <w:lang w:val="id-ID"/>
              </w:rPr>
            </w:pPr>
            <w:r w:rsidRPr="00FD40C3">
              <w:rPr>
                <w:lang w:val="id-ID"/>
              </w:rPr>
              <w:t xml:space="preserve">      "version": "1.0.3",</w:t>
            </w:r>
          </w:p>
          <w:p w14:paraId="0127C3E7" w14:textId="77777777" w:rsidR="00801B5C" w:rsidRPr="00FD40C3" w:rsidRDefault="00801B5C" w:rsidP="00801B5C">
            <w:pPr>
              <w:pStyle w:val="Code"/>
              <w:rPr>
                <w:lang w:val="id-ID"/>
              </w:rPr>
            </w:pPr>
            <w:r w:rsidRPr="00FD40C3">
              <w:rPr>
                <w:lang w:val="id-ID"/>
              </w:rPr>
              <w:t xml:space="preserve">      "resolved": "https://registry.npmjs.org/core-util-is/-/core-util-is-1.0.3.tgz",</w:t>
            </w:r>
          </w:p>
          <w:p w14:paraId="6D932731" w14:textId="77777777" w:rsidR="00801B5C" w:rsidRPr="00FD40C3" w:rsidRDefault="00801B5C" w:rsidP="00801B5C">
            <w:pPr>
              <w:pStyle w:val="Code"/>
              <w:rPr>
                <w:lang w:val="id-ID"/>
              </w:rPr>
            </w:pPr>
            <w:r w:rsidRPr="00FD40C3">
              <w:rPr>
                <w:lang w:val="id-ID"/>
              </w:rPr>
              <w:t xml:space="preserve">      "integrity": "sha512-ZQBvi1DcpJ4GDqanjucZ2Hj3wEO5pZDS89BWbkcrvdxksJorwUDDZamX9ldFkp9aw2lmBDLgkObEA4DWNJ9FYQ=="</w:t>
            </w:r>
          </w:p>
          <w:p w14:paraId="41537E6F" w14:textId="77777777" w:rsidR="00801B5C" w:rsidRPr="00FD40C3" w:rsidRDefault="00801B5C" w:rsidP="00801B5C">
            <w:pPr>
              <w:pStyle w:val="Code"/>
              <w:rPr>
                <w:lang w:val="id-ID"/>
              </w:rPr>
            </w:pPr>
            <w:r w:rsidRPr="00FD40C3">
              <w:rPr>
                <w:lang w:val="id-ID"/>
              </w:rPr>
              <w:t xml:space="preserve">    },</w:t>
            </w:r>
          </w:p>
          <w:p w14:paraId="3B264277" w14:textId="77777777" w:rsidR="00801B5C" w:rsidRPr="00FD40C3" w:rsidRDefault="00801B5C" w:rsidP="00801B5C">
            <w:pPr>
              <w:pStyle w:val="Code"/>
              <w:rPr>
                <w:lang w:val="id-ID"/>
              </w:rPr>
            </w:pPr>
            <w:r w:rsidRPr="00FD40C3">
              <w:rPr>
                <w:lang w:val="id-ID"/>
              </w:rPr>
              <w:t xml:space="preserve">    "csv": {</w:t>
            </w:r>
          </w:p>
          <w:p w14:paraId="45D0966A" w14:textId="77777777" w:rsidR="00801B5C" w:rsidRPr="00FD40C3" w:rsidRDefault="00801B5C" w:rsidP="00801B5C">
            <w:pPr>
              <w:pStyle w:val="Code"/>
              <w:rPr>
                <w:lang w:val="id-ID"/>
              </w:rPr>
            </w:pPr>
            <w:r w:rsidRPr="00FD40C3">
              <w:rPr>
                <w:lang w:val="id-ID"/>
              </w:rPr>
              <w:t xml:space="preserve">      "version": "6.3.0",</w:t>
            </w:r>
          </w:p>
          <w:p w14:paraId="6E272969" w14:textId="77777777" w:rsidR="00801B5C" w:rsidRPr="00FD40C3" w:rsidRDefault="00801B5C" w:rsidP="00801B5C">
            <w:pPr>
              <w:pStyle w:val="Code"/>
              <w:rPr>
                <w:lang w:val="id-ID"/>
              </w:rPr>
            </w:pPr>
            <w:r w:rsidRPr="00FD40C3">
              <w:rPr>
                <w:lang w:val="id-ID"/>
              </w:rPr>
              <w:t xml:space="preserve">      "resolved": "https://registry.npmjs.org/csv/-/csv-6.3.0.tgz",</w:t>
            </w:r>
          </w:p>
          <w:p w14:paraId="6F6C973B" w14:textId="77777777" w:rsidR="00801B5C" w:rsidRPr="00FD40C3" w:rsidRDefault="00801B5C" w:rsidP="00801B5C">
            <w:pPr>
              <w:pStyle w:val="Code"/>
              <w:rPr>
                <w:lang w:val="id-ID"/>
              </w:rPr>
            </w:pPr>
            <w:r w:rsidRPr="00FD40C3">
              <w:rPr>
                <w:lang w:val="id-ID"/>
              </w:rPr>
              <w:t xml:space="preserve">      "integrity": "sha512-wXakaMNIz6qe/a15AXQ6JA9urN2lEx08J/3xpxv7Ke3GOrio300Ikbqzrlg1ML0fuEOULHhswvSxtN5h/72sHg==",</w:t>
            </w:r>
          </w:p>
          <w:p w14:paraId="33F29677" w14:textId="77777777" w:rsidR="00801B5C" w:rsidRPr="00FD40C3" w:rsidRDefault="00801B5C" w:rsidP="00801B5C">
            <w:pPr>
              <w:pStyle w:val="Code"/>
              <w:rPr>
                <w:lang w:val="id-ID"/>
              </w:rPr>
            </w:pPr>
            <w:r w:rsidRPr="00FD40C3">
              <w:rPr>
                <w:lang w:val="id-ID"/>
              </w:rPr>
              <w:t xml:space="preserve">      "requires": {</w:t>
            </w:r>
          </w:p>
          <w:p w14:paraId="7C831996" w14:textId="77777777" w:rsidR="00801B5C" w:rsidRPr="00FD40C3" w:rsidRDefault="00801B5C" w:rsidP="00801B5C">
            <w:pPr>
              <w:pStyle w:val="Code"/>
              <w:rPr>
                <w:lang w:val="id-ID"/>
              </w:rPr>
            </w:pPr>
            <w:r w:rsidRPr="00FD40C3">
              <w:rPr>
                <w:lang w:val="id-ID"/>
              </w:rPr>
              <w:t xml:space="preserve">        "csv-generate": "^4.2.6",</w:t>
            </w:r>
          </w:p>
          <w:p w14:paraId="4C797ED6" w14:textId="77777777" w:rsidR="00801B5C" w:rsidRPr="00FD40C3" w:rsidRDefault="00801B5C" w:rsidP="00801B5C">
            <w:pPr>
              <w:pStyle w:val="Code"/>
              <w:rPr>
                <w:lang w:val="id-ID"/>
              </w:rPr>
            </w:pPr>
            <w:r w:rsidRPr="00FD40C3">
              <w:rPr>
                <w:lang w:val="id-ID"/>
              </w:rPr>
              <w:lastRenderedPageBreak/>
              <w:t xml:space="preserve">        "csv-parse": "^5.3.10",</w:t>
            </w:r>
          </w:p>
          <w:p w14:paraId="6C03AE95" w14:textId="77777777" w:rsidR="00801B5C" w:rsidRPr="00FD40C3" w:rsidRDefault="00801B5C" w:rsidP="00801B5C">
            <w:pPr>
              <w:pStyle w:val="Code"/>
              <w:rPr>
                <w:lang w:val="id-ID"/>
              </w:rPr>
            </w:pPr>
            <w:r w:rsidRPr="00FD40C3">
              <w:rPr>
                <w:lang w:val="id-ID"/>
              </w:rPr>
              <w:t xml:space="preserve">        "csv-stringify": "^6.4.0",</w:t>
            </w:r>
          </w:p>
          <w:p w14:paraId="644D77F9" w14:textId="77777777" w:rsidR="00801B5C" w:rsidRPr="00FD40C3" w:rsidRDefault="00801B5C" w:rsidP="00801B5C">
            <w:pPr>
              <w:pStyle w:val="Code"/>
              <w:rPr>
                <w:lang w:val="id-ID"/>
              </w:rPr>
            </w:pPr>
            <w:r w:rsidRPr="00FD40C3">
              <w:rPr>
                <w:lang w:val="id-ID"/>
              </w:rPr>
              <w:t xml:space="preserve">        "stream-transform": "^3.2.6"</w:t>
            </w:r>
          </w:p>
          <w:p w14:paraId="0B007064" w14:textId="77777777" w:rsidR="00801B5C" w:rsidRPr="00FD40C3" w:rsidRDefault="00801B5C" w:rsidP="00801B5C">
            <w:pPr>
              <w:pStyle w:val="Code"/>
              <w:rPr>
                <w:lang w:val="id-ID"/>
              </w:rPr>
            </w:pPr>
            <w:r w:rsidRPr="00FD40C3">
              <w:rPr>
                <w:lang w:val="id-ID"/>
              </w:rPr>
              <w:t xml:space="preserve">      }</w:t>
            </w:r>
          </w:p>
          <w:p w14:paraId="2AE45325" w14:textId="77777777" w:rsidR="00801B5C" w:rsidRPr="00FD40C3" w:rsidRDefault="00801B5C" w:rsidP="00801B5C">
            <w:pPr>
              <w:pStyle w:val="Code"/>
              <w:rPr>
                <w:lang w:val="id-ID"/>
              </w:rPr>
            </w:pPr>
            <w:r w:rsidRPr="00FD40C3">
              <w:rPr>
                <w:lang w:val="id-ID"/>
              </w:rPr>
              <w:t xml:space="preserve">    },</w:t>
            </w:r>
          </w:p>
          <w:p w14:paraId="1456695E" w14:textId="77777777" w:rsidR="00801B5C" w:rsidRPr="00FD40C3" w:rsidRDefault="00801B5C" w:rsidP="00801B5C">
            <w:pPr>
              <w:pStyle w:val="Code"/>
              <w:rPr>
                <w:lang w:val="id-ID"/>
              </w:rPr>
            </w:pPr>
            <w:r w:rsidRPr="00FD40C3">
              <w:rPr>
                <w:lang w:val="id-ID"/>
              </w:rPr>
              <w:t xml:space="preserve">    "csv-generate": {</w:t>
            </w:r>
          </w:p>
          <w:p w14:paraId="5214F418" w14:textId="77777777" w:rsidR="00801B5C" w:rsidRPr="00FD40C3" w:rsidRDefault="00801B5C" w:rsidP="00801B5C">
            <w:pPr>
              <w:pStyle w:val="Code"/>
              <w:rPr>
                <w:lang w:val="id-ID"/>
              </w:rPr>
            </w:pPr>
            <w:r w:rsidRPr="00FD40C3">
              <w:rPr>
                <w:lang w:val="id-ID"/>
              </w:rPr>
              <w:t xml:space="preserve">      "version": "4.2.6",</w:t>
            </w:r>
          </w:p>
          <w:p w14:paraId="08E5185C" w14:textId="77777777" w:rsidR="00801B5C" w:rsidRPr="00FD40C3" w:rsidRDefault="00801B5C" w:rsidP="00801B5C">
            <w:pPr>
              <w:pStyle w:val="Code"/>
              <w:rPr>
                <w:lang w:val="id-ID"/>
              </w:rPr>
            </w:pPr>
            <w:r w:rsidRPr="00FD40C3">
              <w:rPr>
                <w:lang w:val="id-ID"/>
              </w:rPr>
              <w:t xml:space="preserve">      "resolved": "https://registry.npmjs.org/csv-generate/-/csv-generate-4.2.6.tgz",</w:t>
            </w:r>
          </w:p>
          <w:p w14:paraId="57E43A84" w14:textId="77777777" w:rsidR="00801B5C" w:rsidRPr="00FD40C3" w:rsidRDefault="00801B5C" w:rsidP="00801B5C">
            <w:pPr>
              <w:pStyle w:val="Code"/>
              <w:rPr>
                <w:lang w:val="id-ID"/>
              </w:rPr>
            </w:pPr>
            <w:r w:rsidRPr="00FD40C3">
              <w:rPr>
                <w:lang w:val="id-ID"/>
              </w:rPr>
              <w:t xml:space="preserve">      "integrity": "sha512-VtnYqhWLcsUocA346ewFOk+rrqcoT663j11vXzD2uelXq9WguQ3QzDeVD8ISso7hhVtkDSHcWl9psdemeiEHDA=="</w:t>
            </w:r>
          </w:p>
          <w:p w14:paraId="69A5C386" w14:textId="77777777" w:rsidR="00801B5C" w:rsidRPr="00FD40C3" w:rsidRDefault="00801B5C" w:rsidP="00801B5C">
            <w:pPr>
              <w:pStyle w:val="Code"/>
              <w:rPr>
                <w:lang w:val="id-ID"/>
              </w:rPr>
            </w:pPr>
            <w:r w:rsidRPr="00FD40C3">
              <w:rPr>
                <w:lang w:val="id-ID"/>
              </w:rPr>
              <w:t xml:space="preserve">    },</w:t>
            </w:r>
          </w:p>
          <w:p w14:paraId="174AE943" w14:textId="77777777" w:rsidR="00801B5C" w:rsidRPr="00FD40C3" w:rsidRDefault="00801B5C" w:rsidP="00801B5C">
            <w:pPr>
              <w:pStyle w:val="Code"/>
              <w:rPr>
                <w:lang w:val="id-ID"/>
              </w:rPr>
            </w:pPr>
            <w:r w:rsidRPr="00FD40C3">
              <w:rPr>
                <w:lang w:val="id-ID"/>
              </w:rPr>
              <w:t xml:space="preserve">    "csv-parse": {</w:t>
            </w:r>
          </w:p>
          <w:p w14:paraId="2FE3734D" w14:textId="77777777" w:rsidR="00801B5C" w:rsidRPr="00FD40C3" w:rsidRDefault="00801B5C" w:rsidP="00801B5C">
            <w:pPr>
              <w:pStyle w:val="Code"/>
              <w:rPr>
                <w:lang w:val="id-ID"/>
              </w:rPr>
            </w:pPr>
            <w:r w:rsidRPr="00FD40C3">
              <w:rPr>
                <w:lang w:val="id-ID"/>
              </w:rPr>
              <w:t xml:space="preserve">      "version": "5.3.10",</w:t>
            </w:r>
          </w:p>
          <w:p w14:paraId="43CB2125" w14:textId="77777777" w:rsidR="00801B5C" w:rsidRPr="00FD40C3" w:rsidRDefault="00801B5C" w:rsidP="00801B5C">
            <w:pPr>
              <w:pStyle w:val="Code"/>
              <w:rPr>
                <w:lang w:val="id-ID"/>
              </w:rPr>
            </w:pPr>
            <w:r w:rsidRPr="00FD40C3">
              <w:rPr>
                <w:lang w:val="id-ID"/>
              </w:rPr>
              <w:t xml:space="preserve">      "resolved": "https://registry.npmjs.org/csv-parse/-/csv-parse-5.3.10.tgz",</w:t>
            </w:r>
          </w:p>
          <w:p w14:paraId="62C36FEA" w14:textId="77777777" w:rsidR="00801B5C" w:rsidRPr="00FD40C3" w:rsidRDefault="00801B5C" w:rsidP="00801B5C">
            <w:pPr>
              <w:pStyle w:val="Code"/>
              <w:rPr>
                <w:lang w:val="id-ID"/>
              </w:rPr>
            </w:pPr>
            <w:r w:rsidRPr="00FD40C3">
              <w:rPr>
                <w:lang w:val="id-ID"/>
              </w:rPr>
              <w:t xml:space="preserve">      "integrity": "sha512-cTXY6iy0gN5Ha/cGILeDgQE+nKiKDU2m0DjSRdJhr86BN3cM7oefBsTk2aH0LQeaYtL7Z7HvW+jYoadmdhzeDA=="</w:t>
            </w:r>
          </w:p>
          <w:p w14:paraId="7EA95E4A" w14:textId="77777777" w:rsidR="00801B5C" w:rsidRPr="00FD40C3" w:rsidRDefault="00801B5C" w:rsidP="00801B5C">
            <w:pPr>
              <w:pStyle w:val="Code"/>
              <w:rPr>
                <w:lang w:val="id-ID"/>
              </w:rPr>
            </w:pPr>
            <w:r w:rsidRPr="00FD40C3">
              <w:rPr>
                <w:lang w:val="id-ID"/>
              </w:rPr>
              <w:t xml:space="preserve">    },</w:t>
            </w:r>
          </w:p>
          <w:p w14:paraId="42932782" w14:textId="77777777" w:rsidR="00801B5C" w:rsidRPr="00FD40C3" w:rsidRDefault="00801B5C" w:rsidP="00801B5C">
            <w:pPr>
              <w:pStyle w:val="Code"/>
              <w:rPr>
                <w:lang w:val="id-ID"/>
              </w:rPr>
            </w:pPr>
            <w:r w:rsidRPr="00FD40C3">
              <w:rPr>
                <w:lang w:val="id-ID"/>
              </w:rPr>
              <w:t xml:space="preserve">    "csv-stringify": {</w:t>
            </w:r>
          </w:p>
          <w:p w14:paraId="225F6BFD" w14:textId="77777777" w:rsidR="00801B5C" w:rsidRPr="00FD40C3" w:rsidRDefault="00801B5C" w:rsidP="00801B5C">
            <w:pPr>
              <w:pStyle w:val="Code"/>
              <w:rPr>
                <w:lang w:val="id-ID"/>
              </w:rPr>
            </w:pPr>
            <w:r w:rsidRPr="00FD40C3">
              <w:rPr>
                <w:lang w:val="id-ID"/>
              </w:rPr>
              <w:t xml:space="preserve">      "version": "6.4.0",</w:t>
            </w:r>
          </w:p>
          <w:p w14:paraId="41BE8082" w14:textId="77777777" w:rsidR="00801B5C" w:rsidRPr="00FD40C3" w:rsidRDefault="00801B5C" w:rsidP="00801B5C">
            <w:pPr>
              <w:pStyle w:val="Code"/>
              <w:rPr>
                <w:lang w:val="id-ID"/>
              </w:rPr>
            </w:pPr>
            <w:r w:rsidRPr="00FD40C3">
              <w:rPr>
                <w:lang w:val="id-ID"/>
              </w:rPr>
              <w:t xml:space="preserve">      "resolved": "https://registry.npmjs.org/csv-stringify/-/csv-stringify-6.4.0.tgz",</w:t>
            </w:r>
          </w:p>
          <w:p w14:paraId="4454CC86" w14:textId="77777777" w:rsidR="00801B5C" w:rsidRPr="00FD40C3" w:rsidRDefault="00801B5C" w:rsidP="00801B5C">
            <w:pPr>
              <w:pStyle w:val="Code"/>
              <w:rPr>
                <w:lang w:val="id-ID"/>
              </w:rPr>
            </w:pPr>
            <w:r w:rsidRPr="00FD40C3">
              <w:rPr>
                <w:lang w:val="id-ID"/>
              </w:rPr>
              <w:t xml:space="preserve">      "integrity": "sha512-HQsw0QXiN5fdlO+R8/JzCZnR3Fqp8E87YVnhHlaPtNGJjt6ffbV0LpOkieIb1x6V1+xt878IYq77SpXHWAqKkA=="</w:t>
            </w:r>
          </w:p>
          <w:p w14:paraId="04370D98" w14:textId="77777777" w:rsidR="00801B5C" w:rsidRPr="00FD40C3" w:rsidRDefault="00801B5C" w:rsidP="00801B5C">
            <w:pPr>
              <w:pStyle w:val="Code"/>
              <w:rPr>
                <w:lang w:val="id-ID"/>
              </w:rPr>
            </w:pPr>
            <w:r w:rsidRPr="00FD40C3">
              <w:rPr>
                <w:lang w:val="id-ID"/>
              </w:rPr>
              <w:t xml:space="preserve">    },</w:t>
            </w:r>
          </w:p>
          <w:p w14:paraId="4F113CAF" w14:textId="77777777" w:rsidR="00801B5C" w:rsidRPr="00FD40C3" w:rsidRDefault="00801B5C" w:rsidP="00801B5C">
            <w:pPr>
              <w:pStyle w:val="Code"/>
              <w:rPr>
                <w:lang w:val="id-ID"/>
              </w:rPr>
            </w:pPr>
            <w:r w:rsidRPr="00FD40C3">
              <w:rPr>
                <w:lang w:val="id-ID"/>
              </w:rPr>
              <w:t xml:space="preserve">    "csvtojson": {</w:t>
            </w:r>
          </w:p>
          <w:p w14:paraId="6351F5D1" w14:textId="77777777" w:rsidR="00801B5C" w:rsidRPr="00FD40C3" w:rsidRDefault="00801B5C" w:rsidP="00801B5C">
            <w:pPr>
              <w:pStyle w:val="Code"/>
              <w:rPr>
                <w:lang w:val="id-ID"/>
              </w:rPr>
            </w:pPr>
            <w:r w:rsidRPr="00FD40C3">
              <w:rPr>
                <w:lang w:val="id-ID"/>
              </w:rPr>
              <w:t xml:space="preserve">      "version": "2.0.10",</w:t>
            </w:r>
          </w:p>
          <w:p w14:paraId="5A503083" w14:textId="77777777" w:rsidR="00801B5C" w:rsidRPr="00FD40C3" w:rsidRDefault="00801B5C" w:rsidP="00801B5C">
            <w:pPr>
              <w:pStyle w:val="Code"/>
              <w:rPr>
                <w:lang w:val="id-ID"/>
              </w:rPr>
            </w:pPr>
            <w:r w:rsidRPr="00FD40C3">
              <w:rPr>
                <w:lang w:val="id-ID"/>
              </w:rPr>
              <w:t xml:space="preserve">      "resolved": "https://registry.npmjs.org/csvtojson/-/csvtojson-2.0.10.tgz",</w:t>
            </w:r>
          </w:p>
          <w:p w14:paraId="5161E668" w14:textId="77777777" w:rsidR="00801B5C" w:rsidRPr="00FD40C3" w:rsidRDefault="00801B5C" w:rsidP="00801B5C">
            <w:pPr>
              <w:pStyle w:val="Code"/>
              <w:rPr>
                <w:lang w:val="id-ID"/>
              </w:rPr>
            </w:pPr>
            <w:r w:rsidRPr="00FD40C3">
              <w:rPr>
                <w:lang w:val="id-ID"/>
              </w:rPr>
              <w:t xml:space="preserve">      "integrity": "sha512-lUWFxGKyhraKCW8Qghz6Z0f2l/PqB1W3AO0HKJzGIQ5JRSlR651ekJDiGJbBT4sRNNv5ddnSGVEnsxP9XRCVpQ==",</w:t>
            </w:r>
          </w:p>
          <w:p w14:paraId="33D1154C" w14:textId="77777777" w:rsidR="00801B5C" w:rsidRPr="00FD40C3" w:rsidRDefault="00801B5C" w:rsidP="00801B5C">
            <w:pPr>
              <w:pStyle w:val="Code"/>
              <w:rPr>
                <w:lang w:val="id-ID"/>
              </w:rPr>
            </w:pPr>
            <w:r w:rsidRPr="00FD40C3">
              <w:rPr>
                <w:lang w:val="id-ID"/>
              </w:rPr>
              <w:t xml:space="preserve">      "requires": {</w:t>
            </w:r>
          </w:p>
          <w:p w14:paraId="772AE590" w14:textId="77777777" w:rsidR="00801B5C" w:rsidRPr="00FD40C3" w:rsidRDefault="00801B5C" w:rsidP="00801B5C">
            <w:pPr>
              <w:pStyle w:val="Code"/>
              <w:rPr>
                <w:lang w:val="id-ID"/>
              </w:rPr>
            </w:pPr>
            <w:r w:rsidRPr="00FD40C3">
              <w:rPr>
                <w:lang w:val="id-ID"/>
              </w:rPr>
              <w:t xml:space="preserve">        "bluebird": "^3.5.1",</w:t>
            </w:r>
          </w:p>
          <w:p w14:paraId="43B5C72A" w14:textId="77777777" w:rsidR="00801B5C" w:rsidRPr="00FD40C3" w:rsidRDefault="00801B5C" w:rsidP="00801B5C">
            <w:pPr>
              <w:pStyle w:val="Code"/>
              <w:rPr>
                <w:lang w:val="id-ID"/>
              </w:rPr>
            </w:pPr>
            <w:r w:rsidRPr="00FD40C3">
              <w:rPr>
                <w:lang w:val="id-ID"/>
              </w:rPr>
              <w:t xml:space="preserve">        "lodash": "^4.17.3",</w:t>
            </w:r>
          </w:p>
          <w:p w14:paraId="2FA667DB" w14:textId="77777777" w:rsidR="00801B5C" w:rsidRPr="00FD40C3" w:rsidRDefault="00801B5C" w:rsidP="00801B5C">
            <w:pPr>
              <w:pStyle w:val="Code"/>
              <w:rPr>
                <w:lang w:val="id-ID"/>
              </w:rPr>
            </w:pPr>
            <w:r w:rsidRPr="00FD40C3">
              <w:rPr>
                <w:lang w:val="id-ID"/>
              </w:rPr>
              <w:t xml:space="preserve">        "strip-bom": "^2.0.0"</w:t>
            </w:r>
          </w:p>
          <w:p w14:paraId="1DEB0EFB" w14:textId="77777777" w:rsidR="00801B5C" w:rsidRPr="00FD40C3" w:rsidRDefault="00801B5C" w:rsidP="00801B5C">
            <w:pPr>
              <w:pStyle w:val="Code"/>
              <w:rPr>
                <w:lang w:val="id-ID"/>
              </w:rPr>
            </w:pPr>
            <w:r w:rsidRPr="00FD40C3">
              <w:rPr>
                <w:lang w:val="id-ID"/>
              </w:rPr>
              <w:t xml:space="preserve">      }</w:t>
            </w:r>
          </w:p>
          <w:p w14:paraId="5DAA8587" w14:textId="77777777" w:rsidR="00801B5C" w:rsidRPr="00FD40C3" w:rsidRDefault="00801B5C" w:rsidP="00801B5C">
            <w:pPr>
              <w:pStyle w:val="Code"/>
              <w:rPr>
                <w:lang w:val="id-ID"/>
              </w:rPr>
            </w:pPr>
            <w:r w:rsidRPr="00FD40C3">
              <w:rPr>
                <w:lang w:val="id-ID"/>
              </w:rPr>
              <w:t xml:space="preserve">    },</w:t>
            </w:r>
          </w:p>
          <w:p w14:paraId="71D17DC8" w14:textId="77777777" w:rsidR="00801B5C" w:rsidRPr="00FD40C3" w:rsidRDefault="00801B5C" w:rsidP="00801B5C">
            <w:pPr>
              <w:pStyle w:val="Code"/>
              <w:rPr>
                <w:lang w:val="id-ID"/>
              </w:rPr>
            </w:pPr>
            <w:r w:rsidRPr="00FD40C3">
              <w:rPr>
                <w:lang w:val="id-ID"/>
              </w:rPr>
              <w:t xml:space="preserve">    "debug": {</w:t>
            </w:r>
          </w:p>
          <w:p w14:paraId="0CD35786" w14:textId="77777777" w:rsidR="00801B5C" w:rsidRPr="00FD40C3" w:rsidRDefault="00801B5C" w:rsidP="00801B5C">
            <w:pPr>
              <w:pStyle w:val="Code"/>
              <w:rPr>
                <w:lang w:val="id-ID"/>
              </w:rPr>
            </w:pPr>
            <w:r w:rsidRPr="00FD40C3">
              <w:rPr>
                <w:lang w:val="id-ID"/>
              </w:rPr>
              <w:t xml:space="preserve">      "version": "2.6.9",</w:t>
            </w:r>
          </w:p>
          <w:p w14:paraId="22D15885" w14:textId="77777777" w:rsidR="00801B5C" w:rsidRPr="00FD40C3" w:rsidRDefault="00801B5C" w:rsidP="00801B5C">
            <w:pPr>
              <w:pStyle w:val="Code"/>
              <w:rPr>
                <w:lang w:val="id-ID"/>
              </w:rPr>
            </w:pPr>
            <w:r w:rsidRPr="00FD40C3">
              <w:rPr>
                <w:lang w:val="id-ID"/>
              </w:rPr>
              <w:t xml:space="preserve">      "resolved": "https://registry.npmjs.org/debug/-/debug-2.6.9.tgz",</w:t>
            </w:r>
          </w:p>
          <w:p w14:paraId="543D9991" w14:textId="77777777" w:rsidR="00801B5C" w:rsidRPr="00FD40C3" w:rsidRDefault="00801B5C" w:rsidP="00801B5C">
            <w:pPr>
              <w:pStyle w:val="Code"/>
              <w:rPr>
                <w:lang w:val="id-ID"/>
              </w:rPr>
            </w:pPr>
            <w:r w:rsidRPr="00FD40C3">
              <w:rPr>
                <w:lang w:val="id-ID"/>
              </w:rPr>
              <w:t xml:space="preserve">      "integrity": "sha512-bC7ElrdJaJnPbAP+1EotYvqZsb3ecl5wi6Bfi6BJTUcNowp6cvspg0jXznRTKDjm/E7AdgFBVeAPVMNcKGsHMA==",</w:t>
            </w:r>
          </w:p>
          <w:p w14:paraId="5A3932CE" w14:textId="77777777" w:rsidR="00801B5C" w:rsidRPr="00FD40C3" w:rsidRDefault="00801B5C" w:rsidP="00801B5C">
            <w:pPr>
              <w:pStyle w:val="Code"/>
              <w:rPr>
                <w:lang w:val="id-ID"/>
              </w:rPr>
            </w:pPr>
            <w:r w:rsidRPr="00FD40C3">
              <w:rPr>
                <w:lang w:val="id-ID"/>
              </w:rPr>
              <w:t xml:space="preserve">      "requires": {</w:t>
            </w:r>
          </w:p>
          <w:p w14:paraId="5F5EEE96" w14:textId="77777777" w:rsidR="00801B5C" w:rsidRPr="00FD40C3" w:rsidRDefault="00801B5C" w:rsidP="00801B5C">
            <w:pPr>
              <w:pStyle w:val="Code"/>
              <w:rPr>
                <w:lang w:val="id-ID"/>
              </w:rPr>
            </w:pPr>
            <w:r w:rsidRPr="00FD40C3">
              <w:rPr>
                <w:lang w:val="id-ID"/>
              </w:rPr>
              <w:t xml:space="preserve">        "ms": "2.0.0"</w:t>
            </w:r>
          </w:p>
          <w:p w14:paraId="57F3E3F5" w14:textId="77777777" w:rsidR="00801B5C" w:rsidRPr="00FD40C3" w:rsidRDefault="00801B5C" w:rsidP="00801B5C">
            <w:pPr>
              <w:pStyle w:val="Code"/>
              <w:rPr>
                <w:lang w:val="id-ID"/>
              </w:rPr>
            </w:pPr>
            <w:r w:rsidRPr="00FD40C3">
              <w:rPr>
                <w:lang w:val="id-ID"/>
              </w:rPr>
              <w:t xml:space="preserve">      }</w:t>
            </w:r>
          </w:p>
          <w:p w14:paraId="427D0452" w14:textId="77777777" w:rsidR="00801B5C" w:rsidRPr="00FD40C3" w:rsidRDefault="00801B5C" w:rsidP="00801B5C">
            <w:pPr>
              <w:pStyle w:val="Code"/>
              <w:rPr>
                <w:lang w:val="id-ID"/>
              </w:rPr>
            </w:pPr>
            <w:r w:rsidRPr="00FD40C3">
              <w:rPr>
                <w:lang w:val="id-ID"/>
              </w:rPr>
              <w:t xml:space="preserve">    },</w:t>
            </w:r>
          </w:p>
          <w:p w14:paraId="511BA138" w14:textId="77777777" w:rsidR="00801B5C" w:rsidRPr="00FD40C3" w:rsidRDefault="00801B5C" w:rsidP="00801B5C">
            <w:pPr>
              <w:pStyle w:val="Code"/>
              <w:rPr>
                <w:lang w:val="id-ID"/>
              </w:rPr>
            </w:pPr>
            <w:r w:rsidRPr="00FD40C3">
              <w:rPr>
                <w:lang w:val="id-ID"/>
              </w:rPr>
              <w:t xml:space="preserve">    "depd": {</w:t>
            </w:r>
          </w:p>
          <w:p w14:paraId="2C04BC9C" w14:textId="77777777" w:rsidR="00801B5C" w:rsidRPr="00FD40C3" w:rsidRDefault="00801B5C" w:rsidP="00801B5C">
            <w:pPr>
              <w:pStyle w:val="Code"/>
              <w:rPr>
                <w:lang w:val="id-ID"/>
              </w:rPr>
            </w:pPr>
            <w:r w:rsidRPr="00FD40C3">
              <w:rPr>
                <w:lang w:val="id-ID"/>
              </w:rPr>
              <w:t xml:space="preserve">      "version": "2.0.0",</w:t>
            </w:r>
          </w:p>
          <w:p w14:paraId="4CC4694A" w14:textId="77777777" w:rsidR="00801B5C" w:rsidRPr="00FD40C3" w:rsidRDefault="00801B5C" w:rsidP="00801B5C">
            <w:pPr>
              <w:pStyle w:val="Code"/>
              <w:rPr>
                <w:lang w:val="id-ID"/>
              </w:rPr>
            </w:pPr>
            <w:r w:rsidRPr="00FD40C3">
              <w:rPr>
                <w:lang w:val="id-ID"/>
              </w:rPr>
              <w:t xml:space="preserve">      "resolved": "https://registry.npmjs.org/depd/-/depd-2.0.0.tgz",</w:t>
            </w:r>
          </w:p>
          <w:p w14:paraId="260813B3" w14:textId="77777777" w:rsidR="00801B5C" w:rsidRPr="00FD40C3" w:rsidRDefault="00801B5C" w:rsidP="00801B5C">
            <w:pPr>
              <w:pStyle w:val="Code"/>
              <w:rPr>
                <w:lang w:val="id-ID"/>
              </w:rPr>
            </w:pPr>
            <w:r w:rsidRPr="00FD40C3">
              <w:rPr>
                <w:lang w:val="id-ID"/>
              </w:rPr>
              <w:t xml:space="preserve">      "integrity": "sha512-g7nH6P6dyDioJogAAGprGpCtVImJhpPk/roCzdb3fIh61/s/nPsfR6onyMwkCAR/OlC3</w:t>
            </w:r>
            <w:r w:rsidRPr="00FD40C3">
              <w:rPr>
                <w:lang w:val="id-ID"/>
              </w:rPr>
              <w:lastRenderedPageBreak/>
              <w:t>yBC0lESvUoQEAssIrw=="</w:t>
            </w:r>
          </w:p>
          <w:p w14:paraId="1EE88F5F" w14:textId="77777777" w:rsidR="00801B5C" w:rsidRPr="00FD40C3" w:rsidRDefault="00801B5C" w:rsidP="00801B5C">
            <w:pPr>
              <w:pStyle w:val="Code"/>
              <w:rPr>
                <w:lang w:val="id-ID"/>
              </w:rPr>
            </w:pPr>
            <w:r w:rsidRPr="00FD40C3">
              <w:rPr>
                <w:lang w:val="id-ID"/>
              </w:rPr>
              <w:t xml:space="preserve">    },</w:t>
            </w:r>
          </w:p>
          <w:p w14:paraId="5AD10514" w14:textId="77777777" w:rsidR="00801B5C" w:rsidRPr="00FD40C3" w:rsidRDefault="00801B5C" w:rsidP="00801B5C">
            <w:pPr>
              <w:pStyle w:val="Code"/>
              <w:rPr>
                <w:lang w:val="id-ID"/>
              </w:rPr>
            </w:pPr>
            <w:r w:rsidRPr="00FD40C3">
              <w:rPr>
                <w:lang w:val="id-ID"/>
              </w:rPr>
              <w:t xml:space="preserve">    "destroy": {</w:t>
            </w:r>
          </w:p>
          <w:p w14:paraId="1FBCBABE" w14:textId="77777777" w:rsidR="00801B5C" w:rsidRPr="00FD40C3" w:rsidRDefault="00801B5C" w:rsidP="00801B5C">
            <w:pPr>
              <w:pStyle w:val="Code"/>
              <w:rPr>
                <w:lang w:val="id-ID"/>
              </w:rPr>
            </w:pPr>
            <w:r w:rsidRPr="00FD40C3">
              <w:rPr>
                <w:lang w:val="id-ID"/>
              </w:rPr>
              <w:t xml:space="preserve">      "version": "1.2.0",</w:t>
            </w:r>
          </w:p>
          <w:p w14:paraId="2654C2C6" w14:textId="77777777" w:rsidR="00801B5C" w:rsidRPr="00FD40C3" w:rsidRDefault="00801B5C" w:rsidP="00801B5C">
            <w:pPr>
              <w:pStyle w:val="Code"/>
              <w:rPr>
                <w:lang w:val="id-ID"/>
              </w:rPr>
            </w:pPr>
            <w:r w:rsidRPr="00FD40C3">
              <w:rPr>
                <w:lang w:val="id-ID"/>
              </w:rPr>
              <w:t xml:space="preserve">      "resolved": "https://registry.npmjs.org/destroy/-/destroy-1.2.0.tgz",</w:t>
            </w:r>
          </w:p>
          <w:p w14:paraId="1CC0DECE" w14:textId="77777777" w:rsidR="00801B5C" w:rsidRPr="00FD40C3" w:rsidRDefault="00801B5C" w:rsidP="00801B5C">
            <w:pPr>
              <w:pStyle w:val="Code"/>
              <w:rPr>
                <w:lang w:val="id-ID"/>
              </w:rPr>
            </w:pPr>
            <w:r w:rsidRPr="00FD40C3">
              <w:rPr>
                <w:lang w:val="id-ID"/>
              </w:rPr>
              <w:t xml:space="preserve">      "integrity": "sha512-2sJGJTaXIIaR1w4iJSNoN0hnMY7Gpc/n8D4qSCJw8QqFWXf7cuAgnEHxBpweaVcPevC2l3KpjYCx3NypQQgaJg=="</w:t>
            </w:r>
          </w:p>
          <w:p w14:paraId="2E303325" w14:textId="77777777" w:rsidR="00801B5C" w:rsidRPr="00FD40C3" w:rsidRDefault="00801B5C" w:rsidP="00801B5C">
            <w:pPr>
              <w:pStyle w:val="Code"/>
              <w:rPr>
                <w:lang w:val="id-ID"/>
              </w:rPr>
            </w:pPr>
            <w:r w:rsidRPr="00FD40C3">
              <w:rPr>
                <w:lang w:val="id-ID"/>
              </w:rPr>
              <w:t xml:space="preserve">    },</w:t>
            </w:r>
          </w:p>
          <w:p w14:paraId="0A26CFA9" w14:textId="77777777" w:rsidR="00801B5C" w:rsidRPr="00FD40C3" w:rsidRDefault="00801B5C" w:rsidP="00801B5C">
            <w:pPr>
              <w:pStyle w:val="Code"/>
              <w:rPr>
                <w:lang w:val="id-ID"/>
              </w:rPr>
            </w:pPr>
            <w:r w:rsidRPr="00FD40C3">
              <w:rPr>
                <w:lang w:val="id-ID"/>
              </w:rPr>
              <w:t xml:space="preserve">    "dezalgo": {</w:t>
            </w:r>
          </w:p>
          <w:p w14:paraId="0DF9493C" w14:textId="77777777" w:rsidR="00801B5C" w:rsidRPr="00FD40C3" w:rsidRDefault="00801B5C" w:rsidP="00801B5C">
            <w:pPr>
              <w:pStyle w:val="Code"/>
              <w:rPr>
                <w:lang w:val="id-ID"/>
              </w:rPr>
            </w:pPr>
            <w:r w:rsidRPr="00FD40C3">
              <w:rPr>
                <w:lang w:val="id-ID"/>
              </w:rPr>
              <w:t xml:space="preserve">      "version": "1.0.4",</w:t>
            </w:r>
          </w:p>
          <w:p w14:paraId="2F7B372C" w14:textId="77777777" w:rsidR="00801B5C" w:rsidRPr="00FD40C3" w:rsidRDefault="00801B5C" w:rsidP="00801B5C">
            <w:pPr>
              <w:pStyle w:val="Code"/>
              <w:rPr>
                <w:lang w:val="id-ID"/>
              </w:rPr>
            </w:pPr>
            <w:r w:rsidRPr="00FD40C3">
              <w:rPr>
                <w:lang w:val="id-ID"/>
              </w:rPr>
              <w:t xml:space="preserve">      "resolved": "https://registry.npmjs.org/dezalgo/-/dezalgo-1.0.4.tgz",</w:t>
            </w:r>
          </w:p>
          <w:p w14:paraId="25006B8D" w14:textId="77777777" w:rsidR="00801B5C" w:rsidRPr="00FD40C3" w:rsidRDefault="00801B5C" w:rsidP="00801B5C">
            <w:pPr>
              <w:pStyle w:val="Code"/>
              <w:rPr>
                <w:lang w:val="id-ID"/>
              </w:rPr>
            </w:pPr>
            <w:r w:rsidRPr="00FD40C3">
              <w:rPr>
                <w:lang w:val="id-ID"/>
              </w:rPr>
              <w:t xml:space="preserve">      "integrity": "sha512-rXSP0bf+5n0Qonsb+SVVfNfIsimO4HEtmnIpPHY8Q1UCzKlQrDMfdobr8nJOOsRgWCyMRqeSBQzmWUMq7zvVig==",</w:t>
            </w:r>
          </w:p>
          <w:p w14:paraId="1C2ACE86" w14:textId="77777777" w:rsidR="00801B5C" w:rsidRPr="00FD40C3" w:rsidRDefault="00801B5C" w:rsidP="00801B5C">
            <w:pPr>
              <w:pStyle w:val="Code"/>
              <w:rPr>
                <w:lang w:val="id-ID"/>
              </w:rPr>
            </w:pPr>
            <w:r w:rsidRPr="00FD40C3">
              <w:rPr>
                <w:lang w:val="id-ID"/>
              </w:rPr>
              <w:t xml:space="preserve">      "requires": {</w:t>
            </w:r>
          </w:p>
          <w:p w14:paraId="3141BD67" w14:textId="77777777" w:rsidR="00801B5C" w:rsidRPr="00FD40C3" w:rsidRDefault="00801B5C" w:rsidP="00801B5C">
            <w:pPr>
              <w:pStyle w:val="Code"/>
              <w:rPr>
                <w:lang w:val="id-ID"/>
              </w:rPr>
            </w:pPr>
            <w:r w:rsidRPr="00FD40C3">
              <w:rPr>
                <w:lang w:val="id-ID"/>
              </w:rPr>
              <w:t xml:space="preserve">        "asap": "^2.0.0",</w:t>
            </w:r>
          </w:p>
          <w:p w14:paraId="420BE046" w14:textId="77777777" w:rsidR="00801B5C" w:rsidRPr="00FD40C3" w:rsidRDefault="00801B5C" w:rsidP="00801B5C">
            <w:pPr>
              <w:pStyle w:val="Code"/>
              <w:rPr>
                <w:lang w:val="id-ID"/>
              </w:rPr>
            </w:pPr>
            <w:r w:rsidRPr="00FD40C3">
              <w:rPr>
                <w:lang w:val="id-ID"/>
              </w:rPr>
              <w:t xml:space="preserve">        "wrappy": "1"</w:t>
            </w:r>
          </w:p>
          <w:p w14:paraId="5CA7BEAF" w14:textId="77777777" w:rsidR="00801B5C" w:rsidRPr="00FD40C3" w:rsidRDefault="00801B5C" w:rsidP="00801B5C">
            <w:pPr>
              <w:pStyle w:val="Code"/>
              <w:rPr>
                <w:lang w:val="id-ID"/>
              </w:rPr>
            </w:pPr>
            <w:r w:rsidRPr="00FD40C3">
              <w:rPr>
                <w:lang w:val="id-ID"/>
              </w:rPr>
              <w:t xml:space="preserve">      }</w:t>
            </w:r>
          </w:p>
          <w:p w14:paraId="2A4B36F0" w14:textId="77777777" w:rsidR="00801B5C" w:rsidRPr="00FD40C3" w:rsidRDefault="00801B5C" w:rsidP="00801B5C">
            <w:pPr>
              <w:pStyle w:val="Code"/>
              <w:rPr>
                <w:lang w:val="id-ID"/>
              </w:rPr>
            </w:pPr>
            <w:r w:rsidRPr="00FD40C3">
              <w:rPr>
                <w:lang w:val="id-ID"/>
              </w:rPr>
              <w:t xml:space="preserve">    },</w:t>
            </w:r>
          </w:p>
          <w:p w14:paraId="2287563A" w14:textId="77777777" w:rsidR="00801B5C" w:rsidRPr="00FD40C3" w:rsidRDefault="00801B5C" w:rsidP="00801B5C">
            <w:pPr>
              <w:pStyle w:val="Code"/>
              <w:rPr>
                <w:lang w:val="id-ID"/>
              </w:rPr>
            </w:pPr>
            <w:r w:rsidRPr="00FD40C3">
              <w:rPr>
                <w:lang w:val="id-ID"/>
              </w:rPr>
              <w:t xml:space="preserve">    "ee-first": {</w:t>
            </w:r>
          </w:p>
          <w:p w14:paraId="3D03BC06" w14:textId="77777777" w:rsidR="00801B5C" w:rsidRPr="00FD40C3" w:rsidRDefault="00801B5C" w:rsidP="00801B5C">
            <w:pPr>
              <w:pStyle w:val="Code"/>
              <w:rPr>
                <w:lang w:val="id-ID"/>
              </w:rPr>
            </w:pPr>
            <w:r w:rsidRPr="00FD40C3">
              <w:rPr>
                <w:lang w:val="id-ID"/>
              </w:rPr>
              <w:t xml:space="preserve">      "version": "1.1.1",</w:t>
            </w:r>
          </w:p>
          <w:p w14:paraId="5350FA8F" w14:textId="77777777" w:rsidR="00801B5C" w:rsidRPr="00FD40C3" w:rsidRDefault="00801B5C" w:rsidP="00801B5C">
            <w:pPr>
              <w:pStyle w:val="Code"/>
              <w:rPr>
                <w:lang w:val="id-ID"/>
              </w:rPr>
            </w:pPr>
            <w:r w:rsidRPr="00FD40C3">
              <w:rPr>
                <w:lang w:val="id-ID"/>
              </w:rPr>
              <w:t xml:space="preserve">      "resolved": "https://registry.npmjs.org/ee-first/-/ee-first-1.1.1.tgz",</w:t>
            </w:r>
          </w:p>
          <w:p w14:paraId="64A92B9F" w14:textId="77777777" w:rsidR="00801B5C" w:rsidRPr="00FD40C3" w:rsidRDefault="00801B5C" w:rsidP="00801B5C">
            <w:pPr>
              <w:pStyle w:val="Code"/>
              <w:rPr>
                <w:lang w:val="id-ID"/>
              </w:rPr>
            </w:pPr>
            <w:r w:rsidRPr="00FD40C3">
              <w:rPr>
                <w:lang w:val="id-ID"/>
              </w:rPr>
              <w:t xml:space="preserve">      "integrity": "sha512-WMwm9LhRUo+WUaRN+vRuETqG89IgZphVSNkdFgeb6sS/E4OrDIN7t48CAewSHXc6C8lefD8KKfr5vY61brQlow=="</w:t>
            </w:r>
          </w:p>
          <w:p w14:paraId="48FB4D46" w14:textId="77777777" w:rsidR="00801B5C" w:rsidRPr="00FD40C3" w:rsidRDefault="00801B5C" w:rsidP="00801B5C">
            <w:pPr>
              <w:pStyle w:val="Code"/>
              <w:rPr>
                <w:lang w:val="id-ID"/>
              </w:rPr>
            </w:pPr>
            <w:r w:rsidRPr="00FD40C3">
              <w:rPr>
                <w:lang w:val="id-ID"/>
              </w:rPr>
              <w:t xml:space="preserve">    },</w:t>
            </w:r>
          </w:p>
          <w:p w14:paraId="6BD06073" w14:textId="77777777" w:rsidR="00801B5C" w:rsidRPr="00FD40C3" w:rsidRDefault="00801B5C" w:rsidP="00801B5C">
            <w:pPr>
              <w:pStyle w:val="Code"/>
              <w:rPr>
                <w:lang w:val="id-ID"/>
              </w:rPr>
            </w:pPr>
            <w:r w:rsidRPr="00FD40C3">
              <w:rPr>
                <w:lang w:val="id-ID"/>
              </w:rPr>
              <w:t xml:space="preserve">    "ejs": {</w:t>
            </w:r>
          </w:p>
          <w:p w14:paraId="34111CCE" w14:textId="77777777" w:rsidR="00801B5C" w:rsidRPr="00FD40C3" w:rsidRDefault="00801B5C" w:rsidP="00801B5C">
            <w:pPr>
              <w:pStyle w:val="Code"/>
              <w:rPr>
                <w:lang w:val="id-ID"/>
              </w:rPr>
            </w:pPr>
            <w:r w:rsidRPr="00FD40C3">
              <w:rPr>
                <w:lang w:val="id-ID"/>
              </w:rPr>
              <w:t xml:space="preserve">      "version": "3.1.8",</w:t>
            </w:r>
          </w:p>
          <w:p w14:paraId="0F8ADC96" w14:textId="77777777" w:rsidR="00801B5C" w:rsidRPr="00FD40C3" w:rsidRDefault="00801B5C" w:rsidP="00801B5C">
            <w:pPr>
              <w:pStyle w:val="Code"/>
              <w:rPr>
                <w:lang w:val="id-ID"/>
              </w:rPr>
            </w:pPr>
            <w:r w:rsidRPr="00FD40C3">
              <w:rPr>
                <w:lang w:val="id-ID"/>
              </w:rPr>
              <w:t xml:space="preserve">      "resolved": "https://registry.npmjs.org/ejs/-/ejs-3.1.8.tgz",</w:t>
            </w:r>
          </w:p>
          <w:p w14:paraId="5D3D207C" w14:textId="77777777" w:rsidR="00801B5C" w:rsidRPr="00FD40C3" w:rsidRDefault="00801B5C" w:rsidP="00801B5C">
            <w:pPr>
              <w:pStyle w:val="Code"/>
              <w:rPr>
                <w:lang w:val="id-ID"/>
              </w:rPr>
            </w:pPr>
            <w:r w:rsidRPr="00FD40C3">
              <w:rPr>
                <w:lang w:val="id-ID"/>
              </w:rPr>
              <w:t xml:space="preserve">      "integrity": "sha512-/sXZeMlhS0ArkfX2Aw780gJzXSMPnKjtspYZv+f3NiKLlubezAHDU5+9xz6gd3/NhG3txQCo6xlglmTS+oTGEQ==",</w:t>
            </w:r>
          </w:p>
          <w:p w14:paraId="0D142585" w14:textId="77777777" w:rsidR="00801B5C" w:rsidRPr="00FD40C3" w:rsidRDefault="00801B5C" w:rsidP="00801B5C">
            <w:pPr>
              <w:pStyle w:val="Code"/>
              <w:rPr>
                <w:lang w:val="id-ID"/>
              </w:rPr>
            </w:pPr>
            <w:r w:rsidRPr="00FD40C3">
              <w:rPr>
                <w:lang w:val="id-ID"/>
              </w:rPr>
              <w:t xml:space="preserve">      "requires": {</w:t>
            </w:r>
          </w:p>
          <w:p w14:paraId="58F00514" w14:textId="77777777" w:rsidR="00801B5C" w:rsidRPr="00FD40C3" w:rsidRDefault="00801B5C" w:rsidP="00801B5C">
            <w:pPr>
              <w:pStyle w:val="Code"/>
              <w:rPr>
                <w:lang w:val="id-ID"/>
              </w:rPr>
            </w:pPr>
            <w:r w:rsidRPr="00FD40C3">
              <w:rPr>
                <w:lang w:val="id-ID"/>
              </w:rPr>
              <w:t xml:space="preserve">        "jake": "^10.8.5"</w:t>
            </w:r>
          </w:p>
          <w:p w14:paraId="0AFFBF17" w14:textId="77777777" w:rsidR="00801B5C" w:rsidRPr="00FD40C3" w:rsidRDefault="00801B5C" w:rsidP="00801B5C">
            <w:pPr>
              <w:pStyle w:val="Code"/>
              <w:rPr>
                <w:lang w:val="id-ID"/>
              </w:rPr>
            </w:pPr>
            <w:r w:rsidRPr="00FD40C3">
              <w:rPr>
                <w:lang w:val="id-ID"/>
              </w:rPr>
              <w:t xml:space="preserve">      }</w:t>
            </w:r>
          </w:p>
          <w:p w14:paraId="10527B46" w14:textId="77777777" w:rsidR="00801B5C" w:rsidRPr="00FD40C3" w:rsidRDefault="00801B5C" w:rsidP="00801B5C">
            <w:pPr>
              <w:pStyle w:val="Code"/>
              <w:rPr>
                <w:lang w:val="id-ID"/>
              </w:rPr>
            </w:pPr>
            <w:r w:rsidRPr="00FD40C3">
              <w:rPr>
                <w:lang w:val="id-ID"/>
              </w:rPr>
              <w:t xml:space="preserve">    },</w:t>
            </w:r>
          </w:p>
          <w:p w14:paraId="474FDC75" w14:textId="77777777" w:rsidR="00801B5C" w:rsidRPr="00FD40C3" w:rsidRDefault="00801B5C" w:rsidP="00801B5C">
            <w:pPr>
              <w:pStyle w:val="Code"/>
              <w:rPr>
                <w:lang w:val="id-ID"/>
              </w:rPr>
            </w:pPr>
            <w:r w:rsidRPr="00FD40C3">
              <w:rPr>
                <w:lang w:val="id-ID"/>
              </w:rPr>
              <w:t xml:space="preserve">    "emoji-regex": {</w:t>
            </w:r>
          </w:p>
          <w:p w14:paraId="5DC95EE7" w14:textId="77777777" w:rsidR="00801B5C" w:rsidRPr="00FD40C3" w:rsidRDefault="00801B5C" w:rsidP="00801B5C">
            <w:pPr>
              <w:pStyle w:val="Code"/>
              <w:rPr>
                <w:lang w:val="id-ID"/>
              </w:rPr>
            </w:pPr>
            <w:r w:rsidRPr="00FD40C3">
              <w:rPr>
                <w:lang w:val="id-ID"/>
              </w:rPr>
              <w:t xml:space="preserve">      "version": "8.0.0",</w:t>
            </w:r>
          </w:p>
          <w:p w14:paraId="114A9B10" w14:textId="77777777" w:rsidR="00801B5C" w:rsidRPr="00FD40C3" w:rsidRDefault="00801B5C" w:rsidP="00801B5C">
            <w:pPr>
              <w:pStyle w:val="Code"/>
              <w:rPr>
                <w:lang w:val="id-ID"/>
              </w:rPr>
            </w:pPr>
            <w:r w:rsidRPr="00FD40C3">
              <w:rPr>
                <w:lang w:val="id-ID"/>
              </w:rPr>
              <w:t xml:space="preserve">      "resolved": "https://registry.npmjs.org/emoji-regex/-/emoji-regex-8.0.0.tgz",</w:t>
            </w:r>
          </w:p>
          <w:p w14:paraId="762B71CD" w14:textId="77777777" w:rsidR="00801B5C" w:rsidRPr="00FD40C3" w:rsidRDefault="00801B5C" w:rsidP="00801B5C">
            <w:pPr>
              <w:pStyle w:val="Code"/>
              <w:rPr>
                <w:lang w:val="id-ID"/>
              </w:rPr>
            </w:pPr>
            <w:r w:rsidRPr="00FD40C3">
              <w:rPr>
                <w:lang w:val="id-ID"/>
              </w:rPr>
              <w:t xml:space="preserve">      "integrity": "sha512-MSjYzcWNOA0ewAHpz0MxpYFvwg6yjy1NG3xteoqz644VCo/RPgnr1/GGt+ic3iJTzQ8Eu3TdM14SawnVUmGE6A=="</w:t>
            </w:r>
          </w:p>
          <w:p w14:paraId="7BB9C021" w14:textId="77777777" w:rsidR="00801B5C" w:rsidRPr="00FD40C3" w:rsidRDefault="00801B5C" w:rsidP="00801B5C">
            <w:pPr>
              <w:pStyle w:val="Code"/>
              <w:rPr>
                <w:lang w:val="id-ID"/>
              </w:rPr>
            </w:pPr>
            <w:r w:rsidRPr="00FD40C3">
              <w:rPr>
                <w:lang w:val="id-ID"/>
              </w:rPr>
              <w:t xml:space="preserve">    },</w:t>
            </w:r>
          </w:p>
          <w:p w14:paraId="200C992B" w14:textId="77777777" w:rsidR="00801B5C" w:rsidRPr="00FD40C3" w:rsidRDefault="00801B5C" w:rsidP="00801B5C">
            <w:pPr>
              <w:pStyle w:val="Code"/>
              <w:rPr>
                <w:lang w:val="id-ID"/>
              </w:rPr>
            </w:pPr>
            <w:r w:rsidRPr="00FD40C3">
              <w:rPr>
                <w:lang w:val="id-ID"/>
              </w:rPr>
              <w:t xml:space="preserve">    "encodeurl": {</w:t>
            </w:r>
          </w:p>
          <w:p w14:paraId="1E5CBEBF" w14:textId="77777777" w:rsidR="00801B5C" w:rsidRPr="00FD40C3" w:rsidRDefault="00801B5C" w:rsidP="00801B5C">
            <w:pPr>
              <w:pStyle w:val="Code"/>
              <w:rPr>
                <w:lang w:val="id-ID"/>
              </w:rPr>
            </w:pPr>
            <w:r w:rsidRPr="00FD40C3">
              <w:rPr>
                <w:lang w:val="id-ID"/>
              </w:rPr>
              <w:t xml:space="preserve">      "version": "1.0.2",</w:t>
            </w:r>
          </w:p>
          <w:p w14:paraId="670E5ABC" w14:textId="77777777" w:rsidR="00801B5C" w:rsidRPr="00FD40C3" w:rsidRDefault="00801B5C" w:rsidP="00801B5C">
            <w:pPr>
              <w:pStyle w:val="Code"/>
              <w:rPr>
                <w:lang w:val="id-ID"/>
              </w:rPr>
            </w:pPr>
            <w:r w:rsidRPr="00FD40C3">
              <w:rPr>
                <w:lang w:val="id-ID"/>
              </w:rPr>
              <w:t xml:space="preserve">      "resolved": "https://registry.npmjs.org/encodeurl/-/encodeurl-1.0.2.tgz",</w:t>
            </w:r>
          </w:p>
          <w:p w14:paraId="2CBBC4BA" w14:textId="77777777" w:rsidR="00801B5C" w:rsidRPr="00FD40C3" w:rsidRDefault="00801B5C" w:rsidP="00801B5C">
            <w:pPr>
              <w:pStyle w:val="Code"/>
              <w:rPr>
                <w:lang w:val="id-ID"/>
              </w:rPr>
            </w:pPr>
            <w:r w:rsidRPr="00FD40C3">
              <w:rPr>
                <w:lang w:val="id-ID"/>
              </w:rPr>
              <w:t xml:space="preserve">      "integrity": "sha512-TPJXq8JqFaVYm2CWmPvnP2Iyo4ZSM7/QKcSmuMLDObfpH5fi7RUGmd/rTDf+rut/saiDiQEeVTNgAmJEdAOx0w=="</w:t>
            </w:r>
          </w:p>
          <w:p w14:paraId="3A76D2A9" w14:textId="77777777" w:rsidR="00801B5C" w:rsidRPr="00FD40C3" w:rsidRDefault="00801B5C" w:rsidP="00801B5C">
            <w:pPr>
              <w:pStyle w:val="Code"/>
              <w:rPr>
                <w:lang w:val="id-ID"/>
              </w:rPr>
            </w:pPr>
            <w:r w:rsidRPr="00FD40C3">
              <w:rPr>
                <w:lang w:val="id-ID"/>
              </w:rPr>
              <w:t xml:space="preserve">    },</w:t>
            </w:r>
          </w:p>
          <w:p w14:paraId="7B7C74FB" w14:textId="77777777" w:rsidR="00801B5C" w:rsidRPr="00FD40C3" w:rsidRDefault="00801B5C" w:rsidP="00801B5C">
            <w:pPr>
              <w:pStyle w:val="Code"/>
              <w:rPr>
                <w:lang w:val="id-ID"/>
              </w:rPr>
            </w:pPr>
            <w:r w:rsidRPr="00FD40C3">
              <w:rPr>
                <w:lang w:val="id-ID"/>
              </w:rPr>
              <w:t xml:space="preserve">    "escalade": {</w:t>
            </w:r>
          </w:p>
          <w:p w14:paraId="70A0CE59" w14:textId="77777777" w:rsidR="00801B5C" w:rsidRPr="00FD40C3" w:rsidRDefault="00801B5C" w:rsidP="00801B5C">
            <w:pPr>
              <w:pStyle w:val="Code"/>
              <w:rPr>
                <w:lang w:val="id-ID"/>
              </w:rPr>
            </w:pPr>
            <w:r w:rsidRPr="00FD40C3">
              <w:rPr>
                <w:lang w:val="id-ID"/>
              </w:rPr>
              <w:t xml:space="preserve">      "version": "3.1.1",</w:t>
            </w:r>
          </w:p>
          <w:p w14:paraId="64190E43" w14:textId="77777777" w:rsidR="00801B5C" w:rsidRPr="00FD40C3" w:rsidRDefault="00801B5C" w:rsidP="00801B5C">
            <w:pPr>
              <w:pStyle w:val="Code"/>
              <w:rPr>
                <w:lang w:val="id-ID"/>
              </w:rPr>
            </w:pPr>
            <w:r w:rsidRPr="00FD40C3">
              <w:rPr>
                <w:lang w:val="id-ID"/>
              </w:rPr>
              <w:t xml:space="preserve">      "resolved": "https://registry.npmjs.org/escalade/-/escalade-</w:t>
            </w:r>
            <w:r w:rsidRPr="00FD40C3">
              <w:rPr>
                <w:lang w:val="id-ID"/>
              </w:rPr>
              <w:lastRenderedPageBreak/>
              <w:t>3.1.1.tgz",</w:t>
            </w:r>
          </w:p>
          <w:p w14:paraId="304509C4" w14:textId="77777777" w:rsidR="00801B5C" w:rsidRPr="00FD40C3" w:rsidRDefault="00801B5C" w:rsidP="00801B5C">
            <w:pPr>
              <w:pStyle w:val="Code"/>
              <w:rPr>
                <w:lang w:val="id-ID"/>
              </w:rPr>
            </w:pPr>
            <w:r w:rsidRPr="00FD40C3">
              <w:rPr>
                <w:lang w:val="id-ID"/>
              </w:rPr>
              <w:t xml:space="preserve">      "integrity": "sha512-k0er2gUkLf8O0zKJiAhmkTnJlTvINGv7ygDNPbeIsX/TJjGJZHuh9B2UxbsaEkmlEo9MfhrSzmhIlhRlI2GXnw=="</w:t>
            </w:r>
          </w:p>
          <w:p w14:paraId="63946D7B" w14:textId="77777777" w:rsidR="00801B5C" w:rsidRPr="00FD40C3" w:rsidRDefault="00801B5C" w:rsidP="00801B5C">
            <w:pPr>
              <w:pStyle w:val="Code"/>
              <w:rPr>
                <w:lang w:val="id-ID"/>
              </w:rPr>
            </w:pPr>
            <w:r w:rsidRPr="00FD40C3">
              <w:rPr>
                <w:lang w:val="id-ID"/>
              </w:rPr>
              <w:t xml:space="preserve">    },</w:t>
            </w:r>
          </w:p>
          <w:p w14:paraId="5038FA40" w14:textId="77777777" w:rsidR="00801B5C" w:rsidRPr="00FD40C3" w:rsidRDefault="00801B5C" w:rsidP="00801B5C">
            <w:pPr>
              <w:pStyle w:val="Code"/>
              <w:rPr>
                <w:lang w:val="id-ID"/>
              </w:rPr>
            </w:pPr>
            <w:r w:rsidRPr="00FD40C3">
              <w:rPr>
                <w:lang w:val="id-ID"/>
              </w:rPr>
              <w:t xml:space="preserve">    "escape-html": {</w:t>
            </w:r>
          </w:p>
          <w:p w14:paraId="34E538AD" w14:textId="77777777" w:rsidR="00801B5C" w:rsidRPr="00FD40C3" w:rsidRDefault="00801B5C" w:rsidP="00801B5C">
            <w:pPr>
              <w:pStyle w:val="Code"/>
              <w:rPr>
                <w:lang w:val="id-ID"/>
              </w:rPr>
            </w:pPr>
            <w:r w:rsidRPr="00FD40C3">
              <w:rPr>
                <w:lang w:val="id-ID"/>
              </w:rPr>
              <w:t xml:space="preserve">      "version": "1.0.3",</w:t>
            </w:r>
          </w:p>
          <w:p w14:paraId="58BC0D01" w14:textId="77777777" w:rsidR="00801B5C" w:rsidRPr="00FD40C3" w:rsidRDefault="00801B5C" w:rsidP="00801B5C">
            <w:pPr>
              <w:pStyle w:val="Code"/>
              <w:rPr>
                <w:lang w:val="id-ID"/>
              </w:rPr>
            </w:pPr>
            <w:r w:rsidRPr="00FD40C3">
              <w:rPr>
                <w:lang w:val="id-ID"/>
              </w:rPr>
              <w:t xml:space="preserve">      "resolved": "https://registry.npmjs.org/escape-html/-/escape-html-1.0.3.tgz",</w:t>
            </w:r>
          </w:p>
          <w:p w14:paraId="414BB621" w14:textId="77777777" w:rsidR="00801B5C" w:rsidRPr="00FD40C3" w:rsidRDefault="00801B5C" w:rsidP="00801B5C">
            <w:pPr>
              <w:pStyle w:val="Code"/>
              <w:rPr>
                <w:lang w:val="id-ID"/>
              </w:rPr>
            </w:pPr>
            <w:r w:rsidRPr="00FD40C3">
              <w:rPr>
                <w:lang w:val="id-ID"/>
              </w:rPr>
              <w:t xml:space="preserve">      "integrity": "sha512-NiSupZ4OeuGwr68lGIeym/ksIZMJodUGOSCZ/FSnTxcrekbvqrgdUxlJOMpijaKZVjAJrWrGs/6Jy8OMuyj9ow=="</w:t>
            </w:r>
          </w:p>
          <w:p w14:paraId="1096F6DE" w14:textId="77777777" w:rsidR="00801B5C" w:rsidRPr="00FD40C3" w:rsidRDefault="00801B5C" w:rsidP="00801B5C">
            <w:pPr>
              <w:pStyle w:val="Code"/>
              <w:rPr>
                <w:lang w:val="id-ID"/>
              </w:rPr>
            </w:pPr>
            <w:r w:rsidRPr="00FD40C3">
              <w:rPr>
                <w:lang w:val="id-ID"/>
              </w:rPr>
              <w:t xml:space="preserve">    },</w:t>
            </w:r>
          </w:p>
          <w:p w14:paraId="0A896530" w14:textId="77777777" w:rsidR="00801B5C" w:rsidRPr="00FD40C3" w:rsidRDefault="00801B5C" w:rsidP="00801B5C">
            <w:pPr>
              <w:pStyle w:val="Code"/>
              <w:rPr>
                <w:lang w:val="id-ID"/>
              </w:rPr>
            </w:pPr>
            <w:r w:rsidRPr="00FD40C3">
              <w:rPr>
                <w:lang w:val="id-ID"/>
              </w:rPr>
              <w:t xml:space="preserve">    "etag": {</w:t>
            </w:r>
          </w:p>
          <w:p w14:paraId="53FBA14D" w14:textId="77777777" w:rsidR="00801B5C" w:rsidRPr="00FD40C3" w:rsidRDefault="00801B5C" w:rsidP="00801B5C">
            <w:pPr>
              <w:pStyle w:val="Code"/>
              <w:rPr>
                <w:lang w:val="id-ID"/>
              </w:rPr>
            </w:pPr>
            <w:r w:rsidRPr="00FD40C3">
              <w:rPr>
                <w:lang w:val="id-ID"/>
              </w:rPr>
              <w:t xml:space="preserve">      "version": "1.8.1",</w:t>
            </w:r>
          </w:p>
          <w:p w14:paraId="7767F005" w14:textId="77777777" w:rsidR="00801B5C" w:rsidRPr="00FD40C3" w:rsidRDefault="00801B5C" w:rsidP="00801B5C">
            <w:pPr>
              <w:pStyle w:val="Code"/>
              <w:rPr>
                <w:lang w:val="id-ID"/>
              </w:rPr>
            </w:pPr>
            <w:r w:rsidRPr="00FD40C3">
              <w:rPr>
                <w:lang w:val="id-ID"/>
              </w:rPr>
              <w:t xml:space="preserve">      "resolved": "https://registry.npmjs.org/etag/-/etag-1.8.1.tgz",</w:t>
            </w:r>
          </w:p>
          <w:p w14:paraId="696FE2FB" w14:textId="77777777" w:rsidR="00801B5C" w:rsidRPr="00FD40C3" w:rsidRDefault="00801B5C" w:rsidP="00801B5C">
            <w:pPr>
              <w:pStyle w:val="Code"/>
              <w:rPr>
                <w:lang w:val="id-ID"/>
              </w:rPr>
            </w:pPr>
            <w:r w:rsidRPr="00FD40C3">
              <w:rPr>
                <w:lang w:val="id-ID"/>
              </w:rPr>
              <w:t xml:space="preserve">      "integrity": "sha512-aIL5Fx7mawVa300al2BnEE4iNvo1qETxLrPI/o05L7z6go7fCw1J6EQmbK4FmJ2AS7kgVF/KEZWufBfdClMcPg=="</w:t>
            </w:r>
          </w:p>
          <w:p w14:paraId="04639812" w14:textId="77777777" w:rsidR="00801B5C" w:rsidRPr="00FD40C3" w:rsidRDefault="00801B5C" w:rsidP="00801B5C">
            <w:pPr>
              <w:pStyle w:val="Code"/>
              <w:rPr>
                <w:lang w:val="id-ID"/>
              </w:rPr>
            </w:pPr>
            <w:r w:rsidRPr="00FD40C3">
              <w:rPr>
                <w:lang w:val="id-ID"/>
              </w:rPr>
              <w:t xml:space="preserve">    },</w:t>
            </w:r>
          </w:p>
          <w:p w14:paraId="7BCD98B1" w14:textId="77777777" w:rsidR="00801B5C" w:rsidRPr="00FD40C3" w:rsidRDefault="00801B5C" w:rsidP="00801B5C">
            <w:pPr>
              <w:pStyle w:val="Code"/>
              <w:rPr>
                <w:lang w:val="id-ID"/>
              </w:rPr>
            </w:pPr>
            <w:r w:rsidRPr="00FD40C3">
              <w:rPr>
                <w:lang w:val="id-ID"/>
              </w:rPr>
              <w:t xml:space="preserve">    "express": {</w:t>
            </w:r>
          </w:p>
          <w:p w14:paraId="1967BA4F" w14:textId="77777777" w:rsidR="00801B5C" w:rsidRPr="00FD40C3" w:rsidRDefault="00801B5C" w:rsidP="00801B5C">
            <w:pPr>
              <w:pStyle w:val="Code"/>
              <w:rPr>
                <w:lang w:val="id-ID"/>
              </w:rPr>
            </w:pPr>
            <w:r w:rsidRPr="00FD40C3">
              <w:rPr>
                <w:lang w:val="id-ID"/>
              </w:rPr>
              <w:t xml:space="preserve">      "version": "4.18.2",</w:t>
            </w:r>
          </w:p>
          <w:p w14:paraId="3B6333DA" w14:textId="77777777" w:rsidR="00801B5C" w:rsidRPr="00FD40C3" w:rsidRDefault="00801B5C" w:rsidP="00801B5C">
            <w:pPr>
              <w:pStyle w:val="Code"/>
              <w:rPr>
                <w:lang w:val="id-ID"/>
              </w:rPr>
            </w:pPr>
            <w:r w:rsidRPr="00FD40C3">
              <w:rPr>
                <w:lang w:val="id-ID"/>
              </w:rPr>
              <w:t xml:space="preserve">      "resolved": "https://registry.npmjs.org/express/-/express-4.18.2.tgz",</w:t>
            </w:r>
          </w:p>
          <w:p w14:paraId="67C91327" w14:textId="77777777" w:rsidR="00801B5C" w:rsidRPr="00FD40C3" w:rsidRDefault="00801B5C" w:rsidP="00801B5C">
            <w:pPr>
              <w:pStyle w:val="Code"/>
              <w:rPr>
                <w:lang w:val="id-ID"/>
              </w:rPr>
            </w:pPr>
            <w:r w:rsidRPr="00FD40C3">
              <w:rPr>
                <w:lang w:val="id-ID"/>
              </w:rPr>
              <w:t xml:space="preserve">      "integrity": "sha512-5/PsL6iGPdfQ/lKM1UuielYgv3BUoJfz1aUwU9vHZ+J7gyvwdQXFEBIEIaxeGf0GIcreATNyBExtalisDbuMqQ==",</w:t>
            </w:r>
          </w:p>
          <w:p w14:paraId="27F09AA8" w14:textId="77777777" w:rsidR="00801B5C" w:rsidRPr="00FD40C3" w:rsidRDefault="00801B5C" w:rsidP="00801B5C">
            <w:pPr>
              <w:pStyle w:val="Code"/>
              <w:rPr>
                <w:lang w:val="id-ID"/>
              </w:rPr>
            </w:pPr>
            <w:r w:rsidRPr="00FD40C3">
              <w:rPr>
                <w:lang w:val="id-ID"/>
              </w:rPr>
              <w:t xml:space="preserve">      "requires": {</w:t>
            </w:r>
          </w:p>
          <w:p w14:paraId="5469F08D" w14:textId="77777777" w:rsidR="00801B5C" w:rsidRPr="00FD40C3" w:rsidRDefault="00801B5C" w:rsidP="00801B5C">
            <w:pPr>
              <w:pStyle w:val="Code"/>
              <w:rPr>
                <w:lang w:val="id-ID"/>
              </w:rPr>
            </w:pPr>
            <w:r w:rsidRPr="00FD40C3">
              <w:rPr>
                <w:lang w:val="id-ID"/>
              </w:rPr>
              <w:t xml:space="preserve">        "accepts": "~1.3.8",</w:t>
            </w:r>
          </w:p>
          <w:p w14:paraId="7F3E4309" w14:textId="77777777" w:rsidR="00801B5C" w:rsidRPr="00FD40C3" w:rsidRDefault="00801B5C" w:rsidP="00801B5C">
            <w:pPr>
              <w:pStyle w:val="Code"/>
              <w:rPr>
                <w:lang w:val="id-ID"/>
              </w:rPr>
            </w:pPr>
            <w:r w:rsidRPr="00FD40C3">
              <w:rPr>
                <w:lang w:val="id-ID"/>
              </w:rPr>
              <w:t xml:space="preserve">        "array-flatten": "1.1.1",</w:t>
            </w:r>
          </w:p>
          <w:p w14:paraId="129EAD1A" w14:textId="77777777" w:rsidR="00801B5C" w:rsidRPr="00FD40C3" w:rsidRDefault="00801B5C" w:rsidP="00801B5C">
            <w:pPr>
              <w:pStyle w:val="Code"/>
              <w:rPr>
                <w:lang w:val="id-ID"/>
              </w:rPr>
            </w:pPr>
            <w:r w:rsidRPr="00FD40C3">
              <w:rPr>
                <w:lang w:val="id-ID"/>
              </w:rPr>
              <w:t xml:space="preserve">        "body-parser": "1.20.1",</w:t>
            </w:r>
          </w:p>
          <w:p w14:paraId="6C638999" w14:textId="77777777" w:rsidR="00801B5C" w:rsidRPr="00FD40C3" w:rsidRDefault="00801B5C" w:rsidP="00801B5C">
            <w:pPr>
              <w:pStyle w:val="Code"/>
              <w:rPr>
                <w:lang w:val="id-ID"/>
              </w:rPr>
            </w:pPr>
            <w:r w:rsidRPr="00FD40C3">
              <w:rPr>
                <w:lang w:val="id-ID"/>
              </w:rPr>
              <w:t xml:space="preserve">        "content-disposition": "0.5.4",</w:t>
            </w:r>
          </w:p>
          <w:p w14:paraId="41A2938A" w14:textId="77777777" w:rsidR="00801B5C" w:rsidRPr="00FD40C3" w:rsidRDefault="00801B5C" w:rsidP="00801B5C">
            <w:pPr>
              <w:pStyle w:val="Code"/>
              <w:rPr>
                <w:lang w:val="id-ID"/>
              </w:rPr>
            </w:pPr>
            <w:r w:rsidRPr="00FD40C3">
              <w:rPr>
                <w:lang w:val="id-ID"/>
              </w:rPr>
              <w:t xml:space="preserve">        "content-type": "~1.0.4",</w:t>
            </w:r>
          </w:p>
          <w:p w14:paraId="1502F0C6" w14:textId="77777777" w:rsidR="00801B5C" w:rsidRPr="00FD40C3" w:rsidRDefault="00801B5C" w:rsidP="00801B5C">
            <w:pPr>
              <w:pStyle w:val="Code"/>
              <w:rPr>
                <w:lang w:val="id-ID"/>
              </w:rPr>
            </w:pPr>
            <w:r w:rsidRPr="00FD40C3">
              <w:rPr>
                <w:lang w:val="id-ID"/>
              </w:rPr>
              <w:t xml:space="preserve">        "cookie": "0.5.0",</w:t>
            </w:r>
          </w:p>
          <w:p w14:paraId="2CDB9507" w14:textId="77777777" w:rsidR="00801B5C" w:rsidRPr="00FD40C3" w:rsidRDefault="00801B5C" w:rsidP="00801B5C">
            <w:pPr>
              <w:pStyle w:val="Code"/>
              <w:rPr>
                <w:lang w:val="id-ID"/>
              </w:rPr>
            </w:pPr>
            <w:r w:rsidRPr="00FD40C3">
              <w:rPr>
                <w:lang w:val="id-ID"/>
              </w:rPr>
              <w:t xml:space="preserve">        "cookie-signature": "1.0.6",</w:t>
            </w:r>
          </w:p>
          <w:p w14:paraId="7EF0F0C0" w14:textId="77777777" w:rsidR="00801B5C" w:rsidRPr="00FD40C3" w:rsidRDefault="00801B5C" w:rsidP="00801B5C">
            <w:pPr>
              <w:pStyle w:val="Code"/>
              <w:rPr>
                <w:lang w:val="id-ID"/>
              </w:rPr>
            </w:pPr>
            <w:r w:rsidRPr="00FD40C3">
              <w:rPr>
                <w:lang w:val="id-ID"/>
              </w:rPr>
              <w:t xml:space="preserve">        "debug": "2.6.9",</w:t>
            </w:r>
          </w:p>
          <w:p w14:paraId="7C50F354" w14:textId="77777777" w:rsidR="00801B5C" w:rsidRPr="00FD40C3" w:rsidRDefault="00801B5C" w:rsidP="00801B5C">
            <w:pPr>
              <w:pStyle w:val="Code"/>
              <w:rPr>
                <w:lang w:val="id-ID"/>
              </w:rPr>
            </w:pPr>
            <w:r w:rsidRPr="00FD40C3">
              <w:rPr>
                <w:lang w:val="id-ID"/>
              </w:rPr>
              <w:t xml:space="preserve">        "depd": "2.0.0",</w:t>
            </w:r>
          </w:p>
          <w:p w14:paraId="4893C7D7" w14:textId="77777777" w:rsidR="00801B5C" w:rsidRPr="00FD40C3" w:rsidRDefault="00801B5C" w:rsidP="00801B5C">
            <w:pPr>
              <w:pStyle w:val="Code"/>
              <w:rPr>
                <w:lang w:val="id-ID"/>
              </w:rPr>
            </w:pPr>
            <w:r w:rsidRPr="00FD40C3">
              <w:rPr>
                <w:lang w:val="id-ID"/>
              </w:rPr>
              <w:t xml:space="preserve">        "encodeurl": "~1.0.2",</w:t>
            </w:r>
          </w:p>
          <w:p w14:paraId="6866535A" w14:textId="77777777" w:rsidR="00801B5C" w:rsidRPr="00FD40C3" w:rsidRDefault="00801B5C" w:rsidP="00801B5C">
            <w:pPr>
              <w:pStyle w:val="Code"/>
              <w:rPr>
                <w:lang w:val="id-ID"/>
              </w:rPr>
            </w:pPr>
            <w:r w:rsidRPr="00FD40C3">
              <w:rPr>
                <w:lang w:val="id-ID"/>
              </w:rPr>
              <w:t xml:space="preserve">        "escape-html": "~1.0.3",</w:t>
            </w:r>
          </w:p>
          <w:p w14:paraId="38989224" w14:textId="77777777" w:rsidR="00801B5C" w:rsidRPr="00FD40C3" w:rsidRDefault="00801B5C" w:rsidP="00801B5C">
            <w:pPr>
              <w:pStyle w:val="Code"/>
              <w:rPr>
                <w:lang w:val="id-ID"/>
              </w:rPr>
            </w:pPr>
            <w:r w:rsidRPr="00FD40C3">
              <w:rPr>
                <w:lang w:val="id-ID"/>
              </w:rPr>
              <w:t xml:space="preserve">        "etag": "~1.8.1",</w:t>
            </w:r>
          </w:p>
          <w:p w14:paraId="502B3EE0" w14:textId="77777777" w:rsidR="00801B5C" w:rsidRPr="00FD40C3" w:rsidRDefault="00801B5C" w:rsidP="00801B5C">
            <w:pPr>
              <w:pStyle w:val="Code"/>
              <w:rPr>
                <w:lang w:val="id-ID"/>
              </w:rPr>
            </w:pPr>
            <w:r w:rsidRPr="00FD40C3">
              <w:rPr>
                <w:lang w:val="id-ID"/>
              </w:rPr>
              <w:t xml:space="preserve">        "finalhandler": "1.2.0",</w:t>
            </w:r>
          </w:p>
          <w:p w14:paraId="26180260" w14:textId="77777777" w:rsidR="00801B5C" w:rsidRPr="00FD40C3" w:rsidRDefault="00801B5C" w:rsidP="00801B5C">
            <w:pPr>
              <w:pStyle w:val="Code"/>
              <w:rPr>
                <w:lang w:val="id-ID"/>
              </w:rPr>
            </w:pPr>
            <w:r w:rsidRPr="00FD40C3">
              <w:rPr>
                <w:lang w:val="id-ID"/>
              </w:rPr>
              <w:t xml:space="preserve">        "fresh": "0.5.2",</w:t>
            </w:r>
          </w:p>
          <w:p w14:paraId="021FDF0A" w14:textId="77777777" w:rsidR="00801B5C" w:rsidRPr="00FD40C3" w:rsidRDefault="00801B5C" w:rsidP="00801B5C">
            <w:pPr>
              <w:pStyle w:val="Code"/>
              <w:rPr>
                <w:lang w:val="id-ID"/>
              </w:rPr>
            </w:pPr>
            <w:r w:rsidRPr="00FD40C3">
              <w:rPr>
                <w:lang w:val="id-ID"/>
              </w:rPr>
              <w:t xml:space="preserve">        "http-errors": "2.0.0",</w:t>
            </w:r>
          </w:p>
          <w:p w14:paraId="1BBC4506" w14:textId="77777777" w:rsidR="00801B5C" w:rsidRPr="00FD40C3" w:rsidRDefault="00801B5C" w:rsidP="00801B5C">
            <w:pPr>
              <w:pStyle w:val="Code"/>
              <w:rPr>
                <w:lang w:val="id-ID"/>
              </w:rPr>
            </w:pPr>
            <w:r w:rsidRPr="00FD40C3">
              <w:rPr>
                <w:lang w:val="id-ID"/>
              </w:rPr>
              <w:t xml:space="preserve">        "merge-descriptors": "1.0.1",</w:t>
            </w:r>
          </w:p>
          <w:p w14:paraId="20B0A81D" w14:textId="77777777" w:rsidR="00801B5C" w:rsidRPr="00FD40C3" w:rsidRDefault="00801B5C" w:rsidP="00801B5C">
            <w:pPr>
              <w:pStyle w:val="Code"/>
              <w:rPr>
                <w:lang w:val="id-ID"/>
              </w:rPr>
            </w:pPr>
            <w:r w:rsidRPr="00FD40C3">
              <w:rPr>
                <w:lang w:val="id-ID"/>
              </w:rPr>
              <w:t xml:space="preserve">        "methods": "~1.1.2",</w:t>
            </w:r>
          </w:p>
          <w:p w14:paraId="342E1C1B" w14:textId="77777777" w:rsidR="00801B5C" w:rsidRPr="00FD40C3" w:rsidRDefault="00801B5C" w:rsidP="00801B5C">
            <w:pPr>
              <w:pStyle w:val="Code"/>
              <w:rPr>
                <w:lang w:val="id-ID"/>
              </w:rPr>
            </w:pPr>
            <w:r w:rsidRPr="00FD40C3">
              <w:rPr>
                <w:lang w:val="id-ID"/>
              </w:rPr>
              <w:t xml:space="preserve">        "on-finished": "2.4.1",</w:t>
            </w:r>
          </w:p>
          <w:p w14:paraId="67F8FACB" w14:textId="77777777" w:rsidR="00801B5C" w:rsidRPr="00FD40C3" w:rsidRDefault="00801B5C" w:rsidP="00801B5C">
            <w:pPr>
              <w:pStyle w:val="Code"/>
              <w:rPr>
                <w:lang w:val="id-ID"/>
              </w:rPr>
            </w:pPr>
            <w:r w:rsidRPr="00FD40C3">
              <w:rPr>
                <w:lang w:val="id-ID"/>
              </w:rPr>
              <w:t xml:space="preserve">        "parseurl": "~1.3.3",</w:t>
            </w:r>
          </w:p>
          <w:p w14:paraId="55BA266B" w14:textId="77777777" w:rsidR="00801B5C" w:rsidRPr="00FD40C3" w:rsidRDefault="00801B5C" w:rsidP="00801B5C">
            <w:pPr>
              <w:pStyle w:val="Code"/>
              <w:rPr>
                <w:lang w:val="id-ID"/>
              </w:rPr>
            </w:pPr>
            <w:r w:rsidRPr="00FD40C3">
              <w:rPr>
                <w:lang w:val="id-ID"/>
              </w:rPr>
              <w:t xml:space="preserve">        "path-to-regexp": "0.1.7",</w:t>
            </w:r>
          </w:p>
          <w:p w14:paraId="6160CD8E" w14:textId="77777777" w:rsidR="00801B5C" w:rsidRPr="00FD40C3" w:rsidRDefault="00801B5C" w:rsidP="00801B5C">
            <w:pPr>
              <w:pStyle w:val="Code"/>
              <w:rPr>
                <w:lang w:val="id-ID"/>
              </w:rPr>
            </w:pPr>
            <w:r w:rsidRPr="00FD40C3">
              <w:rPr>
                <w:lang w:val="id-ID"/>
              </w:rPr>
              <w:t xml:space="preserve">        "proxy-addr": "~2.0.7",</w:t>
            </w:r>
          </w:p>
          <w:p w14:paraId="59BAB5FF" w14:textId="77777777" w:rsidR="00801B5C" w:rsidRPr="00FD40C3" w:rsidRDefault="00801B5C" w:rsidP="00801B5C">
            <w:pPr>
              <w:pStyle w:val="Code"/>
              <w:rPr>
                <w:lang w:val="id-ID"/>
              </w:rPr>
            </w:pPr>
            <w:r w:rsidRPr="00FD40C3">
              <w:rPr>
                <w:lang w:val="id-ID"/>
              </w:rPr>
              <w:t xml:space="preserve">        "qs": "6.11.0",</w:t>
            </w:r>
          </w:p>
          <w:p w14:paraId="6AE4E9AD" w14:textId="77777777" w:rsidR="00801B5C" w:rsidRPr="00FD40C3" w:rsidRDefault="00801B5C" w:rsidP="00801B5C">
            <w:pPr>
              <w:pStyle w:val="Code"/>
              <w:rPr>
                <w:lang w:val="id-ID"/>
              </w:rPr>
            </w:pPr>
            <w:r w:rsidRPr="00FD40C3">
              <w:rPr>
                <w:lang w:val="id-ID"/>
              </w:rPr>
              <w:t xml:space="preserve">        "range-parser": "~1.2.1",</w:t>
            </w:r>
          </w:p>
          <w:p w14:paraId="6AE57D38" w14:textId="77777777" w:rsidR="00801B5C" w:rsidRPr="00FD40C3" w:rsidRDefault="00801B5C" w:rsidP="00801B5C">
            <w:pPr>
              <w:pStyle w:val="Code"/>
              <w:rPr>
                <w:lang w:val="id-ID"/>
              </w:rPr>
            </w:pPr>
            <w:r w:rsidRPr="00FD40C3">
              <w:rPr>
                <w:lang w:val="id-ID"/>
              </w:rPr>
              <w:t xml:space="preserve">        "safe-buffer": "5.2.1",</w:t>
            </w:r>
          </w:p>
          <w:p w14:paraId="0101B26D" w14:textId="77777777" w:rsidR="00801B5C" w:rsidRPr="00FD40C3" w:rsidRDefault="00801B5C" w:rsidP="00801B5C">
            <w:pPr>
              <w:pStyle w:val="Code"/>
              <w:rPr>
                <w:lang w:val="id-ID"/>
              </w:rPr>
            </w:pPr>
            <w:r w:rsidRPr="00FD40C3">
              <w:rPr>
                <w:lang w:val="id-ID"/>
              </w:rPr>
              <w:t xml:space="preserve">        "send": "0.18.0",</w:t>
            </w:r>
          </w:p>
          <w:p w14:paraId="3926B46C" w14:textId="77777777" w:rsidR="00801B5C" w:rsidRPr="00FD40C3" w:rsidRDefault="00801B5C" w:rsidP="00801B5C">
            <w:pPr>
              <w:pStyle w:val="Code"/>
              <w:rPr>
                <w:lang w:val="id-ID"/>
              </w:rPr>
            </w:pPr>
            <w:r w:rsidRPr="00FD40C3">
              <w:rPr>
                <w:lang w:val="id-ID"/>
              </w:rPr>
              <w:t xml:space="preserve">        "serve-static": "1.15.0",</w:t>
            </w:r>
          </w:p>
          <w:p w14:paraId="1CE46F40" w14:textId="77777777" w:rsidR="00801B5C" w:rsidRPr="00FD40C3" w:rsidRDefault="00801B5C" w:rsidP="00801B5C">
            <w:pPr>
              <w:pStyle w:val="Code"/>
              <w:rPr>
                <w:lang w:val="id-ID"/>
              </w:rPr>
            </w:pPr>
            <w:r w:rsidRPr="00FD40C3">
              <w:rPr>
                <w:lang w:val="id-ID"/>
              </w:rPr>
              <w:t xml:space="preserve">        "setprototypeof": "1.2.0",</w:t>
            </w:r>
          </w:p>
          <w:p w14:paraId="028CAB4B" w14:textId="77777777" w:rsidR="00801B5C" w:rsidRPr="00FD40C3" w:rsidRDefault="00801B5C" w:rsidP="00801B5C">
            <w:pPr>
              <w:pStyle w:val="Code"/>
              <w:rPr>
                <w:lang w:val="id-ID"/>
              </w:rPr>
            </w:pPr>
            <w:r w:rsidRPr="00FD40C3">
              <w:rPr>
                <w:lang w:val="id-ID"/>
              </w:rPr>
              <w:t xml:space="preserve">        "statuses": "2.0.1",</w:t>
            </w:r>
          </w:p>
          <w:p w14:paraId="699402D5" w14:textId="77777777" w:rsidR="00801B5C" w:rsidRPr="00FD40C3" w:rsidRDefault="00801B5C" w:rsidP="00801B5C">
            <w:pPr>
              <w:pStyle w:val="Code"/>
              <w:rPr>
                <w:lang w:val="id-ID"/>
              </w:rPr>
            </w:pPr>
            <w:r w:rsidRPr="00FD40C3">
              <w:rPr>
                <w:lang w:val="id-ID"/>
              </w:rPr>
              <w:t xml:space="preserve">        "type-is": "~1.6.18",</w:t>
            </w:r>
          </w:p>
          <w:p w14:paraId="6E3D941F" w14:textId="77777777" w:rsidR="00801B5C" w:rsidRPr="00FD40C3" w:rsidRDefault="00801B5C" w:rsidP="00801B5C">
            <w:pPr>
              <w:pStyle w:val="Code"/>
              <w:rPr>
                <w:lang w:val="id-ID"/>
              </w:rPr>
            </w:pPr>
            <w:r w:rsidRPr="00FD40C3">
              <w:rPr>
                <w:lang w:val="id-ID"/>
              </w:rPr>
              <w:t xml:space="preserve">        "utils-merge": "1.0.1",</w:t>
            </w:r>
          </w:p>
          <w:p w14:paraId="4B686BF0" w14:textId="77777777" w:rsidR="00801B5C" w:rsidRPr="00FD40C3" w:rsidRDefault="00801B5C" w:rsidP="00801B5C">
            <w:pPr>
              <w:pStyle w:val="Code"/>
              <w:rPr>
                <w:lang w:val="id-ID"/>
              </w:rPr>
            </w:pPr>
            <w:r w:rsidRPr="00FD40C3">
              <w:rPr>
                <w:lang w:val="id-ID"/>
              </w:rPr>
              <w:lastRenderedPageBreak/>
              <w:t xml:space="preserve">        "vary": "~1.1.2"</w:t>
            </w:r>
          </w:p>
          <w:p w14:paraId="0001A7A4" w14:textId="77777777" w:rsidR="00801B5C" w:rsidRPr="00FD40C3" w:rsidRDefault="00801B5C" w:rsidP="00801B5C">
            <w:pPr>
              <w:pStyle w:val="Code"/>
              <w:rPr>
                <w:lang w:val="id-ID"/>
              </w:rPr>
            </w:pPr>
            <w:r w:rsidRPr="00FD40C3">
              <w:rPr>
                <w:lang w:val="id-ID"/>
              </w:rPr>
              <w:t xml:space="preserve">      }</w:t>
            </w:r>
          </w:p>
          <w:p w14:paraId="5A88DCB3" w14:textId="77777777" w:rsidR="00801B5C" w:rsidRPr="00FD40C3" w:rsidRDefault="00801B5C" w:rsidP="00801B5C">
            <w:pPr>
              <w:pStyle w:val="Code"/>
              <w:rPr>
                <w:lang w:val="id-ID"/>
              </w:rPr>
            </w:pPr>
            <w:r w:rsidRPr="00FD40C3">
              <w:rPr>
                <w:lang w:val="id-ID"/>
              </w:rPr>
              <w:t xml:space="preserve">    },</w:t>
            </w:r>
          </w:p>
          <w:p w14:paraId="4F87999E" w14:textId="77777777" w:rsidR="00801B5C" w:rsidRPr="00FD40C3" w:rsidRDefault="00801B5C" w:rsidP="00801B5C">
            <w:pPr>
              <w:pStyle w:val="Code"/>
              <w:rPr>
                <w:lang w:val="id-ID"/>
              </w:rPr>
            </w:pPr>
            <w:r w:rsidRPr="00FD40C3">
              <w:rPr>
                <w:lang w:val="id-ID"/>
              </w:rPr>
              <w:t xml:space="preserve">    "filelist": {</w:t>
            </w:r>
          </w:p>
          <w:p w14:paraId="201D1AE4" w14:textId="77777777" w:rsidR="00801B5C" w:rsidRPr="00FD40C3" w:rsidRDefault="00801B5C" w:rsidP="00801B5C">
            <w:pPr>
              <w:pStyle w:val="Code"/>
              <w:rPr>
                <w:lang w:val="id-ID"/>
              </w:rPr>
            </w:pPr>
            <w:r w:rsidRPr="00FD40C3">
              <w:rPr>
                <w:lang w:val="id-ID"/>
              </w:rPr>
              <w:t xml:space="preserve">      "version": "1.0.4",</w:t>
            </w:r>
          </w:p>
          <w:p w14:paraId="179D642A" w14:textId="77777777" w:rsidR="00801B5C" w:rsidRPr="00FD40C3" w:rsidRDefault="00801B5C" w:rsidP="00801B5C">
            <w:pPr>
              <w:pStyle w:val="Code"/>
              <w:rPr>
                <w:lang w:val="id-ID"/>
              </w:rPr>
            </w:pPr>
            <w:r w:rsidRPr="00FD40C3">
              <w:rPr>
                <w:lang w:val="id-ID"/>
              </w:rPr>
              <w:t xml:space="preserve">      "resolved": "https://registry.npmjs.org/filelist/-/filelist-1.0.4.tgz",</w:t>
            </w:r>
          </w:p>
          <w:p w14:paraId="0C184FBD" w14:textId="77777777" w:rsidR="00801B5C" w:rsidRPr="00FD40C3" w:rsidRDefault="00801B5C" w:rsidP="00801B5C">
            <w:pPr>
              <w:pStyle w:val="Code"/>
              <w:rPr>
                <w:lang w:val="id-ID"/>
              </w:rPr>
            </w:pPr>
            <w:r w:rsidRPr="00FD40C3">
              <w:rPr>
                <w:lang w:val="id-ID"/>
              </w:rPr>
              <w:t xml:space="preserve">      "integrity": "sha512-w1cEuf3S+DrLCQL7ET6kz+gmlJdbq9J7yXCSjK/OZCPA+qEN1WyF4ZAf0YYJa4/shHJra2t/d/r8SV4Ji+x+8Q==",</w:t>
            </w:r>
          </w:p>
          <w:p w14:paraId="1BB7CD25" w14:textId="77777777" w:rsidR="00801B5C" w:rsidRPr="00FD40C3" w:rsidRDefault="00801B5C" w:rsidP="00801B5C">
            <w:pPr>
              <w:pStyle w:val="Code"/>
              <w:rPr>
                <w:lang w:val="id-ID"/>
              </w:rPr>
            </w:pPr>
            <w:r w:rsidRPr="00FD40C3">
              <w:rPr>
                <w:lang w:val="id-ID"/>
              </w:rPr>
              <w:t xml:space="preserve">      "requires": {</w:t>
            </w:r>
          </w:p>
          <w:p w14:paraId="7545C2DB" w14:textId="77777777" w:rsidR="00801B5C" w:rsidRPr="00FD40C3" w:rsidRDefault="00801B5C" w:rsidP="00801B5C">
            <w:pPr>
              <w:pStyle w:val="Code"/>
              <w:rPr>
                <w:lang w:val="id-ID"/>
              </w:rPr>
            </w:pPr>
            <w:r w:rsidRPr="00FD40C3">
              <w:rPr>
                <w:lang w:val="id-ID"/>
              </w:rPr>
              <w:t xml:space="preserve">        "minimatch": "^5.0.1"</w:t>
            </w:r>
          </w:p>
          <w:p w14:paraId="1051312A" w14:textId="77777777" w:rsidR="00801B5C" w:rsidRPr="00FD40C3" w:rsidRDefault="00801B5C" w:rsidP="00801B5C">
            <w:pPr>
              <w:pStyle w:val="Code"/>
              <w:rPr>
                <w:lang w:val="id-ID"/>
              </w:rPr>
            </w:pPr>
            <w:r w:rsidRPr="00FD40C3">
              <w:rPr>
                <w:lang w:val="id-ID"/>
              </w:rPr>
              <w:t xml:space="preserve">      },</w:t>
            </w:r>
          </w:p>
          <w:p w14:paraId="15D7D76D" w14:textId="77777777" w:rsidR="00801B5C" w:rsidRPr="00FD40C3" w:rsidRDefault="00801B5C" w:rsidP="00801B5C">
            <w:pPr>
              <w:pStyle w:val="Code"/>
              <w:rPr>
                <w:lang w:val="id-ID"/>
              </w:rPr>
            </w:pPr>
            <w:r w:rsidRPr="00FD40C3">
              <w:rPr>
                <w:lang w:val="id-ID"/>
              </w:rPr>
              <w:t xml:space="preserve">      "dependencies": {</w:t>
            </w:r>
          </w:p>
          <w:p w14:paraId="147028CC" w14:textId="77777777" w:rsidR="00801B5C" w:rsidRPr="00FD40C3" w:rsidRDefault="00801B5C" w:rsidP="00801B5C">
            <w:pPr>
              <w:pStyle w:val="Code"/>
              <w:rPr>
                <w:lang w:val="id-ID"/>
              </w:rPr>
            </w:pPr>
            <w:r w:rsidRPr="00FD40C3">
              <w:rPr>
                <w:lang w:val="id-ID"/>
              </w:rPr>
              <w:t xml:space="preserve">        "brace-expansion": {</w:t>
            </w:r>
          </w:p>
          <w:p w14:paraId="2DD9D66E" w14:textId="77777777" w:rsidR="00801B5C" w:rsidRPr="00FD40C3" w:rsidRDefault="00801B5C" w:rsidP="00801B5C">
            <w:pPr>
              <w:pStyle w:val="Code"/>
              <w:rPr>
                <w:lang w:val="id-ID"/>
              </w:rPr>
            </w:pPr>
            <w:r w:rsidRPr="00FD40C3">
              <w:rPr>
                <w:lang w:val="id-ID"/>
              </w:rPr>
              <w:t xml:space="preserve">          "version": "2.0.1",</w:t>
            </w:r>
          </w:p>
          <w:p w14:paraId="1903F5E8" w14:textId="77777777" w:rsidR="00801B5C" w:rsidRPr="00FD40C3" w:rsidRDefault="00801B5C" w:rsidP="00801B5C">
            <w:pPr>
              <w:pStyle w:val="Code"/>
              <w:rPr>
                <w:lang w:val="id-ID"/>
              </w:rPr>
            </w:pPr>
            <w:r w:rsidRPr="00FD40C3">
              <w:rPr>
                <w:lang w:val="id-ID"/>
              </w:rPr>
              <w:t xml:space="preserve">          "resolved": "https://registry.npmjs.org/brace-expansion/-/brace-expansion-2.0.1.tgz",</w:t>
            </w:r>
          </w:p>
          <w:p w14:paraId="47FD84BF" w14:textId="77777777" w:rsidR="00801B5C" w:rsidRPr="00FD40C3" w:rsidRDefault="00801B5C" w:rsidP="00801B5C">
            <w:pPr>
              <w:pStyle w:val="Code"/>
              <w:rPr>
                <w:lang w:val="id-ID"/>
              </w:rPr>
            </w:pPr>
            <w:r w:rsidRPr="00FD40C3">
              <w:rPr>
                <w:lang w:val="id-ID"/>
              </w:rPr>
              <w:t xml:space="preserve">          "integrity": "sha512-XnAIvQ8eM+kC6aULx6wuQiwVsnzsi9d3WxzV3FpWTGA19F621kwdbsAcFKXgKUHZWsy+mY6iL1sHTxWEFCytDA==",</w:t>
            </w:r>
          </w:p>
          <w:p w14:paraId="63DA6774" w14:textId="77777777" w:rsidR="00801B5C" w:rsidRPr="00FD40C3" w:rsidRDefault="00801B5C" w:rsidP="00801B5C">
            <w:pPr>
              <w:pStyle w:val="Code"/>
              <w:rPr>
                <w:lang w:val="id-ID"/>
              </w:rPr>
            </w:pPr>
            <w:r w:rsidRPr="00FD40C3">
              <w:rPr>
                <w:lang w:val="id-ID"/>
              </w:rPr>
              <w:t xml:space="preserve">          "requires": {</w:t>
            </w:r>
          </w:p>
          <w:p w14:paraId="4CBFC5B3" w14:textId="77777777" w:rsidR="00801B5C" w:rsidRPr="00FD40C3" w:rsidRDefault="00801B5C" w:rsidP="00801B5C">
            <w:pPr>
              <w:pStyle w:val="Code"/>
              <w:rPr>
                <w:lang w:val="id-ID"/>
              </w:rPr>
            </w:pPr>
            <w:r w:rsidRPr="00FD40C3">
              <w:rPr>
                <w:lang w:val="id-ID"/>
              </w:rPr>
              <w:t xml:space="preserve">            "balanced-match": "^1.0.0"</w:t>
            </w:r>
          </w:p>
          <w:p w14:paraId="741047D4" w14:textId="77777777" w:rsidR="00801B5C" w:rsidRPr="00FD40C3" w:rsidRDefault="00801B5C" w:rsidP="00801B5C">
            <w:pPr>
              <w:pStyle w:val="Code"/>
              <w:rPr>
                <w:lang w:val="id-ID"/>
              </w:rPr>
            </w:pPr>
            <w:r w:rsidRPr="00FD40C3">
              <w:rPr>
                <w:lang w:val="id-ID"/>
              </w:rPr>
              <w:t xml:space="preserve">          }</w:t>
            </w:r>
          </w:p>
          <w:p w14:paraId="2FA08E1F" w14:textId="77777777" w:rsidR="00801B5C" w:rsidRPr="00FD40C3" w:rsidRDefault="00801B5C" w:rsidP="00801B5C">
            <w:pPr>
              <w:pStyle w:val="Code"/>
              <w:rPr>
                <w:lang w:val="id-ID"/>
              </w:rPr>
            </w:pPr>
            <w:r w:rsidRPr="00FD40C3">
              <w:rPr>
                <w:lang w:val="id-ID"/>
              </w:rPr>
              <w:t xml:space="preserve">        },</w:t>
            </w:r>
          </w:p>
          <w:p w14:paraId="3D7909B6" w14:textId="77777777" w:rsidR="00801B5C" w:rsidRPr="00FD40C3" w:rsidRDefault="00801B5C" w:rsidP="00801B5C">
            <w:pPr>
              <w:pStyle w:val="Code"/>
              <w:rPr>
                <w:lang w:val="id-ID"/>
              </w:rPr>
            </w:pPr>
            <w:r w:rsidRPr="00FD40C3">
              <w:rPr>
                <w:lang w:val="id-ID"/>
              </w:rPr>
              <w:t xml:space="preserve">        "minimatch": {</w:t>
            </w:r>
          </w:p>
          <w:p w14:paraId="67766BC6" w14:textId="77777777" w:rsidR="00801B5C" w:rsidRPr="00FD40C3" w:rsidRDefault="00801B5C" w:rsidP="00801B5C">
            <w:pPr>
              <w:pStyle w:val="Code"/>
              <w:rPr>
                <w:lang w:val="id-ID"/>
              </w:rPr>
            </w:pPr>
            <w:r w:rsidRPr="00FD40C3">
              <w:rPr>
                <w:lang w:val="id-ID"/>
              </w:rPr>
              <w:t xml:space="preserve">          "version": "5.1.6",</w:t>
            </w:r>
          </w:p>
          <w:p w14:paraId="451170E8" w14:textId="77777777" w:rsidR="00801B5C" w:rsidRPr="00FD40C3" w:rsidRDefault="00801B5C" w:rsidP="00801B5C">
            <w:pPr>
              <w:pStyle w:val="Code"/>
              <w:rPr>
                <w:lang w:val="id-ID"/>
              </w:rPr>
            </w:pPr>
            <w:r w:rsidRPr="00FD40C3">
              <w:rPr>
                <w:lang w:val="id-ID"/>
              </w:rPr>
              <w:t xml:space="preserve">          "resolved": "https://registry.npmjs.org/minimatch/-/minimatch-5.1.6.tgz",</w:t>
            </w:r>
          </w:p>
          <w:p w14:paraId="4925564A" w14:textId="77777777" w:rsidR="00801B5C" w:rsidRPr="00FD40C3" w:rsidRDefault="00801B5C" w:rsidP="00801B5C">
            <w:pPr>
              <w:pStyle w:val="Code"/>
              <w:rPr>
                <w:lang w:val="id-ID"/>
              </w:rPr>
            </w:pPr>
            <w:r w:rsidRPr="00FD40C3">
              <w:rPr>
                <w:lang w:val="id-ID"/>
              </w:rPr>
              <w:t xml:space="preserve">          "integrity": "sha512-lKwV/1brpG6mBUFHtb7NUmtABCb2WZZmm2wNiOA5hAb8VdCS4B3dtMWyvcoViccwAW/COERjXLt0zP1zXUN26g==",</w:t>
            </w:r>
          </w:p>
          <w:p w14:paraId="386C1ED6" w14:textId="77777777" w:rsidR="00801B5C" w:rsidRPr="00FD40C3" w:rsidRDefault="00801B5C" w:rsidP="00801B5C">
            <w:pPr>
              <w:pStyle w:val="Code"/>
              <w:rPr>
                <w:lang w:val="id-ID"/>
              </w:rPr>
            </w:pPr>
            <w:r w:rsidRPr="00FD40C3">
              <w:rPr>
                <w:lang w:val="id-ID"/>
              </w:rPr>
              <w:t xml:space="preserve">          "requires": {</w:t>
            </w:r>
          </w:p>
          <w:p w14:paraId="26E7DC4C" w14:textId="77777777" w:rsidR="00801B5C" w:rsidRPr="00FD40C3" w:rsidRDefault="00801B5C" w:rsidP="00801B5C">
            <w:pPr>
              <w:pStyle w:val="Code"/>
              <w:rPr>
                <w:lang w:val="id-ID"/>
              </w:rPr>
            </w:pPr>
            <w:r w:rsidRPr="00FD40C3">
              <w:rPr>
                <w:lang w:val="id-ID"/>
              </w:rPr>
              <w:t xml:space="preserve">            "brace-expansion": "^2.0.1"</w:t>
            </w:r>
          </w:p>
          <w:p w14:paraId="27FB204F" w14:textId="77777777" w:rsidR="00801B5C" w:rsidRPr="00FD40C3" w:rsidRDefault="00801B5C" w:rsidP="00801B5C">
            <w:pPr>
              <w:pStyle w:val="Code"/>
              <w:rPr>
                <w:lang w:val="id-ID"/>
              </w:rPr>
            </w:pPr>
            <w:r w:rsidRPr="00FD40C3">
              <w:rPr>
                <w:lang w:val="id-ID"/>
              </w:rPr>
              <w:t xml:space="preserve">          }</w:t>
            </w:r>
          </w:p>
          <w:p w14:paraId="6813423A" w14:textId="77777777" w:rsidR="00801B5C" w:rsidRPr="00FD40C3" w:rsidRDefault="00801B5C" w:rsidP="00801B5C">
            <w:pPr>
              <w:pStyle w:val="Code"/>
              <w:rPr>
                <w:lang w:val="id-ID"/>
              </w:rPr>
            </w:pPr>
            <w:r w:rsidRPr="00FD40C3">
              <w:rPr>
                <w:lang w:val="id-ID"/>
              </w:rPr>
              <w:t xml:space="preserve">        }</w:t>
            </w:r>
          </w:p>
          <w:p w14:paraId="45E08881" w14:textId="77777777" w:rsidR="00801B5C" w:rsidRPr="00FD40C3" w:rsidRDefault="00801B5C" w:rsidP="00801B5C">
            <w:pPr>
              <w:pStyle w:val="Code"/>
              <w:rPr>
                <w:lang w:val="id-ID"/>
              </w:rPr>
            </w:pPr>
            <w:r w:rsidRPr="00FD40C3">
              <w:rPr>
                <w:lang w:val="id-ID"/>
              </w:rPr>
              <w:t xml:space="preserve">      }</w:t>
            </w:r>
          </w:p>
          <w:p w14:paraId="51E1AA1C" w14:textId="77777777" w:rsidR="00801B5C" w:rsidRPr="00FD40C3" w:rsidRDefault="00801B5C" w:rsidP="00801B5C">
            <w:pPr>
              <w:pStyle w:val="Code"/>
              <w:rPr>
                <w:lang w:val="id-ID"/>
              </w:rPr>
            </w:pPr>
            <w:r w:rsidRPr="00FD40C3">
              <w:rPr>
                <w:lang w:val="id-ID"/>
              </w:rPr>
              <w:t xml:space="preserve">    },</w:t>
            </w:r>
          </w:p>
          <w:p w14:paraId="5947C791" w14:textId="77777777" w:rsidR="00801B5C" w:rsidRPr="00FD40C3" w:rsidRDefault="00801B5C" w:rsidP="00801B5C">
            <w:pPr>
              <w:pStyle w:val="Code"/>
              <w:rPr>
                <w:lang w:val="id-ID"/>
              </w:rPr>
            </w:pPr>
            <w:r w:rsidRPr="00FD40C3">
              <w:rPr>
                <w:lang w:val="id-ID"/>
              </w:rPr>
              <w:t xml:space="preserve">    "fill-range": {</w:t>
            </w:r>
          </w:p>
          <w:p w14:paraId="31BFE5E3" w14:textId="77777777" w:rsidR="00801B5C" w:rsidRPr="00FD40C3" w:rsidRDefault="00801B5C" w:rsidP="00801B5C">
            <w:pPr>
              <w:pStyle w:val="Code"/>
              <w:rPr>
                <w:lang w:val="id-ID"/>
              </w:rPr>
            </w:pPr>
            <w:r w:rsidRPr="00FD40C3">
              <w:rPr>
                <w:lang w:val="id-ID"/>
              </w:rPr>
              <w:t xml:space="preserve">      "version": "7.0.1",</w:t>
            </w:r>
          </w:p>
          <w:p w14:paraId="29E2F1A2" w14:textId="77777777" w:rsidR="00801B5C" w:rsidRPr="00FD40C3" w:rsidRDefault="00801B5C" w:rsidP="00801B5C">
            <w:pPr>
              <w:pStyle w:val="Code"/>
              <w:rPr>
                <w:lang w:val="id-ID"/>
              </w:rPr>
            </w:pPr>
            <w:r w:rsidRPr="00FD40C3">
              <w:rPr>
                <w:lang w:val="id-ID"/>
              </w:rPr>
              <w:t xml:space="preserve">      "resolved": "https://registry.npmjs.org/fill-range/-/fill-range-7.0.1.tgz",</w:t>
            </w:r>
          </w:p>
          <w:p w14:paraId="025CA83A" w14:textId="77777777" w:rsidR="00801B5C" w:rsidRPr="00FD40C3" w:rsidRDefault="00801B5C" w:rsidP="00801B5C">
            <w:pPr>
              <w:pStyle w:val="Code"/>
              <w:rPr>
                <w:lang w:val="id-ID"/>
              </w:rPr>
            </w:pPr>
            <w:r w:rsidRPr="00FD40C3">
              <w:rPr>
                <w:lang w:val="id-ID"/>
              </w:rPr>
              <w:t xml:space="preserve">      "integrity": "sha512-qOo9F+dMUmC2Lcb4BbVvnKJxTPjCm+RRpe4gDuGrzkL7mEVl/djYSu2OdQ2Pa302N4oqkSg9ir6jaLWJ2USVpQ==",</w:t>
            </w:r>
          </w:p>
          <w:p w14:paraId="37AE5A6A" w14:textId="77777777" w:rsidR="00801B5C" w:rsidRPr="00FD40C3" w:rsidRDefault="00801B5C" w:rsidP="00801B5C">
            <w:pPr>
              <w:pStyle w:val="Code"/>
              <w:rPr>
                <w:lang w:val="id-ID"/>
              </w:rPr>
            </w:pPr>
            <w:r w:rsidRPr="00FD40C3">
              <w:rPr>
                <w:lang w:val="id-ID"/>
              </w:rPr>
              <w:t xml:space="preserve">      "requires": {</w:t>
            </w:r>
          </w:p>
          <w:p w14:paraId="36CF67D5" w14:textId="77777777" w:rsidR="00801B5C" w:rsidRPr="00FD40C3" w:rsidRDefault="00801B5C" w:rsidP="00801B5C">
            <w:pPr>
              <w:pStyle w:val="Code"/>
              <w:rPr>
                <w:lang w:val="id-ID"/>
              </w:rPr>
            </w:pPr>
            <w:r w:rsidRPr="00FD40C3">
              <w:rPr>
                <w:lang w:val="id-ID"/>
              </w:rPr>
              <w:t xml:space="preserve">        "to-regex-range": "^5.0.1"</w:t>
            </w:r>
          </w:p>
          <w:p w14:paraId="4DCF2042" w14:textId="77777777" w:rsidR="00801B5C" w:rsidRPr="00FD40C3" w:rsidRDefault="00801B5C" w:rsidP="00801B5C">
            <w:pPr>
              <w:pStyle w:val="Code"/>
              <w:rPr>
                <w:lang w:val="id-ID"/>
              </w:rPr>
            </w:pPr>
            <w:r w:rsidRPr="00FD40C3">
              <w:rPr>
                <w:lang w:val="id-ID"/>
              </w:rPr>
              <w:t xml:space="preserve">      }</w:t>
            </w:r>
          </w:p>
          <w:p w14:paraId="1E156190" w14:textId="77777777" w:rsidR="00801B5C" w:rsidRPr="00FD40C3" w:rsidRDefault="00801B5C" w:rsidP="00801B5C">
            <w:pPr>
              <w:pStyle w:val="Code"/>
              <w:rPr>
                <w:lang w:val="id-ID"/>
              </w:rPr>
            </w:pPr>
            <w:r w:rsidRPr="00FD40C3">
              <w:rPr>
                <w:lang w:val="id-ID"/>
              </w:rPr>
              <w:t xml:space="preserve">    },</w:t>
            </w:r>
          </w:p>
          <w:p w14:paraId="354CA622" w14:textId="77777777" w:rsidR="00801B5C" w:rsidRPr="00FD40C3" w:rsidRDefault="00801B5C" w:rsidP="00801B5C">
            <w:pPr>
              <w:pStyle w:val="Code"/>
              <w:rPr>
                <w:lang w:val="id-ID"/>
              </w:rPr>
            </w:pPr>
            <w:r w:rsidRPr="00FD40C3">
              <w:rPr>
                <w:lang w:val="id-ID"/>
              </w:rPr>
              <w:t xml:space="preserve">    "finalhandler": {</w:t>
            </w:r>
          </w:p>
          <w:p w14:paraId="588E3181" w14:textId="77777777" w:rsidR="00801B5C" w:rsidRPr="00FD40C3" w:rsidRDefault="00801B5C" w:rsidP="00801B5C">
            <w:pPr>
              <w:pStyle w:val="Code"/>
              <w:rPr>
                <w:lang w:val="id-ID"/>
              </w:rPr>
            </w:pPr>
            <w:r w:rsidRPr="00FD40C3">
              <w:rPr>
                <w:lang w:val="id-ID"/>
              </w:rPr>
              <w:t xml:space="preserve">      "version": "1.2.0",</w:t>
            </w:r>
          </w:p>
          <w:p w14:paraId="620E02D2" w14:textId="77777777" w:rsidR="00801B5C" w:rsidRPr="00FD40C3" w:rsidRDefault="00801B5C" w:rsidP="00801B5C">
            <w:pPr>
              <w:pStyle w:val="Code"/>
              <w:rPr>
                <w:lang w:val="id-ID"/>
              </w:rPr>
            </w:pPr>
            <w:r w:rsidRPr="00FD40C3">
              <w:rPr>
                <w:lang w:val="id-ID"/>
              </w:rPr>
              <w:t xml:space="preserve">      "resolved": "https://registry.npmjs.org/finalhandler/-/finalhandler-1.2.0.tgz",</w:t>
            </w:r>
          </w:p>
          <w:p w14:paraId="4E8F0DC7" w14:textId="77777777" w:rsidR="00801B5C" w:rsidRPr="00FD40C3" w:rsidRDefault="00801B5C" w:rsidP="00801B5C">
            <w:pPr>
              <w:pStyle w:val="Code"/>
              <w:rPr>
                <w:lang w:val="id-ID"/>
              </w:rPr>
            </w:pPr>
            <w:r w:rsidRPr="00FD40C3">
              <w:rPr>
                <w:lang w:val="id-ID"/>
              </w:rPr>
              <w:t xml:space="preserve">      "integrity": "sha512-5uXcUVftlQMFnWC9qu/svkWv3GTd2PfUhK/3PLkYNAe7FbqJMt3515HaxE6eRL74GdsriiwujiawdaB1BpEISg==",</w:t>
            </w:r>
          </w:p>
          <w:p w14:paraId="61105CD0" w14:textId="77777777" w:rsidR="00801B5C" w:rsidRPr="00FD40C3" w:rsidRDefault="00801B5C" w:rsidP="00801B5C">
            <w:pPr>
              <w:pStyle w:val="Code"/>
              <w:rPr>
                <w:lang w:val="id-ID"/>
              </w:rPr>
            </w:pPr>
            <w:r w:rsidRPr="00FD40C3">
              <w:rPr>
                <w:lang w:val="id-ID"/>
              </w:rPr>
              <w:t xml:space="preserve">      "requires": {</w:t>
            </w:r>
          </w:p>
          <w:p w14:paraId="4BC58961" w14:textId="77777777" w:rsidR="00801B5C" w:rsidRPr="00FD40C3" w:rsidRDefault="00801B5C" w:rsidP="00801B5C">
            <w:pPr>
              <w:pStyle w:val="Code"/>
              <w:rPr>
                <w:lang w:val="id-ID"/>
              </w:rPr>
            </w:pPr>
            <w:r w:rsidRPr="00FD40C3">
              <w:rPr>
                <w:lang w:val="id-ID"/>
              </w:rPr>
              <w:t xml:space="preserve">        "debug": "2.6.9",</w:t>
            </w:r>
          </w:p>
          <w:p w14:paraId="743424B4" w14:textId="77777777" w:rsidR="00801B5C" w:rsidRPr="00FD40C3" w:rsidRDefault="00801B5C" w:rsidP="00801B5C">
            <w:pPr>
              <w:pStyle w:val="Code"/>
              <w:rPr>
                <w:lang w:val="id-ID"/>
              </w:rPr>
            </w:pPr>
            <w:r w:rsidRPr="00FD40C3">
              <w:rPr>
                <w:lang w:val="id-ID"/>
              </w:rPr>
              <w:t xml:space="preserve">        "encodeurl": "~1.0.2",</w:t>
            </w:r>
          </w:p>
          <w:p w14:paraId="0F70FEC3" w14:textId="77777777" w:rsidR="00801B5C" w:rsidRPr="00FD40C3" w:rsidRDefault="00801B5C" w:rsidP="00801B5C">
            <w:pPr>
              <w:pStyle w:val="Code"/>
              <w:rPr>
                <w:lang w:val="id-ID"/>
              </w:rPr>
            </w:pPr>
            <w:r w:rsidRPr="00FD40C3">
              <w:rPr>
                <w:lang w:val="id-ID"/>
              </w:rPr>
              <w:lastRenderedPageBreak/>
              <w:t xml:space="preserve">        "escape-html": "~1.0.3",</w:t>
            </w:r>
          </w:p>
          <w:p w14:paraId="7CEA2B92" w14:textId="77777777" w:rsidR="00801B5C" w:rsidRPr="00FD40C3" w:rsidRDefault="00801B5C" w:rsidP="00801B5C">
            <w:pPr>
              <w:pStyle w:val="Code"/>
              <w:rPr>
                <w:lang w:val="id-ID"/>
              </w:rPr>
            </w:pPr>
            <w:r w:rsidRPr="00FD40C3">
              <w:rPr>
                <w:lang w:val="id-ID"/>
              </w:rPr>
              <w:t xml:space="preserve">        "on-finished": "2.4.1",</w:t>
            </w:r>
          </w:p>
          <w:p w14:paraId="3E966ABD" w14:textId="77777777" w:rsidR="00801B5C" w:rsidRPr="00FD40C3" w:rsidRDefault="00801B5C" w:rsidP="00801B5C">
            <w:pPr>
              <w:pStyle w:val="Code"/>
              <w:rPr>
                <w:lang w:val="id-ID"/>
              </w:rPr>
            </w:pPr>
            <w:r w:rsidRPr="00FD40C3">
              <w:rPr>
                <w:lang w:val="id-ID"/>
              </w:rPr>
              <w:t xml:space="preserve">        "parseurl": "~1.3.3",</w:t>
            </w:r>
          </w:p>
          <w:p w14:paraId="2B89A150" w14:textId="77777777" w:rsidR="00801B5C" w:rsidRPr="00FD40C3" w:rsidRDefault="00801B5C" w:rsidP="00801B5C">
            <w:pPr>
              <w:pStyle w:val="Code"/>
              <w:rPr>
                <w:lang w:val="id-ID"/>
              </w:rPr>
            </w:pPr>
            <w:r w:rsidRPr="00FD40C3">
              <w:rPr>
                <w:lang w:val="id-ID"/>
              </w:rPr>
              <w:t xml:space="preserve">        "statuses": "2.0.1",</w:t>
            </w:r>
          </w:p>
          <w:p w14:paraId="59FE4CEF" w14:textId="77777777" w:rsidR="00801B5C" w:rsidRPr="00FD40C3" w:rsidRDefault="00801B5C" w:rsidP="00801B5C">
            <w:pPr>
              <w:pStyle w:val="Code"/>
              <w:rPr>
                <w:lang w:val="id-ID"/>
              </w:rPr>
            </w:pPr>
            <w:r w:rsidRPr="00FD40C3">
              <w:rPr>
                <w:lang w:val="id-ID"/>
              </w:rPr>
              <w:t xml:space="preserve">        "unpipe": "~1.0.0"</w:t>
            </w:r>
          </w:p>
          <w:p w14:paraId="0BDA429F" w14:textId="77777777" w:rsidR="00801B5C" w:rsidRPr="00FD40C3" w:rsidRDefault="00801B5C" w:rsidP="00801B5C">
            <w:pPr>
              <w:pStyle w:val="Code"/>
              <w:rPr>
                <w:lang w:val="id-ID"/>
              </w:rPr>
            </w:pPr>
            <w:r w:rsidRPr="00FD40C3">
              <w:rPr>
                <w:lang w:val="id-ID"/>
              </w:rPr>
              <w:t xml:space="preserve">      }</w:t>
            </w:r>
          </w:p>
          <w:p w14:paraId="4F3A806A" w14:textId="77777777" w:rsidR="00801B5C" w:rsidRPr="00FD40C3" w:rsidRDefault="00801B5C" w:rsidP="00801B5C">
            <w:pPr>
              <w:pStyle w:val="Code"/>
              <w:rPr>
                <w:lang w:val="id-ID"/>
              </w:rPr>
            </w:pPr>
            <w:r w:rsidRPr="00FD40C3">
              <w:rPr>
                <w:lang w:val="id-ID"/>
              </w:rPr>
              <w:t xml:space="preserve">    },</w:t>
            </w:r>
          </w:p>
          <w:p w14:paraId="125D3442" w14:textId="77777777" w:rsidR="00801B5C" w:rsidRPr="00FD40C3" w:rsidRDefault="00801B5C" w:rsidP="00801B5C">
            <w:pPr>
              <w:pStyle w:val="Code"/>
              <w:rPr>
                <w:lang w:val="id-ID"/>
              </w:rPr>
            </w:pPr>
            <w:r w:rsidRPr="00FD40C3">
              <w:rPr>
                <w:lang w:val="id-ID"/>
              </w:rPr>
              <w:t xml:space="preserve">    "follow-redirects": {</w:t>
            </w:r>
          </w:p>
          <w:p w14:paraId="1CAA81F9" w14:textId="77777777" w:rsidR="00801B5C" w:rsidRPr="00FD40C3" w:rsidRDefault="00801B5C" w:rsidP="00801B5C">
            <w:pPr>
              <w:pStyle w:val="Code"/>
              <w:rPr>
                <w:lang w:val="id-ID"/>
              </w:rPr>
            </w:pPr>
            <w:r w:rsidRPr="00FD40C3">
              <w:rPr>
                <w:lang w:val="id-ID"/>
              </w:rPr>
              <w:t xml:space="preserve">      "version": "1.15.2",</w:t>
            </w:r>
          </w:p>
          <w:p w14:paraId="5448F78F" w14:textId="77777777" w:rsidR="00801B5C" w:rsidRPr="00FD40C3" w:rsidRDefault="00801B5C" w:rsidP="00801B5C">
            <w:pPr>
              <w:pStyle w:val="Code"/>
              <w:rPr>
                <w:lang w:val="id-ID"/>
              </w:rPr>
            </w:pPr>
            <w:r w:rsidRPr="00FD40C3">
              <w:rPr>
                <w:lang w:val="id-ID"/>
              </w:rPr>
              <w:t xml:space="preserve">      "resolved": "https://registry.npmjs.org/follow-redirects/-/follow-redirects-1.15.2.tgz",</w:t>
            </w:r>
          </w:p>
          <w:p w14:paraId="0E4E1B71" w14:textId="77777777" w:rsidR="00801B5C" w:rsidRPr="00FD40C3" w:rsidRDefault="00801B5C" w:rsidP="00801B5C">
            <w:pPr>
              <w:pStyle w:val="Code"/>
              <w:rPr>
                <w:lang w:val="id-ID"/>
              </w:rPr>
            </w:pPr>
            <w:r w:rsidRPr="00FD40C3">
              <w:rPr>
                <w:lang w:val="id-ID"/>
              </w:rPr>
              <w:t xml:space="preserve">      "integrity": "sha512-VQLG33o04KaQ8uYi2tVNbdrWp1QWxNNea+nmIB4EVM28v0hmP17z7aG1+wAkNzVq4KeXTq3221ye5qTJP91JwA=="</w:t>
            </w:r>
          </w:p>
          <w:p w14:paraId="657F8681" w14:textId="77777777" w:rsidR="00801B5C" w:rsidRPr="00FD40C3" w:rsidRDefault="00801B5C" w:rsidP="00801B5C">
            <w:pPr>
              <w:pStyle w:val="Code"/>
              <w:rPr>
                <w:lang w:val="id-ID"/>
              </w:rPr>
            </w:pPr>
            <w:r w:rsidRPr="00FD40C3">
              <w:rPr>
                <w:lang w:val="id-ID"/>
              </w:rPr>
              <w:t xml:space="preserve">    },</w:t>
            </w:r>
          </w:p>
          <w:p w14:paraId="6857F580" w14:textId="77777777" w:rsidR="00801B5C" w:rsidRPr="00FD40C3" w:rsidRDefault="00801B5C" w:rsidP="00801B5C">
            <w:pPr>
              <w:pStyle w:val="Code"/>
              <w:rPr>
                <w:lang w:val="id-ID"/>
              </w:rPr>
            </w:pPr>
            <w:r w:rsidRPr="00FD40C3">
              <w:rPr>
                <w:lang w:val="id-ID"/>
              </w:rPr>
              <w:t xml:space="preserve">    "formidable": {</w:t>
            </w:r>
          </w:p>
          <w:p w14:paraId="11722C42" w14:textId="77777777" w:rsidR="00801B5C" w:rsidRPr="00FD40C3" w:rsidRDefault="00801B5C" w:rsidP="00801B5C">
            <w:pPr>
              <w:pStyle w:val="Code"/>
              <w:rPr>
                <w:lang w:val="id-ID"/>
              </w:rPr>
            </w:pPr>
            <w:r w:rsidRPr="00FD40C3">
              <w:rPr>
                <w:lang w:val="id-ID"/>
              </w:rPr>
              <w:t xml:space="preserve">      "version": "2.1.1",</w:t>
            </w:r>
          </w:p>
          <w:p w14:paraId="6418A402" w14:textId="77777777" w:rsidR="00801B5C" w:rsidRPr="00FD40C3" w:rsidRDefault="00801B5C" w:rsidP="00801B5C">
            <w:pPr>
              <w:pStyle w:val="Code"/>
              <w:rPr>
                <w:lang w:val="id-ID"/>
              </w:rPr>
            </w:pPr>
            <w:r w:rsidRPr="00FD40C3">
              <w:rPr>
                <w:lang w:val="id-ID"/>
              </w:rPr>
              <w:t xml:space="preserve">      "resolved": "https://registry.npmjs.org/formidable/-/formidable-2.1.1.tgz",</w:t>
            </w:r>
          </w:p>
          <w:p w14:paraId="2058DE3C" w14:textId="77777777" w:rsidR="00801B5C" w:rsidRPr="00FD40C3" w:rsidRDefault="00801B5C" w:rsidP="00801B5C">
            <w:pPr>
              <w:pStyle w:val="Code"/>
              <w:rPr>
                <w:lang w:val="id-ID"/>
              </w:rPr>
            </w:pPr>
            <w:r w:rsidRPr="00FD40C3">
              <w:rPr>
                <w:lang w:val="id-ID"/>
              </w:rPr>
              <w:t xml:space="preserve">      "integrity": "sha512-0EcS9wCFEzLvfiks7omJ+SiYJAiD+TzK4Pcw1UlUoGnhUxDcMKjt0P7x8wEb0u6OHu8Nb98WG3nxtlF5C7bvUQ==",</w:t>
            </w:r>
          </w:p>
          <w:p w14:paraId="0C5260CB" w14:textId="77777777" w:rsidR="00801B5C" w:rsidRPr="00FD40C3" w:rsidRDefault="00801B5C" w:rsidP="00801B5C">
            <w:pPr>
              <w:pStyle w:val="Code"/>
              <w:rPr>
                <w:lang w:val="id-ID"/>
              </w:rPr>
            </w:pPr>
            <w:r w:rsidRPr="00FD40C3">
              <w:rPr>
                <w:lang w:val="id-ID"/>
              </w:rPr>
              <w:t xml:space="preserve">      "requires": {</w:t>
            </w:r>
          </w:p>
          <w:p w14:paraId="4F57F9AD" w14:textId="77777777" w:rsidR="00801B5C" w:rsidRPr="00FD40C3" w:rsidRDefault="00801B5C" w:rsidP="00801B5C">
            <w:pPr>
              <w:pStyle w:val="Code"/>
              <w:rPr>
                <w:lang w:val="id-ID"/>
              </w:rPr>
            </w:pPr>
            <w:r w:rsidRPr="00FD40C3">
              <w:rPr>
                <w:lang w:val="id-ID"/>
              </w:rPr>
              <w:t xml:space="preserve">        "dezalgo": "^1.0.4",</w:t>
            </w:r>
          </w:p>
          <w:p w14:paraId="7D1248F2" w14:textId="77777777" w:rsidR="00801B5C" w:rsidRPr="00FD40C3" w:rsidRDefault="00801B5C" w:rsidP="00801B5C">
            <w:pPr>
              <w:pStyle w:val="Code"/>
              <w:rPr>
                <w:lang w:val="id-ID"/>
              </w:rPr>
            </w:pPr>
            <w:r w:rsidRPr="00FD40C3">
              <w:rPr>
                <w:lang w:val="id-ID"/>
              </w:rPr>
              <w:t xml:space="preserve">        "hexoid": "^1.0.0",</w:t>
            </w:r>
          </w:p>
          <w:p w14:paraId="418569B8" w14:textId="77777777" w:rsidR="00801B5C" w:rsidRPr="00FD40C3" w:rsidRDefault="00801B5C" w:rsidP="00801B5C">
            <w:pPr>
              <w:pStyle w:val="Code"/>
              <w:rPr>
                <w:lang w:val="id-ID"/>
              </w:rPr>
            </w:pPr>
            <w:r w:rsidRPr="00FD40C3">
              <w:rPr>
                <w:lang w:val="id-ID"/>
              </w:rPr>
              <w:t xml:space="preserve">        "once": "^1.4.0",</w:t>
            </w:r>
          </w:p>
          <w:p w14:paraId="363590C9" w14:textId="77777777" w:rsidR="00801B5C" w:rsidRPr="00FD40C3" w:rsidRDefault="00801B5C" w:rsidP="00801B5C">
            <w:pPr>
              <w:pStyle w:val="Code"/>
              <w:rPr>
                <w:lang w:val="id-ID"/>
              </w:rPr>
            </w:pPr>
            <w:r w:rsidRPr="00FD40C3">
              <w:rPr>
                <w:lang w:val="id-ID"/>
              </w:rPr>
              <w:t xml:space="preserve">        "qs": "^6.11.0"</w:t>
            </w:r>
          </w:p>
          <w:p w14:paraId="400039CC" w14:textId="77777777" w:rsidR="00801B5C" w:rsidRPr="00FD40C3" w:rsidRDefault="00801B5C" w:rsidP="00801B5C">
            <w:pPr>
              <w:pStyle w:val="Code"/>
              <w:rPr>
                <w:lang w:val="id-ID"/>
              </w:rPr>
            </w:pPr>
            <w:r w:rsidRPr="00FD40C3">
              <w:rPr>
                <w:lang w:val="id-ID"/>
              </w:rPr>
              <w:t xml:space="preserve">      }</w:t>
            </w:r>
          </w:p>
          <w:p w14:paraId="63B62B96" w14:textId="77777777" w:rsidR="00801B5C" w:rsidRPr="00FD40C3" w:rsidRDefault="00801B5C" w:rsidP="00801B5C">
            <w:pPr>
              <w:pStyle w:val="Code"/>
              <w:rPr>
                <w:lang w:val="id-ID"/>
              </w:rPr>
            </w:pPr>
            <w:r w:rsidRPr="00FD40C3">
              <w:rPr>
                <w:lang w:val="id-ID"/>
              </w:rPr>
              <w:t xml:space="preserve">    },</w:t>
            </w:r>
          </w:p>
          <w:p w14:paraId="5EB30995" w14:textId="77777777" w:rsidR="00801B5C" w:rsidRPr="00FD40C3" w:rsidRDefault="00801B5C" w:rsidP="00801B5C">
            <w:pPr>
              <w:pStyle w:val="Code"/>
              <w:rPr>
                <w:lang w:val="id-ID"/>
              </w:rPr>
            </w:pPr>
            <w:r w:rsidRPr="00FD40C3">
              <w:rPr>
                <w:lang w:val="id-ID"/>
              </w:rPr>
              <w:t xml:space="preserve">    "forwarded": {</w:t>
            </w:r>
          </w:p>
          <w:p w14:paraId="15838F25" w14:textId="77777777" w:rsidR="00801B5C" w:rsidRPr="00FD40C3" w:rsidRDefault="00801B5C" w:rsidP="00801B5C">
            <w:pPr>
              <w:pStyle w:val="Code"/>
              <w:rPr>
                <w:lang w:val="id-ID"/>
              </w:rPr>
            </w:pPr>
            <w:r w:rsidRPr="00FD40C3">
              <w:rPr>
                <w:lang w:val="id-ID"/>
              </w:rPr>
              <w:t xml:space="preserve">      "version": "0.2.0",</w:t>
            </w:r>
          </w:p>
          <w:p w14:paraId="73173523" w14:textId="77777777" w:rsidR="00801B5C" w:rsidRPr="00FD40C3" w:rsidRDefault="00801B5C" w:rsidP="00801B5C">
            <w:pPr>
              <w:pStyle w:val="Code"/>
              <w:rPr>
                <w:lang w:val="id-ID"/>
              </w:rPr>
            </w:pPr>
            <w:r w:rsidRPr="00FD40C3">
              <w:rPr>
                <w:lang w:val="id-ID"/>
              </w:rPr>
              <w:t xml:space="preserve">      "resolved": "https://registry.npmjs.org/forwarded/-/forwarded-0.2.0.tgz",</w:t>
            </w:r>
          </w:p>
          <w:p w14:paraId="5C5E707B" w14:textId="77777777" w:rsidR="00801B5C" w:rsidRPr="00FD40C3" w:rsidRDefault="00801B5C" w:rsidP="00801B5C">
            <w:pPr>
              <w:pStyle w:val="Code"/>
              <w:rPr>
                <w:lang w:val="id-ID"/>
              </w:rPr>
            </w:pPr>
            <w:r w:rsidRPr="00FD40C3">
              <w:rPr>
                <w:lang w:val="id-ID"/>
              </w:rPr>
              <w:t xml:space="preserve">      "integrity": "sha512-buRG0fpBtRHSTCOASe6hD258tEubFoRLb4ZNA6NxMVHNw2gOcwHo9wyablzMzOA5z9xA9L1KNjk/Nt6MT9aYow=="</w:t>
            </w:r>
          </w:p>
          <w:p w14:paraId="2E0E06C3" w14:textId="77777777" w:rsidR="00801B5C" w:rsidRPr="00FD40C3" w:rsidRDefault="00801B5C" w:rsidP="00801B5C">
            <w:pPr>
              <w:pStyle w:val="Code"/>
              <w:rPr>
                <w:lang w:val="id-ID"/>
              </w:rPr>
            </w:pPr>
            <w:r w:rsidRPr="00FD40C3">
              <w:rPr>
                <w:lang w:val="id-ID"/>
              </w:rPr>
              <w:t xml:space="preserve">    },</w:t>
            </w:r>
          </w:p>
          <w:p w14:paraId="6B2625C7" w14:textId="77777777" w:rsidR="00801B5C" w:rsidRPr="00FD40C3" w:rsidRDefault="00801B5C" w:rsidP="00801B5C">
            <w:pPr>
              <w:pStyle w:val="Code"/>
              <w:rPr>
                <w:lang w:val="id-ID"/>
              </w:rPr>
            </w:pPr>
            <w:r w:rsidRPr="00FD40C3">
              <w:rPr>
                <w:lang w:val="id-ID"/>
              </w:rPr>
              <w:t xml:space="preserve">    "fresh": {</w:t>
            </w:r>
          </w:p>
          <w:p w14:paraId="31843350" w14:textId="77777777" w:rsidR="00801B5C" w:rsidRPr="00FD40C3" w:rsidRDefault="00801B5C" w:rsidP="00801B5C">
            <w:pPr>
              <w:pStyle w:val="Code"/>
              <w:rPr>
                <w:lang w:val="id-ID"/>
              </w:rPr>
            </w:pPr>
            <w:r w:rsidRPr="00FD40C3">
              <w:rPr>
                <w:lang w:val="id-ID"/>
              </w:rPr>
              <w:t xml:space="preserve">      "version": "0.5.2",</w:t>
            </w:r>
          </w:p>
          <w:p w14:paraId="37B14CD2" w14:textId="77777777" w:rsidR="00801B5C" w:rsidRPr="00FD40C3" w:rsidRDefault="00801B5C" w:rsidP="00801B5C">
            <w:pPr>
              <w:pStyle w:val="Code"/>
              <w:rPr>
                <w:lang w:val="id-ID"/>
              </w:rPr>
            </w:pPr>
            <w:r w:rsidRPr="00FD40C3">
              <w:rPr>
                <w:lang w:val="id-ID"/>
              </w:rPr>
              <w:t xml:space="preserve">      "resolved": "https://registry.npmjs.org/fresh/-/fresh-0.5.2.tgz",</w:t>
            </w:r>
          </w:p>
          <w:p w14:paraId="27DCD614" w14:textId="77777777" w:rsidR="00801B5C" w:rsidRPr="00FD40C3" w:rsidRDefault="00801B5C" w:rsidP="00801B5C">
            <w:pPr>
              <w:pStyle w:val="Code"/>
              <w:rPr>
                <w:lang w:val="id-ID"/>
              </w:rPr>
            </w:pPr>
            <w:r w:rsidRPr="00FD40C3">
              <w:rPr>
                <w:lang w:val="id-ID"/>
              </w:rPr>
              <w:t xml:space="preserve">      "integrity": "sha512-zJ2mQYM18rEFOudeV4GShTGIQ7RbzA7ozbU9I/XBpm7kqgMywgmylMwXHxZJmkVoYkna9d2pVXVXPdYTP9ej8Q=="</w:t>
            </w:r>
          </w:p>
          <w:p w14:paraId="5E0D832C" w14:textId="77777777" w:rsidR="00801B5C" w:rsidRPr="00FD40C3" w:rsidRDefault="00801B5C" w:rsidP="00801B5C">
            <w:pPr>
              <w:pStyle w:val="Code"/>
              <w:rPr>
                <w:lang w:val="id-ID"/>
              </w:rPr>
            </w:pPr>
            <w:r w:rsidRPr="00FD40C3">
              <w:rPr>
                <w:lang w:val="id-ID"/>
              </w:rPr>
              <w:t xml:space="preserve">    },</w:t>
            </w:r>
          </w:p>
          <w:p w14:paraId="476E1AE2" w14:textId="77777777" w:rsidR="00801B5C" w:rsidRPr="00FD40C3" w:rsidRDefault="00801B5C" w:rsidP="00801B5C">
            <w:pPr>
              <w:pStyle w:val="Code"/>
              <w:rPr>
                <w:lang w:val="id-ID"/>
              </w:rPr>
            </w:pPr>
            <w:r w:rsidRPr="00FD40C3">
              <w:rPr>
                <w:lang w:val="id-ID"/>
              </w:rPr>
              <w:t xml:space="preserve">    "fsevents": {</w:t>
            </w:r>
          </w:p>
          <w:p w14:paraId="660A1928" w14:textId="77777777" w:rsidR="00801B5C" w:rsidRPr="00FD40C3" w:rsidRDefault="00801B5C" w:rsidP="00801B5C">
            <w:pPr>
              <w:pStyle w:val="Code"/>
              <w:rPr>
                <w:lang w:val="id-ID"/>
              </w:rPr>
            </w:pPr>
            <w:r w:rsidRPr="00FD40C3">
              <w:rPr>
                <w:lang w:val="id-ID"/>
              </w:rPr>
              <w:t xml:space="preserve">      "version": "2.3.2",</w:t>
            </w:r>
          </w:p>
          <w:p w14:paraId="2C73F131" w14:textId="77777777" w:rsidR="00801B5C" w:rsidRPr="00FD40C3" w:rsidRDefault="00801B5C" w:rsidP="00801B5C">
            <w:pPr>
              <w:pStyle w:val="Code"/>
              <w:rPr>
                <w:lang w:val="id-ID"/>
              </w:rPr>
            </w:pPr>
            <w:r w:rsidRPr="00FD40C3">
              <w:rPr>
                <w:lang w:val="id-ID"/>
              </w:rPr>
              <w:t xml:space="preserve">      "resolved": "https://registry.npmjs.org/fsevents/-/fsevents-2.3.2.tgz",</w:t>
            </w:r>
          </w:p>
          <w:p w14:paraId="76F8C096" w14:textId="77777777" w:rsidR="00801B5C" w:rsidRPr="00FD40C3" w:rsidRDefault="00801B5C" w:rsidP="00801B5C">
            <w:pPr>
              <w:pStyle w:val="Code"/>
              <w:rPr>
                <w:lang w:val="id-ID"/>
              </w:rPr>
            </w:pPr>
            <w:r w:rsidRPr="00FD40C3">
              <w:rPr>
                <w:lang w:val="id-ID"/>
              </w:rPr>
              <w:t xml:space="preserve">      "integrity": "sha512-xiqMQR4xAeHTuB9uWm+fFRcIOgKBMiOBP+eXiyT7jsgVCq1bkVygt00oASowB7EdtpOHaaPgKt812P9ab+DDKA==",</w:t>
            </w:r>
          </w:p>
          <w:p w14:paraId="400127E3" w14:textId="77777777" w:rsidR="00801B5C" w:rsidRPr="00FD40C3" w:rsidRDefault="00801B5C" w:rsidP="00801B5C">
            <w:pPr>
              <w:pStyle w:val="Code"/>
              <w:rPr>
                <w:lang w:val="id-ID"/>
              </w:rPr>
            </w:pPr>
            <w:r w:rsidRPr="00FD40C3">
              <w:rPr>
                <w:lang w:val="id-ID"/>
              </w:rPr>
              <w:t xml:space="preserve">      "optional": true</w:t>
            </w:r>
          </w:p>
          <w:p w14:paraId="076410CD" w14:textId="77777777" w:rsidR="00801B5C" w:rsidRPr="00FD40C3" w:rsidRDefault="00801B5C" w:rsidP="00801B5C">
            <w:pPr>
              <w:pStyle w:val="Code"/>
              <w:rPr>
                <w:lang w:val="id-ID"/>
              </w:rPr>
            </w:pPr>
            <w:r w:rsidRPr="00FD40C3">
              <w:rPr>
                <w:lang w:val="id-ID"/>
              </w:rPr>
              <w:t xml:space="preserve">    },</w:t>
            </w:r>
          </w:p>
          <w:p w14:paraId="24E53A14" w14:textId="77777777" w:rsidR="00801B5C" w:rsidRPr="00FD40C3" w:rsidRDefault="00801B5C" w:rsidP="00801B5C">
            <w:pPr>
              <w:pStyle w:val="Code"/>
              <w:rPr>
                <w:lang w:val="id-ID"/>
              </w:rPr>
            </w:pPr>
            <w:r w:rsidRPr="00FD40C3">
              <w:rPr>
                <w:lang w:val="id-ID"/>
              </w:rPr>
              <w:t xml:space="preserve">    "function-bind": {</w:t>
            </w:r>
          </w:p>
          <w:p w14:paraId="08F1CE30" w14:textId="77777777" w:rsidR="00801B5C" w:rsidRPr="00FD40C3" w:rsidRDefault="00801B5C" w:rsidP="00801B5C">
            <w:pPr>
              <w:pStyle w:val="Code"/>
              <w:rPr>
                <w:lang w:val="id-ID"/>
              </w:rPr>
            </w:pPr>
            <w:r w:rsidRPr="00FD40C3">
              <w:rPr>
                <w:lang w:val="id-ID"/>
              </w:rPr>
              <w:t xml:space="preserve">      "version": "1.1.1",</w:t>
            </w:r>
          </w:p>
          <w:p w14:paraId="3F7FAE67" w14:textId="77777777" w:rsidR="00801B5C" w:rsidRPr="00FD40C3" w:rsidRDefault="00801B5C" w:rsidP="00801B5C">
            <w:pPr>
              <w:pStyle w:val="Code"/>
              <w:rPr>
                <w:lang w:val="id-ID"/>
              </w:rPr>
            </w:pPr>
            <w:r w:rsidRPr="00FD40C3">
              <w:rPr>
                <w:lang w:val="id-ID"/>
              </w:rPr>
              <w:t xml:space="preserve">      "resolved": "https://registry.npmjs.org/function-bind/-/function-bind-1.1.1.tgz",</w:t>
            </w:r>
          </w:p>
          <w:p w14:paraId="20526A48" w14:textId="77777777" w:rsidR="00801B5C" w:rsidRPr="00FD40C3" w:rsidRDefault="00801B5C" w:rsidP="00801B5C">
            <w:pPr>
              <w:pStyle w:val="Code"/>
              <w:rPr>
                <w:lang w:val="id-ID"/>
              </w:rPr>
            </w:pPr>
            <w:r w:rsidRPr="00FD40C3">
              <w:rPr>
                <w:lang w:val="id-ID"/>
              </w:rPr>
              <w:t xml:space="preserve">      "integrity": "sha512-</w:t>
            </w:r>
            <w:r w:rsidRPr="00FD40C3">
              <w:rPr>
                <w:lang w:val="id-ID"/>
              </w:rPr>
              <w:lastRenderedPageBreak/>
              <w:t>yIovAzMX49sF8Yl58fSCWJ5svSLuaibPxXQJFLmBObTuCr0Mf1KiPopGM9NiFjiYBCbfaa2Fh6breQ6ANVTI0A=="</w:t>
            </w:r>
          </w:p>
          <w:p w14:paraId="14C3FCDD" w14:textId="77777777" w:rsidR="00801B5C" w:rsidRPr="00FD40C3" w:rsidRDefault="00801B5C" w:rsidP="00801B5C">
            <w:pPr>
              <w:pStyle w:val="Code"/>
              <w:rPr>
                <w:lang w:val="id-ID"/>
              </w:rPr>
            </w:pPr>
            <w:r w:rsidRPr="00FD40C3">
              <w:rPr>
                <w:lang w:val="id-ID"/>
              </w:rPr>
              <w:t xml:space="preserve">    },</w:t>
            </w:r>
          </w:p>
          <w:p w14:paraId="3DC8604F" w14:textId="77777777" w:rsidR="00801B5C" w:rsidRPr="00FD40C3" w:rsidRDefault="00801B5C" w:rsidP="00801B5C">
            <w:pPr>
              <w:pStyle w:val="Code"/>
              <w:rPr>
                <w:lang w:val="id-ID"/>
              </w:rPr>
            </w:pPr>
            <w:r w:rsidRPr="00FD40C3">
              <w:rPr>
                <w:lang w:val="id-ID"/>
              </w:rPr>
              <w:t xml:space="preserve">    "get-caller-file": {</w:t>
            </w:r>
          </w:p>
          <w:p w14:paraId="4B238F1D" w14:textId="77777777" w:rsidR="00801B5C" w:rsidRPr="00FD40C3" w:rsidRDefault="00801B5C" w:rsidP="00801B5C">
            <w:pPr>
              <w:pStyle w:val="Code"/>
              <w:rPr>
                <w:lang w:val="id-ID"/>
              </w:rPr>
            </w:pPr>
            <w:r w:rsidRPr="00FD40C3">
              <w:rPr>
                <w:lang w:val="id-ID"/>
              </w:rPr>
              <w:t xml:space="preserve">      "version": "2.0.5",</w:t>
            </w:r>
          </w:p>
          <w:p w14:paraId="2E363243" w14:textId="77777777" w:rsidR="00801B5C" w:rsidRPr="00FD40C3" w:rsidRDefault="00801B5C" w:rsidP="00801B5C">
            <w:pPr>
              <w:pStyle w:val="Code"/>
              <w:rPr>
                <w:lang w:val="id-ID"/>
              </w:rPr>
            </w:pPr>
            <w:r w:rsidRPr="00FD40C3">
              <w:rPr>
                <w:lang w:val="id-ID"/>
              </w:rPr>
              <w:t xml:space="preserve">      "resolved": "https://registry.npmjs.org/get-caller-file/-/get-caller-file-2.0.5.tgz",</w:t>
            </w:r>
          </w:p>
          <w:p w14:paraId="70330F4D" w14:textId="77777777" w:rsidR="00801B5C" w:rsidRPr="00FD40C3" w:rsidRDefault="00801B5C" w:rsidP="00801B5C">
            <w:pPr>
              <w:pStyle w:val="Code"/>
              <w:rPr>
                <w:lang w:val="id-ID"/>
              </w:rPr>
            </w:pPr>
            <w:r w:rsidRPr="00FD40C3">
              <w:rPr>
                <w:lang w:val="id-ID"/>
              </w:rPr>
              <w:t xml:space="preserve">      "integrity": "sha512-DyFP3BM/3YHTQOCUL/w0OZHR0lpKeGrxotcHWcqNEdnltqFwXVfhEBQ94eIo34AfQpo0rGki4cyIiftY06h2Fg=="</w:t>
            </w:r>
          </w:p>
          <w:p w14:paraId="71DEEA71" w14:textId="77777777" w:rsidR="00801B5C" w:rsidRPr="00FD40C3" w:rsidRDefault="00801B5C" w:rsidP="00801B5C">
            <w:pPr>
              <w:pStyle w:val="Code"/>
              <w:rPr>
                <w:lang w:val="id-ID"/>
              </w:rPr>
            </w:pPr>
            <w:r w:rsidRPr="00FD40C3">
              <w:rPr>
                <w:lang w:val="id-ID"/>
              </w:rPr>
              <w:t xml:space="preserve">    },</w:t>
            </w:r>
          </w:p>
          <w:p w14:paraId="0FD4D96E" w14:textId="77777777" w:rsidR="00801B5C" w:rsidRPr="00FD40C3" w:rsidRDefault="00801B5C" w:rsidP="00801B5C">
            <w:pPr>
              <w:pStyle w:val="Code"/>
              <w:rPr>
                <w:lang w:val="id-ID"/>
              </w:rPr>
            </w:pPr>
            <w:r w:rsidRPr="00FD40C3">
              <w:rPr>
                <w:lang w:val="id-ID"/>
              </w:rPr>
              <w:t xml:space="preserve">    "get-intrinsic": {</w:t>
            </w:r>
          </w:p>
          <w:p w14:paraId="73A6057C" w14:textId="77777777" w:rsidR="00801B5C" w:rsidRPr="00FD40C3" w:rsidRDefault="00801B5C" w:rsidP="00801B5C">
            <w:pPr>
              <w:pStyle w:val="Code"/>
              <w:rPr>
                <w:lang w:val="id-ID"/>
              </w:rPr>
            </w:pPr>
            <w:r w:rsidRPr="00FD40C3">
              <w:rPr>
                <w:lang w:val="id-ID"/>
              </w:rPr>
              <w:t xml:space="preserve">      "version": "1.2.0",</w:t>
            </w:r>
          </w:p>
          <w:p w14:paraId="432D4C8D" w14:textId="77777777" w:rsidR="00801B5C" w:rsidRPr="00FD40C3" w:rsidRDefault="00801B5C" w:rsidP="00801B5C">
            <w:pPr>
              <w:pStyle w:val="Code"/>
              <w:rPr>
                <w:lang w:val="id-ID"/>
              </w:rPr>
            </w:pPr>
            <w:r w:rsidRPr="00FD40C3">
              <w:rPr>
                <w:lang w:val="id-ID"/>
              </w:rPr>
              <w:t xml:space="preserve">      "resolved": "https://registry.npmjs.org/get-intrinsic/-/get-intrinsic-1.2.0.tgz",</w:t>
            </w:r>
          </w:p>
          <w:p w14:paraId="3BDE8348" w14:textId="77777777" w:rsidR="00801B5C" w:rsidRPr="00FD40C3" w:rsidRDefault="00801B5C" w:rsidP="00801B5C">
            <w:pPr>
              <w:pStyle w:val="Code"/>
              <w:rPr>
                <w:lang w:val="id-ID"/>
              </w:rPr>
            </w:pPr>
            <w:r w:rsidRPr="00FD40C3">
              <w:rPr>
                <w:lang w:val="id-ID"/>
              </w:rPr>
              <w:t xml:space="preserve">      "integrity": "sha512-L049y6nFOuom5wGyRc3/gdTLO94dySVKRACj1RmJZBQXlbTMhtNIgkWkUHq+jYmZvKf14EW1EoJnnjbmoHij0Q==",</w:t>
            </w:r>
          </w:p>
          <w:p w14:paraId="625F34A0" w14:textId="77777777" w:rsidR="00801B5C" w:rsidRPr="00FD40C3" w:rsidRDefault="00801B5C" w:rsidP="00801B5C">
            <w:pPr>
              <w:pStyle w:val="Code"/>
              <w:rPr>
                <w:lang w:val="id-ID"/>
              </w:rPr>
            </w:pPr>
            <w:r w:rsidRPr="00FD40C3">
              <w:rPr>
                <w:lang w:val="id-ID"/>
              </w:rPr>
              <w:t xml:space="preserve">      "requires": {</w:t>
            </w:r>
          </w:p>
          <w:p w14:paraId="7972C54C" w14:textId="77777777" w:rsidR="00801B5C" w:rsidRPr="00FD40C3" w:rsidRDefault="00801B5C" w:rsidP="00801B5C">
            <w:pPr>
              <w:pStyle w:val="Code"/>
              <w:rPr>
                <w:lang w:val="id-ID"/>
              </w:rPr>
            </w:pPr>
            <w:r w:rsidRPr="00FD40C3">
              <w:rPr>
                <w:lang w:val="id-ID"/>
              </w:rPr>
              <w:t xml:space="preserve">        "function-bind": "^1.1.1",</w:t>
            </w:r>
          </w:p>
          <w:p w14:paraId="4307F962" w14:textId="77777777" w:rsidR="00801B5C" w:rsidRPr="00FD40C3" w:rsidRDefault="00801B5C" w:rsidP="00801B5C">
            <w:pPr>
              <w:pStyle w:val="Code"/>
              <w:rPr>
                <w:lang w:val="id-ID"/>
              </w:rPr>
            </w:pPr>
            <w:r w:rsidRPr="00FD40C3">
              <w:rPr>
                <w:lang w:val="id-ID"/>
              </w:rPr>
              <w:t xml:space="preserve">        "has": "^1.0.3",</w:t>
            </w:r>
          </w:p>
          <w:p w14:paraId="23F6F959" w14:textId="77777777" w:rsidR="00801B5C" w:rsidRPr="00FD40C3" w:rsidRDefault="00801B5C" w:rsidP="00801B5C">
            <w:pPr>
              <w:pStyle w:val="Code"/>
              <w:rPr>
                <w:lang w:val="id-ID"/>
              </w:rPr>
            </w:pPr>
            <w:r w:rsidRPr="00FD40C3">
              <w:rPr>
                <w:lang w:val="id-ID"/>
              </w:rPr>
              <w:t xml:space="preserve">        "has-symbols": "^1.0.3"</w:t>
            </w:r>
          </w:p>
          <w:p w14:paraId="54C88F84" w14:textId="77777777" w:rsidR="00801B5C" w:rsidRPr="00FD40C3" w:rsidRDefault="00801B5C" w:rsidP="00801B5C">
            <w:pPr>
              <w:pStyle w:val="Code"/>
              <w:rPr>
                <w:lang w:val="id-ID"/>
              </w:rPr>
            </w:pPr>
            <w:r w:rsidRPr="00FD40C3">
              <w:rPr>
                <w:lang w:val="id-ID"/>
              </w:rPr>
              <w:t xml:space="preserve">      }</w:t>
            </w:r>
          </w:p>
          <w:p w14:paraId="2D36A008" w14:textId="77777777" w:rsidR="00801B5C" w:rsidRPr="00FD40C3" w:rsidRDefault="00801B5C" w:rsidP="00801B5C">
            <w:pPr>
              <w:pStyle w:val="Code"/>
              <w:rPr>
                <w:lang w:val="id-ID"/>
              </w:rPr>
            </w:pPr>
            <w:r w:rsidRPr="00FD40C3">
              <w:rPr>
                <w:lang w:val="id-ID"/>
              </w:rPr>
              <w:t xml:space="preserve">    },</w:t>
            </w:r>
          </w:p>
          <w:p w14:paraId="23A62E05" w14:textId="77777777" w:rsidR="00801B5C" w:rsidRPr="00FD40C3" w:rsidRDefault="00801B5C" w:rsidP="00801B5C">
            <w:pPr>
              <w:pStyle w:val="Code"/>
              <w:rPr>
                <w:lang w:val="id-ID"/>
              </w:rPr>
            </w:pPr>
            <w:r w:rsidRPr="00FD40C3">
              <w:rPr>
                <w:lang w:val="id-ID"/>
              </w:rPr>
              <w:t xml:space="preserve">    "glob-parent": {</w:t>
            </w:r>
          </w:p>
          <w:p w14:paraId="39404ADC" w14:textId="77777777" w:rsidR="00801B5C" w:rsidRPr="00FD40C3" w:rsidRDefault="00801B5C" w:rsidP="00801B5C">
            <w:pPr>
              <w:pStyle w:val="Code"/>
              <w:rPr>
                <w:lang w:val="id-ID"/>
              </w:rPr>
            </w:pPr>
            <w:r w:rsidRPr="00FD40C3">
              <w:rPr>
                <w:lang w:val="id-ID"/>
              </w:rPr>
              <w:t xml:space="preserve">      "version": "5.1.2",</w:t>
            </w:r>
          </w:p>
          <w:p w14:paraId="7284B9FA" w14:textId="77777777" w:rsidR="00801B5C" w:rsidRPr="00FD40C3" w:rsidRDefault="00801B5C" w:rsidP="00801B5C">
            <w:pPr>
              <w:pStyle w:val="Code"/>
              <w:rPr>
                <w:lang w:val="id-ID"/>
              </w:rPr>
            </w:pPr>
            <w:r w:rsidRPr="00FD40C3">
              <w:rPr>
                <w:lang w:val="id-ID"/>
              </w:rPr>
              <w:t xml:space="preserve">      "resolved": "https://registry.npmjs.org/glob-parent/-/glob-parent-5.1.2.tgz",</w:t>
            </w:r>
          </w:p>
          <w:p w14:paraId="68DFA6C7" w14:textId="77777777" w:rsidR="00801B5C" w:rsidRPr="00FD40C3" w:rsidRDefault="00801B5C" w:rsidP="00801B5C">
            <w:pPr>
              <w:pStyle w:val="Code"/>
              <w:rPr>
                <w:lang w:val="id-ID"/>
              </w:rPr>
            </w:pPr>
            <w:r w:rsidRPr="00FD40C3">
              <w:rPr>
                <w:lang w:val="id-ID"/>
              </w:rPr>
              <w:t xml:space="preserve">      "integrity": "sha512-AOIgSQCepiJYwP3ARnGx+5VnTu2HBYdzbGP45eLw1vr3zB3vZLeyed1sC9hnbcOc9/SrMyM5RPQrkGz4aS9Zow==",</w:t>
            </w:r>
          </w:p>
          <w:p w14:paraId="670DFCFA" w14:textId="77777777" w:rsidR="00801B5C" w:rsidRPr="00FD40C3" w:rsidRDefault="00801B5C" w:rsidP="00801B5C">
            <w:pPr>
              <w:pStyle w:val="Code"/>
              <w:rPr>
                <w:lang w:val="id-ID"/>
              </w:rPr>
            </w:pPr>
            <w:r w:rsidRPr="00FD40C3">
              <w:rPr>
                <w:lang w:val="id-ID"/>
              </w:rPr>
              <w:t xml:space="preserve">      "requires": {</w:t>
            </w:r>
          </w:p>
          <w:p w14:paraId="1EAEF71D" w14:textId="77777777" w:rsidR="00801B5C" w:rsidRPr="00FD40C3" w:rsidRDefault="00801B5C" w:rsidP="00801B5C">
            <w:pPr>
              <w:pStyle w:val="Code"/>
              <w:rPr>
                <w:lang w:val="id-ID"/>
              </w:rPr>
            </w:pPr>
            <w:r w:rsidRPr="00FD40C3">
              <w:rPr>
                <w:lang w:val="id-ID"/>
              </w:rPr>
              <w:t xml:space="preserve">        "is-glob": "^4.0.1"</w:t>
            </w:r>
          </w:p>
          <w:p w14:paraId="394AC36A" w14:textId="77777777" w:rsidR="00801B5C" w:rsidRPr="00FD40C3" w:rsidRDefault="00801B5C" w:rsidP="00801B5C">
            <w:pPr>
              <w:pStyle w:val="Code"/>
              <w:rPr>
                <w:lang w:val="id-ID"/>
              </w:rPr>
            </w:pPr>
            <w:r w:rsidRPr="00FD40C3">
              <w:rPr>
                <w:lang w:val="id-ID"/>
              </w:rPr>
              <w:t xml:space="preserve">      }</w:t>
            </w:r>
          </w:p>
          <w:p w14:paraId="043795F9" w14:textId="77777777" w:rsidR="00801B5C" w:rsidRPr="00FD40C3" w:rsidRDefault="00801B5C" w:rsidP="00801B5C">
            <w:pPr>
              <w:pStyle w:val="Code"/>
              <w:rPr>
                <w:lang w:val="id-ID"/>
              </w:rPr>
            </w:pPr>
            <w:r w:rsidRPr="00FD40C3">
              <w:rPr>
                <w:lang w:val="id-ID"/>
              </w:rPr>
              <w:t xml:space="preserve">    },</w:t>
            </w:r>
          </w:p>
          <w:p w14:paraId="63812A7A" w14:textId="77777777" w:rsidR="00801B5C" w:rsidRPr="00FD40C3" w:rsidRDefault="00801B5C" w:rsidP="00801B5C">
            <w:pPr>
              <w:pStyle w:val="Code"/>
              <w:rPr>
                <w:lang w:val="id-ID"/>
              </w:rPr>
            </w:pPr>
            <w:r w:rsidRPr="00FD40C3">
              <w:rPr>
                <w:lang w:val="id-ID"/>
              </w:rPr>
              <w:t xml:space="preserve">    "has": {</w:t>
            </w:r>
          </w:p>
          <w:p w14:paraId="6D476CEC" w14:textId="77777777" w:rsidR="00801B5C" w:rsidRPr="00FD40C3" w:rsidRDefault="00801B5C" w:rsidP="00801B5C">
            <w:pPr>
              <w:pStyle w:val="Code"/>
              <w:rPr>
                <w:lang w:val="id-ID"/>
              </w:rPr>
            </w:pPr>
            <w:r w:rsidRPr="00FD40C3">
              <w:rPr>
                <w:lang w:val="id-ID"/>
              </w:rPr>
              <w:t xml:space="preserve">      "version": "1.0.3",</w:t>
            </w:r>
          </w:p>
          <w:p w14:paraId="682A9B6F" w14:textId="77777777" w:rsidR="00801B5C" w:rsidRPr="00FD40C3" w:rsidRDefault="00801B5C" w:rsidP="00801B5C">
            <w:pPr>
              <w:pStyle w:val="Code"/>
              <w:rPr>
                <w:lang w:val="id-ID"/>
              </w:rPr>
            </w:pPr>
            <w:r w:rsidRPr="00FD40C3">
              <w:rPr>
                <w:lang w:val="id-ID"/>
              </w:rPr>
              <w:t xml:space="preserve">      "resolved": "https://registry.npmjs.org/has/-/has-1.0.3.tgz",</w:t>
            </w:r>
          </w:p>
          <w:p w14:paraId="4599DB59" w14:textId="77777777" w:rsidR="00801B5C" w:rsidRPr="00FD40C3" w:rsidRDefault="00801B5C" w:rsidP="00801B5C">
            <w:pPr>
              <w:pStyle w:val="Code"/>
              <w:rPr>
                <w:lang w:val="id-ID"/>
              </w:rPr>
            </w:pPr>
            <w:r w:rsidRPr="00FD40C3">
              <w:rPr>
                <w:lang w:val="id-ID"/>
              </w:rPr>
              <w:t xml:space="preserve">      "integrity": "sha512-f2dvO0VU6Oej7RkWJGrehjbzMAjFp5/VKPp5tTpWIV4JHHZK1/BxbFRtf/siA2SWTe09caDmVtYYzWEIbBS4zw==",</w:t>
            </w:r>
          </w:p>
          <w:p w14:paraId="3A80BFFF" w14:textId="77777777" w:rsidR="00801B5C" w:rsidRPr="00FD40C3" w:rsidRDefault="00801B5C" w:rsidP="00801B5C">
            <w:pPr>
              <w:pStyle w:val="Code"/>
              <w:rPr>
                <w:lang w:val="id-ID"/>
              </w:rPr>
            </w:pPr>
            <w:r w:rsidRPr="00FD40C3">
              <w:rPr>
                <w:lang w:val="id-ID"/>
              </w:rPr>
              <w:t xml:space="preserve">      "requires": {</w:t>
            </w:r>
          </w:p>
          <w:p w14:paraId="78526B3B" w14:textId="77777777" w:rsidR="00801B5C" w:rsidRPr="00FD40C3" w:rsidRDefault="00801B5C" w:rsidP="00801B5C">
            <w:pPr>
              <w:pStyle w:val="Code"/>
              <w:rPr>
                <w:lang w:val="id-ID"/>
              </w:rPr>
            </w:pPr>
            <w:r w:rsidRPr="00FD40C3">
              <w:rPr>
                <w:lang w:val="id-ID"/>
              </w:rPr>
              <w:t xml:space="preserve">        "function-bind": "^1.1.1"</w:t>
            </w:r>
          </w:p>
          <w:p w14:paraId="0CE8AF39" w14:textId="77777777" w:rsidR="00801B5C" w:rsidRPr="00FD40C3" w:rsidRDefault="00801B5C" w:rsidP="00801B5C">
            <w:pPr>
              <w:pStyle w:val="Code"/>
              <w:rPr>
                <w:lang w:val="id-ID"/>
              </w:rPr>
            </w:pPr>
            <w:r w:rsidRPr="00FD40C3">
              <w:rPr>
                <w:lang w:val="id-ID"/>
              </w:rPr>
              <w:t xml:space="preserve">      }</w:t>
            </w:r>
          </w:p>
          <w:p w14:paraId="5596C9B0" w14:textId="77777777" w:rsidR="00801B5C" w:rsidRPr="00FD40C3" w:rsidRDefault="00801B5C" w:rsidP="00801B5C">
            <w:pPr>
              <w:pStyle w:val="Code"/>
              <w:rPr>
                <w:lang w:val="id-ID"/>
              </w:rPr>
            </w:pPr>
            <w:r w:rsidRPr="00FD40C3">
              <w:rPr>
                <w:lang w:val="id-ID"/>
              </w:rPr>
              <w:t xml:space="preserve">    },</w:t>
            </w:r>
          </w:p>
          <w:p w14:paraId="14C456AE" w14:textId="77777777" w:rsidR="00801B5C" w:rsidRPr="00FD40C3" w:rsidRDefault="00801B5C" w:rsidP="00801B5C">
            <w:pPr>
              <w:pStyle w:val="Code"/>
              <w:rPr>
                <w:lang w:val="id-ID"/>
              </w:rPr>
            </w:pPr>
            <w:r w:rsidRPr="00FD40C3">
              <w:rPr>
                <w:lang w:val="id-ID"/>
              </w:rPr>
              <w:t xml:space="preserve">    "has-flag": {</w:t>
            </w:r>
          </w:p>
          <w:p w14:paraId="4B3E20B6" w14:textId="77777777" w:rsidR="00801B5C" w:rsidRPr="00FD40C3" w:rsidRDefault="00801B5C" w:rsidP="00801B5C">
            <w:pPr>
              <w:pStyle w:val="Code"/>
              <w:rPr>
                <w:lang w:val="id-ID"/>
              </w:rPr>
            </w:pPr>
            <w:r w:rsidRPr="00FD40C3">
              <w:rPr>
                <w:lang w:val="id-ID"/>
              </w:rPr>
              <w:t xml:space="preserve">      "version": "4.0.0",</w:t>
            </w:r>
          </w:p>
          <w:p w14:paraId="2979B53E" w14:textId="77777777" w:rsidR="00801B5C" w:rsidRPr="00FD40C3" w:rsidRDefault="00801B5C" w:rsidP="00801B5C">
            <w:pPr>
              <w:pStyle w:val="Code"/>
              <w:rPr>
                <w:lang w:val="id-ID"/>
              </w:rPr>
            </w:pPr>
            <w:r w:rsidRPr="00FD40C3">
              <w:rPr>
                <w:lang w:val="id-ID"/>
              </w:rPr>
              <w:t xml:space="preserve">      "resolved": "https://registry.npmjs.org/has-flag/-/has-flag-4.0.0.tgz",</w:t>
            </w:r>
          </w:p>
          <w:p w14:paraId="3D2ADE2B" w14:textId="77777777" w:rsidR="00801B5C" w:rsidRPr="00FD40C3" w:rsidRDefault="00801B5C" w:rsidP="00801B5C">
            <w:pPr>
              <w:pStyle w:val="Code"/>
              <w:rPr>
                <w:lang w:val="id-ID"/>
              </w:rPr>
            </w:pPr>
            <w:r w:rsidRPr="00FD40C3">
              <w:rPr>
                <w:lang w:val="id-ID"/>
              </w:rPr>
              <w:t xml:space="preserve">      "integrity": "sha512-EykJT/Q1KjTWctppgIAgfSO0tKVuZUjhgMr17kqTumMl6Afv3EISleU7qZUzoXDFTAHTDC4NOoG/ZxU3EvlMPQ=="</w:t>
            </w:r>
          </w:p>
          <w:p w14:paraId="3099FEE0" w14:textId="77777777" w:rsidR="00801B5C" w:rsidRPr="00FD40C3" w:rsidRDefault="00801B5C" w:rsidP="00801B5C">
            <w:pPr>
              <w:pStyle w:val="Code"/>
              <w:rPr>
                <w:lang w:val="id-ID"/>
              </w:rPr>
            </w:pPr>
            <w:r w:rsidRPr="00FD40C3">
              <w:rPr>
                <w:lang w:val="id-ID"/>
              </w:rPr>
              <w:t xml:space="preserve">    },</w:t>
            </w:r>
          </w:p>
          <w:p w14:paraId="1ED39664" w14:textId="77777777" w:rsidR="00801B5C" w:rsidRPr="00FD40C3" w:rsidRDefault="00801B5C" w:rsidP="00801B5C">
            <w:pPr>
              <w:pStyle w:val="Code"/>
              <w:rPr>
                <w:lang w:val="id-ID"/>
              </w:rPr>
            </w:pPr>
            <w:r w:rsidRPr="00FD40C3">
              <w:rPr>
                <w:lang w:val="id-ID"/>
              </w:rPr>
              <w:t xml:space="preserve">    "has-symbols": {</w:t>
            </w:r>
          </w:p>
          <w:p w14:paraId="363D4AF4" w14:textId="77777777" w:rsidR="00801B5C" w:rsidRPr="00FD40C3" w:rsidRDefault="00801B5C" w:rsidP="00801B5C">
            <w:pPr>
              <w:pStyle w:val="Code"/>
              <w:rPr>
                <w:lang w:val="id-ID"/>
              </w:rPr>
            </w:pPr>
            <w:r w:rsidRPr="00FD40C3">
              <w:rPr>
                <w:lang w:val="id-ID"/>
              </w:rPr>
              <w:t xml:space="preserve">      "version": "1.0.3",</w:t>
            </w:r>
          </w:p>
          <w:p w14:paraId="68713733" w14:textId="77777777" w:rsidR="00801B5C" w:rsidRPr="00FD40C3" w:rsidRDefault="00801B5C" w:rsidP="00801B5C">
            <w:pPr>
              <w:pStyle w:val="Code"/>
              <w:rPr>
                <w:lang w:val="id-ID"/>
              </w:rPr>
            </w:pPr>
            <w:r w:rsidRPr="00FD40C3">
              <w:rPr>
                <w:lang w:val="id-ID"/>
              </w:rPr>
              <w:t xml:space="preserve">      "resolved": "https://registry.npmjs.org/has-symbols/-/has-symbols-1.0.3.tgz",</w:t>
            </w:r>
          </w:p>
          <w:p w14:paraId="5A5F8115" w14:textId="77777777" w:rsidR="00801B5C" w:rsidRPr="00FD40C3" w:rsidRDefault="00801B5C" w:rsidP="00801B5C">
            <w:pPr>
              <w:pStyle w:val="Code"/>
              <w:rPr>
                <w:lang w:val="id-ID"/>
              </w:rPr>
            </w:pPr>
            <w:r w:rsidRPr="00FD40C3">
              <w:rPr>
                <w:lang w:val="id-ID"/>
              </w:rPr>
              <w:t xml:space="preserve">      "integrity": "sha512-l3LCuF6MgDNwTDKkdYGEihYjt5pRPbEg46rtlmnSPlUbgmB8LOIrKJbYYFBSbnPaJexM</w:t>
            </w:r>
            <w:r w:rsidRPr="00FD40C3">
              <w:rPr>
                <w:lang w:val="id-ID"/>
              </w:rPr>
              <w:lastRenderedPageBreak/>
              <w:t>KtiPO8hmeRjRz2Td+A=="</w:t>
            </w:r>
          </w:p>
          <w:p w14:paraId="1CE7EF81" w14:textId="77777777" w:rsidR="00801B5C" w:rsidRPr="00FD40C3" w:rsidRDefault="00801B5C" w:rsidP="00801B5C">
            <w:pPr>
              <w:pStyle w:val="Code"/>
              <w:rPr>
                <w:lang w:val="id-ID"/>
              </w:rPr>
            </w:pPr>
            <w:r w:rsidRPr="00FD40C3">
              <w:rPr>
                <w:lang w:val="id-ID"/>
              </w:rPr>
              <w:t xml:space="preserve">    },</w:t>
            </w:r>
          </w:p>
          <w:p w14:paraId="08DBD86C" w14:textId="77777777" w:rsidR="00801B5C" w:rsidRPr="00FD40C3" w:rsidRDefault="00801B5C" w:rsidP="00801B5C">
            <w:pPr>
              <w:pStyle w:val="Code"/>
              <w:rPr>
                <w:lang w:val="id-ID"/>
              </w:rPr>
            </w:pPr>
            <w:r w:rsidRPr="00FD40C3">
              <w:rPr>
                <w:lang w:val="id-ID"/>
              </w:rPr>
              <w:t xml:space="preserve">    "hexoid": {</w:t>
            </w:r>
          </w:p>
          <w:p w14:paraId="750A4F51" w14:textId="77777777" w:rsidR="00801B5C" w:rsidRPr="00FD40C3" w:rsidRDefault="00801B5C" w:rsidP="00801B5C">
            <w:pPr>
              <w:pStyle w:val="Code"/>
              <w:rPr>
                <w:lang w:val="id-ID"/>
              </w:rPr>
            </w:pPr>
            <w:r w:rsidRPr="00FD40C3">
              <w:rPr>
                <w:lang w:val="id-ID"/>
              </w:rPr>
              <w:t xml:space="preserve">      "version": "1.0.0",</w:t>
            </w:r>
          </w:p>
          <w:p w14:paraId="2791DD73" w14:textId="77777777" w:rsidR="00801B5C" w:rsidRPr="00FD40C3" w:rsidRDefault="00801B5C" w:rsidP="00801B5C">
            <w:pPr>
              <w:pStyle w:val="Code"/>
              <w:rPr>
                <w:lang w:val="id-ID"/>
              </w:rPr>
            </w:pPr>
            <w:r w:rsidRPr="00FD40C3">
              <w:rPr>
                <w:lang w:val="id-ID"/>
              </w:rPr>
              <w:t xml:space="preserve">      "resolved": "https://registry.npmjs.org/hexoid/-/hexoid-1.0.0.tgz",</w:t>
            </w:r>
          </w:p>
          <w:p w14:paraId="21E9448B" w14:textId="77777777" w:rsidR="00801B5C" w:rsidRPr="00FD40C3" w:rsidRDefault="00801B5C" w:rsidP="00801B5C">
            <w:pPr>
              <w:pStyle w:val="Code"/>
              <w:rPr>
                <w:lang w:val="id-ID"/>
              </w:rPr>
            </w:pPr>
            <w:r w:rsidRPr="00FD40C3">
              <w:rPr>
                <w:lang w:val="id-ID"/>
              </w:rPr>
              <w:t xml:space="preserve">      "integrity": "sha512-QFLV0taWQOZtvIRIAdBChesmogZrtuXvVWsFHZTk2SU+anspqZ2vMnoLg7IE1+Uk16N19APic1BuF8bC8c2m5g=="</w:t>
            </w:r>
          </w:p>
          <w:p w14:paraId="0CF75214" w14:textId="77777777" w:rsidR="00801B5C" w:rsidRPr="00FD40C3" w:rsidRDefault="00801B5C" w:rsidP="00801B5C">
            <w:pPr>
              <w:pStyle w:val="Code"/>
              <w:rPr>
                <w:lang w:val="id-ID"/>
              </w:rPr>
            </w:pPr>
            <w:r w:rsidRPr="00FD40C3">
              <w:rPr>
                <w:lang w:val="id-ID"/>
              </w:rPr>
              <w:t xml:space="preserve">    },</w:t>
            </w:r>
          </w:p>
          <w:p w14:paraId="07148AFB" w14:textId="77777777" w:rsidR="00801B5C" w:rsidRPr="00FD40C3" w:rsidRDefault="00801B5C" w:rsidP="00801B5C">
            <w:pPr>
              <w:pStyle w:val="Code"/>
              <w:rPr>
                <w:lang w:val="id-ID"/>
              </w:rPr>
            </w:pPr>
            <w:r w:rsidRPr="00FD40C3">
              <w:rPr>
                <w:lang w:val="id-ID"/>
              </w:rPr>
              <w:t xml:space="preserve">    "http-errors": {</w:t>
            </w:r>
          </w:p>
          <w:p w14:paraId="3A247E20" w14:textId="77777777" w:rsidR="00801B5C" w:rsidRPr="00FD40C3" w:rsidRDefault="00801B5C" w:rsidP="00801B5C">
            <w:pPr>
              <w:pStyle w:val="Code"/>
              <w:rPr>
                <w:lang w:val="id-ID"/>
              </w:rPr>
            </w:pPr>
            <w:r w:rsidRPr="00FD40C3">
              <w:rPr>
                <w:lang w:val="id-ID"/>
              </w:rPr>
              <w:t xml:space="preserve">      "version": "2.0.0",</w:t>
            </w:r>
          </w:p>
          <w:p w14:paraId="25075B48" w14:textId="77777777" w:rsidR="00801B5C" w:rsidRPr="00FD40C3" w:rsidRDefault="00801B5C" w:rsidP="00801B5C">
            <w:pPr>
              <w:pStyle w:val="Code"/>
              <w:rPr>
                <w:lang w:val="id-ID"/>
              </w:rPr>
            </w:pPr>
            <w:r w:rsidRPr="00FD40C3">
              <w:rPr>
                <w:lang w:val="id-ID"/>
              </w:rPr>
              <w:t xml:space="preserve">      "resolved": "https://registry.npmjs.org/http-errors/-/http-errors-2.0.0.tgz",</w:t>
            </w:r>
          </w:p>
          <w:p w14:paraId="2645A1D7" w14:textId="77777777" w:rsidR="00801B5C" w:rsidRPr="00FD40C3" w:rsidRDefault="00801B5C" w:rsidP="00801B5C">
            <w:pPr>
              <w:pStyle w:val="Code"/>
              <w:rPr>
                <w:lang w:val="id-ID"/>
              </w:rPr>
            </w:pPr>
            <w:r w:rsidRPr="00FD40C3">
              <w:rPr>
                <w:lang w:val="id-ID"/>
              </w:rPr>
              <w:t xml:space="preserve">      "integrity": "sha512-FtwrG/euBzaEjYeRqOgly7G0qviiXoJWnvEH2Z1plBdXgbyjv34pHTSb9zoeHMyDy33+DWy5Wt9Wo+TURtOYSQ==",</w:t>
            </w:r>
          </w:p>
          <w:p w14:paraId="585E6FEC" w14:textId="77777777" w:rsidR="00801B5C" w:rsidRPr="00FD40C3" w:rsidRDefault="00801B5C" w:rsidP="00801B5C">
            <w:pPr>
              <w:pStyle w:val="Code"/>
              <w:rPr>
                <w:lang w:val="id-ID"/>
              </w:rPr>
            </w:pPr>
            <w:r w:rsidRPr="00FD40C3">
              <w:rPr>
                <w:lang w:val="id-ID"/>
              </w:rPr>
              <w:t xml:space="preserve">      "requires": {</w:t>
            </w:r>
          </w:p>
          <w:p w14:paraId="39F8A121" w14:textId="77777777" w:rsidR="00801B5C" w:rsidRPr="00FD40C3" w:rsidRDefault="00801B5C" w:rsidP="00801B5C">
            <w:pPr>
              <w:pStyle w:val="Code"/>
              <w:rPr>
                <w:lang w:val="id-ID"/>
              </w:rPr>
            </w:pPr>
            <w:r w:rsidRPr="00FD40C3">
              <w:rPr>
                <w:lang w:val="id-ID"/>
              </w:rPr>
              <w:t xml:space="preserve">        "depd": "2.0.0",</w:t>
            </w:r>
          </w:p>
          <w:p w14:paraId="124A3426" w14:textId="77777777" w:rsidR="00801B5C" w:rsidRPr="00FD40C3" w:rsidRDefault="00801B5C" w:rsidP="00801B5C">
            <w:pPr>
              <w:pStyle w:val="Code"/>
              <w:rPr>
                <w:lang w:val="id-ID"/>
              </w:rPr>
            </w:pPr>
            <w:r w:rsidRPr="00FD40C3">
              <w:rPr>
                <w:lang w:val="id-ID"/>
              </w:rPr>
              <w:t xml:space="preserve">        "inherits": "2.0.4",</w:t>
            </w:r>
          </w:p>
          <w:p w14:paraId="43BF6262" w14:textId="77777777" w:rsidR="00801B5C" w:rsidRPr="00FD40C3" w:rsidRDefault="00801B5C" w:rsidP="00801B5C">
            <w:pPr>
              <w:pStyle w:val="Code"/>
              <w:rPr>
                <w:lang w:val="id-ID"/>
              </w:rPr>
            </w:pPr>
            <w:r w:rsidRPr="00FD40C3">
              <w:rPr>
                <w:lang w:val="id-ID"/>
              </w:rPr>
              <w:t xml:space="preserve">        "setprototypeof": "1.2.0",</w:t>
            </w:r>
          </w:p>
          <w:p w14:paraId="202E1582" w14:textId="77777777" w:rsidR="00801B5C" w:rsidRPr="00FD40C3" w:rsidRDefault="00801B5C" w:rsidP="00801B5C">
            <w:pPr>
              <w:pStyle w:val="Code"/>
              <w:rPr>
                <w:lang w:val="id-ID"/>
              </w:rPr>
            </w:pPr>
            <w:r w:rsidRPr="00FD40C3">
              <w:rPr>
                <w:lang w:val="id-ID"/>
              </w:rPr>
              <w:t xml:space="preserve">        "statuses": "2.0.1",</w:t>
            </w:r>
          </w:p>
          <w:p w14:paraId="22FBCFC8" w14:textId="77777777" w:rsidR="00801B5C" w:rsidRPr="00FD40C3" w:rsidRDefault="00801B5C" w:rsidP="00801B5C">
            <w:pPr>
              <w:pStyle w:val="Code"/>
              <w:rPr>
                <w:lang w:val="id-ID"/>
              </w:rPr>
            </w:pPr>
            <w:r w:rsidRPr="00FD40C3">
              <w:rPr>
                <w:lang w:val="id-ID"/>
              </w:rPr>
              <w:t xml:space="preserve">        "toidentifier": "1.0.1"</w:t>
            </w:r>
          </w:p>
          <w:p w14:paraId="315EDDEF" w14:textId="77777777" w:rsidR="00801B5C" w:rsidRPr="00FD40C3" w:rsidRDefault="00801B5C" w:rsidP="00801B5C">
            <w:pPr>
              <w:pStyle w:val="Code"/>
              <w:rPr>
                <w:lang w:val="id-ID"/>
              </w:rPr>
            </w:pPr>
            <w:r w:rsidRPr="00FD40C3">
              <w:rPr>
                <w:lang w:val="id-ID"/>
              </w:rPr>
              <w:t xml:space="preserve">      }</w:t>
            </w:r>
          </w:p>
          <w:p w14:paraId="1F74EF18" w14:textId="77777777" w:rsidR="00801B5C" w:rsidRPr="00FD40C3" w:rsidRDefault="00801B5C" w:rsidP="00801B5C">
            <w:pPr>
              <w:pStyle w:val="Code"/>
              <w:rPr>
                <w:lang w:val="id-ID"/>
              </w:rPr>
            </w:pPr>
            <w:r w:rsidRPr="00FD40C3">
              <w:rPr>
                <w:lang w:val="id-ID"/>
              </w:rPr>
              <w:t xml:space="preserve">    },</w:t>
            </w:r>
          </w:p>
          <w:p w14:paraId="64053A51" w14:textId="77777777" w:rsidR="00801B5C" w:rsidRPr="00FD40C3" w:rsidRDefault="00801B5C" w:rsidP="00801B5C">
            <w:pPr>
              <w:pStyle w:val="Code"/>
              <w:rPr>
                <w:lang w:val="id-ID"/>
              </w:rPr>
            </w:pPr>
            <w:r w:rsidRPr="00FD40C3">
              <w:rPr>
                <w:lang w:val="id-ID"/>
              </w:rPr>
              <w:t xml:space="preserve">    "iconv-lite": {</w:t>
            </w:r>
          </w:p>
          <w:p w14:paraId="379B2405" w14:textId="77777777" w:rsidR="00801B5C" w:rsidRPr="00FD40C3" w:rsidRDefault="00801B5C" w:rsidP="00801B5C">
            <w:pPr>
              <w:pStyle w:val="Code"/>
              <w:rPr>
                <w:lang w:val="id-ID"/>
              </w:rPr>
            </w:pPr>
            <w:r w:rsidRPr="00FD40C3">
              <w:rPr>
                <w:lang w:val="id-ID"/>
              </w:rPr>
              <w:t xml:space="preserve">      "version": "0.4.24",</w:t>
            </w:r>
          </w:p>
          <w:p w14:paraId="55C1B18D" w14:textId="77777777" w:rsidR="00801B5C" w:rsidRPr="00FD40C3" w:rsidRDefault="00801B5C" w:rsidP="00801B5C">
            <w:pPr>
              <w:pStyle w:val="Code"/>
              <w:rPr>
                <w:lang w:val="id-ID"/>
              </w:rPr>
            </w:pPr>
            <w:r w:rsidRPr="00FD40C3">
              <w:rPr>
                <w:lang w:val="id-ID"/>
              </w:rPr>
              <w:t xml:space="preserve">      "resolved": "https://registry.npmjs.org/iconv-lite/-/iconv-lite-0.4.24.tgz",</w:t>
            </w:r>
          </w:p>
          <w:p w14:paraId="02C550FB" w14:textId="77777777" w:rsidR="00801B5C" w:rsidRPr="00FD40C3" w:rsidRDefault="00801B5C" w:rsidP="00801B5C">
            <w:pPr>
              <w:pStyle w:val="Code"/>
              <w:rPr>
                <w:lang w:val="id-ID"/>
              </w:rPr>
            </w:pPr>
            <w:r w:rsidRPr="00FD40C3">
              <w:rPr>
                <w:lang w:val="id-ID"/>
              </w:rPr>
              <w:t xml:space="preserve">      "integrity": "sha512-v3MXnZAcvnywkTUEZomIActle7RXXeedOR31wwl7VlyoXO4Qi9arvSenNQWne1TcRwhCL1HwLI21bEqdpj8/rA==",</w:t>
            </w:r>
          </w:p>
          <w:p w14:paraId="66C07018" w14:textId="77777777" w:rsidR="00801B5C" w:rsidRPr="00FD40C3" w:rsidRDefault="00801B5C" w:rsidP="00801B5C">
            <w:pPr>
              <w:pStyle w:val="Code"/>
              <w:rPr>
                <w:lang w:val="id-ID"/>
              </w:rPr>
            </w:pPr>
            <w:r w:rsidRPr="00FD40C3">
              <w:rPr>
                <w:lang w:val="id-ID"/>
              </w:rPr>
              <w:t xml:space="preserve">      "requires": {</w:t>
            </w:r>
          </w:p>
          <w:p w14:paraId="7F992A6D" w14:textId="77777777" w:rsidR="00801B5C" w:rsidRPr="00FD40C3" w:rsidRDefault="00801B5C" w:rsidP="00801B5C">
            <w:pPr>
              <w:pStyle w:val="Code"/>
              <w:rPr>
                <w:lang w:val="id-ID"/>
              </w:rPr>
            </w:pPr>
            <w:r w:rsidRPr="00FD40C3">
              <w:rPr>
                <w:lang w:val="id-ID"/>
              </w:rPr>
              <w:t xml:space="preserve">        "safer-buffer": "&gt;= 2.1.2 &lt; 3"</w:t>
            </w:r>
          </w:p>
          <w:p w14:paraId="31FD830C" w14:textId="77777777" w:rsidR="00801B5C" w:rsidRPr="00FD40C3" w:rsidRDefault="00801B5C" w:rsidP="00801B5C">
            <w:pPr>
              <w:pStyle w:val="Code"/>
              <w:rPr>
                <w:lang w:val="id-ID"/>
              </w:rPr>
            </w:pPr>
            <w:r w:rsidRPr="00FD40C3">
              <w:rPr>
                <w:lang w:val="id-ID"/>
              </w:rPr>
              <w:t xml:space="preserve">      }</w:t>
            </w:r>
          </w:p>
          <w:p w14:paraId="6599291E" w14:textId="77777777" w:rsidR="00801B5C" w:rsidRPr="00FD40C3" w:rsidRDefault="00801B5C" w:rsidP="00801B5C">
            <w:pPr>
              <w:pStyle w:val="Code"/>
              <w:rPr>
                <w:lang w:val="id-ID"/>
              </w:rPr>
            </w:pPr>
            <w:r w:rsidRPr="00FD40C3">
              <w:rPr>
                <w:lang w:val="id-ID"/>
              </w:rPr>
              <w:t xml:space="preserve">    },</w:t>
            </w:r>
          </w:p>
          <w:p w14:paraId="3FCB41DC" w14:textId="77777777" w:rsidR="00801B5C" w:rsidRPr="00FD40C3" w:rsidRDefault="00801B5C" w:rsidP="00801B5C">
            <w:pPr>
              <w:pStyle w:val="Code"/>
              <w:rPr>
                <w:lang w:val="id-ID"/>
              </w:rPr>
            </w:pPr>
            <w:r w:rsidRPr="00FD40C3">
              <w:rPr>
                <w:lang w:val="id-ID"/>
              </w:rPr>
              <w:t xml:space="preserve">    "ignore-by-default": {</w:t>
            </w:r>
          </w:p>
          <w:p w14:paraId="73AA6637" w14:textId="77777777" w:rsidR="00801B5C" w:rsidRPr="00FD40C3" w:rsidRDefault="00801B5C" w:rsidP="00801B5C">
            <w:pPr>
              <w:pStyle w:val="Code"/>
              <w:rPr>
                <w:lang w:val="id-ID"/>
              </w:rPr>
            </w:pPr>
            <w:r w:rsidRPr="00FD40C3">
              <w:rPr>
                <w:lang w:val="id-ID"/>
              </w:rPr>
              <w:t xml:space="preserve">      "version": "1.0.1",</w:t>
            </w:r>
          </w:p>
          <w:p w14:paraId="6B204F41" w14:textId="77777777" w:rsidR="00801B5C" w:rsidRPr="00FD40C3" w:rsidRDefault="00801B5C" w:rsidP="00801B5C">
            <w:pPr>
              <w:pStyle w:val="Code"/>
              <w:rPr>
                <w:lang w:val="id-ID"/>
              </w:rPr>
            </w:pPr>
            <w:r w:rsidRPr="00FD40C3">
              <w:rPr>
                <w:lang w:val="id-ID"/>
              </w:rPr>
              <w:t xml:space="preserve">      "resolved": "https://registry.npmjs.org/ignore-by-default/-/ignore-by-default-1.0.1.tgz",</w:t>
            </w:r>
          </w:p>
          <w:p w14:paraId="518D5371" w14:textId="77777777" w:rsidR="00801B5C" w:rsidRPr="00FD40C3" w:rsidRDefault="00801B5C" w:rsidP="00801B5C">
            <w:pPr>
              <w:pStyle w:val="Code"/>
              <w:rPr>
                <w:lang w:val="id-ID"/>
              </w:rPr>
            </w:pPr>
            <w:r w:rsidRPr="00FD40C3">
              <w:rPr>
                <w:lang w:val="id-ID"/>
              </w:rPr>
              <w:t xml:space="preserve">      "integrity": "sha512-Ius2VYcGNk7T90CppJqcIkS5ooHUZyIQK+ClZfMfMNFEF9VSE73Fq+906u/CWu92x4gzZMWOwfFYckPObzdEbA=="</w:t>
            </w:r>
          </w:p>
          <w:p w14:paraId="35C7065F" w14:textId="77777777" w:rsidR="00801B5C" w:rsidRPr="00FD40C3" w:rsidRDefault="00801B5C" w:rsidP="00801B5C">
            <w:pPr>
              <w:pStyle w:val="Code"/>
              <w:rPr>
                <w:lang w:val="id-ID"/>
              </w:rPr>
            </w:pPr>
            <w:r w:rsidRPr="00FD40C3">
              <w:rPr>
                <w:lang w:val="id-ID"/>
              </w:rPr>
              <w:t xml:space="preserve">    },</w:t>
            </w:r>
          </w:p>
          <w:p w14:paraId="2F4C28B4" w14:textId="77777777" w:rsidR="00801B5C" w:rsidRPr="00FD40C3" w:rsidRDefault="00801B5C" w:rsidP="00801B5C">
            <w:pPr>
              <w:pStyle w:val="Code"/>
              <w:rPr>
                <w:lang w:val="id-ID"/>
              </w:rPr>
            </w:pPr>
            <w:r w:rsidRPr="00FD40C3">
              <w:rPr>
                <w:lang w:val="id-ID"/>
              </w:rPr>
              <w:t xml:space="preserve">    "inherits": {</w:t>
            </w:r>
          </w:p>
          <w:p w14:paraId="17C25217" w14:textId="77777777" w:rsidR="00801B5C" w:rsidRPr="00FD40C3" w:rsidRDefault="00801B5C" w:rsidP="00801B5C">
            <w:pPr>
              <w:pStyle w:val="Code"/>
              <w:rPr>
                <w:lang w:val="id-ID"/>
              </w:rPr>
            </w:pPr>
            <w:r w:rsidRPr="00FD40C3">
              <w:rPr>
                <w:lang w:val="id-ID"/>
              </w:rPr>
              <w:t xml:space="preserve">      "version": "2.0.4",</w:t>
            </w:r>
          </w:p>
          <w:p w14:paraId="14D407E3" w14:textId="77777777" w:rsidR="00801B5C" w:rsidRPr="00FD40C3" w:rsidRDefault="00801B5C" w:rsidP="00801B5C">
            <w:pPr>
              <w:pStyle w:val="Code"/>
              <w:rPr>
                <w:lang w:val="id-ID"/>
              </w:rPr>
            </w:pPr>
            <w:r w:rsidRPr="00FD40C3">
              <w:rPr>
                <w:lang w:val="id-ID"/>
              </w:rPr>
              <w:t xml:space="preserve">      "resolved": "https://registry.npmjs.org/inherits/-/inherits-2.0.4.tgz",</w:t>
            </w:r>
          </w:p>
          <w:p w14:paraId="253F468A" w14:textId="77777777" w:rsidR="00801B5C" w:rsidRPr="00FD40C3" w:rsidRDefault="00801B5C" w:rsidP="00801B5C">
            <w:pPr>
              <w:pStyle w:val="Code"/>
              <w:rPr>
                <w:lang w:val="id-ID"/>
              </w:rPr>
            </w:pPr>
            <w:r w:rsidRPr="00FD40C3">
              <w:rPr>
                <w:lang w:val="id-ID"/>
              </w:rPr>
              <w:t xml:space="preserve">      "integrity": "sha512-k/vGaX4/Yla3WzyMCvTQOXYeIHvqOKtnqBduzTHpzpQZzAskKMhZ2K+EnBiSM9zGSoIFeMpXKxa4dYeZIQqewQ=="</w:t>
            </w:r>
          </w:p>
          <w:p w14:paraId="0781E305" w14:textId="77777777" w:rsidR="00801B5C" w:rsidRPr="00FD40C3" w:rsidRDefault="00801B5C" w:rsidP="00801B5C">
            <w:pPr>
              <w:pStyle w:val="Code"/>
              <w:rPr>
                <w:lang w:val="id-ID"/>
              </w:rPr>
            </w:pPr>
            <w:r w:rsidRPr="00FD40C3">
              <w:rPr>
                <w:lang w:val="id-ID"/>
              </w:rPr>
              <w:t xml:space="preserve">    },</w:t>
            </w:r>
          </w:p>
          <w:p w14:paraId="1CEEE3DA" w14:textId="77777777" w:rsidR="00801B5C" w:rsidRPr="00FD40C3" w:rsidRDefault="00801B5C" w:rsidP="00801B5C">
            <w:pPr>
              <w:pStyle w:val="Code"/>
              <w:rPr>
                <w:lang w:val="id-ID"/>
              </w:rPr>
            </w:pPr>
            <w:r w:rsidRPr="00FD40C3">
              <w:rPr>
                <w:lang w:val="id-ID"/>
              </w:rPr>
              <w:t xml:space="preserve">    "ipaddr.js": {</w:t>
            </w:r>
          </w:p>
          <w:p w14:paraId="13A7DC0B" w14:textId="77777777" w:rsidR="00801B5C" w:rsidRPr="00FD40C3" w:rsidRDefault="00801B5C" w:rsidP="00801B5C">
            <w:pPr>
              <w:pStyle w:val="Code"/>
              <w:rPr>
                <w:lang w:val="id-ID"/>
              </w:rPr>
            </w:pPr>
            <w:r w:rsidRPr="00FD40C3">
              <w:rPr>
                <w:lang w:val="id-ID"/>
              </w:rPr>
              <w:t xml:space="preserve">      "version": "1.9.1",</w:t>
            </w:r>
          </w:p>
          <w:p w14:paraId="29B14E2A" w14:textId="77777777" w:rsidR="00801B5C" w:rsidRPr="00FD40C3" w:rsidRDefault="00801B5C" w:rsidP="00801B5C">
            <w:pPr>
              <w:pStyle w:val="Code"/>
              <w:rPr>
                <w:lang w:val="id-ID"/>
              </w:rPr>
            </w:pPr>
            <w:r w:rsidRPr="00FD40C3">
              <w:rPr>
                <w:lang w:val="id-ID"/>
              </w:rPr>
              <w:t xml:space="preserve">      "resolved": "https://registry.npmjs.org/ipaddr.js/-/ipaddr.js-1.9.1.tgz",</w:t>
            </w:r>
          </w:p>
          <w:p w14:paraId="121075A1" w14:textId="77777777" w:rsidR="00801B5C" w:rsidRPr="00FD40C3" w:rsidRDefault="00801B5C" w:rsidP="00801B5C">
            <w:pPr>
              <w:pStyle w:val="Code"/>
              <w:rPr>
                <w:lang w:val="id-ID"/>
              </w:rPr>
            </w:pPr>
            <w:r w:rsidRPr="00FD40C3">
              <w:rPr>
                <w:lang w:val="id-ID"/>
              </w:rPr>
              <w:t xml:space="preserve">      "integrity": "sha512-0KI/607xoxSToH7GjN1FfSbLoU0+btTicjsQSWQlh/hZykN8KpmMf7uYwPW3R+akZ6R/w18ZlXSHBYXiYUPO3g=="</w:t>
            </w:r>
          </w:p>
          <w:p w14:paraId="1C7D6932" w14:textId="77777777" w:rsidR="00801B5C" w:rsidRPr="00FD40C3" w:rsidRDefault="00801B5C" w:rsidP="00801B5C">
            <w:pPr>
              <w:pStyle w:val="Code"/>
              <w:rPr>
                <w:lang w:val="id-ID"/>
              </w:rPr>
            </w:pPr>
            <w:r w:rsidRPr="00FD40C3">
              <w:rPr>
                <w:lang w:val="id-ID"/>
              </w:rPr>
              <w:lastRenderedPageBreak/>
              <w:t xml:space="preserve">    },</w:t>
            </w:r>
          </w:p>
          <w:p w14:paraId="1239767D" w14:textId="77777777" w:rsidR="00801B5C" w:rsidRPr="00FD40C3" w:rsidRDefault="00801B5C" w:rsidP="00801B5C">
            <w:pPr>
              <w:pStyle w:val="Code"/>
              <w:rPr>
                <w:lang w:val="id-ID"/>
              </w:rPr>
            </w:pPr>
            <w:r w:rsidRPr="00FD40C3">
              <w:rPr>
                <w:lang w:val="id-ID"/>
              </w:rPr>
              <w:t xml:space="preserve">    "is-binary-path": {</w:t>
            </w:r>
          </w:p>
          <w:p w14:paraId="41834C49" w14:textId="77777777" w:rsidR="00801B5C" w:rsidRPr="00FD40C3" w:rsidRDefault="00801B5C" w:rsidP="00801B5C">
            <w:pPr>
              <w:pStyle w:val="Code"/>
              <w:rPr>
                <w:lang w:val="id-ID"/>
              </w:rPr>
            </w:pPr>
            <w:r w:rsidRPr="00FD40C3">
              <w:rPr>
                <w:lang w:val="id-ID"/>
              </w:rPr>
              <w:t xml:space="preserve">      "version": "2.1.0",</w:t>
            </w:r>
          </w:p>
          <w:p w14:paraId="6512732B" w14:textId="77777777" w:rsidR="00801B5C" w:rsidRPr="00FD40C3" w:rsidRDefault="00801B5C" w:rsidP="00801B5C">
            <w:pPr>
              <w:pStyle w:val="Code"/>
              <w:rPr>
                <w:lang w:val="id-ID"/>
              </w:rPr>
            </w:pPr>
            <w:r w:rsidRPr="00FD40C3">
              <w:rPr>
                <w:lang w:val="id-ID"/>
              </w:rPr>
              <w:t xml:space="preserve">      "resolved": "https://registry.npmjs.org/is-binary-path/-/is-binary-path-2.1.0.tgz",</w:t>
            </w:r>
          </w:p>
          <w:p w14:paraId="0FD932FB" w14:textId="77777777" w:rsidR="00801B5C" w:rsidRPr="00FD40C3" w:rsidRDefault="00801B5C" w:rsidP="00801B5C">
            <w:pPr>
              <w:pStyle w:val="Code"/>
              <w:rPr>
                <w:lang w:val="id-ID"/>
              </w:rPr>
            </w:pPr>
            <w:r w:rsidRPr="00FD40C3">
              <w:rPr>
                <w:lang w:val="id-ID"/>
              </w:rPr>
              <w:t xml:space="preserve">      "integrity": "sha512-ZMERYes6pDydyuGidse7OsHxtbI7WVeUEozgR/g7rd0xUimYNlvZRE/K2MgZTjWy725IfelLeVcEM97mmtRGXw==",</w:t>
            </w:r>
          </w:p>
          <w:p w14:paraId="1A85926A" w14:textId="77777777" w:rsidR="00801B5C" w:rsidRPr="00FD40C3" w:rsidRDefault="00801B5C" w:rsidP="00801B5C">
            <w:pPr>
              <w:pStyle w:val="Code"/>
              <w:rPr>
                <w:lang w:val="id-ID"/>
              </w:rPr>
            </w:pPr>
            <w:r w:rsidRPr="00FD40C3">
              <w:rPr>
                <w:lang w:val="id-ID"/>
              </w:rPr>
              <w:t xml:space="preserve">      "requires": {</w:t>
            </w:r>
          </w:p>
          <w:p w14:paraId="114EAE13" w14:textId="77777777" w:rsidR="00801B5C" w:rsidRPr="00FD40C3" w:rsidRDefault="00801B5C" w:rsidP="00801B5C">
            <w:pPr>
              <w:pStyle w:val="Code"/>
              <w:rPr>
                <w:lang w:val="id-ID"/>
              </w:rPr>
            </w:pPr>
            <w:r w:rsidRPr="00FD40C3">
              <w:rPr>
                <w:lang w:val="id-ID"/>
              </w:rPr>
              <w:t xml:space="preserve">        "binary-extensions": "^2.0.0"</w:t>
            </w:r>
          </w:p>
          <w:p w14:paraId="1278BFE9" w14:textId="77777777" w:rsidR="00801B5C" w:rsidRPr="00FD40C3" w:rsidRDefault="00801B5C" w:rsidP="00801B5C">
            <w:pPr>
              <w:pStyle w:val="Code"/>
              <w:rPr>
                <w:lang w:val="id-ID"/>
              </w:rPr>
            </w:pPr>
            <w:r w:rsidRPr="00FD40C3">
              <w:rPr>
                <w:lang w:val="id-ID"/>
              </w:rPr>
              <w:t xml:space="preserve">      }</w:t>
            </w:r>
          </w:p>
          <w:p w14:paraId="3D66F92E" w14:textId="77777777" w:rsidR="00801B5C" w:rsidRPr="00FD40C3" w:rsidRDefault="00801B5C" w:rsidP="00801B5C">
            <w:pPr>
              <w:pStyle w:val="Code"/>
              <w:rPr>
                <w:lang w:val="id-ID"/>
              </w:rPr>
            </w:pPr>
            <w:r w:rsidRPr="00FD40C3">
              <w:rPr>
                <w:lang w:val="id-ID"/>
              </w:rPr>
              <w:t xml:space="preserve">    },</w:t>
            </w:r>
          </w:p>
          <w:p w14:paraId="327221A5" w14:textId="77777777" w:rsidR="00801B5C" w:rsidRPr="00FD40C3" w:rsidRDefault="00801B5C" w:rsidP="00801B5C">
            <w:pPr>
              <w:pStyle w:val="Code"/>
              <w:rPr>
                <w:lang w:val="id-ID"/>
              </w:rPr>
            </w:pPr>
            <w:r w:rsidRPr="00FD40C3">
              <w:rPr>
                <w:lang w:val="id-ID"/>
              </w:rPr>
              <w:t xml:space="preserve">    "is-extglob": {</w:t>
            </w:r>
          </w:p>
          <w:p w14:paraId="5F8178CD" w14:textId="77777777" w:rsidR="00801B5C" w:rsidRPr="00FD40C3" w:rsidRDefault="00801B5C" w:rsidP="00801B5C">
            <w:pPr>
              <w:pStyle w:val="Code"/>
              <w:rPr>
                <w:lang w:val="id-ID"/>
              </w:rPr>
            </w:pPr>
            <w:r w:rsidRPr="00FD40C3">
              <w:rPr>
                <w:lang w:val="id-ID"/>
              </w:rPr>
              <w:t xml:space="preserve">      "version": "2.1.1",</w:t>
            </w:r>
          </w:p>
          <w:p w14:paraId="050443B7" w14:textId="77777777" w:rsidR="00801B5C" w:rsidRPr="00FD40C3" w:rsidRDefault="00801B5C" w:rsidP="00801B5C">
            <w:pPr>
              <w:pStyle w:val="Code"/>
              <w:rPr>
                <w:lang w:val="id-ID"/>
              </w:rPr>
            </w:pPr>
            <w:r w:rsidRPr="00FD40C3">
              <w:rPr>
                <w:lang w:val="id-ID"/>
              </w:rPr>
              <w:t xml:space="preserve">      "resolved": "https://registry.npmjs.org/is-extglob/-/is-extglob-2.1.1.tgz",</w:t>
            </w:r>
          </w:p>
          <w:p w14:paraId="0FA684E5" w14:textId="77777777" w:rsidR="00801B5C" w:rsidRPr="00FD40C3" w:rsidRDefault="00801B5C" w:rsidP="00801B5C">
            <w:pPr>
              <w:pStyle w:val="Code"/>
              <w:rPr>
                <w:lang w:val="id-ID"/>
              </w:rPr>
            </w:pPr>
            <w:r w:rsidRPr="00FD40C3">
              <w:rPr>
                <w:lang w:val="id-ID"/>
              </w:rPr>
              <w:t xml:space="preserve">      "integrity": "sha512-SbKbANkN603Vi4jEZv49LeVJMn4yGwsbzZworEoyEiutsN3nJYdbO36zfhGJ6QEDpOZIFkDtnq5JRxmvl3jsoQ=="</w:t>
            </w:r>
          </w:p>
          <w:p w14:paraId="02450EA0" w14:textId="77777777" w:rsidR="00801B5C" w:rsidRPr="00FD40C3" w:rsidRDefault="00801B5C" w:rsidP="00801B5C">
            <w:pPr>
              <w:pStyle w:val="Code"/>
              <w:rPr>
                <w:lang w:val="id-ID"/>
              </w:rPr>
            </w:pPr>
            <w:r w:rsidRPr="00FD40C3">
              <w:rPr>
                <w:lang w:val="id-ID"/>
              </w:rPr>
              <w:t xml:space="preserve">    },</w:t>
            </w:r>
          </w:p>
          <w:p w14:paraId="2E4EC3E7" w14:textId="77777777" w:rsidR="00801B5C" w:rsidRPr="00FD40C3" w:rsidRDefault="00801B5C" w:rsidP="00801B5C">
            <w:pPr>
              <w:pStyle w:val="Code"/>
              <w:rPr>
                <w:lang w:val="id-ID"/>
              </w:rPr>
            </w:pPr>
            <w:r w:rsidRPr="00FD40C3">
              <w:rPr>
                <w:lang w:val="id-ID"/>
              </w:rPr>
              <w:t xml:space="preserve">    "is-fullwidth-code-point": {</w:t>
            </w:r>
          </w:p>
          <w:p w14:paraId="1EBE3C1B" w14:textId="77777777" w:rsidR="00801B5C" w:rsidRPr="00FD40C3" w:rsidRDefault="00801B5C" w:rsidP="00801B5C">
            <w:pPr>
              <w:pStyle w:val="Code"/>
              <w:rPr>
                <w:lang w:val="id-ID"/>
              </w:rPr>
            </w:pPr>
            <w:r w:rsidRPr="00FD40C3">
              <w:rPr>
                <w:lang w:val="id-ID"/>
              </w:rPr>
              <w:t xml:space="preserve">      "version": "3.0.0",</w:t>
            </w:r>
          </w:p>
          <w:p w14:paraId="0314915C" w14:textId="77777777" w:rsidR="00801B5C" w:rsidRPr="00FD40C3" w:rsidRDefault="00801B5C" w:rsidP="00801B5C">
            <w:pPr>
              <w:pStyle w:val="Code"/>
              <w:rPr>
                <w:lang w:val="id-ID"/>
              </w:rPr>
            </w:pPr>
            <w:r w:rsidRPr="00FD40C3">
              <w:rPr>
                <w:lang w:val="id-ID"/>
              </w:rPr>
              <w:t xml:space="preserve">      "resolved": "https://registry.npmjs.org/is-fullwidth-code-point/-/is-fullwidth-code-point-3.0.0.tgz",</w:t>
            </w:r>
          </w:p>
          <w:p w14:paraId="471916B7" w14:textId="77777777" w:rsidR="00801B5C" w:rsidRPr="00FD40C3" w:rsidRDefault="00801B5C" w:rsidP="00801B5C">
            <w:pPr>
              <w:pStyle w:val="Code"/>
              <w:rPr>
                <w:lang w:val="id-ID"/>
              </w:rPr>
            </w:pPr>
            <w:r w:rsidRPr="00FD40C3">
              <w:rPr>
                <w:lang w:val="id-ID"/>
              </w:rPr>
              <w:t xml:space="preserve">      "integrity": "sha512-zymm5+u+sCsSWyD9qNaejV3DFvhCKclKdizYaJUuHA83RLjb7nSuGnddCHGv0hk+KY7BMAlsWeK4Ueg6EV6XQg=="</w:t>
            </w:r>
          </w:p>
          <w:p w14:paraId="28894F57" w14:textId="77777777" w:rsidR="00801B5C" w:rsidRPr="00FD40C3" w:rsidRDefault="00801B5C" w:rsidP="00801B5C">
            <w:pPr>
              <w:pStyle w:val="Code"/>
              <w:rPr>
                <w:lang w:val="id-ID"/>
              </w:rPr>
            </w:pPr>
            <w:r w:rsidRPr="00FD40C3">
              <w:rPr>
                <w:lang w:val="id-ID"/>
              </w:rPr>
              <w:t xml:space="preserve">    },</w:t>
            </w:r>
          </w:p>
          <w:p w14:paraId="36B57374" w14:textId="77777777" w:rsidR="00801B5C" w:rsidRPr="00FD40C3" w:rsidRDefault="00801B5C" w:rsidP="00801B5C">
            <w:pPr>
              <w:pStyle w:val="Code"/>
              <w:rPr>
                <w:lang w:val="id-ID"/>
              </w:rPr>
            </w:pPr>
            <w:r w:rsidRPr="00FD40C3">
              <w:rPr>
                <w:lang w:val="id-ID"/>
              </w:rPr>
              <w:t xml:space="preserve">    "is-glob": {</w:t>
            </w:r>
          </w:p>
          <w:p w14:paraId="6A1B017B" w14:textId="77777777" w:rsidR="00801B5C" w:rsidRPr="00FD40C3" w:rsidRDefault="00801B5C" w:rsidP="00801B5C">
            <w:pPr>
              <w:pStyle w:val="Code"/>
              <w:rPr>
                <w:lang w:val="id-ID"/>
              </w:rPr>
            </w:pPr>
            <w:r w:rsidRPr="00FD40C3">
              <w:rPr>
                <w:lang w:val="id-ID"/>
              </w:rPr>
              <w:t xml:space="preserve">      "version": "4.0.3",</w:t>
            </w:r>
          </w:p>
          <w:p w14:paraId="2914AB72" w14:textId="77777777" w:rsidR="00801B5C" w:rsidRPr="00FD40C3" w:rsidRDefault="00801B5C" w:rsidP="00801B5C">
            <w:pPr>
              <w:pStyle w:val="Code"/>
              <w:rPr>
                <w:lang w:val="id-ID"/>
              </w:rPr>
            </w:pPr>
            <w:r w:rsidRPr="00FD40C3">
              <w:rPr>
                <w:lang w:val="id-ID"/>
              </w:rPr>
              <w:t xml:space="preserve">      "resolved": "https://registry.npmjs.org/is-glob/-/is-glob-4.0.3.tgz",</w:t>
            </w:r>
          </w:p>
          <w:p w14:paraId="1901ED23" w14:textId="77777777" w:rsidR="00801B5C" w:rsidRPr="00FD40C3" w:rsidRDefault="00801B5C" w:rsidP="00801B5C">
            <w:pPr>
              <w:pStyle w:val="Code"/>
              <w:rPr>
                <w:lang w:val="id-ID"/>
              </w:rPr>
            </w:pPr>
            <w:r w:rsidRPr="00FD40C3">
              <w:rPr>
                <w:lang w:val="id-ID"/>
              </w:rPr>
              <w:t xml:space="preserve">      "integrity": "sha512-xelSayHH36ZgE7ZWhli7pW34hNbNl8Ojv5KVmkJD4hBdD3th8Tfk9vYasLM+mXWOZhFkgZfxhLSnrwRr4elSSg==",</w:t>
            </w:r>
          </w:p>
          <w:p w14:paraId="79F31E72" w14:textId="77777777" w:rsidR="00801B5C" w:rsidRPr="00FD40C3" w:rsidRDefault="00801B5C" w:rsidP="00801B5C">
            <w:pPr>
              <w:pStyle w:val="Code"/>
              <w:rPr>
                <w:lang w:val="id-ID"/>
              </w:rPr>
            </w:pPr>
            <w:r w:rsidRPr="00FD40C3">
              <w:rPr>
                <w:lang w:val="id-ID"/>
              </w:rPr>
              <w:t xml:space="preserve">      "requires": {</w:t>
            </w:r>
          </w:p>
          <w:p w14:paraId="7EE3E73B" w14:textId="77777777" w:rsidR="00801B5C" w:rsidRPr="00FD40C3" w:rsidRDefault="00801B5C" w:rsidP="00801B5C">
            <w:pPr>
              <w:pStyle w:val="Code"/>
              <w:rPr>
                <w:lang w:val="id-ID"/>
              </w:rPr>
            </w:pPr>
            <w:r w:rsidRPr="00FD40C3">
              <w:rPr>
                <w:lang w:val="id-ID"/>
              </w:rPr>
              <w:t xml:space="preserve">        "is-extglob": "^2.1.1"</w:t>
            </w:r>
          </w:p>
          <w:p w14:paraId="082AD153" w14:textId="77777777" w:rsidR="00801B5C" w:rsidRPr="00FD40C3" w:rsidRDefault="00801B5C" w:rsidP="00801B5C">
            <w:pPr>
              <w:pStyle w:val="Code"/>
              <w:rPr>
                <w:lang w:val="id-ID"/>
              </w:rPr>
            </w:pPr>
            <w:r w:rsidRPr="00FD40C3">
              <w:rPr>
                <w:lang w:val="id-ID"/>
              </w:rPr>
              <w:t xml:space="preserve">      }</w:t>
            </w:r>
          </w:p>
          <w:p w14:paraId="6DAD1F9C" w14:textId="77777777" w:rsidR="00801B5C" w:rsidRPr="00FD40C3" w:rsidRDefault="00801B5C" w:rsidP="00801B5C">
            <w:pPr>
              <w:pStyle w:val="Code"/>
              <w:rPr>
                <w:lang w:val="id-ID"/>
              </w:rPr>
            </w:pPr>
            <w:r w:rsidRPr="00FD40C3">
              <w:rPr>
                <w:lang w:val="id-ID"/>
              </w:rPr>
              <w:t xml:space="preserve">    },</w:t>
            </w:r>
          </w:p>
          <w:p w14:paraId="25A2A84C" w14:textId="77777777" w:rsidR="00801B5C" w:rsidRPr="00FD40C3" w:rsidRDefault="00801B5C" w:rsidP="00801B5C">
            <w:pPr>
              <w:pStyle w:val="Code"/>
              <w:rPr>
                <w:lang w:val="id-ID"/>
              </w:rPr>
            </w:pPr>
            <w:r w:rsidRPr="00FD40C3">
              <w:rPr>
                <w:lang w:val="id-ID"/>
              </w:rPr>
              <w:t xml:space="preserve">    "is-number": {</w:t>
            </w:r>
          </w:p>
          <w:p w14:paraId="6C1F3290" w14:textId="77777777" w:rsidR="00801B5C" w:rsidRPr="00FD40C3" w:rsidRDefault="00801B5C" w:rsidP="00801B5C">
            <w:pPr>
              <w:pStyle w:val="Code"/>
              <w:rPr>
                <w:lang w:val="id-ID"/>
              </w:rPr>
            </w:pPr>
            <w:r w:rsidRPr="00FD40C3">
              <w:rPr>
                <w:lang w:val="id-ID"/>
              </w:rPr>
              <w:t xml:space="preserve">      "version": "7.0.0",</w:t>
            </w:r>
          </w:p>
          <w:p w14:paraId="03E3BF0B" w14:textId="77777777" w:rsidR="00801B5C" w:rsidRPr="00FD40C3" w:rsidRDefault="00801B5C" w:rsidP="00801B5C">
            <w:pPr>
              <w:pStyle w:val="Code"/>
              <w:rPr>
                <w:lang w:val="id-ID"/>
              </w:rPr>
            </w:pPr>
            <w:r w:rsidRPr="00FD40C3">
              <w:rPr>
                <w:lang w:val="id-ID"/>
              </w:rPr>
              <w:t xml:space="preserve">      "resolved": "https://registry.npmjs.org/is-number/-/is-number-7.0.0.tgz",</w:t>
            </w:r>
          </w:p>
          <w:p w14:paraId="5324BEDE" w14:textId="77777777" w:rsidR="00801B5C" w:rsidRPr="00FD40C3" w:rsidRDefault="00801B5C" w:rsidP="00801B5C">
            <w:pPr>
              <w:pStyle w:val="Code"/>
              <w:rPr>
                <w:lang w:val="id-ID"/>
              </w:rPr>
            </w:pPr>
            <w:r w:rsidRPr="00FD40C3">
              <w:rPr>
                <w:lang w:val="id-ID"/>
              </w:rPr>
              <w:t xml:space="preserve">      "integrity": "sha512-41Cifkg6e8TylSpdtTpeLVMqvSBEVzTttHvERD741+pnZ8ANv0004MRL43QKPDlK9cGvNp6NZWZUBlbGXYxxng=="</w:t>
            </w:r>
          </w:p>
          <w:p w14:paraId="43BB3B7E" w14:textId="77777777" w:rsidR="00801B5C" w:rsidRPr="00FD40C3" w:rsidRDefault="00801B5C" w:rsidP="00801B5C">
            <w:pPr>
              <w:pStyle w:val="Code"/>
              <w:rPr>
                <w:lang w:val="id-ID"/>
              </w:rPr>
            </w:pPr>
            <w:r w:rsidRPr="00FD40C3">
              <w:rPr>
                <w:lang w:val="id-ID"/>
              </w:rPr>
              <w:t xml:space="preserve">    },</w:t>
            </w:r>
          </w:p>
          <w:p w14:paraId="00E61962" w14:textId="77777777" w:rsidR="00801B5C" w:rsidRPr="00FD40C3" w:rsidRDefault="00801B5C" w:rsidP="00801B5C">
            <w:pPr>
              <w:pStyle w:val="Code"/>
              <w:rPr>
                <w:lang w:val="id-ID"/>
              </w:rPr>
            </w:pPr>
            <w:r w:rsidRPr="00FD40C3">
              <w:rPr>
                <w:lang w:val="id-ID"/>
              </w:rPr>
              <w:t xml:space="preserve">    "is-utf8": {</w:t>
            </w:r>
          </w:p>
          <w:p w14:paraId="16687874" w14:textId="77777777" w:rsidR="00801B5C" w:rsidRPr="00FD40C3" w:rsidRDefault="00801B5C" w:rsidP="00801B5C">
            <w:pPr>
              <w:pStyle w:val="Code"/>
              <w:rPr>
                <w:lang w:val="id-ID"/>
              </w:rPr>
            </w:pPr>
            <w:r w:rsidRPr="00FD40C3">
              <w:rPr>
                <w:lang w:val="id-ID"/>
              </w:rPr>
              <w:t xml:space="preserve">      "version": "0.2.1",</w:t>
            </w:r>
          </w:p>
          <w:p w14:paraId="40E1C84B" w14:textId="77777777" w:rsidR="00801B5C" w:rsidRPr="00FD40C3" w:rsidRDefault="00801B5C" w:rsidP="00801B5C">
            <w:pPr>
              <w:pStyle w:val="Code"/>
              <w:rPr>
                <w:lang w:val="id-ID"/>
              </w:rPr>
            </w:pPr>
            <w:r w:rsidRPr="00FD40C3">
              <w:rPr>
                <w:lang w:val="id-ID"/>
              </w:rPr>
              <w:t xml:space="preserve">      "resolved": "https://registry.npmjs.org/is-utf8/-/is-utf8-0.2.1.tgz",</w:t>
            </w:r>
          </w:p>
          <w:p w14:paraId="30CDB588" w14:textId="77777777" w:rsidR="00801B5C" w:rsidRPr="00FD40C3" w:rsidRDefault="00801B5C" w:rsidP="00801B5C">
            <w:pPr>
              <w:pStyle w:val="Code"/>
              <w:rPr>
                <w:lang w:val="id-ID"/>
              </w:rPr>
            </w:pPr>
            <w:r w:rsidRPr="00FD40C3">
              <w:rPr>
                <w:lang w:val="id-ID"/>
              </w:rPr>
              <w:t xml:space="preserve">      "integrity": "sha512-rMYPYvCzsXywIsldgLaSoPlw5PfoB/ssr7hY4pLfcodrA5M/eArza1a9VmTiNIBNMjOGr1Ow9mTyU2o69U6U9Q=="</w:t>
            </w:r>
          </w:p>
          <w:p w14:paraId="5EBA011D" w14:textId="77777777" w:rsidR="00801B5C" w:rsidRPr="00FD40C3" w:rsidRDefault="00801B5C" w:rsidP="00801B5C">
            <w:pPr>
              <w:pStyle w:val="Code"/>
              <w:rPr>
                <w:lang w:val="id-ID"/>
              </w:rPr>
            </w:pPr>
            <w:r w:rsidRPr="00FD40C3">
              <w:rPr>
                <w:lang w:val="id-ID"/>
              </w:rPr>
              <w:t xml:space="preserve">    },</w:t>
            </w:r>
          </w:p>
          <w:p w14:paraId="20C9A628" w14:textId="77777777" w:rsidR="00801B5C" w:rsidRPr="00FD40C3" w:rsidRDefault="00801B5C" w:rsidP="00801B5C">
            <w:pPr>
              <w:pStyle w:val="Code"/>
              <w:rPr>
                <w:lang w:val="id-ID"/>
              </w:rPr>
            </w:pPr>
            <w:r w:rsidRPr="00FD40C3">
              <w:rPr>
                <w:lang w:val="id-ID"/>
              </w:rPr>
              <w:t xml:space="preserve">    "isarray": {</w:t>
            </w:r>
          </w:p>
          <w:p w14:paraId="72F8003B" w14:textId="77777777" w:rsidR="00801B5C" w:rsidRPr="00FD40C3" w:rsidRDefault="00801B5C" w:rsidP="00801B5C">
            <w:pPr>
              <w:pStyle w:val="Code"/>
              <w:rPr>
                <w:lang w:val="id-ID"/>
              </w:rPr>
            </w:pPr>
            <w:r w:rsidRPr="00FD40C3">
              <w:rPr>
                <w:lang w:val="id-ID"/>
              </w:rPr>
              <w:t xml:space="preserve">      "version": "1.0.0",</w:t>
            </w:r>
          </w:p>
          <w:p w14:paraId="2F2DBE03" w14:textId="77777777" w:rsidR="00801B5C" w:rsidRPr="00FD40C3" w:rsidRDefault="00801B5C" w:rsidP="00801B5C">
            <w:pPr>
              <w:pStyle w:val="Code"/>
              <w:rPr>
                <w:lang w:val="id-ID"/>
              </w:rPr>
            </w:pPr>
            <w:r w:rsidRPr="00FD40C3">
              <w:rPr>
                <w:lang w:val="id-ID"/>
              </w:rPr>
              <w:t xml:space="preserve">      "resolved": "https://registry.npmjs.org/isarray/-/isarray-1.0.0.tgz",</w:t>
            </w:r>
          </w:p>
          <w:p w14:paraId="08DF4632" w14:textId="77777777" w:rsidR="00801B5C" w:rsidRPr="00FD40C3" w:rsidRDefault="00801B5C" w:rsidP="00801B5C">
            <w:pPr>
              <w:pStyle w:val="Code"/>
              <w:rPr>
                <w:lang w:val="id-ID"/>
              </w:rPr>
            </w:pPr>
            <w:r w:rsidRPr="00FD40C3">
              <w:rPr>
                <w:lang w:val="id-ID"/>
              </w:rPr>
              <w:lastRenderedPageBreak/>
              <w:t xml:space="preserve">      "integrity": "sha512-VLghIWNM6ELQzo7zwmcg0NmTVyWKYjvIeM83yjp0wRDTmUnrM678fQbcKBo6n2CJEF0szoG//ytg+TKla89ALQ=="</w:t>
            </w:r>
          </w:p>
          <w:p w14:paraId="78949C1D" w14:textId="77777777" w:rsidR="00801B5C" w:rsidRPr="00FD40C3" w:rsidRDefault="00801B5C" w:rsidP="00801B5C">
            <w:pPr>
              <w:pStyle w:val="Code"/>
              <w:rPr>
                <w:lang w:val="id-ID"/>
              </w:rPr>
            </w:pPr>
            <w:r w:rsidRPr="00FD40C3">
              <w:rPr>
                <w:lang w:val="id-ID"/>
              </w:rPr>
              <w:t xml:space="preserve">    },</w:t>
            </w:r>
          </w:p>
          <w:p w14:paraId="78360E53" w14:textId="77777777" w:rsidR="00801B5C" w:rsidRPr="00FD40C3" w:rsidRDefault="00801B5C" w:rsidP="00801B5C">
            <w:pPr>
              <w:pStyle w:val="Code"/>
              <w:rPr>
                <w:lang w:val="id-ID"/>
              </w:rPr>
            </w:pPr>
            <w:r w:rsidRPr="00FD40C3">
              <w:rPr>
                <w:lang w:val="id-ID"/>
              </w:rPr>
              <w:t xml:space="preserve">    "jake": {</w:t>
            </w:r>
          </w:p>
          <w:p w14:paraId="4CD087DA" w14:textId="77777777" w:rsidR="00801B5C" w:rsidRPr="00FD40C3" w:rsidRDefault="00801B5C" w:rsidP="00801B5C">
            <w:pPr>
              <w:pStyle w:val="Code"/>
              <w:rPr>
                <w:lang w:val="id-ID"/>
              </w:rPr>
            </w:pPr>
            <w:r w:rsidRPr="00FD40C3">
              <w:rPr>
                <w:lang w:val="id-ID"/>
              </w:rPr>
              <w:t xml:space="preserve">      "version": "10.8.5",</w:t>
            </w:r>
          </w:p>
          <w:p w14:paraId="76F8A037" w14:textId="77777777" w:rsidR="00801B5C" w:rsidRPr="00FD40C3" w:rsidRDefault="00801B5C" w:rsidP="00801B5C">
            <w:pPr>
              <w:pStyle w:val="Code"/>
              <w:rPr>
                <w:lang w:val="id-ID"/>
              </w:rPr>
            </w:pPr>
            <w:r w:rsidRPr="00FD40C3">
              <w:rPr>
                <w:lang w:val="id-ID"/>
              </w:rPr>
              <w:t xml:space="preserve">      "resolved": "https://registry.npmjs.org/jake/-/jake-10.8.5.tgz",</w:t>
            </w:r>
          </w:p>
          <w:p w14:paraId="3B275F02" w14:textId="77777777" w:rsidR="00801B5C" w:rsidRPr="00FD40C3" w:rsidRDefault="00801B5C" w:rsidP="00801B5C">
            <w:pPr>
              <w:pStyle w:val="Code"/>
              <w:rPr>
                <w:lang w:val="id-ID"/>
              </w:rPr>
            </w:pPr>
            <w:r w:rsidRPr="00FD40C3">
              <w:rPr>
                <w:lang w:val="id-ID"/>
              </w:rPr>
              <w:t xml:space="preserve">      "integrity": "sha512-sVpxYeuAhWt0OTWITwT98oyV0GsXyMlXCF+3L1SuafBVUIr/uILGRB+NqwkzhgXKvoJpDIpQvqkUALgdmQsQxw==",</w:t>
            </w:r>
          </w:p>
          <w:p w14:paraId="7074A178" w14:textId="77777777" w:rsidR="00801B5C" w:rsidRPr="00FD40C3" w:rsidRDefault="00801B5C" w:rsidP="00801B5C">
            <w:pPr>
              <w:pStyle w:val="Code"/>
              <w:rPr>
                <w:lang w:val="id-ID"/>
              </w:rPr>
            </w:pPr>
            <w:r w:rsidRPr="00FD40C3">
              <w:rPr>
                <w:lang w:val="id-ID"/>
              </w:rPr>
              <w:t xml:space="preserve">      "requires": {</w:t>
            </w:r>
          </w:p>
          <w:p w14:paraId="45637F51" w14:textId="77777777" w:rsidR="00801B5C" w:rsidRPr="00FD40C3" w:rsidRDefault="00801B5C" w:rsidP="00801B5C">
            <w:pPr>
              <w:pStyle w:val="Code"/>
              <w:rPr>
                <w:lang w:val="id-ID"/>
              </w:rPr>
            </w:pPr>
            <w:r w:rsidRPr="00FD40C3">
              <w:rPr>
                <w:lang w:val="id-ID"/>
              </w:rPr>
              <w:t xml:space="preserve">        "async": "^3.2.3",</w:t>
            </w:r>
          </w:p>
          <w:p w14:paraId="151810AF" w14:textId="77777777" w:rsidR="00801B5C" w:rsidRPr="00FD40C3" w:rsidRDefault="00801B5C" w:rsidP="00801B5C">
            <w:pPr>
              <w:pStyle w:val="Code"/>
              <w:rPr>
                <w:lang w:val="id-ID"/>
              </w:rPr>
            </w:pPr>
            <w:r w:rsidRPr="00FD40C3">
              <w:rPr>
                <w:lang w:val="id-ID"/>
              </w:rPr>
              <w:t xml:space="preserve">        "chalk": "^4.0.2",</w:t>
            </w:r>
          </w:p>
          <w:p w14:paraId="5744BD46" w14:textId="77777777" w:rsidR="00801B5C" w:rsidRPr="00FD40C3" w:rsidRDefault="00801B5C" w:rsidP="00801B5C">
            <w:pPr>
              <w:pStyle w:val="Code"/>
              <w:rPr>
                <w:lang w:val="id-ID"/>
              </w:rPr>
            </w:pPr>
            <w:r w:rsidRPr="00FD40C3">
              <w:rPr>
                <w:lang w:val="id-ID"/>
              </w:rPr>
              <w:t xml:space="preserve">        "filelist": "^1.0.1",</w:t>
            </w:r>
          </w:p>
          <w:p w14:paraId="031E0D03" w14:textId="77777777" w:rsidR="00801B5C" w:rsidRPr="00FD40C3" w:rsidRDefault="00801B5C" w:rsidP="00801B5C">
            <w:pPr>
              <w:pStyle w:val="Code"/>
              <w:rPr>
                <w:lang w:val="id-ID"/>
              </w:rPr>
            </w:pPr>
            <w:r w:rsidRPr="00FD40C3">
              <w:rPr>
                <w:lang w:val="id-ID"/>
              </w:rPr>
              <w:t xml:space="preserve">        "minimatch": "^3.0.4"</w:t>
            </w:r>
          </w:p>
          <w:p w14:paraId="32E5D2C1" w14:textId="77777777" w:rsidR="00801B5C" w:rsidRPr="00FD40C3" w:rsidRDefault="00801B5C" w:rsidP="00801B5C">
            <w:pPr>
              <w:pStyle w:val="Code"/>
              <w:rPr>
                <w:lang w:val="id-ID"/>
              </w:rPr>
            </w:pPr>
            <w:r w:rsidRPr="00FD40C3">
              <w:rPr>
                <w:lang w:val="id-ID"/>
              </w:rPr>
              <w:t xml:space="preserve">      }</w:t>
            </w:r>
          </w:p>
          <w:p w14:paraId="35D30577" w14:textId="77777777" w:rsidR="00801B5C" w:rsidRPr="00FD40C3" w:rsidRDefault="00801B5C" w:rsidP="00801B5C">
            <w:pPr>
              <w:pStyle w:val="Code"/>
              <w:rPr>
                <w:lang w:val="id-ID"/>
              </w:rPr>
            </w:pPr>
            <w:r w:rsidRPr="00FD40C3">
              <w:rPr>
                <w:lang w:val="id-ID"/>
              </w:rPr>
              <w:t xml:space="preserve">    },</w:t>
            </w:r>
          </w:p>
          <w:p w14:paraId="7B857E6B" w14:textId="77777777" w:rsidR="00801B5C" w:rsidRPr="00FD40C3" w:rsidRDefault="00801B5C" w:rsidP="00801B5C">
            <w:pPr>
              <w:pStyle w:val="Code"/>
              <w:rPr>
                <w:lang w:val="id-ID"/>
              </w:rPr>
            </w:pPr>
            <w:r w:rsidRPr="00FD40C3">
              <w:rPr>
                <w:lang w:val="id-ID"/>
              </w:rPr>
              <w:t xml:space="preserve">    "json-to-csv-export": {</w:t>
            </w:r>
          </w:p>
          <w:p w14:paraId="4B4FC70E" w14:textId="77777777" w:rsidR="00801B5C" w:rsidRPr="00FD40C3" w:rsidRDefault="00801B5C" w:rsidP="00801B5C">
            <w:pPr>
              <w:pStyle w:val="Code"/>
              <w:rPr>
                <w:lang w:val="id-ID"/>
              </w:rPr>
            </w:pPr>
            <w:r w:rsidRPr="00FD40C3">
              <w:rPr>
                <w:lang w:val="id-ID"/>
              </w:rPr>
              <w:t xml:space="preserve">      "version": "2.1.1",</w:t>
            </w:r>
          </w:p>
          <w:p w14:paraId="4E944B69" w14:textId="77777777" w:rsidR="00801B5C" w:rsidRPr="00FD40C3" w:rsidRDefault="00801B5C" w:rsidP="00801B5C">
            <w:pPr>
              <w:pStyle w:val="Code"/>
              <w:rPr>
                <w:lang w:val="id-ID"/>
              </w:rPr>
            </w:pPr>
            <w:r w:rsidRPr="00FD40C3">
              <w:rPr>
                <w:lang w:val="id-ID"/>
              </w:rPr>
              <w:t xml:space="preserve">      "resolved": "https://registry.npmjs.org/json-to-csv-export/-/json-to-csv-export-2.1.1.tgz",</w:t>
            </w:r>
          </w:p>
          <w:p w14:paraId="2A1DE77E" w14:textId="77777777" w:rsidR="00801B5C" w:rsidRPr="00FD40C3" w:rsidRDefault="00801B5C" w:rsidP="00801B5C">
            <w:pPr>
              <w:pStyle w:val="Code"/>
              <w:rPr>
                <w:lang w:val="id-ID"/>
              </w:rPr>
            </w:pPr>
            <w:r w:rsidRPr="00FD40C3">
              <w:rPr>
                <w:lang w:val="id-ID"/>
              </w:rPr>
              <w:t xml:space="preserve">      "integrity": "sha512-JQLYqGfaJP4dVV0zIxH6RmHOdnJ32Qch3yDxDtWQy8KsOv73SthVRo38ANXckJxl/WUfGYvvtOlVwPURMTWqlA=="</w:t>
            </w:r>
          </w:p>
          <w:p w14:paraId="58469946" w14:textId="77777777" w:rsidR="00801B5C" w:rsidRPr="00FD40C3" w:rsidRDefault="00801B5C" w:rsidP="00801B5C">
            <w:pPr>
              <w:pStyle w:val="Code"/>
              <w:rPr>
                <w:lang w:val="id-ID"/>
              </w:rPr>
            </w:pPr>
            <w:r w:rsidRPr="00FD40C3">
              <w:rPr>
                <w:lang w:val="id-ID"/>
              </w:rPr>
              <w:t xml:space="preserve">    },</w:t>
            </w:r>
          </w:p>
          <w:p w14:paraId="2772FDBB" w14:textId="77777777" w:rsidR="00801B5C" w:rsidRPr="00FD40C3" w:rsidRDefault="00801B5C" w:rsidP="00801B5C">
            <w:pPr>
              <w:pStyle w:val="Code"/>
              <w:rPr>
                <w:lang w:val="id-ID"/>
              </w:rPr>
            </w:pPr>
            <w:r w:rsidRPr="00FD40C3">
              <w:rPr>
                <w:lang w:val="id-ID"/>
              </w:rPr>
              <w:t xml:space="preserve">    "json2csv": {</w:t>
            </w:r>
          </w:p>
          <w:p w14:paraId="017CA69C" w14:textId="77777777" w:rsidR="00801B5C" w:rsidRPr="00FD40C3" w:rsidRDefault="00801B5C" w:rsidP="00801B5C">
            <w:pPr>
              <w:pStyle w:val="Code"/>
              <w:rPr>
                <w:lang w:val="id-ID"/>
              </w:rPr>
            </w:pPr>
            <w:r w:rsidRPr="00FD40C3">
              <w:rPr>
                <w:lang w:val="id-ID"/>
              </w:rPr>
              <w:t xml:space="preserve">      "version": "6.0.0-alpha.2",</w:t>
            </w:r>
          </w:p>
          <w:p w14:paraId="26106093" w14:textId="77777777" w:rsidR="00801B5C" w:rsidRPr="00FD40C3" w:rsidRDefault="00801B5C" w:rsidP="00801B5C">
            <w:pPr>
              <w:pStyle w:val="Code"/>
              <w:rPr>
                <w:lang w:val="id-ID"/>
              </w:rPr>
            </w:pPr>
            <w:r w:rsidRPr="00FD40C3">
              <w:rPr>
                <w:lang w:val="id-ID"/>
              </w:rPr>
              <w:t xml:space="preserve">      "resolved": "https://registry.npmjs.org/json2csv/-/json2csv-6.0.0-alpha.2.tgz",</w:t>
            </w:r>
          </w:p>
          <w:p w14:paraId="5D55C031" w14:textId="77777777" w:rsidR="00801B5C" w:rsidRPr="00FD40C3" w:rsidRDefault="00801B5C" w:rsidP="00801B5C">
            <w:pPr>
              <w:pStyle w:val="Code"/>
              <w:rPr>
                <w:lang w:val="id-ID"/>
              </w:rPr>
            </w:pPr>
            <w:r w:rsidRPr="00FD40C3">
              <w:rPr>
                <w:lang w:val="id-ID"/>
              </w:rPr>
              <w:t xml:space="preserve">      "integrity": "sha512-nJ3oP6QxN8z69IT1HmrJdfVxhU1kLTBVgMfRnNZc37YEY+jZ4nU27rBGxT4vaqM/KUCavLRhntmTuBFqZLBUcA==",</w:t>
            </w:r>
          </w:p>
          <w:p w14:paraId="3DBB0682" w14:textId="77777777" w:rsidR="00801B5C" w:rsidRPr="00FD40C3" w:rsidRDefault="00801B5C" w:rsidP="00801B5C">
            <w:pPr>
              <w:pStyle w:val="Code"/>
              <w:rPr>
                <w:lang w:val="id-ID"/>
              </w:rPr>
            </w:pPr>
            <w:r w:rsidRPr="00FD40C3">
              <w:rPr>
                <w:lang w:val="id-ID"/>
              </w:rPr>
              <w:t xml:space="preserve">      "requires": {</w:t>
            </w:r>
          </w:p>
          <w:p w14:paraId="4AF57E32" w14:textId="77777777" w:rsidR="00801B5C" w:rsidRPr="00FD40C3" w:rsidRDefault="00801B5C" w:rsidP="00801B5C">
            <w:pPr>
              <w:pStyle w:val="Code"/>
              <w:rPr>
                <w:lang w:val="id-ID"/>
              </w:rPr>
            </w:pPr>
            <w:r w:rsidRPr="00FD40C3">
              <w:rPr>
                <w:lang w:val="id-ID"/>
              </w:rPr>
              <w:t xml:space="preserve">        "@streamparser/json": "^0.0.6",</w:t>
            </w:r>
          </w:p>
          <w:p w14:paraId="46F71D41" w14:textId="77777777" w:rsidR="00801B5C" w:rsidRPr="00FD40C3" w:rsidRDefault="00801B5C" w:rsidP="00801B5C">
            <w:pPr>
              <w:pStyle w:val="Code"/>
              <w:rPr>
                <w:lang w:val="id-ID"/>
              </w:rPr>
            </w:pPr>
            <w:r w:rsidRPr="00FD40C3">
              <w:rPr>
                <w:lang w:val="id-ID"/>
              </w:rPr>
              <w:t xml:space="preserve">        "commander": "^6.2.0",</w:t>
            </w:r>
          </w:p>
          <w:p w14:paraId="112A1F55" w14:textId="77777777" w:rsidR="00801B5C" w:rsidRPr="00FD40C3" w:rsidRDefault="00801B5C" w:rsidP="00801B5C">
            <w:pPr>
              <w:pStyle w:val="Code"/>
              <w:rPr>
                <w:lang w:val="id-ID"/>
              </w:rPr>
            </w:pPr>
            <w:r w:rsidRPr="00FD40C3">
              <w:rPr>
                <w:lang w:val="id-ID"/>
              </w:rPr>
              <w:t xml:space="preserve">        "lodash.get": "^4.4.2"</w:t>
            </w:r>
          </w:p>
          <w:p w14:paraId="1800B5C1" w14:textId="77777777" w:rsidR="00801B5C" w:rsidRPr="00FD40C3" w:rsidRDefault="00801B5C" w:rsidP="00801B5C">
            <w:pPr>
              <w:pStyle w:val="Code"/>
              <w:rPr>
                <w:lang w:val="id-ID"/>
              </w:rPr>
            </w:pPr>
            <w:r w:rsidRPr="00FD40C3">
              <w:rPr>
                <w:lang w:val="id-ID"/>
              </w:rPr>
              <w:t xml:space="preserve">      }</w:t>
            </w:r>
          </w:p>
          <w:p w14:paraId="6E497797" w14:textId="77777777" w:rsidR="00801B5C" w:rsidRPr="00FD40C3" w:rsidRDefault="00801B5C" w:rsidP="00801B5C">
            <w:pPr>
              <w:pStyle w:val="Code"/>
              <w:rPr>
                <w:lang w:val="id-ID"/>
              </w:rPr>
            </w:pPr>
            <w:r w:rsidRPr="00FD40C3">
              <w:rPr>
                <w:lang w:val="id-ID"/>
              </w:rPr>
              <w:t xml:space="preserve">    },</w:t>
            </w:r>
          </w:p>
          <w:p w14:paraId="137DCAD4" w14:textId="77777777" w:rsidR="00801B5C" w:rsidRPr="00FD40C3" w:rsidRDefault="00801B5C" w:rsidP="00801B5C">
            <w:pPr>
              <w:pStyle w:val="Code"/>
              <w:rPr>
                <w:lang w:val="id-ID"/>
              </w:rPr>
            </w:pPr>
            <w:r w:rsidRPr="00FD40C3">
              <w:rPr>
                <w:lang w:val="id-ID"/>
              </w:rPr>
              <w:t xml:space="preserve">    "localtunnel": {</w:t>
            </w:r>
          </w:p>
          <w:p w14:paraId="5BDADAF1" w14:textId="77777777" w:rsidR="00801B5C" w:rsidRPr="00FD40C3" w:rsidRDefault="00801B5C" w:rsidP="00801B5C">
            <w:pPr>
              <w:pStyle w:val="Code"/>
              <w:rPr>
                <w:lang w:val="id-ID"/>
              </w:rPr>
            </w:pPr>
            <w:r w:rsidRPr="00FD40C3">
              <w:rPr>
                <w:lang w:val="id-ID"/>
              </w:rPr>
              <w:t xml:space="preserve">      "version": "2.0.2",</w:t>
            </w:r>
          </w:p>
          <w:p w14:paraId="760E24AB" w14:textId="77777777" w:rsidR="00801B5C" w:rsidRPr="00FD40C3" w:rsidRDefault="00801B5C" w:rsidP="00801B5C">
            <w:pPr>
              <w:pStyle w:val="Code"/>
              <w:rPr>
                <w:lang w:val="id-ID"/>
              </w:rPr>
            </w:pPr>
            <w:r w:rsidRPr="00FD40C3">
              <w:rPr>
                <w:lang w:val="id-ID"/>
              </w:rPr>
              <w:t xml:space="preserve">      "resolved": "https://registry.npmjs.org/localtunnel/-/localtunnel-2.0.2.tgz",</w:t>
            </w:r>
          </w:p>
          <w:p w14:paraId="17A19B26" w14:textId="77777777" w:rsidR="00801B5C" w:rsidRPr="00FD40C3" w:rsidRDefault="00801B5C" w:rsidP="00801B5C">
            <w:pPr>
              <w:pStyle w:val="Code"/>
              <w:rPr>
                <w:lang w:val="id-ID"/>
              </w:rPr>
            </w:pPr>
            <w:r w:rsidRPr="00FD40C3">
              <w:rPr>
                <w:lang w:val="id-ID"/>
              </w:rPr>
              <w:t xml:space="preserve">      "integrity": "sha512-n418Cn5ynvJd7m/N1d9WVJISLJF/ellZnfsLnx8WBWGzxv/ntNcFkJ1o6se5quUhCplfLGBNL5tYHiq5WF3Nug==",</w:t>
            </w:r>
          </w:p>
          <w:p w14:paraId="2DC9D15B" w14:textId="77777777" w:rsidR="00801B5C" w:rsidRPr="00FD40C3" w:rsidRDefault="00801B5C" w:rsidP="00801B5C">
            <w:pPr>
              <w:pStyle w:val="Code"/>
              <w:rPr>
                <w:lang w:val="id-ID"/>
              </w:rPr>
            </w:pPr>
            <w:r w:rsidRPr="00FD40C3">
              <w:rPr>
                <w:lang w:val="id-ID"/>
              </w:rPr>
              <w:t xml:space="preserve">      "requires": {</w:t>
            </w:r>
          </w:p>
          <w:p w14:paraId="32714DA7" w14:textId="77777777" w:rsidR="00801B5C" w:rsidRPr="00FD40C3" w:rsidRDefault="00801B5C" w:rsidP="00801B5C">
            <w:pPr>
              <w:pStyle w:val="Code"/>
              <w:rPr>
                <w:lang w:val="id-ID"/>
              </w:rPr>
            </w:pPr>
            <w:r w:rsidRPr="00FD40C3">
              <w:rPr>
                <w:lang w:val="id-ID"/>
              </w:rPr>
              <w:t xml:space="preserve">        "axios": "0.21.4",</w:t>
            </w:r>
          </w:p>
          <w:p w14:paraId="3FBCBEFC" w14:textId="77777777" w:rsidR="00801B5C" w:rsidRPr="00FD40C3" w:rsidRDefault="00801B5C" w:rsidP="00801B5C">
            <w:pPr>
              <w:pStyle w:val="Code"/>
              <w:rPr>
                <w:lang w:val="id-ID"/>
              </w:rPr>
            </w:pPr>
            <w:r w:rsidRPr="00FD40C3">
              <w:rPr>
                <w:lang w:val="id-ID"/>
              </w:rPr>
              <w:t xml:space="preserve">        "debug": "4.3.2",</w:t>
            </w:r>
          </w:p>
          <w:p w14:paraId="46F78FAE" w14:textId="77777777" w:rsidR="00801B5C" w:rsidRPr="00FD40C3" w:rsidRDefault="00801B5C" w:rsidP="00801B5C">
            <w:pPr>
              <w:pStyle w:val="Code"/>
              <w:rPr>
                <w:lang w:val="id-ID"/>
              </w:rPr>
            </w:pPr>
            <w:r w:rsidRPr="00FD40C3">
              <w:rPr>
                <w:lang w:val="id-ID"/>
              </w:rPr>
              <w:t xml:space="preserve">        "openurl": "1.1.1",</w:t>
            </w:r>
          </w:p>
          <w:p w14:paraId="224FE0A7" w14:textId="77777777" w:rsidR="00801B5C" w:rsidRPr="00FD40C3" w:rsidRDefault="00801B5C" w:rsidP="00801B5C">
            <w:pPr>
              <w:pStyle w:val="Code"/>
              <w:rPr>
                <w:lang w:val="id-ID"/>
              </w:rPr>
            </w:pPr>
            <w:r w:rsidRPr="00FD40C3">
              <w:rPr>
                <w:lang w:val="id-ID"/>
              </w:rPr>
              <w:t xml:space="preserve">        "yargs": "17.1.1"</w:t>
            </w:r>
          </w:p>
          <w:p w14:paraId="6D6A235C" w14:textId="77777777" w:rsidR="00801B5C" w:rsidRPr="00FD40C3" w:rsidRDefault="00801B5C" w:rsidP="00801B5C">
            <w:pPr>
              <w:pStyle w:val="Code"/>
              <w:rPr>
                <w:lang w:val="id-ID"/>
              </w:rPr>
            </w:pPr>
            <w:r w:rsidRPr="00FD40C3">
              <w:rPr>
                <w:lang w:val="id-ID"/>
              </w:rPr>
              <w:t xml:space="preserve">      },</w:t>
            </w:r>
          </w:p>
          <w:p w14:paraId="1BDB5F35" w14:textId="77777777" w:rsidR="00801B5C" w:rsidRPr="00FD40C3" w:rsidRDefault="00801B5C" w:rsidP="00801B5C">
            <w:pPr>
              <w:pStyle w:val="Code"/>
              <w:rPr>
                <w:lang w:val="id-ID"/>
              </w:rPr>
            </w:pPr>
            <w:r w:rsidRPr="00FD40C3">
              <w:rPr>
                <w:lang w:val="id-ID"/>
              </w:rPr>
              <w:t xml:space="preserve">      "dependencies": {</w:t>
            </w:r>
          </w:p>
          <w:p w14:paraId="49E0458D" w14:textId="77777777" w:rsidR="00801B5C" w:rsidRPr="00FD40C3" w:rsidRDefault="00801B5C" w:rsidP="00801B5C">
            <w:pPr>
              <w:pStyle w:val="Code"/>
              <w:rPr>
                <w:lang w:val="id-ID"/>
              </w:rPr>
            </w:pPr>
            <w:r w:rsidRPr="00FD40C3">
              <w:rPr>
                <w:lang w:val="id-ID"/>
              </w:rPr>
              <w:t xml:space="preserve">        "debug": {</w:t>
            </w:r>
          </w:p>
          <w:p w14:paraId="3BD90F22" w14:textId="77777777" w:rsidR="00801B5C" w:rsidRPr="00FD40C3" w:rsidRDefault="00801B5C" w:rsidP="00801B5C">
            <w:pPr>
              <w:pStyle w:val="Code"/>
              <w:rPr>
                <w:lang w:val="id-ID"/>
              </w:rPr>
            </w:pPr>
            <w:r w:rsidRPr="00FD40C3">
              <w:rPr>
                <w:lang w:val="id-ID"/>
              </w:rPr>
              <w:t xml:space="preserve">          "version": "4.3.2",</w:t>
            </w:r>
          </w:p>
          <w:p w14:paraId="11266E2F" w14:textId="77777777" w:rsidR="00801B5C" w:rsidRPr="00FD40C3" w:rsidRDefault="00801B5C" w:rsidP="00801B5C">
            <w:pPr>
              <w:pStyle w:val="Code"/>
              <w:rPr>
                <w:lang w:val="id-ID"/>
              </w:rPr>
            </w:pPr>
            <w:r w:rsidRPr="00FD40C3">
              <w:rPr>
                <w:lang w:val="id-ID"/>
              </w:rPr>
              <w:t xml:space="preserve">          "resolved": "https://registry.npmjs.org/debug/-/debug-4.3.2.tgz",</w:t>
            </w:r>
          </w:p>
          <w:p w14:paraId="0A5DCAF5" w14:textId="77777777" w:rsidR="00801B5C" w:rsidRPr="00FD40C3" w:rsidRDefault="00801B5C" w:rsidP="00801B5C">
            <w:pPr>
              <w:pStyle w:val="Code"/>
              <w:rPr>
                <w:lang w:val="id-ID"/>
              </w:rPr>
            </w:pPr>
            <w:r w:rsidRPr="00FD40C3">
              <w:rPr>
                <w:lang w:val="id-ID"/>
              </w:rPr>
              <w:t xml:space="preserve">          "integrity": "sha512-mOp8wKcvj7XxC78zLgw/ZA+6TSgkoE2C/ienthhRD298T7UNwAg9diBpLRxC0mOezLl4</w:t>
            </w:r>
            <w:r w:rsidRPr="00FD40C3">
              <w:rPr>
                <w:lang w:val="id-ID"/>
              </w:rPr>
              <w:lastRenderedPageBreak/>
              <w:t>B0xV7M0cCO6P/O0Xhw==",</w:t>
            </w:r>
          </w:p>
          <w:p w14:paraId="4B3FD03A" w14:textId="77777777" w:rsidR="00801B5C" w:rsidRPr="00FD40C3" w:rsidRDefault="00801B5C" w:rsidP="00801B5C">
            <w:pPr>
              <w:pStyle w:val="Code"/>
              <w:rPr>
                <w:lang w:val="id-ID"/>
              </w:rPr>
            </w:pPr>
            <w:r w:rsidRPr="00FD40C3">
              <w:rPr>
                <w:lang w:val="id-ID"/>
              </w:rPr>
              <w:t xml:space="preserve">          "requires": {</w:t>
            </w:r>
          </w:p>
          <w:p w14:paraId="6A2415E3" w14:textId="77777777" w:rsidR="00801B5C" w:rsidRPr="00FD40C3" w:rsidRDefault="00801B5C" w:rsidP="00801B5C">
            <w:pPr>
              <w:pStyle w:val="Code"/>
              <w:rPr>
                <w:lang w:val="id-ID"/>
              </w:rPr>
            </w:pPr>
            <w:r w:rsidRPr="00FD40C3">
              <w:rPr>
                <w:lang w:val="id-ID"/>
              </w:rPr>
              <w:t xml:space="preserve">            "ms": "2.1.2"</w:t>
            </w:r>
          </w:p>
          <w:p w14:paraId="056896FC" w14:textId="77777777" w:rsidR="00801B5C" w:rsidRPr="00FD40C3" w:rsidRDefault="00801B5C" w:rsidP="00801B5C">
            <w:pPr>
              <w:pStyle w:val="Code"/>
              <w:rPr>
                <w:lang w:val="id-ID"/>
              </w:rPr>
            </w:pPr>
            <w:r w:rsidRPr="00FD40C3">
              <w:rPr>
                <w:lang w:val="id-ID"/>
              </w:rPr>
              <w:t xml:space="preserve">          }</w:t>
            </w:r>
          </w:p>
          <w:p w14:paraId="1874FC25" w14:textId="77777777" w:rsidR="00801B5C" w:rsidRPr="00FD40C3" w:rsidRDefault="00801B5C" w:rsidP="00801B5C">
            <w:pPr>
              <w:pStyle w:val="Code"/>
              <w:rPr>
                <w:lang w:val="id-ID"/>
              </w:rPr>
            </w:pPr>
            <w:r w:rsidRPr="00FD40C3">
              <w:rPr>
                <w:lang w:val="id-ID"/>
              </w:rPr>
              <w:t xml:space="preserve">        },</w:t>
            </w:r>
          </w:p>
          <w:p w14:paraId="5AF9CC90" w14:textId="77777777" w:rsidR="00801B5C" w:rsidRPr="00FD40C3" w:rsidRDefault="00801B5C" w:rsidP="00801B5C">
            <w:pPr>
              <w:pStyle w:val="Code"/>
              <w:rPr>
                <w:lang w:val="id-ID"/>
              </w:rPr>
            </w:pPr>
            <w:r w:rsidRPr="00FD40C3">
              <w:rPr>
                <w:lang w:val="id-ID"/>
              </w:rPr>
              <w:t xml:space="preserve">        "ms": {</w:t>
            </w:r>
          </w:p>
          <w:p w14:paraId="3C29A833" w14:textId="77777777" w:rsidR="00801B5C" w:rsidRPr="00FD40C3" w:rsidRDefault="00801B5C" w:rsidP="00801B5C">
            <w:pPr>
              <w:pStyle w:val="Code"/>
              <w:rPr>
                <w:lang w:val="id-ID"/>
              </w:rPr>
            </w:pPr>
            <w:r w:rsidRPr="00FD40C3">
              <w:rPr>
                <w:lang w:val="id-ID"/>
              </w:rPr>
              <w:t xml:space="preserve">          "version": "2.1.2",</w:t>
            </w:r>
          </w:p>
          <w:p w14:paraId="252677FB" w14:textId="77777777" w:rsidR="00801B5C" w:rsidRPr="00FD40C3" w:rsidRDefault="00801B5C" w:rsidP="00801B5C">
            <w:pPr>
              <w:pStyle w:val="Code"/>
              <w:rPr>
                <w:lang w:val="id-ID"/>
              </w:rPr>
            </w:pPr>
            <w:r w:rsidRPr="00FD40C3">
              <w:rPr>
                <w:lang w:val="id-ID"/>
              </w:rPr>
              <w:t xml:space="preserve">          "resolved": "https://registry.npmjs.org/ms/-/ms-2.1.2.tgz",</w:t>
            </w:r>
          </w:p>
          <w:p w14:paraId="4FD5AEA6" w14:textId="77777777" w:rsidR="00801B5C" w:rsidRPr="00FD40C3" w:rsidRDefault="00801B5C" w:rsidP="00801B5C">
            <w:pPr>
              <w:pStyle w:val="Code"/>
              <w:rPr>
                <w:lang w:val="id-ID"/>
              </w:rPr>
            </w:pPr>
            <w:r w:rsidRPr="00FD40C3">
              <w:rPr>
                <w:lang w:val="id-ID"/>
              </w:rPr>
              <w:t xml:space="preserve">          "integrity": "sha512-sGkPx+VjMtmA6MX27oA4FBFELFCZZ4S4XqeGOXCv68tT+jb3vk/RyaKWP0PTKyWtmLSM0b+adUTEvbs1PEaH2w=="</w:t>
            </w:r>
          </w:p>
          <w:p w14:paraId="539A07AC" w14:textId="77777777" w:rsidR="00801B5C" w:rsidRPr="00FD40C3" w:rsidRDefault="00801B5C" w:rsidP="00801B5C">
            <w:pPr>
              <w:pStyle w:val="Code"/>
              <w:rPr>
                <w:lang w:val="id-ID"/>
              </w:rPr>
            </w:pPr>
            <w:r w:rsidRPr="00FD40C3">
              <w:rPr>
                <w:lang w:val="id-ID"/>
              </w:rPr>
              <w:t xml:space="preserve">        }</w:t>
            </w:r>
          </w:p>
          <w:p w14:paraId="57252481" w14:textId="77777777" w:rsidR="00801B5C" w:rsidRPr="00FD40C3" w:rsidRDefault="00801B5C" w:rsidP="00801B5C">
            <w:pPr>
              <w:pStyle w:val="Code"/>
              <w:rPr>
                <w:lang w:val="id-ID"/>
              </w:rPr>
            </w:pPr>
            <w:r w:rsidRPr="00FD40C3">
              <w:rPr>
                <w:lang w:val="id-ID"/>
              </w:rPr>
              <w:t xml:space="preserve">      }</w:t>
            </w:r>
          </w:p>
          <w:p w14:paraId="46F64C98" w14:textId="77777777" w:rsidR="00801B5C" w:rsidRPr="00FD40C3" w:rsidRDefault="00801B5C" w:rsidP="00801B5C">
            <w:pPr>
              <w:pStyle w:val="Code"/>
              <w:rPr>
                <w:lang w:val="id-ID"/>
              </w:rPr>
            </w:pPr>
            <w:r w:rsidRPr="00FD40C3">
              <w:rPr>
                <w:lang w:val="id-ID"/>
              </w:rPr>
              <w:t xml:space="preserve">    },</w:t>
            </w:r>
          </w:p>
          <w:p w14:paraId="71E533FD" w14:textId="77777777" w:rsidR="00801B5C" w:rsidRPr="00FD40C3" w:rsidRDefault="00801B5C" w:rsidP="00801B5C">
            <w:pPr>
              <w:pStyle w:val="Code"/>
              <w:rPr>
                <w:lang w:val="id-ID"/>
              </w:rPr>
            </w:pPr>
            <w:r w:rsidRPr="00FD40C3">
              <w:rPr>
                <w:lang w:val="id-ID"/>
              </w:rPr>
              <w:t xml:space="preserve">    "lodash": {</w:t>
            </w:r>
          </w:p>
          <w:p w14:paraId="010869C6" w14:textId="77777777" w:rsidR="00801B5C" w:rsidRPr="00FD40C3" w:rsidRDefault="00801B5C" w:rsidP="00801B5C">
            <w:pPr>
              <w:pStyle w:val="Code"/>
              <w:rPr>
                <w:lang w:val="id-ID"/>
              </w:rPr>
            </w:pPr>
            <w:r w:rsidRPr="00FD40C3">
              <w:rPr>
                <w:lang w:val="id-ID"/>
              </w:rPr>
              <w:t xml:space="preserve">      "version": "4.17.21",</w:t>
            </w:r>
          </w:p>
          <w:p w14:paraId="3ACE83F5" w14:textId="77777777" w:rsidR="00801B5C" w:rsidRPr="00FD40C3" w:rsidRDefault="00801B5C" w:rsidP="00801B5C">
            <w:pPr>
              <w:pStyle w:val="Code"/>
              <w:rPr>
                <w:lang w:val="id-ID"/>
              </w:rPr>
            </w:pPr>
            <w:r w:rsidRPr="00FD40C3">
              <w:rPr>
                <w:lang w:val="id-ID"/>
              </w:rPr>
              <w:t xml:space="preserve">      "resolved": "https://registry.npmjs.org/lodash/-/lodash-4.17.21.tgz",</w:t>
            </w:r>
          </w:p>
          <w:p w14:paraId="1FA91C3C" w14:textId="77777777" w:rsidR="00801B5C" w:rsidRPr="00FD40C3" w:rsidRDefault="00801B5C" w:rsidP="00801B5C">
            <w:pPr>
              <w:pStyle w:val="Code"/>
              <w:rPr>
                <w:lang w:val="id-ID"/>
              </w:rPr>
            </w:pPr>
            <w:r w:rsidRPr="00FD40C3">
              <w:rPr>
                <w:lang w:val="id-ID"/>
              </w:rPr>
              <w:t xml:space="preserve">      "integrity": "sha512-v2kDEe57lecTulaDIuNTPy3Ry4gLGJ6Z1O3vE1krgXZNrsQ+LFTGHVxVjcXPs17LhbZVGedAJv8XZ1tvj5FvSg=="</w:t>
            </w:r>
          </w:p>
          <w:p w14:paraId="35ACDAA7" w14:textId="77777777" w:rsidR="00801B5C" w:rsidRPr="00FD40C3" w:rsidRDefault="00801B5C" w:rsidP="00801B5C">
            <w:pPr>
              <w:pStyle w:val="Code"/>
              <w:rPr>
                <w:lang w:val="id-ID"/>
              </w:rPr>
            </w:pPr>
            <w:r w:rsidRPr="00FD40C3">
              <w:rPr>
                <w:lang w:val="id-ID"/>
              </w:rPr>
              <w:t xml:space="preserve">    },</w:t>
            </w:r>
          </w:p>
          <w:p w14:paraId="434CFCA1" w14:textId="77777777" w:rsidR="00801B5C" w:rsidRPr="00FD40C3" w:rsidRDefault="00801B5C" w:rsidP="00801B5C">
            <w:pPr>
              <w:pStyle w:val="Code"/>
              <w:rPr>
                <w:lang w:val="id-ID"/>
              </w:rPr>
            </w:pPr>
            <w:r w:rsidRPr="00FD40C3">
              <w:rPr>
                <w:lang w:val="id-ID"/>
              </w:rPr>
              <w:t xml:space="preserve">    "lodash.get": {</w:t>
            </w:r>
          </w:p>
          <w:p w14:paraId="7B847CA9" w14:textId="77777777" w:rsidR="00801B5C" w:rsidRPr="00FD40C3" w:rsidRDefault="00801B5C" w:rsidP="00801B5C">
            <w:pPr>
              <w:pStyle w:val="Code"/>
              <w:rPr>
                <w:lang w:val="id-ID"/>
              </w:rPr>
            </w:pPr>
            <w:r w:rsidRPr="00FD40C3">
              <w:rPr>
                <w:lang w:val="id-ID"/>
              </w:rPr>
              <w:t xml:space="preserve">      "version": "4.4.2",</w:t>
            </w:r>
          </w:p>
          <w:p w14:paraId="24AF46DF" w14:textId="77777777" w:rsidR="00801B5C" w:rsidRPr="00FD40C3" w:rsidRDefault="00801B5C" w:rsidP="00801B5C">
            <w:pPr>
              <w:pStyle w:val="Code"/>
              <w:rPr>
                <w:lang w:val="id-ID"/>
              </w:rPr>
            </w:pPr>
            <w:r w:rsidRPr="00FD40C3">
              <w:rPr>
                <w:lang w:val="id-ID"/>
              </w:rPr>
              <w:t xml:space="preserve">      "resolved": "https://registry.npmjs.org/lodash.get/-/lodash.get-4.4.2.tgz",</w:t>
            </w:r>
          </w:p>
          <w:p w14:paraId="733EAD01" w14:textId="77777777" w:rsidR="00801B5C" w:rsidRPr="00FD40C3" w:rsidRDefault="00801B5C" w:rsidP="00801B5C">
            <w:pPr>
              <w:pStyle w:val="Code"/>
              <w:rPr>
                <w:lang w:val="id-ID"/>
              </w:rPr>
            </w:pPr>
            <w:r w:rsidRPr="00FD40C3">
              <w:rPr>
                <w:lang w:val="id-ID"/>
              </w:rPr>
              <w:t xml:space="preserve">      "integrity": "sha512-z+Uw/vLuy6gQe8cfaFWD7p0wVv8fJl3mbzXh33RS+0oW2wvUqiRXiQ69gLWSLpgB5/6sU+r6BlQR0MBILadqTQ=="</w:t>
            </w:r>
          </w:p>
          <w:p w14:paraId="467FF0F4" w14:textId="77777777" w:rsidR="00801B5C" w:rsidRPr="00FD40C3" w:rsidRDefault="00801B5C" w:rsidP="00801B5C">
            <w:pPr>
              <w:pStyle w:val="Code"/>
              <w:rPr>
                <w:lang w:val="id-ID"/>
              </w:rPr>
            </w:pPr>
            <w:r w:rsidRPr="00FD40C3">
              <w:rPr>
                <w:lang w:val="id-ID"/>
              </w:rPr>
              <w:t xml:space="preserve">    },</w:t>
            </w:r>
          </w:p>
          <w:p w14:paraId="354BA891" w14:textId="77777777" w:rsidR="00801B5C" w:rsidRPr="00FD40C3" w:rsidRDefault="00801B5C" w:rsidP="00801B5C">
            <w:pPr>
              <w:pStyle w:val="Code"/>
              <w:rPr>
                <w:lang w:val="id-ID"/>
              </w:rPr>
            </w:pPr>
            <w:r w:rsidRPr="00FD40C3">
              <w:rPr>
                <w:lang w:val="id-ID"/>
              </w:rPr>
              <w:t xml:space="preserve">    "media-typer": {</w:t>
            </w:r>
          </w:p>
          <w:p w14:paraId="328E9A0B" w14:textId="77777777" w:rsidR="00801B5C" w:rsidRPr="00FD40C3" w:rsidRDefault="00801B5C" w:rsidP="00801B5C">
            <w:pPr>
              <w:pStyle w:val="Code"/>
              <w:rPr>
                <w:lang w:val="id-ID"/>
              </w:rPr>
            </w:pPr>
            <w:r w:rsidRPr="00FD40C3">
              <w:rPr>
                <w:lang w:val="id-ID"/>
              </w:rPr>
              <w:t xml:space="preserve">      "version": "0.3.0",</w:t>
            </w:r>
          </w:p>
          <w:p w14:paraId="23B869E5" w14:textId="77777777" w:rsidR="00801B5C" w:rsidRPr="00FD40C3" w:rsidRDefault="00801B5C" w:rsidP="00801B5C">
            <w:pPr>
              <w:pStyle w:val="Code"/>
              <w:rPr>
                <w:lang w:val="id-ID"/>
              </w:rPr>
            </w:pPr>
            <w:r w:rsidRPr="00FD40C3">
              <w:rPr>
                <w:lang w:val="id-ID"/>
              </w:rPr>
              <w:t xml:space="preserve">      "resolved": "https://registry.npmjs.org/media-typer/-/media-typer-0.3.0.tgz",</w:t>
            </w:r>
          </w:p>
          <w:p w14:paraId="74C33E1F" w14:textId="77777777" w:rsidR="00801B5C" w:rsidRPr="00FD40C3" w:rsidRDefault="00801B5C" w:rsidP="00801B5C">
            <w:pPr>
              <w:pStyle w:val="Code"/>
              <w:rPr>
                <w:lang w:val="id-ID"/>
              </w:rPr>
            </w:pPr>
            <w:r w:rsidRPr="00FD40C3">
              <w:rPr>
                <w:lang w:val="id-ID"/>
              </w:rPr>
              <w:t xml:space="preserve">      "integrity": "sha512-dq+qelQ9akHpcOl/gUVRTxVIOkAJ1wR3QAvb4RsVjS8oVoFjDGTc679wJYmUmknUF5HwMLOgb5O+a3KxfWapPQ=="</w:t>
            </w:r>
          </w:p>
          <w:p w14:paraId="0133137E" w14:textId="77777777" w:rsidR="00801B5C" w:rsidRPr="00FD40C3" w:rsidRDefault="00801B5C" w:rsidP="00801B5C">
            <w:pPr>
              <w:pStyle w:val="Code"/>
              <w:rPr>
                <w:lang w:val="id-ID"/>
              </w:rPr>
            </w:pPr>
            <w:r w:rsidRPr="00FD40C3">
              <w:rPr>
                <w:lang w:val="id-ID"/>
              </w:rPr>
              <w:t xml:space="preserve">    },</w:t>
            </w:r>
          </w:p>
          <w:p w14:paraId="1F7F6F5D" w14:textId="77777777" w:rsidR="00801B5C" w:rsidRPr="00FD40C3" w:rsidRDefault="00801B5C" w:rsidP="00801B5C">
            <w:pPr>
              <w:pStyle w:val="Code"/>
              <w:rPr>
                <w:lang w:val="id-ID"/>
              </w:rPr>
            </w:pPr>
            <w:r w:rsidRPr="00FD40C3">
              <w:rPr>
                <w:lang w:val="id-ID"/>
              </w:rPr>
              <w:t xml:space="preserve">    "merge-descriptors": {</w:t>
            </w:r>
          </w:p>
          <w:p w14:paraId="76E00B2A" w14:textId="77777777" w:rsidR="00801B5C" w:rsidRPr="00FD40C3" w:rsidRDefault="00801B5C" w:rsidP="00801B5C">
            <w:pPr>
              <w:pStyle w:val="Code"/>
              <w:rPr>
                <w:lang w:val="id-ID"/>
              </w:rPr>
            </w:pPr>
            <w:r w:rsidRPr="00FD40C3">
              <w:rPr>
                <w:lang w:val="id-ID"/>
              </w:rPr>
              <w:t xml:space="preserve">      "version": "1.0.1",</w:t>
            </w:r>
          </w:p>
          <w:p w14:paraId="0C19416F" w14:textId="77777777" w:rsidR="00801B5C" w:rsidRPr="00FD40C3" w:rsidRDefault="00801B5C" w:rsidP="00801B5C">
            <w:pPr>
              <w:pStyle w:val="Code"/>
              <w:rPr>
                <w:lang w:val="id-ID"/>
              </w:rPr>
            </w:pPr>
            <w:r w:rsidRPr="00FD40C3">
              <w:rPr>
                <w:lang w:val="id-ID"/>
              </w:rPr>
              <w:t xml:space="preserve">      "resolved": "https://registry.npmjs.org/merge-descriptors/-/merge-descriptors-1.0.1.tgz",</w:t>
            </w:r>
          </w:p>
          <w:p w14:paraId="3FF0023C" w14:textId="77777777" w:rsidR="00801B5C" w:rsidRPr="00FD40C3" w:rsidRDefault="00801B5C" w:rsidP="00801B5C">
            <w:pPr>
              <w:pStyle w:val="Code"/>
              <w:rPr>
                <w:lang w:val="id-ID"/>
              </w:rPr>
            </w:pPr>
            <w:r w:rsidRPr="00FD40C3">
              <w:rPr>
                <w:lang w:val="id-ID"/>
              </w:rPr>
              <w:t xml:space="preserve">      "integrity": "sha512-cCi6g3/Zr1iqQi6ySbseM1Xvooa98N0w31jzUYrXPX2xqObmFGHJ0tQ5u74H3mVh7wLouTseZyYIq39g8cNp1w=="</w:t>
            </w:r>
          </w:p>
          <w:p w14:paraId="75929980" w14:textId="77777777" w:rsidR="00801B5C" w:rsidRPr="00FD40C3" w:rsidRDefault="00801B5C" w:rsidP="00801B5C">
            <w:pPr>
              <w:pStyle w:val="Code"/>
              <w:rPr>
                <w:lang w:val="id-ID"/>
              </w:rPr>
            </w:pPr>
            <w:r w:rsidRPr="00FD40C3">
              <w:rPr>
                <w:lang w:val="id-ID"/>
              </w:rPr>
              <w:t xml:space="preserve">    },</w:t>
            </w:r>
          </w:p>
          <w:p w14:paraId="1417BE4F" w14:textId="77777777" w:rsidR="00801B5C" w:rsidRPr="00FD40C3" w:rsidRDefault="00801B5C" w:rsidP="00801B5C">
            <w:pPr>
              <w:pStyle w:val="Code"/>
              <w:rPr>
                <w:lang w:val="id-ID"/>
              </w:rPr>
            </w:pPr>
            <w:r w:rsidRPr="00FD40C3">
              <w:rPr>
                <w:lang w:val="id-ID"/>
              </w:rPr>
              <w:t xml:space="preserve">    "methods": {</w:t>
            </w:r>
          </w:p>
          <w:p w14:paraId="6DECAB72" w14:textId="77777777" w:rsidR="00801B5C" w:rsidRPr="00FD40C3" w:rsidRDefault="00801B5C" w:rsidP="00801B5C">
            <w:pPr>
              <w:pStyle w:val="Code"/>
              <w:rPr>
                <w:lang w:val="id-ID"/>
              </w:rPr>
            </w:pPr>
            <w:r w:rsidRPr="00FD40C3">
              <w:rPr>
                <w:lang w:val="id-ID"/>
              </w:rPr>
              <w:t xml:space="preserve">      "version": "1.1.2",</w:t>
            </w:r>
          </w:p>
          <w:p w14:paraId="2B7A30F2" w14:textId="77777777" w:rsidR="00801B5C" w:rsidRPr="00FD40C3" w:rsidRDefault="00801B5C" w:rsidP="00801B5C">
            <w:pPr>
              <w:pStyle w:val="Code"/>
              <w:rPr>
                <w:lang w:val="id-ID"/>
              </w:rPr>
            </w:pPr>
            <w:r w:rsidRPr="00FD40C3">
              <w:rPr>
                <w:lang w:val="id-ID"/>
              </w:rPr>
              <w:t xml:space="preserve">      "resolved": "https://registry.npmjs.org/methods/-/methods-1.1.2.tgz",</w:t>
            </w:r>
          </w:p>
          <w:p w14:paraId="09B48990" w14:textId="77777777" w:rsidR="00801B5C" w:rsidRPr="00FD40C3" w:rsidRDefault="00801B5C" w:rsidP="00801B5C">
            <w:pPr>
              <w:pStyle w:val="Code"/>
              <w:rPr>
                <w:lang w:val="id-ID"/>
              </w:rPr>
            </w:pPr>
            <w:r w:rsidRPr="00FD40C3">
              <w:rPr>
                <w:lang w:val="id-ID"/>
              </w:rPr>
              <w:t xml:space="preserve">      "integrity": "sha512-iclAHeNqNm68zFtnZ0e+1L2yUIdvzNoauKU4WBA3VvH/vPFieF7qfRlwUZU+DA9P9bPXIS90ulxoUoCH23sV2w=="</w:t>
            </w:r>
          </w:p>
          <w:p w14:paraId="6E0DFE06" w14:textId="77777777" w:rsidR="00801B5C" w:rsidRPr="00FD40C3" w:rsidRDefault="00801B5C" w:rsidP="00801B5C">
            <w:pPr>
              <w:pStyle w:val="Code"/>
              <w:rPr>
                <w:lang w:val="id-ID"/>
              </w:rPr>
            </w:pPr>
            <w:r w:rsidRPr="00FD40C3">
              <w:rPr>
                <w:lang w:val="id-ID"/>
              </w:rPr>
              <w:t xml:space="preserve">    },</w:t>
            </w:r>
          </w:p>
          <w:p w14:paraId="29D72C89" w14:textId="77777777" w:rsidR="00801B5C" w:rsidRPr="00FD40C3" w:rsidRDefault="00801B5C" w:rsidP="00801B5C">
            <w:pPr>
              <w:pStyle w:val="Code"/>
              <w:rPr>
                <w:lang w:val="id-ID"/>
              </w:rPr>
            </w:pPr>
            <w:r w:rsidRPr="00FD40C3">
              <w:rPr>
                <w:lang w:val="id-ID"/>
              </w:rPr>
              <w:t xml:space="preserve">    "mime": {</w:t>
            </w:r>
          </w:p>
          <w:p w14:paraId="3ED43D17" w14:textId="77777777" w:rsidR="00801B5C" w:rsidRPr="00FD40C3" w:rsidRDefault="00801B5C" w:rsidP="00801B5C">
            <w:pPr>
              <w:pStyle w:val="Code"/>
              <w:rPr>
                <w:lang w:val="id-ID"/>
              </w:rPr>
            </w:pPr>
            <w:r w:rsidRPr="00FD40C3">
              <w:rPr>
                <w:lang w:val="id-ID"/>
              </w:rPr>
              <w:t xml:space="preserve">      "version": "1.6.0",</w:t>
            </w:r>
          </w:p>
          <w:p w14:paraId="6F387378" w14:textId="77777777" w:rsidR="00801B5C" w:rsidRPr="00FD40C3" w:rsidRDefault="00801B5C" w:rsidP="00801B5C">
            <w:pPr>
              <w:pStyle w:val="Code"/>
              <w:rPr>
                <w:lang w:val="id-ID"/>
              </w:rPr>
            </w:pPr>
            <w:r w:rsidRPr="00FD40C3">
              <w:rPr>
                <w:lang w:val="id-ID"/>
              </w:rPr>
              <w:t xml:space="preserve">      "resolved": "https://registry.npmjs.org/mime/-/mime-1.6.0.tgz",</w:t>
            </w:r>
          </w:p>
          <w:p w14:paraId="63B2B3CF" w14:textId="77777777" w:rsidR="00801B5C" w:rsidRPr="00FD40C3" w:rsidRDefault="00801B5C" w:rsidP="00801B5C">
            <w:pPr>
              <w:pStyle w:val="Code"/>
              <w:rPr>
                <w:lang w:val="id-ID"/>
              </w:rPr>
            </w:pPr>
            <w:r w:rsidRPr="00FD40C3">
              <w:rPr>
                <w:lang w:val="id-ID"/>
              </w:rPr>
              <w:lastRenderedPageBreak/>
              <w:t xml:space="preserve">      "integrity": "sha512-x0Vn8spI+wuJ1O6S7gnbaQg8Pxh4NNHb7KSINmEWKiPE4RKOplvijn+NkmYmmRgP68mc70j2EbeTFRsrswaQeg=="</w:t>
            </w:r>
          </w:p>
          <w:p w14:paraId="59A8F7B8" w14:textId="77777777" w:rsidR="00801B5C" w:rsidRPr="00FD40C3" w:rsidRDefault="00801B5C" w:rsidP="00801B5C">
            <w:pPr>
              <w:pStyle w:val="Code"/>
              <w:rPr>
                <w:lang w:val="id-ID"/>
              </w:rPr>
            </w:pPr>
            <w:r w:rsidRPr="00FD40C3">
              <w:rPr>
                <w:lang w:val="id-ID"/>
              </w:rPr>
              <w:t xml:space="preserve">    },</w:t>
            </w:r>
          </w:p>
          <w:p w14:paraId="423440C9" w14:textId="77777777" w:rsidR="00801B5C" w:rsidRPr="00FD40C3" w:rsidRDefault="00801B5C" w:rsidP="00801B5C">
            <w:pPr>
              <w:pStyle w:val="Code"/>
              <w:rPr>
                <w:lang w:val="id-ID"/>
              </w:rPr>
            </w:pPr>
            <w:r w:rsidRPr="00FD40C3">
              <w:rPr>
                <w:lang w:val="id-ID"/>
              </w:rPr>
              <w:t xml:space="preserve">    "mime-db": {</w:t>
            </w:r>
          </w:p>
          <w:p w14:paraId="69A62AEB" w14:textId="77777777" w:rsidR="00801B5C" w:rsidRPr="00FD40C3" w:rsidRDefault="00801B5C" w:rsidP="00801B5C">
            <w:pPr>
              <w:pStyle w:val="Code"/>
              <w:rPr>
                <w:lang w:val="id-ID"/>
              </w:rPr>
            </w:pPr>
            <w:r w:rsidRPr="00FD40C3">
              <w:rPr>
                <w:lang w:val="id-ID"/>
              </w:rPr>
              <w:t xml:space="preserve">      "version": "1.52.0",</w:t>
            </w:r>
          </w:p>
          <w:p w14:paraId="26C979A6" w14:textId="77777777" w:rsidR="00801B5C" w:rsidRPr="00FD40C3" w:rsidRDefault="00801B5C" w:rsidP="00801B5C">
            <w:pPr>
              <w:pStyle w:val="Code"/>
              <w:rPr>
                <w:lang w:val="id-ID"/>
              </w:rPr>
            </w:pPr>
            <w:r w:rsidRPr="00FD40C3">
              <w:rPr>
                <w:lang w:val="id-ID"/>
              </w:rPr>
              <w:t xml:space="preserve">      "resolved": "https://registry.npmjs.org/mime-db/-/mime-db-1.52.0.tgz",</w:t>
            </w:r>
          </w:p>
          <w:p w14:paraId="1A4CADF3" w14:textId="77777777" w:rsidR="00801B5C" w:rsidRPr="00FD40C3" w:rsidRDefault="00801B5C" w:rsidP="00801B5C">
            <w:pPr>
              <w:pStyle w:val="Code"/>
              <w:rPr>
                <w:lang w:val="id-ID"/>
              </w:rPr>
            </w:pPr>
            <w:r w:rsidRPr="00FD40C3">
              <w:rPr>
                <w:lang w:val="id-ID"/>
              </w:rPr>
              <w:t xml:space="preserve">      "integrity": "sha512-sPU4uV7dYlvtWJxwwxHD0PuihVNiE7TyAbQ5SWxDCB9mUYvOgroQOwYQQOKPJ8CIbE+1ETVlOoK1UC2nU3gYvg=="</w:t>
            </w:r>
          </w:p>
          <w:p w14:paraId="0AB9F230" w14:textId="77777777" w:rsidR="00801B5C" w:rsidRPr="00FD40C3" w:rsidRDefault="00801B5C" w:rsidP="00801B5C">
            <w:pPr>
              <w:pStyle w:val="Code"/>
              <w:rPr>
                <w:lang w:val="id-ID"/>
              </w:rPr>
            </w:pPr>
            <w:r w:rsidRPr="00FD40C3">
              <w:rPr>
                <w:lang w:val="id-ID"/>
              </w:rPr>
              <w:t xml:space="preserve">    },</w:t>
            </w:r>
          </w:p>
          <w:p w14:paraId="1A8CC3AD" w14:textId="77777777" w:rsidR="00801B5C" w:rsidRPr="00FD40C3" w:rsidRDefault="00801B5C" w:rsidP="00801B5C">
            <w:pPr>
              <w:pStyle w:val="Code"/>
              <w:rPr>
                <w:lang w:val="id-ID"/>
              </w:rPr>
            </w:pPr>
            <w:r w:rsidRPr="00FD40C3">
              <w:rPr>
                <w:lang w:val="id-ID"/>
              </w:rPr>
              <w:t xml:space="preserve">    "mime-types": {</w:t>
            </w:r>
          </w:p>
          <w:p w14:paraId="253B8C15" w14:textId="77777777" w:rsidR="00801B5C" w:rsidRPr="00FD40C3" w:rsidRDefault="00801B5C" w:rsidP="00801B5C">
            <w:pPr>
              <w:pStyle w:val="Code"/>
              <w:rPr>
                <w:lang w:val="id-ID"/>
              </w:rPr>
            </w:pPr>
            <w:r w:rsidRPr="00FD40C3">
              <w:rPr>
                <w:lang w:val="id-ID"/>
              </w:rPr>
              <w:t xml:space="preserve">      "version": "2.1.35",</w:t>
            </w:r>
          </w:p>
          <w:p w14:paraId="7879B8FF" w14:textId="77777777" w:rsidR="00801B5C" w:rsidRPr="00FD40C3" w:rsidRDefault="00801B5C" w:rsidP="00801B5C">
            <w:pPr>
              <w:pStyle w:val="Code"/>
              <w:rPr>
                <w:lang w:val="id-ID"/>
              </w:rPr>
            </w:pPr>
            <w:r w:rsidRPr="00FD40C3">
              <w:rPr>
                <w:lang w:val="id-ID"/>
              </w:rPr>
              <w:t xml:space="preserve">      "resolved": "https://registry.npmjs.org/mime-types/-/mime-types-2.1.35.tgz",</w:t>
            </w:r>
          </w:p>
          <w:p w14:paraId="70BB17C1" w14:textId="77777777" w:rsidR="00801B5C" w:rsidRPr="00FD40C3" w:rsidRDefault="00801B5C" w:rsidP="00801B5C">
            <w:pPr>
              <w:pStyle w:val="Code"/>
              <w:rPr>
                <w:lang w:val="id-ID"/>
              </w:rPr>
            </w:pPr>
            <w:r w:rsidRPr="00FD40C3">
              <w:rPr>
                <w:lang w:val="id-ID"/>
              </w:rPr>
              <w:t xml:space="preserve">      "integrity": "sha512-ZDY+bPm5zTTF+YpCrAU9nK0UgICYPT0QtT1NZWFv4s++TNkcgVaT0g6+4R2uI4MjQjzysHB1zxuWL50hzaeXiw==",</w:t>
            </w:r>
          </w:p>
          <w:p w14:paraId="548B3089" w14:textId="77777777" w:rsidR="00801B5C" w:rsidRPr="00FD40C3" w:rsidRDefault="00801B5C" w:rsidP="00801B5C">
            <w:pPr>
              <w:pStyle w:val="Code"/>
              <w:rPr>
                <w:lang w:val="id-ID"/>
              </w:rPr>
            </w:pPr>
            <w:r w:rsidRPr="00FD40C3">
              <w:rPr>
                <w:lang w:val="id-ID"/>
              </w:rPr>
              <w:t xml:space="preserve">      "requires": {</w:t>
            </w:r>
          </w:p>
          <w:p w14:paraId="7AD1E77C" w14:textId="77777777" w:rsidR="00801B5C" w:rsidRPr="00FD40C3" w:rsidRDefault="00801B5C" w:rsidP="00801B5C">
            <w:pPr>
              <w:pStyle w:val="Code"/>
              <w:rPr>
                <w:lang w:val="id-ID"/>
              </w:rPr>
            </w:pPr>
            <w:r w:rsidRPr="00FD40C3">
              <w:rPr>
                <w:lang w:val="id-ID"/>
              </w:rPr>
              <w:t xml:space="preserve">        "mime-db": "1.52.0"</w:t>
            </w:r>
          </w:p>
          <w:p w14:paraId="61AA7994" w14:textId="77777777" w:rsidR="00801B5C" w:rsidRPr="00FD40C3" w:rsidRDefault="00801B5C" w:rsidP="00801B5C">
            <w:pPr>
              <w:pStyle w:val="Code"/>
              <w:rPr>
                <w:lang w:val="id-ID"/>
              </w:rPr>
            </w:pPr>
            <w:r w:rsidRPr="00FD40C3">
              <w:rPr>
                <w:lang w:val="id-ID"/>
              </w:rPr>
              <w:t xml:space="preserve">      }</w:t>
            </w:r>
          </w:p>
          <w:p w14:paraId="64071494" w14:textId="77777777" w:rsidR="00801B5C" w:rsidRPr="00FD40C3" w:rsidRDefault="00801B5C" w:rsidP="00801B5C">
            <w:pPr>
              <w:pStyle w:val="Code"/>
              <w:rPr>
                <w:lang w:val="id-ID"/>
              </w:rPr>
            </w:pPr>
            <w:r w:rsidRPr="00FD40C3">
              <w:rPr>
                <w:lang w:val="id-ID"/>
              </w:rPr>
              <w:t xml:space="preserve">    },</w:t>
            </w:r>
          </w:p>
          <w:p w14:paraId="7EAD6E98" w14:textId="77777777" w:rsidR="00801B5C" w:rsidRPr="00FD40C3" w:rsidRDefault="00801B5C" w:rsidP="00801B5C">
            <w:pPr>
              <w:pStyle w:val="Code"/>
              <w:rPr>
                <w:lang w:val="id-ID"/>
              </w:rPr>
            </w:pPr>
            <w:r w:rsidRPr="00FD40C3">
              <w:rPr>
                <w:lang w:val="id-ID"/>
              </w:rPr>
              <w:t xml:space="preserve">    "minimatch": {</w:t>
            </w:r>
          </w:p>
          <w:p w14:paraId="5E78AE95" w14:textId="77777777" w:rsidR="00801B5C" w:rsidRPr="00FD40C3" w:rsidRDefault="00801B5C" w:rsidP="00801B5C">
            <w:pPr>
              <w:pStyle w:val="Code"/>
              <w:rPr>
                <w:lang w:val="id-ID"/>
              </w:rPr>
            </w:pPr>
            <w:r w:rsidRPr="00FD40C3">
              <w:rPr>
                <w:lang w:val="id-ID"/>
              </w:rPr>
              <w:t xml:space="preserve">      "version": "3.1.2",</w:t>
            </w:r>
          </w:p>
          <w:p w14:paraId="56CE8396" w14:textId="77777777" w:rsidR="00801B5C" w:rsidRPr="00FD40C3" w:rsidRDefault="00801B5C" w:rsidP="00801B5C">
            <w:pPr>
              <w:pStyle w:val="Code"/>
              <w:rPr>
                <w:lang w:val="id-ID"/>
              </w:rPr>
            </w:pPr>
            <w:r w:rsidRPr="00FD40C3">
              <w:rPr>
                <w:lang w:val="id-ID"/>
              </w:rPr>
              <w:t xml:space="preserve">      "resolved": "https://registry.npmjs.org/minimatch/-/minimatch-3.1.2.tgz",</w:t>
            </w:r>
          </w:p>
          <w:p w14:paraId="4B9AFC31" w14:textId="77777777" w:rsidR="00801B5C" w:rsidRPr="00FD40C3" w:rsidRDefault="00801B5C" w:rsidP="00801B5C">
            <w:pPr>
              <w:pStyle w:val="Code"/>
              <w:rPr>
                <w:lang w:val="id-ID"/>
              </w:rPr>
            </w:pPr>
            <w:r w:rsidRPr="00FD40C3">
              <w:rPr>
                <w:lang w:val="id-ID"/>
              </w:rPr>
              <w:t xml:space="preserve">      "integrity": "sha512-J7p63hRiAjw1NDEww1W7i37+ByIrOWO5XQQAzZ3VOcL0PNybwpfmV/N05zFAzwQ9USyEcX6t3UO+K5aqBQOIHw==",</w:t>
            </w:r>
          </w:p>
          <w:p w14:paraId="13C9B075" w14:textId="77777777" w:rsidR="00801B5C" w:rsidRPr="00FD40C3" w:rsidRDefault="00801B5C" w:rsidP="00801B5C">
            <w:pPr>
              <w:pStyle w:val="Code"/>
              <w:rPr>
                <w:lang w:val="id-ID"/>
              </w:rPr>
            </w:pPr>
            <w:r w:rsidRPr="00FD40C3">
              <w:rPr>
                <w:lang w:val="id-ID"/>
              </w:rPr>
              <w:t xml:space="preserve">      "requires": {</w:t>
            </w:r>
          </w:p>
          <w:p w14:paraId="3B832503" w14:textId="77777777" w:rsidR="00801B5C" w:rsidRPr="00FD40C3" w:rsidRDefault="00801B5C" w:rsidP="00801B5C">
            <w:pPr>
              <w:pStyle w:val="Code"/>
              <w:rPr>
                <w:lang w:val="id-ID"/>
              </w:rPr>
            </w:pPr>
            <w:r w:rsidRPr="00FD40C3">
              <w:rPr>
                <w:lang w:val="id-ID"/>
              </w:rPr>
              <w:t xml:space="preserve">        "brace-expansion": "^1.1.7"</w:t>
            </w:r>
          </w:p>
          <w:p w14:paraId="312FB9E2" w14:textId="77777777" w:rsidR="00801B5C" w:rsidRPr="00FD40C3" w:rsidRDefault="00801B5C" w:rsidP="00801B5C">
            <w:pPr>
              <w:pStyle w:val="Code"/>
              <w:rPr>
                <w:lang w:val="id-ID"/>
              </w:rPr>
            </w:pPr>
            <w:r w:rsidRPr="00FD40C3">
              <w:rPr>
                <w:lang w:val="id-ID"/>
              </w:rPr>
              <w:t xml:space="preserve">      }</w:t>
            </w:r>
          </w:p>
          <w:p w14:paraId="0EFAEC1F" w14:textId="77777777" w:rsidR="00801B5C" w:rsidRPr="00FD40C3" w:rsidRDefault="00801B5C" w:rsidP="00801B5C">
            <w:pPr>
              <w:pStyle w:val="Code"/>
              <w:rPr>
                <w:lang w:val="id-ID"/>
              </w:rPr>
            </w:pPr>
            <w:r w:rsidRPr="00FD40C3">
              <w:rPr>
                <w:lang w:val="id-ID"/>
              </w:rPr>
              <w:t xml:space="preserve">    },</w:t>
            </w:r>
          </w:p>
          <w:p w14:paraId="4B410CA5" w14:textId="77777777" w:rsidR="00801B5C" w:rsidRPr="00FD40C3" w:rsidRDefault="00801B5C" w:rsidP="00801B5C">
            <w:pPr>
              <w:pStyle w:val="Code"/>
              <w:rPr>
                <w:lang w:val="id-ID"/>
              </w:rPr>
            </w:pPr>
            <w:r w:rsidRPr="00FD40C3">
              <w:rPr>
                <w:lang w:val="id-ID"/>
              </w:rPr>
              <w:t xml:space="preserve">    "minimist": {</w:t>
            </w:r>
          </w:p>
          <w:p w14:paraId="198EF64D" w14:textId="77777777" w:rsidR="00801B5C" w:rsidRPr="00FD40C3" w:rsidRDefault="00801B5C" w:rsidP="00801B5C">
            <w:pPr>
              <w:pStyle w:val="Code"/>
              <w:rPr>
                <w:lang w:val="id-ID"/>
              </w:rPr>
            </w:pPr>
            <w:r w:rsidRPr="00FD40C3">
              <w:rPr>
                <w:lang w:val="id-ID"/>
              </w:rPr>
              <w:t xml:space="preserve">      "version": "1.2.8",</w:t>
            </w:r>
          </w:p>
          <w:p w14:paraId="1C8BB214" w14:textId="77777777" w:rsidR="00801B5C" w:rsidRPr="00FD40C3" w:rsidRDefault="00801B5C" w:rsidP="00801B5C">
            <w:pPr>
              <w:pStyle w:val="Code"/>
              <w:rPr>
                <w:lang w:val="id-ID"/>
              </w:rPr>
            </w:pPr>
            <w:r w:rsidRPr="00FD40C3">
              <w:rPr>
                <w:lang w:val="id-ID"/>
              </w:rPr>
              <w:t xml:space="preserve">      "resolved": "https://registry.npmjs.org/minimist/-/minimist-1.2.8.tgz",</w:t>
            </w:r>
          </w:p>
          <w:p w14:paraId="363B7565" w14:textId="77777777" w:rsidR="00801B5C" w:rsidRPr="00FD40C3" w:rsidRDefault="00801B5C" w:rsidP="00801B5C">
            <w:pPr>
              <w:pStyle w:val="Code"/>
              <w:rPr>
                <w:lang w:val="id-ID"/>
              </w:rPr>
            </w:pPr>
            <w:r w:rsidRPr="00FD40C3">
              <w:rPr>
                <w:lang w:val="id-ID"/>
              </w:rPr>
              <w:t xml:space="preserve">      "integrity": "sha512-2yyAR8qBkN3YuheJanUpWC5U3bb5osDywNB8RzDVlDwDHbocAJveqqj1u8+SVD7jkWT4yvsHCpWqqWqAxb0zCA=="</w:t>
            </w:r>
          </w:p>
          <w:p w14:paraId="22136C26" w14:textId="77777777" w:rsidR="00801B5C" w:rsidRPr="00FD40C3" w:rsidRDefault="00801B5C" w:rsidP="00801B5C">
            <w:pPr>
              <w:pStyle w:val="Code"/>
              <w:rPr>
                <w:lang w:val="id-ID"/>
              </w:rPr>
            </w:pPr>
            <w:r w:rsidRPr="00FD40C3">
              <w:rPr>
                <w:lang w:val="id-ID"/>
              </w:rPr>
              <w:t xml:space="preserve">    },</w:t>
            </w:r>
          </w:p>
          <w:p w14:paraId="5E28BA15" w14:textId="77777777" w:rsidR="00801B5C" w:rsidRPr="00FD40C3" w:rsidRDefault="00801B5C" w:rsidP="00801B5C">
            <w:pPr>
              <w:pStyle w:val="Code"/>
              <w:rPr>
                <w:lang w:val="id-ID"/>
              </w:rPr>
            </w:pPr>
            <w:r w:rsidRPr="00FD40C3">
              <w:rPr>
                <w:lang w:val="id-ID"/>
              </w:rPr>
              <w:t xml:space="preserve">    "mkdirp": {</w:t>
            </w:r>
          </w:p>
          <w:p w14:paraId="5B778E05" w14:textId="77777777" w:rsidR="00801B5C" w:rsidRPr="00FD40C3" w:rsidRDefault="00801B5C" w:rsidP="00801B5C">
            <w:pPr>
              <w:pStyle w:val="Code"/>
              <w:rPr>
                <w:lang w:val="id-ID"/>
              </w:rPr>
            </w:pPr>
            <w:r w:rsidRPr="00FD40C3">
              <w:rPr>
                <w:lang w:val="id-ID"/>
              </w:rPr>
              <w:t xml:space="preserve">      "version": "0.5.6",</w:t>
            </w:r>
          </w:p>
          <w:p w14:paraId="14904038" w14:textId="77777777" w:rsidR="00801B5C" w:rsidRPr="00FD40C3" w:rsidRDefault="00801B5C" w:rsidP="00801B5C">
            <w:pPr>
              <w:pStyle w:val="Code"/>
              <w:rPr>
                <w:lang w:val="id-ID"/>
              </w:rPr>
            </w:pPr>
            <w:r w:rsidRPr="00FD40C3">
              <w:rPr>
                <w:lang w:val="id-ID"/>
              </w:rPr>
              <w:t xml:space="preserve">      "resolved": "https://registry.npmjs.org/mkdirp/-/mkdirp-0.5.6.tgz",</w:t>
            </w:r>
          </w:p>
          <w:p w14:paraId="7CFC551E" w14:textId="77777777" w:rsidR="00801B5C" w:rsidRPr="00FD40C3" w:rsidRDefault="00801B5C" w:rsidP="00801B5C">
            <w:pPr>
              <w:pStyle w:val="Code"/>
              <w:rPr>
                <w:lang w:val="id-ID"/>
              </w:rPr>
            </w:pPr>
            <w:r w:rsidRPr="00FD40C3">
              <w:rPr>
                <w:lang w:val="id-ID"/>
              </w:rPr>
              <w:t xml:space="preserve">      "integrity": "sha512-FP+p8RB8OWpF3YZBCrP5gtADmtXApB5AMLn+vdyA+PyxCjrCs00mjyUozssO33cwDeT3wNGdLxJ5M//YqtHAJw==",</w:t>
            </w:r>
          </w:p>
          <w:p w14:paraId="775A699D" w14:textId="77777777" w:rsidR="00801B5C" w:rsidRPr="00FD40C3" w:rsidRDefault="00801B5C" w:rsidP="00801B5C">
            <w:pPr>
              <w:pStyle w:val="Code"/>
              <w:rPr>
                <w:lang w:val="id-ID"/>
              </w:rPr>
            </w:pPr>
            <w:r w:rsidRPr="00FD40C3">
              <w:rPr>
                <w:lang w:val="id-ID"/>
              </w:rPr>
              <w:t xml:space="preserve">      "requires": {</w:t>
            </w:r>
          </w:p>
          <w:p w14:paraId="6292A6D7" w14:textId="77777777" w:rsidR="00801B5C" w:rsidRPr="00FD40C3" w:rsidRDefault="00801B5C" w:rsidP="00801B5C">
            <w:pPr>
              <w:pStyle w:val="Code"/>
              <w:rPr>
                <w:lang w:val="id-ID"/>
              </w:rPr>
            </w:pPr>
            <w:r w:rsidRPr="00FD40C3">
              <w:rPr>
                <w:lang w:val="id-ID"/>
              </w:rPr>
              <w:t xml:space="preserve">        "minimist": "^1.2.6"</w:t>
            </w:r>
          </w:p>
          <w:p w14:paraId="2F177B38" w14:textId="77777777" w:rsidR="00801B5C" w:rsidRPr="00FD40C3" w:rsidRDefault="00801B5C" w:rsidP="00801B5C">
            <w:pPr>
              <w:pStyle w:val="Code"/>
              <w:rPr>
                <w:lang w:val="id-ID"/>
              </w:rPr>
            </w:pPr>
            <w:r w:rsidRPr="00FD40C3">
              <w:rPr>
                <w:lang w:val="id-ID"/>
              </w:rPr>
              <w:t xml:space="preserve">      }</w:t>
            </w:r>
          </w:p>
          <w:p w14:paraId="32DEE983" w14:textId="77777777" w:rsidR="00801B5C" w:rsidRPr="00FD40C3" w:rsidRDefault="00801B5C" w:rsidP="00801B5C">
            <w:pPr>
              <w:pStyle w:val="Code"/>
              <w:rPr>
                <w:lang w:val="id-ID"/>
              </w:rPr>
            </w:pPr>
            <w:r w:rsidRPr="00FD40C3">
              <w:rPr>
                <w:lang w:val="id-ID"/>
              </w:rPr>
              <w:t xml:space="preserve">    },</w:t>
            </w:r>
          </w:p>
          <w:p w14:paraId="2CB11C16" w14:textId="77777777" w:rsidR="00801B5C" w:rsidRPr="00FD40C3" w:rsidRDefault="00801B5C" w:rsidP="00801B5C">
            <w:pPr>
              <w:pStyle w:val="Code"/>
              <w:rPr>
                <w:lang w:val="id-ID"/>
              </w:rPr>
            </w:pPr>
            <w:r w:rsidRPr="00FD40C3">
              <w:rPr>
                <w:lang w:val="id-ID"/>
              </w:rPr>
              <w:t xml:space="preserve">    "ms": {</w:t>
            </w:r>
          </w:p>
          <w:p w14:paraId="218F3523" w14:textId="77777777" w:rsidR="00801B5C" w:rsidRPr="00FD40C3" w:rsidRDefault="00801B5C" w:rsidP="00801B5C">
            <w:pPr>
              <w:pStyle w:val="Code"/>
              <w:rPr>
                <w:lang w:val="id-ID"/>
              </w:rPr>
            </w:pPr>
            <w:r w:rsidRPr="00FD40C3">
              <w:rPr>
                <w:lang w:val="id-ID"/>
              </w:rPr>
              <w:t xml:space="preserve">      "version": "2.0.0",</w:t>
            </w:r>
          </w:p>
          <w:p w14:paraId="0DF63B96" w14:textId="77777777" w:rsidR="00801B5C" w:rsidRPr="00FD40C3" w:rsidRDefault="00801B5C" w:rsidP="00801B5C">
            <w:pPr>
              <w:pStyle w:val="Code"/>
              <w:rPr>
                <w:lang w:val="id-ID"/>
              </w:rPr>
            </w:pPr>
            <w:r w:rsidRPr="00FD40C3">
              <w:rPr>
                <w:lang w:val="id-ID"/>
              </w:rPr>
              <w:t xml:space="preserve">      "resolved": "https://registry.npmjs.org/ms/-/ms-2.0.0.tgz",</w:t>
            </w:r>
          </w:p>
          <w:p w14:paraId="3A58A1FD" w14:textId="77777777" w:rsidR="00801B5C" w:rsidRPr="00FD40C3" w:rsidRDefault="00801B5C" w:rsidP="00801B5C">
            <w:pPr>
              <w:pStyle w:val="Code"/>
              <w:rPr>
                <w:lang w:val="id-ID"/>
              </w:rPr>
            </w:pPr>
            <w:r w:rsidRPr="00FD40C3">
              <w:rPr>
                <w:lang w:val="id-ID"/>
              </w:rPr>
              <w:t xml:space="preserve">      "integrity": "sha512-Tpp60P6IUJDTuOq/5Z8cdskzJujfwqfOTkrwIwj7IRISpnkJnT6SyJ4PCPnGMoFjC9ddhal5KVIYtAt97ix05A=="</w:t>
            </w:r>
          </w:p>
          <w:p w14:paraId="754B3F19" w14:textId="77777777" w:rsidR="00801B5C" w:rsidRPr="00FD40C3" w:rsidRDefault="00801B5C" w:rsidP="00801B5C">
            <w:pPr>
              <w:pStyle w:val="Code"/>
              <w:rPr>
                <w:lang w:val="id-ID"/>
              </w:rPr>
            </w:pPr>
            <w:r w:rsidRPr="00FD40C3">
              <w:rPr>
                <w:lang w:val="id-ID"/>
              </w:rPr>
              <w:lastRenderedPageBreak/>
              <w:t xml:space="preserve">    },</w:t>
            </w:r>
          </w:p>
          <w:p w14:paraId="62C09A44" w14:textId="77777777" w:rsidR="00801B5C" w:rsidRPr="00FD40C3" w:rsidRDefault="00801B5C" w:rsidP="00801B5C">
            <w:pPr>
              <w:pStyle w:val="Code"/>
              <w:rPr>
                <w:lang w:val="id-ID"/>
              </w:rPr>
            </w:pPr>
            <w:r w:rsidRPr="00FD40C3">
              <w:rPr>
                <w:lang w:val="id-ID"/>
              </w:rPr>
              <w:t xml:space="preserve">    "multer": {</w:t>
            </w:r>
          </w:p>
          <w:p w14:paraId="11EB0A08" w14:textId="77777777" w:rsidR="00801B5C" w:rsidRPr="00FD40C3" w:rsidRDefault="00801B5C" w:rsidP="00801B5C">
            <w:pPr>
              <w:pStyle w:val="Code"/>
              <w:rPr>
                <w:lang w:val="id-ID"/>
              </w:rPr>
            </w:pPr>
            <w:r w:rsidRPr="00FD40C3">
              <w:rPr>
                <w:lang w:val="id-ID"/>
              </w:rPr>
              <w:t xml:space="preserve">      "version": "1.4.5-lts.1",</w:t>
            </w:r>
          </w:p>
          <w:p w14:paraId="00EC9AE5" w14:textId="77777777" w:rsidR="00801B5C" w:rsidRPr="00FD40C3" w:rsidRDefault="00801B5C" w:rsidP="00801B5C">
            <w:pPr>
              <w:pStyle w:val="Code"/>
              <w:rPr>
                <w:lang w:val="id-ID"/>
              </w:rPr>
            </w:pPr>
            <w:r w:rsidRPr="00FD40C3">
              <w:rPr>
                <w:lang w:val="id-ID"/>
              </w:rPr>
              <w:t xml:space="preserve">      "resolved": "https://registry.npmjs.org/multer/-/multer-1.4.5-lts.1.tgz",</w:t>
            </w:r>
          </w:p>
          <w:p w14:paraId="0FFEE955" w14:textId="77777777" w:rsidR="00801B5C" w:rsidRPr="00FD40C3" w:rsidRDefault="00801B5C" w:rsidP="00801B5C">
            <w:pPr>
              <w:pStyle w:val="Code"/>
              <w:rPr>
                <w:lang w:val="id-ID"/>
              </w:rPr>
            </w:pPr>
            <w:r w:rsidRPr="00FD40C3">
              <w:rPr>
                <w:lang w:val="id-ID"/>
              </w:rPr>
              <w:t xml:space="preserve">      "integrity": "sha512-ywPWvcDMeH+z9gQq5qYHCCy+ethsk4goepZ45GLD63fOu0YcNecQxi64nDs3qluZB+murG3/D4dJ7+dGctcCQQ==",</w:t>
            </w:r>
          </w:p>
          <w:p w14:paraId="414A26D0" w14:textId="77777777" w:rsidR="00801B5C" w:rsidRPr="00FD40C3" w:rsidRDefault="00801B5C" w:rsidP="00801B5C">
            <w:pPr>
              <w:pStyle w:val="Code"/>
              <w:rPr>
                <w:lang w:val="id-ID"/>
              </w:rPr>
            </w:pPr>
            <w:r w:rsidRPr="00FD40C3">
              <w:rPr>
                <w:lang w:val="id-ID"/>
              </w:rPr>
              <w:t xml:space="preserve">      "requires": {</w:t>
            </w:r>
          </w:p>
          <w:p w14:paraId="54BFE319" w14:textId="77777777" w:rsidR="00801B5C" w:rsidRPr="00FD40C3" w:rsidRDefault="00801B5C" w:rsidP="00801B5C">
            <w:pPr>
              <w:pStyle w:val="Code"/>
              <w:rPr>
                <w:lang w:val="id-ID"/>
              </w:rPr>
            </w:pPr>
            <w:r w:rsidRPr="00FD40C3">
              <w:rPr>
                <w:lang w:val="id-ID"/>
              </w:rPr>
              <w:t xml:space="preserve">        "append-field": "^1.0.0",</w:t>
            </w:r>
          </w:p>
          <w:p w14:paraId="60781D08" w14:textId="77777777" w:rsidR="00801B5C" w:rsidRPr="00FD40C3" w:rsidRDefault="00801B5C" w:rsidP="00801B5C">
            <w:pPr>
              <w:pStyle w:val="Code"/>
              <w:rPr>
                <w:lang w:val="id-ID"/>
              </w:rPr>
            </w:pPr>
            <w:r w:rsidRPr="00FD40C3">
              <w:rPr>
                <w:lang w:val="id-ID"/>
              </w:rPr>
              <w:t xml:space="preserve">        "busboy": "^1.0.0",</w:t>
            </w:r>
          </w:p>
          <w:p w14:paraId="7AFEABC5" w14:textId="77777777" w:rsidR="00801B5C" w:rsidRPr="00FD40C3" w:rsidRDefault="00801B5C" w:rsidP="00801B5C">
            <w:pPr>
              <w:pStyle w:val="Code"/>
              <w:rPr>
                <w:lang w:val="id-ID"/>
              </w:rPr>
            </w:pPr>
            <w:r w:rsidRPr="00FD40C3">
              <w:rPr>
                <w:lang w:val="id-ID"/>
              </w:rPr>
              <w:t xml:space="preserve">        "concat-stream": "^1.5.2",</w:t>
            </w:r>
          </w:p>
          <w:p w14:paraId="1710AC0A" w14:textId="77777777" w:rsidR="00801B5C" w:rsidRPr="00FD40C3" w:rsidRDefault="00801B5C" w:rsidP="00801B5C">
            <w:pPr>
              <w:pStyle w:val="Code"/>
              <w:rPr>
                <w:lang w:val="id-ID"/>
              </w:rPr>
            </w:pPr>
            <w:r w:rsidRPr="00FD40C3">
              <w:rPr>
                <w:lang w:val="id-ID"/>
              </w:rPr>
              <w:t xml:space="preserve">        "mkdirp": "^0.5.4",</w:t>
            </w:r>
          </w:p>
          <w:p w14:paraId="75A4BEB1" w14:textId="77777777" w:rsidR="00801B5C" w:rsidRPr="00FD40C3" w:rsidRDefault="00801B5C" w:rsidP="00801B5C">
            <w:pPr>
              <w:pStyle w:val="Code"/>
              <w:rPr>
                <w:lang w:val="id-ID"/>
              </w:rPr>
            </w:pPr>
            <w:r w:rsidRPr="00FD40C3">
              <w:rPr>
                <w:lang w:val="id-ID"/>
              </w:rPr>
              <w:t xml:space="preserve">        "object-assign": "^4.1.1",</w:t>
            </w:r>
          </w:p>
          <w:p w14:paraId="4C347BF2" w14:textId="77777777" w:rsidR="00801B5C" w:rsidRPr="00FD40C3" w:rsidRDefault="00801B5C" w:rsidP="00801B5C">
            <w:pPr>
              <w:pStyle w:val="Code"/>
              <w:rPr>
                <w:lang w:val="id-ID"/>
              </w:rPr>
            </w:pPr>
            <w:r w:rsidRPr="00FD40C3">
              <w:rPr>
                <w:lang w:val="id-ID"/>
              </w:rPr>
              <w:t xml:space="preserve">        "type-is": "^1.6.4",</w:t>
            </w:r>
          </w:p>
          <w:p w14:paraId="1483BF45" w14:textId="77777777" w:rsidR="00801B5C" w:rsidRPr="00FD40C3" w:rsidRDefault="00801B5C" w:rsidP="00801B5C">
            <w:pPr>
              <w:pStyle w:val="Code"/>
              <w:rPr>
                <w:lang w:val="id-ID"/>
              </w:rPr>
            </w:pPr>
            <w:r w:rsidRPr="00FD40C3">
              <w:rPr>
                <w:lang w:val="id-ID"/>
              </w:rPr>
              <w:t xml:space="preserve">        "xtend": "^4.0.0"</w:t>
            </w:r>
          </w:p>
          <w:p w14:paraId="1D4D7111" w14:textId="77777777" w:rsidR="00801B5C" w:rsidRPr="00FD40C3" w:rsidRDefault="00801B5C" w:rsidP="00801B5C">
            <w:pPr>
              <w:pStyle w:val="Code"/>
              <w:rPr>
                <w:lang w:val="id-ID"/>
              </w:rPr>
            </w:pPr>
            <w:r w:rsidRPr="00FD40C3">
              <w:rPr>
                <w:lang w:val="id-ID"/>
              </w:rPr>
              <w:t xml:space="preserve">      }</w:t>
            </w:r>
          </w:p>
          <w:p w14:paraId="3EF75917" w14:textId="77777777" w:rsidR="00801B5C" w:rsidRPr="00FD40C3" w:rsidRDefault="00801B5C" w:rsidP="00801B5C">
            <w:pPr>
              <w:pStyle w:val="Code"/>
              <w:rPr>
                <w:lang w:val="id-ID"/>
              </w:rPr>
            </w:pPr>
            <w:r w:rsidRPr="00FD40C3">
              <w:rPr>
                <w:lang w:val="id-ID"/>
              </w:rPr>
              <w:t xml:space="preserve">    },</w:t>
            </w:r>
          </w:p>
          <w:p w14:paraId="32219EDF" w14:textId="77777777" w:rsidR="00801B5C" w:rsidRPr="00FD40C3" w:rsidRDefault="00801B5C" w:rsidP="00801B5C">
            <w:pPr>
              <w:pStyle w:val="Code"/>
              <w:rPr>
                <w:lang w:val="id-ID"/>
              </w:rPr>
            </w:pPr>
            <w:r w:rsidRPr="00FD40C3">
              <w:rPr>
                <w:lang w:val="id-ID"/>
              </w:rPr>
              <w:t xml:space="preserve">    "negotiator": {</w:t>
            </w:r>
          </w:p>
          <w:p w14:paraId="4ED8B0D8" w14:textId="77777777" w:rsidR="00801B5C" w:rsidRPr="00FD40C3" w:rsidRDefault="00801B5C" w:rsidP="00801B5C">
            <w:pPr>
              <w:pStyle w:val="Code"/>
              <w:rPr>
                <w:lang w:val="id-ID"/>
              </w:rPr>
            </w:pPr>
            <w:r w:rsidRPr="00FD40C3">
              <w:rPr>
                <w:lang w:val="id-ID"/>
              </w:rPr>
              <w:t xml:space="preserve">      "version": "0.6.3",</w:t>
            </w:r>
          </w:p>
          <w:p w14:paraId="6A053485" w14:textId="77777777" w:rsidR="00801B5C" w:rsidRPr="00FD40C3" w:rsidRDefault="00801B5C" w:rsidP="00801B5C">
            <w:pPr>
              <w:pStyle w:val="Code"/>
              <w:rPr>
                <w:lang w:val="id-ID"/>
              </w:rPr>
            </w:pPr>
            <w:r w:rsidRPr="00FD40C3">
              <w:rPr>
                <w:lang w:val="id-ID"/>
              </w:rPr>
              <w:t xml:space="preserve">      "resolved": "https://registry.npmjs.org/negotiator/-/negotiator-0.6.3.tgz",</w:t>
            </w:r>
          </w:p>
          <w:p w14:paraId="64BCBB4A" w14:textId="77777777" w:rsidR="00801B5C" w:rsidRPr="00FD40C3" w:rsidRDefault="00801B5C" w:rsidP="00801B5C">
            <w:pPr>
              <w:pStyle w:val="Code"/>
              <w:rPr>
                <w:lang w:val="id-ID"/>
              </w:rPr>
            </w:pPr>
            <w:r w:rsidRPr="00FD40C3">
              <w:rPr>
                <w:lang w:val="id-ID"/>
              </w:rPr>
              <w:t xml:space="preserve">      "integrity": "sha512-+EUsqGPLsM+j/zdChZjsnX51g4XrHFOIXwfnCVPGlQk/k5giakcKsuxCObBRu6DSm9opw/O6slWbJdghQM4bBg=="</w:t>
            </w:r>
          </w:p>
          <w:p w14:paraId="3769F215" w14:textId="77777777" w:rsidR="00801B5C" w:rsidRPr="00FD40C3" w:rsidRDefault="00801B5C" w:rsidP="00801B5C">
            <w:pPr>
              <w:pStyle w:val="Code"/>
              <w:rPr>
                <w:lang w:val="id-ID"/>
              </w:rPr>
            </w:pPr>
            <w:r w:rsidRPr="00FD40C3">
              <w:rPr>
                <w:lang w:val="id-ID"/>
              </w:rPr>
              <w:t xml:space="preserve">    },</w:t>
            </w:r>
          </w:p>
          <w:p w14:paraId="7678CE31" w14:textId="77777777" w:rsidR="00801B5C" w:rsidRPr="00FD40C3" w:rsidRDefault="00801B5C" w:rsidP="00801B5C">
            <w:pPr>
              <w:pStyle w:val="Code"/>
              <w:rPr>
                <w:lang w:val="id-ID"/>
              </w:rPr>
            </w:pPr>
            <w:r w:rsidRPr="00FD40C3">
              <w:rPr>
                <w:lang w:val="id-ID"/>
              </w:rPr>
              <w:t xml:space="preserve">    "nodemon": {</w:t>
            </w:r>
          </w:p>
          <w:p w14:paraId="138B2158" w14:textId="77777777" w:rsidR="00801B5C" w:rsidRPr="00FD40C3" w:rsidRDefault="00801B5C" w:rsidP="00801B5C">
            <w:pPr>
              <w:pStyle w:val="Code"/>
              <w:rPr>
                <w:lang w:val="id-ID"/>
              </w:rPr>
            </w:pPr>
            <w:r w:rsidRPr="00FD40C3">
              <w:rPr>
                <w:lang w:val="id-ID"/>
              </w:rPr>
              <w:t xml:space="preserve">      "version": "2.0.22",</w:t>
            </w:r>
          </w:p>
          <w:p w14:paraId="5B8AE40A" w14:textId="77777777" w:rsidR="00801B5C" w:rsidRPr="00FD40C3" w:rsidRDefault="00801B5C" w:rsidP="00801B5C">
            <w:pPr>
              <w:pStyle w:val="Code"/>
              <w:rPr>
                <w:lang w:val="id-ID"/>
              </w:rPr>
            </w:pPr>
            <w:r w:rsidRPr="00FD40C3">
              <w:rPr>
                <w:lang w:val="id-ID"/>
              </w:rPr>
              <w:t xml:space="preserve">      "resolved": "https://registry.npmjs.org/nodemon/-/nodemon-2.0.22.tgz",</w:t>
            </w:r>
          </w:p>
          <w:p w14:paraId="7A5B40E0" w14:textId="77777777" w:rsidR="00801B5C" w:rsidRPr="00FD40C3" w:rsidRDefault="00801B5C" w:rsidP="00801B5C">
            <w:pPr>
              <w:pStyle w:val="Code"/>
              <w:rPr>
                <w:lang w:val="id-ID"/>
              </w:rPr>
            </w:pPr>
            <w:r w:rsidRPr="00FD40C3">
              <w:rPr>
                <w:lang w:val="id-ID"/>
              </w:rPr>
              <w:t xml:space="preserve">      "integrity": "sha512-B8YqaKMmyuCO7BowF1Z1/mkPqLk6cs/l63Ojtd6otKjMx47Dq1utxfRxcavH1I7VSaL8n5BUaoutadnsX3AAVQ==",</w:t>
            </w:r>
          </w:p>
          <w:p w14:paraId="19D4CB23" w14:textId="77777777" w:rsidR="00801B5C" w:rsidRPr="00FD40C3" w:rsidRDefault="00801B5C" w:rsidP="00801B5C">
            <w:pPr>
              <w:pStyle w:val="Code"/>
              <w:rPr>
                <w:lang w:val="id-ID"/>
              </w:rPr>
            </w:pPr>
            <w:r w:rsidRPr="00FD40C3">
              <w:rPr>
                <w:lang w:val="id-ID"/>
              </w:rPr>
              <w:t xml:space="preserve">      "requires": {</w:t>
            </w:r>
          </w:p>
          <w:p w14:paraId="1381B7A3" w14:textId="77777777" w:rsidR="00801B5C" w:rsidRPr="00FD40C3" w:rsidRDefault="00801B5C" w:rsidP="00801B5C">
            <w:pPr>
              <w:pStyle w:val="Code"/>
              <w:rPr>
                <w:lang w:val="id-ID"/>
              </w:rPr>
            </w:pPr>
            <w:r w:rsidRPr="00FD40C3">
              <w:rPr>
                <w:lang w:val="id-ID"/>
              </w:rPr>
              <w:t xml:space="preserve">        "chokidar": "^3.5.2",</w:t>
            </w:r>
          </w:p>
          <w:p w14:paraId="726EAB59" w14:textId="77777777" w:rsidR="00801B5C" w:rsidRPr="00FD40C3" w:rsidRDefault="00801B5C" w:rsidP="00801B5C">
            <w:pPr>
              <w:pStyle w:val="Code"/>
              <w:rPr>
                <w:lang w:val="id-ID"/>
              </w:rPr>
            </w:pPr>
            <w:r w:rsidRPr="00FD40C3">
              <w:rPr>
                <w:lang w:val="id-ID"/>
              </w:rPr>
              <w:t xml:space="preserve">        "debug": "^3.2.7",</w:t>
            </w:r>
          </w:p>
          <w:p w14:paraId="1AB06BF2" w14:textId="77777777" w:rsidR="00801B5C" w:rsidRPr="00FD40C3" w:rsidRDefault="00801B5C" w:rsidP="00801B5C">
            <w:pPr>
              <w:pStyle w:val="Code"/>
              <w:rPr>
                <w:lang w:val="id-ID"/>
              </w:rPr>
            </w:pPr>
            <w:r w:rsidRPr="00FD40C3">
              <w:rPr>
                <w:lang w:val="id-ID"/>
              </w:rPr>
              <w:t xml:space="preserve">        "ignore-by-default": "^1.0.1",</w:t>
            </w:r>
          </w:p>
          <w:p w14:paraId="7D29EB11" w14:textId="77777777" w:rsidR="00801B5C" w:rsidRPr="00FD40C3" w:rsidRDefault="00801B5C" w:rsidP="00801B5C">
            <w:pPr>
              <w:pStyle w:val="Code"/>
              <w:rPr>
                <w:lang w:val="id-ID"/>
              </w:rPr>
            </w:pPr>
            <w:r w:rsidRPr="00FD40C3">
              <w:rPr>
                <w:lang w:val="id-ID"/>
              </w:rPr>
              <w:t xml:space="preserve">        "minimatch": "^3.1.2",</w:t>
            </w:r>
          </w:p>
          <w:p w14:paraId="4C2BE84E" w14:textId="77777777" w:rsidR="00801B5C" w:rsidRPr="00FD40C3" w:rsidRDefault="00801B5C" w:rsidP="00801B5C">
            <w:pPr>
              <w:pStyle w:val="Code"/>
              <w:rPr>
                <w:lang w:val="id-ID"/>
              </w:rPr>
            </w:pPr>
            <w:r w:rsidRPr="00FD40C3">
              <w:rPr>
                <w:lang w:val="id-ID"/>
              </w:rPr>
              <w:t xml:space="preserve">        "pstree.remy": "^1.1.8",</w:t>
            </w:r>
          </w:p>
          <w:p w14:paraId="4B7BDF5D" w14:textId="77777777" w:rsidR="00801B5C" w:rsidRPr="00FD40C3" w:rsidRDefault="00801B5C" w:rsidP="00801B5C">
            <w:pPr>
              <w:pStyle w:val="Code"/>
              <w:rPr>
                <w:lang w:val="id-ID"/>
              </w:rPr>
            </w:pPr>
            <w:r w:rsidRPr="00FD40C3">
              <w:rPr>
                <w:lang w:val="id-ID"/>
              </w:rPr>
              <w:t xml:space="preserve">        "semver": "^5.7.1",</w:t>
            </w:r>
          </w:p>
          <w:p w14:paraId="6A34C342" w14:textId="77777777" w:rsidR="00801B5C" w:rsidRPr="00FD40C3" w:rsidRDefault="00801B5C" w:rsidP="00801B5C">
            <w:pPr>
              <w:pStyle w:val="Code"/>
              <w:rPr>
                <w:lang w:val="id-ID"/>
              </w:rPr>
            </w:pPr>
            <w:r w:rsidRPr="00FD40C3">
              <w:rPr>
                <w:lang w:val="id-ID"/>
              </w:rPr>
              <w:t xml:space="preserve">        "simple-update-notifier": "^1.0.7",</w:t>
            </w:r>
          </w:p>
          <w:p w14:paraId="053397F7" w14:textId="77777777" w:rsidR="00801B5C" w:rsidRPr="00FD40C3" w:rsidRDefault="00801B5C" w:rsidP="00801B5C">
            <w:pPr>
              <w:pStyle w:val="Code"/>
              <w:rPr>
                <w:lang w:val="id-ID"/>
              </w:rPr>
            </w:pPr>
            <w:r w:rsidRPr="00FD40C3">
              <w:rPr>
                <w:lang w:val="id-ID"/>
              </w:rPr>
              <w:t xml:space="preserve">        "supports-color": "^5.5.0",</w:t>
            </w:r>
          </w:p>
          <w:p w14:paraId="2759A22B" w14:textId="77777777" w:rsidR="00801B5C" w:rsidRPr="00FD40C3" w:rsidRDefault="00801B5C" w:rsidP="00801B5C">
            <w:pPr>
              <w:pStyle w:val="Code"/>
              <w:rPr>
                <w:lang w:val="id-ID"/>
              </w:rPr>
            </w:pPr>
            <w:r w:rsidRPr="00FD40C3">
              <w:rPr>
                <w:lang w:val="id-ID"/>
              </w:rPr>
              <w:t xml:space="preserve">        "touch": "^3.1.0",</w:t>
            </w:r>
          </w:p>
          <w:p w14:paraId="34AF1161" w14:textId="77777777" w:rsidR="00801B5C" w:rsidRPr="00FD40C3" w:rsidRDefault="00801B5C" w:rsidP="00801B5C">
            <w:pPr>
              <w:pStyle w:val="Code"/>
              <w:rPr>
                <w:lang w:val="id-ID"/>
              </w:rPr>
            </w:pPr>
            <w:r w:rsidRPr="00FD40C3">
              <w:rPr>
                <w:lang w:val="id-ID"/>
              </w:rPr>
              <w:t xml:space="preserve">        "undefsafe": "^2.0.5"</w:t>
            </w:r>
          </w:p>
          <w:p w14:paraId="3B3A9433" w14:textId="77777777" w:rsidR="00801B5C" w:rsidRPr="00FD40C3" w:rsidRDefault="00801B5C" w:rsidP="00801B5C">
            <w:pPr>
              <w:pStyle w:val="Code"/>
              <w:rPr>
                <w:lang w:val="id-ID"/>
              </w:rPr>
            </w:pPr>
            <w:r w:rsidRPr="00FD40C3">
              <w:rPr>
                <w:lang w:val="id-ID"/>
              </w:rPr>
              <w:t xml:space="preserve">      },</w:t>
            </w:r>
          </w:p>
          <w:p w14:paraId="515439D3" w14:textId="77777777" w:rsidR="00801B5C" w:rsidRPr="00FD40C3" w:rsidRDefault="00801B5C" w:rsidP="00801B5C">
            <w:pPr>
              <w:pStyle w:val="Code"/>
              <w:rPr>
                <w:lang w:val="id-ID"/>
              </w:rPr>
            </w:pPr>
            <w:r w:rsidRPr="00FD40C3">
              <w:rPr>
                <w:lang w:val="id-ID"/>
              </w:rPr>
              <w:t xml:space="preserve">      "dependencies": {</w:t>
            </w:r>
          </w:p>
          <w:p w14:paraId="273B3091" w14:textId="77777777" w:rsidR="00801B5C" w:rsidRPr="00FD40C3" w:rsidRDefault="00801B5C" w:rsidP="00801B5C">
            <w:pPr>
              <w:pStyle w:val="Code"/>
              <w:rPr>
                <w:lang w:val="id-ID"/>
              </w:rPr>
            </w:pPr>
            <w:r w:rsidRPr="00FD40C3">
              <w:rPr>
                <w:lang w:val="id-ID"/>
              </w:rPr>
              <w:t xml:space="preserve">        "debug": {</w:t>
            </w:r>
          </w:p>
          <w:p w14:paraId="24C2E725" w14:textId="77777777" w:rsidR="00801B5C" w:rsidRPr="00FD40C3" w:rsidRDefault="00801B5C" w:rsidP="00801B5C">
            <w:pPr>
              <w:pStyle w:val="Code"/>
              <w:rPr>
                <w:lang w:val="id-ID"/>
              </w:rPr>
            </w:pPr>
            <w:r w:rsidRPr="00FD40C3">
              <w:rPr>
                <w:lang w:val="id-ID"/>
              </w:rPr>
              <w:t xml:space="preserve">          "version": "3.2.7",</w:t>
            </w:r>
          </w:p>
          <w:p w14:paraId="642A4052" w14:textId="77777777" w:rsidR="00801B5C" w:rsidRPr="00FD40C3" w:rsidRDefault="00801B5C" w:rsidP="00801B5C">
            <w:pPr>
              <w:pStyle w:val="Code"/>
              <w:rPr>
                <w:lang w:val="id-ID"/>
              </w:rPr>
            </w:pPr>
            <w:r w:rsidRPr="00FD40C3">
              <w:rPr>
                <w:lang w:val="id-ID"/>
              </w:rPr>
              <w:t xml:space="preserve">          "resolved": "https://registry.npmjs.org/debug/-/debug-3.2.7.tgz",</w:t>
            </w:r>
          </w:p>
          <w:p w14:paraId="43F26760" w14:textId="77777777" w:rsidR="00801B5C" w:rsidRPr="00FD40C3" w:rsidRDefault="00801B5C" w:rsidP="00801B5C">
            <w:pPr>
              <w:pStyle w:val="Code"/>
              <w:rPr>
                <w:lang w:val="id-ID"/>
              </w:rPr>
            </w:pPr>
            <w:r w:rsidRPr="00FD40C3">
              <w:rPr>
                <w:lang w:val="id-ID"/>
              </w:rPr>
              <w:t xml:space="preserve">          "integrity": "sha512-CFjzYYAi4ThfiQvizrFQevTTXHtnCqWfe7x1AhgEscTz6ZbLbfoLRLPugTQyBth6f8ZERVUSyWHFD/7Wu4t1XQ==",</w:t>
            </w:r>
          </w:p>
          <w:p w14:paraId="4574A2B2" w14:textId="77777777" w:rsidR="00801B5C" w:rsidRPr="00FD40C3" w:rsidRDefault="00801B5C" w:rsidP="00801B5C">
            <w:pPr>
              <w:pStyle w:val="Code"/>
              <w:rPr>
                <w:lang w:val="id-ID"/>
              </w:rPr>
            </w:pPr>
            <w:r w:rsidRPr="00FD40C3">
              <w:rPr>
                <w:lang w:val="id-ID"/>
              </w:rPr>
              <w:t xml:space="preserve">          "requires": {</w:t>
            </w:r>
          </w:p>
          <w:p w14:paraId="269251D2" w14:textId="77777777" w:rsidR="00801B5C" w:rsidRPr="00FD40C3" w:rsidRDefault="00801B5C" w:rsidP="00801B5C">
            <w:pPr>
              <w:pStyle w:val="Code"/>
              <w:rPr>
                <w:lang w:val="id-ID"/>
              </w:rPr>
            </w:pPr>
            <w:r w:rsidRPr="00FD40C3">
              <w:rPr>
                <w:lang w:val="id-ID"/>
              </w:rPr>
              <w:t xml:space="preserve">            "ms": "^2.1.1"</w:t>
            </w:r>
          </w:p>
          <w:p w14:paraId="56599FE2" w14:textId="77777777" w:rsidR="00801B5C" w:rsidRPr="00FD40C3" w:rsidRDefault="00801B5C" w:rsidP="00801B5C">
            <w:pPr>
              <w:pStyle w:val="Code"/>
              <w:rPr>
                <w:lang w:val="id-ID"/>
              </w:rPr>
            </w:pPr>
            <w:r w:rsidRPr="00FD40C3">
              <w:rPr>
                <w:lang w:val="id-ID"/>
              </w:rPr>
              <w:t xml:space="preserve">          }</w:t>
            </w:r>
          </w:p>
          <w:p w14:paraId="47577C97" w14:textId="77777777" w:rsidR="00801B5C" w:rsidRPr="00FD40C3" w:rsidRDefault="00801B5C" w:rsidP="00801B5C">
            <w:pPr>
              <w:pStyle w:val="Code"/>
              <w:rPr>
                <w:lang w:val="id-ID"/>
              </w:rPr>
            </w:pPr>
            <w:r w:rsidRPr="00FD40C3">
              <w:rPr>
                <w:lang w:val="id-ID"/>
              </w:rPr>
              <w:t xml:space="preserve">        },</w:t>
            </w:r>
          </w:p>
          <w:p w14:paraId="02537E62" w14:textId="77777777" w:rsidR="00801B5C" w:rsidRPr="00FD40C3" w:rsidRDefault="00801B5C" w:rsidP="00801B5C">
            <w:pPr>
              <w:pStyle w:val="Code"/>
              <w:rPr>
                <w:lang w:val="id-ID"/>
              </w:rPr>
            </w:pPr>
            <w:r w:rsidRPr="00FD40C3">
              <w:rPr>
                <w:lang w:val="id-ID"/>
              </w:rPr>
              <w:t xml:space="preserve">        "has-flag": {</w:t>
            </w:r>
          </w:p>
          <w:p w14:paraId="58241AB1" w14:textId="77777777" w:rsidR="00801B5C" w:rsidRPr="00FD40C3" w:rsidRDefault="00801B5C" w:rsidP="00801B5C">
            <w:pPr>
              <w:pStyle w:val="Code"/>
              <w:rPr>
                <w:lang w:val="id-ID"/>
              </w:rPr>
            </w:pPr>
            <w:r w:rsidRPr="00FD40C3">
              <w:rPr>
                <w:lang w:val="id-ID"/>
              </w:rPr>
              <w:t xml:space="preserve">          "version": "3.0.0",</w:t>
            </w:r>
          </w:p>
          <w:p w14:paraId="7C20CEC4" w14:textId="77777777" w:rsidR="00801B5C" w:rsidRPr="00FD40C3" w:rsidRDefault="00801B5C" w:rsidP="00801B5C">
            <w:pPr>
              <w:pStyle w:val="Code"/>
              <w:rPr>
                <w:lang w:val="id-ID"/>
              </w:rPr>
            </w:pPr>
            <w:r w:rsidRPr="00FD40C3">
              <w:rPr>
                <w:lang w:val="id-ID"/>
              </w:rPr>
              <w:lastRenderedPageBreak/>
              <w:t xml:space="preserve">          "resolved": "https://registry.npmjs.org/has-flag/-/has-flag-3.0.0.tgz",</w:t>
            </w:r>
          </w:p>
          <w:p w14:paraId="11A93D93" w14:textId="77777777" w:rsidR="00801B5C" w:rsidRPr="00FD40C3" w:rsidRDefault="00801B5C" w:rsidP="00801B5C">
            <w:pPr>
              <w:pStyle w:val="Code"/>
              <w:rPr>
                <w:lang w:val="id-ID"/>
              </w:rPr>
            </w:pPr>
            <w:r w:rsidRPr="00FD40C3">
              <w:rPr>
                <w:lang w:val="id-ID"/>
              </w:rPr>
              <w:t xml:space="preserve">          "integrity": "sha512-sKJf1+ceQBr4SMkvQnBDNDtf4TXpVhVGateu0t918bl30FnbE2m4vNLX+VWe/dpjlb+HugGYzW7uQXH98HPEYw=="</w:t>
            </w:r>
          </w:p>
          <w:p w14:paraId="24ABFA5C" w14:textId="77777777" w:rsidR="00801B5C" w:rsidRPr="00FD40C3" w:rsidRDefault="00801B5C" w:rsidP="00801B5C">
            <w:pPr>
              <w:pStyle w:val="Code"/>
              <w:rPr>
                <w:lang w:val="id-ID"/>
              </w:rPr>
            </w:pPr>
            <w:r w:rsidRPr="00FD40C3">
              <w:rPr>
                <w:lang w:val="id-ID"/>
              </w:rPr>
              <w:t xml:space="preserve">        },</w:t>
            </w:r>
          </w:p>
          <w:p w14:paraId="74B0599C" w14:textId="77777777" w:rsidR="00801B5C" w:rsidRPr="00FD40C3" w:rsidRDefault="00801B5C" w:rsidP="00801B5C">
            <w:pPr>
              <w:pStyle w:val="Code"/>
              <w:rPr>
                <w:lang w:val="id-ID"/>
              </w:rPr>
            </w:pPr>
            <w:r w:rsidRPr="00FD40C3">
              <w:rPr>
                <w:lang w:val="id-ID"/>
              </w:rPr>
              <w:t xml:space="preserve">        "ms": {</w:t>
            </w:r>
          </w:p>
          <w:p w14:paraId="2C6AACBC" w14:textId="77777777" w:rsidR="00801B5C" w:rsidRPr="00FD40C3" w:rsidRDefault="00801B5C" w:rsidP="00801B5C">
            <w:pPr>
              <w:pStyle w:val="Code"/>
              <w:rPr>
                <w:lang w:val="id-ID"/>
              </w:rPr>
            </w:pPr>
            <w:r w:rsidRPr="00FD40C3">
              <w:rPr>
                <w:lang w:val="id-ID"/>
              </w:rPr>
              <w:t xml:space="preserve">          "version": "2.1.3",</w:t>
            </w:r>
          </w:p>
          <w:p w14:paraId="137173E7" w14:textId="77777777" w:rsidR="00801B5C" w:rsidRPr="00FD40C3" w:rsidRDefault="00801B5C" w:rsidP="00801B5C">
            <w:pPr>
              <w:pStyle w:val="Code"/>
              <w:rPr>
                <w:lang w:val="id-ID"/>
              </w:rPr>
            </w:pPr>
            <w:r w:rsidRPr="00FD40C3">
              <w:rPr>
                <w:lang w:val="id-ID"/>
              </w:rPr>
              <w:t xml:space="preserve">          "resolved": "https://registry.npmjs.org/ms/-/ms-2.1.3.tgz",</w:t>
            </w:r>
          </w:p>
          <w:p w14:paraId="027822F6" w14:textId="77777777" w:rsidR="00801B5C" w:rsidRPr="00FD40C3" w:rsidRDefault="00801B5C" w:rsidP="00801B5C">
            <w:pPr>
              <w:pStyle w:val="Code"/>
              <w:rPr>
                <w:lang w:val="id-ID"/>
              </w:rPr>
            </w:pPr>
            <w:r w:rsidRPr="00FD40C3">
              <w:rPr>
                <w:lang w:val="id-ID"/>
              </w:rPr>
              <w:t xml:space="preserve">          "integrity": "sha512-6FlzubTLZG3J2a/NVCAleEhjzq5oxgHyaCU9yYXvcLsvoVaHJq/s5xXI6/XXP6tz7R9xAOtHnSO/tXtF3WRTlA=="</w:t>
            </w:r>
          </w:p>
          <w:p w14:paraId="55E1FA21" w14:textId="77777777" w:rsidR="00801B5C" w:rsidRPr="00FD40C3" w:rsidRDefault="00801B5C" w:rsidP="00801B5C">
            <w:pPr>
              <w:pStyle w:val="Code"/>
              <w:rPr>
                <w:lang w:val="id-ID"/>
              </w:rPr>
            </w:pPr>
            <w:r w:rsidRPr="00FD40C3">
              <w:rPr>
                <w:lang w:val="id-ID"/>
              </w:rPr>
              <w:t xml:space="preserve">        },</w:t>
            </w:r>
          </w:p>
          <w:p w14:paraId="594597C2" w14:textId="77777777" w:rsidR="00801B5C" w:rsidRPr="00FD40C3" w:rsidRDefault="00801B5C" w:rsidP="00801B5C">
            <w:pPr>
              <w:pStyle w:val="Code"/>
              <w:rPr>
                <w:lang w:val="id-ID"/>
              </w:rPr>
            </w:pPr>
            <w:r w:rsidRPr="00FD40C3">
              <w:rPr>
                <w:lang w:val="id-ID"/>
              </w:rPr>
              <w:t xml:space="preserve">        "supports-color": {</w:t>
            </w:r>
          </w:p>
          <w:p w14:paraId="5DDBE12A" w14:textId="77777777" w:rsidR="00801B5C" w:rsidRPr="00FD40C3" w:rsidRDefault="00801B5C" w:rsidP="00801B5C">
            <w:pPr>
              <w:pStyle w:val="Code"/>
              <w:rPr>
                <w:lang w:val="id-ID"/>
              </w:rPr>
            </w:pPr>
            <w:r w:rsidRPr="00FD40C3">
              <w:rPr>
                <w:lang w:val="id-ID"/>
              </w:rPr>
              <w:t xml:space="preserve">          "version": "5.5.0",</w:t>
            </w:r>
          </w:p>
          <w:p w14:paraId="5759F37B" w14:textId="77777777" w:rsidR="00801B5C" w:rsidRPr="00FD40C3" w:rsidRDefault="00801B5C" w:rsidP="00801B5C">
            <w:pPr>
              <w:pStyle w:val="Code"/>
              <w:rPr>
                <w:lang w:val="id-ID"/>
              </w:rPr>
            </w:pPr>
            <w:r w:rsidRPr="00FD40C3">
              <w:rPr>
                <w:lang w:val="id-ID"/>
              </w:rPr>
              <w:t xml:space="preserve">          "resolved": "https://registry.npmjs.org/supports-color/-/supports-color-5.5.0.tgz",</w:t>
            </w:r>
          </w:p>
          <w:p w14:paraId="30DE8CC0" w14:textId="77777777" w:rsidR="00801B5C" w:rsidRPr="00FD40C3" w:rsidRDefault="00801B5C" w:rsidP="00801B5C">
            <w:pPr>
              <w:pStyle w:val="Code"/>
              <w:rPr>
                <w:lang w:val="id-ID"/>
              </w:rPr>
            </w:pPr>
            <w:r w:rsidRPr="00FD40C3">
              <w:rPr>
                <w:lang w:val="id-ID"/>
              </w:rPr>
              <w:t xml:space="preserve">          "integrity": "sha512-QjVjwdXIt408MIiAqCX4oUKsgU2EqAGzs2Ppkm4aQYbjm+ZEWEcW4SfFNTr4uMNZma0ey4f5lgLrkB0aX0QMow==",</w:t>
            </w:r>
          </w:p>
          <w:p w14:paraId="64CA7E22" w14:textId="77777777" w:rsidR="00801B5C" w:rsidRPr="00FD40C3" w:rsidRDefault="00801B5C" w:rsidP="00801B5C">
            <w:pPr>
              <w:pStyle w:val="Code"/>
              <w:rPr>
                <w:lang w:val="id-ID"/>
              </w:rPr>
            </w:pPr>
            <w:r w:rsidRPr="00FD40C3">
              <w:rPr>
                <w:lang w:val="id-ID"/>
              </w:rPr>
              <w:t xml:space="preserve">          "requires": {</w:t>
            </w:r>
          </w:p>
          <w:p w14:paraId="4755DD21" w14:textId="77777777" w:rsidR="00801B5C" w:rsidRPr="00FD40C3" w:rsidRDefault="00801B5C" w:rsidP="00801B5C">
            <w:pPr>
              <w:pStyle w:val="Code"/>
              <w:rPr>
                <w:lang w:val="id-ID"/>
              </w:rPr>
            </w:pPr>
            <w:r w:rsidRPr="00FD40C3">
              <w:rPr>
                <w:lang w:val="id-ID"/>
              </w:rPr>
              <w:t xml:space="preserve">            "has-flag": "^3.0.0"</w:t>
            </w:r>
          </w:p>
          <w:p w14:paraId="441121B7" w14:textId="77777777" w:rsidR="00801B5C" w:rsidRPr="00FD40C3" w:rsidRDefault="00801B5C" w:rsidP="00801B5C">
            <w:pPr>
              <w:pStyle w:val="Code"/>
              <w:rPr>
                <w:lang w:val="id-ID"/>
              </w:rPr>
            </w:pPr>
            <w:r w:rsidRPr="00FD40C3">
              <w:rPr>
                <w:lang w:val="id-ID"/>
              </w:rPr>
              <w:t xml:space="preserve">          }</w:t>
            </w:r>
          </w:p>
          <w:p w14:paraId="60474471" w14:textId="77777777" w:rsidR="00801B5C" w:rsidRPr="00FD40C3" w:rsidRDefault="00801B5C" w:rsidP="00801B5C">
            <w:pPr>
              <w:pStyle w:val="Code"/>
              <w:rPr>
                <w:lang w:val="id-ID"/>
              </w:rPr>
            </w:pPr>
            <w:r w:rsidRPr="00FD40C3">
              <w:rPr>
                <w:lang w:val="id-ID"/>
              </w:rPr>
              <w:t xml:space="preserve">        }</w:t>
            </w:r>
          </w:p>
          <w:p w14:paraId="29199086" w14:textId="77777777" w:rsidR="00801B5C" w:rsidRPr="00FD40C3" w:rsidRDefault="00801B5C" w:rsidP="00801B5C">
            <w:pPr>
              <w:pStyle w:val="Code"/>
              <w:rPr>
                <w:lang w:val="id-ID"/>
              </w:rPr>
            </w:pPr>
            <w:r w:rsidRPr="00FD40C3">
              <w:rPr>
                <w:lang w:val="id-ID"/>
              </w:rPr>
              <w:t xml:space="preserve">      }</w:t>
            </w:r>
          </w:p>
          <w:p w14:paraId="54CA269E" w14:textId="77777777" w:rsidR="00801B5C" w:rsidRPr="00FD40C3" w:rsidRDefault="00801B5C" w:rsidP="00801B5C">
            <w:pPr>
              <w:pStyle w:val="Code"/>
              <w:rPr>
                <w:lang w:val="id-ID"/>
              </w:rPr>
            </w:pPr>
            <w:r w:rsidRPr="00FD40C3">
              <w:rPr>
                <w:lang w:val="id-ID"/>
              </w:rPr>
              <w:t xml:space="preserve">    },</w:t>
            </w:r>
          </w:p>
          <w:p w14:paraId="6A384F3E" w14:textId="77777777" w:rsidR="00801B5C" w:rsidRPr="00FD40C3" w:rsidRDefault="00801B5C" w:rsidP="00801B5C">
            <w:pPr>
              <w:pStyle w:val="Code"/>
              <w:rPr>
                <w:lang w:val="id-ID"/>
              </w:rPr>
            </w:pPr>
            <w:r w:rsidRPr="00FD40C3">
              <w:rPr>
                <w:lang w:val="id-ID"/>
              </w:rPr>
              <w:t xml:space="preserve">    "nopt": {</w:t>
            </w:r>
          </w:p>
          <w:p w14:paraId="0D44E12E" w14:textId="77777777" w:rsidR="00801B5C" w:rsidRPr="00FD40C3" w:rsidRDefault="00801B5C" w:rsidP="00801B5C">
            <w:pPr>
              <w:pStyle w:val="Code"/>
              <w:rPr>
                <w:lang w:val="id-ID"/>
              </w:rPr>
            </w:pPr>
            <w:r w:rsidRPr="00FD40C3">
              <w:rPr>
                <w:lang w:val="id-ID"/>
              </w:rPr>
              <w:t xml:space="preserve">      "version": "1.0.10",</w:t>
            </w:r>
          </w:p>
          <w:p w14:paraId="267F6B84" w14:textId="77777777" w:rsidR="00801B5C" w:rsidRPr="00FD40C3" w:rsidRDefault="00801B5C" w:rsidP="00801B5C">
            <w:pPr>
              <w:pStyle w:val="Code"/>
              <w:rPr>
                <w:lang w:val="id-ID"/>
              </w:rPr>
            </w:pPr>
            <w:r w:rsidRPr="00FD40C3">
              <w:rPr>
                <w:lang w:val="id-ID"/>
              </w:rPr>
              <w:t xml:space="preserve">      "resolved": "https://registry.npmjs.org/nopt/-/nopt-1.0.10.tgz",</w:t>
            </w:r>
          </w:p>
          <w:p w14:paraId="014C7D93" w14:textId="77777777" w:rsidR="00801B5C" w:rsidRPr="00FD40C3" w:rsidRDefault="00801B5C" w:rsidP="00801B5C">
            <w:pPr>
              <w:pStyle w:val="Code"/>
              <w:rPr>
                <w:lang w:val="id-ID"/>
              </w:rPr>
            </w:pPr>
            <w:r w:rsidRPr="00FD40C3">
              <w:rPr>
                <w:lang w:val="id-ID"/>
              </w:rPr>
              <w:t xml:space="preserve">      "integrity": "sha512-NWmpvLSqUrgrAC9HCuxEvb+PSloHpqVu+FqcO4eeF2h5qYRhA7ev6KvelyQAKtegUbC6RypJnlEOhd8vloNKYg==",</w:t>
            </w:r>
          </w:p>
          <w:p w14:paraId="6E7A22FA" w14:textId="77777777" w:rsidR="00801B5C" w:rsidRPr="00FD40C3" w:rsidRDefault="00801B5C" w:rsidP="00801B5C">
            <w:pPr>
              <w:pStyle w:val="Code"/>
              <w:rPr>
                <w:lang w:val="id-ID"/>
              </w:rPr>
            </w:pPr>
            <w:r w:rsidRPr="00FD40C3">
              <w:rPr>
                <w:lang w:val="id-ID"/>
              </w:rPr>
              <w:t xml:space="preserve">      "requires": {</w:t>
            </w:r>
          </w:p>
          <w:p w14:paraId="5E9CC1F6" w14:textId="77777777" w:rsidR="00801B5C" w:rsidRPr="00FD40C3" w:rsidRDefault="00801B5C" w:rsidP="00801B5C">
            <w:pPr>
              <w:pStyle w:val="Code"/>
              <w:rPr>
                <w:lang w:val="id-ID"/>
              </w:rPr>
            </w:pPr>
            <w:r w:rsidRPr="00FD40C3">
              <w:rPr>
                <w:lang w:val="id-ID"/>
              </w:rPr>
              <w:t xml:space="preserve">        "abbrev": "1"</w:t>
            </w:r>
          </w:p>
          <w:p w14:paraId="3EC9EA63" w14:textId="77777777" w:rsidR="00801B5C" w:rsidRPr="00FD40C3" w:rsidRDefault="00801B5C" w:rsidP="00801B5C">
            <w:pPr>
              <w:pStyle w:val="Code"/>
              <w:rPr>
                <w:lang w:val="id-ID"/>
              </w:rPr>
            </w:pPr>
            <w:r w:rsidRPr="00FD40C3">
              <w:rPr>
                <w:lang w:val="id-ID"/>
              </w:rPr>
              <w:t xml:space="preserve">      }</w:t>
            </w:r>
          </w:p>
          <w:p w14:paraId="6331A0A5" w14:textId="77777777" w:rsidR="00801B5C" w:rsidRPr="00FD40C3" w:rsidRDefault="00801B5C" w:rsidP="00801B5C">
            <w:pPr>
              <w:pStyle w:val="Code"/>
              <w:rPr>
                <w:lang w:val="id-ID"/>
              </w:rPr>
            </w:pPr>
            <w:r w:rsidRPr="00FD40C3">
              <w:rPr>
                <w:lang w:val="id-ID"/>
              </w:rPr>
              <w:t xml:space="preserve">    },</w:t>
            </w:r>
          </w:p>
          <w:p w14:paraId="01ECBB21" w14:textId="77777777" w:rsidR="00801B5C" w:rsidRPr="00FD40C3" w:rsidRDefault="00801B5C" w:rsidP="00801B5C">
            <w:pPr>
              <w:pStyle w:val="Code"/>
              <w:rPr>
                <w:lang w:val="id-ID"/>
              </w:rPr>
            </w:pPr>
            <w:r w:rsidRPr="00FD40C3">
              <w:rPr>
                <w:lang w:val="id-ID"/>
              </w:rPr>
              <w:t xml:space="preserve">    "normalize-path": {</w:t>
            </w:r>
          </w:p>
          <w:p w14:paraId="71D384A7" w14:textId="77777777" w:rsidR="00801B5C" w:rsidRPr="00FD40C3" w:rsidRDefault="00801B5C" w:rsidP="00801B5C">
            <w:pPr>
              <w:pStyle w:val="Code"/>
              <w:rPr>
                <w:lang w:val="id-ID"/>
              </w:rPr>
            </w:pPr>
            <w:r w:rsidRPr="00FD40C3">
              <w:rPr>
                <w:lang w:val="id-ID"/>
              </w:rPr>
              <w:t xml:space="preserve">      "version": "3.0.0",</w:t>
            </w:r>
          </w:p>
          <w:p w14:paraId="5A94E631" w14:textId="77777777" w:rsidR="00801B5C" w:rsidRPr="00FD40C3" w:rsidRDefault="00801B5C" w:rsidP="00801B5C">
            <w:pPr>
              <w:pStyle w:val="Code"/>
              <w:rPr>
                <w:lang w:val="id-ID"/>
              </w:rPr>
            </w:pPr>
            <w:r w:rsidRPr="00FD40C3">
              <w:rPr>
                <w:lang w:val="id-ID"/>
              </w:rPr>
              <w:t xml:space="preserve">      "resolved": "https://registry.npmjs.org/normalize-path/-/normalize-path-3.0.0.tgz",</w:t>
            </w:r>
          </w:p>
          <w:p w14:paraId="1D4FC962" w14:textId="77777777" w:rsidR="00801B5C" w:rsidRPr="00FD40C3" w:rsidRDefault="00801B5C" w:rsidP="00801B5C">
            <w:pPr>
              <w:pStyle w:val="Code"/>
              <w:rPr>
                <w:lang w:val="id-ID"/>
              </w:rPr>
            </w:pPr>
            <w:r w:rsidRPr="00FD40C3">
              <w:rPr>
                <w:lang w:val="id-ID"/>
              </w:rPr>
              <w:t xml:space="preserve">      "integrity": "sha512-6eZs5Ls3WtCisHWp9S2GUy8dqkpGi4BVSz3GaqiE6ezub0512ESztXUwUB6C6IKbQkY2Pnb/mD4WYojCRwcwLA=="</w:t>
            </w:r>
          </w:p>
          <w:p w14:paraId="18ED7771" w14:textId="77777777" w:rsidR="00801B5C" w:rsidRPr="00FD40C3" w:rsidRDefault="00801B5C" w:rsidP="00801B5C">
            <w:pPr>
              <w:pStyle w:val="Code"/>
              <w:rPr>
                <w:lang w:val="id-ID"/>
              </w:rPr>
            </w:pPr>
            <w:r w:rsidRPr="00FD40C3">
              <w:rPr>
                <w:lang w:val="id-ID"/>
              </w:rPr>
              <w:t xml:space="preserve">    },</w:t>
            </w:r>
          </w:p>
          <w:p w14:paraId="690BDE6C" w14:textId="77777777" w:rsidR="00801B5C" w:rsidRPr="00FD40C3" w:rsidRDefault="00801B5C" w:rsidP="00801B5C">
            <w:pPr>
              <w:pStyle w:val="Code"/>
              <w:rPr>
                <w:lang w:val="id-ID"/>
              </w:rPr>
            </w:pPr>
            <w:r w:rsidRPr="00FD40C3">
              <w:rPr>
                <w:lang w:val="id-ID"/>
              </w:rPr>
              <w:t xml:space="preserve">    "object-assign": {</w:t>
            </w:r>
          </w:p>
          <w:p w14:paraId="0760D42B" w14:textId="77777777" w:rsidR="00801B5C" w:rsidRPr="00FD40C3" w:rsidRDefault="00801B5C" w:rsidP="00801B5C">
            <w:pPr>
              <w:pStyle w:val="Code"/>
              <w:rPr>
                <w:lang w:val="id-ID"/>
              </w:rPr>
            </w:pPr>
            <w:r w:rsidRPr="00FD40C3">
              <w:rPr>
                <w:lang w:val="id-ID"/>
              </w:rPr>
              <w:t xml:space="preserve">      "version": "4.1.1",</w:t>
            </w:r>
          </w:p>
          <w:p w14:paraId="28B81D8F" w14:textId="77777777" w:rsidR="00801B5C" w:rsidRPr="00FD40C3" w:rsidRDefault="00801B5C" w:rsidP="00801B5C">
            <w:pPr>
              <w:pStyle w:val="Code"/>
              <w:rPr>
                <w:lang w:val="id-ID"/>
              </w:rPr>
            </w:pPr>
            <w:r w:rsidRPr="00FD40C3">
              <w:rPr>
                <w:lang w:val="id-ID"/>
              </w:rPr>
              <w:t xml:space="preserve">      "resolved": "https://registry.npmjs.org/object-assign/-/object-assign-4.1.1.tgz",</w:t>
            </w:r>
          </w:p>
          <w:p w14:paraId="3A52C9AC" w14:textId="77777777" w:rsidR="00801B5C" w:rsidRPr="00FD40C3" w:rsidRDefault="00801B5C" w:rsidP="00801B5C">
            <w:pPr>
              <w:pStyle w:val="Code"/>
              <w:rPr>
                <w:lang w:val="id-ID"/>
              </w:rPr>
            </w:pPr>
            <w:r w:rsidRPr="00FD40C3">
              <w:rPr>
                <w:lang w:val="id-ID"/>
              </w:rPr>
              <w:t xml:space="preserve">      "integrity": "sha512-rJgTQnkUnH1sFw8yT6VSU3zD3sWmu6sZhIseY8VX+GRu3P6F7Fu+JNDoXfklElbLJSnc3FUQHVe4cU5hj+BcUg=="</w:t>
            </w:r>
          </w:p>
          <w:p w14:paraId="150F9358" w14:textId="77777777" w:rsidR="00801B5C" w:rsidRPr="00FD40C3" w:rsidRDefault="00801B5C" w:rsidP="00801B5C">
            <w:pPr>
              <w:pStyle w:val="Code"/>
              <w:rPr>
                <w:lang w:val="id-ID"/>
              </w:rPr>
            </w:pPr>
            <w:r w:rsidRPr="00FD40C3">
              <w:rPr>
                <w:lang w:val="id-ID"/>
              </w:rPr>
              <w:t xml:space="preserve">    },</w:t>
            </w:r>
          </w:p>
          <w:p w14:paraId="119451DE" w14:textId="77777777" w:rsidR="00801B5C" w:rsidRPr="00FD40C3" w:rsidRDefault="00801B5C" w:rsidP="00801B5C">
            <w:pPr>
              <w:pStyle w:val="Code"/>
              <w:rPr>
                <w:lang w:val="id-ID"/>
              </w:rPr>
            </w:pPr>
            <w:r w:rsidRPr="00FD40C3">
              <w:rPr>
                <w:lang w:val="id-ID"/>
              </w:rPr>
              <w:t xml:space="preserve">    "object-inspect": {</w:t>
            </w:r>
          </w:p>
          <w:p w14:paraId="02155C49" w14:textId="77777777" w:rsidR="00801B5C" w:rsidRPr="00FD40C3" w:rsidRDefault="00801B5C" w:rsidP="00801B5C">
            <w:pPr>
              <w:pStyle w:val="Code"/>
              <w:rPr>
                <w:lang w:val="id-ID"/>
              </w:rPr>
            </w:pPr>
            <w:r w:rsidRPr="00FD40C3">
              <w:rPr>
                <w:lang w:val="id-ID"/>
              </w:rPr>
              <w:t xml:space="preserve">      "version": "1.12.3",</w:t>
            </w:r>
          </w:p>
          <w:p w14:paraId="08821D90" w14:textId="77777777" w:rsidR="00801B5C" w:rsidRPr="00FD40C3" w:rsidRDefault="00801B5C" w:rsidP="00801B5C">
            <w:pPr>
              <w:pStyle w:val="Code"/>
              <w:rPr>
                <w:lang w:val="id-ID"/>
              </w:rPr>
            </w:pPr>
            <w:r w:rsidRPr="00FD40C3">
              <w:rPr>
                <w:lang w:val="id-ID"/>
              </w:rPr>
              <w:t xml:space="preserve">      "resolved": "https://registry.npmjs.org/object-inspect/-/object-inspect-1.12.3.tgz",</w:t>
            </w:r>
          </w:p>
          <w:p w14:paraId="02B4C3E8" w14:textId="77777777" w:rsidR="00801B5C" w:rsidRPr="00FD40C3" w:rsidRDefault="00801B5C" w:rsidP="00801B5C">
            <w:pPr>
              <w:pStyle w:val="Code"/>
              <w:rPr>
                <w:lang w:val="id-ID"/>
              </w:rPr>
            </w:pPr>
            <w:r w:rsidRPr="00FD40C3">
              <w:rPr>
                <w:lang w:val="id-ID"/>
              </w:rPr>
              <w:t xml:space="preserve">      "integrity": "sha512-</w:t>
            </w:r>
            <w:r w:rsidRPr="00FD40C3">
              <w:rPr>
                <w:lang w:val="id-ID"/>
              </w:rPr>
              <w:lastRenderedPageBreak/>
              <w:t>geUvdk7c+eizMNUDkRpW1wJwgfOiOeHbxBR/hLXK1aT6zmVSO0jsQcs7fj6MGw89jC/cjGfLcNOrtMYtGqm81g=="</w:t>
            </w:r>
          </w:p>
          <w:p w14:paraId="6BCC544A" w14:textId="77777777" w:rsidR="00801B5C" w:rsidRPr="00FD40C3" w:rsidRDefault="00801B5C" w:rsidP="00801B5C">
            <w:pPr>
              <w:pStyle w:val="Code"/>
              <w:rPr>
                <w:lang w:val="id-ID"/>
              </w:rPr>
            </w:pPr>
            <w:r w:rsidRPr="00FD40C3">
              <w:rPr>
                <w:lang w:val="id-ID"/>
              </w:rPr>
              <w:t xml:space="preserve">    },</w:t>
            </w:r>
          </w:p>
          <w:p w14:paraId="18CA9499" w14:textId="77777777" w:rsidR="00801B5C" w:rsidRPr="00FD40C3" w:rsidRDefault="00801B5C" w:rsidP="00801B5C">
            <w:pPr>
              <w:pStyle w:val="Code"/>
              <w:rPr>
                <w:lang w:val="id-ID"/>
              </w:rPr>
            </w:pPr>
            <w:r w:rsidRPr="00FD40C3">
              <w:rPr>
                <w:lang w:val="id-ID"/>
              </w:rPr>
              <w:t xml:space="preserve">    "on-finished": {</w:t>
            </w:r>
          </w:p>
          <w:p w14:paraId="2EB382E1" w14:textId="77777777" w:rsidR="00801B5C" w:rsidRPr="00FD40C3" w:rsidRDefault="00801B5C" w:rsidP="00801B5C">
            <w:pPr>
              <w:pStyle w:val="Code"/>
              <w:rPr>
                <w:lang w:val="id-ID"/>
              </w:rPr>
            </w:pPr>
            <w:r w:rsidRPr="00FD40C3">
              <w:rPr>
                <w:lang w:val="id-ID"/>
              </w:rPr>
              <w:t xml:space="preserve">      "version": "2.4.1",</w:t>
            </w:r>
          </w:p>
          <w:p w14:paraId="37B0CEA6" w14:textId="77777777" w:rsidR="00801B5C" w:rsidRPr="00FD40C3" w:rsidRDefault="00801B5C" w:rsidP="00801B5C">
            <w:pPr>
              <w:pStyle w:val="Code"/>
              <w:rPr>
                <w:lang w:val="id-ID"/>
              </w:rPr>
            </w:pPr>
            <w:r w:rsidRPr="00FD40C3">
              <w:rPr>
                <w:lang w:val="id-ID"/>
              </w:rPr>
              <w:t xml:space="preserve">      "resolved": "https://registry.npmjs.org/on-finished/-/on-finished-2.4.1.tgz",</w:t>
            </w:r>
          </w:p>
          <w:p w14:paraId="14F49923" w14:textId="77777777" w:rsidR="00801B5C" w:rsidRPr="00FD40C3" w:rsidRDefault="00801B5C" w:rsidP="00801B5C">
            <w:pPr>
              <w:pStyle w:val="Code"/>
              <w:rPr>
                <w:lang w:val="id-ID"/>
              </w:rPr>
            </w:pPr>
            <w:r w:rsidRPr="00FD40C3">
              <w:rPr>
                <w:lang w:val="id-ID"/>
              </w:rPr>
              <w:t xml:space="preserve">      "integrity": "sha512-oVlzkg3ENAhCk2zdv7IJwd/QUD4z2RxRwpkcGY8psCVcCYZNq4wYnVWALHM+brtuJjePWiYF/ClmuDr8Ch5+kg==",</w:t>
            </w:r>
          </w:p>
          <w:p w14:paraId="06A39D99" w14:textId="77777777" w:rsidR="00801B5C" w:rsidRPr="00FD40C3" w:rsidRDefault="00801B5C" w:rsidP="00801B5C">
            <w:pPr>
              <w:pStyle w:val="Code"/>
              <w:rPr>
                <w:lang w:val="id-ID"/>
              </w:rPr>
            </w:pPr>
            <w:r w:rsidRPr="00FD40C3">
              <w:rPr>
                <w:lang w:val="id-ID"/>
              </w:rPr>
              <w:t xml:space="preserve">      "requires": {</w:t>
            </w:r>
          </w:p>
          <w:p w14:paraId="4DE1ADCE" w14:textId="77777777" w:rsidR="00801B5C" w:rsidRPr="00FD40C3" w:rsidRDefault="00801B5C" w:rsidP="00801B5C">
            <w:pPr>
              <w:pStyle w:val="Code"/>
              <w:rPr>
                <w:lang w:val="id-ID"/>
              </w:rPr>
            </w:pPr>
            <w:r w:rsidRPr="00FD40C3">
              <w:rPr>
                <w:lang w:val="id-ID"/>
              </w:rPr>
              <w:t xml:space="preserve">        "ee-first": "1.1.1"</w:t>
            </w:r>
          </w:p>
          <w:p w14:paraId="65D58CA7" w14:textId="77777777" w:rsidR="00801B5C" w:rsidRPr="00FD40C3" w:rsidRDefault="00801B5C" w:rsidP="00801B5C">
            <w:pPr>
              <w:pStyle w:val="Code"/>
              <w:rPr>
                <w:lang w:val="id-ID"/>
              </w:rPr>
            </w:pPr>
            <w:r w:rsidRPr="00FD40C3">
              <w:rPr>
                <w:lang w:val="id-ID"/>
              </w:rPr>
              <w:t xml:space="preserve">      }</w:t>
            </w:r>
          </w:p>
          <w:p w14:paraId="4C81D42F" w14:textId="77777777" w:rsidR="00801B5C" w:rsidRPr="00FD40C3" w:rsidRDefault="00801B5C" w:rsidP="00801B5C">
            <w:pPr>
              <w:pStyle w:val="Code"/>
              <w:rPr>
                <w:lang w:val="id-ID"/>
              </w:rPr>
            </w:pPr>
            <w:r w:rsidRPr="00FD40C3">
              <w:rPr>
                <w:lang w:val="id-ID"/>
              </w:rPr>
              <w:t xml:space="preserve">    },</w:t>
            </w:r>
          </w:p>
          <w:p w14:paraId="2BB5F008" w14:textId="77777777" w:rsidR="00801B5C" w:rsidRPr="00FD40C3" w:rsidRDefault="00801B5C" w:rsidP="00801B5C">
            <w:pPr>
              <w:pStyle w:val="Code"/>
              <w:rPr>
                <w:lang w:val="id-ID"/>
              </w:rPr>
            </w:pPr>
            <w:r w:rsidRPr="00FD40C3">
              <w:rPr>
                <w:lang w:val="id-ID"/>
              </w:rPr>
              <w:t xml:space="preserve">    "once": {</w:t>
            </w:r>
          </w:p>
          <w:p w14:paraId="7DC63E64" w14:textId="77777777" w:rsidR="00801B5C" w:rsidRPr="00FD40C3" w:rsidRDefault="00801B5C" w:rsidP="00801B5C">
            <w:pPr>
              <w:pStyle w:val="Code"/>
              <w:rPr>
                <w:lang w:val="id-ID"/>
              </w:rPr>
            </w:pPr>
            <w:r w:rsidRPr="00FD40C3">
              <w:rPr>
                <w:lang w:val="id-ID"/>
              </w:rPr>
              <w:t xml:space="preserve">      "version": "1.4.0",</w:t>
            </w:r>
          </w:p>
          <w:p w14:paraId="39547A37" w14:textId="77777777" w:rsidR="00801B5C" w:rsidRPr="00FD40C3" w:rsidRDefault="00801B5C" w:rsidP="00801B5C">
            <w:pPr>
              <w:pStyle w:val="Code"/>
              <w:rPr>
                <w:lang w:val="id-ID"/>
              </w:rPr>
            </w:pPr>
            <w:r w:rsidRPr="00FD40C3">
              <w:rPr>
                <w:lang w:val="id-ID"/>
              </w:rPr>
              <w:t xml:space="preserve">      "resolved": "https://registry.npmjs.org/once/-/once-1.4.0.tgz",</w:t>
            </w:r>
          </w:p>
          <w:p w14:paraId="78E15B6E" w14:textId="77777777" w:rsidR="00801B5C" w:rsidRPr="00FD40C3" w:rsidRDefault="00801B5C" w:rsidP="00801B5C">
            <w:pPr>
              <w:pStyle w:val="Code"/>
              <w:rPr>
                <w:lang w:val="id-ID"/>
              </w:rPr>
            </w:pPr>
            <w:r w:rsidRPr="00FD40C3">
              <w:rPr>
                <w:lang w:val="id-ID"/>
              </w:rPr>
              <w:t xml:space="preserve">      "integrity": "sha512-lNaJgI+2Q5URQBkccEKHTQOPaXdUxnZZElQTZY0MFUAuaEqe1E+Nyvgdz/aIyNi6Z9MzO5dv1H8n58/GELp3+w==",</w:t>
            </w:r>
          </w:p>
          <w:p w14:paraId="787D87CA" w14:textId="77777777" w:rsidR="00801B5C" w:rsidRPr="00FD40C3" w:rsidRDefault="00801B5C" w:rsidP="00801B5C">
            <w:pPr>
              <w:pStyle w:val="Code"/>
              <w:rPr>
                <w:lang w:val="id-ID"/>
              </w:rPr>
            </w:pPr>
            <w:r w:rsidRPr="00FD40C3">
              <w:rPr>
                <w:lang w:val="id-ID"/>
              </w:rPr>
              <w:t xml:space="preserve">      "requires": {</w:t>
            </w:r>
          </w:p>
          <w:p w14:paraId="02CF41E7" w14:textId="77777777" w:rsidR="00801B5C" w:rsidRPr="00FD40C3" w:rsidRDefault="00801B5C" w:rsidP="00801B5C">
            <w:pPr>
              <w:pStyle w:val="Code"/>
              <w:rPr>
                <w:lang w:val="id-ID"/>
              </w:rPr>
            </w:pPr>
            <w:r w:rsidRPr="00FD40C3">
              <w:rPr>
                <w:lang w:val="id-ID"/>
              </w:rPr>
              <w:t xml:space="preserve">        "wrappy": "1"</w:t>
            </w:r>
          </w:p>
          <w:p w14:paraId="641FF596" w14:textId="77777777" w:rsidR="00801B5C" w:rsidRPr="00FD40C3" w:rsidRDefault="00801B5C" w:rsidP="00801B5C">
            <w:pPr>
              <w:pStyle w:val="Code"/>
              <w:rPr>
                <w:lang w:val="id-ID"/>
              </w:rPr>
            </w:pPr>
            <w:r w:rsidRPr="00FD40C3">
              <w:rPr>
                <w:lang w:val="id-ID"/>
              </w:rPr>
              <w:t xml:space="preserve">      }</w:t>
            </w:r>
          </w:p>
          <w:p w14:paraId="391D5DF3" w14:textId="77777777" w:rsidR="00801B5C" w:rsidRPr="00FD40C3" w:rsidRDefault="00801B5C" w:rsidP="00801B5C">
            <w:pPr>
              <w:pStyle w:val="Code"/>
              <w:rPr>
                <w:lang w:val="id-ID"/>
              </w:rPr>
            </w:pPr>
            <w:r w:rsidRPr="00FD40C3">
              <w:rPr>
                <w:lang w:val="id-ID"/>
              </w:rPr>
              <w:t xml:space="preserve">    },</w:t>
            </w:r>
          </w:p>
          <w:p w14:paraId="36AA17AF" w14:textId="77777777" w:rsidR="00801B5C" w:rsidRPr="00FD40C3" w:rsidRDefault="00801B5C" w:rsidP="00801B5C">
            <w:pPr>
              <w:pStyle w:val="Code"/>
              <w:rPr>
                <w:lang w:val="id-ID"/>
              </w:rPr>
            </w:pPr>
            <w:r w:rsidRPr="00FD40C3">
              <w:rPr>
                <w:lang w:val="id-ID"/>
              </w:rPr>
              <w:t xml:space="preserve">    "openurl": {</w:t>
            </w:r>
          </w:p>
          <w:p w14:paraId="365B5756" w14:textId="77777777" w:rsidR="00801B5C" w:rsidRPr="00FD40C3" w:rsidRDefault="00801B5C" w:rsidP="00801B5C">
            <w:pPr>
              <w:pStyle w:val="Code"/>
              <w:rPr>
                <w:lang w:val="id-ID"/>
              </w:rPr>
            </w:pPr>
            <w:r w:rsidRPr="00FD40C3">
              <w:rPr>
                <w:lang w:val="id-ID"/>
              </w:rPr>
              <w:t xml:space="preserve">      "version": "1.1.1",</w:t>
            </w:r>
          </w:p>
          <w:p w14:paraId="69325203" w14:textId="77777777" w:rsidR="00801B5C" w:rsidRPr="00FD40C3" w:rsidRDefault="00801B5C" w:rsidP="00801B5C">
            <w:pPr>
              <w:pStyle w:val="Code"/>
              <w:rPr>
                <w:lang w:val="id-ID"/>
              </w:rPr>
            </w:pPr>
            <w:r w:rsidRPr="00FD40C3">
              <w:rPr>
                <w:lang w:val="id-ID"/>
              </w:rPr>
              <w:t xml:space="preserve">      "resolved": "https://registry.npmjs.org/openurl/-/openurl-1.1.1.tgz",</w:t>
            </w:r>
          </w:p>
          <w:p w14:paraId="4A8119C7" w14:textId="77777777" w:rsidR="00801B5C" w:rsidRPr="00FD40C3" w:rsidRDefault="00801B5C" w:rsidP="00801B5C">
            <w:pPr>
              <w:pStyle w:val="Code"/>
              <w:rPr>
                <w:lang w:val="id-ID"/>
              </w:rPr>
            </w:pPr>
            <w:r w:rsidRPr="00FD40C3">
              <w:rPr>
                <w:lang w:val="id-ID"/>
              </w:rPr>
              <w:t xml:space="preserve">      "integrity": "sha512-d/gTkTb1i1GKz5k3XE3XFV/PxQ1k45zDqGP2OA7YhgsaLoqm6qRvARAZOFer1fcXritWlGBRCu/UgeS4HAnXAA=="</w:t>
            </w:r>
          </w:p>
          <w:p w14:paraId="55C6B538" w14:textId="77777777" w:rsidR="00801B5C" w:rsidRPr="00FD40C3" w:rsidRDefault="00801B5C" w:rsidP="00801B5C">
            <w:pPr>
              <w:pStyle w:val="Code"/>
              <w:rPr>
                <w:lang w:val="id-ID"/>
              </w:rPr>
            </w:pPr>
            <w:r w:rsidRPr="00FD40C3">
              <w:rPr>
                <w:lang w:val="id-ID"/>
              </w:rPr>
              <w:t xml:space="preserve">    },</w:t>
            </w:r>
          </w:p>
          <w:p w14:paraId="4322FB96" w14:textId="77777777" w:rsidR="00801B5C" w:rsidRPr="00FD40C3" w:rsidRDefault="00801B5C" w:rsidP="00801B5C">
            <w:pPr>
              <w:pStyle w:val="Code"/>
              <w:rPr>
                <w:lang w:val="id-ID"/>
              </w:rPr>
            </w:pPr>
            <w:r w:rsidRPr="00FD40C3">
              <w:rPr>
                <w:lang w:val="id-ID"/>
              </w:rPr>
              <w:t xml:space="preserve">    "papaparse": {</w:t>
            </w:r>
          </w:p>
          <w:p w14:paraId="301A85F4" w14:textId="77777777" w:rsidR="00801B5C" w:rsidRPr="00FD40C3" w:rsidRDefault="00801B5C" w:rsidP="00801B5C">
            <w:pPr>
              <w:pStyle w:val="Code"/>
              <w:rPr>
                <w:lang w:val="id-ID"/>
              </w:rPr>
            </w:pPr>
            <w:r w:rsidRPr="00FD40C3">
              <w:rPr>
                <w:lang w:val="id-ID"/>
              </w:rPr>
              <w:t xml:space="preserve">      "version": "5.4.1",</w:t>
            </w:r>
          </w:p>
          <w:p w14:paraId="0491C107" w14:textId="77777777" w:rsidR="00801B5C" w:rsidRPr="00FD40C3" w:rsidRDefault="00801B5C" w:rsidP="00801B5C">
            <w:pPr>
              <w:pStyle w:val="Code"/>
              <w:rPr>
                <w:lang w:val="id-ID"/>
              </w:rPr>
            </w:pPr>
            <w:r w:rsidRPr="00FD40C3">
              <w:rPr>
                <w:lang w:val="id-ID"/>
              </w:rPr>
              <w:t xml:space="preserve">      "resolved": "https://registry.npmjs.org/papaparse/-/papaparse-5.4.1.tgz",</w:t>
            </w:r>
          </w:p>
          <w:p w14:paraId="66A6E5C9" w14:textId="77777777" w:rsidR="00801B5C" w:rsidRPr="00FD40C3" w:rsidRDefault="00801B5C" w:rsidP="00801B5C">
            <w:pPr>
              <w:pStyle w:val="Code"/>
              <w:rPr>
                <w:lang w:val="id-ID"/>
              </w:rPr>
            </w:pPr>
            <w:r w:rsidRPr="00FD40C3">
              <w:rPr>
                <w:lang w:val="id-ID"/>
              </w:rPr>
              <w:t xml:space="preserve">      "integrity": "sha512-HipMsgJkZu8br23pW15uvo6sib6wne/4woLZPlFf3rpDyMe9ywEXUsuD7+6K9PRkJlVT51j/sCOYDKGGS3ZJrw=="</w:t>
            </w:r>
          </w:p>
          <w:p w14:paraId="2BCA2B5C" w14:textId="77777777" w:rsidR="00801B5C" w:rsidRPr="00FD40C3" w:rsidRDefault="00801B5C" w:rsidP="00801B5C">
            <w:pPr>
              <w:pStyle w:val="Code"/>
              <w:rPr>
                <w:lang w:val="id-ID"/>
              </w:rPr>
            </w:pPr>
            <w:r w:rsidRPr="00FD40C3">
              <w:rPr>
                <w:lang w:val="id-ID"/>
              </w:rPr>
              <w:t xml:space="preserve">    },</w:t>
            </w:r>
          </w:p>
          <w:p w14:paraId="05EE2C03" w14:textId="77777777" w:rsidR="00801B5C" w:rsidRPr="00FD40C3" w:rsidRDefault="00801B5C" w:rsidP="00801B5C">
            <w:pPr>
              <w:pStyle w:val="Code"/>
              <w:rPr>
                <w:lang w:val="id-ID"/>
              </w:rPr>
            </w:pPr>
            <w:r w:rsidRPr="00FD40C3">
              <w:rPr>
                <w:lang w:val="id-ID"/>
              </w:rPr>
              <w:t xml:space="preserve">    "parseurl": {</w:t>
            </w:r>
          </w:p>
          <w:p w14:paraId="1D1B1C6D" w14:textId="77777777" w:rsidR="00801B5C" w:rsidRPr="00FD40C3" w:rsidRDefault="00801B5C" w:rsidP="00801B5C">
            <w:pPr>
              <w:pStyle w:val="Code"/>
              <w:rPr>
                <w:lang w:val="id-ID"/>
              </w:rPr>
            </w:pPr>
            <w:r w:rsidRPr="00FD40C3">
              <w:rPr>
                <w:lang w:val="id-ID"/>
              </w:rPr>
              <w:t xml:space="preserve">      "version": "1.3.3",</w:t>
            </w:r>
          </w:p>
          <w:p w14:paraId="341E30F4" w14:textId="77777777" w:rsidR="00801B5C" w:rsidRPr="00FD40C3" w:rsidRDefault="00801B5C" w:rsidP="00801B5C">
            <w:pPr>
              <w:pStyle w:val="Code"/>
              <w:rPr>
                <w:lang w:val="id-ID"/>
              </w:rPr>
            </w:pPr>
            <w:r w:rsidRPr="00FD40C3">
              <w:rPr>
                <w:lang w:val="id-ID"/>
              </w:rPr>
              <w:t xml:space="preserve">      "resolved": "https://registry.npmjs.org/parseurl/-/parseurl-1.3.3.tgz",</w:t>
            </w:r>
          </w:p>
          <w:p w14:paraId="0548D2B1" w14:textId="77777777" w:rsidR="00801B5C" w:rsidRPr="00FD40C3" w:rsidRDefault="00801B5C" w:rsidP="00801B5C">
            <w:pPr>
              <w:pStyle w:val="Code"/>
              <w:rPr>
                <w:lang w:val="id-ID"/>
              </w:rPr>
            </w:pPr>
            <w:r w:rsidRPr="00FD40C3">
              <w:rPr>
                <w:lang w:val="id-ID"/>
              </w:rPr>
              <w:t xml:space="preserve">      "integrity": "sha512-CiyeOxFT/JZyN5m0z9PfXw4SCBJ6Sygz1Dpl0wqjlhDEGGBP1GnsUVEL0p63hoG1fcj3fHynXi9NYO4nWOL+qQ=="</w:t>
            </w:r>
          </w:p>
          <w:p w14:paraId="55C77FCE" w14:textId="77777777" w:rsidR="00801B5C" w:rsidRPr="00FD40C3" w:rsidRDefault="00801B5C" w:rsidP="00801B5C">
            <w:pPr>
              <w:pStyle w:val="Code"/>
              <w:rPr>
                <w:lang w:val="id-ID"/>
              </w:rPr>
            </w:pPr>
            <w:r w:rsidRPr="00FD40C3">
              <w:rPr>
                <w:lang w:val="id-ID"/>
              </w:rPr>
              <w:t xml:space="preserve">    },</w:t>
            </w:r>
          </w:p>
          <w:p w14:paraId="617EE1D1" w14:textId="77777777" w:rsidR="00801B5C" w:rsidRPr="00FD40C3" w:rsidRDefault="00801B5C" w:rsidP="00801B5C">
            <w:pPr>
              <w:pStyle w:val="Code"/>
              <w:rPr>
                <w:lang w:val="id-ID"/>
              </w:rPr>
            </w:pPr>
            <w:r w:rsidRPr="00FD40C3">
              <w:rPr>
                <w:lang w:val="id-ID"/>
              </w:rPr>
              <w:t xml:space="preserve">    "path-to-regexp": {</w:t>
            </w:r>
          </w:p>
          <w:p w14:paraId="5BAA02EA" w14:textId="77777777" w:rsidR="00801B5C" w:rsidRPr="00FD40C3" w:rsidRDefault="00801B5C" w:rsidP="00801B5C">
            <w:pPr>
              <w:pStyle w:val="Code"/>
              <w:rPr>
                <w:lang w:val="id-ID"/>
              </w:rPr>
            </w:pPr>
            <w:r w:rsidRPr="00FD40C3">
              <w:rPr>
                <w:lang w:val="id-ID"/>
              </w:rPr>
              <w:t xml:space="preserve">      "version": "0.1.7",</w:t>
            </w:r>
          </w:p>
          <w:p w14:paraId="243EABBE" w14:textId="77777777" w:rsidR="00801B5C" w:rsidRPr="00FD40C3" w:rsidRDefault="00801B5C" w:rsidP="00801B5C">
            <w:pPr>
              <w:pStyle w:val="Code"/>
              <w:rPr>
                <w:lang w:val="id-ID"/>
              </w:rPr>
            </w:pPr>
            <w:r w:rsidRPr="00FD40C3">
              <w:rPr>
                <w:lang w:val="id-ID"/>
              </w:rPr>
              <w:t xml:space="preserve">      "resolved": "https://registry.npmjs.org/path-to-regexp/-/path-to-regexp-0.1.7.tgz",</w:t>
            </w:r>
          </w:p>
          <w:p w14:paraId="134F5E9C" w14:textId="77777777" w:rsidR="00801B5C" w:rsidRPr="00FD40C3" w:rsidRDefault="00801B5C" w:rsidP="00801B5C">
            <w:pPr>
              <w:pStyle w:val="Code"/>
              <w:rPr>
                <w:lang w:val="id-ID"/>
              </w:rPr>
            </w:pPr>
            <w:r w:rsidRPr="00FD40C3">
              <w:rPr>
                <w:lang w:val="id-ID"/>
              </w:rPr>
              <w:t xml:space="preserve">      "integrity": "sha512-5DFkuoqlv1uYQKxy8omFBeJPQcdoE07Kv2sferDCrAq1ohOU+MSDswDIbnx3YAM60qIOnYa53wBhXW0EbMonrQ=="</w:t>
            </w:r>
          </w:p>
          <w:p w14:paraId="66ED3E31" w14:textId="77777777" w:rsidR="00801B5C" w:rsidRPr="00FD40C3" w:rsidRDefault="00801B5C" w:rsidP="00801B5C">
            <w:pPr>
              <w:pStyle w:val="Code"/>
              <w:rPr>
                <w:lang w:val="id-ID"/>
              </w:rPr>
            </w:pPr>
            <w:r w:rsidRPr="00FD40C3">
              <w:rPr>
                <w:lang w:val="id-ID"/>
              </w:rPr>
              <w:t xml:space="preserve">    },</w:t>
            </w:r>
          </w:p>
          <w:p w14:paraId="3677CE7E" w14:textId="77777777" w:rsidR="00801B5C" w:rsidRPr="00FD40C3" w:rsidRDefault="00801B5C" w:rsidP="00801B5C">
            <w:pPr>
              <w:pStyle w:val="Code"/>
              <w:rPr>
                <w:lang w:val="id-ID"/>
              </w:rPr>
            </w:pPr>
            <w:r w:rsidRPr="00FD40C3">
              <w:rPr>
                <w:lang w:val="id-ID"/>
              </w:rPr>
              <w:t xml:space="preserve">    "picomatch": {</w:t>
            </w:r>
          </w:p>
          <w:p w14:paraId="2D3998CF" w14:textId="77777777" w:rsidR="00801B5C" w:rsidRPr="00FD40C3" w:rsidRDefault="00801B5C" w:rsidP="00801B5C">
            <w:pPr>
              <w:pStyle w:val="Code"/>
              <w:rPr>
                <w:lang w:val="id-ID"/>
              </w:rPr>
            </w:pPr>
            <w:r w:rsidRPr="00FD40C3">
              <w:rPr>
                <w:lang w:val="id-ID"/>
              </w:rPr>
              <w:t xml:space="preserve">      "version": "2.3.1",</w:t>
            </w:r>
          </w:p>
          <w:p w14:paraId="15A7F94B" w14:textId="77777777" w:rsidR="00801B5C" w:rsidRPr="00FD40C3" w:rsidRDefault="00801B5C" w:rsidP="00801B5C">
            <w:pPr>
              <w:pStyle w:val="Code"/>
              <w:rPr>
                <w:lang w:val="id-ID"/>
              </w:rPr>
            </w:pPr>
            <w:r w:rsidRPr="00FD40C3">
              <w:rPr>
                <w:lang w:val="id-ID"/>
              </w:rPr>
              <w:lastRenderedPageBreak/>
              <w:t xml:space="preserve">      "resolved": "https://registry.npmjs.org/picomatch/-/picomatch-2.3.1.tgz",</w:t>
            </w:r>
          </w:p>
          <w:p w14:paraId="68137FA5" w14:textId="77777777" w:rsidR="00801B5C" w:rsidRPr="00FD40C3" w:rsidRDefault="00801B5C" w:rsidP="00801B5C">
            <w:pPr>
              <w:pStyle w:val="Code"/>
              <w:rPr>
                <w:lang w:val="id-ID"/>
              </w:rPr>
            </w:pPr>
            <w:r w:rsidRPr="00FD40C3">
              <w:rPr>
                <w:lang w:val="id-ID"/>
              </w:rPr>
              <w:t xml:space="preserve">      "integrity": "sha512-JU3teHTNjmE2VCGFzuY8EXzCDVwEqB2a8fsIvwaStHhAWJEeVd1o1QD80CU6+ZdEXXSLbSsuLwJjkCBWqRQUVA=="</w:t>
            </w:r>
          </w:p>
          <w:p w14:paraId="4F14CF22" w14:textId="77777777" w:rsidR="00801B5C" w:rsidRPr="00FD40C3" w:rsidRDefault="00801B5C" w:rsidP="00801B5C">
            <w:pPr>
              <w:pStyle w:val="Code"/>
              <w:rPr>
                <w:lang w:val="id-ID"/>
              </w:rPr>
            </w:pPr>
            <w:r w:rsidRPr="00FD40C3">
              <w:rPr>
                <w:lang w:val="id-ID"/>
              </w:rPr>
              <w:t xml:space="preserve">    },</w:t>
            </w:r>
          </w:p>
          <w:p w14:paraId="6C5B1E4B" w14:textId="77777777" w:rsidR="00801B5C" w:rsidRPr="00FD40C3" w:rsidRDefault="00801B5C" w:rsidP="00801B5C">
            <w:pPr>
              <w:pStyle w:val="Code"/>
              <w:rPr>
                <w:lang w:val="id-ID"/>
              </w:rPr>
            </w:pPr>
            <w:r w:rsidRPr="00FD40C3">
              <w:rPr>
                <w:lang w:val="id-ID"/>
              </w:rPr>
              <w:t xml:space="preserve">    "process-nextick-args": {</w:t>
            </w:r>
          </w:p>
          <w:p w14:paraId="7EA6265E" w14:textId="77777777" w:rsidR="00801B5C" w:rsidRPr="00FD40C3" w:rsidRDefault="00801B5C" w:rsidP="00801B5C">
            <w:pPr>
              <w:pStyle w:val="Code"/>
              <w:rPr>
                <w:lang w:val="id-ID"/>
              </w:rPr>
            </w:pPr>
            <w:r w:rsidRPr="00FD40C3">
              <w:rPr>
                <w:lang w:val="id-ID"/>
              </w:rPr>
              <w:t xml:space="preserve">      "version": "2.0.1",</w:t>
            </w:r>
          </w:p>
          <w:p w14:paraId="471ADF8E" w14:textId="77777777" w:rsidR="00801B5C" w:rsidRPr="00FD40C3" w:rsidRDefault="00801B5C" w:rsidP="00801B5C">
            <w:pPr>
              <w:pStyle w:val="Code"/>
              <w:rPr>
                <w:lang w:val="id-ID"/>
              </w:rPr>
            </w:pPr>
            <w:r w:rsidRPr="00FD40C3">
              <w:rPr>
                <w:lang w:val="id-ID"/>
              </w:rPr>
              <w:t xml:space="preserve">      "resolved": "https://registry.npmjs.org/process-nextick-args/-/process-nextick-args-2.0.1.tgz",</w:t>
            </w:r>
          </w:p>
          <w:p w14:paraId="6CFF2AB7" w14:textId="77777777" w:rsidR="00801B5C" w:rsidRPr="00FD40C3" w:rsidRDefault="00801B5C" w:rsidP="00801B5C">
            <w:pPr>
              <w:pStyle w:val="Code"/>
              <w:rPr>
                <w:lang w:val="id-ID"/>
              </w:rPr>
            </w:pPr>
            <w:r w:rsidRPr="00FD40C3">
              <w:rPr>
                <w:lang w:val="id-ID"/>
              </w:rPr>
              <w:t xml:space="preserve">      "integrity": "sha512-3ouUOpQhtgrbOa17J7+uxOTpITYWaGP7/AhoR3+A+/1e9skrzelGi/dXzEYyvbxubEF6Wn2ypscTKiKJFFn1ag=="</w:t>
            </w:r>
          </w:p>
          <w:p w14:paraId="1416B069" w14:textId="77777777" w:rsidR="00801B5C" w:rsidRPr="00FD40C3" w:rsidRDefault="00801B5C" w:rsidP="00801B5C">
            <w:pPr>
              <w:pStyle w:val="Code"/>
              <w:rPr>
                <w:lang w:val="id-ID"/>
              </w:rPr>
            </w:pPr>
            <w:r w:rsidRPr="00FD40C3">
              <w:rPr>
                <w:lang w:val="id-ID"/>
              </w:rPr>
              <w:t xml:space="preserve">    },</w:t>
            </w:r>
          </w:p>
          <w:p w14:paraId="457A5E6C" w14:textId="77777777" w:rsidR="00801B5C" w:rsidRPr="00FD40C3" w:rsidRDefault="00801B5C" w:rsidP="00801B5C">
            <w:pPr>
              <w:pStyle w:val="Code"/>
              <w:rPr>
                <w:lang w:val="id-ID"/>
              </w:rPr>
            </w:pPr>
            <w:r w:rsidRPr="00FD40C3">
              <w:rPr>
                <w:lang w:val="id-ID"/>
              </w:rPr>
              <w:t xml:space="preserve">    "proxy-addr": {</w:t>
            </w:r>
          </w:p>
          <w:p w14:paraId="02852A82" w14:textId="77777777" w:rsidR="00801B5C" w:rsidRPr="00FD40C3" w:rsidRDefault="00801B5C" w:rsidP="00801B5C">
            <w:pPr>
              <w:pStyle w:val="Code"/>
              <w:rPr>
                <w:lang w:val="id-ID"/>
              </w:rPr>
            </w:pPr>
            <w:r w:rsidRPr="00FD40C3">
              <w:rPr>
                <w:lang w:val="id-ID"/>
              </w:rPr>
              <w:t xml:space="preserve">      "version": "2.0.7",</w:t>
            </w:r>
          </w:p>
          <w:p w14:paraId="49BC6576" w14:textId="77777777" w:rsidR="00801B5C" w:rsidRPr="00FD40C3" w:rsidRDefault="00801B5C" w:rsidP="00801B5C">
            <w:pPr>
              <w:pStyle w:val="Code"/>
              <w:rPr>
                <w:lang w:val="id-ID"/>
              </w:rPr>
            </w:pPr>
            <w:r w:rsidRPr="00FD40C3">
              <w:rPr>
                <w:lang w:val="id-ID"/>
              </w:rPr>
              <w:t xml:space="preserve">      "resolved": "https://registry.npmjs.org/proxy-addr/-/proxy-addr-2.0.7.tgz",</w:t>
            </w:r>
          </w:p>
          <w:p w14:paraId="5B8D4E76" w14:textId="77777777" w:rsidR="00801B5C" w:rsidRPr="00FD40C3" w:rsidRDefault="00801B5C" w:rsidP="00801B5C">
            <w:pPr>
              <w:pStyle w:val="Code"/>
              <w:rPr>
                <w:lang w:val="id-ID"/>
              </w:rPr>
            </w:pPr>
            <w:r w:rsidRPr="00FD40C3">
              <w:rPr>
                <w:lang w:val="id-ID"/>
              </w:rPr>
              <w:t xml:space="preserve">      "integrity": "sha512-llQsMLSUDUPT44jdrU/O37qlnifitDP+ZwrmmZcoSKyLKvtZxpyV0n2/bD/N4tBAAZ/gJEdZU7KMraoK1+XYAg==",</w:t>
            </w:r>
          </w:p>
          <w:p w14:paraId="5707F99B" w14:textId="77777777" w:rsidR="00801B5C" w:rsidRPr="00FD40C3" w:rsidRDefault="00801B5C" w:rsidP="00801B5C">
            <w:pPr>
              <w:pStyle w:val="Code"/>
              <w:rPr>
                <w:lang w:val="id-ID"/>
              </w:rPr>
            </w:pPr>
            <w:r w:rsidRPr="00FD40C3">
              <w:rPr>
                <w:lang w:val="id-ID"/>
              </w:rPr>
              <w:t xml:space="preserve">      "requires": {</w:t>
            </w:r>
          </w:p>
          <w:p w14:paraId="67FF88FF" w14:textId="77777777" w:rsidR="00801B5C" w:rsidRPr="00FD40C3" w:rsidRDefault="00801B5C" w:rsidP="00801B5C">
            <w:pPr>
              <w:pStyle w:val="Code"/>
              <w:rPr>
                <w:lang w:val="id-ID"/>
              </w:rPr>
            </w:pPr>
            <w:r w:rsidRPr="00FD40C3">
              <w:rPr>
                <w:lang w:val="id-ID"/>
              </w:rPr>
              <w:t xml:space="preserve">        "forwarded": "0.2.0",</w:t>
            </w:r>
          </w:p>
          <w:p w14:paraId="513788BC" w14:textId="77777777" w:rsidR="00801B5C" w:rsidRPr="00FD40C3" w:rsidRDefault="00801B5C" w:rsidP="00801B5C">
            <w:pPr>
              <w:pStyle w:val="Code"/>
              <w:rPr>
                <w:lang w:val="id-ID"/>
              </w:rPr>
            </w:pPr>
            <w:r w:rsidRPr="00FD40C3">
              <w:rPr>
                <w:lang w:val="id-ID"/>
              </w:rPr>
              <w:t xml:space="preserve">        "ipaddr.js": "1.9.1"</w:t>
            </w:r>
          </w:p>
          <w:p w14:paraId="5A8575ED" w14:textId="77777777" w:rsidR="00801B5C" w:rsidRPr="00FD40C3" w:rsidRDefault="00801B5C" w:rsidP="00801B5C">
            <w:pPr>
              <w:pStyle w:val="Code"/>
              <w:rPr>
                <w:lang w:val="id-ID"/>
              </w:rPr>
            </w:pPr>
            <w:r w:rsidRPr="00FD40C3">
              <w:rPr>
                <w:lang w:val="id-ID"/>
              </w:rPr>
              <w:t xml:space="preserve">      }</w:t>
            </w:r>
          </w:p>
          <w:p w14:paraId="4D09F8F0" w14:textId="77777777" w:rsidR="00801B5C" w:rsidRPr="00FD40C3" w:rsidRDefault="00801B5C" w:rsidP="00801B5C">
            <w:pPr>
              <w:pStyle w:val="Code"/>
              <w:rPr>
                <w:lang w:val="id-ID"/>
              </w:rPr>
            </w:pPr>
            <w:r w:rsidRPr="00FD40C3">
              <w:rPr>
                <w:lang w:val="id-ID"/>
              </w:rPr>
              <w:t xml:space="preserve">    },</w:t>
            </w:r>
          </w:p>
          <w:p w14:paraId="129FE1FD" w14:textId="77777777" w:rsidR="00801B5C" w:rsidRPr="00FD40C3" w:rsidRDefault="00801B5C" w:rsidP="00801B5C">
            <w:pPr>
              <w:pStyle w:val="Code"/>
              <w:rPr>
                <w:lang w:val="id-ID"/>
              </w:rPr>
            </w:pPr>
            <w:r w:rsidRPr="00FD40C3">
              <w:rPr>
                <w:lang w:val="id-ID"/>
              </w:rPr>
              <w:t xml:space="preserve">    "pstree.remy": {</w:t>
            </w:r>
          </w:p>
          <w:p w14:paraId="1AAD4F60" w14:textId="77777777" w:rsidR="00801B5C" w:rsidRPr="00FD40C3" w:rsidRDefault="00801B5C" w:rsidP="00801B5C">
            <w:pPr>
              <w:pStyle w:val="Code"/>
              <w:rPr>
                <w:lang w:val="id-ID"/>
              </w:rPr>
            </w:pPr>
            <w:r w:rsidRPr="00FD40C3">
              <w:rPr>
                <w:lang w:val="id-ID"/>
              </w:rPr>
              <w:t xml:space="preserve">      "version": "1.1.8",</w:t>
            </w:r>
          </w:p>
          <w:p w14:paraId="05CACCA7" w14:textId="77777777" w:rsidR="00801B5C" w:rsidRPr="00FD40C3" w:rsidRDefault="00801B5C" w:rsidP="00801B5C">
            <w:pPr>
              <w:pStyle w:val="Code"/>
              <w:rPr>
                <w:lang w:val="id-ID"/>
              </w:rPr>
            </w:pPr>
            <w:r w:rsidRPr="00FD40C3">
              <w:rPr>
                <w:lang w:val="id-ID"/>
              </w:rPr>
              <w:t xml:space="preserve">      "resolved": "https://registry.npmjs.org/pstree.remy/-/pstree.remy-1.1.8.tgz",</w:t>
            </w:r>
          </w:p>
          <w:p w14:paraId="5019CDAD" w14:textId="77777777" w:rsidR="00801B5C" w:rsidRPr="00FD40C3" w:rsidRDefault="00801B5C" w:rsidP="00801B5C">
            <w:pPr>
              <w:pStyle w:val="Code"/>
              <w:rPr>
                <w:lang w:val="id-ID"/>
              </w:rPr>
            </w:pPr>
            <w:r w:rsidRPr="00FD40C3">
              <w:rPr>
                <w:lang w:val="id-ID"/>
              </w:rPr>
              <w:t xml:space="preserve">      "integrity": "sha512-77DZwxQmxKnu3aR542U+X8FypNzbfJ+C5XQDk3uWjWxn6151aIMGthWYRXTqT1E5oJvg+ljaa2OJi+VfvCOQ8w=="</w:t>
            </w:r>
          </w:p>
          <w:p w14:paraId="08F449BB" w14:textId="77777777" w:rsidR="00801B5C" w:rsidRPr="00FD40C3" w:rsidRDefault="00801B5C" w:rsidP="00801B5C">
            <w:pPr>
              <w:pStyle w:val="Code"/>
              <w:rPr>
                <w:lang w:val="id-ID"/>
              </w:rPr>
            </w:pPr>
            <w:r w:rsidRPr="00FD40C3">
              <w:rPr>
                <w:lang w:val="id-ID"/>
              </w:rPr>
              <w:t xml:space="preserve">    },</w:t>
            </w:r>
          </w:p>
          <w:p w14:paraId="1EBD4348" w14:textId="77777777" w:rsidR="00801B5C" w:rsidRPr="00FD40C3" w:rsidRDefault="00801B5C" w:rsidP="00801B5C">
            <w:pPr>
              <w:pStyle w:val="Code"/>
              <w:rPr>
                <w:lang w:val="id-ID"/>
              </w:rPr>
            </w:pPr>
            <w:r w:rsidRPr="00FD40C3">
              <w:rPr>
                <w:lang w:val="id-ID"/>
              </w:rPr>
              <w:t xml:space="preserve">    "python-shell": {</w:t>
            </w:r>
          </w:p>
          <w:p w14:paraId="5DCAEB69" w14:textId="77777777" w:rsidR="00801B5C" w:rsidRPr="00FD40C3" w:rsidRDefault="00801B5C" w:rsidP="00801B5C">
            <w:pPr>
              <w:pStyle w:val="Code"/>
              <w:rPr>
                <w:lang w:val="id-ID"/>
              </w:rPr>
            </w:pPr>
            <w:r w:rsidRPr="00FD40C3">
              <w:rPr>
                <w:lang w:val="id-ID"/>
              </w:rPr>
              <w:t xml:space="preserve">      "version": "5.0.0",</w:t>
            </w:r>
          </w:p>
          <w:p w14:paraId="4CB5F535" w14:textId="77777777" w:rsidR="00801B5C" w:rsidRPr="00FD40C3" w:rsidRDefault="00801B5C" w:rsidP="00801B5C">
            <w:pPr>
              <w:pStyle w:val="Code"/>
              <w:rPr>
                <w:lang w:val="id-ID"/>
              </w:rPr>
            </w:pPr>
            <w:r w:rsidRPr="00FD40C3">
              <w:rPr>
                <w:lang w:val="id-ID"/>
              </w:rPr>
              <w:t xml:space="preserve">      "resolved": "https://registry.npmjs.org/python-shell/-/python-shell-5.0.0.tgz",</w:t>
            </w:r>
          </w:p>
          <w:p w14:paraId="7B8CD8D4" w14:textId="77777777" w:rsidR="00801B5C" w:rsidRPr="00FD40C3" w:rsidRDefault="00801B5C" w:rsidP="00801B5C">
            <w:pPr>
              <w:pStyle w:val="Code"/>
              <w:rPr>
                <w:lang w:val="id-ID"/>
              </w:rPr>
            </w:pPr>
            <w:r w:rsidRPr="00FD40C3">
              <w:rPr>
                <w:lang w:val="id-ID"/>
              </w:rPr>
              <w:t xml:space="preserve">      "integrity": "sha512-RUOOOjHLhgR1MIQrCtnEqz/HJ1RMZBIN+REnpSUrfft2bXqXy69fwJASVziWExfFXsR1bCY0TznnHooNsCo0/w=="</w:t>
            </w:r>
          </w:p>
          <w:p w14:paraId="65673067" w14:textId="77777777" w:rsidR="00801B5C" w:rsidRPr="00FD40C3" w:rsidRDefault="00801B5C" w:rsidP="00801B5C">
            <w:pPr>
              <w:pStyle w:val="Code"/>
              <w:rPr>
                <w:lang w:val="id-ID"/>
              </w:rPr>
            </w:pPr>
            <w:r w:rsidRPr="00FD40C3">
              <w:rPr>
                <w:lang w:val="id-ID"/>
              </w:rPr>
              <w:t xml:space="preserve">    },</w:t>
            </w:r>
          </w:p>
          <w:p w14:paraId="42B8D521" w14:textId="77777777" w:rsidR="00801B5C" w:rsidRPr="00FD40C3" w:rsidRDefault="00801B5C" w:rsidP="00801B5C">
            <w:pPr>
              <w:pStyle w:val="Code"/>
              <w:rPr>
                <w:lang w:val="id-ID"/>
              </w:rPr>
            </w:pPr>
            <w:r w:rsidRPr="00FD40C3">
              <w:rPr>
                <w:lang w:val="id-ID"/>
              </w:rPr>
              <w:t xml:space="preserve">    "qs": {</w:t>
            </w:r>
          </w:p>
          <w:p w14:paraId="47D53A8A" w14:textId="77777777" w:rsidR="00801B5C" w:rsidRPr="00FD40C3" w:rsidRDefault="00801B5C" w:rsidP="00801B5C">
            <w:pPr>
              <w:pStyle w:val="Code"/>
              <w:rPr>
                <w:lang w:val="id-ID"/>
              </w:rPr>
            </w:pPr>
            <w:r w:rsidRPr="00FD40C3">
              <w:rPr>
                <w:lang w:val="id-ID"/>
              </w:rPr>
              <w:t xml:space="preserve">      "version": "6.11.0",</w:t>
            </w:r>
          </w:p>
          <w:p w14:paraId="5A339B05" w14:textId="77777777" w:rsidR="00801B5C" w:rsidRPr="00FD40C3" w:rsidRDefault="00801B5C" w:rsidP="00801B5C">
            <w:pPr>
              <w:pStyle w:val="Code"/>
              <w:rPr>
                <w:lang w:val="id-ID"/>
              </w:rPr>
            </w:pPr>
            <w:r w:rsidRPr="00FD40C3">
              <w:rPr>
                <w:lang w:val="id-ID"/>
              </w:rPr>
              <w:t xml:space="preserve">      "resolved": "https://registry.npmjs.org/qs/-/qs-6.11.0.tgz",</w:t>
            </w:r>
          </w:p>
          <w:p w14:paraId="08CEF552" w14:textId="77777777" w:rsidR="00801B5C" w:rsidRPr="00FD40C3" w:rsidRDefault="00801B5C" w:rsidP="00801B5C">
            <w:pPr>
              <w:pStyle w:val="Code"/>
              <w:rPr>
                <w:lang w:val="id-ID"/>
              </w:rPr>
            </w:pPr>
            <w:r w:rsidRPr="00FD40C3">
              <w:rPr>
                <w:lang w:val="id-ID"/>
              </w:rPr>
              <w:t xml:space="preserve">      "integrity": "sha512-MvjoMCJwEarSbUYk5O+nmoSzSutSsTwF85zcHPQ9OrlFoZOYIjaqBAJIqIXjptyD5vThxGq52Xu/MaJzRkIk4Q==",</w:t>
            </w:r>
          </w:p>
          <w:p w14:paraId="06A610DA" w14:textId="77777777" w:rsidR="00801B5C" w:rsidRPr="00FD40C3" w:rsidRDefault="00801B5C" w:rsidP="00801B5C">
            <w:pPr>
              <w:pStyle w:val="Code"/>
              <w:rPr>
                <w:lang w:val="id-ID"/>
              </w:rPr>
            </w:pPr>
            <w:r w:rsidRPr="00FD40C3">
              <w:rPr>
                <w:lang w:val="id-ID"/>
              </w:rPr>
              <w:t xml:space="preserve">      "requires": {</w:t>
            </w:r>
          </w:p>
          <w:p w14:paraId="2BE1284E" w14:textId="77777777" w:rsidR="00801B5C" w:rsidRPr="00FD40C3" w:rsidRDefault="00801B5C" w:rsidP="00801B5C">
            <w:pPr>
              <w:pStyle w:val="Code"/>
              <w:rPr>
                <w:lang w:val="id-ID"/>
              </w:rPr>
            </w:pPr>
            <w:r w:rsidRPr="00FD40C3">
              <w:rPr>
                <w:lang w:val="id-ID"/>
              </w:rPr>
              <w:t xml:space="preserve">        "side-channel": "^1.0.4"</w:t>
            </w:r>
          </w:p>
          <w:p w14:paraId="77D3F925" w14:textId="77777777" w:rsidR="00801B5C" w:rsidRPr="00FD40C3" w:rsidRDefault="00801B5C" w:rsidP="00801B5C">
            <w:pPr>
              <w:pStyle w:val="Code"/>
              <w:rPr>
                <w:lang w:val="id-ID"/>
              </w:rPr>
            </w:pPr>
            <w:r w:rsidRPr="00FD40C3">
              <w:rPr>
                <w:lang w:val="id-ID"/>
              </w:rPr>
              <w:t xml:space="preserve">      }</w:t>
            </w:r>
          </w:p>
          <w:p w14:paraId="1A0A0538" w14:textId="77777777" w:rsidR="00801B5C" w:rsidRPr="00FD40C3" w:rsidRDefault="00801B5C" w:rsidP="00801B5C">
            <w:pPr>
              <w:pStyle w:val="Code"/>
              <w:rPr>
                <w:lang w:val="id-ID"/>
              </w:rPr>
            </w:pPr>
            <w:r w:rsidRPr="00FD40C3">
              <w:rPr>
                <w:lang w:val="id-ID"/>
              </w:rPr>
              <w:t xml:space="preserve">    },</w:t>
            </w:r>
          </w:p>
          <w:p w14:paraId="0D76E3BA" w14:textId="77777777" w:rsidR="00801B5C" w:rsidRPr="00FD40C3" w:rsidRDefault="00801B5C" w:rsidP="00801B5C">
            <w:pPr>
              <w:pStyle w:val="Code"/>
              <w:rPr>
                <w:lang w:val="id-ID"/>
              </w:rPr>
            </w:pPr>
            <w:r w:rsidRPr="00FD40C3">
              <w:rPr>
                <w:lang w:val="id-ID"/>
              </w:rPr>
              <w:t xml:space="preserve">    "range-parser": {</w:t>
            </w:r>
          </w:p>
          <w:p w14:paraId="250B1AC2" w14:textId="77777777" w:rsidR="00801B5C" w:rsidRPr="00FD40C3" w:rsidRDefault="00801B5C" w:rsidP="00801B5C">
            <w:pPr>
              <w:pStyle w:val="Code"/>
              <w:rPr>
                <w:lang w:val="id-ID"/>
              </w:rPr>
            </w:pPr>
            <w:r w:rsidRPr="00FD40C3">
              <w:rPr>
                <w:lang w:val="id-ID"/>
              </w:rPr>
              <w:t xml:space="preserve">      "version": "1.2.1",</w:t>
            </w:r>
          </w:p>
          <w:p w14:paraId="360E4331" w14:textId="77777777" w:rsidR="00801B5C" w:rsidRPr="00FD40C3" w:rsidRDefault="00801B5C" w:rsidP="00801B5C">
            <w:pPr>
              <w:pStyle w:val="Code"/>
              <w:rPr>
                <w:lang w:val="id-ID"/>
              </w:rPr>
            </w:pPr>
            <w:r w:rsidRPr="00FD40C3">
              <w:rPr>
                <w:lang w:val="id-ID"/>
              </w:rPr>
              <w:t xml:space="preserve">      "resolved": "https://registry.npmjs.org/range-parser/-/range-parser-1.2.1.tgz",</w:t>
            </w:r>
          </w:p>
          <w:p w14:paraId="5C3489EA" w14:textId="77777777" w:rsidR="00801B5C" w:rsidRPr="00FD40C3" w:rsidRDefault="00801B5C" w:rsidP="00801B5C">
            <w:pPr>
              <w:pStyle w:val="Code"/>
              <w:rPr>
                <w:lang w:val="id-ID"/>
              </w:rPr>
            </w:pPr>
            <w:r w:rsidRPr="00FD40C3">
              <w:rPr>
                <w:lang w:val="id-ID"/>
              </w:rPr>
              <w:t xml:space="preserve">      "integrity": "sha512-Hrgsx+orqoygnmhFbKaHE6c296J+HTAQXoxEF6gNupROmmGJRoyzfG3ccAveqCBrwr/2yxQ5BVd/GTl5agOwSg=="</w:t>
            </w:r>
          </w:p>
          <w:p w14:paraId="669BAB0D" w14:textId="77777777" w:rsidR="00801B5C" w:rsidRPr="00FD40C3" w:rsidRDefault="00801B5C" w:rsidP="00801B5C">
            <w:pPr>
              <w:pStyle w:val="Code"/>
              <w:rPr>
                <w:lang w:val="id-ID"/>
              </w:rPr>
            </w:pPr>
            <w:r w:rsidRPr="00FD40C3">
              <w:rPr>
                <w:lang w:val="id-ID"/>
              </w:rPr>
              <w:lastRenderedPageBreak/>
              <w:t xml:space="preserve">    },</w:t>
            </w:r>
          </w:p>
          <w:p w14:paraId="7CFDF1C7" w14:textId="77777777" w:rsidR="00801B5C" w:rsidRPr="00FD40C3" w:rsidRDefault="00801B5C" w:rsidP="00801B5C">
            <w:pPr>
              <w:pStyle w:val="Code"/>
              <w:rPr>
                <w:lang w:val="id-ID"/>
              </w:rPr>
            </w:pPr>
            <w:r w:rsidRPr="00FD40C3">
              <w:rPr>
                <w:lang w:val="id-ID"/>
              </w:rPr>
              <w:t xml:space="preserve">    "raw-body": {</w:t>
            </w:r>
          </w:p>
          <w:p w14:paraId="35315A40" w14:textId="77777777" w:rsidR="00801B5C" w:rsidRPr="00FD40C3" w:rsidRDefault="00801B5C" w:rsidP="00801B5C">
            <w:pPr>
              <w:pStyle w:val="Code"/>
              <w:rPr>
                <w:lang w:val="id-ID"/>
              </w:rPr>
            </w:pPr>
            <w:r w:rsidRPr="00FD40C3">
              <w:rPr>
                <w:lang w:val="id-ID"/>
              </w:rPr>
              <w:t xml:space="preserve">      "version": "2.5.1",</w:t>
            </w:r>
          </w:p>
          <w:p w14:paraId="416025F0" w14:textId="77777777" w:rsidR="00801B5C" w:rsidRPr="00FD40C3" w:rsidRDefault="00801B5C" w:rsidP="00801B5C">
            <w:pPr>
              <w:pStyle w:val="Code"/>
              <w:rPr>
                <w:lang w:val="id-ID"/>
              </w:rPr>
            </w:pPr>
            <w:r w:rsidRPr="00FD40C3">
              <w:rPr>
                <w:lang w:val="id-ID"/>
              </w:rPr>
              <w:t xml:space="preserve">      "resolved": "https://registry.npmjs.org/raw-body/-/raw-body-2.5.1.tgz",</w:t>
            </w:r>
          </w:p>
          <w:p w14:paraId="209C361D" w14:textId="77777777" w:rsidR="00801B5C" w:rsidRPr="00FD40C3" w:rsidRDefault="00801B5C" w:rsidP="00801B5C">
            <w:pPr>
              <w:pStyle w:val="Code"/>
              <w:rPr>
                <w:lang w:val="id-ID"/>
              </w:rPr>
            </w:pPr>
            <w:r w:rsidRPr="00FD40C3">
              <w:rPr>
                <w:lang w:val="id-ID"/>
              </w:rPr>
              <w:t xml:space="preserve">      "integrity": "sha512-qqJBtEyVgS0ZmPGdCFPWJ3FreoqvG4MVQln/kCgF7Olq95IbOp0/BWyMwbdtn4VTvkM8Y7khCQ2Xgk/tcrCXig==",</w:t>
            </w:r>
          </w:p>
          <w:p w14:paraId="23D4CCC8" w14:textId="77777777" w:rsidR="00801B5C" w:rsidRPr="00FD40C3" w:rsidRDefault="00801B5C" w:rsidP="00801B5C">
            <w:pPr>
              <w:pStyle w:val="Code"/>
              <w:rPr>
                <w:lang w:val="id-ID"/>
              </w:rPr>
            </w:pPr>
            <w:r w:rsidRPr="00FD40C3">
              <w:rPr>
                <w:lang w:val="id-ID"/>
              </w:rPr>
              <w:t xml:space="preserve">      "requires": {</w:t>
            </w:r>
          </w:p>
          <w:p w14:paraId="35C0CAC1" w14:textId="77777777" w:rsidR="00801B5C" w:rsidRPr="00FD40C3" w:rsidRDefault="00801B5C" w:rsidP="00801B5C">
            <w:pPr>
              <w:pStyle w:val="Code"/>
              <w:rPr>
                <w:lang w:val="id-ID"/>
              </w:rPr>
            </w:pPr>
            <w:r w:rsidRPr="00FD40C3">
              <w:rPr>
                <w:lang w:val="id-ID"/>
              </w:rPr>
              <w:t xml:space="preserve">        "bytes": "3.1.2",</w:t>
            </w:r>
          </w:p>
          <w:p w14:paraId="402F2D7F" w14:textId="77777777" w:rsidR="00801B5C" w:rsidRPr="00FD40C3" w:rsidRDefault="00801B5C" w:rsidP="00801B5C">
            <w:pPr>
              <w:pStyle w:val="Code"/>
              <w:rPr>
                <w:lang w:val="id-ID"/>
              </w:rPr>
            </w:pPr>
            <w:r w:rsidRPr="00FD40C3">
              <w:rPr>
                <w:lang w:val="id-ID"/>
              </w:rPr>
              <w:t xml:space="preserve">        "http-errors": "2.0.0",</w:t>
            </w:r>
          </w:p>
          <w:p w14:paraId="6CF143BD" w14:textId="77777777" w:rsidR="00801B5C" w:rsidRPr="00FD40C3" w:rsidRDefault="00801B5C" w:rsidP="00801B5C">
            <w:pPr>
              <w:pStyle w:val="Code"/>
              <w:rPr>
                <w:lang w:val="id-ID"/>
              </w:rPr>
            </w:pPr>
            <w:r w:rsidRPr="00FD40C3">
              <w:rPr>
                <w:lang w:val="id-ID"/>
              </w:rPr>
              <w:t xml:space="preserve">        "iconv-lite": "0.4.24",</w:t>
            </w:r>
          </w:p>
          <w:p w14:paraId="7EC0AB5C" w14:textId="77777777" w:rsidR="00801B5C" w:rsidRPr="00FD40C3" w:rsidRDefault="00801B5C" w:rsidP="00801B5C">
            <w:pPr>
              <w:pStyle w:val="Code"/>
              <w:rPr>
                <w:lang w:val="id-ID"/>
              </w:rPr>
            </w:pPr>
            <w:r w:rsidRPr="00FD40C3">
              <w:rPr>
                <w:lang w:val="id-ID"/>
              </w:rPr>
              <w:t xml:space="preserve">        "unpipe": "1.0.0"</w:t>
            </w:r>
          </w:p>
          <w:p w14:paraId="407AD272" w14:textId="77777777" w:rsidR="00801B5C" w:rsidRPr="00FD40C3" w:rsidRDefault="00801B5C" w:rsidP="00801B5C">
            <w:pPr>
              <w:pStyle w:val="Code"/>
              <w:rPr>
                <w:lang w:val="id-ID"/>
              </w:rPr>
            </w:pPr>
            <w:r w:rsidRPr="00FD40C3">
              <w:rPr>
                <w:lang w:val="id-ID"/>
              </w:rPr>
              <w:t xml:space="preserve">      }</w:t>
            </w:r>
          </w:p>
          <w:p w14:paraId="42E83A27" w14:textId="77777777" w:rsidR="00801B5C" w:rsidRPr="00FD40C3" w:rsidRDefault="00801B5C" w:rsidP="00801B5C">
            <w:pPr>
              <w:pStyle w:val="Code"/>
              <w:rPr>
                <w:lang w:val="id-ID"/>
              </w:rPr>
            </w:pPr>
            <w:r w:rsidRPr="00FD40C3">
              <w:rPr>
                <w:lang w:val="id-ID"/>
              </w:rPr>
              <w:t xml:space="preserve">    },</w:t>
            </w:r>
          </w:p>
          <w:p w14:paraId="620BC2BB" w14:textId="77777777" w:rsidR="00801B5C" w:rsidRPr="00FD40C3" w:rsidRDefault="00801B5C" w:rsidP="00801B5C">
            <w:pPr>
              <w:pStyle w:val="Code"/>
              <w:rPr>
                <w:lang w:val="id-ID"/>
              </w:rPr>
            </w:pPr>
            <w:r w:rsidRPr="00FD40C3">
              <w:rPr>
                <w:lang w:val="id-ID"/>
              </w:rPr>
              <w:t xml:space="preserve">    "readable-stream": {</w:t>
            </w:r>
          </w:p>
          <w:p w14:paraId="783A7498" w14:textId="77777777" w:rsidR="00801B5C" w:rsidRPr="00FD40C3" w:rsidRDefault="00801B5C" w:rsidP="00801B5C">
            <w:pPr>
              <w:pStyle w:val="Code"/>
              <w:rPr>
                <w:lang w:val="id-ID"/>
              </w:rPr>
            </w:pPr>
            <w:r w:rsidRPr="00FD40C3">
              <w:rPr>
                <w:lang w:val="id-ID"/>
              </w:rPr>
              <w:t xml:space="preserve">      "version": "2.3.8",</w:t>
            </w:r>
          </w:p>
          <w:p w14:paraId="7597E44D" w14:textId="77777777" w:rsidR="00801B5C" w:rsidRPr="00FD40C3" w:rsidRDefault="00801B5C" w:rsidP="00801B5C">
            <w:pPr>
              <w:pStyle w:val="Code"/>
              <w:rPr>
                <w:lang w:val="id-ID"/>
              </w:rPr>
            </w:pPr>
            <w:r w:rsidRPr="00FD40C3">
              <w:rPr>
                <w:lang w:val="id-ID"/>
              </w:rPr>
              <w:t xml:space="preserve">      "resolved": "https://registry.npmjs.org/readable-stream/-/readable-stream-2.3.8.tgz",</w:t>
            </w:r>
          </w:p>
          <w:p w14:paraId="5F1E4C31" w14:textId="77777777" w:rsidR="00801B5C" w:rsidRPr="00FD40C3" w:rsidRDefault="00801B5C" w:rsidP="00801B5C">
            <w:pPr>
              <w:pStyle w:val="Code"/>
              <w:rPr>
                <w:lang w:val="id-ID"/>
              </w:rPr>
            </w:pPr>
            <w:r w:rsidRPr="00FD40C3">
              <w:rPr>
                <w:lang w:val="id-ID"/>
              </w:rPr>
              <w:t xml:space="preserve">      "integrity": "sha512-8p0AUk4XODgIewSi0l8Epjs+EVnWiK7NoDIEGU0HhE7+ZyY8D1IMY7odu5lRrFXGg71L15KG8QrPmum45RTtdA==",</w:t>
            </w:r>
          </w:p>
          <w:p w14:paraId="285DD522" w14:textId="77777777" w:rsidR="00801B5C" w:rsidRPr="00FD40C3" w:rsidRDefault="00801B5C" w:rsidP="00801B5C">
            <w:pPr>
              <w:pStyle w:val="Code"/>
              <w:rPr>
                <w:lang w:val="id-ID"/>
              </w:rPr>
            </w:pPr>
            <w:r w:rsidRPr="00FD40C3">
              <w:rPr>
                <w:lang w:val="id-ID"/>
              </w:rPr>
              <w:t xml:space="preserve">      "requires": {</w:t>
            </w:r>
          </w:p>
          <w:p w14:paraId="32C65152" w14:textId="77777777" w:rsidR="00801B5C" w:rsidRPr="00FD40C3" w:rsidRDefault="00801B5C" w:rsidP="00801B5C">
            <w:pPr>
              <w:pStyle w:val="Code"/>
              <w:rPr>
                <w:lang w:val="id-ID"/>
              </w:rPr>
            </w:pPr>
            <w:r w:rsidRPr="00FD40C3">
              <w:rPr>
                <w:lang w:val="id-ID"/>
              </w:rPr>
              <w:t xml:space="preserve">        "core-util-is": "~1.0.0",</w:t>
            </w:r>
          </w:p>
          <w:p w14:paraId="7D2A73B4" w14:textId="77777777" w:rsidR="00801B5C" w:rsidRPr="00FD40C3" w:rsidRDefault="00801B5C" w:rsidP="00801B5C">
            <w:pPr>
              <w:pStyle w:val="Code"/>
              <w:rPr>
                <w:lang w:val="id-ID"/>
              </w:rPr>
            </w:pPr>
            <w:r w:rsidRPr="00FD40C3">
              <w:rPr>
                <w:lang w:val="id-ID"/>
              </w:rPr>
              <w:t xml:space="preserve">        "inherits": "~2.0.3",</w:t>
            </w:r>
          </w:p>
          <w:p w14:paraId="60A5B414" w14:textId="77777777" w:rsidR="00801B5C" w:rsidRPr="00FD40C3" w:rsidRDefault="00801B5C" w:rsidP="00801B5C">
            <w:pPr>
              <w:pStyle w:val="Code"/>
              <w:rPr>
                <w:lang w:val="id-ID"/>
              </w:rPr>
            </w:pPr>
            <w:r w:rsidRPr="00FD40C3">
              <w:rPr>
                <w:lang w:val="id-ID"/>
              </w:rPr>
              <w:t xml:space="preserve">        "isarray": "~1.0.0",</w:t>
            </w:r>
          </w:p>
          <w:p w14:paraId="4FFA4E7D" w14:textId="77777777" w:rsidR="00801B5C" w:rsidRPr="00FD40C3" w:rsidRDefault="00801B5C" w:rsidP="00801B5C">
            <w:pPr>
              <w:pStyle w:val="Code"/>
              <w:rPr>
                <w:lang w:val="id-ID"/>
              </w:rPr>
            </w:pPr>
            <w:r w:rsidRPr="00FD40C3">
              <w:rPr>
                <w:lang w:val="id-ID"/>
              </w:rPr>
              <w:t xml:space="preserve">        "process-nextick-args": "~2.0.0",</w:t>
            </w:r>
          </w:p>
          <w:p w14:paraId="50A1E87A" w14:textId="77777777" w:rsidR="00801B5C" w:rsidRPr="00FD40C3" w:rsidRDefault="00801B5C" w:rsidP="00801B5C">
            <w:pPr>
              <w:pStyle w:val="Code"/>
              <w:rPr>
                <w:lang w:val="id-ID"/>
              </w:rPr>
            </w:pPr>
            <w:r w:rsidRPr="00FD40C3">
              <w:rPr>
                <w:lang w:val="id-ID"/>
              </w:rPr>
              <w:t xml:space="preserve">        "safe-buffer": "~5.1.1",</w:t>
            </w:r>
          </w:p>
          <w:p w14:paraId="6E606CB4" w14:textId="77777777" w:rsidR="00801B5C" w:rsidRPr="00FD40C3" w:rsidRDefault="00801B5C" w:rsidP="00801B5C">
            <w:pPr>
              <w:pStyle w:val="Code"/>
              <w:rPr>
                <w:lang w:val="id-ID"/>
              </w:rPr>
            </w:pPr>
            <w:r w:rsidRPr="00FD40C3">
              <w:rPr>
                <w:lang w:val="id-ID"/>
              </w:rPr>
              <w:t xml:space="preserve">        "string_decoder": "~1.1.1",</w:t>
            </w:r>
          </w:p>
          <w:p w14:paraId="0437342C" w14:textId="77777777" w:rsidR="00801B5C" w:rsidRPr="00FD40C3" w:rsidRDefault="00801B5C" w:rsidP="00801B5C">
            <w:pPr>
              <w:pStyle w:val="Code"/>
              <w:rPr>
                <w:lang w:val="id-ID"/>
              </w:rPr>
            </w:pPr>
            <w:r w:rsidRPr="00FD40C3">
              <w:rPr>
                <w:lang w:val="id-ID"/>
              </w:rPr>
              <w:t xml:space="preserve">        "util-deprecate": "~1.0.1"</w:t>
            </w:r>
          </w:p>
          <w:p w14:paraId="54D93C59" w14:textId="77777777" w:rsidR="00801B5C" w:rsidRPr="00FD40C3" w:rsidRDefault="00801B5C" w:rsidP="00801B5C">
            <w:pPr>
              <w:pStyle w:val="Code"/>
              <w:rPr>
                <w:lang w:val="id-ID"/>
              </w:rPr>
            </w:pPr>
            <w:r w:rsidRPr="00FD40C3">
              <w:rPr>
                <w:lang w:val="id-ID"/>
              </w:rPr>
              <w:t xml:space="preserve">      },</w:t>
            </w:r>
          </w:p>
          <w:p w14:paraId="2CECFD4C" w14:textId="77777777" w:rsidR="00801B5C" w:rsidRPr="00FD40C3" w:rsidRDefault="00801B5C" w:rsidP="00801B5C">
            <w:pPr>
              <w:pStyle w:val="Code"/>
              <w:rPr>
                <w:lang w:val="id-ID"/>
              </w:rPr>
            </w:pPr>
            <w:r w:rsidRPr="00FD40C3">
              <w:rPr>
                <w:lang w:val="id-ID"/>
              </w:rPr>
              <w:t xml:space="preserve">      "dependencies": {</w:t>
            </w:r>
          </w:p>
          <w:p w14:paraId="1ABE13B8" w14:textId="77777777" w:rsidR="00801B5C" w:rsidRPr="00FD40C3" w:rsidRDefault="00801B5C" w:rsidP="00801B5C">
            <w:pPr>
              <w:pStyle w:val="Code"/>
              <w:rPr>
                <w:lang w:val="id-ID"/>
              </w:rPr>
            </w:pPr>
            <w:r w:rsidRPr="00FD40C3">
              <w:rPr>
                <w:lang w:val="id-ID"/>
              </w:rPr>
              <w:t xml:space="preserve">        "safe-buffer": {</w:t>
            </w:r>
          </w:p>
          <w:p w14:paraId="09073BC9" w14:textId="77777777" w:rsidR="00801B5C" w:rsidRPr="00FD40C3" w:rsidRDefault="00801B5C" w:rsidP="00801B5C">
            <w:pPr>
              <w:pStyle w:val="Code"/>
              <w:rPr>
                <w:lang w:val="id-ID"/>
              </w:rPr>
            </w:pPr>
            <w:r w:rsidRPr="00FD40C3">
              <w:rPr>
                <w:lang w:val="id-ID"/>
              </w:rPr>
              <w:t xml:space="preserve">          "version": "5.1.2",</w:t>
            </w:r>
          </w:p>
          <w:p w14:paraId="758D3B80" w14:textId="77777777" w:rsidR="00801B5C" w:rsidRPr="00FD40C3" w:rsidRDefault="00801B5C" w:rsidP="00801B5C">
            <w:pPr>
              <w:pStyle w:val="Code"/>
              <w:rPr>
                <w:lang w:val="id-ID"/>
              </w:rPr>
            </w:pPr>
            <w:r w:rsidRPr="00FD40C3">
              <w:rPr>
                <w:lang w:val="id-ID"/>
              </w:rPr>
              <w:t xml:space="preserve">          "resolved": "https://registry.npmjs.org/safe-buffer/-/safe-buffer-5.1.2.tgz",</w:t>
            </w:r>
          </w:p>
          <w:p w14:paraId="46308128" w14:textId="77777777" w:rsidR="00801B5C" w:rsidRPr="00FD40C3" w:rsidRDefault="00801B5C" w:rsidP="00801B5C">
            <w:pPr>
              <w:pStyle w:val="Code"/>
              <w:rPr>
                <w:lang w:val="id-ID"/>
              </w:rPr>
            </w:pPr>
            <w:r w:rsidRPr="00FD40C3">
              <w:rPr>
                <w:lang w:val="id-ID"/>
              </w:rPr>
              <w:t xml:space="preserve">          "integrity": "sha512-Gd2UZBJDkXlY7GbJxfsE8/nvKkUEU1G38c1siN6QP6a9PT9MmHB8GnpscSmMJSoF8LOIrt8ud/wPtojys4G6+g=="</w:t>
            </w:r>
          </w:p>
          <w:p w14:paraId="4DD7A57C" w14:textId="77777777" w:rsidR="00801B5C" w:rsidRPr="00FD40C3" w:rsidRDefault="00801B5C" w:rsidP="00801B5C">
            <w:pPr>
              <w:pStyle w:val="Code"/>
              <w:rPr>
                <w:lang w:val="id-ID"/>
              </w:rPr>
            </w:pPr>
            <w:r w:rsidRPr="00FD40C3">
              <w:rPr>
                <w:lang w:val="id-ID"/>
              </w:rPr>
              <w:t xml:space="preserve">        }</w:t>
            </w:r>
          </w:p>
          <w:p w14:paraId="64F46A99" w14:textId="77777777" w:rsidR="00801B5C" w:rsidRPr="00FD40C3" w:rsidRDefault="00801B5C" w:rsidP="00801B5C">
            <w:pPr>
              <w:pStyle w:val="Code"/>
              <w:rPr>
                <w:lang w:val="id-ID"/>
              </w:rPr>
            </w:pPr>
            <w:r w:rsidRPr="00FD40C3">
              <w:rPr>
                <w:lang w:val="id-ID"/>
              </w:rPr>
              <w:t xml:space="preserve">      }</w:t>
            </w:r>
          </w:p>
          <w:p w14:paraId="0FAA66A5" w14:textId="77777777" w:rsidR="00801B5C" w:rsidRPr="00FD40C3" w:rsidRDefault="00801B5C" w:rsidP="00801B5C">
            <w:pPr>
              <w:pStyle w:val="Code"/>
              <w:rPr>
                <w:lang w:val="id-ID"/>
              </w:rPr>
            </w:pPr>
            <w:r w:rsidRPr="00FD40C3">
              <w:rPr>
                <w:lang w:val="id-ID"/>
              </w:rPr>
              <w:t xml:space="preserve">    },</w:t>
            </w:r>
          </w:p>
          <w:p w14:paraId="17309379" w14:textId="77777777" w:rsidR="00801B5C" w:rsidRPr="00FD40C3" w:rsidRDefault="00801B5C" w:rsidP="00801B5C">
            <w:pPr>
              <w:pStyle w:val="Code"/>
              <w:rPr>
                <w:lang w:val="id-ID"/>
              </w:rPr>
            </w:pPr>
            <w:r w:rsidRPr="00FD40C3">
              <w:rPr>
                <w:lang w:val="id-ID"/>
              </w:rPr>
              <w:t xml:space="preserve">    "readdirp": {</w:t>
            </w:r>
          </w:p>
          <w:p w14:paraId="3D964008" w14:textId="77777777" w:rsidR="00801B5C" w:rsidRPr="00FD40C3" w:rsidRDefault="00801B5C" w:rsidP="00801B5C">
            <w:pPr>
              <w:pStyle w:val="Code"/>
              <w:rPr>
                <w:lang w:val="id-ID"/>
              </w:rPr>
            </w:pPr>
            <w:r w:rsidRPr="00FD40C3">
              <w:rPr>
                <w:lang w:val="id-ID"/>
              </w:rPr>
              <w:t xml:space="preserve">      "version": "3.6.0",</w:t>
            </w:r>
          </w:p>
          <w:p w14:paraId="482339CA" w14:textId="77777777" w:rsidR="00801B5C" w:rsidRPr="00FD40C3" w:rsidRDefault="00801B5C" w:rsidP="00801B5C">
            <w:pPr>
              <w:pStyle w:val="Code"/>
              <w:rPr>
                <w:lang w:val="id-ID"/>
              </w:rPr>
            </w:pPr>
            <w:r w:rsidRPr="00FD40C3">
              <w:rPr>
                <w:lang w:val="id-ID"/>
              </w:rPr>
              <w:t xml:space="preserve">      "resolved": "https://registry.npmjs.org/readdirp/-/readdirp-3.6.0.tgz",</w:t>
            </w:r>
          </w:p>
          <w:p w14:paraId="0A6CCDC8" w14:textId="77777777" w:rsidR="00801B5C" w:rsidRPr="00FD40C3" w:rsidRDefault="00801B5C" w:rsidP="00801B5C">
            <w:pPr>
              <w:pStyle w:val="Code"/>
              <w:rPr>
                <w:lang w:val="id-ID"/>
              </w:rPr>
            </w:pPr>
            <w:r w:rsidRPr="00FD40C3">
              <w:rPr>
                <w:lang w:val="id-ID"/>
              </w:rPr>
              <w:t xml:space="preserve">      "integrity": "sha512-hOS089on8RduqdbhvQ5Z37A0ESjsqz6qnRcffsMU3495FuTdqSm+7bhJ29JvIOsBDEEnan5DPu9t3To9VRlMzA==",</w:t>
            </w:r>
          </w:p>
          <w:p w14:paraId="0B1F2B81" w14:textId="77777777" w:rsidR="00801B5C" w:rsidRPr="00FD40C3" w:rsidRDefault="00801B5C" w:rsidP="00801B5C">
            <w:pPr>
              <w:pStyle w:val="Code"/>
              <w:rPr>
                <w:lang w:val="id-ID"/>
              </w:rPr>
            </w:pPr>
            <w:r w:rsidRPr="00FD40C3">
              <w:rPr>
                <w:lang w:val="id-ID"/>
              </w:rPr>
              <w:t xml:space="preserve">      "requires": {</w:t>
            </w:r>
          </w:p>
          <w:p w14:paraId="45D4B008" w14:textId="77777777" w:rsidR="00801B5C" w:rsidRPr="00FD40C3" w:rsidRDefault="00801B5C" w:rsidP="00801B5C">
            <w:pPr>
              <w:pStyle w:val="Code"/>
              <w:rPr>
                <w:lang w:val="id-ID"/>
              </w:rPr>
            </w:pPr>
            <w:r w:rsidRPr="00FD40C3">
              <w:rPr>
                <w:lang w:val="id-ID"/>
              </w:rPr>
              <w:t xml:space="preserve">        "picomatch": "^2.2.1"</w:t>
            </w:r>
          </w:p>
          <w:p w14:paraId="0B71F747" w14:textId="77777777" w:rsidR="00801B5C" w:rsidRPr="00FD40C3" w:rsidRDefault="00801B5C" w:rsidP="00801B5C">
            <w:pPr>
              <w:pStyle w:val="Code"/>
              <w:rPr>
                <w:lang w:val="id-ID"/>
              </w:rPr>
            </w:pPr>
            <w:r w:rsidRPr="00FD40C3">
              <w:rPr>
                <w:lang w:val="id-ID"/>
              </w:rPr>
              <w:t xml:space="preserve">      }</w:t>
            </w:r>
          </w:p>
          <w:p w14:paraId="2E282680" w14:textId="77777777" w:rsidR="00801B5C" w:rsidRPr="00FD40C3" w:rsidRDefault="00801B5C" w:rsidP="00801B5C">
            <w:pPr>
              <w:pStyle w:val="Code"/>
              <w:rPr>
                <w:lang w:val="id-ID"/>
              </w:rPr>
            </w:pPr>
            <w:r w:rsidRPr="00FD40C3">
              <w:rPr>
                <w:lang w:val="id-ID"/>
              </w:rPr>
              <w:t xml:space="preserve">    },</w:t>
            </w:r>
          </w:p>
          <w:p w14:paraId="5559CFD2" w14:textId="77777777" w:rsidR="00801B5C" w:rsidRPr="00FD40C3" w:rsidRDefault="00801B5C" w:rsidP="00801B5C">
            <w:pPr>
              <w:pStyle w:val="Code"/>
              <w:rPr>
                <w:lang w:val="id-ID"/>
              </w:rPr>
            </w:pPr>
            <w:r w:rsidRPr="00FD40C3">
              <w:rPr>
                <w:lang w:val="id-ID"/>
              </w:rPr>
              <w:t xml:space="preserve">    "require-directory": {</w:t>
            </w:r>
          </w:p>
          <w:p w14:paraId="71868487" w14:textId="77777777" w:rsidR="00801B5C" w:rsidRPr="00FD40C3" w:rsidRDefault="00801B5C" w:rsidP="00801B5C">
            <w:pPr>
              <w:pStyle w:val="Code"/>
              <w:rPr>
                <w:lang w:val="id-ID"/>
              </w:rPr>
            </w:pPr>
            <w:r w:rsidRPr="00FD40C3">
              <w:rPr>
                <w:lang w:val="id-ID"/>
              </w:rPr>
              <w:t xml:space="preserve">      "version": "2.1.1",</w:t>
            </w:r>
          </w:p>
          <w:p w14:paraId="509715B2" w14:textId="77777777" w:rsidR="00801B5C" w:rsidRPr="00FD40C3" w:rsidRDefault="00801B5C" w:rsidP="00801B5C">
            <w:pPr>
              <w:pStyle w:val="Code"/>
              <w:rPr>
                <w:lang w:val="id-ID"/>
              </w:rPr>
            </w:pPr>
            <w:r w:rsidRPr="00FD40C3">
              <w:rPr>
                <w:lang w:val="id-ID"/>
              </w:rPr>
              <w:t xml:space="preserve">      "resolved": "https://registry.npmjs.org/require-directory/-/require-directory-2.1.1.tgz",</w:t>
            </w:r>
          </w:p>
          <w:p w14:paraId="4F2821CF" w14:textId="77777777" w:rsidR="00801B5C" w:rsidRPr="00FD40C3" w:rsidRDefault="00801B5C" w:rsidP="00801B5C">
            <w:pPr>
              <w:pStyle w:val="Code"/>
              <w:rPr>
                <w:lang w:val="id-ID"/>
              </w:rPr>
            </w:pPr>
            <w:r w:rsidRPr="00FD40C3">
              <w:rPr>
                <w:lang w:val="id-ID"/>
              </w:rPr>
              <w:t xml:space="preserve">      "integrity": "sha512-fGxEI7+wsG9xrvdjsrlmL22OMTTiHRwAMroiEeMgq8gzoLC/PQr7RsRDSTLUg/bZAZtF</w:t>
            </w:r>
            <w:r w:rsidRPr="00FD40C3">
              <w:rPr>
                <w:lang w:val="id-ID"/>
              </w:rPr>
              <w:lastRenderedPageBreak/>
              <w:t>+TVIkHc6/4RIKrui+Q=="</w:t>
            </w:r>
          </w:p>
          <w:p w14:paraId="51A5DB5D" w14:textId="77777777" w:rsidR="00801B5C" w:rsidRPr="00FD40C3" w:rsidRDefault="00801B5C" w:rsidP="00801B5C">
            <w:pPr>
              <w:pStyle w:val="Code"/>
              <w:rPr>
                <w:lang w:val="id-ID"/>
              </w:rPr>
            </w:pPr>
            <w:r w:rsidRPr="00FD40C3">
              <w:rPr>
                <w:lang w:val="id-ID"/>
              </w:rPr>
              <w:t xml:space="preserve">    },</w:t>
            </w:r>
          </w:p>
          <w:p w14:paraId="62DD5E77" w14:textId="77777777" w:rsidR="00801B5C" w:rsidRPr="00FD40C3" w:rsidRDefault="00801B5C" w:rsidP="00801B5C">
            <w:pPr>
              <w:pStyle w:val="Code"/>
              <w:rPr>
                <w:lang w:val="id-ID"/>
              </w:rPr>
            </w:pPr>
            <w:r w:rsidRPr="00FD40C3">
              <w:rPr>
                <w:lang w:val="id-ID"/>
              </w:rPr>
              <w:t xml:space="preserve">    "safe-buffer": {</w:t>
            </w:r>
          </w:p>
          <w:p w14:paraId="617DF9B5" w14:textId="77777777" w:rsidR="00801B5C" w:rsidRPr="00FD40C3" w:rsidRDefault="00801B5C" w:rsidP="00801B5C">
            <w:pPr>
              <w:pStyle w:val="Code"/>
              <w:rPr>
                <w:lang w:val="id-ID"/>
              </w:rPr>
            </w:pPr>
            <w:r w:rsidRPr="00FD40C3">
              <w:rPr>
                <w:lang w:val="id-ID"/>
              </w:rPr>
              <w:t xml:space="preserve">      "version": "5.2.1",</w:t>
            </w:r>
          </w:p>
          <w:p w14:paraId="38E185F9" w14:textId="77777777" w:rsidR="00801B5C" w:rsidRPr="00FD40C3" w:rsidRDefault="00801B5C" w:rsidP="00801B5C">
            <w:pPr>
              <w:pStyle w:val="Code"/>
              <w:rPr>
                <w:lang w:val="id-ID"/>
              </w:rPr>
            </w:pPr>
            <w:r w:rsidRPr="00FD40C3">
              <w:rPr>
                <w:lang w:val="id-ID"/>
              </w:rPr>
              <w:t xml:space="preserve">      "resolved": "https://registry.npmjs.org/safe-buffer/-/safe-buffer-5.2.1.tgz",</w:t>
            </w:r>
          </w:p>
          <w:p w14:paraId="3EDD668B" w14:textId="77777777" w:rsidR="00801B5C" w:rsidRPr="00FD40C3" w:rsidRDefault="00801B5C" w:rsidP="00801B5C">
            <w:pPr>
              <w:pStyle w:val="Code"/>
              <w:rPr>
                <w:lang w:val="id-ID"/>
              </w:rPr>
            </w:pPr>
            <w:r w:rsidRPr="00FD40C3">
              <w:rPr>
                <w:lang w:val="id-ID"/>
              </w:rPr>
              <w:t xml:space="preserve">      "integrity": "sha512-rp3So07KcdmmKbGvgaNxQSJr7bGVSVk5S9Eq1F+ppbRo70+YeaDxkw5Dd8NPN+GD6bjnYm2VuPuCXmpuYvmCXQ=="</w:t>
            </w:r>
          </w:p>
          <w:p w14:paraId="4EB3A81B" w14:textId="77777777" w:rsidR="00801B5C" w:rsidRPr="00FD40C3" w:rsidRDefault="00801B5C" w:rsidP="00801B5C">
            <w:pPr>
              <w:pStyle w:val="Code"/>
              <w:rPr>
                <w:lang w:val="id-ID"/>
              </w:rPr>
            </w:pPr>
            <w:r w:rsidRPr="00FD40C3">
              <w:rPr>
                <w:lang w:val="id-ID"/>
              </w:rPr>
              <w:t xml:space="preserve">    },</w:t>
            </w:r>
          </w:p>
          <w:p w14:paraId="5D44E3D5" w14:textId="77777777" w:rsidR="00801B5C" w:rsidRPr="00FD40C3" w:rsidRDefault="00801B5C" w:rsidP="00801B5C">
            <w:pPr>
              <w:pStyle w:val="Code"/>
              <w:rPr>
                <w:lang w:val="id-ID"/>
              </w:rPr>
            </w:pPr>
            <w:r w:rsidRPr="00FD40C3">
              <w:rPr>
                <w:lang w:val="id-ID"/>
              </w:rPr>
              <w:t xml:space="preserve">    "safer-buffer": {</w:t>
            </w:r>
          </w:p>
          <w:p w14:paraId="36E53BEB" w14:textId="77777777" w:rsidR="00801B5C" w:rsidRPr="00FD40C3" w:rsidRDefault="00801B5C" w:rsidP="00801B5C">
            <w:pPr>
              <w:pStyle w:val="Code"/>
              <w:rPr>
                <w:lang w:val="id-ID"/>
              </w:rPr>
            </w:pPr>
            <w:r w:rsidRPr="00FD40C3">
              <w:rPr>
                <w:lang w:val="id-ID"/>
              </w:rPr>
              <w:t xml:space="preserve">      "version": "2.1.2",</w:t>
            </w:r>
          </w:p>
          <w:p w14:paraId="13388289" w14:textId="77777777" w:rsidR="00801B5C" w:rsidRPr="00FD40C3" w:rsidRDefault="00801B5C" w:rsidP="00801B5C">
            <w:pPr>
              <w:pStyle w:val="Code"/>
              <w:rPr>
                <w:lang w:val="id-ID"/>
              </w:rPr>
            </w:pPr>
            <w:r w:rsidRPr="00FD40C3">
              <w:rPr>
                <w:lang w:val="id-ID"/>
              </w:rPr>
              <w:t xml:space="preserve">      "resolved": "https://registry.npmjs.org/safer-buffer/-/safer-buffer-2.1.2.tgz",</w:t>
            </w:r>
          </w:p>
          <w:p w14:paraId="79F48547" w14:textId="77777777" w:rsidR="00801B5C" w:rsidRPr="00FD40C3" w:rsidRDefault="00801B5C" w:rsidP="00801B5C">
            <w:pPr>
              <w:pStyle w:val="Code"/>
              <w:rPr>
                <w:lang w:val="id-ID"/>
              </w:rPr>
            </w:pPr>
            <w:r w:rsidRPr="00FD40C3">
              <w:rPr>
                <w:lang w:val="id-ID"/>
              </w:rPr>
              <w:t xml:space="preserve">      "integrity": "sha512-YZo3K82SD7Riyi0E1EQPojLz7kpepnSQI9IyPbHHg1XXXevb5dJI7tpyN2ADxGcQbHG7vcyRHk0cbwqcQriUtg=="</w:t>
            </w:r>
          </w:p>
          <w:p w14:paraId="34A9E7E2" w14:textId="77777777" w:rsidR="00801B5C" w:rsidRPr="00FD40C3" w:rsidRDefault="00801B5C" w:rsidP="00801B5C">
            <w:pPr>
              <w:pStyle w:val="Code"/>
              <w:rPr>
                <w:lang w:val="id-ID"/>
              </w:rPr>
            </w:pPr>
            <w:r w:rsidRPr="00FD40C3">
              <w:rPr>
                <w:lang w:val="id-ID"/>
              </w:rPr>
              <w:t xml:space="preserve">    },</w:t>
            </w:r>
          </w:p>
          <w:p w14:paraId="7531A2F0" w14:textId="77777777" w:rsidR="00801B5C" w:rsidRPr="00FD40C3" w:rsidRDefault="00801B5C" w:rsidP="00801B5C">
            <w:pPr>
              <w:pStyle w:val="Code"/>
              <w:rPr>
                <w:lang w:val="id-ID"/>
              </w:rPr>
            </w:pPr>
            <w:r w:rsidRPr="00FD40C3">
              <w:rPr>
                <w:lang w:val="id-ID"/>
              </w:rPr>
              <w:t xml:space="preserve">    "semver": {</w:t>
            </w:r>
          </w:p>
          <w:p w14:paraId="0C44C93A" w14:textId="77777777" w:rsidR="00801B5C" w:rsidRPr="00FD40C3" w:rsidRDefault="00801B5C" w:rsidP="00801B5C">
            <w:pPr>
              <w:pStyle w:val="Code"/>
              <w:rPr>
                <w:lang w:val="id-ID"/>
              </w:rPr>
            </w:pPr>
            <w:r w:rsidRPr="00FD40C3">
              <w:rPr>
                <w:lang w:val="id-ID"/>
              </w:rPr>
              <w:t xml:space="preserve">      "version": "5.7.1",</w:t>
            </w:r>
          </w:p>
          <w:p w14:paraId="45E8693F" w14:textId="77777777" w:rsidR="00801B5C" w:rsidRPr="00FD40C3" w:rsidRDefault="00801B5C" w:rsidP="00801B5C">
            <w:pPr>
              <w:pStyle w:val="Code"/>
              <w:rPr>
                <w:lang w:val="id-ID"/>
              </w:rPr>
            </w:pPr>
            <w:r w:rsidRPr="00FD40C3">
              <w:rPr>
                <w:lang w:val="id-ID"/>
              </w:rPr>
              <w:t xml:space="preserve">      "resolved": "https://registry.npmjs.org/semver/-/semver-5.7.1.tgz",</w:t>
            </w:r>
          </w:p>
          <w:p w14:paraId="001A720E" w14:textId="77777777" w:rsidR="00801B5C" w:rsidRPr="00FD40C3" w:rsidRDefault="00801B5C" w:rsidP="00801B5C">
            <w:pPr>
              <w:pStyle w:val="Code"/>
              <w:rPr>
                <w:lang w:val="id-ID"/>
              </w:rPr>
            </w:pPr>
            <w:r w:rsidRPr="00FD40C3">
              <w:rPr>
                <w:lang w:val="id-ID"/>
              </w:rPr>
              <w:t xml:space="preserve">      "integrity": "sha512-sauaDf/PZdVgrLTNYHRtpXa1iRiKcaebiKQ1BJdpQlWH2lCvexQdX55snPFyK7QzpudqbCI0qXFfOasHdyNDGQ=="</w:t>
            </w:r>
          </w:p>
          <w:p w14:paraId="1196203C" w14:textId="77777777" w:rsidR="00801B5C" w:rsidRPr="00FD40C3" w:rsidRDefault="00801B5C" w:rsidP="00801B5C">
            <w:pPr>
              <w:pStyle w:val="Code"/>
              <w:rPr>
                <w:lang w:val="id-ID"/>
              </w:rPr>
            </w:pPr>
            <w:r w:rsidRPr="00FD40C3">
              <w:rPr>
                <w:lang w:val="id-ID"/>
              </w:rPr>
              <w:t xml:space="preserve">    },</w:t>
            </w:r>
          </w:p>
          <w:p w14:paraId="475F6A86" w14:textId="77777777" w:rsidR="00801B5C" w:rsidRPr="00FD40C3" w:rsidRDefault="00801B5C" w:rsidP="00801B5C">
            <w:pPr>
              <w:pStyle w:val="Code"/>
              <w:rPr>
                <w:lang w:val="id-ID"/>
              </w:rPr>
            </w:pPr>
            <w:r w:rsidRPr="00FD40C3">
              <w:rPr>
                <w:lang w:val="id-ID"/>
              </w:rPr>
              <w:t xml:space="preserve">    "send": {</w:t>
            </w:r>
          </w:p>
          <w:p w14:paraId="32867EE3" w14:textId="77777777" w:rsidR="00801B5C" w:rsidRPr="00FD40C3" w:rsidRDefault="00801B5C" w:rsidP="00801B5C">
            <w:pPr>
              <w:pStyle w:val="Code"/>
              <w:rPr>
                <w:lang w:val="id-ID"/>
              </w:rPr>
            </w:pPr>
            <w:r w:rsidRPr="00FD40C3">
              <w:rPr>
                <w:lang w:val="id-ID"/>
              </w:rPr>
              <w:t xml:space="preserve">      "version": "0.18.0",</w:t>
            </w:r>
          </w:p>
          <w:p w14:paraId="6CBE9F35" w14:textId="77777777" w:rsidR="00801B5C" w:rsidRPr="00FD40C3" w:rsidRDefault="00801B5C" w:rsidP="00801B5C">
            <w:pPr>
              <w:pStyle w:val="Code"/>
              <w:rPr>
                <w:lang w:val="id-ID"/>
              </w:rPr>
            </w:pPr>
            <w:r w:rsidRPr="00FD40C3">
              <w:rPr>
                <w:lang w:val="id-ID"/>
              </w:rPr>
              <w:t xml:space="preserve">      "resolved": "https://registry.npmjs.org/send/-/send-0.18.0.tgz",</w:t>
            </w:r>
          </w:p>
          <w:p w14:paraId="67EE9ECD" w14:textId="77777777" w:rsidR="00801B5C" w:rsidRPr="00FD40C3" w:rsidRDefault="00801B5C" w:rsidP="00801B5C">
            <w:pPr>
              <w:pStyle w:val="Code"/>
              <w:rPr>
                <w:lang w:val="id-ID"/>
              </w:rPr>
            </w:pPr>
            <w:r w:rsidRPr="00FD40C3">
              <w:rPr>
                <w:lang w:val="id-ID"/>
              </w:rPr>
              <w:t xml:space="preserve">      "integrity": "sha512-qqWzuOjSFOuqPjFe4NOsMLafToQQwBSOEpS+FwEt3A2V3vKubTquT3vmLTQpFgMXp8AlFWFuP1qKaJZOtPpVXg==",</w:t>
            </w:r>
          </w:p>
          <w:p w14:paraId="484F03B3" w14:textId="77777777" w:rsidR="00801B5C" w:rsidRPr="00FD40C3" w:rsidRDefault="00801B5C" w:rsidP="00801B5C">
            <w:pPr>
              <w:pStyle w:val="Code"/>
              <w:rPr>
                <w:lang w:val="id-ID"/>
              </w:rPr>
            </w:pPr>
            <w:r w:rsidRPr="00FD40C3">
              <w:rPr>
                <w:lang w:val="id-ID"/>
              </w:rPr>
              <w:t xml:space="preserve">      "requires": {</w:t>
            </w:r>
          </w:p>
          <w:p w14:paraId="1A4DD314" w14:textId="77777777" w:rsidR="00801B5C" w:rsidRPr="00FD40C3" w:rsidRDefault="00801B5C" w:rsidP="00801B5C">
            <w:pPr>
              <w:pStyle w:val="Code"/>
              <w:rPr>
                <w:lang w:val="id-ID"/>
              </w:rPr>
            </w:pPr>
            <w:r w:rsidRPr="00FD40C3">
              <w:rPr>
                <w:lang w:val="id-ID"/>
              </w:rPr>
              <w:t xml:space="preserve">        "debug": "2.6.9",</w:t>
            </w:r>
          </w:p>
          <w:p w14:paraId="36A77311" w14:textId="77777777" w:rsidR="00801B5C" w:rsidRPr="00FD40C3" w:rsidRDefault="00801B5C" w:rsidP="00801B5C">
            <w:pPr>
              <w:pStyle w:val="Code"/>
              <w:rPr>
                <w:lang w:val="id-ID"/>
              </w:rPr>
            </w:pPr>
            <w:r w:rsidRPr="00FD40C3">
              <w:rPr>
                <w:lang w:val="id-ID"/>
              </w:rPr>
              <w:t xml:space="preserve">        "depd": "2.0.0",</w:t>
            </w:r>
          </w:p>
          <w:p w14:paraId="50F633FC" w14:textId="77777777" w:rsidR="00801B5C" w:rsidRPr="00FD40C3" w:rsidRDefault="00801B5C" w:rsidP="00801B5C">
            <w:pPr>
              <w:pStyle w:val="Code"/>
              <w:rPr>
                <w:lang w:val="id-ID"/>
              </w:rPr>
            </w:pPr>
            <w:r w:rsidRPr="00FD40C3">
              <w:rPr>
                <w:lang w:val="id-ID"/>
              </w:rPr>
              <w:t xml:space="preserve">        "destroy": "1.2.0",</w:t>
            </w:r>
          </w:p>
          <w:p w14:paraId="1035181A" w14:textId="77777777" w:rsidR="00801B5C" w:rsidRPr="00FD40C3" w:rsidRDefault="00801B5C" w:rsidP="00801B5C">
            <w:pPr>
              <w:pStyle w:val="Code"/>
              <w:rPr>
                <w:lang w:val="id-ID"/>
              </w:rPr>
            </w:pPr>
            <w:r w:rsidRPr="00FD40C3">
              <w:rPr>
                <w:lang w:val="id-ID"/>
              </w:rPr>
              <w:t xml:space="preserve">        "encodeurl": "~1.0.2",</w:t>
            </w:r>
          </w:p>
          <w:p w14:paraId="5FEA50D8" w14:textId="77777777" w:rsidR="00801B5C" w:rsidRPr="00FD40C3" w:rsidRDefault="00801B5C" w:rsidP="00801B5C">
            <w:pPr>
              <w:pStyle w:val="Code"/>
              <w:rPr>
                <w:lang w:val="id-ID"/>
              </w:rPr>
            </w:pPr>
            <w:r w:rsidRPr="00FD40C3">
              <w:rPr>
                <w:lang w:val="id-ID"/>
              </w:rPr>
              <w:t xml:space="preserve">        "escape-html": "~1.0.3",</w:t>
            </w:r>
          </w:p>
          <w:p w14:paraId="3B2C5F89" w14:textId="77777777" w:rsidR="00801B5C" w:rsidRPr="00FD40C3" w:rsidRDefault="00801B5C" w:rsidP="00801B5C">
            <w:pPr>
              <w:pStyle w:val="Code"/>
              <w:rPr>
                <w:lang w:val="id-ID"/>
              </w:rPr>
            </w:pPr>
            <w:r w:rsidRPr="00FD40C3">
              <w:rPr>
                <w:lang w:val="id-ID"/>
              </w:rPr>
              <w:t xml:space="preserve">        "etag": "~1.8.1",</w:t>
            </w:r>
          </w:p>
          <w:p w14:paraId="3059E848" w14:textId="77777777" w:rsidR="00801B5C" w:rsidRPr="00FD40C3" w:rsidRDefault="00801B5C" w:rsidP="00801B5C">
            <w:pPr>
              <w:pStyle w:val="Code"/>
              <w:rPr>
                <w:lang w:val="id-ID"/>
              </w:rPr>
            </w:pPr>
            <w:r w:rsidRPr="00FD40C3">
              <w:rPr>
                <w:lang w:val="id-ID"/>
              </w:rPr>
              <w:t xml:space="preserve">        "fresh": "0.5.2",</w:t>
            </w:r>
          </w:p>
          <w:p w14:paraId="0430E003" w14:textId="77777777" w:rsidR="00801B5C" w:rsidRPr="00FD40C3" w:rsidRDefault="00801B5C" w:rsidP="00801B5C">
            <w:pPr>
              <w:pStyle w:val="Code"/>
              <w:rPr>
                <w:lang w:val="id-ID"/>
              </w:rPr>
            </w:pPr>
            <w:r w:rsidRPr="00FD40C3">
              <w:rPr>
                <w:lang w:val="id-ID"/>
              </w:rPr>
              <w:t xml:space="preserve">        "http-errors": "2.0.0",</w:t>
            </w:r>
          </w:p>
          <w:p w14:paraId="620E7C00" w14:textId="77777777" w:rsidR="00801B5C" w:rsidRPr="00FD40C3" w:rsidRDefault="00801B5C" w:rsidP="00801B5C">
            <w:pPr>
              <w:pStyle w:val="Code"/>
              <w:rPr>
                <w:lang w:val="id-ID"/>
              </w:rPr>
            </w:pPr>
            <w:r w:rsidRPr="00FD40C3">
              <w:rPr>
                <w:lang w:val="id-ID"/>
              </w:rPr>
              <w:t xml:space="preserve">        "mime": "1.6.0",</w:t>
            </w:r>
          </w:p>
          <w:p w14:paraId="60B7EC95" w14:textId="77777777" w:rsidR="00801B5C" w:rsidRPr="00FD40C3" w:rsidRDefault="00801B5C" w:rsidP="00801B5C">
            <w:pPr>
              <w:pStyle w:val="Code"/>
              <w:rPr>
                <w:lang w:val="id-ID"/>
              </w:rPr>
            </w:pPr>
            <w:r w:rsidRPr="00FD40C3">
              <w:rPr>
                <w:lang w:val="id-ID"/>
              </w:rPr>
              <w:t xml:space="preserve">        "ms": "2.1.3",</w:t>
            </w:r>
          </w:p>
          <w:p w14:paraId="0AFBEF24" w14:textId="77777777" w:rsidR="00801B5C" w:rsidRPr="00FD40C3" w:rsidRDefault="00801B5C" w:rsidP="00801B5C">
            <w:pPr>
              <w:pStyle w:val="Code"/>
              <w:rPr>
                <w:lang w:val="id-ID"/>
              </w:rPr>
            </w:pPr>
            <w:r w:rsidRPr="00FD40C3">
              <w:rPr>
                <w:lang w:val="id-ID"/>
              </w:rPr>
              <w:t xml:space="preserve">        "on-finished": "2.4.1",</w:t>
            </w:r>
          </w:p>
          <w:p w14:paraId="7E11F7D7" w14:textId="77777777" w:rsidR="00801B5C" w:rsidRPr="00FD40C3" w:rsidRDefault="00801B5C" w:rsidP="00801B5C">
            <w:pPr>
              <w:pStyle w:val="Code"/>
              <w:rPr>
                <w:lang w:val="id-ID"/>
              </w:rPr>
            </w:pPr>
            <w:r w:rsidRPr="00FD40C3">
              <w:rPr>
                <w:lang w:val="id-ID"/>
              </w:rPr>
              <w:t xml:space="preserve">        "range-parser": "~1.2.1",</w:t>
            </w:r>
          </w:p>
          <w:p w14:paraId="125DE30D" w14:textId="77777777" w:rsidR="00801B5C" w:rsidRPr="00FD40C3" w:rsidRDefault="00801B5C" w:rsidP="00801B5C">
            <w:pPr>
              <w:pStyle w:val="Code"/>
              <w:rPr>
                <w:lang w:val="id-ID"/>
              </w:rPr>
            </w:pPr>
            <w:r w:rsidRPr="00FD40C3">
              <w:rPr>
                <w:lang w:val="id-ID"/>
              </w:rPr>
              <w:t xml:space="preserve">        "statuses": "2.0.1"</w:t>
            </w:r>
          </w:p>
          <w:p w14:paraId="36DC2B96" w14:textId="77777777" w:rsidR="00801B5C" w:rsidRPr="00FD40C3" w:rsidRDefault="00801B5C" w:rsidP="00801B5C">
            <w:pPr>
              <w:pStyle w:val="Code"/>
              <w:rPr>
                <w:lang w:val="id-ID"/>
              </w:rPr>
            </w:pPr>
            <w:r w:rsidRPr="00FD40C3">
              <w:rPr>
                <w:lang w:val="id-ID"/>
              </w:rPr>
              <w:t xml:space="preserve">      },</w:t>
            </w:r>
          </w:p>
          <w:p w14:paraId="3780E65F" w14:textId="77777777" w:rsidR="00801B5C" w:rsidRPr="00FD40C3" w:rsidRDefault="00801B5C" w:rsidP="00801B5C">
            <w:pPr>
              <w:pStyle w:val="Code"/>
              <w:rPr>
                <w:lang w:val="id-ID"/>
              </w:rPr>
            </w:pPr>
            <w:r w:rsidRPr="00FD40C3">
              <w:rPr>
                <w:lang w:val="id-ID"/>
              </w:rPr>
              <w:t xml:space="preserve">      "dependencies": {</w:t>
            </w:r>
          </w:p>
          <w:p w14:paraId="67128BEC" w14:textId="77777777" w:rsidR="00801B5C" w:rsidRPr="00FD40C3" w:rsidRDefault="00801B5C" w:rsidP="00801B5C">
            <w:pPr>
              <w:pStyle w:val="Code"/>
              <w:rPr>
                <w:lang w:val="id-ID"/>
              </w:rPr>
            </w:pPr>
            <w:r w:rsidRPr="00FD40C3">
              <w:rPr>
                <w:lang w:val="id-ID"/>
              </w:rPr>
              <w:t xml:space="preserve">        "ms": {</w:t>
            </w:r>
          </w:p>
          <w:p w14:paraId="4D8ECC87" w14:textId="77777777" w:rsidR="00801B5C" w:rsidRPr="00FD40C3" w:rsidRDefault="00801B5C" w:rsidP="00801B5C">
            <w:pPr>
              <w:pStyle w:val="Code"/>
              <w:rPr>
                <w:lang w:val="id-ID"/>
              </w:rPr>
            </w:pPr>
            <w:r w:rsidRPr="00FD40C3">
              <w:rPr>
                <w:lang w:val="id-ID"/>
              </w:rPr>
              <w:t xml:space="preserve">          "version": "2.1.3",</w:t>
            </w:r>
          </w:p>
          <w:p w14:paraId="7A49312E" w14:textId="77777777" w:rsidR="00801B5C" w:rsidRPr="00FD40C3" w:rsidRDefault="00801B5C" w:rsidP="00801B5C">
            <w:pPr>
              <w:pStyle w:val="Code"/>
              <w:rPr>
                <w:lang w:val="id-ID"/>
              </w:rPr>
            </w:pPr>
            <w:r w:rsidRPr="00FD40C3">
              <w:rPr>
                <w:lang w:val="id-ID"/>
              </w:rPr>
              <w:t xml:space="preserve">          "resolved": "https://registry.npmjs.org/ms/-/ms-2.1.3.tgz",</w:t>
            </w:r>
          </w:p>
          <w:p w14:paraId="64F09F41" w14:textId="77777777" w:rsidR="00801B5C" w:rsidRPr="00FD40C3" w:rsidRDefault="00801B5C" w:rsidP="00801B5C">
            <w:pPr>
              <w:pStyle w:val="Code"/>
              <w:rPr>
                <w:lang w:val="id-ID"/>
              </w:rPr>
            </w:pPr>
            <w:r w:rsidRPr="00FD40C3">
              <w:rPr>
                <w:lang w:val="id-ID"/>
              </w:rPr>
              <w:t xml:space="preserve">          "integrity": "sha512-6FlzubTLZG3J2a/NVCAleEhjzq5oxgHyaCU9yYXvcLsvoVaHJq/s5xXI6/XXP6tz7R9xAOtHnSO/tXtF3WRTlA=="</w:t>
            </w:r>
          </w:p>
          <w:p w14:paraId="7E1A7007" w14:textId="77777777" w:rsidR="00801B5C" w:rsidRPr="00FD40C3" w:rsidRDefault="00801B5C" w:rsidP="00801B5C">
            <w:pPr>
              <w:pStyle w:val="Code"/>
              <w:rPr>
                <w:lang w:val="id-ID"/>
              </w:rPr>
            </w:pPr>
            <w:r w:rsidRPr="00FD40C3">
              <w:rPr>
                <w:lang w:val="id-ID"/>
              </w:rPr>
              <w:t xml:space="preserve">        }</w:t>
            </w:r>
          </w:p>
          <w:p w14:paraId="5748C091" w14:textId="77777777" w:rsidR="00801B5C" w:rsidRPr="00FD40C3" w:rsidRDefault="00801B5C" w:rsidP="00801B5C">
            <w:pPr>
              <w:pStyle w:val="Code"/>
              <w:rPr>
                <w:lang w:val="id-ID"/>
              </w:rPr>
            </w:pPr>
            <w:r w:rsidRPr="00FD40C3">
              <w:rPr>
                <w:lang w:val="id-ID"/>
              </w:rPr>
              <w:t xml:space="preserve">      }</w:t>
            </w:r>
          </w:p>
          <w:p w14:paraId="1D10569E" w14:textId="77777777" w:rsidR="00801B5C" w:rsidRPr="00FD40C3" w:rsidRDefault="00801B5C" w:rsidP="00801B5C">
            <w:pPr>
              <w:pStyle w:val="Code"/>
              <w:rPr>
                <w:lang w:val="id-ID"/>
              </w:rPr>
            </w:pPr>
            <w:r w:rsidRPr="00FD40C3">
              <w:rPr>
                <w:lang w:val="id-ID"/>
              </w:rPr>
              <w:t xml:space="preserve">    },</w:t>
            </w:r>
          </w:p>
          <w:p w14:paraId="16D79A02" w14:textId="77777777" w:rsidR="00801B5C" w:rsidRPr="00FD40C3" w:rsidRDefault="00801B5C" w:rsidP="00801B5C">
            <w:pPr>
              <w:pStyle w:val="Code"/>
              <w:rPr>
                <w:lang w:val="id-ID"/>
              </w:rPr>
            </w:pPr>
            <w:r w:rsidRPr="00FD40C3">
              <w:rPr>
                <w:lang w:val="id-ID"/>
              </w:rPr>
              <w:lastRenderedPageBreak/>
              <w:t xml:space="preserve">    "serve-static": {</w:t>
            </w:r>
          </w:p>
          <w:p w14:paraId="683BF173" w14:textId="77777777" w:rsidR="00801B5C" w:rsidRPr="00FD40C3" w:rsidRDefault="00801B5C" w:rsidP="00801B5C">
            <w:pPr>
              <w:pStyle w:val="Code"/>
              <w:rPr>
                <w:lang w:val="id-ID"/>
              </w:rPr>
            </w:pPr>
            <w:r w:rsidRPr="00FD40C3">
              <w:rPr>
                <w:lang w:val="id-ID"/>
              </w:rPr>
              <w:t xml:space="preserve">      "version": "1.15.0",</w:t>
            </w:r>
          </w:p>
          <w:p w14:paraId="5EAAC7DB" w14:textId="77777777" w:rsidR="00801B5C" w:rsidRPr="00FD40C3" w:rsidRDefault="00801B5C" w:rsidP="00801B5C">
            <w:pPr>
              <w:pStyle w:val="Code"/>
              <w:rPr>
                <w:lang w:val="id-ID"/>
              </w:rPr>
            </w:pPr>
            <w:r w:rsidRPr="00FD40C3">
              <w:rPr>
                <w:lang w:val="id-ID"/>
              </w:rPr>
              <w:t xml:space="preserve">      "resolved": "https://registry.npmjs.org/serve-static/-/serve-static-1.15.0.tgz",</w:t>
            </w:r>
          </w:p>
          <w:p w14:paraId="58C1F8CB" w14:textId="77777777" w:rsidR="00801B5C" w:rsidRPr="00FD40C3" w:rsidRDefault="00801B5C" w:rsidP="00801B5C">
            <w:pPr>
              <w:pStyle w:val="Code"/>
              <w:rPr>
                <w:lang w:val="id-ID"/>
              </w:rPr>
            </w:pPr>
            <w:r w:rsidRPr="00FD40C3">
              <w:rPr>
                <w:lang w:val="id-ID"/>
              </w:rPr>
              <w:t xml:space="preserve">      "integrity": "sha512-XGuRDNjXUijsUL0vl6nSD7cwURuzEgglbOaFuZM9g3kwDXOWVTck0jLzjPzGD+TazWbboZYu52/9/XPdUgne9g==",</w:t>
            </w:r>
          </w:p>
          <w:p w14:paraId="24727497" w14:textId="77777777" w:rsidR="00801B5C" w:rsidRPr="00FD40C3" w:rsidRDefault="00801B5C" w:rsidP="00801B5C">
            <w:pPr>
              <w:pStyle w:val="Code"/>
              <w:rPr>
                <w:lang w:val="id-ID"/>
              </w:rPr>
            </w:pPr>
            <w:r w:rsidRPr="00FD40C3">
              <w:rPr>
                <w:lang w:val="id-ID"/>
              </w:rPr>
              <w:t xml:space="preserve">      "requires": {</w:t>
            </w:r>
          </w:p>
          <w:p w14:paraId="55EF8D76" w14:textId="77777777" w:rsidR="00801B5C" w:rsidRPr="00FD40C3" w:rsidRDefault="00801B5C" w:rsidP="00801B5C">
            <w:pPr>
              <w:pStyle w:val="Code"/>
              <w:rPr>
                <w:lang w:val="id-ID"/>
              </w:rPr>
            </w:pPr>
            <w:r w:rsidRPr="00FD40C3">
              <w:rPr>
                <w:lang w:val="id-ID"/>
              </w:rPr>
              <w:t xml:space="preserve">        "encodeurl": "~1.0.2",</w:t>
            </w:r>
          </w:p>
          <w:p w14:paraId="6212C214" w14:textId="77777777" w:rsidR="00801B5C" w:rsidRPr="00FD40C3" w:rsidRDefault="00801B5C" w:rsidP="00801B5C">
            <w:pPr>
              <w:pStyle w:val="Code"/>
              <w:rPr>
                <w:lang w:val="id-ID"/>
              </w:rPr>
            </w:pPr>
            <w:r w:rsidRPr="00FD40C3">
              <w:rPr>
                <w:lang w:val="id-ID"/>
              </w:rPr>
              <w:t xml:space="preserve">        "escape-html": "~1.0.3",</w:t>
            </w:r>
          </w:p>
          <w:p w14:paraId="04AC6DC8" w14:textId="77777777" w:rsidR="00801B5C" w:rsidRPr="00FD40C3" w:rsidRDefault="00801B5C" w:rsidP="00801B5C">
            <w:pPr>
              <w:pStyle w:val="Code"/>
              <w:rPr>
                <w:lang w:val="id-ID"/>
              </w:rPr>
            </w:pPr>
            <w:r w:rsidRPr="00FD40C3">
              <w:rPr>
                <w:lang w:val="id-ID"/>
              </w:rPr>
              <w:t xml:space="preserve">        "parseurl": "~1.3.3",</w:t>
            </w:r>
          </w:p>
          <w:p w14:paraId="65FC5670" w14:textId="77777777" w:rsidR="00801B5C" w:rsidRPr="00FD40C3" w:rsidRDefault="00801B5C" w:rsidP="00801B5C">
            <w:pPr>
              <w:pStyle w:val="Code"/>
              <w:rPr>
                <w:lang w:val="id-ID"/>
              </w:rPr>
            </w:pPr>
            <w:r w:rsidRPr="00FD40C3">
              <w:rPr>
                <w:lang w:val="id-ID"/>
              </w:rPr>
              <w:t xml:space="preserve">        "send": "0.18.0"</w:t>
            </w:r>
          </w:p>
          <w:p w14:paraId="1C8CFD27" w14:textId="77777777" w:rsidR="00801B5C" w:rsidRPr="00FD40C3" w:rsidRDefault="00801B5C" w:rsidP="00801B5C">
            <w:pPr>
              <w:pStyle w:val="Code"/>
              <w:rPr>
                <w:lang w:val="id-ID"/>
              </w:rPr>
            </w:pPr>
            <w:r w:rsidRPr="00FD40C3">
              <w:rPr>
                <w:lang w:val="id-ID"/>
              </w:rPr>
              <w:t xml:space="preserve">      }</w:t>
            </w:r>
          </w:p>
          <w:p w14:paraId="67D87B4F" w14:textId="77777777" w:rsidR="00801B5C" w:rsidRPr="00FD40C3" w:rsidRDefault="00801B5C" w:rsidP="00801B5C">
            <w:pPr>
              <w:pStyle w:val="Code"/>
              <w:rPr>
                <w:lang w:val="id-ID"/>
              </w:rPr>
            </w:pPr>
            <w:r w:rsidRPr="00FD40C3">
              <w:rPr>
                <w:lang w:val="id-ID"/>
              </w:rPr>
              <w:t xml:space="preserve">    },</w:t>
            </w:r>
          </w:p>
          <w:p w14:paraId="76FF841A" w14:textId="77777777" w:rsidR="00801B5C" w:rsidRPr="00FD40C3" w:rsidRDefault="00801B5C" w:rsidP="00801B5C">
            <w:pPr>
              <w:pStyle w:val="Code"/>
              <w:rPr>
                <w:lang w:val="id-ID"/>
              </w:rPr>
            </w:pPr>
            <w:r w:rsidRPr="00FD40C3">
              <w:rPr>
                <w:lang w:val="id-ID"/>
              </w:rPr>
              <w:t xml:space="preserve">    "setprototypeof": {</w:t>
            </w:r>
          </w:p>
          <w:p w14:paraId="437BC3B2" w14:textId="77777777" w:rsidR="00801B5C" w:rsidRPr="00FD40C3" w:rsidRDefault="00801B5C" w:rsidP="00801B5C">
            <w:pPr>
              <w:pStyle w:val="Code"/>
              <w:rPr>
                <w:lang w:val="id-ID"/>
              </w:rPr>
            </w:pPr>
            <w:r w:rsidRPr="00FD40C3">
              <w:rPr>
                <w:lang w:val="id-ID"/>
              </w:rPr>
              <w:t xml:space="preserve">      "version": "1.2.0",</w:t>
            </w:r>
          </w:p>
          <w:p w14:paraId="7E0F4D04" w14:textId="77777777" w:rsidR="00801B5C" w:rsidRPr="00FD40C3" w:rsidRDefault="00801B5C" w:rsidP="00801B5C">
            <w:pPr>
              <w:pStyle w:val="Code"/>
              <w:rPr>
                <w:lang w:val="id-ID"/>
              </w:rPr>
            </w:pPr>
            <w:r w:rsidRPr="00FD40C3">
              <w:rPr>
                <w:lang w:val="id-ID"/>
              </w:rPr>
              <w:t xml:space="preserve">      "resolved": "https://registry.npmjs.org/setprototypeof/-/setprototypeof-1.2.0.tgz",</w:t>
            </w:r>
          </w:p>
          <w:p w14:paraId="2C0A8BFD" w14:textId="77777777" w:rsidR="00801B5C" w:rsidRPr="00FD40C3" w:rsidRDefault="00801B5C" w:rsidP="00801B5C">
            <w:pPr>
              <w:pStyle w:val="Code"/>
              <w:rPr>
                <w:lang w:val="id-ID"/>
              </w:rPr>
            </w:pPr>
            <w:r w:rsidRPr="00FD40C3">
              <w:rPr>
                <w:lang w:val="id-ID"/>
              </w:rPr>
              <w:t xml:space="preserve">      "integrity": "sha512-E5LDX7Wrp85Kil5bhZv46j8jOeboKq5JMmYM3gVGdGH8xFpPWXUMsNrlODCrkoxMEeNi/XZIwuRvY4XNwYMJpw=="</w:t>
            </w:r>
          </w:p>
          <w:p w14:paraId="2BA9345D" w14:textId="77777777" w:rsidR="00801B5C" w:rsidRPr="00FD40C3" w:rsidRDefault="00801B5C" w:rsidP="00801B5C">
            <w:pPr>
              <w:pStyle w:val="Code"/>
              <w:rPr>
                <w:lang w:val="id-ID"/>
              </w:rPr>
            </w:pPr>
            <w:r w:rsidRPr="00FD40C3">
              <w:rPr>
                <w:lang w:val="id-ID"/>
              </w:rPr>
              <w:t xml:space="preserve">    },</w:t>
            </w:r>
          </w:p>
          <w:p w14:paraId="154AAA41" w14:textId="77777777" w:rsidR="00801B5C" w:rsidRPr="00FD40C3" w:rsidRDefault="00801B5C" w:rsidP="00801B5C">
            <w:pPr>
              <w:pStyle w:val="Code"/>
              <w:rPr>
                <w:lang w:val="id-ID"/>
              </w:rPr>
            </w:pPr>
            <w:r w:rsidRPr="00FD40C3">
              <w:rPr>
                <w:lang w:val="id-ID"/>
              </w:rPr>
              <w:t xml:space="preserve">    "side-channel": {</w:t>
            </w:r>
          </w:p>
          <w:p w14:paraId="6C724A9D" w14:textId="77777777" w:rsidR="00801B5C" w:rsidRPr="00FD40C3" w:rsidRDefault="00801B5C" w:rsidP="00801B5C">
            <w:pPr>
              <w:pStyle w:val="Code"/>
              <w:rPr>
                <w:lang w:val="id-ID"/>
              </w:rPr>
            </w:pPr>
            <w:r w:rsidRPr="00FD40C3">
              <w:rPr>
                <w:lang w:val="id-ID"/>
              </w:rPr>
              <w:t xml:space="preserve">      "version": "1.0.4",</w:t>
            </w:r>
          </w:p>
          <w:p w14:paraId="77A5626A" w14:textId="77777777" w:rsidR="00801B5C" w:rsidRPr="00FD40C3" w:rsidRDefault="00801B5C" w:rsidP="00801B5C">
            <w:pPr>
              <w:pStyle w:val="Code"/>
              <w:rPr>
                <w:lang w:val="id-ID"/>
              </w:rPr>
            </w:pPr>
            <w:r w:rsidRPr="00FD40C3">
              <w:rPr>
                <w:lang w:val="id-ID"/>
              </w:rPr>
              <w:t xml:space="preserve">      "resolved": "https://registry.npmjs.org/side-channel/-/side-channel-1.0.4.tgz",</w:t>
            </w:r>
          </w:p>
          <w:p w14:paraId="1EBD869A" w14:textId="77777777" w:rsidR="00801B5C" w:rsidRPr="00FD40C3" w:rsidRDefault="00801B5C" w:rsidP="00801B5C">
            <w:pPr>
              <w:pStyle w:val="Code"/>
              <w:rPr>
                <w:lang w:val="id-ID"/>
              </w:rPr>
            </w:pPr>
            <w:r w:rsidRPr="00FD40C3">
              <w:rPr>
                <w:lang w:val="id-ID"/>
              </w:rPr>
              <w:t xml:space="preserve">      "integrity": "sha512-q5XPytqFEIKHkGdiMIrY10mvLRvnQh42/+GoBlFW3b2LXLE2xxJpZFdm94we0BaoV3RwJyGqg5wS7epxTv0Zvw==",</w:t>
            </w:r>
          </w:p>
          <w:p w14:paraId="67E192CA" w14:textId="77777777" w:rsidR="00801B5C" w:rsidRPr="00FD40C3" w:rsidRDefault="00801B5C" w:rsidP="00801B5C">
            <w:pPr>
              <w:pStyle w:val="Code"/>
              <w:rPr>
                <w:lang w:val="id-ID"/>
              </w:rPr>
            </w:pPr>
            <w:r w:rsidRPr="00FD40C3">
              <w:rPr>
                <w:lang w:val="id-ID"/>
              </w:rPr>
              <w:t xml:space="preserve">      "requires": {</w:t>
            </w:r>
          </w:p>
          <w:p w14:paraId="53C94F36" w14:textId="77777777" w:rsidR="00801B5C" w:rsidRPr="00FD40C3" w:rsidRDefault="00801B5C" w:rsidP="00801B5C">
            <w:pPr>
              <w:pStyle w:val="Code"/>
              <w:rPr>
                <w:lang w:val="id-ID"/>
              </w:rPr>
            </w:pPr>
            <w:r w:rsidRPr="00FD40C3">
              <w:rPr>
                <w:lang w:val="id-ID"/>
              </w:rPr>
              <w:t xml:space="preserve">        "call-bind": "^1.0.0",</w:t>
            </w:r>
          </w:p>
          <w:p w14:paraId="6CF09FCF" w14:textId="77777777" w:rsidR="00801B5C" w:rsidRPr="00FD40C3" w:rsidRDefault="00801B5C" w:rsidP="00801B5C">
            <w:pPr>
              <w:pStyle w:val="Code"/>
              <w:rPr>
                <w:lang w:val="id-ID"/>
              </w:rPr>
            </w:pPr>
            <w:r w:rsidRPr="00FD40C3">
              <w:rPr>
                <w:lang w:val="id-ID"/>
              </w:rPr>
              <w:t xml:space="preserve">        "get-intrinsic": "^1.0.2",</w:t>
            </w:r>
          </w:p>
          <w:p w14:paraId="662FB631" w14:textId="77777777" w:rsidR="00801B5C" w:rsidRPr="00FD40C3" w:rsidRDefault="00801B5C" w:rsidP="00801B5C">
            <w:pPr>
              <w:pStyle w:val="Code"/>
              <w:rPr>
                <w:lang w:val="id-ID"/>
              </w:rPr>
            </w:pPr>
            <w:r w:rsidRPr="00FD40C3">
              <w:rPr>
                <w:lang w:val="id-ID"/>
              </w:rPr>
              <w:t xml:space="preserve">        "object-inspect": "^1.9.0"</w:t>
            </w:r>
          </w:p>
          <w:p w14:paraId="4F6D6884" w14:textId="77777777" w:rsidR="00801B5C" w:rsidRPr="00FD40C3" w:rsidRDefault="00801B5C" w:rsidP="00801B5C">
            <w:pPr>
              <w:pStyle w:val="Code"/>
              <w:rPr>
                <w:lang w:val="id-ID"/>
              </w:rPr>
            </w:pPr>
            <w:r w:rsidRPr="00FD40C3">
              <w:rPr>
                <w:lang w:val="id-ID"/>
              </w:rPr>
              <w:t xml:space="preserve">      }</w:t>
            </w:r>
          </w:p>
          <w:p w14:paraId="334F6D51" w14:textId="77777777" w:rsidR="00801B5C" w:rsidRPr="00FD40C3" w:rsidRDefault="00801B5C" w:rsidP="00801B5C">
            <w:pPr>
              <w:pStyle w:val="Code"/>
              <w:rPr>
                <w:lang w:val="id-ID"/>
              </w:rPr>
            </w:pPr>
            <w:r w:rsidRPr="00FD40C3">
              <w:rPr>
                <w:lang w:val="id-ID"/>
              </w:rPr>
              <w:t xml:space="preserve">    },</w:t>
            </w:r>
          </w:p>
          <w:p w14:paraId="09217C58" w14:textId="77777777" w:rsidR="00801B5C" w:rsidRPr="00FD40C3" w:rsidRDefault="00801B5C" w:rsidP="00801B5C">
            <w:pPr>
              <w:pStyle w:val="Code"/>
              <w:rPr>
                <w:lang w:val="id-ID"/>
              </w:rPr>
            </w:pPr>
            <w:r w:rsidRPr="00FD40C3">
              <w:rPr>
                <w:lang w:val="id-ID"/>
              </w:rPr>
              <w:t xml:space="preserve">    "simple-update-notifier": {</w:t>
            </w:r>
          </w:p>
          <w:p w14:paraId="64ABED1F" w14:textId="77777777" w:rsidR="00801B5C" w:rsidRPr="00FD40C3" w:rsidRDefault="00801B5C" w:rsidP="00801B5C">
            <w:pPr>
              <w:pStyle w:val="Code"/>
              <w:rPr>
                <w:lang w:val="id-ID"/>
              </w:rPr>
            </w:pPr>
            <w:r w:rsidRPr="00FD40C3">
              <w:rPr>
                <w:lang w:val="id-ID"/>
              </w:rPr>
              <w:t xml:space="preserve">      "version": "1.1.0",</w:t>
            </w:r>
          </w:p>
          <w:p w14:paraId="32B49E19" w14:textId="77777777" w:rsidR="00801B5C" w:rsidRPr="00FD40C3" w:rsidRDefault="00801B5C" w:rsidP="00801B5C">
            <w:pPr>
              <w:pStyle w:val="Code"/>
              <w:rPr>
                <w:lang w:val="id-ID"/>
              </w:rPr>
            </w:pPr>
            <w:r w:rsidRPr="00FD40C3">
              <w:rPr>
                <w:lang w:val="id-ID"/>
              </w:rPr>
              <w:t xml:space="preserve">      "resolved": "https://registry.npmjs.org/simple-update-notifier/-/simple-update-notifier-1.1.0.tgz",</w:t>
            </w:r>
          </w:p>
          <w:p w14:paraId="5621E4C5" w14:textId="77777777" w:rsidR="00801B5C" w:rsidRPr="00FD40C3" w:rsidRDefault="00801B5C" w:rsidP="00801B5C">
            <w:pPr>
              <w:pStyle w:val="Code"/>
              <w:rPr>
                <w:lang w:val="id-ID"/>
              </w:rPr>
            </w:pPr>
            <w:r w:rsidRPr="00FD40C3">
              <w:rPr>
                <w:lang w:val="id-ID"/>
              </w:rPr>
              <w:t xml:space="preserve">      "integrity": "sha512-VpsrsJSUcJEseSbMHkrsrAVSdvVS5I96Qo1QAQ4FxQ9wXFcB+pjj7FB7/us9+GcgfW4ziHtYMc1J0PLczb55mg==",</w:t>
            </w:r>
          </w:p>
          <w:p w14:paraId="6D52428A" w14:textId="77777777" w:rsidR="00801B5C" w:rsidRPr="00FD40C3" w:rsidRDefault="00801B5C" w:rsidP="00801B5C">
            <w:pPr>
              <w:pStyle w:val="Code"/>
              <w:rPr>
                <w:lang w:val="id-ID"/>
              </w:rPr>
            </w:pPr>
            <w:r w:rsidRPr="00FD40C3">
              <w:rPr>
                <w:lang w:val="id-ID"/>
              </w:rPr>
              <w:t xml:space="preserve">      "requires": {</w:t>
            </w:r>
          </w:p>
          <w:p w14:paraId="07CF9455" w14:textId="77777777" w:rsidR="00801B5C" w:rsidRPr="00FD40C3" w:rsidRDefault="00801B5C" w:rsidP="00801B5C">
            <w:pPr>
              <w:pStyle w:val="Code"/>
              <w:rPr>
                <w:lang w:val="id-ID"/>
              </w:rPr>
            </w:pPr>
            <w:r w:rsidRPr="00FD40C3">
              <w:rPr>
                <w:lang w:val="id-ID"/>
              </w:rPr>
              <w:t xml:space="preserve">        "semver": "~7.0.0"</w:t>
            </w:r>
          </w:p>
          <w:p w14:paraId="417A3F72" w14:textId="77777777" w:rsidR="00801B5C" w:rsidRPr="00FD40C3" w:rsidRDefault="00801B5C" w:rsidP="00801B5C">
            <w:pPr>
              <w:pStyle w:val="Code"/>
              <w:rPr>
                <w:lang w:val="id-ID"/>
              </w:rPr>
            </w:pPr>
            <w:r w:rsidRPr="00FD40C3">
              <w:rPr>
                <w:lang w:val="id-ID"/>
              </w:rPr>
              <w:t xml:space="preserve">      },</w:t>
            </w:r>
          </w:p>
          <w:p w14:paraId="09E0C598" w14:textId="77777777" w:rsidR="00801B5C" w:rsidRPr="00FD40C3" w:rsidRDefault="00801B5C" w:rsidP="00801B5C">
            <w:pPr>
              <w:pStyle w:val="Code"/>
              <w:rPr>
                <w:lang w:val="id-ID"/>
              </w:rPr>
            </w:pPr>
            <w:r w:rsidRPr="00FD40C3">
              <w:rPr>
                <w:lang w:val="id-ID"/>
              </w:rPr>
              <w:t xml:space="preserve">      "dependencies": {</w:t>
            </w:r>
          </w:p>
          <w:p w14:paraId="0F090F25" w14:textId="77777777" w:rsidR="00801B5C" w:rsidRPr="00FD40C3" w:rsidRDefault="00801B5C" w:rsidP="00801B5C">
            <w:pPr>
              <w:pStyle w:val="Code"/>
              <w:rPr>
                <w:lang w:val="id-ID"/>
              </w:rPr>
            </w:pPr>
            <w:r w:rsidRPr="00FD40C3">
              <w:rPr>
                <w:lang w:val="id-ID"/>
              </w:rPr>
              <w:t xml:space="preserve">        "semver": {</w:t>
            </w:r>
          </w:p>
          <w:p w14:paraId="6996B762" w14:textId="77777777" w:rsidR="00801B5C" w:rsidRPr="00FD40C3" w:rsidRDefault="00801B5C" w:rsidP="00801B5C">
            <w:pPr>
              <w:pStyle w:val="Code"/>
              <w:rPr>
                <w:lang w:val="id-ID"/>
              </w:rPr>
            </w:pPr>
            <w:r w:rsidRPr="00FD40C3">
              <w:rPr>
                <w:lang w:val="id-ID"/>
              </w:rPr>
              <w:t xml:space="preserve">          "version": "7.0.0",</w:t>
            </w:r>
          </w:p>
          <w:p w14:paraId="56062C9A" w14:textId="77777777" w:rsidR="00801B5C" w:rsidRPr="00FD40C3" w:rsidRDefault="00801B5C" w:rsidP="00801B5C">
            <w:pPr>
              <w:pStyle w:val="Code"/>
              <w:rPr>
                <w:lang w:val="id-ID"/>
              </w:rPr>
            </w:pPr>
            <w:r w:rsidRPr="00FD40C3">
              <w:rPr>
                <w:lang w:val="id-ID"/>
              </w:rPr>
              <w:t xml:space="preserve">          "resolved": "https://registry.npmjs.org/semver/-/semver-7.0.0.tgz",</w:t>
            </w:r>
          </w:p>
          <w:p w14:paraId="45E9EF67" w14:textId="77777777" w:rsidR="00801B5C" w:rsidRPr="00FD40C3" w:rsidRDefault="00801B5C" w:rsidP="00801B5C">
            <w:pPr>
              <w:pStyle w:val="Code"/>
              <w:rPr>
                <w:lang w:val="id-ID"/>
              </w:rPr>
            </w:pPr>
            <w:r w:rsidRPr="00FD40C3">
              <w:rPr>
                <w:lang w:val="id-ID"/>
              </w:rPr>
              <w:t xml:space="preserve">          "integrity": "sha512-+GB6zVA9LWh6zovYQLALHwv5rb2PHGlJi3lfiqIHxR0uuwCgefcOJc59v9fv1w8GbStwxuuqqAjI9NMAOOgq1A=="</w:t>
            </w:r>
          </w:p>
          <w:p w14:paraId="3A922BFE" w14:textId="77777777" w:rsidR="00801B5C" w:rsidRPr="00FD40C3" w:rsidRDefault="00801B5C" w:rsidP="00801B5C">
            <w:pPr>
              <w:pStyle w:val="Code"/>
              <w:rPr>
                <w:lang w:val="id-ID"/>
              </w:rPr>
            </w:pPr>
            <w:r w:rsidRPr="00FD40C3">
              <w:rPr>
                <w:lang w:val="id-ID"/>
              </w:rPr>
              <w:t xml:space="preserve">        }</w:t>
            </w:r>
          </w:p>
          <w:p w14:paraId="14AE867E" w14:textId="77777777" w:rsidR="00801B5C" w:rsidRPr="00FD40C3" w:rsidRDefault="00801B5C" w:rsidP="00801B5C">
            <w:pPr>
              <w:pStyle w:val="Code"/>
              <w:rPr>
                <w:lang w:val="id-ID"/>
              </w:rPr>
            </w:pPr>
            <w:r w:rsidRPr="00FD40C3">
              <w:rPr>
                <w:lang w:val="id-ID"/>
              </w:rPr>
              <w:t xml:space="preserve">      }</w:t>
            </w:r>
          </w:p>
          <w:p w14:paraId="066A53BD" w14:textId="77777777" w:rsidR="00801B5C" w:rsidRPr="00FD40C3" w:rsidRDefault="00801B5C" w:rsidP="00801B5C">
            <w:pPr>
              <w:pStyle w:val="Code"/>
              <w:rPr>
                <w:lang w:val="id-ID"/>
              </w:rPr>
            </w:pPr>
            <w:r w:rsidRPr="00FD40C3">
              <w:rPr>
                <w:lang w:val="id-ID"/>
              </w:rPr>
              <w:t xml:space="preserve">    },</w:t>
            </w:r>
          </w:p>
          <w:p w14:paraId="381B2379" w14:textId="77777777" w:rsidR="00801B5C" w:rsidRPr="00FD40C3" w:rsidRDefault="00801B5C" w:rsidP="00801B5C">
            <w:pPr>
              <w:pStyle w:val="Code"/>
              <w:rPr>
                <w:lang w:val="id-ID"/>
              </w:rPr>
            </w:pPr>
            <w:r w:rsidRPr="00FD40C3">
              <w:rPr>
                <w:lang w:val="id-ID"/>
              </w:rPr>
              <w:t xml:space="preserve">    "statuses": {</w:t>
            </w:r>
          </w:p>
          <w:p w14:paraId="042C9A13" w14:textId="77777777" w:rsidR="00801B5C" w:rsidRPr="00FD40C3" w:rsidRDefault="00801B5C" w:rsidP="00801B5C">
            <w:pPr>
              <w:pStyle w:val="Code"/>
              <w:rPr>
                <w:lang w:val="id-ID"/>
              </w:rPr>
            </w:pPr>
            <w:r w:rsidRPr="00FD40C3">
              <w:rPr>
                <w:lang w:val="id-ID"/>
              </w:rPr>
              <w:t xml:space="preserve">      "version": "2.0.1",</w:t>
            </w:r>
          </w:p>
          <w:p w14:paraId="3E1F7876" w14:textId="77777777" w:rsidR="00801B5C" w:rsidRPr="00FD40C3" w:rsidRDefault="00801B5C" w:rsidP="00801B5C">
            <w:pPr>
              <w:pStyle w:val="Code"/>
              <w:rPr>
                <w:lang w:val="id-ID"/>
              </w:rPr>
            </w:pPr>
            <w:r w:rsidRPr="00FD40C3">
              <w:rPr>
                <w:lang w:val="id-ID"/>
              </w:rPr>
              <w:t xml:space="preserve">      "resolved": "https://registry.npmjs.org/statuses/-/statuses-</w:t>
            </w:r>
            <w:r w:rsidRPr="00FD40C3">
              <w:rPr>
                <w:lang w:val="id-ID"/>
              </w:rPr>
              <w:lastRenderedPageBreak/>
              <w:t>2.0.1.tgz",</w:t>
            </w:r>
          </w:p>
          <w:p w14:paraId="585D0B20" w14:textId="77777777" w:rsidR="00801B5C" w:rsidRPr="00FD40C3" w:rsidRDefault="00801B5C" w:rsidP="00801B5C">
            <w:pPr>
              <w:pStyle w:val="Code"/>
              <w:rPr>
                <w:lang w:val="id-ID"/>
              </w:rPr>
            </w:pPr>
            <w:r w:rsidRPr="00FD40C3">
              <w:rPr>
                <w:lang w:val="id-ID"/>
              </w:rPr>
              <w:t xml:space="preserve">      "integrity": "sha512-RwNA9Z/7PrK06rYLIzFMlaF+l73iwpzsqRIFgbMLbTcLD6cOao82TaWefPXQvB2fOC4AjuYSEndS7N/mTCbkdQ=="</w:t>
            </w:r>
          </w:p>
          <w:p w14:paraId="0480B6AD" w14:textId="77777777" w:rsidR="00801B5C" w:rsidRPr="00FD40C3" w:rsidRDefault="00801B5C" w:rsidP="00801B5C">
            <w:pPr>
              <w:pStyle w:val="Code"/>
              <w:rPr>
                <w:lang w:val="id-ID"/>
              </w:rPr>
            </w:pPr>
            <w:r w:rsidRPr="00FD40C3">
              <w:rPr>
                <w:lang w:val="id-ID"/>
              </w:rPr>
              <w:t xml:space="preserve">    },</w:t>
            </w:r>
          </w:p>
          <w:p w14:paraId="58ECBB7A" w14:textId="77777777" w:rsidR="00801B5C" w:rsidRPr="00FD40C3" w:rsidRDefault="00801B5C" w:rsidP="00801B5C">
            <w:pPr>
              <w:pStyle w:val="Code"/>
              <w:rPr>
                <w:lang w:val="id-ID"/>
              </w:rPr>
            </w:pPr>
            <w:r w:rsidRPr="00FD40C3">
              <w:rPr>
                <w:lang w:val="id-ID"/>
              </w:rPr>
              <w:t xml:space="preserve">    "stream-transform": {</w:t>
            </w:r>
          </w:p>
          <w:p w14:paraId="0CE10CBE" w14:textId="77777777" w:rsidR="00801B5C" w:rsidRPr="00FD40C3" w:rsidRDefault="00801B5C" w:rsidP="00801B5C">
            <w:pPr>
              <w:pStyle w:val="Code"/>
              <w:rPr>
                <w:lang w:val="id-ID"/>
              </w:rPr>
            </w:pPr>
            <w:r w:rsidRPr="00FD40C3">
              <w:rPr>
                <w:lang w:val="id-ID"/>
              </w:rPr>
              <w:t xml:space="preserve">      "version": "3.2.6",</w:t>
            </w:r>
          </w:p>
          <w:p w14:paraId="30B28B33" w14:textId="77777777" w:rsidR="00801B5C" w:rsidRPr="00FD40C3" w:rsidRDefault="00801B5C" w:rsidP="00801B5C">
            <w:pPr>
              <w:pStyle w:val="Code"/>
              <w:rPr>
                <w:lang w:val="id-ID"/>
              </w:rPr>
            </w:pPr>
            <w:r w:rsidRPr="00FD40C3">
              <w:rPr>
                <w:lang w:val="id-ID"/>
              </w:rPr>
              <w:t xml:space="preserve">      "resolved": "https://registry.npmjs.org/stream-transform/-/stream-transform-3.2.6.tgz",</w:t>
            </w:r>
          </w:p>
          <w:p w14:paraId="4C92E384" w14:textId="77777777" w:rsidR="00801B5C" w:rsidRPr="00FD40C3" w:rsidRDefault="00801B5C" w:rsidP="00801B5C">
            <w:pPr>
              <w:pStyle w:val="Code"/>
              <w:rPr>
                <w:lang w:val="id-ID"/>
              </w:rPr>
            </w:pPr>
            <w:r w:rsidRPr="00FD40C3">
              <w:rPr>
                <w:lang w:val="id-ID"/>
              </w:rPr>
              <w:t xml:space="preserve">      "integrity": "sha512-/pyOvaCQFqYTmrFhmMbnAEVo3SsTx1H39eUVPOtYeAgbEUc+rDo7GoP8LbHJgU83mKtzJe/7Nq/ipaAnUOHgJQ=="</w:t>
            </w:r>
          </w:p>
          <w:p w14:paraId="3A2F1D70" w14:textId="77777777" w:rsidR="00801B5C" w:rsidRPr="00FD40C3" w:rsidRDefault="00801B5C" w:rsidP="00801B5C">
            <w:pPr>
              <w:pStyle w:val="Code"/>
              <w:rPr>
                <w:lang w:val="id-ID"/>
              </w:rPr>
            </w:pPr>
            <w:r w:rsidRPr="00FD40C3">
              <w:rPr>
                <w:lang w:val="id-ID"/>
              </w:rPr>
              <w:t xml:space="preserve">    },</w:t>
            </w:r>
          </w:p>
          <w:p w14:paraId="3C892D66" w14:textId="77777777" w:rsidR="00801B5C" w:rsidRPr="00FD40C3" w:rsidRDefault="00801B5C" w:rsidP="00801B5C">
            <w:pPr>
              <w:pStyle w:val="Code"/>
              <w:rPr>
                <w:lang w:val="id-ID"/>
              </w:rPr>
            </w:pPr>
            <w:r w:rsidRPr="00FD40C3">
              <w:rPr>
                <w:lang w:val="id-ID"/>
              </w:rPr>
              <w:t xml:space="preserve">    "streamsearch": {</w:t>
            </w:r>
          </w:p>
          <w:p w14:paraId="759F887B" w14:textId="77777777" w:rsidR="00801B5C" w:rsidRPr="00FD40C3" w:rsidRDefault="00801B5C" w:rsidP="00801B5C">
            <w:pPr>
              <w:pStyle w:val="Code"/>
              <w:rPr>
                <w:lang w:val="id-ID"/>
              </w:rPr>
            </w:pPr>
            <w:r w:rsidRPr="00FD40C3">
              <w:rPr>
                <w:lang w:val="id-ID"/>
              </w:rPr>
              <w:t xml:space="preserve">      "version": "1.1.0",</w:t>
            </w:r>
          </w:p>
          <w:p w14:paraId="0443BC24" w14:textId="77777777" w:rsidR="00801B5C" w:rsidRPr="00FD40C3" w:rsidRDefault="00801B5C" w:rsidP="00801B5C">
            <w:pPr>
              <w:pStyle w:val="Code"/>
              <w:rPr>
                <w:lang w:val="id-ID"/>
              </w:rPr>
            </w:pPr>
            <w:r w:rsidRPr="00FD40C3">
              <w:rPr>
                <w:lang w:val="id-ID"/>
              </w:rPr>
              <w:t xml:space="preserve">      "resolved": "https://registry.npmjs.org/streamsearch/-/streamsearch-1.1.0.tgz",</w:t>
            </w:r>
          </w:p>
          <w:p w14:paraId="35956275" w14:textId="77777777" w:rsidR="00801B5C" w:rsidRPr="00FD40C3" w:rsidRDefault="00801B5C" w:rsidP="00801B5C">
            <w:pPr>
              <w:pStyle w:val="Code"/>
              <w:rPr>
                <w:lang w:val="id-ID"/>
              </w:rPr>
            </w:pPr>
            <w:r w:rsidRPr="00FD40C3">
              <w:rPr>
                <w:lang w:val="id-ID"/>
              </w:rPr>
              <w:t xml:space="preserve">      "integrity": "sha512-Mcc5wHehp9aXz1ax6bZUyY5afg9u2rv5cqQI3mRrYkGC8rW2hM02jWuwjtL++LS5qinSyhj2QfLyNsuc+VsExg=="</w:t>
            </w:r>
          </w:p>
          <w:p w14:paraId="3EEEF0E1" w14:textId="77777777" w:rsidR="00801B5C" w:rsidRPr="00FD40C3" w:rsidRDefault="00801B5C" w:rsidP="00801B5C">
            <w:pPr>
              <w:pStyle w:val="Code"/>
              <w:rPr>
                <w:lang w:val="id-ID"/>
              </w:rPr>
            </w:pPr>
            <w:r w:rsidRPr="00FD40C3">
              <w:rPr>
                <w:lang w:val="id-ID"/>
              </w:rPr>
              <w:t xml:space="preserve">    },</w:t>
            </w:r>
          </w:p>
          <w:p w14:paraId="6F9BC16D" w14:textId="77777777" w:rsidR="00801B5C" w:rsidRPr="00FD40C3" w:rsidRDefault="00801B5C" w:rsidP="00801B5C">
            <w:pPr>
              <w:pStyle w:val="Code"/>
              <w:rPr>
                <w:lang w:val="id-ID"/>
              </w:rPr>
            </w:pPr>
            <w:r w:rsidRPr="00FD40C3">
              <w:rPr>
                <w:lang w:val="id-ID"/>
              </w:rPr>
              <w:t xml:space="preserve">    "string_decoder": {</w:t>
            </w:r>
          </w:p>
          <w:p w14:paraId="45585CB2" w14:textId="77777777" w:rsidR="00801B5C" w:rsidRPr="00FD40C3" w:rsidRDefault="00801B5C" w:rsidP="00801B5C">
            <w:pPr>
              <w:pStyle w:val="Code"/>
              <w:rPr>
                <w:lang w:val="id-ID"/>
              </w:rPr>
            </w:pPr>
            <w:r w:rsidRPr="00FD40C3">
              <w:rPr>
                <w:lang w:val="id-ID"/>
              </w:rPr>
              <w:t xml:space="preserve">      "version": "1.1.1",</w:t>
            </w:r>
          </w:p>
          <w:p w14:paraId="69E8FA4B" w14:textId="77777777" w:rsidR="00801B5C" w:rsidRPr="00FD40C3" w:rsidRDefault="00801B5C" w:rsidP="00801B5C">
            <w:pPr>
              <w:pStyle w:val="Code"/>
              <w:rPr>
                <w:lang w:val="id-ID"/>
              </w:rPr>
            </w:pPr>
            <w:r w:rsidRPr="00FD40C3">
              <w:rPr>
                <w:lang w:val="id-ID"/>
              </w:rPr>
              <w:t xml:space="preserve">      "resolved": "https://registry.npmjs.org/string_decoder/-/string_decoder-1.1.1.tgz",</w:t>
            </w:r>
          </w:p>
          <w:p w14:paraId="29D70316" w14:textId="77777777" w:rsidR="00801B5C" w:rsidRPr="00FD40C3" w:rsidRDefault="00801B5C" w:rsidP="00801B5C">
            <w:pPr>
              <w:pStyle w:val="Code"/>
              <w:rPr>
                <w:lang w:val="id-ID"/>
              </w:rPr>
            </w:pPr>
            <w:r w:rsidRPr="00FD40C3">
              <w:rPr>
                <w:lang w:val="id-ID"/>
              </w:rPr>
              <w:t xml:space="preserve">      "integrity": "sha512-n/ShnvDi6FHbbVfviro+WojiFzv+s8MPMHBczVePfUpDJLwoLT0ht1l4YwBCbi8pJAveEEdnkHyPyTP/mzRfwg==",</w:t>
            </w:r>
          </w:p>
          <w:p w14:paraId="389E35CA" w14:textId="77777777" w:rsidR="00801B5C" w:rsidRPr="00FD40C3" w:rsidRDefault="00801B5C" w:rsidP="00801B5C">
            <w:pPr>
              <w:pStyle w:val="Code"/>
              <w:rPr>
                <w:lang w:val="id-ID"/>
              </w:rPr>
            </w:pPr>
            <w:r w:rsidRPr="00FD40C3">
              <w:rPr>
                <w:lang w:val="id-ID"/>
              </w:rPr>
              <w:t xml:space="preserve">      "requires": {</w:t>
            </w:r>
          </w:p>
          <w:p w14:paraId="28825536" w14:textId="77777777" w:rsidR="00801B5C" w:rsidRPr="00FD40C3" w:rsidRDefault="00801B5C" w:rsidP="00801B5C">
            <w:pPr>
              <w:pStyle w:val="Code"/>
              <w:rPr>
                <w:lang w:val="id-ID"/>
              </w:rPr>
            </w:pPr>
            <w:r w:rsidRPr="00FD40C3">
              <w:rPr>
                <w:lang w:val="id-ID"/>
              </w:rPr>
              <w:t xml:space="preserve">        "safe-buffer": "~5.1.0"</w:t>
            </w:r>
          </w:p>
          <w:p w14:paraId="2B0BAF64" w14:textId="77777777" w:rsidR="00801B5C" w:rsidRPr="00FD40C3" w:rsidRDefault="00801B5C" w:rsidP="00801B5C">
            <w:pPr>
              <w:pStyle w:val="Code"/>
              <w:rPr>
                <w:lang w:val="id-ID"/>
              </w:rPr>
            </w:pPr>
            <w:r w:rsidRPr="00FD40C3">
              <w:rPr>
                <w:lang w:val="id-ID"/>
              </w:rPr>
              <w:t xml:space="preserve">      },</w:t>
            </w:r>
          </w:p>
          <w:p w14:paraId="7A5460B2" w14:textId="77777777" w:rsidR="00801B5C" w:rsidRPr="00FD40C3" w:rsidRDefault="00801B5C" w:rsidP="00801B5C">
            <w:pPr>
              <w:pStyle w:val="Code"/>
              <w:rPr>
                <w:lang w:val="id-ID"/>
              </w:rPr>
            </w:pPr>
            <w:r w:rsidRPr="00FD40C3">
              <w:rPr>
                <w:lang w:val="id-ID"/>
              </w:rPr>
              <w:t xml:space="preserve">      "dependencies": {</w:t>
            </w:r>
          </w:p>
          <w:p w14:paraId="120E96E9" w14:textId="77777777" w:rsidR="00801B5C" w:rsidRPr="00FD40C3" w:rsidRDefault="00801B5C" w:rsidP="00801B5C">
            <w:pPr>
              <w:pStyle w:val="Code"/>
              <w:rPr>
                <w:lang w:val="id-ID"/>
              </w:rPr>
            </w:pPr>
            <w:r w:rsidRPr="00FD40C3">
              <w:rPr>
                <w:lang w:val="id-ID"/>
              </w:rPr>
              <w:t xml:space="preserve">        "safe-buffer": {</w:t>
            </w:r>
          </w:p>
          <w:p w14:paraId="54C02111" w14:textId="77777777" w:rsidR="00801B5C" w:rsidRPr="00FD40C3" w:rsidRDefault="00801B5C" w:rsidP="00801B5C">
            <w:pPr>
              <w:pStyle w:val="Code"/>
              <w:rPr>
                <w:lang w:val="id-ID"/>
              </w:rPr>
            </w:pPr>
            <w:r w:rsidRPr="00FD40C3">
              <w:rPr>
                <w:lang w:val="id-ID"/>
              </w:rPr>
              <w:t xml:space="preserve">          "version": "5.1.2",</w:t>
            </w:r>
          </w:p>
          <w:p w14:paraId="69C15A65" w14:textId="77777777" w:rsidR="00801B5C" w:rsidRPr="00FD40C3" w:rsidRDefault="00801B5C" w:rsidP="00801B5C">
            <w:pPr>
              <w:pStyle w:val="Code"/>
              <w:rPr>
                <w:lang w:val="id-ID"/>
              </w:rPr>
            </w:pPr>
            <w:r w:rsidRPr="00FD40C3">
              <w:rPr>
                <w:lang w:val="id-ID"/>
              </w:rPr>
              <w:t xml:space="preserve">          "resolved": "https://registry.npmjs.org/safe-buffer/-/safe-buffer-5.1.2.tgz",</w:t>
            </w:r>
          </w:p>
          <w:p w14:paraId="39B5D100" w14:textId="77777777" w:rsidR="00801B5C" w:rsidRPr="00FD40C3" w:rsidRDefault="00801B5C" w:rsidP="00801B5C">
            <w:pPr>
              <w:pStyle w:val="Code"/>
              <w:rPr>
                <w:lang w:val="id-ID"/>
              </w:rPr>
            </w:pPr>
            <w:r w:rsidRPr="00FD40C3">
              <w:rPr>
                <w:lang w:val="id-ID"/>
              </w:rPr>
              <w:t xml:space="preserve">          "integrity": "sha512-Gd2UZBJDkXlY7GbJxfsE8/nvKkUEU1G38c1siN6QP6a9PT9MmHB8GnpscSmMJSoF8LOIrt8ud/wPtojys4G6+g=="</w:t>
            </w:r>
          </w:p>
          <w:p w14:paraId="0F1FAD97" w14:textId="77777777" w:rsidR="00801B5C" w:rsidRPr="00FD40C3" w:rsidRDefault="00801B5C" w:rsidP="00801B5C">
            <w:pPr>
              <w:pStyle w:val="Code"/>
              <w:rPr>
                <w:lang w:val="id-ID"/>
              </w:rPr>
            </w:pPr>
            <w:r w:rsidRPr="00FD40C3">
              <w:rPr>
                <w:lang w:val="id-ID"/>
              </w:rPr>
              <w:t xml:space="preserve">        }</w:t>
            </w:r>
          </w:p>
          <w:p w14:paraId="4D53435C" w14:textId="77777777" w:rsidR="00801B5C" w:rsidRPr="00FD40C3" w:rsidRDefault="00801B5C" w:rsidP="00801B5C">
            <w:pPr>
              <w:pStyle w:val="Code"/>
              <w:rPr>
                <w:lang w:val="id-ID"/>
              </w:rPr>
            </w:pPr>
            <w:r w:rsidRPr="00FD40C3">
              <w:rPr>
                <w:lang w:val="id-ID"/>
              </w:rPr>
              <w:t xml:space="preserve">      }</w:t>
            </w:r>
          </w:p>
          <w:p w14:paraId="0E4C0188" w14:textId="77777777" w:rsidR="00801B5C" w:rsidRPr="00FD40C3" w:rsidRDefault="00801B5C" w:rsidP="00801B5C">
            <w:pPr>
              <w:pStyle w:val="Code"/>
              <w:rPr>
                <w:lang w:val="id-ID"/>
              </w:rPr>
            </w:pPr>
            <w:r w:rsidRPr="00FD40C3">
              <w:rPr>
                <w:lang w:val="id-ID"/>
              </w:rPr>
              <w:t xml:space="preserve">    },</w:t>
            </w:r>
          </w:p>
          <w:p w14:paraId="14E38178" w14:textId="77777777" w:rsidR="00801B5C" w:rsidRPr="00FD40C3" w:rsidRDefault="00801B5C" w:rsidP="00801B5C">
            <w:pPr>
              <w:pStyle w:val="Code"/>
              <w:rPr>
                <w:lang w:val="id-ID"/>
              </w:rPr>
            </w:pPr>
            <w:r w:rsidRPr="00FD40C3">
              <w:rPr>
                <w:lang w:val="id-ID"/>
              </w:rPr>
              <w:t xml:space="preserve">    "string-width": {</w:t>
            </w:r>
          </w:p>
          <w:p w14:paraId="76EAA1DF" w14:textId="77777777" w:rsidR="00801B5C" w:rsidRPr="00FD40C3" w:rsidRDefault="00801B5C" w:rsidP="00801B5C">
            <w:pPr>
              <w:pStyle w:val="Code"/>
              <w:rPr>
                <w:lang w:val="id-ID"/>
              </w:rPr>
            </w:pPr>
            <w:r w:rsidRPr="00FD40C3">
              <w:rPr>
                <w:lang w:val="id-ID"/>
              </w:rPr>
              <w:t xml:space="preserve">      "version": "4.2.3",</w:t>
            </w:r>
          </w:p>
          <w:p w14:paraId="2250DA94" w14:textId="77777777" w:rsidR="00801B5C" w:rsidRPr="00FD40C3" w:rsidRDefault="00801B5C" w:rsidP="00801B5C">
            <w:pPr>
              <w:pStyle w:val="Code"/>
              <w:rPr>
                <w:lang w:val="id-ID"/>
              </w:rPr>
            </w:pPr>
            <w:r w:rsidRPr="00FD40C3">
              <w:rPr>
                <w:lang w:val="id-ID"/>
              </w:rPr>
              <w:t xml:space="preserve">      "resolved": "https://registry.npmjs.org/string-width/-/string-width-4.2.3.tgz",</w:t>
            </w:r>
          </w:p>
          <w:p w14:paraId="12DE2F45" w14:textId="77777777" w:rsidR="00801B5C" w:rsidRPr="00FD40C3" w:rsidRDefault="00801B5C" w:rsidP="00801B5C">
            <w:pPr>
              <w:pStyle w:val="Code"/>
              <w:rPr>
                <w:lang w:val="id-ID"/>
              </w:rPr>
            </w:pPr>
            <w:r w:rsidRPr="00FD40C3">
              <w:rPr>
                <w:lang w:val="id-ID"/>
              </w:rPr>
              <w:t xml:space="preserve">      "integrity": "sha512-wKyQRQpjJ0sIp62ErSZdGsjMJWsap5oRNihHhu6G7JVO/9jIB6UyevL+tXuOqrng8j/cxKTWyWUwvSTriiZz/g==",</w:t>
            </w:r>
          </w:p>
          <w:p w14:paraId="70C812D3" w14:textId="77777777" w:rsidR="00801B5C" w:rsidRPr="00FD40C3" w:rsidRDefault="00801B5C" w:rsidP="00801B5C">
            <w:pPr>
              <w:pStyle w:val="Code"/>
              <w:rPr>
                <w:lang w:val="id-ID"/>
              </w:rPr>
            </w:pPr>
            <w:r w:rsidRPr="00FD40C3">
              <w:rPr>
                <w:lang w:val="id-ID"/>
              </w:rPr>
              <w:t xml:space="preserve">      "requires": {</w:t>
            </w:r>
          </w:p>
          <w:p w14:paraId="468721A9" w14:textId="77777777" w:rsidR="00801B5C" w:rsidRPr="00FD40C3" w:rsidRDefault="00801B5C" w:rsidP="00801B5C">
            <w:pPr>
              <w:pStyle w:val="Code"/>
              <w:rPr>
                <w:lang w:val="id-ID"/>
              </w:rPr>
            </w:pPr>
            <w:r w:rsidRPr="00FD40C3">
              <w:rPr>
                <w:lang w:val="id-ID"/>
              </w:rPr>
              <w:t xml:space="preserve">        "emoji-regex": "^8.0.0",</w:t>
            </w:r>
          </w:p>
          <w:p w14:paraId="492337B8" w14:textId="77777777" w:rsidR="00801B5C" w:rsidRPr="00FD40C3" w:rsidRDefault="00801B5C" w:rsidP="00801B5C">
            <w:pPr>
              <w:pStyle w:val="Code"/>
              <w:rPr>
                <w:lang w:val="id-ID"/>
              </w:rPr>
            </w:pPr>
            <w:r w:rsidRPr="00FD40C3">
              <w:rPr>
                <w:lang w:val="id-ID"/>
              </w:rPr>
              <w:t xml:space="preserve">        "is-fullwidth-code-point": "^3.0.0",</w:t>
            </w:r>
          </w:p>
          <w:p w14:paraId="671D7A30" w14:textId="77777777" w:rsidR="00801B5C" w:rsidRPr="00FD40C3" w:rsidRDefault="00801B5C" w:rsidP="00801B5C">
            <w:pPr>
              <w:pStyle w:val="Code"/>
              <w:rPr>
                <w:lang w:val="id-ID"/>
              </w:rPr>
            </w:pPr>
            <w:r w:rsidRPr="00FD40C3">
              <w:rPr>
                <w:lang w:val="id-ID"/>
              </w:rPr>
              <w:t xml:space="preserve">        "strip-ansi": "^6.0.1"</w:t>
            </w:r>
          </w:p>
          <w:p w14:paraId="70E5764D" w14:textId="77777777" w:rsidR="00801B5C" w:rsidRPr="00FD40C3" w:rsidRDefault="00801B5C" w:rsidP="00801B5C">
            <w:pPr>
              <w:pStyle w:val="Code"/>
              <w:rPr>
                <w:lang w:val="id-ID"/>
              </w:rPr>
            </w:pPr>
            <w:r w:rsidRPr="00FD40C3">
              <w:rPr>
                <w:lang w:val="id-ID"/>
              </w:rPr>
              <w:t xml:space="preserve">      }</w:t>
            </w:r>
          </w:p>
          <w:p w14:paraId="2DF85345" w14:textId="77777777" w:rsidR="00801B5C" w:rsidRPr="00FD40C3" w:rsidRDefault="00801B5C" w:rsidP="00801B5C">
            <w:pPr>
              <w:pStyle w:val="Code"/>
              <w:rPr>
                <w:lang w:val="id-ID"/>
              </w:rPr>
            </w:pPr>
            <w:r w:rsidRPr="00FD40C3">
              <w:rPr>
                <w:lang w:val="id-ID"/>
              </w:rPr>
              <w:t xml:space="preserve">    },</w:t>
            </w:r>
          </w:p>
          <w:p w14:paraId="2A9F5C1A" w14:textId="77777777" w:rsidR="00801B5C" w:rsidRPr="00FD40C3" w:rsidRDefault="00801B5C" w:rsidP="00801B5C">
            <w:pPr>
              <w:pStyle w:val="Code"/>
              <w:rPr>
                <w:lang w:val="id-ID"/>
              </w:rPr>
            </w:pPr>
            <w:r w:rsidRPr="00FD40C3">
              <w:rPr>
                <w:lang w:val="id-ID"/>
              </w:rPr>
              <w:t xml:space="preserve">    "strip-ansi": {</w:t>
            </w:r>
          </w:p>
          <w:p w14:paraId="3E9D29B6" w14:textId="77777777" w:rsidR="00801B5C" w:rsidRPr="00FD40C3" w:rsidRDefault="00801B5C" w:rsidP="00801B5C">
            <w:pPr>
              <w:pStyle w:val="Code"/>
              <w:rPr>
                <w:lang w:val="id-ID"/>
              </w:rPr>
            </w:pPr>
            <w:r w:rsidRPr="00FD40C3">
              <w:rPr>
                <w:lang w:val="id-ID"/>
              </w:rPr>
              <w:t xml:space="preserve">      "version": "6.0.1",</w:t>
            </w:r>
          </w:p>
          <w:p w14:paraId="2E5603E9" w14:textId="77777777" w:rsidR="00801B5C" w:rsidRPr="00FD40C3" w:rsidRDefault="00801B5C" w:rsidP="00801B5C">
            <w:pPr>
              <w:pStyle w:val="Code"/>
              <w:rPr>
                <w:lang w:val="id-ID"/>
              </w:rPr>
            </w:pPr>
            <w:r w:rsidRPr="00FD40C3">
              <w:rPr>
                <w:lang w:val="id-ID"/>
              </w:rPr>
              <w:t xml:space="preserve">      "resolved": "https://registry.npmjs.org/strip-ansi/-/strip-ansi-6.0.1.tgz",</w:t>
            </w:r>
          </w:p>
          <w:p w14:paraId="34E0BE7D" w14:textId="77777777" w:rsidR="00801B5C" w:rsidRPr="00FD40C3" w:rsidRDefault="00801B5C" w:rsidP="00801B5C">
            <w:pPr>
              <w:pStyle w:val="Code"/>
              <w:rPr>
                <w:lang w:val="id-ID"/>
              </w:rPr>
            </w:pPr>
            <w:r w:rsidRPr="00FD40C3">
              <w:rPr>
                <w:lang w:val="id-ID"/>
              </w:rPr>
              <w:lastRenderedPageBreak/>
              <w:t xml:space="preserve">      "integrity": "sha512-Y38VPSHcqkFrCpFnQ9vuSXmquuv5oXOKpGeT6aGrr3o3Gc9AlVa6JBfUSOCnbxGGZF+/0ooI7KrPuUSztUdU5A==",</w:t>
            </w:r>
          </w:p>
          <w:p w14:paraId="2CF887C5" w14:textId="77777777" w:rsidR="00801B5C" w:rsidRPr="00FD40C3" w:rsidRDefault="00801B5C" w:rsidP="00801B5C">
            <w:pPr>
              <w:pStyle w:val="Code"/>
              <w:rPr>
                <w:lang w:val="id-ID"/>
              </w:rPr>
            </w:pPr>
            <w:r w:rsidRPr="00FD40C3">
              <w:rPr>
                <w:lang w:val="id-ID"/>
              </w:rPr>
              <w:t xml:space="preserve">      "requires": {</w:t>
            </w:r>
          </w:p>
          <w:p w14:paraId="557D598C" w14:textId="77777777" w:rsidR="00801B5C" w:rsidRPr="00FD40C3" w:rsidRDefault="00801B5C" w:rsidP="00801B5C">
            <w:pPr>
              <w:pStyle w:val="Code"/>
              <w:rPr>
                <w:lang w:val="id-ID"/>
              </w:rPr>
            </w:pPr>
            <w:r w:rsidRPr="00FD40C3">
              <w:rPr>
                <w:lang w:val="id-ID"/>
              </w:rPr>
              <w:t xml:space="preserve">        "ansi-regex": "^5.0.1"</w:t>
            </w:r>
          </w:p>
          <w:p w14:paraId="44E1268D" w14:textId="77777777" w:rsidR="00801B5C" w:rsidRPr="00FD40C3" w:rsidRDefault="00801B5C" w:rsidP="00801B5C">
            <w:pPr>
              <w:pStyle w:val="Code"/>
              <w:rPr>
                <w:lang w:val="id-ID"/>
              </w:rPr>
            </w:pPr>
            <w:r w:rsidRPr="00FD40C3">
              <w:rPr>
                <w:lang w:val="id-ID"/>
              </w:rPr>
              <w:t xml:space="preserve">      }</w:t>
            </w:r>
          </w:p>
          <w:p w14:paraId="0C90CF22" w14:textId="77777777" w:rsidR="00801B5C" w:rsidRPr="00FD40C3" w:rsidRDefault="00801B5C" w:rsidP="00801B5C">
            <w:pPr>
              <w:pStyle w:val="Code"/>
              <w:rPr>
                <w:lang w:val="id-ID"/>
              </w:rPr>
            </w:pPr>
            <w:r w:rsidRPr="00FD40C3">
              <w:rPr>
                <w:lang w:val="id-ID"/>
              </w:rPr>
              <w:t xml:space="preserve">    },</w:t>
            </w:r>
          </w:p>
          <w:p w14:paraId="2A671203" w14:textId="77777777" w:rsidR="00801B5C" w:rsidRPr="00FD40C3" w:rsidRDefault="00801B5C" w:rsidP="00801B5C">
            <w:pPr>
              <w:pStyle w:val="Code"/>
              <w:rPr>
                <w:lang w:val="id-ID"/>
              </w:rPr>
            </w:pPr>
            <w:r w:rsidRPr="00FD40C3">
              <w:rPr>
                <w:lang w:val="id-ID"/>
              </w:rPr>
              <w:t xml:space="preserve">    "strip-bom": {</w:t>
            </w:r>
          </w:p>
          <w:p w14:paraId="4F2ABB94" w14:textId="77777777" w:rsidR="00801B5C" w:rsidRPr="00FD40C3" w:rsidRDefault="00801B5C" w:rsidP="00801B5C">
            <w:pPr>
              <w:pStyle w:val="Code"/>
              <w:rPr>
                <w:lang w:val="id-ID"/>
              </w:rPr>
            </w:pPr>
            <w:r w:rsidRPr="00FD40C3">
              <w:rPr>
                <w:lang w:val="id-ID"/>
              </w:rPr>
              <w:t xml:space="preserve">      "version": "2.0.0",</w:t>
            </w:r>
          </w:p>
          <w:p w14:paraId="356B0956" w14:textId="77777777" w:rsidR="00801B5C" w:rsidRPr="00FD40C3" w:rsidRDefault="00801B5C" w:rsidP="00801B5C">
            <w:pPr>
              <w:pStyle w:val="Code"/>
              <w:rPr>
                <w:lang w:val="id-ID"/>
              </w:rPr>
            </w:pPr>
            <w:r w:rsidRPr="00FD40C3">
              <w:rPr>
                <w:lang w:val="id-ID"/>
              </w:rPr>
              <w:t xml:space="preserve">      "resolved": "https://registry.npmjs.org/strip-bom/-/strip-bom-2.0.0.tgz",</w:t>
            </w:r>
          </w:p>
          <w:p w14:paraId="665209A6" w14:textId="77777777" w:rsidR="00801B5C" w:rsidRPr="00FD40C3" w:rsidRDefault="00801B5C" w:rsidP="00801B5C">
            <w:pPr>
              <w:pStyle w:val="Code"/>
              <w:rPr>
                <w:lang w:val="id-ID"/>
              </w:rPr>
            </w:pPr>
            <w:r w:rsidRPr="00FD40C3">
              <w:rPr>
                <w:lang w:val="id-ID"/>
              </w:rPr>
              <w:t xml:space="preserve">      "integrity": "sha512-kwrX1y7czp1E69n2ajbG65mIo9dqvJ+8aBQXOGVxqwvNbsXdFM6Lq37dLAY3mknUwru8CfcCbfOLL/gMo+fi3g==",</w:t>
            </w:r>
          </w:p>
          <w:p w14:paraId="7449043C" w14:textId="77777777" w:rsidR="00801B5C" w:rsidRPr="00FD40C3" w:rsidRDefault="00801B5C" w:rsidP="00801B5C">
            <w:pPr>
              <w:pStyle w:val="Code"/>
              <w:rPr>
                <w:lang w:val="id-ID"/>
              </w:rPr>
            </w:pPr>
            <w:r w:rsidRPr="00FD40C3">
              <w:rPr>
                <w:lang w:val="id-ID"/>
              </w:rPr>
              <w:t xml:space="preserve">      "requires": {</w:t>
            </w:r>
          </w:p>
          <w:p w14:paraId="30347752" w14:textId="77777777" w:rsidR="00801B5C" w:rsidRPr="00FD40C3" w:rsidRDefault="00801B5C" w:rsidP="00801B5C">
            <w:pPr>
              <w:pStyle w:val="Code"/>
              <w:rPr>
                <w:lang w:val="id-ID"/>
              </w:rPr>
            </w:pPr>
            <w:r w:rsidRPr="00FD40C3">
              <w:rPr>
                <w:lang w:val="id-ID"/>
              </w:rPr>
              <w:t xml:space="preserve">        "is-utf8": "^0.2.0"</w:t>
            </w:r>
          </w:p>
          <w:p w14:paraId="67D252A3" w14:textId="77777777" w:rsidR="00801B5C" w:rsidRPr="00FD40C3" w:rsidRDefault="00801B5C" w:rsidP="00801B5C">
            <w:pPr>
              <w:pStyle w:val="Code"/>
              <w:rPr>
                <w:lang w:val="id-ID"/>
              </w:rPr>
            </w:pPr>
            <w:r w:rsidRPr="00FD40C3">
              <w:rPr>
                <w:lang w:val="id-ID"/>
              </w:rPr>
              <w:t xml:space="preserve">      }</w:t>
            </w:r>
          </w:p>
          <w:p w14:paraId="0AB92CDB" w14:textId="77777777" w:rsidR="00801B5C" w:rsidRPr="00FD40C3" w:rsidRDefault="00801B5C" w:rsidP="00801B5C">
            <w:pPr>
              <w:pStyle w:val="Code"/>
              <w:rPr>
                <w:lang w:val="id-ID"/>
              </w:rPr>
            </w:pPr>
            <w:r w:rsidRPr="00FD40C3">
              <w:rPr>
                <w:lang w:val="id-ID"/>
              </w:rPr>
              <w:t xml:space="preserve">    },</w:t>
            </w:r>
          </w:p>
          <w:p w14:paraId="7CFA87C6" w14:textId="77777777" w:rsidR="00801B5C" w:rsidRPr="00FD40C3" w:rsidRDefault="00801B5C" w:rsidP="00801B5C">
            <w:pPr>
              <w:pStyle w:val="Code"/>
              <w:rPr>
                <w:lang w:val="id-ID"/>
              </w:rPr>
            </w:pPr>
            <w:r w:rsidRPr="00FD40C3">
              <w:rPr>
                <w:lang w:val="id-ID"/>
              </w:rPr>
              <w:t xml:space="preserve">    "supports-color": {</w:t>
            </w:r>
          </w:p>
          <w:p w14:paraId="3237BC4E" w14:textId="77777777" w:rsidR="00801B5C" w:rsidRPr="00FD40C3" w:rsidRDefault="00801B5C" w:rsidP="00801B5C">
            <w:pPr>
              <w:pStyle w:val="Code"/>
              <w:rPr>
                <w:lang w:val="id-ID"/>
              </w:rPr>
            </w:pPr>
            <w:r w:rsidRPr="00FD40C3">
              <w:rPr>
                <w:lang w:val="id-ID"/>
              </w:rPr>
              <w:t xml:space="preserve">      "version": "7.2.0",</w:t>
            </w:r>
          </w:p>
          <w:p w14:paraId="1F3FBC1A" w14:textId="77777777" w:rsidR="00801B5C" w:rsidRPr="00FD40C3" w:rsidRDefault="00801B5C" w:rsidP="00801B5C">
            <w:pPr>
              <w:pStyle w:val="Code"/>
              <w:rPr>
                <w:lang w:val="id-ID"/>
              </w:rPr>
            </w:pPr>
            <w:r w:rsidRPr="00FD40C3">
              <w:rPr>
                <w:lang w:val="id-ID"/>
              </w:rPr>
              <w:t xml:space="preserve">      "resolved": "https://registry.npmjs.org/supports-color/-/supports-color-7.2.0.tgz",</w:t>
            </w:r>
          </w:p>
          <w:p w14:paraId="6B1FFB06" w14:textId="77777777" w:rsidR="00801B5C" w:rsidRPr="00FD40C3" w:rsidRDefault="00801B5C" w:rsidP="00801B5C">
            <w:pPr>
              <w:pStyle w:val="Code"/>
              <w:rPr>
                <w:lang w:val="id-ID"/>
              </w:rPr>
            </w:pPr>
            <w:r w:rsidRPr="00FD40C3">
              <w:rPr>
                <w:lang w:val="id-ID"/>
              </w:rPr>
              <w:t xml:space="preserve">      "integrity": "sha512-qpCAvRl9stuOHveKsn7HncJRvv501qIacKzQlO/+Lwxc9+0q2wLyv4Dfvt80/DPn2pqOBsJdDiogXGR9+OvwRw==",</w:t>
            </w:r>
          </w:p>
          <w:p w14:paraId="44EDFD41" w14:textId="77777777" w:rsidR="00801B5C" w:rsidRPr="00FD40C3" w:rsidRDefault="00801B5C" w:rsidP="00801B5C">
            <w:pPr>
              <w:pStyle w:val="Code"/>
              <w:rPr>
                <w:lang w:val="id-ID"/>
              </w:rPr>
            </w:pPr>
            <w:r w:rsidRPr="00FD40C3">
              <w:rPr>
                <w:lang w:val="id-ID"/>
              </w:rPr>
              <w:t xml:space="preserve">      "requires": {</w:t>
            </w:r>
          </w:p>
          <w:p w14:paraId="79198BFD" w14:textId="77777777" w:rsidR="00801B5C" w:rsidRPr="00FD40C3" w:rsidRDefault="00801B5C" w:rsidP="00801B5C">
            <w:pPr>
              <w:pStyle w:val="Code"/>
              <w:rPr>
                <w:lang w:val="id-ID"/>
              </w:rPr>
            </w:pPr>
            <w:r w:rsidRPr="00FD40C3">
              <w:rPr>
                <w:lang w:val="id-ID"/>
              </w:rPr>
              <w:t xml:space="preserve">        "has-flag": "^4.0.0"</w:t>
            </w:r>
          </w:p>
          <w:p w14:paraId="641C5FE5" w14:textId="77777777" w:rsidR="00801B5C" w:rsidRPr="00FD40C3" w:rsidRDefault="00801B5C" w:rsidP="00801B5C">
            <w:pPr>
              <w:pStyle w:val="Code"/>
              <w:rPr>
                <w:lang w:val="id-ID"/>
              </w:rPr>
            </w:pPr>
            <w:r w:rsidRPr="00FD40C3">
              <w:rPr>
                <w:lang w:val="id-ID"/>
              </w:rPr>
              <w:t xml:space="preserve">      }</w:t>
            </w:r>
          </w:p>
          <w:p w14:paraId="2F97BF1E" w14:textId="77777777" w:rsidR="00801B5C" w:rsidRPr="00FD40C3" w:rsidRDefault="00801B5C" w:rsidP="00801B5C">
            <w:pPr>
              <w:pStyle w:val="Code"/>
              <w:rPr>
                <w:lang w:val="id-ID"/>
              </w:rPr>
            </w:pPr>
            <w:r w:rsidRPr="00FD40C3">
              <w:rPr>
                <w:lang w:val="id-ID"/>
              </w:rPr>
              <w:t xml:space="preserve">    },</w:t>
            </w:r>
          </w:p>
          <w:p w14:paraId="6B8B9D17" w14:textId="77777777" w:rsidR="00801B5C" w:rsidRPr="00FD40C3" w:rsidRDefault="00801B5C" w:rsidP="00801B5C">
            <w:pPr>
              <w:pStyle w:val="Code"/>
              <w:rPr>
                <w:lang w:val="id-ID"/>
              </w:rPr>
            </w:pPr>
            <w:r w:rsidRPr="00FD40C3">
              <w:rPr>
                <w:lang w:val="id-ID"/>
              </w:rPr>
              <w:t xml:space="preserve">    "to-regex-range": {</w:t>
            </w:r>
          </w:p>
          <w:p w14:paraId="66166839" w14:textId="77777777" w:rsidR="00801B5C" w:rsidRPr="00FD40C3" w:rsidRDefault="00801B5C" w:rsidP="00801B5C">
            <w:pPr>
              <w:pStyle w:val="Code"/>
              <w:rPr>
                <w:lang w:val="id-ID"/>
              </w:rPr>
            </w:pPr>
            <w:r w:rsidRPr="00FD40C3">
              <w:rPr>
                <w:lang w:val="id-ID"/>
              </w:rPr>
              <w:t xml:space="preserve">      "version": "5.0.1",</w:t>
            </w:r>
          </w:p>
          <w:p w14:paraId="04A95011" w14:textId="77777777" w:rsidR="00801B5C" w:rsidRPr="00FD40C3" w:rsidRDefault="00801B5C" w:rsidP="00801B5C">
            <w:pPr>
              <w:pStyle w:val="Code"/>
              <w:rPr>
                <w:lang w:val="id-ID"/>
              </w:rPr>
            </w:pPr>
            <w:r w:rsidRPr="00FD40C3">
              <w:rPr>
                <w:lang w:val="id-ID"/>
              </w:rPr>
              <w:t xml:space="preserve">      "resolved": "https://registry.npmjs.org/to-regex-range/-/to-regex-range-5.0.1.tgz",</w:t>
            </w:r>
          </w:p>
          <w:p w14:paraId="6E714B3A" w14:textId="77777777" w:rsidR="00801B5C" w:rsidRPr="00FD40C3" w:rsidRDefault="00801B5C" w:rsidP="00801B5C">
            <w:pPr>
              <w:pStyle w:val="Code"/>
              <w:rPr>
                <w:lang w:val="id-ID"/>
              </w:rPr>
            </w:pPr>
            <w:r w:rsidRPr="00FD40C3">
              <w:rPr>
                <w:lang w:val="id-ID"/>
              </w:rPr>
              <w:t xml:space="preserve">      "integrity": "sha512-65P7iz6X5yEr1cwcgvQxbbIw7Uk3gOy5dIdtZ4rDveLqhrdJP+Li/Hx6tyK0NEb+2GCyneCMJiGqrADCSNk8sQ==",</w:t>
            </w:r>
          </w:p>
          <w:p w14:paraId="0B5FF2F9" w14:textId="77777777" w:rsidR="00801B5C" w:rsidRPr="00FD40C3" w:rsidRDefault="00801B5C" w:rsidP="00801B5C">
            <w:pPr>
              <w:pStyle w:val="Code"/>
              <w:rPr>
                <w:lang w:val="id-ID"/>
              </w:rPr>
            </w:pPr>
            <w:r w:rsidRPr="00FD40C3">
              <w:rPr>
                <w:lang w:val="id-ID"/>
              </w:rPr>
              <w:t xml:space="preserve">      "requires": {</w:t>
            </w:r>
          </w:p>
          <w:p w14:paraId="7AF8FA84" w14:textId="77777777" w:rsidR="00801B5C" w:rsidRPr="00FD40C3" w:rsidRDefault="00801B5C" w:rsidP="00801B5C">
            <w:pPr>
              <w:pStyle w:val="Code"/>
              <w:rPr>
                <w:lang w:val="id-ID"/>
              </w:rPr>
            </w:pPr>
            <w:r w:rsidRPr="00FD40C3">
              <w:rPr>
                <w:lang w:val="id-ID"/>
              </w:rPr>
              <w:t xml:space="preserve">        "is-number": "^7.0.0"</w:t>
            </w:r>
          </w:p>
          <w:p w14:paraId="3CAFA5C5" w14:textId="77777777" w:rsidR="00801B5C" w:rsidRPr="00FD40C3" w:rsidRDefault="00801B5C" w:rsidP="00801B5C">
            <w:pPr>
              <w:pStyle w:val="Code"/>
              <w:rPr>
                <w:lang w:val="id-ID"/>
              </w:rPr>
            </w:pPr>
            <w:r w:rsidRPr="00FD40C3">
              <w:rPr>
                <w:lang w:val="id-ID"/>
              </w:rPr>
              <w:t xml:space="preserve">      }</w:t>
            </w:r>
          </w:p>
          <w:p w14:paraId="39774E4F" w14:textId="77777777" w:rsidR="00801B5C" w:rsidRPr="00FD40C3" w:rsidRDefault="00801B5C" w:rsidP="00801B5C">
            <w:pPr>
              <w:pStyle w:val="Code"/>
              <w:rPr>
                <w:lang w:val="id-ID"/>
              </w:rPr>
            </w:pPr>
            <w:r w:rsidRPr="00FD40C3">
              <w:rPr>
                <w:lang w:val="id-ID"/>
              </w:rPr>
              <w:t xml:space="preserve">    },</w:t>
            </w:r>
          </w:p>
          <w:p w14:paraId="3103FB13" w14:textId="77777777" w:rsidR="00801B5C" w:rsidRPr="00FD40C3" w:rsidRDefault="00801B5C" w:rsidP="00801B5C">
            <w:pPr>
              <w:pStyle w:val="Code"/>
              <w:rPr>
                <w:lang w:val="id-ID"/>
              </w:rPr>
            </w:pPr>
            <w:r w:rsidRPr="00FD40C3">
              <w:rPr>
                <w:lang w:val="id-ID"/>
              </w:rPr>
              <w:t xml:space="preserve">    "toidentifier": {</w:t>
            </w:r>
          </w:p>
          <w:p w14:paraId="00C3E198" w14:textId="77777777" w:rsidR="00801B5C" w:rsidRPr="00FD40C3" w:rsidRDefault="00801B5C" w:rsidP="00801B5C">
            <w:pPr>
              <w:pStyle w:val="Code"/>
              <w:rPr>
                <w:lang w:val="id-ID"/>
              </w:rPr>
            </w:pPr>
            <w:r w:rsidRPr="00FD40C3">
              <w:rPr>
                <w:lang w:val="id-ID"/>
              </w:rPr>
              <w:t xml:space="preserve">      "version": "1.0.1",</w:t>
            </w:r>
          </w:p>
          <w:p w14:paraId="75B247F3" w14:textId="77777777" w:rsidR="00801B5C" w:rsidRPr="00FD40C3" w:rsidRDefault="00801B5C" w:rsidP="00801B5C">
            <w:pPr>
              <w:pStyle w:val="Code"/>
              <w:rPr>
                <w:lang w:val="id-ID"/>
              </w:rPr>
            </w:pPr>
            <w:r w:rsidRPr="00FD40C3">
              <w:rPr>
                <w:lang w:val="id-ID"/>
              </w:rPr>
              <w:t xml:space="preserve">      "resolved": "https://registry.npmjs.org/toidentifier/-/toidentifier-1.0.1.tgz",</w:t>
            </w:r>
          </w:p>
          <w:p w14:paraId="537F3D46" w14:textId="77777777" w:rsidR="00801B5C" w:rsidRPr="00FD40C3" w:rsidRDefault="00801B5C" w:rsidP="00801B5C">
            <w:pPr>
              <w:pStyle w:val="Code"/>
              <w:rPr>
                <w:lang w:val="id-ID"/>
              </w:rPr>
            </w:pPr>
            <w:r w:rsidRPr="00FD40C3">
              <w:rPr>
                <w:lang w:val="id-ID"/>
              </w:rPr>
              <w:t xml:space="preserve">      "integrity": "sha512-o5sSPKEkg/DIQNmH43V0/uerLrpzVedkUh8tGNvaeXpfpuwjKenlSox/2O/BTlZUtEe+JG7s5YhEz608PlAHRA=="</w:t>
            </w:r>
          </w:p>
          <w:p w14:paraId="535E7F85" w14:textId="77777777" w:rsidR="00801B5C" w:rsidRPr="00FD40C3" w:rsidRDefault="00801B5C" w:rsidP="00801B5C">
            <w:pPr>
              <w:pStyle w:val="Code"/>
              <w:rPr>
                <w:lang w:val="id-ID"/>
              </w:rPr>
            </w:pPr>
            <w:r w:rsidRPr="00FD40C3">
              <w:rPr>
                <w:lang w:val="id-ID"/>
              </w:rPr>
              <w:t xml:space="preserve">    },</w:t>
            </w:r>
          </w:p>
          <w:p w14:paraId="6B4EEA07" w14:textId="77777777" w:rsidR="00801B5C" w:rsidRPr="00FD40C3" w:rsidRDefault="00801B5C" w:rsidP="00801B5C">
            <w:pPr>
              <w:pStyle w:val="Code"/>
              <w:rPr>
                <w:lang w:val="id-ID"/>
              </w:rPr>
            </w:pPr>
            <w:r w:rsidRPr="00FD40C3">
              <w:rPr>
                <w:lang w:val="id-ID"/>
              </w:rPr>
              <w:t xml:space="preserve">    "touch": {</w:t>
            </w:r>
          </w:p>
          <w:p w14:paraId="4D751124" w14:textId="77777777" w:rsidR="00801B5C" w:rsidRPr="00FD40C3" w:rsidRDefault="00801B5C" w:rsidP="00801B5C">
            <w:pPr>
              <w:pStyle w:val="Code"/>
              <w:rPr>
                <w:lang w:val="id-ID"/>
              </w:rPr>
            </w:pPr>
            <w:r w:rsidRPr="00FD40C3">
              <w:rPr>
                <w:lang w:val="id-ID"/>
              </w:rPr>
              <w:t xml:space="preserve">      "version": "3.1.0",</w:t>
            </w:r>
          </w:p>
          <w:p w14:paraId="1F1F82FF" w14:textId="77777777" w:rsidR="00801B5C" w:rsidRPr="00FD40C3" w:rsidRDefault="00801B5C" w:rsidP="00801B5C">
            <w:pPr>
              <w:pStyle w:val="Code"/>
              <w:rPr>
                <w:lang w:val="id-ID"/>
              </w:rPr>
            </w:pPr>
            <w:r w:rsidRPr="00FD40C3">
              <w:rPr>
                <w:lang w:val="id-ID"/>
              </w:rPr>
              <w:t xml:space="preserve">      "resolved": "https://registry.npmjs.org/touch/-/touch-3.1.0.tgz",</w:t>
            </w:r>
          </w:p>
          <w:p w14:paraId="16F14037" w14:textId="77777777" w:rsidR="00801B5C" w:rsidRPr="00FD40C3" w:rsidRDefault="00801B5C" w:rsidP="00801B5C">
            <w:pPr>
              <w:pStyle w:val="Code"/>
              <w:rPr>
                <w:lang w:val="id-ID"/>
              </w:rPr>
            </w:pPr>
            <w:r w:rsidRPr="00FD40C3">
              <w:rPr>
                <w:lang w:val="id-ID"/>
              </w:rPr>
              <w:t xml:space="preserve">      "integrity": "sha512-WBx8Uy5TLtOSRtIq+M03/sKDrXCLHxwDcquSP2c43Le03/9serjQBIztjRz6FkJez9D/hleyAXTBGLwwZUw9lA==",</w:t>
            </w:r>
          </w:p>
          <w:p w14:paraId="40392DB6" w14:textId="77777777" w:rsidR="00801B5C" w:rsidRPr="00FD40C3" w:rsidRDefault="00801B5C" w:rsidP="00801B5C">
            <w:pPr>
              <w:pStyle w:val="Code"/>
              <w:rPr>
                <w:lang w:val="id-ID"/>
              </w:rPr>
            </w:pPr>
            <w:r w:rsidRPr="00FD40C3">
              <w:rPr>
                <w:lang w:val="id-ID"/>
              </w:rPr>
              <w:t xml:space="preserve">      "requires": {</w:t>
            </w:r>
          </w:p>
          <w:p w14:paraId="6C9B6DA4" w14:textId="77777777" w:rsidR="00801B5C" w:rsidRPr="00FD40C3" w:rsidRDefault="00801B5C" w:rsidP="00801B5C">
            <w:pPr>
              <w:pStyle w:val="Code"/>
              <w:rPr>
                <w:lang w:val="id-ID"/>
              </w:rPr>
            </w:pPr>
            <w:r w:rsidRPr="00FD40C3">
              <w:rPr>
                <w:lang w:val="id-ID"/>
              </w:rPr>
              <w:t xml:space="preserve">        "nopt": "~1.0.10"</w:t>
            </w:r>
          </w:p>
          <w:p w14:paraId="21CA1435" w14:textId="77777777" w:rsidR="00801B5C" w:rsidRPr="00FD40C3" w:rsidRDefault="00801B5C" w:rsidP="00801B5C">
            <w:pPr>
              <w:pStyle w:val="Code"/>
              <w:rPr>
                <w:lang w:val="id-ID"/>
              </w:rPr>
            </w:pPr>
            <w:r w:rsidRPr="00FD40C3">
              <w:rPr>
                <w:lang w:val="id-ID"/>
              </w:rPr>
              <w:t xml:space="preserve">      }</w:t>
            </w:r>
          </w:p>
          <w:p w14:paraId="6075F0D2" w14:textId="77777777" w:rsidR="00801B5C" w:rsidRPr="00FD40C3" w:rsidRDefault="00801B5C" w:rsidP="00801B5C">
            <w:pPr>
              <w:pStyle w:val="Code"/>
              <w:rPr>
                <w:lang w:val="id-ID"/>
              </w:rPr>
            </w:pPr>
            <w:r w:rsidRPr="00FD40C3">
              <w:rPr>
                <w:lang w:val="id-ID"/>
              </w:rPr>
              <w:t xml:space="preserve">    },</w:t>
            </w:r>
          </w:p>
          <w:p w14:paraId="27A491A4" w14:textId="77777777" w:rsidR="00801B5C" w:rsidRPr="00FD40C3" w:rsidRDefault="00801B5C" w:rsidP="00801B5C">
            <w:pPr>
              <w:pStyle w:val="Code"/>
              <w:rPr>
                <w:lang w:val="id-ID"/>
              </w:rPr>
            </w:pPr>
            <w:r w:rsidRPr="00FD40C3">
              <w:rPr>
                <w:lang w:val="id-ID"/>
              </w:rPr>
              <w:lastRenderedPageBreak/>
              <w:t xml:space="preserve">    "type-is": {</w:t>
            </w:r>
          </w:p>
          <w:p w14:paraId="6F7402E3" w14:textId="77777777" w:rsidR="00801B5C" w:rsidRPr="00FD40C3" w:rsidRDefault="00801B5C" w:rsidP="00801B5C">
            <w:pPr>
              <w:pStyle w:val="Code"/>
              <w:rPr>
                <w:lang w:val="id-ID"/>
              </w:rPr>
            </w:pPr>
            <w:r w:rsidRPr="00FD40C3">
              <w:rPr>
                <w:lang w:val="id-ID"/>
              </w:rPr>
              <w:t xml:space="preserve">      "version": "1.6.18",</w:t>
            </w:r>
          </w:p>
          <w:p w14:paraId="509FB527" w14:textId="77777777" w:rsidR="00801B5C" w:rsidRPr="00FD40C3" w:rsidRDefault="00801B5C" w:rsidP="00801B5C">
            <w:pPr>
              <w:pStyle w:val="Code"/>
              <w:rPr>
                <w:lang w:val="id-ID"/>
              </w:rPr>
            </w:pPr>
            <w:r w:rsidRPr="00FD40C3">
              <w:rPr>
                <w:lang w:val="id-ID"/>
              </w:rPr>
              <w:t xml:space="preserve">      "resolved": "https://registry.npmjs.org/type-is/-/type-is-1.6.18.tgz",</w:t>
            </w:r>
          </w:p>
          <w:p w14:paraId="19F56838" w14:textId="77777777" w:rsidR="00801B5C" w:rsidRPr="00FD40C3" w:rsidRDefault="00801B5C" w:rsidP="00801B5C">
            <w:pPr>
              <w:pStyle w:val="Code"/>
              <w:rPr>
                <w:lang w:val="id-ID"/>
              </w:rPr>
            </w:pPr>
            <w:r w:rsidRPr="00FD40C3">
              <w:rPr>
                <w:lang w:val="id-ID"/>
              </w:rPr>
              <w:t xml:space="preserve">      "integrity": "sha512-TkRKr9sUTxEH8MdfuCSP7VizJyzRNMjj2J2do2Jr3Kym598JVdEksuzPQCnlFPW4ky9Q+iA+ma9BGm06XQBy8g==",</w:t>
            </w:r>
          </w:p>
          <w:p w14:paraId="76ABF805" w14:textId="77777777" w:rsidR="00801B5C" w:rsidRPr="00FD40C3" w:rsidRDefault="00801B5C" w:rsidP="00801B5C">
            <w:pPr>
              <w:pStyle w:val="Code"/>
              <w:rPr>
                <w:lang w:val="id-ID"/>
              </w:rPr>
            </w:pPr>
            <w:r w:rsidRPr="00FD40C3">
              <w:rPr>
                <w:lang w:val="id-ID"/>
              </w:rPr>
              <w:t xml:space="preserve">      "requires": {</w:t>
            </w:r>
          </w:p>
          <w:p w14:paraId="3E56C330" w14:textId="77777777" w:rsidR="00801B5C" w:rsidRPr="00FD40C3" w:rsidRDefault="00801B5C" w:rsidP="00801B5C">
            <w:pPr>
              <w:pStyle w:val="Code"/>
              <w:rPr>
                <w:lang w:val="id-ID"/>
              </w:rPr>
            </w:pPr>
            <w:r w:rsidRPr="00FD40C3">
              <w:rPr>
                <w:lang w:val="id-ID"/>
              </w:rPr>
              <w:t xml:space="preserve">        "media-typer": "0.3.0",</w:t>
            </w:r>
          </w:p>
          <w:p w14:paraId="218AED85" w14:textId="77777777" w:rsidR="00801B5C" w:rsidRPr="00FD40C3" w:rsidRDefault="00801B5C" w:rsidP="00801B5C">
            <w:pPr>
              <w:pStyle w:val="Code"/>
              <w:rPr>
                <w:lang w:val="id-ID"/>
              </w:rPr>
            </w:pPr>
            <w:r w:rsidRPr="00FD40C3">
              <w:rPr>
                <w:lang w:val="id-ID"/>
              </w:rPr>
              <w:t xml:space="preserve">        "mime-types": "~2.1.24"</w:t>
            </w:r>
          </w:p>
          <w:p w14:paraId="69C6BC10" w14:textId="77777777" w:rsidR="00801B5C" w:rsidRPr="00FD40C3" w:rsidRDefault="00801B5C" w:rsidP="00801B5C">
            <w:pPr>
              <w:pStyle w:val="Code"/>
              <w:rPr>
                <w:lang w:val="id-ID"/>
              </w:rPr>
            </w:pPr>
            <w:r w:rsidRPr="00FD40C3">
              <w:rPr>
                <w:lang w:val="id-ID"/>
              </w:rPr>
              <w:t xml:space="preserve">      }</w:t>
            </w:r>
          </w:p>
          <w:p w14:paraId="0829AD39" w14:textId="77777777" w:rsidR="00801B5C" w:rsidRPr="00FD40C3" w:rsidRDefault="00801B5C" w:rsidP="00801B5C">
            <w:pPr>
              <w:pStyle w:val="Code"/>
              <w:rPr>
                <w:lang w:val="id-ID"/>
              </w:rPr>
            </w:pPr>
            <w:r w:rsidRPr="00FD40C3">
              <w:rPr>
                <w:lang w:val="id-ID"/>
              </w:rPr>
              <w:t xml:space="preserve">    },</w:t>
            </w:r>
          </w:p>
          <w:p w14:paraId="41E71D67" w14:textId="77777777" w:rsidR="00801B5C" w:rsidRPr="00FD40C3" w:rsidRDefault="00801B5C" w:rsidP="00801B5C">
            <w:pPr>
              <w:pStyle w:val="Code"/>
              <w:rPr>
                <w:lang w:val="id-ID"/>
              </w:rPr>
            </w:pPr>
            <w:r w:rsidRPr="00FD40C3">
              <w:rPr>
                <w:lang w:val="id-ID"/>
              </w:rPr>
              <w:t xml:space="preserve">    "typedarray": {</w:t>
            </w:r>
          </w:p>
          <w:p w14:paraId="5A5FCD03" w14:textId="77777777" w:rsidR="00801B5C" w:rsidRPr="00FD40C3" w:rsidRDefault="00801B5C" w:rsidP="00801B5C">
            <w:pPr>
              <w:pStyle w:val="Code"/>
              <w:rPr>
                <w:lang w:val="id-ID"/>
              </w:rPr>
            </w:pPr>
            <w:r w:rsidRPr="00FD40C3">
              <w:rPr>
                <w:lang w:val="id-ID"/>
              </w:rPr>
              <w:t xml:space="preserve">      "version": "0.0.6",</w:t>
            </w:r>
          </w:p>
          <w:p w14:paraId="2848C8B4" w14:textId="77777777" w:rsidR="00801B5C" w:rsidRPr="00FD40C3" w:rsidRDefault="00801B5C" w:rsidP="00801B5C">
            <w:pPr>
              <w:pStyle w:val="Code"/>
              <w:rPr>
                <w:lang w:val="id-ID"/>
              </w:rPr>
            </w:pPr>
            <w:r w:rsidRPr="00FD40C3">
              <w:rPr>
                <w:lang w:val="id-ID"/>
              </w:rPr>
              <w:t xml:space="preserve">      "resolved": "https://registry.npmjs.org/typedarray/-/typedarray-0.0.6.tgz",</w:t>
            </w:r>
          </w:p>
          <w:p w14:paraId="0B48685A" w14:textId="77777777" w:rsidR="00801B5C" w:rsidRPr="00FD40C3" w:rsidRDefault="00801B5C" w:rsidP="00801B5C">
            <w:pPr>
              <w:pStyle w:val="Code"/>
              <w:rPr>
                <w:lang w:val="id-ID"/>
              </w:rPr>
            </w:pPr>
            <w:r w:rsidRPr="00FD40C3">
              <w:rPr>
                <w:lang w:val="id-ID"/>
              </w:rPr>
              <w:t xml:space="preserve">      "integrity": "sha512-/aCDEGatGvZ2BIk+HmLf4ifCJFwvKFNb9/JeZPMulfgFracn9QFcAf5GO8B/mweUjSoblS5In0cWhqpfs/5PQA=="</w:t>
            </w:r>
          </w:p>
          <w:p w14:paraId="73D7F8B1" w14:textId="77777777" w:rsidR="00801B5C" w:rsidRPr="00FD40C3" w:rsidRDefault="00801B5C" w:rsidP="00801B5C">
            <w:pPr>
              <w:pStyle w:val="Code"/>
              <w:rPr>
                <w:lang w:val="id-ID"/>
              </w:rPr>
            </w:pPr>
            <w:r w:rsidRPr="00FD40C3">
              <w:rPr>
                <w:lang w:val="id-ID"/>
              </w:rPr>
              <w:t xml:space="preserve">    },</w:t>
            </w:r>
          </w:p>
          <w:p w14:paraId="3F6CA0C0" w14:textId="77777777" w:rsidR="00801B5C" w:rsidRPr="00FD40C3" w:rsidRDefault="00801B5C" w:rsidP="00801B5C">
            <w:pPr>
              <w:pStyle w:val="Code"/>
              <w:rPr>
                <w:lang w:val="id-ID"/>
              </w:rPr>
            </w:pPr>
            <w:r w:rsidRPr="00FD40C3">
              <w:rPr>
                <w:lang w:val="id-ID"/>
              </w:rPr>
              <w:t xml:space="preserve">    "undefsafe": {</w:t>
            </w:r>
          </w:p>
          <w:p w14:paraId="455FC8BB" w14:textId="77777777" w:rsidR="00801B5C" w:rsidRPr="00FD40C3" w:rsidRDefault="00801B5C" w:rsidP="00801B5C">
            <w:pPr>
              <w:pStyle w:val="Code"/>
              <w:rPr>
                <w:lang w:val="id-ID"/>
              </w:rPr>
            </w:pPr>
            <w:r w:rsidRPr="00FD40C3">
              <w:rPr>
                <w:lang w:val="id-ID"/>
              </w:rPr>
              <w:t xml:space="preserve">      "version": "2.0.5",</w:t>
            </w:r>
          </w:p>
          <w:p w14:paraId="06A485C1" w14:textId="77777777" w:rsidR="00801B5C" w:rsidRPr="00FD40C3" w:rsidRDefault="00801B5C" w:rsidP="00801B5C">
            <w:pPr>
              <w:pStyle w:val="Code"/>
              <w:rPr>
                <w:lang w:val="id-ID"/>
              </w:rPr>
            </w:pPr>
            <w:r w:rsidRPr="00FD40C3">
              <w:rPr>
                <w:lang w:val="id-ID"/>
              </w:rPr>
              <w:t xml:space="preserve">      "resolved": "https://registry.npmjs.org/undefsafe/-/undefsafe-2.0.5.tgz",</w:t>
            </w:r>
          </w:p>
          <w:p w14:paraId="70ABEC17" w14:textId="77777777" w:rsidR="00801B5C" w:rsidRPr="00FD40C3" w:rsidRDefault="00801B5C" w:rsidP="00801B5C">
            <w:pPr>
              <w:pStyle w:val="Code"/>
              <w:rPr>
                <w:lang w:val="id-ID"/>
              </w:rPr>
            </w:pPr>
            <w:r w:rsidRPr="00FD40C3">
              <w:rPr>
                <w:lang w:val="id-ID"/>
              </w:rPr>
              <w:t xml:space="preserve">      "integrity": "sha512-WxONCrssBM8TSPRqN5EmsjVrsv4A8X12J4ArBiiayv3DyyG3ZlIg6yysuuSYdZsVz3TKcTg2fd//Ujd4CHV1iA=="</w:t>
            </w:r>
          </w:p>
          <w:p w14:paraId="0E8D2A4A" w14:textId="77777777" w:rsidR="00801B5C" w:rsidRPr="00FD40C3" w:rsidRDefault="00801B5C" w:rsidP="00801B5C">
            <w:pPr>
              <w:pStyle w:val="Code"/>
              <w:rPr>
                <w:lang w:val="id-ID"/>
              </w:rPr>
            </w:pPr>
            <w:r w:rsidRPr="00FD40C3">
              <w:rPr>
                <w:lang w:val="id-ID"/>
              </w:rPr>
              <w:t xml:space="preserve">    },</w:t>
            </w:r>
          </w:p>
          <w:p w14:paraId="589C1D24" w14:textId="77777777" w:rsidR="00801B5C" w:rsidRPr="00FD40C3" w:rsidRDefault="00801B5C" w:rsidP="00801B5C">
            <w:pPr>
              <w:pStyle w:val="Code"/>
              <w:rPr>
                <w:lang w:val="id-ID"/>
              </w:rPr>
            </w:pPr>
            <w:r w:rsidRPr="00FD40C3">
              <w:rPr>
                <w:lang w:val="id-ID"/>
              </w:rPr>
              <w:t xml:space="preserve">    "unpipe": {</w:t>
            </w:r>
          </w:p>
          <w:p w14:paraId="7816DA1F" w14:textId="77777777" w:rsidR="00801B5C" w:rsidRPr="00FD40C3" w:rsidRDefault="00801B5C" w:rsidP="00801B5C">
            <w:pPr>
              <w:pStyle w:val="Code"/>
              <w:rPr>
                <w:lang w:val="id-ID"/>
              </w:rPr>
            </w:pPr>
            <w:r w:rsidRPr="00FD40C3">
              <w:rPr>
                <w:lang w:val="id-ID"/>
              </w:rPr>
              <w:t xml:space="preserve">      "version": "1.0.0",</w:t>
            </w:r>
          </w:p>
          <w:p w14:paraId="1FBAD49E" w14:textId="77777777" w:rsidR="00801B5C" w:rsidRPr="00FD40C3" w:rsidRDefault="00801B5C" w:rsidP="00801B5C">
            <w:pPr>
              <w:pStyle w:val="Code"/>
              <w:rPr>
                <w:lang w:val="id-ID"/>
              </w:rPr>
            </w:pPr>
            <w:r w:rsidRPr="00FD40C3">
              <w:rPr>
                <w:lang w:val="id-ID"/>
              </w:rPr>
              <w:t xml:space="preserve">      "resolved": "https://registry.npmjs.org/unpipe/-/unpipe-1.0.0.tgz",</w:t>
            </w:r>
          </w:p>
          <w:p w14:paraId="5D7B86E4" w14:textId="77777777" w:rsidR="00801B5C" w:rsidRPr="00FD40C3" w:rsidRDefault="00801B5C" w:rsidP="00801B5C">
            <w:pPr>
              <w:pStyle w:val="Code"/>
              <w:rPr>
                <w:lang w:val="id-ID"/>
              </w:rPr>
            </w:pPr>
            <w:r w:rsidRPr="00FD40C3">
              <w:rPr>
                <w:lang w:val="id-ID"/>
              </w:rPr>
              <w:t xml:space="preserve">      "integrity": "sha512-pjy2bYhSsufwWlKwPc+l3cN7+wuJlK6uz0YdJEOlQDbl6jo/YlPi4mb8agUkVC8BF7V8NuzeyPNqRksA3hztKQ=="</w:t>
            </w:r>
          </w:p>
          <w:p w14:paraId="66F2BC55" w14:textId="77777777" w:rsidR="00801B5C" w:rsidRPr="00FD40C3" w:rsidRDefault="00801B5C" w:rsidP="00801B5C">
            <w:pPr>
              <w:pStyle w:val="Code"/>
              <w:rPr>
                <w:lang w:val="id-ID"/>
              </w:rPr>
            </w:pPr>
            <w:r w:rsidRPr="00FD40C3">
              <w:rPr>
                <w:lang w:val="id-ID"/>
              </w:rPr>
              <w:t xml:space="preserve">    },</w:t>
            </w:r>
          </w:p>
          <w:p w14:paraId="092FEB1D" w14:textId="77777777" w:rsidR="00801B5C" w:rsidRPr="00FD40C3" w:rsidRDefault="00801B5C" w:rsidP="00801B5C">
            <w:pPr>
              <w:pStyle w:val="Code"/>
              <w:rPr>
                <w:lang w:val="id-ID"/>
              </w:rPr>
            </w:pPr>
            <w:r w:rsidRPr="00FD40C3">
              <w:rPr>
                <w:lang w:val="id-ID"/>
              </w:rPr>
              <w:t xml:space="preserve">    "util-deprecate": {</w:t>
            </w:r>
          </w:p>
          <w:p w14:paraId="0E5B7009" w14:textId="77777777" w:rsidR="00801B5C" w:rsidRPr="00FD40C3" w:rsidRDefault="00801B5C" w:rsidP="00801B5C">
            <w:pPr>
              <w:pStyle w:val="Code"/>
              <w:rPr>
                <w:lang w:val="id-ID"/>
              </w:rPr>
            </w:pPr>
            <w:r w:rsidRPr="00FD40C3">
              <w:rPr>
                <w:lang w:val="id-ID"/>
              </w:rPr>
              <w:t xml:space="preserve">      "version": "1.0.2",</w:t>
            </w:r>
          </w:p>
          <w:p w14:paraId="64E5BB18" w14:textId="77777777" w:rsidR="00801B5C" w:rsidRPr="00FD40C3" w:rsidRDefault="00801B5C" w:rsidP="00801B5C">
            <w:pPr>
              <w:pStyle w:val="Code"/>
              <w:rPr>
                <w:lang w:val="id-ID"/>
              </w:rPr>
            </w:pPr>
            <w:r w:rsidRPr="00FD40C3">
              <w:rPr>
                <w:lang w:val="id-ID"/>
              </w:rPr>
              <w:t xml:space="preserve">      "resolved": "https://registry.npmjs.org/util-deprecate/-/util-deprecate-1.0.2.tgz",</w:t>
            </w:r>
          </w:p>
          <w:p w14:paraId="5C477FE7" w14:textId="77777777" w:rsidR="00801B5C" w:rsidRPr="00FD40C3" w:rsidRDefault="00801B5C" w:rsidP="00801B5C">
            <w:pPr>
              <w:pStyle w:val="Code"/>
              <w:rPr>
                <w:lang w:val="id-ID"/>
              </w:rPr>
            </w:pPr>
            <w:r w:rsidRPr="00FD40C3">
              <w:rPr>
                <w:lang w:val="id-ID"/>
              </w:rPr>
              <w:t xml:space="preserve">      "integrity": "sha512-EPD5q1uXyFxJpCrLnCc1nHnq3gOa6DZBocAIiI2TaSCA7VCJ1UJDMagCzIkXNsUYfD1daK//LTEQ8xiIbrHtcw=="</w:t>
            </w:r>
          </w:p>
          <w:p w14:paraId="3E02A83F" w14:textId="77777777" w:rsidR="00801B5C" w:rsidRPr="00FD40C3" w:rsidRDefault="00801B5C" w:rsidP="00801B5C">
            <w:pPr>
              <w:pStyle w:val="Code"/>
              <w:rPr>
                <w:lang w:val="id-ID"/>
              </w:rPr>
            </w:pPr>
            <w:r w:rsidRPr="00FD40C3">
              <w:rPr>
                <w:lang w:val="id-ID"/>
              </w:rPr>
              <w:t xml:space="preserve">    },</w:t>
            </w:r>
          </w:p>
          <w:p w14:paraId="06FD3EE0" w14:textId="77777777" w:rsidR="00801B5C" w:rsidRPr="00FD40C3" w:rsidRDefault="00801B5C" w:rsidP="00801B5C">
            <w:pPr>
              <w:pStyle w:val="Code"/>
              <w:rPr>
                <w:lang w:val="id-ID"/>
              </w:rPr>
            </w:pPr>
            <w:r w:rsidRPr="00FD40C3">
              <w:rPr>
                <w:lang w:val="id-ID"/>
              </w:rPr>
              <w:t xml:space="preserve">    "utils-merge": {</w:t>
            </w:r>
          </w:p>
          <w:p w14:paraId="3C61BD84" w14:textId="77777777" w:rsidR="00801B5C" w:rsidRPr="00FD40C3" w:rsidRDefault="00801B5C" w:rsidP="00801B5C">
            <w:pPr>
              <w:pStyle w:val="Code"/>
              <w:rPr>
                <w:lang w:val="id-ID"/>
              </w:rPr>
            </w:pPr>
            <w:r w:rsidRPr="00FD40C3">
              <w:rPr>
                <w:lang w:val="id-ID"/>
              </w:rPr>
              <w:t xml:space="preserve">      "version": "1.0.1",</w:t>
            </w:r>
          </w:p>
          <w:p w14:paraId="0CB035E4" w14:textId="77777777" w:rsidR="00801B5C" w:rsidRPr="00FD40C3" w:rsidRDefault="00801B5C" w:rsidP="00801B5C">
            <w:pPr>
              <w:pStyle w:val="Code"/>
              <w:rPr>
                <w:lang w:val="id-ID"/>
              </w:rPr>
            </w:pPr>
            <w:r w:rsidRPr="00FD40C3">
              <w:rPr>
                <w:lang w:val="id-ID"/>
              </w:rPr>
              <w:t xml:space="preserve">      "resolved": "https://registry.npmjs.org/utils-merge/-/utils-merge-1.0.1.tgz",</w:t>
            </w:r>
          </w:p>
          <w:p w14:paraId="5F102380" w14:textId="77777777" w:rsidR="00801B5C" w:rsidRPr="00FD40C3" w:rsidRDefault="00801B5C" w:rsidP="00801B5C">
            <w:pPr>
              <w:pStyle w:val="Code"/>
              <w:rPr>
                <w:lang w:val="id-ID"/>
              </w:rPr>
            </w:pPr>
            <w:r w:rsidRPr="00FD40C3">
              <w:rPr>
                <w:lang w:val="id-ID"/>
              </w:rPr>
              <w:t xml:space="preserve">      "integrity": "sha512-pMZTvIkT1d+TFGvDOqodOclx0QWkkgi6Tdoa8gC8ffGAAqz9pzPTZWAybbsHHoED/ztMtkv/VoYTYyShUn81hA=="</w:t>
            </w:r>
          </w:p>
          <w:p w14:paraId="092EBDC5" w14:textId="77777777" w:rsidR="00801B5C" w:rsidRPr="00FD40C3" w:rsidRDefault="00801B5C" w:rsidP="00801B5C">
            <w:pPr>
              <w:pStyle w:val="Code"/>
              <w:rPr>
                <w:lang w:val="id-ID"/>
              </w:rPr>
            </w:pPr>
            <w:r w:rsidRPr="00FD40C3">
              <w:rPr>
                <w:lang w:val="id-ID"/>
              </w:rPr>
              <w:t xml:space="preserve">    },</w:t>
            </w:r>
          </w:p>
          <w:p w14:paraId="6132E0FE" w14:textId="77777777" w:rsidR="00801B5C" w:rsidRPr="00FD40C3" w:rsidRDefault="00801B5C" w:rsidP="00801B5C">
            <w:pPr>
              <w:pStyle w:val="Code"/>
              <w:rPr>
                <w:lang w:val="id-ID"/>
              </w:rPr>
            </w:pPr>
            <w:r w:rsidRPr="00FD40C3">
              <w:rPr>
                <w:lang w:val="id-ID"/>
              </w:rPr>
              <w:t xml:space="preserve">    "vary": {</w:t>
            </w:r>
          </w:p>
          <w:p w14:paraId="77EE537A" w14:textId="77777777" w:rsidR="00801B5C" w:rsidRPr="00FD40C3" w:rsidRDefault="00801B5C" w:rsidP="00801B5C">
            <w:pPr>
              <w:pStyle w:val="Code"/>
              <w:rPr>
                <w:lang w:val="id-ID"/>
              </w:rPr>
            </w:pPr>
            <w:r w:rsidRPr="00FD40C3">
              <w:rPr>
                <w:lang w:val="id-ID"/>
              </w:rPr>
              <w:t xml:space="preserve">      "version": "1.1.2",</w:t>
            </w:r>
          </w:p>
          <w:p w14:paraId="0D055C0B" w14:textId="77777777" w:rsidR="00801B5C" w:rsidRPr="00FD40C3" w:rsidRDefault="00801B5C" w:rsidP="00801B5C">
            <w:pPr>
              <w:pStyle w:val="Code"/>
              <w:rPr>
                <w:lang w:val="id-ID"/>
              </w:rPr>
            </w:pPr>
            <w:r w:rsidRPr="00FD40C3">
              <w:rPr>
                <w:lang w:val="id-ID"/>
              </w:rPr>
              <w:t xml:space="preserve">      "resolved": "https://registry.npmjs.org/vary/-/vary-1.1.2.tgz",</w:t>
            </w:r>
          </w:p>
          <w:p w14:paraId="21A8DB0E" w14:textId="77777777" w:rsidR="00801B5C" w:rsidRPr="00FD40C3" w:rsidRDefault="00801B5C" w:rsidP="00801B5C">
            <w:pPr>
              <w:pStyle w:val="Code"/>
              <w:rPr>
                <w:lang w:val="id-ID"/>
              </w:rPr>
            </w:pPr>
            <w:r w:rsidRPr="00FD40C3">
              <w:rPr>
                <w:lang w:val="id-ID"/>
              </w:rPr>
              <w:t xml:space="preserve">      "integrity": "sha512-BNGbWLfd0eUPabhkXUVm0j8uuvREyTh5ovRa/dyow/BqAbZJyC+5fU+IzQOzmAKzYqYRAISoRhdQr3eIZ/PXqg=="</w:t>
            </w:r>
          </w:p>
          <w:p w14:paraId="65E85F62" w14:textId="77777777" w:rsidR="00801B5C" w:rsidRPr="00FD40C3" w:rsidRDefault="00801B5C" w:rsidP="00801B5C">
            <w:pPr>
              <w:pStyle w:val="Code"/>
              <w:rPr>
                <w:lang w:val="id-ID"/>
              </w:rPr>
            </w:pPr>
            <w:r w:rsidRPr="00FD40C3">
              <w:rPr>
                <w:lang w:val="id-ID"/>
              </w:rPr>
              <w:lastRenderedPageBreak/>
              <w:t xml:space="preserve">    },</w:t>
            </w:r>
          </w:p>
          <w:p w14:paraId="1EA00E64" w14:textId="77777777" w:rsidR="00801B5C" w:rsidRPr="00FD40C3" w:rsidRDefault="00801B5C" w:rsidP="00801B5C">
            <w:pPr>
              <w:pStyle w:val="Code"/>
              <w:rPr>
                <w:lang w:val="id-ID"/>
              </w:rPr>
            </w:pPr>
            <w:r w:rsidRPr="00FD40C3">
              <w:rPr>
                <w:lang w:val="id-ID"/>
              </w:rPr>
              <w:t xml:space="preserve">    "wrap-ansi": {</w:t>
            </w:r>
          </w:p>
          <w:p w14:paraId="7D54D95B" w14:textId="77777777" w:rsidR="00801B5C" w:rsidRPr="00FD40C3" w:rsidRDefault="00801B5C" w:rsidP="00801B5C">
            <w:pPr>
              <w:pStyle w:val="Code"/>
              <w:rPr>
                <w:lang w:val="id-ID"/>
              </w:rPr>
            </w:pPr>
            <w:r w:rsidRPr="00FD40C3">
              <w:rPr>
                <w:lang w:val="id-ID"/>
              </w:rPr>
              <w:t xml:space="preserve">      "version": "7.0.0",</w:t>
            </w:r>
          </w:p>
          <w:p w14:paraId="3B237FC1" w14:textId="77777777" w:rsidR="00801B5C" w:rsidRPr="00FD40C3" w:rsidRDefault="00801B5C" w:rsidP="00801B5C">
            <w:pPr>
              <w:pStyle w:val="Code"/>
              <w:rPr>
                <w:lang w:val="id-ID"/>
              </w:rPr>
            </w:pPr>
            <w:r w:rsidRPr="00FD40C3">
              <w:rPr>
                <w:lang w:val="id-ID"/>
              </w:rPr>
              <w:t xml:space="preserve">      "resolved": "https://registry.npmjs.org/wrap-ansi/-/wrap-ansi-7.0.0.tgz",</w:t>
            </w:r>
          </w:p>
          <w:p w14:paraId="5BE8E727" w14:textId="77777777" w:rsidR="00801B5C" w:rsidRPr="00FD40C3" w:rsidRDefault="00801B5C" w:rsidP="00801B5C">
            <w:pPr>
              <w:pStyle w:val="Code"/>
              <w:rPr>
                <w:lang w:val="id-ID"/>
              </w:rPr>
            </w:pPr>
            <w:r w:rsidRPr="00FD40C3">
              <w:rPr>
                <w:lang w:val="id-ID"/>
              </w:rPr>
              <w:t xml:space="preserve">      "integrity": "sha512-YVGIj2kamLSTxw6NsZjoBxfSwsn0ycdesmc4p+Q21c5zPuZ1pl+NfxVdxPtdHvmNVOQ6XSYG4AUtyt/Fi7D16Q==",</w:t>
            </w:r>
          </w:p>
          <w:p w14:paraId="10F8AD6B" w14:textId="77777777" w:rsidR="00801B5C" w:rsidRPr="00FD40C3" w:rsidRDefault="00801B5C" w:rsidP="00801B5C">
            <w:pPr>
              <w:pStyle w:val="Code"/>
              <w:rPr>
                <w:lang w:val="id-ID"/>
              </w:rPr>
            </w:pPr>
            <w:r w:rsidRPr="00FD40C3">
              <w:rPr>
                <w:lang w:val="id-ID"/>
              </w:rPr>
              <w:t xml:space="preserve">      "requires": {</w:t>
            </w:r>
          </w:p>
          <w:p w14:paraId="2F21AB14" w14:textId="77777777" w:rsidR="00801B5C" w:rsidRPr="00FD40C3" w:rsidRDefault="00801B5C" w:rsidP="00801B5C">
            <w:pPr>
              <w:pStyle w:val="Code"/>
              <w:rPr>
                <w:lang w:val="id-ID"/>
              </w:rPr>
            </w:pPr>
            <w:r w:rsidRPr="00FD40C3">
              <w:rPr>
                <w:lang w:val="id-ID"/>
              </w:rPr>
              <w:t xml:space="preserve">        "ansi-styles": "^4.0.0",</w:t>
            </w:r>
          </w:p>
          <w:p w14:paraId="39ACE380" w14:textId="77777777" w:rsidR="00801B5C" w:rsidRPr="00FD40C3" w:rsidRDefault="00801B5C" w:rsidP="00801B5C">
            <w:pPr>
              <w:pStyle w:val="Code"/>
              <w:rPr>
                <w:lang w:val="id-ID"/>
              </w:rPr>
            </w:pPr>
            <w:r w:rsidRPr="00FD40C3">
              <w:rPr>
                <w:lang w:val="id-ID"/>
              </w:rPr>
              <w:t xml:space="preserve">        "string-width": "^4.1.0",</w:t>
            </w:r>
          </w:p>
          <w:p w14:paraId="38A0790C" w14:textId="77777777" w:rsidR="00801B5C" w:rsidRPr="00FD40C3" w:rsidRDefault="00801B5C" w:rsidP="00801B5C">
            <w:pPr>
              <w:pStyle w:val="Code"/>
              <w:rPr>
                <w:lang w:val="id-ID"/>
              </w:rPr>
            </w:pPr>
            <w:r w:rsidRPr="00FD40C3">
              <w:rPr>
                <w:lang w:val="id-ID"/>
              </w:rPr>
              <w:t xml:space="preserve">        "strip-ansi": "^6.0.0"</w:t>
            </w:r>
          </w:p>
          <w:p w14:paraId="7F508923" w14:textId="77777777" w:rsidR="00801B5C" w:rsidRPr="00FD40C3" w:rsidRDefault="00801B5C" w:rsidP="00801B5C">
            <w:pPr>
              <w:pStyle w:val="Code"/>
              <w:rPr>
                <w:lang w:val="id-ID"/>
              </w:rPr>
            </w:pPr>
            <w:r w:rsidRPr="00FD40C3">
              <w:rPr>
                <w:lang w:val="id-ID"/>
              </w:rPr>
              <w:t xml:space="preserve">      }</w:t>
            </w:r>
          </w:p>
          <w:p w14:paraId="4FAA045E" w14:textId="77777777" w:rsidR="00801B5C" w:rsidRPr="00FD40C3" w:rsidRDefault="00801B5C" w:rsidP="00801B5C">
            <w:pPr>
              <w:pStyle w:val="Code"/>
              <w:rPr>
                <w:lang w:val="id-ID"/>
              </w:rPr>
            </w:pPr>
            <w:r w:rsidRPr="00FD40C3">
              <w:rPr>
                <w:lang w:val="id-ID"/>
              </w:rPr>
              <w:t xml:space="preserve">    },</w:t>
            </w:r>
          </w:p>
          <w:p w14:paraId="48765F57" w14:textId="77777777" w:rsidR="00801B5C" w:rsidRPr="00FD40C3" w:rsidRDefault="00801B5C" w:rsidP="00801B5C">
            <w:pPr>
              <w:pStyle w:val="Code"/>
              <w:rPr>
                <w:lang w:val="id-ID"/>
              </w:rPr>
            </w:pPr>
            <w:r w:rsidRPr="00FD40C3">
              <w:rPr>
                <w:lang w:val="id-ID"/>
              </w:rPr>
              <w:t xml:space="preserve">    "wrappy": {</w:t>
            </w:r>
          </w:p>
          <w:p w14:paraId="00347A9B" w14:textId="77777777" w:rsidR="00801B5C" w:rsidRPr="00FD40C3" w:rsidRDefault="00801B5C" w:rsidP="00801B5C">
            <w:pPr>
              <w:pStyle w:val="Code"/>
              <w:rPr>
                <w:lang w:val="id-ID"/>
              </w:rPr>
            </w:pPr>
            <w:r w:rsidRPr="00FD40C3">
              <w:rPr>
                <w:lang w:val="id-ID"/>
              </w:rPr>
              <w:t xml:space="preserve">      "version": "1.0.2",</w:t>
            </w:r>
          </w:p>
          <w:p w14:paraId="7850324B" w14:textId="77777777" w:rsidR="00801B5C" w:rsidRPr="00FD40C3" w:rsidRDefault="00801B5C" w:rsidP="00801B5C">
            <w:pPr>
              <w:pStyle w:val="Code"/>
              <w:rPr>
                <w:lang w:val="id-ID"/>
              </w:rPr>
            </w:pPr>
            <w:r w:rsidRPr="00FD40C3">
              <w:rPr>
                <w:lang w:val="id-ID"/>
              </w:rPr>
              <w:t xml:space="preserve">      "resolved": "https://registry.npmjs.org/wrappy/-/wrappy-1.0.2.tgz",</w:t>
            </w:r>
          </w:p>
          <w:p w14:paraId="37A66AF9" w14:textId="77777777" w:rsidR="00801B5C" w:rsidRPr="00FD40C3" w:rsidRDefault="00801B5C" w:rsidP="00801B5C">
            <w:pPr>
              <w:pStyle w:val="Code"/>
              <w:rPr>
                <w:lang w:val="id-ID"/>
              </w:rPr>
            </w:pPr>
            <w:r w:rsidRPr="00FD40C3">
              <w:rPr>
                <w:lang w:val="id-ID"/>
              </w:rPr>
              <w:t xml:space="preserve">      "integrity": "sha512-l4Sp/DRseor9wL6EvV2+TuQn63dMkPjZ/sp9XkghTEbV9KlPS1xUsZ3u7/IQO4wxtcFB4bgpQPRcR3QCvezPcQ=="</w:t>
            </w:r>
          </w:p>
          <w:p w14:paraId="0662A0C3" w14:textId="77777777" w:rsidR="00801B5C" w:rsidRPr="00FD40C3" w:rsidRDefault="00801B5C" w:rsidP="00801B5C">
            <w:pPr>
              <w:pStyle w:val="Code"/>
              <w:rPr>
                <w:lang w:val="id-ID"/>
              </w:rPr>
            </w:pPr>
            <w:r w:rsidRPr="00FD40C3">
              <w:rPr>
                <w:lang w:val="id-ID"/>
              </w:rPr>
              <w:t xml:space="preserve">    },</w:t>
            </w:r>
          </w:p>
          <w:p w14:paraId="10BE0533" w14:textId="77777777" w:rsidR="00801B5C" w:rsidRPr="00FD40C3" w:rsidRDefault="00801B5C" w:rsidP="00801B5C">
            <w:pPr>
              <w:pStyle w:val="Code"/>
              <w:rPr>
                <w:lang w:val="id-ID"/>
              </w:rPr>
            </w:pPr>
            <w:r w:rsidRPr="00FD40C3">
              <w:rPr>
                <w:lang w:val="id-ID"/>
              </w:rPr>
              <w:t xml:space="preserve">    "xtend": {</w:t>
            </w:r>
          </w:p>
          <w:p w14:paraId="64DA3D62" w14:textId="77777777" w:rsidR="00801B5C" w:rsidRPr="00FD40C3" w:rsidRDefault="00801B5C" w:rsidP="00801B5C">
            <w:pPr>
              <w:pStyle w:val="Code"/>
              <w:rPr>
                <w:lang w:val="id-ID"/>
              </w:rPr>
            </w:pPr>
            <w:r w:rsidRPr="00FD40C3">
              <w:rPr>
                <w:lang w:val="id-ID"/>
              </w:rPr>
              <w:t xml:space="preserve">      "version": "4.0.2",</w:t>
            </w:r>
          </w:p>
          <w:p w14:paraId="2371B9DC" w14:textId="77777777" w:rsidR="00801B5C" w:rsidRPr="00FD40C3" w:rsidRDefault="00801B5C" w:rsidP="00801B5C">
            <w:pPr>
              <w:pStyle w:val="Code"/>
              <w:rPr>
                <w:lang w:val="id-ID"/>
              </w:rPr>
            </w:pPr>
            <w:r w:rsidRPr="00FD40C3">
              <w:rPr>
                <w:lang w:val="id-ID"/>
              </w:rPr>
              <w:t xml:space="preserve">      "resolved": "https://registry.npmjs.org/xtend/-/xtend-4.0.2.tgz",</w:t>
            </w:r>
          </w:p>
          <w:p w14:paraId="5CF3FDEB" w14:textId="77777777" w:rsidR="00801B5C" w:rsidRPr="00FD40C3" w:rsidRDefault="00801B5C" w:rsidP="00801B5C">
            <w:pPr>
              <w:pStyle w:val="Code"/>
              <w:rPr>
                <w:lang w:val="id-ID"/>
              </w:rPr>
            </w:pPr>
            <w:r w:rsidRPr="00FD40C3">
              <w:rPr>
                <w:lang w:val="id-ID"/>
              </w:rPr>
              <w:t xml:space="preserve">      "integrity": "sha512-LKYU1iAXJXUgAXn9URjiu+MWhyUXHsvfp7mcuYm9dSUKK0/CjtrUwFAxD82/mCWbtLsGjFIad0wIsod4zrTAEQ=="</w:t>
            </w:r>
          </w:p>
          <w:p w14:paraId="176107C6" w14:textId="77777777" w:rsidR="00801B5C" w:rsidRPr="00FD40C3" w:rsidRDefault="00801B5C" w:rsidP="00801B5C">
            <w:pPr>
              <w:pStyle w:val="Code"/>
              <w:rPr>
                <w:lang w:val="id-ID"/>
              </w:rPr>
            </w:pPr>
            <w:r w:rsidRPr="00FD40C3">
              <w:rPr>
                <w:lang w:val="id-ID"/>
              </w:rPr>
              <w:t xml:space="preserve">    },</w:t>
            </w:r>
          </w:p>
          <w:p w14:paraId="007403E3" w14:textId="77777777" w:rsidR="00801B5C" w:rsidRPr="00FD40C3" w:rsidRDefault="00801B5C" w:rsidP="00801B5C">
            <w:pPr>
              <w:pStyle w:val="Code"/>
              <w:rPr>
                <w:lang w:val="id-ID"/>
              </w:rPr>
            </w:pPr>
            <w:r w:rsidRPr="00FD40C3">
              <w:rPr>
                <w:lang w:val="id-ID"/>
              </w:rPr>
              <w:t xml:space="preserve">    "y18n": {</w:t>
            </w:r>
          </w:p>
          <w:p w14:paraId="7DC5BD7B" w14:textId="77777777" w:rsidR="00801B5C" w:rsidRPr="00FD40C3" w:rsidRDefault="00801B5C" w:rsidP="00801B5C">
            <w:pPr>
              <w:pStyle w:val="Code"/>
              <w:rPr>
                <w:lang w:val="id-ID"/>
              </w:rPr>
            </w:pPr>
            <w:r w:rsidRPr="00FD40C3">
              <w:rPr>
                <w:lang w:val="id-ID"/>
              </w:rPr>
              <w:t xml:space="preserve">      "version": "5.0.8",</w:t>
            </w:r>
          </w:p>
          <w:p w14:paraId="2603035C" w14:textId="77777777" w:rsidR="00801B5C" w:rsidRPr="00FD40C3" w:rsidRDefault="00801B5C" w:rsidP="00801B5C">
            <w:pPr>
              <w:pStyle w:val="Code"/>
              <w:rPr>
                <w:lang w:val="id-ID"/>
              </w:rPr>
            </w:pPr>
            <w:r w:rsidRPr="00FD40C3">
              <w:rPr>
                <w:lang w:val="id-ID"/>
              </w:rPr>
              <w:t xml:space="preserve">      "resolved": "https://registry.npmjs.org/y18n/-/y18n-5.0.8.tgz",</w:t>
            </w:r>
          </w:p>
          <w:p w14:paraId="5CA4A02F" w14:textId="77777777" w:rsidR="00801B5C" w:rsidRPr="00FD40C3" w:rsidRDefault="00801B5C" w:rsidP="00801B5C">
            <w:pPr>
              <w:pStyle w:val="Code"/>
              <w:rPr>
                <w:lang w:val="id-ID"/>
              </w:rPr>
            </w:pPr>
            <w:r w:rsidRPr="00FD40C3">
              <w:rPr>
                <w:lang w:val="id-ID"/>
              </w:rPr>
              <w:t xml:space="preserve">      "integrity": "sha512-0pfFzegeDWJHJIAmTLRP2DwHjdF5s7jo9tuztdQxAhINCdvS+3nGINqPd00AphqJR/0LhANUS6/+7SCb98YOfA=="</w:t>
            </w:r>
          </w:p>
          <w:p w14:paraId="32A21B05" w14:textId="77777777" w:rsidR="00801B5C" w:rsidRPr="00FD40C3" w:rsidRDefault="00801B5C" w:rsidP="00801B5C">
            <w:pPr>
              <w:pStyle w:val="Code"/>
              <w:rPr>
                <w:lang w:val="id-ID"/>
              </w:rPr>
            </w:pPr>
            <w:r w:rsidRPr="00FD40C3">
              <w:rPr>
                <w:lang w:val="id-ID"/>
              </w:rPr>
              <w:t xml:space="preserve">    },</w:t>
            </w:r>
          </w:p>
          <w:p w14:paraId="0FF35088" w14:textId="77777777" w:rsidR="00801B5C" w:rsidRPr="00FD40C3" w:rsidRDefault="00801B5C" w:rsidP="00801B5C">
            <w:pPr>
              <w:pStyle w:val="Code"/>
              <w:rPr>
                <w:lang w:val="id-ID"/>
              </w:rPr>
            </w:pPr>
            <w:r w:rsidRPr="00FD40C3">
              <w:rPr>
                <w:lang w:val="id-ID"/>
              </w:rPr>
              <w:t xml:space="preserve">    "yargs": {</w:t>
            </w:r>
          </w:p>
          <w:p w14:paraId="0465305A" w14:textId="77777777" w:rsidR="00801B5C" w:rsidRPr="00FD40C3" w:rsidRDefault="00801B5C" w:rsidP="00801B5C">
            <w:pPr>
              <w:pStyle w:val="Code"/>
              <w:rPr>
                <w:lang w:val="id-ID"/>
              </w:rPr>
            </w:pPr>
            <w:r w:rsidRPr="00FD40C3">
              <w:rPr>
                <w:lang w:val="id-ID"/>
              </w:rPr>
              <w:t xml:space="preserve">      "version": "17.1.1",</w:t>
            </w:r>
          </w:p>
          <w:p w14:paraId="38FC8FFD" w14:textId="77777777" w:rsidR="00801B5C" w:rsidRPr="00FD40C3" w:rsidRDefault="00801B5C" w:rsidP="00801B5C">
            <w:pPr>
              <w:pStyle w:val="Code"/>
              <w:rPr>
                <w:lang w:val="id-ID"/>
              </w:rPr>
            </w:pPr>
            <w:r w:rsidRPr="00FD40C3">
              <w:rPr>
                <w:lang w:val="id-ID"/>
              </w:rPr>
              <w:t xml:space="preserve">      "resolved": "https://registry.npmjs.org/yargs/-/yargs-17.1.1.tgz",</w:t>
            </w:r>
          </w:p>
          <w:p w14:paraId="4C2CA597" w14:textId="77777777" w:rsidR="00801B5C" w:rsidRPr="00FD40C3" w:rsidRDefault="00801B5C" w:rsidP="00801B5C">
            <w:pPr>
              <w:pStyle w:val="Code"/>
              <w:rPr>
                <w:lang w:val="id-ID"/>
              </w:rPr>
            </w:pPr>
            <w:r w:rsidRPr="00FD40C3">
              <w:rPr>
                <w:lang w:val="id-ID"/>
              </w:rPr>
              <w:t xml:space="preserve">      "integrity": "sha512-c2k48R0PwKIqKhPMWjeiF6y2xY/gPMUlro0sgxqXpbOIohWiLNXWslsootttv7E1e73QPAMQSg5FeySbVcpsPQ==",</w:t>
            </w:r>
          </w:p>
          <w:p w14:paraId="67D97309" w14:textId="77777777" w:rsidR="00801B5C" w:rsidRPr="00FD40C3" w:rsidRDefault="00801B5C" w:rsidP="00801B5C">
            <w:pPr>
              <w:pStyle w:val="Code"/>
              <w:rPr>
                <w:lang w:val="id-ID"/>
              </w:rPr>
            </w:pPr>
            <w:r w:rsidRPr="00FD40C3">
              <w:rPr>
                <w:lang w:val="id-ID"/>
              </w:rPr>
              <w:t xml:space="preserve">      "requires": {</w:t>
            </w:r>
          </w:p>
          <w:p w14:paraId="1C1F10AA" w14:textId="77777777" w:rsidR="00801B5C" w:rsidRPr="00FD40C3" w:rsidRDefault="00801B5C" w:rsidP="00801B5C">
            <w:pPr>
              <w:pStyle w:val="Code"/>
              <w:rPr>
                <w:lang w:val="id-ID"/>
              </w:rPr>
            </w:pPr>
            <w:r w:rsidRPr="00FD40C3">
              <w:rPr>
                <w:lang w:val="id-ID"/>
              </w:rPr>
              <w:t xml:space="preserve">        "cliui": "^7.0.2",</w:t>
            </w:r>
          </w:p>
          <w:p w14:paraId="6ECF0EEA" w14:textId="77777777" w:rsidR="00801B5C" w:rsidRPr="00FD40C3" w:rsidRDefault="00801B5C" w:rsidP="00801B5C">
            <w:pPr>
              <w:pStyle w:val="Code"/>
              <w:rPr>
                <w:lang w:val="id-ID"/>
              </w:rPr>
            </w:pPr>
            <w:r w:rsidRPr="00FD40C3">
              <w:rPr>
                <w:lang w:val="id-ID"/>
              </w:rPr>
              <w:t xml:space="preserve">        "escalade": "^3.1.1",</w:t>
            </w:r>
          </w:p>
          <w:p w14:paraId="187C19F3" w14:textId="77777777" w:rsidR="00801B5C" w:rsidRPr="00FD40C3" w:rsidRDefault="00801B5C" w:rsidP="00801B5C">
            <w:pPr>
              <w:pStyle w:val="Code"/>
              <w:rPr>
                <w:lang w:val="id-ID"/>
              </w:rPr>
            </w:pPr>
            <w:r w:rsidRPr="00FD40C3">
              <w:rPr>
                <w:lang w:val="id-ID"/>
              </w:rPr>
              <w:t xml:space="preserve">        "get-caller-file": "^2.0.5",</w:t>
            </w:r>
          </w:p>
          <w:p w14:paraId="6BFC4B54" w14:textId="77777777" w:rsidR="00801B5C" w:rsidRPr="00FD40C3" w:rsidRDefault="00801B5C" w:rsidP="00801B5C">
            <w:pPr>
              <w:pStyle w:val="Code"/>
              <w:rPr>
                <w:lang w:val="id-ID"/>
              </w:rPr>
            </w:pPr>
            <w:r w:rsidRPr="00FD40C3">
              <w:rPr>
                <w:lang w:val="id-ID"/>
              </w:rPr>
              <w:t xml:space="preserve">        "require-directory": "^2.1.1",</w:t>
            </w:r>
          </w:p>
          <w:p w14:paraId="48E2BD5E" w14:textId="77777777" w:rsidR="00801B5C" w:rsidRPr="00FD40C3" w:rsidRDefault="00801B5C" w:rsidP="00801B5C">
            <w:pPr>
              <w:pStyle w:val="Code"/>
              <w:rPr>
                <w:lang w:val="id-ID"/>
              </w:rPr>
            </w:pPr>
            <w:r w:rsidRPr="00FD40C3">
              <w:rPr>
                <w:lang w:val="id-ID"/>
              </w:rPr>
              <w:t xml:space="preserve">        "string-width": "^4.2.0",</w:t>
            </w:r>
          </w:p>
          <w:p w14:paraId="3D878FB2" w14:textId="77777777" w:rsidR="00801B5C" w:rsidRPr="00FD40C3" w:rsidRDefault="00801B5C" w:rsidP="00801B5C">
            <w:pPr>
              <w:pStyle w:val="Code"/>
              <w:rPr>
                <w:lang w:val="id-ID"/>
              </w:rPr>
            </w:pPr>
            <w:r w:rsidRPr="00FD40C3">
              <w:rPr>
                <w:lang w:val="id-ID"/>
              </w:rPr>
              <w:t xml:space="preserve">        "y18n": "^5.0.5",</w:t>
            </w:r>
          </w:p>
          <w:p w14:paraId="14A0839F" w14:textId="77777777" w:rsidR="00801B5C" w:rsidRPr="00FD40C3" w:rsidRDefault="00801B5C" w:rsidP="00801B5C">
            <w:pPr>
              <w:pStyle w:val="Code"/>
              <w:rPr>
                <w:lang w:val="id-ID"/>
              </w:rPr>
            </w:pPr>
            <w:r w:rsidRPr="00FD40C3">
              <w:rPr>
                <w:lang w:val="id-ID"/>
              </w:rPr>
              <w:t xml:space="preserve">        "yargs-parser": "^20.2.2"</w:t>
            </w:r>
          </w:p>
          <w:p w14:paraId="6CE62A13" w14:textId="77777777" w:rsidR="00801B5C" w:rsidRPr="00FD40C3" w:rsidRDefault="00801B5C" w:rsidP="00801B5C">
            <w:pPr>
              <w:pStyle w:val="Code"/>
              <w:rPr>
                <w:lang w:val="id-ID"/>
              </w:rPr>
            </w:pPr>
            <w:r w:rsidRPr="00FD40C3">
              <w:rPr>
                <w:lang w:val="id-ID"/>
              </w:rPr>
              <w:t xml:space="preserve">      }</w:t>
            </w:r>
          </w:p>
          <w:p w14:paraId="54E90766" w14:textId="77777777" w:rsidR="00801B5C" w:rsidRPr="00FD40C3" w:rsidRDefault="00801B5C" w:rsidP="00801B5C">
            <w:pPr>
              <w:pStyle w:val="Code"/>
              <w:rPr>
                <w:lang w:val="id-ID"/>
              </w:rPr>
            </w:pPr>
            <w:r w:rsidRPr="00FD40C3">
              <w:rPr>
                <w:lang w:val="id-ID"/>
              </w:rPr>
              <w:t xml:space="preserve">    },</w:t>
            </w:r>
          </w:p>
          <w:p w14:paraId="0ACDAE7F" w14:textId="77777777" w:rsidR="00801B5C" w:rsidRPr="00FD40C3" w:rsidRDefault="00801B5C" w:rsidP="00801B5C">
            <w:pPr>
              <w:pStyle w:val="Code"/>
              <w:rPr>
                <w:lang w:val="id-ID"/>
              </w:rPr>
            </w:pPr>
            <w:r w:rsidRPr="00FD40C3">
              <w:rPr>
                <w:lang w:val="id-ID"/>
              </w:rPr>
              <w:t xml:space="preserve">    "yargs-parser": {</w:t>
            </w:r>
          </w:p>
          <w:p w14:paraId="0FABFAD5" w14:textId="77777777" w:rsidR="00801B5C" w:rsidRPr="00FD40C3" w:rsidRDefault="00801B5C" w:rsidP="00801B5C">
            <w:pPr>
              <w:pStyle w:val="Code"/>
              <w:rPr>
                <w:lang w:val="id-ID"/>
              </w:rPr>
            </w:pPr>
            <w:r w:rsidRPr="00FD40C3">
              <w:rPr>
                <w:lang w:val="id-ID"/>
              </w:rPr>
              <w:t xml:space="preserve">      "version": "20.2.9",</w:t>
            </w:r>
          </w:p>
          <w:p w14:paraId="53C275CD" w14:textId="77777777" w:rsidR="00801B5C" w:rsidRPr="00FD40C3" w:rsidRDefault="00801B5C" w:rsidP="00801B5C">
            <w:pPr>
              <w:pStyle w:val="Code"/>
              <w:rPr>
                <w:lang w:val="id-ID"/>
              </w:rPr>
            </w:pPr>
            <w:r w:rsidRPr="00FD40C3">
              <w:rPr>
                <w:lang w:val="id-ID"/>
              </w:rPr>
              <w:t xml:space="preserve">      "resolved": "https://registry.npmjs.org/yargs-parser/-/yargs-parser-20.2.9.tgz",</w:t>
            </w:r>
          </w:p>
          <w:p w14:paraId="662E0AB1" w14:textId="77777777" w:rsidR="00801B5C" w:rsidRPr="00FD40C3" w:rsidRDefault="00801B5C" w:rsidP="00801B5C">
            <w:pPr>
              <w:pStyle w:val="Code"/>
              <w:rPr>
                <w:lang w:val="id-ID"/>
              </w:rPr>
            </w:pPr>
            <w:r w:rsidRPr="00FD40C3">
              <w:rPr>
                <w:lang w:val="id-ID"/>
              </w:rPr>
              <w:lastRenderedPageBreak/>
              <w:t xml:space="preserve">      "integrity": "sha512-y11nGElTIV+CT3Zv9t7VKl+Q3hTQoT9a1Qzezhhl6Rp21gJ/IVTW7Z3y9EWXhuUBC2Shnf+DX0antecpAwSP8w=="</w:t>
            </w:r>
          </w:p>
          <w:p w14:paraId="0F5D249C" w14:textId="77777777" w:rsidR="00801B5C" w:rsidRPr="00FD40C3" w:rsidRDefault="00801B5C" w:rsidP="00801B5C">
            <w:pPr>
              <w:pStyle w:val="Code"/>
              <w:rPr>
                <w:lang w:val="id-ID"/>
              </w:rPr>
            </w:pPr>
            <w:r w:rsidRPr="00FD40C3">
              <w:rPr>
                <w:lang w:val="id-ID"/>
              </w:rPr>
              <w:t xml:space="preserve">    }</w:t>
            </w:r>
          </w:p>
          <w:p w14:paraId="03523544" w14:textId="77777777" w:rsidR="00801B5C" w:rsidRPr="00FD40C3" w:rsidRDefault="00801B5C" w:rsidP="00801B5C">
            <w:pPr>
              <w:pStyle w:val="Code"/>
              <w:rPr>
                <w:lang w:val="id-ID"/>
              </w:rPr>
            </w:pPr>
            <w:r w:rsidRPr="00FD40C3">
              <w:rPr>
                <w:lang w:val="id-ID"/>
              </w:rPr>
              <w:t xml:space="preserve">  }</w:t>
            </w:r>
          </w:p>
          <w:p w14:paraId="580B8739" w14:textId="03D214D9" w:rsidR="00801B5C" w:rsidRPr="00FD40C3" w:rsidRDefault="00801B5C" w:rsidP="00801B5C">
            <w:pPr>
              <w:pStyle w:val="Code"/>
              <w:rPr>
                <w:lang w:val="id-ID"/>
              </w:rPr>
            </w:pPr>
            <w:r w:rsidRPr="00FD40C3">
              <w:rPr>
                <w:lang w:val="id-ID"/>
              </w:rPr>
              <w:t>}</w:t>
            </w:r>
          </w:p>
        </w:tc>
      </w:tr>
    </w:tbl>
    <w:p w14:paraId="181C00C2" w14:textId="2D768394" w:rsidR="00801B5C" w:rsidRPr="00FD40C3" w:rsidRDefault="00801B5C" w:rsidP="00565639">
      <w:pPr>
        <w:keepNext/>
        <w:keepLines/>
        <w:pBdr>
          <w:top w:val="nil"/>
          <w:left w:val="nil"/>
          <w:bottom w:val="nil"/>
          <w:right w:val="nil"/>
          <w:between w:val="nil"/>
        </w:pBdr>
        <w:ind w:firstLine="0"/>
        <w:rPr>
          <w:bCs/>
          <w:color w:val="000000"/>
          <w:sz w:val="28"/>
          <w:szCs w:val="28"/>
        </w:rPr>
      </w:pPr>
    </w:p>
    <w:p w14:paraId="36A29ED2" w14:textId="649E43A8" w:rsidR="00801B5C"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8. package.json</w:t>
      </w:r>
    </w:p>
    <w:tbl>
      <w:tblPr>
        <w:tblStyle w:val="TableGrid"/>
        <w:tblW w:w="0" w:type="auto"/>
        <w:tblLook w:val="04A0" w:firstRow="1" w:lastRow="0" w:firstColumn="1" w:lastColumn="0" w:noHBand="0" w:noVBand="1"/>
      </w:tblPr>
      <w:tblGrid>
        <w:gridCol w:w="8439"/>
      </w:tblGrid>
      <w:tr w:rsidR="00801B5C" w:rsidRPr="00FD40C3" w14:paraId="1B4FBF3C" w14:textId="77777777" w:rsidTr="00801B5C">
        <w:tc>
          <w:tcPr>
            <w:tcW w:w="8439" w:type="dxa"/>
          </w:tcPr>
          <w:p w14:paraId="1FF21A19" w14:textId="77777777" w:rsidR="00801B5C" w:rsidRPr="00FD40C3" w:rsidRDefault="00801B5C" w:rsidP="00801B5C">
            <w:pPr>
              <w:pStyle w:val="Code"/>
              <w:rPr>
                <w:lang w:val="id-ID"/>
              </w:rPr>
            </w:pPr>
            <w:r w:rsidRPr="00FD40C3">
              <w:rPr>
                <w:lang w:val="id-ID"/>
              </w:rPr>
              <w:t>{</w:t>
            </w:r>
          </w:p>
          <w:p w14:paraId="25E006E0" w14:textId="77777777" w:rsidR="00801B5C" w:rsidRPr="00FD40C3" w:rsidRDefault="00801B5C" w:rsidP="00801B5C">
            <w:pPr>
              <w:pStyle w:val="Code"/>
              <w:rPr>
                <w:lang w:val="id-ID"/>
              </w:rPr>
            </w:pPr>
            <w:r w:rsidRPr="00FD40C3">
              <w:rPr>
                <w:lang w:val="id-ID"/>
              </w:rPr>
              <w:t xml:space="preserve">  "name": "product",</w:t>
            </w:r>
          </w:p>
          <w:p w14:paraId="1E749864" w14:textId="77777777" w:rsidR="00801B5C" w:rsidRPr="00FD40C3" w:rsidRDefault="00801B5C" w:rsidP="00801B5C">
            <w:pPr>
              <w:pStyle w:val="Code"/>
              <w:rPr>
                <w:lang w:val="id-ID"/>
              </w:rPr>
            </w:pPr>
            <w:r w:rsidRPr="00FD40C3">
              <w:rPr>
                <w:lang w:val="id-ID"/>
              </w:rPr>
              <w:t xml:space="preserve">  "version": "1.0.0",</w:t>
            </w:r>
          </w:p>
          <w:p w14:paraId="7A070612" w14:textId="77777777" w:rsidR="00801B5C" w:rsidRPr="00FD40C3" w:rsidRDefault="00801B5C" w:rsidP="00801B5C">
            <w:pPr>
              <w:pStyle w:val="Code"/>
              <w:rPr>
                <w:lang w:val="id-ID"/>
              </w:rPr>
            </w:pPr>
            <w:r w:rsidRPr="00FD40C3">
              <w:rPr>
                <w:lang w:val="id-ID"/>
              </w:rPr>
              <w:t xml:space="preserve">  "description": "",</w:t>
            </w:r>
          </w:p>
          <w:p w14:paraId="7A80E742" w14:textId="77777777" w:rsidR="00801B5C" w:rsidRPr="00FD40C3" w:rsidRDefault="00801B5C" w:rsidP="00801B5C">
            <w:pPr>
              <w:pStyle w:val="Code"/>
              <w:rPr>
                <w:lang w:val="id-ID"/>
              </w:rPr>
            </w:pPr>
            <w:r w:rsidRPr="00FD40C3">
              <w:rPr>
                <w:lang w:val="id-ID"/>
              </w:rPr>
              <w:t xml:space="preserve">  "main": "app.js",</w:t>
            </w:r>
          </w:p>
          <w:p w14:paraId="3E34BF98" w14:textId="77777777" w:rsidR="00801B5C" w:rsidRPr="00FD40C3" w:rsidRDefault="00801B5C" w:rsidP="00801B5C">
            <w:pPr>
              <w:pStyle w:val="Code"/>
              <w:rPr>
                <w:lang w:val="id-ID"/>
              </w:rPr>
            </w:pPr>
            <w:r w:rsidRPr="00FD40C3">
              <w:rPr>
                <w:lang w:val="id-ID"/>
              </w:rPr>
              <w:t xml:space="preserve">  "scripts": {</w:t>
            </w:r>
          </w:p>
          <w:p w14:paraId="08A7045C" w14:textId="77777777" w:rsidR="00801B5C" w:rsidRPr="00FD40C3" w:rsidRDefault="00801B5C" w:rsidP="00801B5C">
            <w:pPr>
              <w:pStyle w:val="Code"/>
              <w:rPr>
                <w:lang w:val="id-ID"/>
              </w:rPr>
            </w:pPr>
            <w:r w:rsidRPr="00FD40C3">
              <w:rPr>
                <w:lang w:val="id-ID"/>
              </w:rPr>
              <w:t xml:space="preserve">    "test": "echo \"Error: no test specified\" &amp;&amp; exit 1",</w:t>
            </w:r>
          </w:p>
          <w:p w14:paraId="0A5F049B" w14:textId="77777777" w:rsidR="00801B5C" w:rsidRPr="00FD40C3" w:rsidRDefault="00801B5C" w:rsidP="00801B5C">
            <w:pPr>
              <w:pStyle w:val="Code"/>
              <w:rPr>
                <w:lang w:val="id-ID"/>
              </w:rPr>
            </w:pPr>
            <w:r w:rsidRPr="00FD40C3">
              <w:rPr>
                <w:lang w:val="id-ID"/>
              </w:rPr>
              <w:t xml:space="preserve">    "demo": "node app.js",</w:t>
            </w:r>
          </w:p>
          <w:p w14:paraId="7A407736" w14:textId="77777777" w:rsidR="00801B5C" w:rsidRPr="00FD40C3" w:rsidRDefault="00801B5C" w:rsidP="00801B5C">
            <w:pPr>
              <w:pStyle w:val="Code"/>
              <w:rPr>
                <w:lang w:val="id-ID"/>
              </w:rPr>
            </w:pPr>
            <w:r w:rsidRPr="00FD40C3">
              <w:rPr>
                <w:lang w:val="id-ID"/>
              </w:rPr>
              <w:t xml:space="preserve">    "start": "node app.js",</w:t>
            </w:r>
          </w:p>
          <w:p w14:paraId="162A48B5" w14:textId="77777777" w:rsidR="00801B5C" w:rsidRPr="00FD40C3" w:rsidRDefault="00801B5C" w:rsidP="00801B5C">
            <w:pPr>
              <w:pStyle w:val="Code"/>
              <w:rPr>
                <w:lang w:val="id-ID"/>
              </w:rPr>
            </w:pPr>
            <w:r w:rsidRPr="00FD40C3">
              <w:rPr>
                <w:lang w:val="id-ID"/>
              </w:rPr>
              <w:t xml:space="preserve">    "live": "nodemon app.js"</w:t>
            </w:r>
          </w:p>
          <w:p w14:paraId="6F34056B" w14:textId="77777777" w:rsidR="00801B5C" w:rsidRPr="00FD40C3" w:rsidRDefault="00801B5C" w:rsidP="00801B5C">
            <w:pPr>
              <w:pStyle w:val="Code"/>
              <w:rPr>
                <w:lang w:val="id-ID"/>
              </w:rPr>
            </w:pPr>
            <w:r w:rsidRPr="00FD40C3">
              <w:rPr>
                <w:lang w:val="id-ID"/>
              </w:rPr>
              <w:t xml:space="preserve">  },</w:t>
            </w:r>
          </w:p>
          <w:p w14:paraId="39C0C685" w14:textId="77777777" w:rsidR="00801B5C" w:rsidRPr="00FD40C3" w:rsidRDefault="00801B5C" w:rsidP="00801B5C">
            <w:pPr>
              <w:pStyle w:val="Code"/>
              <w:rPr>
                <w:lang w:val="id-ID"/>
              </w:rPr>
            </w:pPr>
            <w:r w:rsidRPr="00FD40C3">
              <w:rPr>
                <w:lang w:val="id-ID"/>
              </w:rPr>
              <w:t xml:space="preserve">  "author": "Shercosta",</w:t>
            </w:r>
          </w:p>
          <w:p w14:paraId="338C9E7B" w14:textId="77777777" w:rsidR="00801B5C" w:rsidRPr="00FD40C3" w:rsidRDefault="00801B5C" w:rsidP="00801B5C">
            <w:pPr>
              <w:pStyle w:val="Code"/>
              <w:rPr>
                <w:lang w:val="id-ID"/>
              </w:rPr>
            </w:pPr>
            <w:r w:rsidRPr="00FD40C3">
              <w:rPr>
                <w:lang w:val="id-ID"/>
              </w:rPr>
              <w:t xml:space="preserve">  "license": "ISC",</w:t>
            </w:r>
          </w:p>
          <w:p w14:paraId="34A89712" w14:textId="77777777" w:rsidR="00801B5C" w:rsidRPr="00FD40C3" w:rsidRDefault="00801B5C" w:rsidP="00801B5C">
            <w:pPr>
              <w:pStyle w:val="Code"/>
              <w:rPr>
                <w:lang w:val="id-ID"/>
              </w:rPr>
            </w:pPr>
            <w:r w:rsidRPr="00FD40C3">
              <w:rPr>
                <w:lang w:val="id-ID"/>
              </w:rPr>
              <w:t xml:space="preserve">  "dependencies": {</w:t>
            </w:r>
          </w:p>
          <w:p w14:paraId="42B864D5" w14:textId="77777777" w:rsidR="00801B5C" w:rsidRPr="00FD40C3" w:rsidRDefault="00801B5C" w:rsidP="00801B5C">
            <w:pPr>
              <w:pStyle w:val="Code"/>
              <w:rPr>
                <w:lang w:val="id-ID"/>
              </w:rPr>
            </w:pPr>
            <w:r w:rsidRPr="00FD40C3">
              <w:rPr>
                <w:lang w:val="id-ID"/>
              </w:rPr>
              <w:t xml:space="preserve">    "body-parser": "^1.20.1",</w:t>
            </w:r>
          </w:p>
          <w:p w14:paraId="37010A4F" w14:textId="77777777" w:rsidR="00801B5C" w:rsidRPr="00FD40C3" w:rsidRDefault="00801B5C" w:rsidP="00801B5C">
            <w:pPr>
              <w:pStyle w:val="Code"/>
              <w:rPr>
                <w:lang w:val="id-ID"/>
              </w:rPr>
            </w:pPr>
            <w:r w:rsidRPr="00FD40C3">
              <w:rPr>
                <w:lang w:val="id-ID"/>
              </w:rPr>
              <w:t xml:space="preserve">    "csv": "^6.3.0",</w:t>
            </w:r>
          </w:p>
          <w:p w14:paraId="3DF544C0" w14:textId="77777777" w:rsidR="00801B5C" w:rsidRPr="00FD40C3" w:rsidRDefault="00801B5C" w:rsidP="00801B5C">
            <w:pPr>
              <w:pStyle w:val="Code"/>
              <w:rPr>
                <w:lang w:val="id-ID"/>
              </w:rPr>
            </w:pPr>
            <w:r w:rsidRPr="00FD40C3">
              <w:rPr>
                <w:lang w:val="id-ID"/>
              </w:rPr>
              <w:t xml:space="preserve">    "csv-generate": "^4.2.6",</w:t>
            </w:r>
          </w:p>
          <w:p w14:paraId="055B619B" w14:textId="77777777" w:rsidR="00801B5C" w:rsidRPr="00FD40C3" w:rsidRDefault="00801B5C" w:rsidP="00801B5C">
            <w:pPr>
              <w:pStyle w:val="Code"/>
              <w:rPr>
                <w:lang w:val="id-ID"/>
              </w:rPr>
            </w:pPr>
            <w:r w:rsidRPr="00FD40C3">
              <w:rPr>
                <w:lang w:val="id-ID"/>
              </w:rPr>
              <w:t xml:space="preserve">    "csvtojson": "^2.0.10",</w:t>
            </w:r>
          </w:p>
          <w:p w14:paraId="1DBC2159" w14:textId="77777777" w:rsidR="00801B5C" w:rsidRPr="00FD40C3" w:rsidRDefault="00801B5C" w:rsidP="00801B5C">
            <w:pPr>
              <w:pStyle w:val="Code"/>
              <w:rPr>
                <w:lang w:val="id-ID"/>
              </w:rPr>
            </w:pPr>
            <w:r w:rsidRPr="00FD40C3">
              <w:rPr>
                <w:lang w:val="id-ID"/>
              </w:rPr>
              <w:t xml:space="preserve">    "ejs": "^3.1.8",</w:t>
            </w:r>
          </w:p>
          <w:p w14:paraId="555802FC" w14:textId="77777777" w:rsidR="00801B5C" w:rsidRPr="00FD40C3" w:rsidRDefault="00801B5C" w:rsidP="00801B5C">
            <w:pPr>
              <w:pStyle w:val="Code"/>
              <w:rPr>
                <w:lang w:val="id-ID"/>
              </w:rPr>
            </w:pPr>
            <w:r w:rsidRPr="00FD40C3">
              <w:rPr>
                <w:lang w:val="id-ID"/>
              </w:rPr>
              <w:t xml:space="preserve">    "express": "^4.18.2",</w:t>
            </w:r>
          </w:p>
          <w:p w14:paraId="2C776B78" w14:textId="77777777" w:rsidR="00801B5C" w:rsidRPr="00FD40C3" w:rsidRDefault="00801B5C" w:rsidP="00801B5C">
            <w:pPr>
              <w:pStyle w:val="Code"/>
              <w:rPr>
                <w:lang w:val="id-ID"/>
              </w:rPr>
            </w:pPr>
            <w:r w:rsidRPr="00FD40C3">
              <w:rPr>
                <w:lang w:val="id-ID"/>
              </w:rPr>
              <w:t xml:space="preserve">    "formidable": "^2.1.1",</w:t>
            </w:r>
          </w:p>
          <w:p w14:paraId="7C629FF9" w14:textId="77777777" w:rsidR="00801B5C" w:rsidRPr="00FD40C3" w:rsidRDefault="00801B5C" w:rsidP="00801B5C">
            <w:pPr>
              <w:pStyle w:val="Code"/>
              <w:rPr>
                <w:lang w:val="id-ID"/>
              </w:rPr>
            </w:pPr>
            <w:r w:rsidRPr="00FD40C3">
              <w:rPr>
                <w:lang w:val="id-ID"/>
              </w:rPr>
              <w:t xml:space="preserve">    "json-to-csv-export": "^2.1.1",</w:t>
            </w:r>
          </w:p>
          <w:p w14:paraId="6EA01B4D" w14:textId="77777777" w:rsidR="00801B5C" w:rsidRPr="00FD40C3" w:rsidRDefault="00801B5C" w:rsidP="00801B5C">
            <w:pPr>
              <w:pStyle w:val="Code"/>
              <w:rPr>
                <w:lang w:val="id-ID"/>
              </w:rPr>
            </w:pPr>
            <w:r w:rsidRPr="00FD40C3">
              <w:rPr>
                <w:lang w:val="id-ID"/>
              </w:rPr>
              <w:t xml:space="preserve">    "json2csv": "^6.0.0-alpha.2",</w:t>
            </w:r>
          </w:p>
          <w:p w14:paraId="0F443EF4" w14:textId="77777777" w:rsidR="00801B5C" w:rsidRPr="00FD40C3" w:rsidRDefault="00801B5C" w:rsidP="00801B5C">
            <w:pPr>
              <w:pStyle w:val="Code"/>
              <w:rPr>
                <w:lang w:val="id-ID"/>
              </w:rPr>
            </w:pPr>
            <w:r w:rsidRPr="00FD40C3">
              <w:rPr>
                <w:lang w:val="id-ID"/>
              </w:rPr>
              <w:t xml:space="preserve">    "localtunnel": "^2.0.2",</w:t>
            </w:r>
          </w:p>
          <w:p w14:paraId="482FD25C" w14:textId="77777777" w:rsidR="00801B5C" w:rsidRPr="00FD40C3" w:rsidRDefault="00801B5C" w:rsidP="00801B5C">
            <w:pPr>
              <w:pStyle w:val="Code"/>
              <w:rPr>
                <w:lang w:val="id-ID"/>
              </w:rPr>
            </w:pPr>
            <w:r w:rsidRPr="00FD40C3">
              <w:rPr>
                <w:lang w:val="id-ID"/>
              </w:rPr>
              <w:t xml:space="preserve">    "multer": "^1.4.5-lts.1",</w:t>
            </w:r>
          </w:p>
          <w:p w14:paraId="6DA5E458" w14:textId="77777777" w:rsidR="00801B5C" w:rsidRPr="00FD40C3" w:rsidRDefault="00801B5C" w:rsidP="00801B5C">
            <w:pPr>
              <w:pStyle w:val="Code"/>
              <w:rPr>
                <w:lang w:val="id-ID"/>
              </w:rPr>
            </w:pPr>
            <w:r w:rsidRPr="00FD40C3">
              <w:rPr>
                <w:lang w:val="id-ID"/>
              </w:rPr>
              <w:t xml:space="preserve">    "nodemon": "^2.0.22",</w:t>
            </w:r>
          </w:p>
          <w:p w14:paraId="1035E468" w14:textId="77777777" w:rsidR="00801B5C" w:rsidRPr="00FD40C3" w:rsidRDefault="00801B5C" w:rsidP="00801B5C">
            <w:pPr>
              <w:pStyle w:val="Code"/>
              <w:rPr>
                <w:lang w:val="id-ID"/>
              </w:rPr>
            </w:pPr>
            <w:r w:rsidRPr="00FD40C3">
              <w:rPr>
                <w:lang w:val="id-ID"/>
              </w:rPr>
              <w:t xml:space="preserve">    "papaparse": "^5.4.1",</w:t>
            </w:r>
          </w:p>
          <w:p w14:paraId="7E881490" w14:textId="77777777" w:rsidR="00801B5C" w:rsidRPr="00FD40C3" w:rsidRDefault="00801B5C" w:rsidP="00801B5C">
            <w:pPr>
              <w:pStyle w:val="Code"/>
              <w:rPr>
                <w:lang w:val="id-ID"/>
              </w:rPr>
            </w:pPr>
            <w:r w:rsidRPr="00FD40C3">
              <w:rPr>
                <w:lang w:val="id-ID"/>
              </w:rPr>
              <w:t xml:space="preserve">    "python-shell": "^5.0.0"</w:t>
            </w:r>
          </w:p>
          <w:p w14:paraId="4589CDA6" w14:textId="77777777" w:rsidR="00801B5C" w:rsidRPr="00FD40C3" w:rsidRDefault="00801B5C" w:rsidP="00801B5C">
            <w:pPr>
              <w:pStyle w:val="Code"/>
              <w:rPr>
                <w:lang w:val="id-ID"/>
              </w:rPr>
            </w:pPr>
            <w:r w:rsidRPr="00FD40C3">
              <w:rPr>
                <w:lang w:val="id-ID"/>
              </w:rPr>
              <w:t xml:space="preserve">  }</w:t>
            </w:r>
          </w:p>
          <w:p w14:paraId="2498F730" w14:textId="52A34487" w:rsidR="00801B5C" w:rsidRPr="00FD40C3" w:rsidRDefault="00801B5C" w:rsidP="00801B5C">
            <w:pPr>
              <w:pStyle w:val="Code"/>
              <w:rPr>
                <w:lang w:val="id-ID"/>
              </w:rPr>
            </w:pPr>
            <w:r w:rsidRPr="00FD40C3">
              <w:rPr>
                <w:lang w:val="id-ID"/>
              </w:rPr>
              <w:t>}</w:t>
            </w:r>
          </w:p>
        </w:tc>
      </w:tr>
    </w:tbl>
    <w:p w14:paraId="26967ED7" w14:textId="5C88C61C" w:rsidR="00801B5C" w:rsidRPr="00FD40C3" w:rsidRDefault="00801B5C" w:rsidP="00565639">
      <w:pPr>
        <w:keepNext/>
        <w:keepLines/>
        <w:pBdr>
          <w:top w:val="nil"/>
          <w:left w:val="nil"/>
          <w:bottom w:val="nil"/>
          <w:right w:val="nil"/>
          <w:between w:val="nil"/>
        </w:pBdr>
        <w:ind w:firstLine="0"/>
        <w:rPr>
          <w:bCs/>
          <w:color w:val="000000"/>
          <w:sz w:val="28"/>
          <w:szCs w:val="28"/>
        </w:rPr>
      </w:pPr>
    </w:p>
    <w:p w14:paraId="0624FC90" w14:textId="07035F40" w:rsidR="00801B5C"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9. setup.py</w:t>
      </w:r>
    </w:p>
    <w:tbl>
      <w:tblPr>
        <w:tblStyle w:val="TableGrid"/>
        <w:tblW w:w="0" w:type="auto"/>
        <w:tblLook w:val="04A0" w:firstRow="1" w:lastRow="0" w:firstColumn="1" w:lastColumn="0" w:noHBand="0" w:noVBand="1"/>
      </w:tblPr>
      <w:tblGrid>
        <w:gridCol w:w="8439"/>
      </w:tblGrid>
      <w:tr w:rsidR="00801B5C" w:rsidRPr="00FD40C3" w14:paraId="133A1936" w14:textId="77777777" w:rsidTr="00801B5C">
        <w:tc>
          <w:tcPr>
            <w:tcW w:w="8439" w:type="dxa"/>
          </w:tcPr>
          <w:p w14:paraId="5438DE74" w14:textId="77777777" w:rsidR="00801B5C" w:rsidRPr="00FD40C3" w:rsidRDefault="00801B5C" w:rsidP="00801B5C">
            <w:pPr>
              <w:pStyle w:val="Code"/>
              <w:rPr>
                <w:lang w:val="id-ID"/>
              </w:rPr>
            </w:pPr>
            <w:r w:rsidRPr="00FD40C3">
              <w:rPr>
                <w:lang w:val="id-ID"/>
              </w:rPr>
              <w:t>import nltk</w:t>
            </w:r>
          </w:p>
          <w:p w14:paraId="24BAFB4F" w14:textId="77777777" w:rsidR="00801B5C" w:rsidRPr="00FD40C3" w:rsidRDefault="00801B5C" w:rsidP="00801B5C">
            <w:pPr>
              <w:pStyle w:val="Code"/>
              <w:rPr>
                <w:lang w:val="id-ID"/>
              </w:rPr>
            </w:pPr>
          </w:p>
          <w:p w14:paraId="3447C025" w14:textId="77777777" w:rsidR="00801B5C" w:rsidRPr="00FD40C3" w:rsidRDefault="00801B5C" w:rsidP="00801B5C">
            <w:pPr>
              <w:pStyle w:val="Code"/>
              <w:rPr>
                <w:lang w:val="id-ID"/>
              </w:rPr>
            </w:pPr>
            <w:r w:rsidRPr="00FD40C3">
              <w:rPr>
                <w:lang w:val="id-ID"/>
              </w:rPr>
              <w:t>nltk.download("punkt")</w:t>
            </w:r>
          </w:p>
          <w:p w14:paraId="3FA318FE" w14:textId="77777777" w:rsidR="00801B5C" w:rsidRPr="00FD40C3" w:rsidRDefault="00801B5C" w:rsidP="00801B5C">
            <w:pPr>
              <w:pStyle w:val="Code"/>
              <w:rPr>
                <w:lang w:val="id-ID"/>
              </w:rPr>
            </w:pPr>
            <w:r w:rsidRPr="00FD40C3">
              <w:rPr>
                <w:lang w:val="id-ID"/>
              </w:rPr>
              <w:t>nltk.download("averaged_perceptron_tagger")</w:t>
            </w:r>
          </w:p>
          <w:p w14:paraId="6F02A209" w14:textId="77777777" w:rsidR="00801B5C" w:rsidRPr="00FD40C3" w:rsidRDefault="00801B5C" w:rsidP="00801B5C">
            <w:pPr>
              <w:pStyle w:val="Code"/>
              <w:rPr>
                <w:lang w:val="id-ID"/>
              </w:rPr>
            </w:pPr>
            <w:r w:rsidRPr="00FD40C3">
              <w:rPr>
                <w:lang w:val="id-ID"/>
              </w:rPr>
              <w:t>nltk.download("wordnet")</w:t>
            </w:r>
          </w:p>
          <w:p w14:paraId="530F2456" w14:textId="77777777" w:rsidR="00801B5C" w:rsidRPr="00FD40C3" w:rsidRDefault="00801B5C" w:rsidP="00801B5C">
            <w:pPr>
              <w:pStyle w:val="Code"/>
              <w:rPr>
                <w:lang w:val="id-ID"/>
              </w:rPr>
            </w:pPr>
            <w:r w:rsidRPr="00FD40C3">
              <w:rPr>
                <w:lang w:val="id-ID"/>
              </w:rPr>
              <w:t>nltk.download("omw-1.4")</w:t>
            </w:r>
          </w:p>
          <w:p w14:paraId="3905166D" w14:textId="06F1D4D5" w:rsidR="00801B5C" w:rsidRPr="00FD40C3" w:rsidRDefault="00801B5C" w:rsidP="00801B5C">
            <w:pPr>
              <w:pStyle w:val="Code"/>
              <w:rPr>
                <w:lang w:val="id-ID"/>
              </w:rPr>
            </w:pPr>
            <w:r w:rsidRPr="00FD40C3">
              <w:rPr>
                <w:lang w:val="id-ID"/>
              </w:rPr>
              <w:t>nltk.download("stopwords")</w:t>
            </w:r>
          </w:p>
        </w:tc>
      </w:tr>
    </w:tbl>
    <w:p w14:paraId="2769D8E4" w14:textId="067E9DD7" w:rsidR="00801B5C" w:rsidRPr="00FD40C3" w:rsidRDefault="00801B5C" w:rsidP="00565639">
      <w:pPr>
        <w:keepNext/>
        <w:keepLines/>
        <w:pBdr>
          <w:top w:val="nil"/>
          <w:left w:val="nil"/>
          <w:bottom w:val="nil"/>
          <w:right w:val="nil"/>
          <w:between w:val="nil"/>
        </w:pBdr>
        <w:ind w:firstLine="0"/>
        <w:rPr>
          <w:bCs/>
          <w:color w:val="000000"/>
          <w:sz w:val="28"/>
          <w:szCs w:val="28"/>
        </w:rPr>
      </w:pPr>
    </w:p>
    <w:p w14:paraId="4279E5E5" w14:textId="3D8610FC" w:rsidR="00801B5C"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30. slang.dic</w:t>
      </w:r>
    </w:p>
    <w:tbl>
      <w:tblPr>
        <w:tblStyle w:val="TableGrid"/>
        <w:tblW w:w="0" w:type="auto"/>
        <w:tblLook w:val="04A0" w:firstRow="1" w:lastRow="0" w:firstColumn="1" w:lastColumn="0" w:noHBand="0" w:noVBand="1"/>
      </w:tblPr>
      <w:tblGrid>
        <w:gridCol w:w="8439"/>
      </w:tblGrid>
      <w:tr w:rsidR="00801B5C" w:rsidRPr="00FD40C3" w14:paraId="1670390F" w14:textId="77777777" w:rsidTr="00801B5C">
        <w:tc>
          <w:tcPr>
            <w:tcW w:w="8439" w:type="dxa"/>
          </w:tcPr>
          <w:p w14:paraId="2D93A0A3" w14:textId="77777777" w:rsidR="00801B5C" w:rsidRPr="00FD40C3" w:rsidRDefault="00801B5C" w:rsidP="00801B5C">
            <w:pPr>
              <w:pStyle w:val="Code"/>
              <w:rPr>
                <w:lang w:val="id-ID"/>
              </w:rPr>
            </w:pPr>
            <w:r w:rsidRPr="00FD40C3">
              <w:rPr>
                <w:lang w:val="id-ID"/>
              </w:rPr>
              <w:t>{</w:t>
            </w:r>
          </w:p>
          <w:p w14:paraId="138663C3" w14:textId="77777777" w:rsidR="00801B5C" w:rsidRPr="00FD40C3" w:rsidRDefault="00801B5C" w:rsidP="00801B5C">
            <w:pPr>
              <w:pStyle w:val="Code"/>
              <w:rPr>
                <w:lang w:val="id-ID"/>
              </w:rPr>
            </w:pPr>
            <w:r w:rsidRPr="00FD40C3">
              <w:rPr>
                <w:lang w:val="id-ID"/>
              </w:rPr>
              <w:t xml:space="preserve">    "1pun": "satupun",</w:t>
            </w:r>
          </w:p>
          <w:p w14:paraId="25ADDB73" w14:textId="77777777" w:rsidR="00801B5C" w:rsidRPr="00FD40C3" w:rsidRDefault="00801B5C" w:rsidP="00801B5C">
            <w:pPr>
              <w:pStyle w:val="Code"/>
              <w:rPr>
                <w:lang w:val="id-ID"/>
              </w:rPr>
            </w:pPr>
            <w:r w:rsidRPr="00FD40C3">
              <w:rPr>
                <w:lang w:val="id-ID"/>
              </w:rPr>
              <w:t xml:space="preserve">    "7an": "tujuan",</w:t>
            </w:r>
          </w:p>
          <w:p w14:paraId="19C899AE" w14:textId="77777777" w:rsidR="00801B5C" w:rsidRPr="00FD40C3" w:rsidRDefault="00801B5C" w:rsidP="00801B5C">
            <w:pPr>
              <w:pStyle w:val="Code"/>
              <w:rPr>
                <w:lang w:val="id-ID"/>
              </w:rPr>
            </w:pPr>
            <w:r w:rsidRPr="00FD40C3">
              <w:rPr>
                <w:lang w:val="id-ID"/>
              </w:rPr>
              <w:lastRenderedPageBreak/>
              <w:t xml:space="preserve">    "Dr.": "doktor",</w:t>
            </w:r>
          </w:p>
          <w:p w14:paraId="3FBC65F4" w14:textId="77777777" w:rsidR="00801B5C" w:rsidRPr="00FD40C3" w:rsidRDefault="00801B5C" w:rsidP="00801B5C">
            <w:pPr>
              <w:pStyle w:val="Code"/>
              <w:rPr>
                <w:lang w:val="id-ID"/>
              </w:rPr>
            </w:pPr>
            <w:r w:rsidRPr="00FD40C3">
              <w:rPr>
                <w:lang w:val="id-ID"/>
              </w:rPr>
              <w:t xml:space="preserve">    "dr.": "dokter",</w:t>
            </w:r>
          </w:p>
          <w:p w14:paraId="39A00EE4" w14:textId="77777777" w:rsidR="00801B5C" w:rsidRPr="00FD40C3" w:rsidRDefault="00801B5C" w:rsidP="00801B5C">
            <w:pPr>
              <w:pStyle w:val="Code"/>
              <w:rPr>
                <w:lang w:val="id-ID"/>
              </w:rPr>
            </w:pPr>
            <w:r w:rsidRPr="00FD40C3">
              <w:rPr>
                <w:lang w:val="id-ID"/>
              </w:rPr>
              <w:t xml:space="preserve">    "drg.": "dokter gigi",</w:t>
            </w:r>
          </w:p>
          <w:p w14:paraId="4C682515" w14:textId="77777777" w:rsidR="00801B5C" w:rsidRPr="00FD40C3" w:rsidRDefault="00801B5C" w:rsidP="00801B5C">
            <w:pPr>
              <w:pStyle w:val="Code"/>
              <w:rPr>
                <w:lang w:val="id-ID"/>
              </w:rPr>
            </w:pPr>
            <w:r w:rsidRPr="00FD40C3">
              <w:rPr>
                <w:lang w:val="id-ID"/>
              </w:rPr>
              <w:t xml:space="preserve">    "Jkt": "Jakarta",</w:t>
            </w:r>
          </w:p>
          <w:p w14:paraId="526371D1" w14:textId="77777777" w:rsidR="00801B5C" w:rsidRPr="00FD40C3" w:rsidRDefault="00801B5C" w:rsidP="00801B5C">
            <w:pPr>
              <w:pStyle w:val="Code"/>
              <w:rPr>
                <w:lang w:val="id-ID"/>
              </w:rPr>
            </w:pPr>
            <w:r w:rsidRPr="00FD40C3">
              <w:rPr>
                <w:lang w:val="id-ID"/>
              </w:rPr>
              <w:t xml:space="preserve">    "Jkw": "jokowi",</w:t>
            </w:r>
          </w:p>
          <w:p w14:paraId="4C123AF0" w14:textId="77777777" w:rsidR="00801B5C" w:rsidRPr="00FD40C3" w:rsidRDefault="00801B5C" w:rsidP="00801B5C">
            <w:pPr>
              <w:pStyle w:val="Code"/>
              <w:rPr>
                <w:lang w:val="id-ID"/>
              </w:rPr>
            </w:pPr>
            <w:r w:rsidRPr="00FD40C3">
              <w:rPr>
                <w:lang w:val="id-ID"/>
              </w:rPr>
              <w:t xml:space="preserve">    "Napza": "narkoba psikotropika dan zat adiktif",</w:t>
            </w:r>
          </w:p>
          <w:p w14:paraId="726BE51F" w14:textId="77777777" w:rsidR="00801B5C" w:rsidRPr="00FD40C3" w:rsidRDefault="00801B5C" w:rsidP="00801B5C">
            <w:pPr>
              <w:pStyle w:val="Code"/>
              <w:rPr>
                <w:lang w:val="id-ID"/>
              </w:rPr>
            </w:pPr>
            <w:r w:rsidRPr="00FD40C3">
              <w:rPr>
                <w:lang w:val="id-ID"/>
              </w:rPr>
              <w:t xml:space="preserve">    "Nasihat": "nasehat",</w:t>
            </w:r>
          </w:p>
          <w:p w14:paraId="3041D198" w14:textId="77777777" w:rsidR="00801B5C" w:rsidRPr="00FD40C3" w:rsidRDefault="00801B5C" w:rsidP="00801B5C">
            <w:pPr>
              <w:pStyle w:val="Code"/>
              <w:rPr>
                <w:lang w:val="id-ID"/>
              </w:rPr>
            </w:pPr>
            <w:r w:rsidRPr="00FD40C3">
              <w:rPr>
                <w:lang w:val="id-ID"/>
              </w:rPr>
              <w:t xml:space="preserve">    "ababil": "abg labil",</w:t>
            </w:r>
          </w:p>
          <w:p w14:paraId="68128D75" w14:textId="77777777" w:rsidR="00801B5C" w:rsidRPr="00FD40C3" w:rsidRDefault="00801B5C" w:rsidP="00801B5C">
            <w:pPr>
              <w:pStyle w:val="Code"/>
              <w:rPr>
                <w:lang w:val="id-ID"/>
              </w:rPr>
            </w:pPr>
            <w:r w:rsidRPr="00FD40C3">
              <w:rPr>
                <w:lang w:val="id-ID"/>
              </w:rPr>
              <w:t xml:space="preserve">    "abis": "habis",</w:t>
            </w:r>
          </w:p>
          <w:p w14:paraId="2AC9A828" w14:textId="77777777" w:rsidR="00801B5C" w:rsidRPr="00FD40C3" w:rsidRDefault="00801B5C" w:rsidP="00801B5C">
            <w:pPr>
              <w:pStyle w:val="Code"/>
              <w:rPr>
                <w:lang w:val="id-ID"/>
              </w:rPr>
            </w:pPr>
            <w:r w:rsidRPr="00FD40C3">
              <w:rPr>
                <w:lang w:val="id-ID"/>
              </w:rPr>
              <w:t xml:space="preserve">    "acc": "accord",</w:t>
            </w:r>
          </w:p>
          <w:p w14:paraId="1544DA87" w14:textId="77777777" w:rsidR="00801B5C" w:rsidRPr="00FD40C3" w:rsidRDefault="00801B5C" w:rsidP="00801B5C">
            <w:pPr>
              <w:pStyle w:val="Code"/>
              <w:rPr>
                <w:lang w:val="id-ID"/>
              </w:rPr>
            </w:pPr>
            <w:r w:rsidRPr="00FD40C3">
              <w:rPr>
                <w:lang w:val="id-ID"/>
              </w:rPr>
              <w:t xml:space="preserve">    "accord": "sesuai",</w:t>
            </w:r>
          </w:p>
          <w:p w14:paraId="0D803846" w14:textId="77777777" w:rsidR="00801B5C" w:rsidRPr="00FD40C3" w:rsidRDefault="00801B5C" w:rsidP="00801B5C">
            <w:pPr>
              <w:pStyle w:val="Code"/>
              <w:rPr>
                <w:lang w:val="id-ID"/>
              </w:rPr>
            </w:pPr>
            <w:r w:rsidRPr="00FD40C3">
              <w:rPr>
                <w:lang w:val="id-ID"/>
              </w:rPr>
              <w:t xml:space="preserve">    "ad": "ada",</w:t>
            </w:r>
          </w:p>
          <w:p w14:paraId="0AFB96FF" w14:textId="77777777" w:rsidR="00801B5C" w:rsidRPr="00FD40C3" w:rsidRDefault="00801B5C" w:rsidP="00801B5C">
            <w:pPr>
              <w:pStyle w:val="Code"/>
              <w:rPr>
                <w:lang w:val="id-ID"/>
              </w:rPr>
            </w:pPr>
            <w:r w:rsidRPr="00FD40C3">
              <w:rPr>
                <w:lang w:val="id-ID"/>
              </w:rPr>
              <w:t xml:space="preserve">    "adl": "adalah",</w:t>
            </w:r>
          </w:p>
          <w:p w14:paraId="70DC65A3" w14:textId="77777777" w:rsidR="00801B5C" w:rsidRPr="00FD40C3" w:rsidRDefault="00801B5C" w:rsidP="00801B5C">
            <w:pPr>
              <w:pStyle w:val="Code"/>
              <w:rPr>
                <w:lang w:val="id-ID"/>
              </w:rPr>
            </w:pPr>
            <w:r w:rsidRPr="00FD40C3">
              <w:rPr>
                <w:lang w:val="id-ID"/>
              </w:rPr>
              <w:t xml:space="preserve">    "adlah": "adalah",</w:t>
            </w:r>
          </w:p>
          <w:p w14:paraId="52341679" w14:textId="77777777" w:rsidR="00801B5C" w:rsidRPr="00FD40C3" w:rsidRDefault="00801B5C" w:rsidP="00801B5C">
            <w:pPr>
              <w:pStyle w:val="Code"/>
              <w:rPr>
                <w:lang w:val="id-ID"/>
              </w:rPr>
            </w:pPr>
            <w:r w:rsidRPr="00FD40C3">
              <w:rPr>
                <w:lang w:val="id-ID"/>
              </w:rPr>
              <w:t xml:space="preserve">    "adlh": "adalah",</w:t>
            </w:r>
          </w:p>
          <w:p w14:paraId="334F0E54" w14:textId="77777777" w:rsidR="00801B5C" w:rsidRPr="00FD40C3" w:rsidRDefault="00801B5C" w:rsidP="00801B5C">
            <w:pPr>
              <w:pStyle w:val="Code"/>
              <w:rPr>
                <w:lang w:val="id-ID"/>
              </w:rPr>
            </w:pPr>
            <w:r w:rsidRPr="00FD40C3">
              <w:rPr>
                <w:lang w:val="id-ID"/>
              </w:rPr>
              <w:t xml:space="preserve">    "administ": "administrasi",</w:t>
            </w:r>
          </w:p>
          <w:p w14:paraId="7AE57558" w14:textId="77777777" w:rsidR="00801B5C" w:rsidRPr="00FD40C3" w:rsidRDefault="00801B5C" w:rsidP="00801B5C">
            <w:pPr>
              <w:pStyle w:val="Code"/>
              <w:rPr>
                <w:lang w:val="id-ID"/>
              </w:rPr>
            </w:pPr>
            <w:r w:rsidRPr="00FD40C3">
              <w:rPr>
                <w:lang w:val="id-ID"/>
              </w:rPr>
              <w:t xml:space="preserve">    "adoh": "aduh",</w:t>
            </w:r>
          </w:p>
          <w:p w14:paraId="4FD3A016" w14:textId="77777777" w:rsidR="00801B5C" w:rsidRPr="00FD40C3" w:rsidRDefault="00801B5C" w:rsidP="00801B5C">
            <w:pPr>
              <w:pStyle w:val="Code"/>
              <w:rPr>
                <w:lang w:val="id-ID"/>
              </w:rPr>
            </w:pPr>
            <w:r w:rsidRPr="00FD40C3">
              <w:rPr>
                <w:lang w:val="id-ID"/>
              </w:rPr>
              <w:t xml:space="preserve">    "afaik": "as far as i know",</w:t>
            </w:r>
          </w:p>
          <w:p w14:paraId="04B15439" w14:textId="77777777" w:rsidR="00801B5C" w:rsidRPr="00FD40C3" w:rsidRDefault="00801B5C" w:rsidP="00801B5C">
            <w:pPr>
              <w:pStyle w:val="Code"/>
              <w:rPr>
                <w:lang w:val="id-ID"/>
              </w:rPr>
            </w:pPr>
            <w:r w:rsidRPr="00FD40C3">
              <w:rPr>
                <w:lang w:val="id-ID"/>
              </w:rPr>
              <w:t xml:space="preserve">    "agma": "agama",</w:t>
            </w:r>
          </w:p>
          <w:p w14:paraId="21F8B539" w14:textId="77777777" w:rsidR="00801B5C" w:rsidRPr="00FD40C3" w:rsidRDefault="00801B5C" w:rsidP="00801B5C">
            <w:pPr>
              <w:pStyle w:val="Code"/>
              <w:rPr>
                <w:lang w:val="id-ID"/>
              </w:rPr>
            </w:pPr>
            <w:r w:rsidRPr="00FD40C3">
              <w:rPr>
                <w:lang w:val="id-ID"/>
              </w:rPr>
              <w:t xml:space="preserve">    "aha": "tertawa",</w:t>
            </w:r>
          </w:p>
          <w:p w14:paraId="5D4D0D1E" w14:textId="77777777" w:rsidR="00801B5C" w:rsidRPr="00FD40C3" w:rsidRDefault="00801B5C" w:rsidP="00801B5C">
            <w:pPr>
              <w:pStyle w:val="Code"/>
              <w:rPr>
                <w:lang w:val="id-ID"/>
              </w:rPr>
            </w:pPr>
            <w:r w:rsidRPr="00FD40C3">
              <w:rPr>
                <w:lang w:val="id-ID"/>
              </w:rPr>
              <w:t xml:space="preserve">    "ahaha": "haha",</w:t>
            </w:r>
          </w:p>
          <w:p w14:paraId="6FFD27B0" w14:textId="77777777" w:rsidR="00801B5C" w:rsidRPr="00FD40C3" w:rsidRDefault="00801B5C" w:rsidP="00801B5C">
            <w:pPr>
              <w:pStyle w:val="Code"/>
              <w:rPr>
                <w:lang w:val="id-ID"/>
              </w:rPr>
            </w:pPr>
            <w:r w:rsidRPr="00FD40C3">
              <w:rPr>
                <w:lang w:val="id-ID"/>
              </w:rPr>
              <w:t xml:space="preserve">    "ahiok": "ahok",</w:t>
            </w:r>
          </w:p>
          <w:p w14:paraId="5DE88B70" w14:textId="77777777" w:rsidR="00801B5C" w:rsidRPr="00FD40C3" w:rsidRDefault="00801B5C" w:rsidP="00801B5C">
            <w:pPr>
              <w:pStyle w:val="Code"/>
              <w:rPr>
                <w:lang w:val="id-ID"/>
              </w:rPr>
            </w:pPr>
            <w:r w:rsidRPr="00FD40C3">
              <w:rPr>
                <w:lang w:val="id-ID"/>
              </w:rPr>
              <w:t xml:space="preserve">    "mehong": "mahal",</w:t>
            </w:r>
          </w:p>
          <w:p w14:paraId="3D3A354F" w14:textId="77777777" w:rsidR="00801B5C" w:rsidRPr="00FD40C3" w:rsidRDefault="00801B5C" w:rsidP="00801B5C">
            <w:pPr>
              <w:pStyle w:val="Code"/>
              <w:rPr>
                <w:lang w:val="id-ID"/>
              </w:rPr>
            </w:pPr>
            <w:r w:rsidRPr="00FD40C3">
              <w:rPr>
                <w:lang w:val="id-ID"/>
              </w:rPr>
              <w:t xml:space="preserve">    "ahoax": "ahok",</w:t>
            </w:r>
          </w:p>
          <w:p w14:paraId="7D1BE792" w14:textId="77777777" w:rsidR="00801B5C" w:rsidRPr="00FD40C3" w:rsidRDefault="00801B5C" w:rsidP="00801B5C">
            <w:pPr>
              <w:pStyle w:val="Code"/>
              <w:rPr>
                <w:lang w:val="id-ID"/>
              </w:rPr>
            </w:pPr>
            <w:r w:rsidRPr="00FD40C3">
              <w:rPr>
                <w:lang w:val="id-ID"/>
              </w:rPr>
              <w:t xml:space="preserve">    "ahokncc": "ahok",</w:t>
            </w:r>
          </w:p>
          <w:p w14:paraId="328FBE02" w14:textId="77777777" w:rsidR="00801B5C" w:rsidRPr="00FD40C3" w:rsidRDefault="00801B5C" w:rsidP="00801B5C">
            <w:pPr>
              <w:pStyle w:val="Code"/>
              <w:rPr>
                <w:lang w:val="id-ID"/>
              </w:rPr>
            </w:pPr>
            <w:r w:rsidRPr="00FD40C3">
              <w:rPr>
                <w:lang w:val="id-ID"/>
              </w:rPr>
              <w:t xml:space="preserve">    "aing": "saya",</w:t>
            </w:r>
          </w:p>
          <w:p w14:paraId="4F7910D7" w14:textId="77777777" w:rsidR="00801B5C" w:rsidRPr="00FD40C3" w:rsidRDefault="00801B5C" w:rsidP="00801B5C">
            <w:pPr>
              <w:pStyle w:val="Code"/>
              <w:rPr>
                <w:lang w:val="id-ID"/>
              </w:rPr>
            </w:pPr>
            <w:r w:rsidRPr="00FD40C3">
              <w:rPr>
                <w:lang w:val="id-ID"/>
              </w:rPr>
              <w:t xml:space="preserve">    "aj": "saja",</w:t>
            </w:r>
          </w:p>
          <w:p w14:paraId="7287F832" w14:textId="77777777" w:rsidR="00801B5C" w:rsidRPr="00FD40C3" w:rsidRDefault="00801B5C" w:rsidP="00801B5C">
            <w:pPr>
              <w:pStyle w:val="Code"/>
              <w:rPr>
                <w:lang w:val="id-ID"/>
              </w:rPr>
            </w:pPr>
            <w:r w:rsidRPr="00FD40C3">
              <w:rPr>
                <w:lang w:val="id-ID"/>
              </w:rPr>
              <w:t xml:space="preserve">    "aja": "saja",</w:t>
            </w:r>
          </w:p>
          <w:p w14:paraId="65498C2D" w14:textId="77777777" w:rsidR="00801B5C" w:rsidRPr="00FD40C3" w:rsidRDefault="00801B5C" w:rsidP="00801B5C">
            <w:pPr>
              <w:pStyle w:val="Code"/>
              <w:rPr>
                <w:lang w:val="id-ID"/>
              </w:rPr>
            </w:pPr>
            <w:r w:rsidRPr="00FD40C3">
              <w:rPr>
                <w:lang w:val="id-ID"/>
              </w:rPr>
              <w:t xml:space="preserve">    "ajak2": "ajak-ajak",</w:t>
            </w:r>
          </w:p>
          <w:p w14:paraId="5193777C" w14:textId="77777777" w:rsidR="00801B5C" w:rsidRPr="00FD40C3" w:rsidRDefault="00801B5C" w:rsidP="00801B5C">
            <w:pPr>
              <w:pStyle w:val="Code"/>
              <w:rPr>
                <w:lang w:val="id-ID"/>
              </w:rPr>
            </w:pPr>
            <w:r w:rsidRPr="00FD40C3">
              <w:rPr>
                <w:lang w:val="id-ID"/>
              </w:rPr>
              <w:t xml:space="preserve">    "ajep-ajep": "dunia gemerlap",</w:t>
            </w:r>
          </w:p>
          <w:p w14:paraId="215BA16C" w14:textId="77777777" w:rsidR="00801B5C" w:rsidRPr="00FD40C3" w:rsidRDefault="00801B5C" w:rsidP="00801B5C">
            <w:pPr>
              <w:pStyle w:val="Code"/>
              <w:rPr>
                <w:lang w:val="id-ID"/>
              </w:rPr>
            </w:pPr>
            <w:r w:rsidRPr="00FD40C3">
              <w:rPr>
                <w:lang w:val="id-ID"/>
              </w:rPr>
              <w:t xml:space="preserve">    "ajj": "saja",</w:t>
            </w:r>
          </w:p>
          <w:p w14:paraId="534C69C0" w14:textId="77777777" w:rsidR="00801B5C" w:rsidRPr="00FD40C3" w:rsidRDefault="00801B5C" w:rsidP="00801B5C">
            <w:pPr>
              <w:pStyle w:val="Code"/>
              <w:rPr>
                <w:lang w:val="id-ID"/>
              </w:rPr>
            </w:pPr>
            <w:r w:rsidRPr="00FD40C3">
              <w:rPr>
                <w:lang w:val="id-ID"/>
              </w:rPr>
              <w:t xml:space="preserve">    "ak": "aku",</w:t>
            </w:r>
          </w:p>
          <w:p w14:paraId="3581C976" w14:textId="77777777" w:rsidR="00801B5C" w:rsidRPr="00FD40C3" w:rsidRDefault="00801B5C" w:rsidP="00801B5C">
            <w:pPr>
              <w:pStyle w:val="Code"/>
              <w:rPr>
                <w:lang w:val="id-ID"/>
              </w:rPr>
            </w:pPr>
            <w:r w:rsidRPr="00FD40C3">
              <w:rPr>
                <w:lang w:val="id-ID"/>
              </w:rPr>
              <w:t xml:space="preserve">    "aka": "dikenal juga sebagai",</w:t>
            </w:r>
          </w:p>
          <w:p w14:paraId="4F1A7E1F" w14:textId="77777777" w:rsidR="00801B5C" w:rsidRPr="00FD40C3" w:rsidRDefault="00801B5C" w:rsidP="00801B5C">
            <w:pPr>
              <w:pStyle w:val="Code"/>
              <w:rPr>
                <w:lang w:val="id-ID"/>
              </w:rPr>
            </w:pPr>
            <w:r w:rsidRPr="00FD40C3">
              <w:rPr>
                <w:lang w:val="id-ID"/>
              </w:rPr>
              <w:t xml:space="preserve">    "akherat": "akhirat",</w:t>
            </w:r>
          </w:p>
          <w:p w14:paraId="46654553" w14:textId="77777777" w:rsidR="00801B5C" w:rsidRPr="00FD40C3" w:rsidRDefault="00801B5C" w:rsidP="00801B5C">
            <w:pPr>
              <w:pStyle w:val="Code"/>
              <w:rPr>
                <w:lang w:val="id-ID"/>
              </w:rPr>
            </w:pPr>
            <w:r w:rsidRPr="00FD40C3">
              <w:rPr>
                <w:lang w:val="id-ID"/>
              </w:rPr>
              <w:t xml:space="preserve">    "akhirx": "akhirnya",</w:t>
            </w:r>
          </w:p>
          <w:p w14:paraId="362167BB" w14:textId="77777777" w:rsidR="00801B5C" w:rsidRPr="00FD40C3" w:rsidRDefault="00801B5C" w:rsidP="00801B5C">
            <w:pPr>
              <w:pStyle w:val="Code"/>
              <w:rPr>
                <w:lang w:val="id-ID"/>
              </w:rPr>
            </w:pPr>
            <w:r w:rsidRPr="00FD40C3">
              <w:rPr>
                <w:lang w:val="id-ID"/>
              </w:rPr>
              <w:t xml:space="preserve">    "akika": "aku",</w:t>
            </w:r>
          </w:p>
          <w:p w14:paraId="3A953DF6" w14:textId="77777777" w:rsidR="00801B5C" w:rsidRPr="00FD40C3" w:rsidRDefault="00801B5C" w:rsidP="00801B5C">
            <w:pPr>
              <w:pStyle w:val="Code"/>
              <w:rPr>
                <w:lang w:val="id-ID"/>
              </w:rPr>
            </w:pPr>
            <w:r w:rsidRPr="00FD40C3">
              <w:rPr>
                <w:lang w:val="id-ID"/>
              </w:rPr>
              <w:t xml:space="preserve">    "akko": "aku",</w:t>
            </w:r>
          </w:p>
          <w:p w14:paraId="0A76D5B8" w14:textId="77777777" w:rsidR="00801B5C" w:rsidRPr="00FD40C3" w:rsidRDefault="00801B5C" w:rsidP="00801B5C">
            <w:pPr>
              <w:pStyle w:val="Code"/>
              <w:rPr>
                <w:lang w:val="id-ID"/>
              </w:rPr>
            </w:pPr>
            <w:r w:rsidRPr="00FD40C3">
              <w:rPr>
                <w:lang w:val="id-ID"/>
              </w:rPr>
              <w:t xml:space="preserve">    "akkoh": "aku",</w:t>
            </w:r>
          </w:p>
          <w:p w14:paraId="0BF1B509" w14:textId="77777777" w:rsidR="00801B5C" w:rsidRPr="00FD40C3" w:rsidRDefault="00801B5C" w:rsidP="00801B5C">
            <w:pPr>
              <w:pStyle w:val="Code"/>
              <w:rPr>
                <w:lang w:val="id-ID"/>
              </w:rPr>
            </w:pPr>
            <w:r w:rsidRPr="00FD40C3">
              <w:rPr>
                <w:lang w:val="id-ID"/>
              </w:rPr>
              <w:t xml:space="preserve">    "akku": "aku",</w:t>
            </w:r>
          </w:p>
          <w:p w14:paraId="52BACECB" w14:textId="77777777" w:rsidR="00801B5C" w:rsidRPr="00FD40C3" w:rsidRDefault="00801B5C" w:rsidP="00801B5C">
            <w:pPr>
              <w:pStyle w:val="Code"/>
              <w:rPr>
                <w:lang w:val="id-ID"/>
              </w:rPr>
            </w:pPr>
            <w:r w:rsidRPr="00FD40C3">
              <w:rPr>
                <w:lang w:val="id-ID"/>
              </w:rPr>
              <w:t xml:space="preserve">    "akn": "akan",</w:t>
            </w:r>
          </w:p>
          <w:p w14:paraId="639C283F" w14:textId="77777777" w:rsidR="00801B5C" w:rsidRPr="00FD40C3" w:rsidRDefault="00801B5C" w:rsidP="00801B5C">
            <w:pPr>
              <w:pStyle w:val="Code"/>
              <w:rPr>
                <w:lang w:val="id-ID"/>
              </w:rPr>
            </w:pPr>
            <w:r w:rsidRPr="00FD40C3">
              <w:rPr>
                <w:lang w:val="id-ID"/>
              </w:rPr>
              <w:t xml:space="preserve">    "aktifis2": "aktivis-aktivis",</w:t>
            </w:r>
          </w:p>
          <w:p w14:paraId="78C0E54E" w14:textId="77777777" w:rsidR="00801B5C" w:rsidRPr="00FD40C3" w:rsidRDefault="00801B5C" w:rsidP="00801B5C">
            <w:pPr>
              <w:pStyle w:val="Code"/>
              <w:rPr>
                <w:lang w:val="id-ID"/>
              </w:rPr>
            </w:pPr>
            <w:r w:rsidRPr="00FD40C3">
              <w:rPr>
                <w:lang w:val="id-ID"/>
              </w:rPr>
              <w:t xml:space="preserve">    "aktivi": "aktivis",</w:t>
            </w:r>
          </w:p>
          <w:p w14:paraId="1B29DB2C" w14:textId="77777777" w:rsidR="00801B5C" w:rsidRPr="00FD40C3" w:rsidRDefault="00801B5C" w:rsidP="00801B5C">
            <w:pPr>
              <w:pStyle w:val="Code"/>
              <w:rPr>
                <w:lang w:val="id-ID"/>
              </w:rPr>
            </w:pPr>
            <w:r w:rsidRPr="00FD40C3">
              <w:rPr>
                <w:lang w:val="id-ID"/>
              </w:rPr>
              <w:t xml:space="preserve">    "aktivis2": "aktivis-aktivis",</w:t>
            </w:r>
          </w:p>
          <w:p w14:paraId="2FC9E7F3" w14:textId="77777777" w:rsidR="00801B5C" w:rsidRPr="00FD40C3" w:rsidRDefault="00801B5C" w:rsidP="00801B5C">
            <w:pPr>
              <w:pStyle w:val="Code"/>
              <w:rPr>
                <w:lang w:val="id-ID"/>
              </w:rPr>
            </w:pPr>
            <w:r w:rsidRPr="00FD40C3">
              <w:rPr>
                <w:lang w:val="id-ID"/>
              </w:rPr>
              <w:t xml:space="preserve">    "akun2": "akun-akun",</w:t>
            </w:r>
          </w:p>
          <w:p w14:paraId="6FD41B42" w14:textId="77777777" w:rsidR="00801B5C" w:rsidRPr="00FD40C3" w:rsidRDefault="00801B5C" w:rsidP="00801B5C">
            <w:pPr>
              <w:pStyle w:val="Code"/>
              <w:rPr>
                <w:lang w:val="id-ID"/>
              </w:rPr>
            </w:pPr>
            <w:r w:rsidRPr="00FD40C3">
              <w:rPr>
                <w:lang w:val="id-ID"/>
              </w:rPr>
              <w:t xml:space="preserve">    "akuwh": "aku",</w:t>
            </w:r>
          </w:p>
          <w:p w14:paraId="3726A5D8" w14:textId="77777777" w:rsidR="00801B5C" w:rsidRPr="00FD40C3" w:rsidRDefault="00801B5C" w:rsidP="00801B5C">
            <w:pPr>
              <w:pStyle w:val="Code"/>
              <w:rPr>
                <w:lang w:val="id-ID"/>
              </w:rPr>
            </w:pPr>
            <w:r w:rsidRPr="00FD40C3">
              <w:rPr>
                <w:lang w:val="id-ID"/>
              </w:rPr>
              <w:t xml:space="preserve">    "akyu": "aku",</w:t>
            </w:r>
          </w:p>
          <w:p w14:paraId="60B5147A" w14:textId="77777777" w:rsidR="00801B5C" w:rsidRPr="00FD40C3" w:rsidRDefault="00801B5C" w:rsidP="00801B5C">
            <w:pPr>
              <w:pStyle w:val="Code"/>
              <w:rPr>
                <w:lang w:val="id-ID"/>
              </w:rPr>
            </w:pPr>
            <w:r w:rsidRPr="00FD40C3">
              <w:rPr>
                <w:lang w:val="id-ID"/>
              </w:rPr>
              <w:t xml:space="preserve">    "alay": "norak",</w:t>
            </w:r>
          </w:p>
          <w:p w14:paraId="1DDF7153" w14:textId="77777777" w:rsidR="00801B5C" w:rsidRPr="00FD40C3" w:rsidRDefault="00801B5C" w:rsidP="00801B5C">
            <w:pPr>
              <w:pStyle w:val="Code"/>
              <w:rPr>
                <w:lang w:val="id-ID"/>
              </w:rPr>
            </w:pPr>
            <w:r w:rsidRPr="00FD40C3">
              <w:rPr>
                <w:lang w:val="id-ID"/>
              </w:rPr>
              <w:t xml:space="preserve">    "aleg": "caleg",</w:t>
            </w:r>
          </w:p>
          <w:p w14:paraId="200B514D" w14:textId="77777777" w:rsidR="00801B5C" w:rsidRPr="00FD40C3" w:rsidRDefault="00801B5C" w:rsidP="00801B5C">
            <w:pPr>
              <w:pStyle w:val="Code"/>
              <w:rPr>
                <w:lang w:val="id-ID"/>
              </w:rPr>
            </w:pPr>
            <w:r w:rsidRPr="00FD40C3">
              <w:rPr>
                <w:lang w:val="id-ID"/>
              </w:rPr>
              <w:t xml:space="preserve">    "alih2": "alih-alih",</w:t>
            </w:r>
          </w:p>
          <w:p w14:paraId="6D3AA9C6" w14:textId="77777777" w:rsidR="00801B5C" w:rsidRPr="00FD40C3" w:rsidRDefault="00801B5C" w:rsidP="00801B5C">
            <w:pPr>
              <w:pStyle w:val="Code"/>
              <w:rPr>
                <w:lang w:val="id-ID"/>
              </w:rPr>
            </w:pPr>
            <w:r w:rsidRPr="00FD40C3">
              <w:rPr>
                <w:lang w:val="id-ID"/>
              </w:rPr>
              <w:t xml:space="preserve">    "aljasa": "asal jadi saja",</w:t>
            </w:r>
          </w:p>
          <w:p w14:paraId="7E8FF09C" w14:textId="77777777" w:rsidR="00801B5C" w:rsidRPr="00FD40C3" w:rsidRDefault="00801B5C" w:rsidP="00801B5C">
            <w:pPr>
              <w:pStyle w:val="Code"/>
              <w:rPr>
                <w:lang w:val="id-ID"/>
              </w:rPr>
            </w:pPr>
            <w:r w:rsidRPr="00FD40C3">
              <w:rPr>
                <w:lang w:val="id-ID"/>
              </w:rPr>
              <w:t xml:space="preserve">    "almaidahyg": "almaidah",</w:t>
            </w:r>
          </w:p>
          <w:p w14:paraId="730E8F39" w14:textId="77777777" w:rsidR="00801B5C" w:rsidRPr="00FD40C3" w:rsidRDefault="00801B5C" w:rsidP="00801B5C">
            <w:pPr>
              <w:pStyle w:val="Code"/>
              <w:rPr>
                <w:lang w:val="id-ID"/>
              </w:rPr>
            </w:pPr>
            <w:r w:rsidRPr="00FD40C3">
              <w:rPr>
                <w:lang w:val="id-ID"/>
              </w:rPr>
              <w:t xml:space="preserve">    "alow": "halo",</w:t>
            </w:r>
          </w:p>
          <w:p w14:paraId="109975F8" w14:textId="77777777" w:rsidR="00801B5C" w:rsidRPr="00FD40C3" w:rsidRDefault="00801B5C" w:rsidP="00801B5C">
            <w:pPr>
              <w:pStyle w:val="Code"/>
              <w:rPr>
                <w:lang w:val="id-ID"/>
              </w:rPr>
            </w:pPr>
            <w:r w:rsidRPr="00FD40C3">
              <w:rPr>
                <w:lang w:val="id-ID"/>
              </w:rPr>
              <w:t xml:space="preserve">    "ama": "sama",</w:t>
            </w:r>
          </w:p>
          <w:p w14:paraId="6A4F7319" w14:textId="77777777" w:rsidR="00801B5C" w:rsidRPr="00FD40C3" w:rsidRDefault="00801B5C" w:rsidP="00801B5C">
            <w:pPr>
              <w:pStyle w:val="Code"/>
              <w:rPr>
                <w:lang w:val="id-ID"/>
              </w:rPr>
            </w:pPr>
            <w:r w:rsidRPr="00FD40C3">
              <w:rPr>
                <w:lang w:val="id-ID"/>
              </w:rPr>
              <w:t xml:space="preserve">    "ambilin": "ambilkan",</w:t>
            </w:r>
          </w:p>
          <w:p w14:paraId="04FF7548" w14:textId="77777777" w:rsidR="00801B5C" w:rsidRPr="00FD40C3" w:rsidRDefault="00801B5C" w:rsidP="00801B5C">
            <w:pPr>
              <w:pStyle w:val="Code"/>
              <w:rPr>
                <w:lang w:val="id-ID"/>
              </w:rPr>
            </w:pPr>
            <w:r w:rsidRPr="00FD40C3">
              <w:rPr>
                <w:lang w:val="id-ID"/>
              </w:rPr>
              <w:t xml:space="preserve">    "ambl": "ambil",</w:t>
            </w:r>
          </w:p>
          <w:p w14:paraId="5742ED8C" w14:textId="77777777" w:rsidR="00801B5C" w:rsidRPr="00FD40C3" w:rsidRDefault="00801B5C" w:rsidP="00801B5C">
            <w:pPr>
              <w:pStyle w:val="Code"/>
              <w:rPr>
                <w:lang w:val="id-ID"/>
              </w:rPr>
            </w:pPr>
            <w:r w:rsidRPr="00FD40C3">
              <w:rPr>
                <w:lang w:val="id-ID"/>
              </w:rPr>
              <w:t xml:space="preserve">    "amerik": "amarika",</w:t>
            </w:r>
          </w:p>
          <w:p w14:paraId="3D9FFC03" w14:textId="77777777" w:rsidR="00801B5C" w:rsidRPr="00FD40C3" w:rsidRDefault="00801B5C" w:rsidP="00801B5C">
            <w:pPr>
              <w:pStyle w:val="Code"/>
              <w:rPr>
                <w:lang w:val="id-ID"/>
              </w:rPr>
            </w:pPr>
            <w:r w:rsidRPr="00FD40C3">
              <w:rPr>
                <w:lang w:val="id-ID"/>
              </w:rPr>
              <w:t xml:space="preserve">    "anak2": "anak-anak",</w:t>
            </w:r>
          </w:p>
          <w:p w14:paraId="3D93C500" w14:textId="77777777" w:rsidR="00801B5C" w:rsidRPr="00FD40C3" w:rsidRDefault="00801B5C" w:rsidP="00801B5C">
            <w:pPr>
              <w:pStyle w:val="Code"/>
              <w:rPr>
                <w:lang w:val="id-ID"/>
              </w:rPr>
            </w:pPr>
            <w:r w:rsidRPr="00FD40C3">
              <w:rPr>
                <w:lang w:val="id-ID"/>
              </w:rPr>
              <w:t xml:space="preserve">    "analisise": "analisis",</w:t>
            </w:r>
          </w:p>
          <w:p w14:paraId="68F95688" w14:textId="77777777" w:rsidR="00801B5C" w:rsidRPr="00FD40C3" w:rsidRDefault="00801B5C" w:rsidP="00801B5C">
            <w:pPr>
              <w:pStyle w:val="Code"/>
              <w:rPr>
                <w:lang w:val="id-ID"/>
              </w:rPr>
            </w:pPr>
            <w:r w:rsidRPr="00FD40C3">
              <w:rPr>
                <w:lang w:val="id-ID"/>
              </w:rPr>
              <w:t xml:space="preserve">    "ancur": "hancur",</w:t>
            </w:r>
          </w:p>
          <w:p w14:paraId="40798ED3" w14:textId="77777777" w:rsidR="00801B5C" w:rsidRPr="00FD40C3" w:rsidRDefault="00801B5C" w:rsidP="00801B5C">
            <w:pPr>
              <w:pStyle w:val="Code"/>
              <w:rPr>
                <w:lang w:val="id-ID"/>
              </w:rPr>
            </w:pPr>
            <w:r w:rsidRPr="00FD40C3">
              <w:rPr>
                <w:lang w:val="id-ID"/>
              </w:rPr>
              <w:lastRenderedPageBreak/>
              <w:t xml:space="preserve">    "angis": "nangis",</w:t>
            </w:r>
          </w:p>
          <w:p w14:paraId="12691251" w14:textId="77777777" w:rsidR="00801B5C" w:rsidRPr="00FD40C3" w:rsidRDefault="00801B5C" w:rsidP="00801B5C">
            <w:pPr>
              <w:pStyle w:val="Code"/>
              <w:rPr>
                <w:lang w:val="id-ID"/>
              </w:rPr>
            </w:pPr>
            <w:r w:rsidRPr="00FD40C3">
              <w:rPr>
                <w:lang w:val="id-ID"/>
              </w:rPr>
              <w:t xml:space="preserve">    "anjay": "anjing",</w:t>
            </w:r>
          </w:p>
          <w:p w14:paraId="63F062D9" w14:textId="77777777" w:rsidR="00801B5C" w:rsidRPr="00FD40C3" w:rsidRDefault="00801B5C" w:rsidP="00801B5C">
            <w:pPr>
              <w:pStyle w:val="Code"/>
              <w:rPr>
                <w:lang w:val="id-ID"/>
              </w:rPr>
            </w:pPr>
            <w:r w:rsidRPr="00FD40C3">
              <w:rPr>
                <w:lang w:val="id-ID"/>
              </w:rPr>
              <w:t xml:space="preserve">    "anjir": "anjing",</w:t>
            </w:r>
          </w:p>
          <w:p w14:paraId="180D0C3B" w14:textId="77777777" w:rsidR="00801B5C" w:rsidRPr="00FD40C3" w:rsidRDefault="00801B5C" w:rsidP="00801B5C">
            <w:pPr>
              <w:pStyle w:val="Code"/>
              <w:rPr>
                <w:lang w:val="id-ID"/>
              </w:rPr>
            </w:pPr>
            <w:r w:rsidRPr="00FD40C3">
              <w:rPr>
                <w:lang w:val="id-ID"/>
              </w:rPr>
              <w:t xml:space="preserve">    "anjrit": "anjing",</w:t>
            </w:r>
          </w:p>
          <w:p w14:paraId="479AEE67" w14:textId="77777777" w:rsidR="00801B5C" w:rsidRPr="00FD40C3" w:rsidRDefault="00801B5C" w:rsidP="00801B5C">
            <w:pPr>
              <w:pStyle w:val="Code"/>
              <w:rPr>
                <w:lang w:val="id-ID"/>
              </w:rPr>
            </w:pPr>
            <w:r w:rsidRPr="00FD40C3">
              <w:rPr>
                <w:lang w:val="id-ID"/>
              </w:rPr>
              <w:t xml:space="preserve">    "ank": "anak",</w:t>
            </w:r>
          </w:p>
          <w:p w14:paraId="1DB8BD63" w14:textId="77777777" w:rsidR="00801B5C" w:rsidRPr="00FD40C3" w:rsidRDefault="00801B5C" w:rsidP="00801B5C">
            <w:pPr>
              <w:pStyle w:val="Code"/>
              <w:rPr>
                <w:lang w:val="id-ID"/>
              </w:rPr>
            </w:pPr>
            <w:r w:rsidRPr="00FD40C3">
              <w:rPr>
                <w:lang w:val="id-ID"/>
              </w:rPr>
              <w:t xml:space="preserve">    "anter": "antar",</w:t>
            </w:r>
          </w:p>
          <w:p w14:paraId="53463BE1" w14:textId="77777777" w:rsidR="00801B5C" w:rsidRPr="00FD40C3" w:rsidRDefault="00801B5C" w:rsidP="00801B5C">
            <w:pPr>
              <w:pStyle w:val="Code"/>
              <w:rPr>
                <w:lang w:val="id-ID"/>
              </w:rPr>
            </w:pPr>
            <w:r w:rsidRPr="00FD40C3">
              <w:rPr>
                <w:lang w:val="id-ID"/>
              </w:rPr>
              <w:t xml:space="preserve">    "ap": "apa",</w:t>
            </w:r>
          </w:p>
          <w:p w14:paraId="48741A6D" w14:textId="77777777" w:rsidR="00801B5C" w:rsidRPr="00FD40C3" w:rsidRDefault="00801B5C" w:rsidP="00801B5C">
            <w:pPr>
              <w:pStyle w:val="Code"/>
              <w:rPr>
                <w:lang w:val="id-ID"/>
              </w:rPr>
            </w:pPr>
            <w:r w:rsidRPr="00FD40C3">
              <w:rPr>
                <w:lang w:val="id-ID"/>
              </w:rPr>
              <w:t xml:space="preserve">    "ap2": "apa-apa",</w:t>
            </w:r>
          </w:p>
          <w:p w14:paraId="2926B2D2" w14:textId="77777777" w:rsidR="00801B5C" w:rsidRPr="00FD40C3" w:rsidRDefault="00801B5C" w:rsidP="00801B5C">
            <w:pPr>
              <w:pStyle w:val="Code"/>
              <w:rPr>
                <w:lang w:val="id-ID"/>
              </w:rPr>
            </w:pPr>
            <w:r w:rsidRPr="00FD40C3">
              <w:rPr>
                <w:lang w:val="id-ID"/>
              </w:rPr>
              <w:t xml:space="preserve">    "apaan": "apa",</w:t>
            </w:r>
          </w:p>
          <w:p w14:paraId="4CA6F95B" w14:textId="77777777" w:rsidR="00801B5C" w:rsidRPr="00FD40C3" w:rsidRDefault="00801B5C" w:rsidP="00801B5C">
            <w:pPr>
              <w:pStyle w:val="Code"/>
              <w:rPr>
                <w:lang w:val="id-ID"/>
              </w:rPr>
            </w:pPr>
            <w:r w:rsidRPr="00FD40C3">
              <w:rPr>
                <w:lang w:val="id-ID"/>
              </w:rPr>
              <w:t xml:space="preserve">    "apasih": "apa sih",</w:t>
            </w:r>
          </w:p>
          <w:p w14:paraId="3CB8F472" w14:textId="77777777" w:rsidR="00801B5C" w:rsidRPr="00FD40C3" w:rsidRDefault="00801B5C" w:rsidP="00801B5C">
            <w:pPr>
              <w:pStyle w:val="Code"/>
              <w:rPr>
                <w:lang w:val="id-ID"/>
              </w:rPr>
            </w:pPr>
            <w:r w:rsidRPr="00FD40C3">
              <w:rPr>
                <w:lang w:val="id-ID"/>
              </w:rPr>
              <w:t xml:space="preserve">    "ape": "apa",</w:t>
            </w:r>
          </w:p>
          <w:p w14:paraId="1E8691D5" w14:textId="77777777" w:rsidR="00801B5C" w:rsidRPr="00FD40C3" w:rsidRDefault="00801B5C" w:rsidP="00801B5C">
            <w:pPr>
              <w:pStyle w:val="Code"/>
              <w:rPr>
                <w:lang w:val="id-ID"/>
              </w:rPr>
            </w:pPr>
            <w:r w:rsidRPr="00FD40C3">
              <w:rPr>
                <w:lang w:val="id-ID"/>
              </w:rPr>
              <w:t xml:space="preserve">    "apes": "sial",</w:t>
            </w:r>
          </w:p>
          <w:p w14:paraId="2B9558BE" w14:textId="77777777" w:rsidR="00801B5C" w:rsidRPr="00FD40C3" w:rsidRDefault="00801B5C" w:rsidP="00801B5C">
            <w:pPr>
              <w:pStyle w:val="Code"/>
              <w:rPr>
                <w:lang w:val="id-ID"/>
              </w:rPr>
            </w:pPr>
            <w:r w:rsidRPr="00FD40C3">
              <w:rPr>
                <w:lang w:val="id-ID"/>
              </w:rPr>
              <w:t xml:space="preserve">    "aplot": "unggah",</w:t>
            </w:r>
          </w:p>
          <w:p w14:paraId="1B7A4BFD" w14:textId="77777777" w:rsidR="00801B5C" w:rsidRPr="00FD40C3" w:rsidRDefault="00801B5C" w:rsidP="00801B5C">
            <w:pPr>
              <w:pStyle w:val="Code"/>
              <w:rPr>
                <w:lang w:val="id-ID"/>
              </w:rPr>
            </w:pPr>
            <w:r w:rsidRPr="00FD40C3">
              <w:rPr>
                <w:lang w:val="id-ID"/>
              </w:rPr>
              <w:t xml:space="preserve">    "aps": "apa",</w:t>
            </w:r>
          </w:p>
          <w:p w14:paraId="3DC1F004" w14:textId="77777777" w:rsidR="00801B5C" w:rsidRPr="00FD40C3" w:rsidRDefault="00801B5C" w:rsidP="00801B5C">
            <w:pPr>
              <w:pStyle w:val="Code"/>
              <w:rPr>
                <w:lang w:val="id-ID"/>
              </w:rPr>
            </w:pPr>
            <w:r w:rsidRPr="00FD40C3">
              <w:rPr>
                <w:lang w:val="id-ID"/>
              </w:rPr>
              <w:t xml:space="preserve">    "apva": "apa",</w:t>
            </w:r>
          </w:p>
          <w:p w14:paraId="5421B1C1" w14:textId="77777777" w:rsidR="00801B5C" w:rsidRPr="00FD40C3" w:rsidRDefault="00801B5C" w:rsidP="00801B5C">
            <w:pPr>
              <w:pStyle w:val="Code"/>
              <w:rPr>
                <w:lang w:val="id-ID"/>
              </w:rPr>
            </w:pPr>
            <w:r w:rsidRPr="00FD40C3">
              <w:rPr>
                <w:lang w:val="id-ID"/>
              </w:rPr>
              <w:t xml:space="preserve">    "aq": "saya",</w:t>
            </w:r>
          </w:p>
          <w:p w14:paraId="2BAD0CF6" w14:textId="77777777" w:rsidR="00801B5C" w:rsidRPr="00FD40C3" w:rsidRDefault="00801B5C" w:rsidP="00801B5C">
            <w:pPr>
              <w:pStyle w:val="Code"/>
              <w:rPr>
                <w:lang w:val="id-ID"/>
              </w:rPr>
            </w:pPr>
            <w:r w:rsidRPr="00FD40C3">
              <w:rPr>
                <w:lang w:val="id-ID"/>
              </w:rPr>
              <w:t xml:space="preserve">    "aqu": "aku",</w:t>
            </w:r>
          </w:p>
          <w:p w14:paraId="28D6F6A9" w14:textId="77777777" w:rsidR="00801B5C" w:rsidRPr="00FD40C3" w:rsidRDefault="00801B5C" w:rsidP="00801B5C">
            <w:pPr>
              <w:pStyle w:val="Code"/>
              <w:rPr>
                <w:lang w:val="id-ID"/>
              </w:rPr>
            </w:pPr>
            <w:r w:rsidRPr="00FD40C3">
              <w:rPr>
                <w:lang w:val="id-ID"/>
              </w:rPr>
              <w:t xml:space="preserve">    "aquwh": "aku",</w:t>
            </w:r>
          </w:p>
          <w:p w14:paraId="59C17B33" w14:textId="77777777" w:rsidR="00801B5C" w:rsidRPr="00FD40C3" w:rsidRDefault="00801B5C" w:rsidP="00801B5C">
            <w:pPr>
              <w:pStyle w:val="Code"/>
              <w:rPr>
                <w:lang w:val="id-ID"/>
              </w:rPr>
            </w:pPr>
            <w:r w:rsidRPr="00FD40C3">
              <w:rPr>
                <w:lang w:val="id-ID"/>
              </w:rPr>
              <w:t xml:space="preserve">    "as": "amerika serikat",</w:t>
            </w:r>
          </w:p>
          <w:p w14:paraId="6EA02A24" w14:textId="77777777" w:rsidR="00801B5C" w:rsidRPr="00FD40C3" w:rsidRDefault="00801B5C" w:rsidP="00801B5C">
            <w:pPr>
              <w:pStyle w:val="Code"/>
              <w:rPr>
                <w:lang w:val="id-ID"/>
              </w:rPr>
            </w:pPr>
            <w:r w:rsidRPr="00FD40C3">
              <w:rPr>
                <w:lang w:val="id-ID"/>
              </w:rPr>
              <w:t xml:space="preserve">    "asap": "sesegera mungkin",</w:t>
            </w:r>
          </w:p>
          <w:p w14:paraId="117DA662" w14:textId="77777777" w:rsidR="00801B5C" w:rsidRPr="00FD40C3" w:rsidRDefault="00801B5C" w:rsidP="00801B5C">
            <w:pPr>
              <w:pStyle w:val="Code"/>
              <w:rPr>
                <w:lang w:val="id-ID"/>
              </w:rPr>
            </w:pPr>
            <w:r w:rsidRPr="00FD40C3">
              <w:rPr>
                <w:lang w:val="id-ID"/>
              </w:rPr>
              <w:t xml:space="preserve">    "asbun": "asal bunyi",</w:t>
            </w:r>
          </w:p>
          <w:p w14:paraId="1C64C875" w14:textId="77777777" w:rsidR="00801B5C" w:rsidRPr="00FD40C3" w:rsidRDefault="00801B5C" w:rsidP="00801B5C">
            <w:pPr>
              <w:pStyle w:val="Code"/>
              <w:rPr>
                <w:lang w:val="id-ID"/>
              </w:rPr>
            </w:pPr>
            <w:r w:rsidRPr="00FD40C3">
              <w:rPr>
                <w:lang w:val="id-ID"/>
              </w:rPr>
              <w:t xml:space="preserve">    "aseek": "asyik",</w:t>
            </w:r>
          </w:p>
          <w:p w14:paraId="616AF596" w14:textId="77777777" w:rsidR="00801B5C" w:rsidRPr="00FD40C3" w:rsidRDefault="00801B5C" w:rsidP="00801B5C">
            <w:pPr>
              <w:pStyle w:val="Code"/>
              <w:rPr>
                <w:lang w:val="id-ID"/>
              </w:rPr>
            </w:pPr>
            <w:r w:rsidRPr="00FD40C3">
              <w:rPr>
                <w:lang w:val="id-ID"/>
              </w:rPr>
              <w:t xml:space="preserve">    "aseekk": "asyik",</w:t>
            </w:r>
          </w:p>
          <w:p w14:paraId="5F5C6776" w14:textId="77777777" w:rsidR="00801B5C" w:rsidRPr="00FD40C3" w:rsidRDefault="00801B5C" w:rsidP="00801B5C">
            <w:pPr>
              <w:pStyle w:val="Code"/>
              <w:rPr>
                <w:lang w:val="id-ID"/>
              </w:rPr>
            </w:pPr>
            <w:r w:rsidRPr="00FD40C3">
              <w:rPr>
                <w:lang w:val="id-ID"/>
              </w:rPr>
              <w:t xml:space="preserve">    "asek": "asyik",</w:t>
            </w:r>
          </w:p>
          <w:p w14:paraId="76FA1040" w14:textId="77777777" w:rsidR="00801B5C" w:rsidRPr="00FD40C3" w:rsidRDefault="00801B5C" w:rsidP="00801B5C">
            <w:pPr>
              <w:pStyle w:val="Code"/>
              <w:rPr>
                <w:lang w:val="id-ID"/>
              </w:rPr>
            </w:pPr>
            <w:r w:rsidRPr="00FD40C3">
              <w:rPr>
                <w:lang w:val="id-ID"/>
              </w:rPr>
              <w:t xml:space="preserve">    "asekk": "asyik",</w:t>
            </w:r>
          </w:p>
          <w:p w14:paraId="724E6726" w14:textId="77777777" w:rsidR="00801B5C" w:rsidRPr="00FD40C3" w:rsidRDefault="00801B5C" w:rsidP="00801B5C">
            <w:pPr>
              <w:pStyle w:val="Code"/>
              <w:rPr>
                <w:lang w:val="id-ID"/>
              </w:rPr>
            </w:pPr>
            <w:r w:rsidRPr="00FD40C3">
              <w:rPr>
                <w:lang w:val="id-ID"/>
              </w:rPr>
              <w:t xml:space="preserve">    "aseknya": "asyiknya",</w:t>
            </w:r>
          </w:p>
          <w:p w14:paraId="44D81F68" w14:textId="77777777" w:rsidR="00801B5C" w:rsidRPr="00FD40C3" w:rsidRDefault="00801B5C" w:rsidP="00801B5C">
            <w:pPr>
              <w:pStyle w:val="Code"/>
              <w:rPr>
                <w:lang w:val="id-ID"/>
              </w:rPr>
            </w:pPr>
            <w:r w:rsidRPr="00FD40C3">
              <w:rPr>
                <w:lang w:val="id-ID"/>
              </w:rPr>
              <w:t xml:space="preserve">    "asem": "asam",</w:t>
            </w:r>
          </w:p>
          <w:p w14:paraId="3239A356" w14:textId="77777777" w:rsidR="00801B5C" w:rsidRPr="00FD40C3" w:rsidRDefault="00801B5C" w:rsidP="00801B5C">
            <w:pPr>
              <w:pStyle w:val="Code"/>
              <w:rPr>
                <w:lang w:val="id-ID"/>
              </w:rPr>
            </w:pPr>
            <w:r w:rsidRPr="00FD40C3">
              <w:rPr>
                <w:lang w:val="id-ID"/>
              </w:rPr>
              <w:t xml:space="preserve">    "asoy": "asyik",</w:t>
            </w:r>
          </w:p>
          <w:p w14:paraId="683BE9D0" w14:textId="77777777" w:rsidR="00801B5C" w:rsidRPr="00FD40C3" w:rsidRDefault="00801B5C" w:rsidP="00801B5C">
            <w:pPr>
              <w:pStyle w:val="Code"/>
              <w:rPr>
                <w:lang w:val="id-ID"/>
              </w:rPr>
            </w:pPr>
            <w:r w:rsidRPr="00FD40C3">
              <w:rPr>
                <w:lang w:val="id-ID"/>
              </w:rPr>
              <w:t xml:space="preserve">    "aspal": "asli tetapi palsu",</w:t>
            </w:r>
          </w:p>
          <w:p w14:paraId="5D85CD04" w14:textId="77777777" w:rsidR="00801B5C" w:rsidRPr="00FD40C3" w:rsidRDefault="00801B5C" w:rsidP="00801B5C">
            <w:pPr>
              <w:pStyle w:val="Code"/>
              <w:rPr>
                <w:lang w:val="id-ID"/>
              </w:rPr>
            </w:pPr>
            <w:r w:rsidRPr="00FD40C3">
              <w:rPr>
                <w:lang w:val="id-ID"/>
              </w:rPr>
              <w:t xml:space="preserve">    "astrojim": "astagfirullahaladzim",</w:t>
            </w:r>
          </w:p>
          <w:p w14:paraId="71170757" w14:textId="77777777" w:rsidR="00801B5C" w:rsidRPr="00FD40C3" w:rsidRDefault="00801B5C" w:rsidP="00801B5C">
            <w:pPr>
              <w:pStyle w:val="Code"/>
              <w:rPr>
                <w:lang w:val="id-ID"/>
              </w:rPr>
            </w:pPr>
            <w:r w:rsidRPr="00FD40C3">
              <w:rPr>
                <w:lang w:val="id-ID"/>
              </w:rPr>
              <w:t xml:space="preserve">    "astul": "asal tulis",</w:t>
            </w:r>
          </w:p>
          <w:p w14:paraId="1B817C3C" w14:textId="77777777" w:rsidR="00801B5C" w:rsidRPr="00FD40C3" w:rsidRDefault="00801B5C" w:rsidP="00801B5C">
            <w:pPr>
              <w:pStyle w:val="Code"/>
              <w:rPr>
                <w:lang w:val="id-ID"/>
              </w:rPr>
            </w:pPr>
            <w:r w:rsidRPr="00FD40C3">
              <w:rPr>
                <w:lang w:val="id-ID"/>
              </w:rPr>
              <w:t xml:space="preserve">    "ath": "kalau begitu",</w:t>
            </w:r>
          </w:p>
          <w:p w14:paraId="5187C55D" w14:textId="77777777" w:rsidR="00801B5C" w:rsidRPr="00FD40C3" w:rsidRDefault="00801B5C" w:rsidP="00801B5C">
            <w:pPr>
              <w:pStyle w:val="Code"/>
              <w:rPr>
                <w:lang w:val="id-ID"/>
              </w:rPr>
            </w:pPr>
            <w:r w:rsidRPr="00FD40C3">
              <w:rPr>
                <w:lang w:val="id-ID"/>
              </w:rPr>
              <w:t xml:space="preserve">    "ato": "atau",</w:t>
            </w:r>
          </w:p>
          <w:p w14:paraId="60AB6A22" w14:textId="77777777" w:rsidR="00801B5C" w:rsidRPr="00FD40C3" w:rsidRDefault="00801B5C" w:rsidP="00801B5C">
            <w:pPr>
              <w:pStyle w:val="Code"/>
              <w:rPr>
                <w:lang w:val="id-ID"/>
              </w:rPr>
            </w:pPr>
            <w:r w:rsidRPr="00FD40C3">
              <w:rPr>
                <w:lang w:val="id-ID"/>
              </w:rPr>
              <w:t xml:space="preserve">    "ats": "atas",</w:t>
            </w:r>
          </w:p>
          <w:p w14:paraId="2B138307" w14:textId="77777777" w:rsidR="00801B5C" w:rsidRPr="00FD40C3" w:rsidRDefault="00801B5C" w:rsidP="00801B5C">
            <w:pPr>
              <w:pStyle w:val="Code"/>
              <w:rPr>
                <w:lang w:val="id-ID"/>
              </w:rPr>
            </w:pPr>
            <w:r w:rsidRPr="00FD40C3">
              <w:rPr>
                <w:lang w:val="id-ID"/>
              </w:rPr>
              <w:t xml:space="preserve">    "atuh": "kalau begitu",</w:t>
            </w:r>
          </w:p>
          <w:p w14:paraId="269673DE" w14:textId="77777777" w:rsidR="00801B5C" w:rsidRPr="00FD40C3" w:rsidRDefault="00801B5C" w:rsidP="00801B5C">
            <w:pPr>
              <w:pStyle w:val="Code"/>
              <w:rPr>
                <w:lang w:val="id-ID"/>
              </w:rPr>
            </w:pPr>
            <w:r w:rsidRPr="00FD40C3">
              <w:rPr>
                <w:lang w:val="id-ID"/>
              </w:rPr>
              <w:t xml:space="preserve">    "atvsi": "asosiasi televisi swasta indonesia",</w:t>
            </w:r>
          </w:p>
          <w:p w14:paraId="74E7DAB2" w14:textId="77777777" w:rsidR="00801B5C" w:rsidRPr="00FD40C3" w:rsidRDefault="00801B5C" w:rsidP="00801B5C">
            <w:pPr>
              <w:pStyle w:val="Code"/>
              <w:rPr>
                <w:lang w:val="id-ID"/>
              </w:rPr>
            </w:pPr>
            <w:r w:rsidRPr="00FD40C3">
              <w:rPr>
                <w:lang w:val="id-ID"/>
              </w:rPr>
              <w:t xml:space="preserve">    "au": "angkatan udara",</w:t>
            </w:r>
          </w:p>
          <w:p w14:paraId="7DBDD0B4" w14:textId="77777777" w:rsidR="00801B5C" w:rsidRPr="00FD40C3" w:rsidRDefault="00801B5C" w:rsidP="00801B5C">
            <w:pPr>
              <w:pStyle w:val="Code"/>
              <w:rPr>
                <w:lang w:val="id-ID"/>
              </w:rPr>
            </w:pPr>
            <w:r w:rsidRPr="00FD40C3">
              <w:rPr>
                <w:lang w:val="id-ID"/>
              </w:rPr>
              <w:t xml:space="preserve">    "au ah": "tidak mau tahu",</w:t>
            </w:r>
          </w:p>
          <w:p w14:paraId="75FC74E9" w14:textId="77777777" w:rsidR="00801B5C" w:rsidRPr="00FD40C3" w:rsidRDefault="00801B5C" w:rsidP="00801B5C">
            <w:pPr>
              <w:pStyle w:val="Code"/>
              <w:rPr>
                <w:lang w:val="id-ID"/>
              </w:rPr>
            </w:pPr>
            <w:r w:rsidRPr="00FD40C3">
              <w:rPr>
                <w:lang w:val="id-ID"/>
              </w:rPr>
              <w:t xml:space="preserve">    "ava": "avatar",</w:t>
            </w:r>
          </w:p>
          <w:p w14:paraId="711E01A8" w14:textId="77777777" w:rsidR="00801B5C" w:rsidRPr="00FD40C3" w:rsidRDefault="00801B5C" w:rsidP="00801B5C">
            <w:pPr>
              <w:pStyle w:val="Code"/>
              <w:rPr>
                <w:lang w:val="id-ID"/>
              </w:rPr>
            </w:pPr>
            <w:r w:rsidRPr="00FD40C3">
              <w:rPr>
                <w:lang w:val="id-ID"/>
              </w:rPr>
              <w:t xml:space="preserve">    "awak": "saya",</w:t>
            </w:r>
          </w:p>
          <w:p w14:paraId="27328358" w14:textId="77777777" w:rsidR="00801B5C" w:rsidRPr="00FD40C3" w:rsidRDefault="00801B5C" w:rsidP="00801B5C">
            <w:pPr>
              <w:pStyle w:val="Code"/>
              <w:rPr>
                <w:lang w:val="id-ID"/>
              </w:rPr>
            </w:pPr>
            <w:r w:rsidRPr="00FD40C3">
              <w:rPr>
                <w:lang w:val="id-ID"/>
              </w:rPr>
              <w:t xml:space="preserve">    "aws": "awas",</w:t>
            </w:r>
          </w:p>
          <w:p w14:paraId="57E57D71" w14:textId="77777777" w:rsidR="00801B5C" w:rsidRPr="00FD40C3" w:rsidRDefault="00801B5C" w:rsidP="00801B5C">
            <w:pPr>
              <w:pStyle w:val="Code"/>
              <w:rPr>
                <w:lang w:val="id-ID"/>
              </w:rPr>
            </w:pPr>
            <w:r w:rsidRPr="00FD40C3">
              <w:rPr>
                <w:lang w:val="id-ID"/>
              </w:rPr>
              <w:t xml:space="preserve">    "ay": "sayang",</w:t>
            </w:r>
          </w:p>
          <w:p w14:paraId="1A0A33EA" w14:textId="77777777" w:rsidR="00801B5C" w:rsidRPr="00FD40C3" w:rsidRDefault="00801B5C" w:rsidP="00801B5C">
            <w:pPr>
              <w:pStyle w:val="Code"/>
              <w:rPr>
                <w:lang w:val="id-ID"/>
              </w:rPr>
            </w:pPr>
            <w:r w:rsidRPr="00FD40C3">
              <w:rPr>
                <w:lang w:val="id-ID"/>
              </w:rPr>
              <w:t xml:space="preserve">    "ayang": "sayang",</w:t>
            </w:r>
          </w:p>
          <w:p w14:paraId="14766603" w14:textId="77777777" w:rsidR="00801B5C" w:rsidRPr="00FD40C3" w:rsidRDefault="00801B5C" w:rsidP="00801B5C">
            <w:pPr>
              <w:pStyle w:val="Code"/>
              <w:rPr>
                <w:lang w:val="id-ID"/>
              </w:rPr>
            </w:pPr>
            <w:r w:rsidRPr="00FD40C3">
              <w:rPr>
                <w:lang w:val="id-ID"/>
              </w:rPr>
              <w:t xml:space="preserve">    "ayank": "sayang",</w:t>
            </w:r>
          </w:p>
          <w:p w14:paraId="1D3437F1" w14:textId="77777777" w:rsidR="00801B5C" w:rsidRPr="00FD40C3" w:rsidRDefault="00801B5C" w:rsidP="00801B5C">
            <w:pPr>
              <w:pStyle w:val="Code"/>
              <w:rPr>
                <w:lang w:val="id-ID"/>
              </w:rPr>
            </w:pPr>
            <w:r w:rsidRPr="00FD40C3">
              <w:rPr>
                <w:lang w:val="id-ID"/>
              </w:rPr>
              <w:t xml:space="preserve">    "ayat2": "ayat-ayat",</w:t>
            </w:r>
          </w:p>
          <w:p w14:paraId="7752CA86" w14:textId="77777777" w:rsidR="00801B5C" w:rsidRPr="00FD40C3" w:rsidRDefault="00801B5C" w:rsidP="00801B5C">
            <w:pPr>
              <w:pStyle w:val="Code"/>
              <w:rPr>
                <w:lang w:val="id-ID"/>
              </w:rPr>
            </w:pPr>
            <w:r w:rsidRPr="00FD40C3">
              <w:rPr>
                <w:lang w:val="id-ID"/>
              </w:rPr>
              <w:t xml:space="preserve">    "ayok": "ayo",</w:t>
            </w:r>
          </w:p>
          <w:p w14:paraId="3E307CCD" w14:textId="77777777" w:rsidR="00801B5C" w:rsidRPr="00FD40C3" w:rsidRDefault="00801B5C" w:rsidP="00801B5C">
            <w:pPr>
              <w:pStyle w:val="Code"/>
              <w:rPr>
                <w:lang w:val="id-ID"/>
              </w:rPr>
            </w:pPr>
            <w:r w:rsidRPr="00FD40C3">
              <w:rPr>
                <w:lang w:val="id-ID"/>
              </w:rPr>
              <w:t xml:space="preserve">    "b2": "berdua",</w:t>
            </w:r>
          </w:p>
          <w:p w14:paraId="6530A3B4" w14:textId="77777777" w:rsidR="00801B5C" w:rsidRPr="00FD40C3" w:rsidRDefault="00801B5C" w:rsidP="00801B5C">
            <w:pPr>
              <w:pStyle w:val="Code"/>
              <w:rPr>
                <w:lang w:val="id-ID"/>
              </w:rPr>
            </w:pPr>
            <w:r w:rsidRPr="00FD40C3">
              <w:rPr>
                <w:lang w:val="id-ID"/>
              </w:rPr>
              <w:t xml:space="preserve">    "b4": "sebelum",</w:t>
            </w:r>
          </w:p>
          <w:p w14:paraId="16052B6D" w14:textId="77777777" w:rsidR="00801B5C" w:rsidRPr="00FD40C3" w:rsidRDefault="00801B5C" w:rsidP="00801B5C">
            <w:pPr>
              <w:pStyle w:val="Code"/>
              <w:rPr>
                <w:lang w:val="id-ID"/>
              </w:rPr>
            </w:pPr>
            <w:r w:rsidRPr="00FD40C3">
              <w:rPr>
                <w:lang w:val="id-ID"/>
              </w:rPr>
              <w:t xml:space="preserve">    "bacot": "banyak bicara",</w:t>
            </w:r>
          </w:p>
          <w:p w14:paraId="5F5FB1D0" w14:textId="77777777" w:rsidR="00801B5C" w:rsidRPr="00FD40C3" w:rsidRDefault="00801B5C" w:rsidP="00801B5C">
            <w:pPr>
              <w:pStyle w:val="Code"/>
              <w:rPr>
                <w:lang w:val="id-ID"/>
              </w:rPr>
            </w:pPr>
            <w:r w:rsidRPr="00FD40C3">
              <w:rPr>
                <w:lang w:val="id-ID"/>
              </w:rPr>
              <w:t xml:space="preserve">    "bajir": "banjir",</w:t>
            </w:r>
          </w:p>
          <w:p w14:paraId="753561C2" w14:textId="77777777" w:rsidR="00801B5C" w:rsidRPr="00FD40C3" w:rsidRDefault="00801B5C" w:rsidP="00801B5C">
            <w:pPr>
              <w:pStyle w:val="Code"/>
              <w:rPr>
                <w:lang w:val="id-ID"/>
              </w:rPr>
            </w:pPr>
            <w:r w:rsidRPr="00FD40C3">
              <w:rPr>
                <w:lang w:val="id-ID"/>
              </w:rPr>
              <w:t xml:space="preserve">    "bakalan": "akan",</w:t>
            </w:r>
          </w:p>
          <w:p w14:paraId="1BF45095" w14:textId="77777777" w:rsidR="00801B5C" w:rsidRPr="00FD40C3" w:rsidRDefault="00801B5C" w:rsidP="00801B5C">
            <w:pPr>
              <w:pStyle w:val="Code"/>
              <w:rPr>
                <w:lang w:val="id-ID"/>
              </w:rPr>
            </w:pPr>
            <w:r w:rsidRPr="00FD40C3">
              <w:rPr>
                <w:lang w:val="id-ID"/>
              </w:rPr>
              <w:t xml:space="preserve">    "bales": "balas",</w:t>
            </w:r>
          </w:p>
          <w:p w14:paraId="06C41669" w14:textId="77777777" w:rsidR="00801B5C" w:rsidRPr="00FD40C3" w:rsidRDefault="00801B5C" w:rsidP="00801B5C">
            <w:pPr>
              <w:pStyle w:val="Code"/>
              <w:rPr>
                <w:lang w:val="id-ID"/>
              </w:rPr>
            </w:pPr>
            <w:r w:rsidRPr="00FD40C3">
              <w:rPr>
                <w:lang w:val="id-ID"/>
              </w:rPr>
              <w:t xml:space="preserve">    "bandes": "bantuan desa",</w:t>
            </w:r>
          </w:p>
          <w:p w14:paraId="2B9C690D" w14:textId="77777777" w:rsidR="00801B5C" w:rsidRPr="00FD40C3" w:rsidRDefault="00801B5C" w:rsidP="00801B5C">
            <w:pPr>
              <w:pStyle w:val="Code"/>
              <w:rPr>
                <w:lang w:val="id-ID"/>
              </w:rPr>
            </w:pPr>
            <w:r w:rsidRPr="00FD40C3">
              <w:rPr>
                <w:lang w:val="id-ID"/>
              </w:rPr>
              <w:t xml:space="preserve">    "bangdes": "pembangunan desa",</w:t>
            </w:r>
          </w:p>
          <w:p w14:paraId="2A76E653" w14:textId="77777777" w:rsidR="00801B5C" w:rsidRPr="00FD40C3" w:rsidRDefault="00801B5C" w:rsidP="00801B5C">
            <w:pPr>
              <w:pStyle w:val="Code"/>
              <w:rPr>
                <w:lang w:val="id-ID"/>
              </w:rPr>
            </w:pPr>
            <w:r w:rsidRPr="00FD40C3">
              <w:rPr>
                <w:lang w:val="id-ID"/>
              </w:rPr>
              <w:t xml:space="preserve">    "bangedh": "banget",</w:t>
            </w:r>
          </w:p>
          <w:p w14:paraId="2E6EC662" w14:textId="77777777" w:rsidR="00801B5C" w:rsidRPr="00FD40C3" w:rsidRDefault="00801B5C" w:rsidP="00801B5C">
            <w:pPr>
              <w:pStyle w:val="Code"/>
              <w:rPr>
                <w:lang w:val="id-ID"/>
              </w:rPr>
            </w:pPr>
            <w:r w:rsidRPr="00FD40C3">
              <w:rPr>
                <w:lang w:val="id-ID"/>
              </w:rPr>
              <w:t xml:space="preserve">    "bangkotan": "tua",</w:t>
            </w:r>
          </w:p>
          <w:p w14:paraId="6ABD7B56" w14:textId="77777777" w:rsidR="00801B5C" w:rsidRPr="00FD40C3" w:rsidRDefault="00801B5C" w:rsidP="00801B5C">
            <w:pPr>
              <w:pStyle w:val="Code"/>
              <w:rPr>
                <w:lang w:val="id-ID"/>
              </w:rPr>
            </w:pPr>
            <w:r w:rsidRPr="00FD40C3">
              <w:rPr>
                <w:lang w:val="id-ID"/>
              </w:rPr>
              <w:t xml:space="preserve">    "banpol": "bantuan polisi",</w:t>
            </w:r>
          </w:p>
          <w:p w14:paraId="02317500" w14:textId="77777777" w:rsidR="00801B5C" w:rsidRPr="00FD40C3" w:rsidRDefault="00801B5C" w:rsidP="00801B5C">
            <w:pPr>
              <w:pStyle w:val="Code"/>
              <w:rPr>
                <w:lang w:val="id-ID"/>
              </w:rPr>
            </w:pPr>
            <w:r w:rsidRPr="00FD40C3">
              <w:rPr>
                <w:lang w:val="id-ID"/>
              </w:rPr>
              <w:t xml:space="preserve">    "banpres": "bantuan presiden",</w:t>
            </w:r>
          </w:p>
          <w:p w14:paraId="3E6243E9" w14:textId="77777777" w:rsidR="00801B5C" w:rsidRPr="00FD40C3" w:rsidRDefault="00801B5C" w:rsidP="00801B5C">
            <w:pPr>
              <w:pStyle w:val="Code"/>
              <w:rPr>
                <w:lang w:val="id-ID"/>
              </w:rPr>
            </w:pPr>
            <w:r w:rsidRPr="00FD40C3">
              <w:rPr>
                <w:lang w:val="id-ID"/>
              </w:rPr>
              <w:t xml:space="preserve">    "banpur": "bantuan tempur",</w:t>
            </w:r>
          </w:p>
          <w:p w14:paraId="5AD4235A" w14:textId="77777777" w:rsidR="00801B5C" w:rsidRPr="00FD40C3" w:rsidRDefault="00801B5C" w:rsidP="00801B5C">
            <w:pPr>
              <w:pStyle w:val="Code"/>
              <w:rPr>
                <w:lang w:val="id-ID"/>
              </w:rPr>
            </w:pPr>
            <w:r w:rsidRPr="00FD40C3">
              <w:rPr>
                <w:lang w:val="id-ID"/>
              </w:rPr>
              <w:lastRenderedPageBreak/>
              <w:t xml:space="preserve">    "bansarkas": "bantuan sarana kesehatan",</w:t>
            </w:r>
          </w:p>
          <w:p w14:paraId="175D1F25" w14:textId="77777777" w:rsidR="00801B5C" w:rsidRPr="00FD40C3" w:rsidRDefault="00801B5C" w:rsidP="00801B5C">
            <w:pPr>
              <w:pStyle w:val="Code"/>
              <w:rPr>
                <w:lang w:val="id-ID"/>
              </w:rPr>
            </w:pPr>
            <w:r w:rsidRPr="00FD40C3">
              <w:rPr>
                <w:lang w:val="id-ID"/>
              </w:rPr>
              <w:t xml:space="preserve">    "baper": "bawa perasaan",</w:t>
            </w:r>
          </w:p>
          <w:p w14:paraId="6A80940C" w14:textId="77777777" w:rsidR="00801B5C" w:rsidRPr="00FD40C3" w:rsidRDefault="00801B5C" w:rsidP="00801B5C">
            <w:pPr>
              <w:pStyle w:val="Code"/>
              <w:rPr>
                <w:lang w:val="id-ID"/>
              </w:rPr>
            </w:pPr>
            <w:r w:rsidRPr="00FD40C3">
              <w:rPr>
                <w:lang w:val="id-ID"/>
              </w:rPr>
              <w:t xml:space="preserve">    "basbang": "basi",</w:t>
            </w:r>
          </w:p>
          <w:p w14:paraId="61BC86BF" w14:textId="77777777" w:rsidR="00801B5C" w:rsidRPr="00FD40C3" w:rsidRDefault="00801B5C" w:rsidP="00801B5C">
            <w:pPr>
              <w:pStyle w:val="Code"/>
              <w:rPr>
                <w:lang w:val="id-ID"/>
              </w:rPr>
            </w:pPr>
            <w:r w:rsidRPr="00FD40C3">
              <w:rPr>
                <w:lang w:val="id-ID"/>
              </w:rPr>
              <w:t xml:space="preserve">    "bazis": "badan amal, zakat, infak, dan sedekah",</w:t>
            </w:r>
          </w:p>
          <w:p w14:paraId="188A26EE" w14:textId="77777777" w:rsidR="00801B5C" w:rsidRPr="00FD40C3" w:rsidRDefault="00801B5C" w:rsidP="00801B5C">
            <w:pPr>
              <w:pStyle w:val="Code"/>
              <w:rPr>
                <w:lang w:val="id-ID"/>
              </w:rPr>
            </w:pPr>
            <w:r w:rsidRPr="00FD40C3">
              <w:rPr>
                <w:lang w:val="id-ID"/>
              </w:rPr>
              <w:t xml:space="preserve">    "bbrp": "beberapa",</w:t>
            </w:r>
          </w:p>
          <w:p w14:paraId="07042E43" w14:textId="77777777" w:rsidR="00801B5C" w:rsidRPr="00FD40C3" w:rsidRDefault="00801B5C" w:rsidP="00801B5C">
            <w:pPr>
              <w:pStyle w:val="Code"/>
              <w:rPr>
                <w:lang w:val="id-ID"/>
              </w:rPr>
            </w:pPr>
            <w:r w:rsidRPr="00FD40C3">
              <w:rPr>
                <w:lang w:val="id-ID"/>
              </w:rPr>
              <w:t xml:space="preserve">    "bcanda": "bercanda",</w:t>
            </w:r>
          </w:p>
          <w:p w14:paraId="466F83DA" w14:textId="77777777" w:rsidR="00801B5C" w:rsidRPr="00FD40C3" w:rsidRDefault="00801B5C" w:rsidP="00801B5C">
            <w:pPr>
              <w:pStyle w:val="Code"/>
              <w:rPr>
                <w:lang w:val="id-ID"/>
              </w:rPr>
            </w:pPr>
            <w:r w:rsidRPr="00FD40C3">
              <w:rPr>
                <w:lang w:val="id-ID"/>
              </w:rPr>
              <w:t xml:space="preserve">    "bcoz": "karena",</w:t>
            </w:r>
          </w:p>
          <w:p w14:paraId="3F220EEC" w14:textId="77777777" w:rsidR="00801B5C" w:rsidRPr="00FD40C3" w:rsidRDefault="00801B5C" w:rsidP="00801B5C">
            <w:pPr>
              <w:pStyle w:val="Code"/>
              <w:rPr>
                <w:lang w:val="id-ID"/>
              </w:rPr>
            </w:pPr>
            <w:r w:rsidRPr="00FD40C3">
              <w:rPr>
                <w:lang w:val="id-ID"/>
              </w:rPr>
              <w:t xml:space="preserve">    "bdaya": "budaya",</w:t>
            </w:r>
          </w:p>
          <w:p w14:paraId="18A34D93" w14:textId="77777777" w:rsidR="00801B5C" w:rsidRPr="00FD40C3" w:rsidRDefault="00801B5C" w:rsidP="00801B5C">
            <w:pPr>
              <w:pStyle w:val="Code"/>
              <w:rPr>
                <w:lang w:val="id-ID"/>
              </w:rPr>
            </w:pPr>
            <w:r w:rsidRPr="00FD40C3">
              <w:rPr>
                <w:lang w:val="id-ID"/>
              </w:rPr>
              <w:t xml:space="preserve">    "bdg": "bandung",</w:t>
            </w:r>
          </w:p>
          <w:p w14:paraId="4BE3D213" w14:textId="77777777" w:rsidR="00801B5C" w:rsidRPr="00FD40C3" w:rsidRDefault="00801B5C" w:rsidP="00801B5C">
            <w:pPr>
              <w:pStyle w:val="Code"/>
              <w:rPr>
                <w:lang w:val="id-ID"/>
              </w:rPr>
            </w:pPr>
            <w:r w:rsidRPr="00FD40C3">
              <w:rPr>
                <w:lang w:val="id-ID"/>
              </w:rPr>
              <w:t xml:space="preserve">    "bdk": "budak",</w:t>
            </w:r>
          </w:p>
          <w:p w14:paraId="7DFEFC4A" w14:textId="77777777" w:rsidR="00801B5C" w:rsidRPr="00FD40C3" w:rsidRDefault="00801B5C" w:rsidP="00801B5C">
            <w:pPr>
              <w:pStyle w:val="Code"/>
              <w:rPr>
                <w:lang w:val="id-ID"/>
              </w:rPr>
            </w:pPr>
            <w:r w:rsidRPr="00FD40C3">
              <w:rPr>
                <w:lang w:val="id-ID"/>
              </w:rPr>
              <w:t xml:space="preserve">    "beb": "sayang",</w:t>
            </w:r>
          </w:p>
          <w:p w14:paraId="3A219779" w14:textId="77777777" w:rsidR="00801B5C" w:rsidRPr="00FD40C3" w:rsidRDefault="00801B5C" w:rsidP="00801B5C">
            <w:pPr>
              <w:pStyle w:val="Code"/>
              <w:rPr>
                <w:lang w:val="id-ID"/>
              </w:rPr>
            </w:pPr>
            <w:r w:rsidRPr="00FD40C3">
              <w:rPr>
                <w:lang w:val="id-ID"/>
              </w:rPr>
              <w:t xml:space="preserve">    "bebal": "bodoh",</w:t>
            </w:r>
          </w:p>
          <w:p w14:paraId="35BCC8B6" w14:textId="77777777" w:rsidR="00801B5C" w:rsidRPr="00FD40C3" w:rsidRDefault="00801B5C" w:rsidP="00801B5C">
            <w:pPr>
              <w:pStyle w:val="Code"/>
              <w:rPr>
                <w:lang w:val="id-ID"/>
              </w:rPr>
            </w:pPr>
            <w:r w:rsidRPr="00FD40C3">
              <w:rPr>
                <w:lang w:val="id-ID"/>
              </w:rPr>
              <w:t xml:space="preserve">    "bedakin": "bedak",</w:t>
            </w:r>
          </w:p>
          <w:p w14:paraId="266CBA19" w14:textId="77777777" w:rsidR="00801B5C" w:rsidRPr="00FD40C3" w:rsidRDefault="00801B5C" w:rsidP="00801B5C">
            <w:pPr>
              <w:pStyle w:val="Code"/>
              <w:rPr>
                <w:lang w:val="id-ID"/>
              </w:rPr>
            </w:pPr>
            <w:r w:rsidRPr="00FD40C3">
              <w:rPr>
                <w:lang w:val="id-ID"/>
              </w:rPr>
              <w:t xml:space="preserve">    "begajulan": "nakal",</w:t>
            </w:r>
          </w:p>
          <w:p w14:paraId="342C0B9A" w14:textId="77777777" w:rsidR="00801B5C" w:rsidRPr="00FD40C3" w:rsidRDefault="00801B5C" w:rsidP="00801B5C">
            <w:pPr>
              <w:pStyle w:val="Code"/>
              <w:rPr>
                <w:lang w:val="id-ID"/>
              </w:rPr>
            </w:pPr>
            <w:r w:rsidRPr="00FD40C3">
              <w:rPr>
                <w:lang w:val="id-ID"/>
              </w:rPr>
              <w:t xml:space="preserve">    "bejibun": "banyak",</w:t>
            </w:r>
          </w:p>
          <w:p w14:paraId="18C5E778" w14:textId="77777777" w:rsidR="00801B5C" w:rsidRPr="00FD40C3" w:rsidRDefault="00801B5C" w:rsidP="00801B5C">
            <w:pPr>
              <w:pStyle w:val="Code"/>
              <w:rPr>
                <w:lang w:val="id-ID"/>
              </w:rPr>
            </w:pPr>
            <w:r w:rsidRPr="00FD40C3">
              <w:rPr>
                <w:lang w:val="id-ID"/>
              </w:rPr>
              <w:t xml:space="preserve">    "beliin": "belikan",</w:t>
            </w:r>
          </w:p>
          <w:p w14:paraId="7B4D95DF" w14:textId="77777777" w:rsidR="00801B5C" w:rsidRPr="00FD40C3" w:rsidRDefault="00801B5C" w:rsidP="00801B5C">
            <w:pPr>
              <w:pStyle w:val="Code"/>
              <w:rPr>
                <w:lang w:val="id-ID"/>
              </w:rPr>
            </w:pPr>
            <w:r w:rsidRPr="00FD40C3">
              <w:rPr>
                <w:lang w:val="id-ID"/>
              </w:rPr>
              <w:t xml:space="preserve">    "belom": "belum",</w:t>
            </w:r>
          </w:p>
          <w:p w14:paraId="6A7B7D73" w14:textId="77777777" w:rsidR="00801B5C" w:rsidRPr="00FD40C3" w:rsidRDefault="00801B5C" w:rsidP="00801B5C">
            <w:pPr>
              <w:pStyle w:val="Code"/>
              <w:rPr>
                <w:lang w:val="id-ID"/>
              </w:rPr>
            </w:pPr>
            <w:r w:rsidRPr="00FD40C3">
              <w:rPr>
                <w:lang w:val="id-ID"/>
              </w:rPr>
              <w:t xml:space="preserve">    "bem": "badan eksekutif mahasiswa",</w:t>
            </w:r>
          </w:p>
          <w:p w14:paraId="1E88A548" w14:textId="77777777" w:rsidR="00801B5C" w:rsidRPr="00FD40C3" w:rsidRDefault="00801B5C" w:rsidP="00801B5C">
            <w:pPr>
              <w:pStyle w:val="Code"/>
              <w:rPr>
                <w:lang w:val="id-ID"/>
              </w:rPr>
            </w:pPr>
            <w:r w:rsidRPr="00FD40C3">
              <w:rPr>
                <w:lang w:val="id-ID"/>
              </w:rPr>
              <w:t xml:space="preserve">    "benarjujur": "jujur",</w:t>
            </w:r>
          </w:p>
          <w:p w14:paraId="7B398256" w14:textId="77777777" w:rsidR="00801B5C" w:rsidRPr="00FD40C3" w:rsidRDefault="00801B5C" w:rsidP="00801B5C">
            <w:pPr>
              <w:pStyle w:val="Code"/>
              <w:rPr>
                <w:lang w:val="id-ID"/>
              </w:rPr>
            </w:pPr>
            <w:r w:rsidRPr="00FD40C3">
              <w:rPr>
                <w:lang w:val="id-ID"/>
              </w:rPr>
              <w:t xml:space="preserve">    "bencong": "banci",</w:t>
            </w:r>
          </w:p>
          <w:p w14:paraId="684A0C82" w14:textId="77777777" w:rsidR="00801B5C" w:rsidRPr="00FD40C3" w:rsidRDefault="00801B5C" w:rsidP="00801B5C">
            <w:pPr>
              <w:pStyle w:val="Code"/>
              <w:rPr>
                <w:lang w:val="id-ID"/>
              </w:rPr>
            </w:pPr>
            <w:r w:rsidRPr="00FD40C3">
              <w:rPr>
                <w:lang w:val="id-ID"/>
              </w:rPr>
              <w:t xml:space="preserve">    "bener": "benar",</w:t>
            </w:r>
          </w:p>
          <w:p w14:paraId="7BCECD63" w14:textId="77777777" w:rsidR="00801B5C" w:rsidRPr="00FD40C3" w:rsidRDefault="00801B5C" w:rsidP="00801B5C">
            <w:pPr>
              <w:pStyle w:val="Code"/>
              <w:rPr>
                <w:lang w:val="id-ID"/>
              </w:rPr>
            </w:pPr>
            <w:r w:rsidRPr="00FD40C3">
              <w:rPr>
                <w:lang w:val="id-ID"/>
              </w:rPr>
              <w:t xml:space="preserve">    "bener2": "bener bener",</w:t>
            </w:r>
          </w:p>
          <w:p w14:paraId="47AA39F6" w14:textId="77777777" w:rsidR="00801B5C" w:rsidRPr="00FD40C3" w:rsidRDefault="00801B5C" w:rsidP="00801B5C">
            <w:pPr>
              <w:pStyle w:val="Code"/>
              <w:rPr>
                <w:lang w:val="id-ID"/>
              </w:rPr>
            </w:pPr>
            <w:r w:rsidRPr="00FD40C3">
              <w:rPr>
                <w:lang w:val="id-ID"/>
              </w:rPr>
              <w:t xml:space="preserve">    "bentar": "sebentar",</w:t>
            </w:r>
          </w:p>
          <w:p w14:paraId="687E7AE4" w14:textId="77777777" w:rsidR="00801B5C" w:rsidRPr="00FD40C3" w:rsidRDefault="00801B5C" w:rsidP="00801B5C">
            <w:pPr>
              <w:pStyle w:val="Code"/>
              <w:rPr>
                <w:lang w:val="id-ID"/>
              </w:rPr>
            </w:pPr>
            <w:r w:rsidRPr="00FD40C3">
              <w:rPr>
                <w:lang w:val="id-ID"/>
              </w:rPr>
              <w:t xml:space="preserve">    "ber2": "berdua",</w:t>
            </w:r>
          </w:p>
          <w:p w14:paraId="573D6594" w14:textId="77777777" w:rsidR="00801B5C" w:rsidRPr="00FD40C3" w:rsidRDefault="00801B5C" w:rsidP="00801B5C">
            <w:pPr>
              <w:pStyle w:val="Code"/>
              <w:rPr>
                <w:lang w:val="id-ID"/>
              </w:rPr>
            </w:pPr>
            <w:r w:rsidRPr="00FD40C3">
              <w:rPr>
                <w:lang w:val="id-ID"/>
              </w:rPr>
              <w:t xml:space="preserve">    "ber3": "bertiga",</w:t>
            </w:r>
          </w:p>
          <w:p w14:paraId="696EB60E" w14:textId="77777777" w:rsidR="00801B5C" w:rsidRPr="00FD40C3" w:rsidRDefault="00801B5C" w:rsidP="00801B5C">
            <w:pPr>
              <w:pStyle w:val="Code"/>
              <w:rPr>
                <w:lang w:val="id-ID"/>
              </w:rPr>
            </w:pPr>
            <w:r w:rsidRPr="00FD40C3">
              <w:rPr>
                <w:lang w:val="id-ID"/>
              </w:rPr>
              <w:t xml:space="preserve">    "berdikari": "berdiri di atas kaki sendiri",</w:t>
            </w:r>
          </w:p>
          <w:p w14:paraId="574B2860" w14:textId="77777777" w:rsidR="00801B5C" w:rsidRPr="00FD40C3" w:rsidRDefault="00801B5C" w:rsidP="00801B5C">
            <w:pPr>
              <w:pStyle w:val="Code"/>
              <w:rPr>
                <w:lang w:val="id-ID"/>
              </w:rPr>
            </w:pPr>
            <w:r w:rsidRPr="00FD40C3">
              <w:rPr>
                <w:lang w:val="id-ID"/>
              </w:rPr>
              <w:t xml:space="preserve">    "beresin": "membereskan",</w:t>
            </w:r>
          </w:p>
          <w:p w14:paraId="7958DD4A" w14:textId="77777777" w:rsidR="00801B5C" w:rsidRPr="00FD40C3" w:rsidRDefault="00801B5C" w:rsidP="00801B5C">
            <w:pPr>
              <w:pStyle w:val="Code"/>
              <w:rPr>
                <w:lang w:val="id-ID"/>
              </w:rPr>
            </w:pPr>
            <w:r w:rsidRPr="00FD40C3">
              <w:rPr>
                <w:lang w:val="id-ID"/>
              </w:rPr>
              <w:t xml:space="preserve">    "berhenti2": "berhenti berhenti",</w:t>
            </w:r>
          </w:p>
          <w:p w14:paraId="612E47BB" w14:textId="77777777" w:rsidR="00801B5C" w:rsidRPr="00FD40C3" w:rsidRDefault="00801B5C" w:rsidP="00801B5C">
            <w:pPr>
              <w:pStyle w:val="Code"/>
              <w:rPr>
                <w:lang w:val="id-ID"/>
              </w:rPr>
            </w:pPr>
            <w:r w:rsidRPr="00FD40C3">
              <w:rPr>
                <w:lang w:val="id-ID"/>
              </w:rPr>
              <w:t xml:space="preserve">    "bet": "banget",</w:t>
            </w:r>
          </w:p>
          <w:p w14:paraId="4782C7D8" w14:textId="77777777" w:rsidR="00801B5C" w:rsidRPr="00FD40C3" w:rsidRDefault="00801B5C" w:rsidP="00801B5C">
            <w:pPr>
              <w:pStyle w:val="Code"/>
              <w:rPr>
                <w:lang w:val="id-ID"/>
              </w:rPr>
            </w:pPr>
            <w:r w:rsidRPr="00FD40C3">
              <w:rPr>
                <w:lang w:val="id-ID"/>
              </w:rPr>
              <w:t xml:space="preserve">    "bete": "bosan",</w:t>
            </w:r>
          </w:p>
          <w:p w14:paraId="7F398D6B" w14:textId="77777777" w:rsidR="00801B5C" w:rsidRPr="00FD40C3" w:rsidRDefault="00801B5C" w:rsidP="00801B5C">
            <w:pPr>
              <w:pStyle w:val="Code"/>
              <w:rPr>
                <w:lang w:val="id-ID"/>
              </w:rPr>
            </w:pPr>
            <w:r w:rsidRPr="00FD40C3">
              <w:rPr>
                <w:lang w:val="id-ID"/>
              </w:rPr>
              <w:t xml:space="preserve">    "beti": "beda tipis",</w:t>
            </w:r>
          </w:p>
          <w:p w14:paraId="5DF34DE9" w14:textId="77777777" w:rsidR="00801B5C" w:rsidRPr="00FD40C3" w:rsidRDefault="00801B5C" w:rsidP="00801B5C">
            <w:pPr>
              <w:pStyle w:val="Code"/>
              <w:rPr>
                <w:lang w:val="id-ID"/>
              </w:rPr>
            </w:pPr>
            <w:r w:rsidRPr="00FD40C3">
              <w:rPr>
                <w:lang w:val="id-ID"/>
              </w:rPr>
              <w:t xml:space="preserve">    "beud": "banget",</w:t>
            </w:r>
          </w:p>
          <w:p w14:paraId="5A00D037" w14:textId="77777777" w:rsidR="00801B5C" w:rsidRPr="00FD40C3" w:rsidRDefault="00801B5C" w:rsidP="00801B5C">
            <w:pPr>
              <w:pStyle w:val="Code"/>
              <w:rPr>
                <w:lang w:val="id-ID"/>
              </w:rPr>
            </w:pPr>
            <w:r w:rsidRPr="00FD40C3">
              <w:rPr>
                <w:lang w:val="id-ID"/>
              </w:rPr>
              <w:t xml:space="preserve">    "beut": "banget",</w:t>
            </w:r>
          </w:p>
          <w:p w14:paraId="6C40AF63" w14:textId="77777777" w:rsidR="00801B5C" w:rsidRPr="00FD40C3" w:rsidRDefault="00801B5C" w:rsidP="00801B5C">
            <w:pPr>
              <w:pStyle w:val="Code"/>
              <w:rPr>
                <w:lang w:val="id-ID"/>
              </w:rPr>
            </w:pPr>
            <w:r w:rsidRPr="00FD40C3">
              <w:rPr>
                <w:lang w:val="id-ID"/>
              </w:rPr>
              <w:t xml:space="preserve">    "bg": "bagi",</w:t>
            </w:r>
          </w:p>
          <w:p w14:paraId="089547E7" w14:textId="77777777" w:rsidR="00801B5C" w:rsidRPr="00FD40C3" w:rsidRDefault="00801B5C" w:rsidP="00801B5C">
            <w:pPr>
              <w:pStyle w:val="Code"/>
              <w:rPr>
                <w:lang w:val="id-ID"/>
              </w:rPr>
            </w:pPr>
            <w:r w:rsidRPr="00FD40C3">
              <w:rPr>
                <w:lang w:val="id-ID"/>
              </w:rPr>
              <w:t xml:space="preserve">    "bgd": "banget",</w:t>
            </w:r>
          </w:p>
          <w:p w14:paraId="61F421C9" w14:textId="77777777" w:rsidR="00801B5C" w:rsidRPr="00FD40C3" w:rsidRDefault="00801B5C" w:rsidP="00801B5C">
            <w:pPr>
              <w:pStyle w:val="Code"/>
              <w:rPr>
                <w:lang w:val="id-ID"/>
              </w:rPr>
            </w:pPr>
            <w:r w:rsidRPr="00FD40C3">
              <w:rPr>
                <w:lang w:val="id-ID"/>
              </w:rPr>
              <w:t xml:space="preserve">    "bgm": "bagaimana",</w:t>
            </w:r>
          </w:p>
          <w:p w14:paraId="6DC1170D" w14:textId="77777777" w:rsidR="00801B5C" w:rsidRPr="00FD40C3" w:rsidRDefault="00801B5C" w:rsidP="00801B5C">
            <w:pPr>
              <w:pStyle w:val="Code"/>
              <w:rPr>
                <w:lang w:val="id-ID"/>
              </w:rPr>
            </w:pPr>
            <w:r w:rsidRPr="00FD40C3">
              <w:rPr>
                <w:lang w:val="id-ID"/>
              </w:rPr>
              <w:t xml:space="preserve">    "bgmn": "bagaimana",</w:t>
            </w:r>
          </w:p>
          <w:p w14:paraId="239E314E" w14:textId="77777777" w:rsidR="00801B5C" w:rsidRPr="00FD40C3" w:rsidRDefault="00801B5C" w:rsidP="00801B5C">
            <w:pPr>
              <w:pStyle w:val="Code"/>
              <w:rPr>
                <w:lang w:val="id-ID"/>
              </w:rPr>
            </w:pPr>
            <w:r w:rsidRPr="00FD40C3">
              <w:rPr>
                <w:lang w:val="id-ID"/>
              </w:rPr>
              <w:t xml:space="preserve">    "bgs": "bagus",</w:t>
            </w:r>
          </w:p>
          <w:p w14:paraId="06D64040" w14:textId="77777777" w:rsidR="00801B5C" w:rsidRPr="00FD40C3" w:rsidRDefault="00801B5C" w:rsidP="00801B5C">
            <w:pPr>
              <w:pStyle w:val="Code"/>
              <w:rPr>
                <w:lang w:val="id-ID"/>
              </w:rPr>
            </w:pPr>
            <w:r w:rsidRPr="00FD40C3">
              <w:rPr>
                <w:lang w:val="id-ID"/>
              </w:rPr>
              <w:t xml:space="preserve">    "bgst": "bangsat",</w:t>
            </w:r>
          </w:p>
          <w:p w14:paraId="646B9297" w14:textId="77777777" w:rsidR="00801B5C" w:rsidRPr="00FD40C3" w:rsidRDefault="00801B5C" w:rsidP="00801B5C">
            <w:pPr>
              <w:pStyle w:val="Code"/>
              <w:rPr>
                <w:lang w:val="id-ID"/>
              </w:rPr>
            </w:pPr>
            <w:r w:rsidRPr="00FD40C3">
              <w:rPr>
                <w:lang w:val="id-ID"/>
              </w:rPr>
              <w:t xml:space="preserve">    "bgt": "banget",</w:t>
            </w:r>
          </w:p>
          <w:p w14:paraId="0DE3A5AB" w14:textId="77777777" w:rsidR="00801B5C" w:rsidRPr="00FD40C3" w:rsidRDefault="00801B5C" w:rsidP="00801B5C">
            <w:pPr>
              <w:pStyle w:val="Code"/>
              <w:rPr>
                <w:lang w:val="id-ID"/>
              </w:rPr>
            </w:pPr>
            <w:r w:rsidRPr="00FD40C3">
              <w:rPr>
                <w:lang w:val="id-ID"/>
              </w:rPr>
              <w:t xml:space="preserve">    "bgtu": "begitu",</w:t>
            </w:r>
          </w:p>
          <w:p w14:paraId="7157396E" w14:textId="77777777" w:rsidR="00801B5C" w:rsidRPr="00FD40C3" w:rsidRDefault="00801B5C" w:rsidP="00801B5C">
            <w:pPr>
              <w:pStyle w:val="Code"/>
              <w:rPr>
                <w:lang w:val="id-ID"/>
              </w:rPr>
            </w:pPr>
            <w:r w:rsidRPr="00FD40C3">
              <w:rPr>
                <w:lang w:val="id-ID"/>
              </w:rPr>
              <w:t xml:space="preserve">    "bhai": "bye",</w:t>
            </w:r>
          </w:p>
          <w:p w14:paraId="3A432686" w14:textId="77777777" w:rsidR="00801B5C" w:rsidRPr="00FD40C3" w:rsidRDefault="00801B5C" w:rsidP="00801B5C">
            <w:pPr>
              <w:pStyle w:val="Code"/>
              <w:rPr>
                <w:lang w:val="id-ID"/>
              </w:rPr>
            </w:pPr>
            <w:r w:rsidRPr="00FD40C3">
              <w:rPr>
                <w:lang w:val="id-ID"/>
              </w:rPr>
              <w:t xml:space="preserve">    "bhkan": "bahkan",</w:t>
            </w:r>
          </w:p>
          <w:p w14:paraId="3D29BC5F" w14:textId="77777777" w:rsidR="00801B5C" w:rsidRPr="00FD40C3" w:rsidRDefault="00801B5C" w:rsidP="00801B5C">
            <w:pPr>
              <w:pStyle w:val="Code"/>
              <w:rPr>
                <w:lang w:val="id-ID"/>
              </w:rPr>
            </w:pPr>
            <w:r w:rsidRPr="00FD40C3">
              <w:rPr>
                <w:lang w:val="id-ID"/>
              </w:rPr>
              <w:t xml:space="preserve">    "bhubu": "tidur",</w:t>
            </w:r>
          </w:p>
          <w:p w14:paraId="052C4C40" w14:textId="77777777" w:rsidR="00801B5C" w:rsidRPr="00FD40C3" w:rsidRDefault="00801B5C" w:rsidP="00801B5C">
            <w:pPr>
              <w:pStyle w:val="Code"/>
              <w:rPr>
                <w:lang w:val="id-ID"/>
              </w:rPr>
            </w:pPr>
            <w:r w:rsidRPr="00FD40C3">
              <w:rPr>
                <w:lang w:val="id-ID"/>
              </w:rPr>
              <w:t xml:space="preserve">    "bhw": "bahwa",</w:t>
            </w:r>
          </w:p>
          <w:p w14:paraId="0F75EE86" w14:textId="77777777" w:rsidR="00801B5C" w:rsidRPr="00FD40C3" w:rsidRDefault="00801B5C" w:rsidP="00801B5C">
            <w:pPr>
              <w:pStyle w:val="Code"/>
              <w:rPr>
                <w:lang w:val="id-ID"/>
              </w:rPr>
            </w:pPr>
            <w:r w:rsidRPr="00FD40C3">
              <w:rPr>
                <w:lang w:val="id-ID"/>
              </w:rPr>
              <w:t xml:space="preserve">    "bhy": "bahaya",</w:t>
            </w:r>
          </w:p>
          <w:p w14:paraId="3A4C31CB" w14:textId="77777777" w:rsidR="00801B5C" w:rsidRPr="00FD40C3" w:rsidRDefault="00801B5C" w:rsidP="00801B5C">
            <w:pPr>
              <w:pStyle w:val="Code"/>
              <w:rPr>
                <w:lang w:val="id-ID"/>
              </w:rPr>
            </w:pPr>
            <w:r w:rsidRPr="00FD40C3">
              <w:rPr>
                <w:lang w:val="id-ID"/>
              </w:rPr>
              <w:t xml:space="preserve">    "bijimane": "bagaimana",</w:t>
            </w:r>
          </w:p>
          <w:p w14:paraId="181F0B8B" w14:textId="77777777" w:rsidR="00801B5C" w:rsidRPr="00FD40C3" w:rsidRDefault="00801B5C" w:rsidP="00801B5C">
            <w:pPr>
              <w:pStyle w:val="Code"/>
              <w:rPr>
                <w:lang w:val="id-ID"/>
              </w:rPr>
            </w:pPr>
            <w:r w:rsidRPr="00FD40C3">
              <w:rPr>
                <w:lang w:val="id-ID"/>
              </w:rPr>
              <w:t xml:space="preserve">    "bilanh": "bilang",</w:t>
            </w:r>
          </w:p>
          <w:p w14:paraId="7A0AA251" w14:textId="77777777" w:rsidR="00801B5C" w:rsidRPr="00FD40C3" w:rsidRDefault="00801B5C" w:rsidP="00801B5C">
            <w:pPr>
              <w:pStyle w:val="Code"/>
              <w:rPr>
                <w:lang w:val="id-ID"/>
              </w:rPr>
            </w:pPr>
            <w:r w:rsidRPr="00FD40C3">
              <w:rPr>
                <w:lang w:val="id-ID"/>
              </w:rPr>
              <w:t xml:space="preserve">    "bimbuluh": "bimbingan dan penyuluhan",</w:t>
            </w:r>
          </w:p>
          <w:p w14:paraId="050200EE" w14:textId="77777777" w:rsidR="00801B5C" w:rsidRPr="00FD40C3" w:rsidRDefault="00801B5C" w:rsidP="00801B5C">
            <w:pPr>
              <w:pStyle w:val="Code"/>
              <w:rPr>
                <w:lang w:val="id-ID"/>
              </w:rPr>
            </w:pPr>
            <w:r w:rsidRPr="00FD40C3">
              <w:rPr>
                <w:lang w:val="id-ID"/>
              </w:rPr>
              <w:t xml:space="preserve">    "bintal": "bimbingan mental",</w:t>
            </w:r>
          </w:p>
          <w:p w14:paraId="38EA558C" w14:textId="77777777" w:rsidR="00801B5C" w:rsidRPr="00FD40C3" w:rsidRDefault="00801B5C" w:rsidP="00801B5C">
            <w:pPr>
              <w:pStyle w:val="Code"/>
              <w:rPr>
                <w:lang w:val="id-ID"/>
              </w:rPr>
            </w:pPr>
            <w:r w:rsidRPr="00FD40C3">
              <w:rPr>
                <w:lang w:val="id-ID"/>
              </w:rPr>
              <w:t xml:space="preserve">    "bisi": "kalau-kalau",</w:t>
            </w:r>
          </w:p>
          <w:p w14:paraId="10E0A059" w14:textId="77777777" w:rsidR="00801B5C" w:rsidRPr="00FD40C3" w:rsidRDefault="00801B5C" w:rsidP="00801B5C">
            <w:pPr>
              <w:pStyle w:val="Code"/>
              <w:rPr>
                <w:lang w:val="id-ID"/>
              </w:rPr>
            </w:pPr>
            <w:r w:rsidRPr="00FD40C3">
              <w:rPr>
                <w:lang w:val="id-ID"/>
              </w:rPr>
              <w:t xml:space="preserve">    "bkannya": "bukannya",</w:t>
            </w:r>
          </w:p>
          <w:p w14:paraId="14742A8F" w14:textId="77777777" w:rsidR="00801B5C" w:rsidRPr="00FD40C3" w:rsidRDefault="00801B5C" w:rsidP="00801B5C">
            <w:pPr>
              <w:pStyle w:val="Code"/>
              <w:rPr>
                <w:lang w:val="id-ID"/>
              </w:rPr>
            </w:pPr>
            <w:r w:rsidRPr="00FD40C3">
              <w:rPr>
                <w:lang w:val="id-ID"/>
              </w:rPr>
              <w:t xml:space="preserve">    "bkl": "akan",</w:t>
            </w:r>
          </w:p>
          <w:p w14:paraId="47917A94" w14:textId="77777777" w:rsidR="00801B5C" w:rsidRPr="00FD40C3" w:rsidRDefault="00801B5C" w:rsidP="00801B5C">
            <w:pPr>
              <w:pStyle w:val="Code"/>
              <w:rPr>
                <w:lang w:val="id-ID"/>
              </w:rPr>
            </w:pPr>
            <w:r w:rsidRPr="00FD40C3">
              <w:rPr>
                <w:lang w:val="id-ID"/>
              </w:rPr>
              <w:t xml:space="preserve">    "bkmt": "badan kontak majelis taklim",</w:t>
            </w:r>
          </w:p>
          <w:p w14:paraId="3318564F" w14:textId="77777777" w:rsidR="00801B5C" w:rsidRPr="00FD40C3" w:rsidRDefault="00801B5C" w:rsidP="00801B5C">
            <w:pPr>
              <w:pStyle w:val="Code"/>
              <w:rPr>
                <w:lang w:val="id-ID"/>
              </w:rPr>
            </w:pPr>
            <w:r w:rsidRPr="00FD40C3">
              <w:rPr>
                <w:lang w:val="id-ID"/>
              </w:rPr>
              <w:t xml:space="preserve">    "bkn": "bukan",</w:t>
            </w:r>
          </w:p>
          <w:p w14:paraId="47B3E6AC" w14:textId="77777777" w:rsidR="00801B5C" w:rsidRPr="00FD40C3" w:rsidRDefault="00801B5C" w:rsidP="00801B5C">
            <w:pPr>
              <w:pStyle w:val="Code"/>
              <w:rPr>
                <w:lang w:val="id-ID"/>
              </w:rPr>
            </w:pPr>
            <w:r w:rsidRPr="00FD40C3">
              <w:rPr>
                <w:lang w:val="id-ID"/>
              </w:rPr>
              <w:t xml:space="preserve">    "bknnya": "bukannya",</w:t>
            </w:r>
          </w:p>
          <w:p w14:paraId="5BA52362" w14:textId="77777777" w:rsidR="00801B5C" w:rsidRPr="00FD40C3" w:rsidRDefault="00801B5C" w:rsidP="00801B5C">
            <w:pPr>
              <w:pStyle w:val="Code"/>
              <w:rPr>
                <w:lang w:val="id-ID"/>
              </w:rPr>
            </w:pPr>
            <w:r w:rsidRPr="00FD40C3">
              <w:rPr>
                <w:lang w:val="id-ID"/>
              </w:rPr>
              <w:t xml:space="preserve">    "bl": "beli",</w:t>
            </w:r>
          </w:p>
          <w:p w14:paraId="694B4AB4" w14:textId="77777777" w:rsidR="00801B5C" w:rsidRPr="00FD40C3" w:rsidRDefault="00801B5C" w:rsidP="00801B5C">
            <w:pPr>
              <w:pStyle w:val="Code"/>
              <w:rPr>
                <w:lang w:val="id-ID"/>
              </w:rPr>
            </w:pPr>
            <w:r w:rsidRPr="00FD40C3">
              <w:rPr>
                <w:lang w:val="id-ID"/>
              </w:rPr>
              <w:t xml:space="preserve">    "blas": "balas",</w:t>
            </w:r>
          </w:p>
          <w:p w14:paraId="087DCF02" w14:textId="77777777" w:rsidR="00801B5C" w:rsidRPr="00FD40C3" w:rsidRDefault="00801B5C" w:rsidP="00801B5C">
            <w:pPr>
              <w:pStyle w:val="Code"/>
              <w:rPr>
                <w:lang w:val="id-ID"/>
              </w:rPr>
            </w:pPr>
            <w:r w:rsidRPr="00FD40C3">
              <w:rPr>
                <w:lang w:val="id-ID"/>
              </w:rPr>
              <w:t xml:space="preserve">    "blegug": "bodoh",</w:t>
            </w:r>
          </w:p>
          <w:p w14:paraId="5D7B3D9E" w14:textId="77777777" w:rsidR="00801B5C" w:rsidRPr="00FD40C3" w:rsidRDefault="00801B5C" w:rsidP="00801B5C">
            <w:pPr>
              <w:pStyle w:val="Code"/>
              <w:rPr>
                <w:lang w:val="id-ID"/>
              </w:rPr>
            </w:pPr>
            <w:r w:rsidRPr="00FD40C3">
              <w:rPr>
                <w:lang w:val="id-ID"/>
              </w:rPr>
              <w:lastRenderedPageBreak/>
              <w:t xml:space="preserve">    "blg": "bilang",</w:t>
            </w:r>
          </w:p>
          <w:p w14:paraId="5BF7B196" w14:textId="77777777" w:rsidR="00801B5C" w:rsidRPr="00FD40C3" w:rsidRDefault="00801B5C" w:rsidP="00801B5C">
            <w:pPr>
              <w:pStyle w:val="Code"/>
              <w:rPr>
                <w:lang w:val="id-ID"/>
              </w:rPr>
            </w:pPr>
            <w:r w:rsidRPr="00FD40C3">
              <w:rPr>
                <w:lang w:val="id-ID"/>
              </w:rPr>
              <w:t xml:space="preserve">    "blh": "boleh",</w:t>
            </w:r>
          </w:p>
          <w:p w14:paraId="4864A381" w14:textId="77777777" w:rsidR="00801B5C" w:rsidRPr="00FD40C3" w:rsidRDefault="00801B5C" w:rsidP="00801B5C">
            <w:pPr>
              <w:pStyle w:val="Code"/>
              <w:rPr>
                <w:lang w:val="id-ID"/>
              </w:rPr>
            </w:pPr>
            <w:r w:rsidRPr="00FD40C3">
              <w:rPr>
                <w:lang w:val="id-ID"/>
              </w:rPr>
              <w:t xml:space="preserve">    "blm": "belum",</w:t>
            </w:r>
          </w:p>
          <w:p w14:paraId="57E167CD" w14:textId="77777777" w:rsidR="00801B5C" w:rsidRPr="00FD40C3" w:rsidRDefault="00801B5C" w:rsidP="00801B5C">
            <w:pPr>
              <w:pStyle w:val="Code"/>
              <w:rPr>
                <w:lang w:val="id-ID"/>
              </w:rPr>
            </w:pPr>
            <w:r w:rsidRPr="00FD40C3">
              <w:rPr>
                <w:lang w:val="id-ID"/>
              </w:rPr>
              <w:t xml:space="preserve">    "bln": "bulan",</w:t>
            </w:r>
          </w:p>
          <w:p w14:paraId="7D57F870" w14:textId="77777777" w:rsidR="00801B5C" w:rsidRPr="00FD40C3" w:rsidRDefault="00801B5C" w:rsidP="00801B5C">
            <w:pPr>
              <w:pStyle w:val="Code"/>
              <w:rPr>
                <w:lang w:val="id-ID"/>
              </w:rPr>
            </w:pPr>
            <w:r w:rsidRPr="00FD40C3">
              <w:rPr>
                <w:lang w:val="id-ID"/>
              </w:rPr>
              <w:t xml:space="preserve">    "bls": "balas",</w:t>
            </w:r>
          </w:p>
          <w:p w14:paraId="32E2E024" w14:textId="77777777" w:rsidR="00801B5C" w:rsidRPr="00FD40C3" w:rsidRDefault="00801B5C" w:rsidP="00801B5C">
            <w:pPr>
              <w:pStyle w:val="Code"/>
              <w:rPr>
                <w:lang w:val="id-ID"/>
              </w:rPr>
            </w:pPr>
            <w:r w:rsidRPr="00FD40C3">
              <w:rPr>
                <w:lang w:val="id-ID"/>
              </w:rPr>
              <w:t xml:space="preserve">    "blum": "belum",</w:t>
            </w:r>
          </w:p>
          <w:p w14:paraId="44BD9DDE" w14:textId="77777777" w:rsidR="00801B5C" w:rsidRPr="00FD40C3" w:rsidRDefault="00801B5C" w:rsidP="00801B5C">
            <w:pPr>
              <w:pStyle w:val="Code"/>
              <w:rPr>
                <w:lang w:val="id-ID"/>
              </w:rPr>
            </w:pPr>
            <w:r w:rsidRPr="00FD40C3">
              <w:rPr>
                <w:lang w:val="id-ID"/>
              </w:rPr>
              <w:t xml:space="preserve">    "bnchi": "benci",</w:t>
            </w:r>
          </w:p>
          <w:p w14:paraId="395E30DB" w14:textId="77777777" w:rsidR="00801B5C" w:rsidRPr="00FD40C3" w:rsidRDefault="00801B5C" w:rsidP="00801B5C">
            <w:pPr>
              <w:pStyle w:val="Code"/>
              <w:rPr>
                <w:lang w:val="id-ID"/>
              </w:rPr>
            </w:pPr>
            <w:r w:rsidRPr="00FD40C3">
              <w:rPr>
                <w:lang w:val="id-ID"/>
              </w:rPr>
              <w:t xml:space="preserve">    "bnci": "benci",</w:t>
            </w:r>
          </w:p>
          <w:p w14:paraId="6D8507EA" w14:textId="77777777" w:rsidR="00801B5C" w:rsidRPr="00FD40C3" w:rsidRDefault="00801B5C" w:rsidP="00801B5C">
            <w:pPr>
              <w:pStyle w:val="Code"/>
              <w:rPr>
                <w:lang w:val="id-ID"/>
              </w:rPr>
            </w:pPr>
            <w:r w:rsidRPr="00FD40C3">
              <w:rPr>
                <w:lang w:val="id-ID"/>
              </w:rPr>
              <w:t xml:space="preserve">    "bnda": "benda",</w:t>
            </w:r>
          </w:p>
          <w:p w14:paraId="238D8B5A" w14:textId="77777777" w:rsidR="00801B5C" w:rsidRPr="00FD40C3" w:rsidRDefault="00801B5C" w:rsidP="00801B5C">
            <w:pPr>
              <w:pStyle w:val="Code"/>
              <w:rPr>
                <w:lang w:val="id-ID"/>
              </w:rPr>
            </w:pPr>
            <w:r w:rsidRPr="00FD40C3">
              <w:rPr>
                <w:lang w:val="id-ID"/>
              </w:rPr>
              <w:t xml:space="preserve">    "bngung": "bingung",</w:t>
            </w:r>
          </w:p>
          <w:p w14:paraId="0827D28A" w14:textId="77777777" w:rsidR="00801B5C" w:rsidRPr="00FD40C3" w:rsidRDefault="00801B5C" w:rsidP="00801B5C">
            <w:pPr>
              <w:pStyle w:val="Code"/>
              <w:rPr>
                <w:lang w:val="id-ID"/>
              </w:rPr>
            </w:pPr>
            <w:r w:rsidRPr="00FD40C3">
              <w:rPr>
                <w:lang w:val="id-ID"/>
              </w:rPr>
              <w:t xml:space="preserve">    "bnran": "yang benar",</w:t>
            </w:r>
          </w:p>
          <w:p w14:paraId="7AC4BF9C" w14:textId="77777777" w:rsidR="00801B5C" w:rsidRPr="00FD40C3" w:rsidRDefault="00801B5C" w:rsidP="00801B5C">
            <w:pPr>
              <w:pStyle w:val="Code"/>
              <w:rPr>
                <w:lang w:val="id-ID"/>
              </w:rPr>
            </w:pPr>
            <w:r w:rsidRPr="00FD40C3">
              <w:rPr>
                <w:lang w:val="id-ID"/>
              </w:rPr>
              <w:t xml:space="preserve">    "bntr": "sebentar",</w:t>
            </w:r>
          </w:p>
          <w:p w14:paraId="68F7CED0" w14:textId="77777777" w:rsidR="00801B5C" w:rsidRPr="00FD40C3" w:rsidRDefault="00801B5C" w:rsidP="00801B5C">
            <w:pPr>
              <w:pStyle w:val="Code"/>
              <w:rPr>
                <w:lang w:val="id-ID"/>
              </w:rPr>
            </w:pPr>
            <w:r w:rsidRPr="00FD40C3">
              <w:rPr>
                <w:lang w:val="id-ID"/>
              </w:rPr>
              <w:t xml:space="preserve">    "bnyk": "banyak",</w:t>
            </w:r>
          </w:p>
          <w:p w14:paraId="05C5E73E" w14:textId="77777777" w:rsidR="00801B5C" w:rsidRPr="00FD40C3" w:rsidRDefault="00801B5C" w:rsidP="00801B5C">
            <w:pPr>
              <w:pStyle w:val="Code"/>
              <w:rPr>
                <w:lang w:val="id-ID"/>
              </w:rPr>
            </w:pPr>
            <w:r w:rsidRPr="00FD40C3">
              <w:rPr>
                <w:lang w:val="id-ID"/>
              </w:rPr>
              <w:t xml:space="preserve">    "bodor": "lucu",</w:t>
            </w:r>
          </w:p>
          <w:p w14:paraId="1444FBA9" w14:textId="77777777" w:rsidR="00801B5C" w:rsidRPr="00FD40C3" w:rsidRDefault="00801B5C" w:rsidP="00801B5C">
            <w:pPr>
              <w:pStyle w:val="Code"/>
              <w:rPr>
                <w:lang w:val="id-ID"/>
              </w:rPr>
            </w:pPr>
            <w:r w:rsidRPr="00FD40C3">
              <w:rPr>
                <w:lang w:val="id-ID"/>
              </w:rPr>
              <w:t xml:space="preserve">    "bohay": "badan aduhai",</w:t>
            </w:r>
          </w:p>
          <w:p w14:paraId="35773678" w14:textId="77777777" w:rsidR="00801B5C" w:rsidRPr="00FD40C3" w:rsidRDefault="00801B5C" w:rsidP="00801B5C">
            <w:pPr>
              <w:pStyle w:val="Code"/>
              <w:rPr>
                <w:lang w:val="id-ID"/>
              </w:rPr>
            </w:pPr>
            <w:r w:rsidRPr="00FD40C3">
              <w:rPr>
                <w:lang w:val="id-ID"/>
              </w:rPr>
              <w:t xml:space="preserve">    "bokap": "ayah",</w:t>
            </w:r>
          </w:p>
          <w:p w14:paraId="39717CA6" w14:textId="77777777" w:rsidR="00801B5C" w:rsidRPr="00FD40C3" w:rsidRDefault="00801B5C" w:rsidP="00801B5C">
            <w:pPr>
              <w:pStyle w:val="Code"/>
              <w:rPr>
                <w:lang w:val="id-ID"/>
              </w:rPr>
            </w:pPr>
            <w:r w:rsidRPr="00FD40C3">
              <w:rPr>
                <w:lang w:val="id-ID"/>
              </w:rPr>
              <w:t xml:space="preserve">    "bokep": "video porno",</w:t>
            </w:r>
          </w:p>
          <w:p w14:paraId="51C7CB17" w14:textId="77777777" w:rsidR="00801B5C" w:rsidRPr="00FD40C3" w:rsidRDefault="00801B5C" w:rsidP="00801B5C">
            <w:pPr>
              <w:pStyle w:val="Code"/>
              <w:rPr>
                <w:lang w:val="id-ID"/>
              </w:rPr>
            </w:pPr>
            <w:r w:rsidRPr="00FD40C3">
              <w:rPr>
                <w:lang w:val="id-ID"/>
              </w:rPr>
              <w:t xml:space="preserve">    "boker": "buang air besar",</w:t>
            </w:r>
          </w:p>
          <w:p w14:paraId="78C70293" w14:textId="77777777" w:rsidR="00801B5C" w:rsidRPr="00FD40C3" w:rsidRDefault="00801B5C" w:rsidP="00801B5C">
            <w:pPr>
              <w:pStyle w:val="Code"/>
              <w:rPr>
                <w:lang w:val="id-ID"/>
              </w:rPr>
            </w:pPr>
            <w:r w:rsidRPr="00FD40C3">
              <w:rPr>
                <w:lang w:val="id-ID"/>
              </w:rPr>
              <w:t xml:space="preserve">    "bokin": "pacar",</w:t>
            </w:r>
          </w:p>
          <w:p w14:paraId="05BABDB6" w14:textId="77777777" w:rsidR="00801B5C" w:rsidRPr="00FD40C3" w:rsidRDefault="00801B5C" w:rsidP="00801B5C">
            <w:pPr>
              <w:pStyle w:val="Code"/>
              <w:rPr>
                <w:lang w:val="id-ID"/>
              </w:rPr>
            </w:pPr>
            <w:r w:rsidRPr="00FD40C3">
              <w:rPr>
                <w:lang w:val="id-ID"/>
              </w:rPr>
              <w:t xml:space="preserve">    "bokis": "bohong",</w:t>
            </w:r>
          </w:p>
          <w:p w14:paraId="680CAFC7" w14:textId="77777777" w:rsidR="00801B5C" w:rsidRPr="00FD40C3" w:rsidRDefault="00801B5C" w:rsidP="00801B5C">
            <w:pPr>
              <w:pStyle w:val="Code"/>
              <w:rPr>
                <w:lang w:val="id-ID"/>
              </w:rPr>
            </w:pPr>
            <w:r w:rsidRPr="00FD40C3">
              <w:rPr>
                <w:lang w:val="id-ID"/>
              </w:rPr>
              <w:t xml:space="preserve">    "bole": "boleh",</w:t>
            </w:r>
          </w:p>
          <w:p w14:paraId="49C05C21" w14:textId="77777777" w:rsidR="00801B5C" w:rsidRPr="00FD40C3" w:rsidRDefault="00801B5C" w:rsidP="00801B5C">
            <w:pPr>
              <w:pStyle w:val="Code"/>
              <w:rPr>
                <w:lang w:val="id-ID"/>
              </w:rPr>
            </w:pPr>
            <w:r w:rsidRPr="00FD40C3">
              <w:rPr>
                <w:lang w:val="id-ID"/>
              </w:rPr>
              <w:t xml:space="preserve">    "boljug": "boleh juga",</w:t>
            </w:r>
          </w:p>
          <w:p w14:paraId="739B3AF9" w14:textId="77777777" w:rsidR="00801B5C" w:rsidRPr="00FD40C3" w:rsidRDefault="00801B5C" w:rsidP="00801B5C">
            <w:pPr>
              <w:pStyle w:val="Code"/>
              <w:rPr>
                <w:lang w:val="id-ID"/>
              </w:rPr>
            </w:pPr>
            <w:r w:rsidRPr="00FD40C3">
              <w:rPr>
                <w:lang w:val="id-ID"/>
              </w:rPr>
              <w:t xml:space="preserve">    "bolot": "bodoh",</w:t>
            </w:r>
          </w:p>
          <w:p w14:paraId="25324C42" w14:textId="77777777" w:rsidR="00801B5C" w:rsidRPr="00FD40C3" w:rsidRDefault="00801B5C" w:rsidP="00801B5C">
            <w:pPr>
              <w:pStyle w:val="Code"/>
              <w:rPr>
                <w:lang w:val="id-ID"/>
              </w:rPr>
            </w:pPr>
            <w:r w:rsidRPr="00FD40C3">
              <w:rPr>
                <w:lang w:val="id-ID"/>
              </w:rPr>
              <w:t xml:space="preserve">    "bonek": "bocah nekat",</w:t>
            </w:r>
          </w:p>
          <w:p w14:paraId="15A445BD" w14:textId="77777777" w:rsidR="00801B5C" w:rsidRPr="00FD40C3" w:rsidRDefault="00801B5C" w:rsidP="00801B5C">
            <w:pPr>
              <w:pStyle w:val="Code"/>
              <w:rPr>
                <w:lang w:val="id-ID"/>
              </w:rPr>
            </w:pPr>
            <w:r w:rsidRPr="00FD40C3">
              <w:rPr>
                <w:lang w:val="id-ID"/>
              </w:rPr>
              <w:t xml:space="preserve">    "bonyok": "ayah ibu",</w:t>
            </w:r>
          </w:p>
          <w:p w14:paraId="5A141B41" w14:textId="77777777" w:rsidR="00801B5C" w:rsidRPr="00FD40C3" w:rsidRDefault="00801B5C" w:rsidP="00801B5C">
            <w:pPr>
              <w:pStyle w:val="Code"/>
              <w:rPr>
                <w:lang w:val="id-ID"/>
              </w:rPr>
            </w:pPr>
            <w:r w:rsidRPr="00FD40C3">
              <w:rPr>
                <w:lang w:val="id-ID"/>
              </w:rPr>
              <w:t xml:space="preserve">    "bopi": "badan olahraga profesional indonesia",</w:t>
            </w:r>
          </w:p>
          <w:p w14:paraId="50668446" w14:textId="77777777" w:rsidR="00801B5C" w:rsidRPr="00FD40C3" w:rsidRDefault="00801B5C" w:rsidP="00801B5C">
            <w:pPr>
              <w:pStyle w:val="Code"/>
              <w:rPr>
                <w:lang w:val="id-ID"/>
              </w:rPr>
            </w:pPr>
            <w:r w:rsidRPr="00FD40C3">
              <w:rPr>
                <w:lang w:val="id-ID"/>
              </w:rPr>
              <w:t xml:space="preserve">    "boyeh": "boleh",</w:t>
            </w:r>
          </w:p>
          <w:p w14:paraId="07ED4E58" w14:textId="77777777" w:rsidR="00801B5C" w:rsidRPr="00FD40C3" w:rsidRDefault="00801B5C" w:rsidP="00801B5C">
            <w:pPr>
              <w:pStyle w:val="Code"/>
              <w:rPr>
                <w:lang w:val="id-ID"/>
              </w:rPr>
            </w:pPr>
            <w:r w:rsidRPr="00FD40C3">
              <w:rPr>
                <w:lang w:val="id-ID"/>
              </w:rPr>
              <w:t xml:space="preserve">    "bpk": "bapak",</w:t>
            </w:r>
          </w:p>
          <w:p w14:paraId="35E34270" w14:textId="77777777" w:rsidR="00801B5C" w:rsidRPr="00FD40C3" w:rsidRDefault="00801B5C" w:rsidP="00801B5C">
            <w:pPr>
              <w:pStyle w:val="Code"/>
              <w:rPr>
                <w:lang w:val="id-ID"/>
              </w:rPr>
            </w:pPr>
            <w:r w:rsidRPr="00FD40C3">
              <w:rPr>
                <w:lang w:val="id-ID"/>
              </w:rPr>
              <w:t xml:space="preserve">    "br": "baru",</w:t>
            </w:r>
          </w:p>
          <w:p w14:paraId="6A788C91" w14:textId="77777777" w:rsidR="00801B5C" w:rsidRPr="00FD40C3" w:rsidRDefault="00801B5C" w:rsidP="00801B5C">
            <w:pPr>
              <w:pStyle w:val="Code"/>
              <w:rPr>
                <w:lang w:val="id-ID"/>
              </w:rPr>
            </w:pPr>
            <w:r w:rsidRPr="00FD40C3">
              <w:rPr>
                <w:lang w:val="id-ID"/>
              </w:rPr>
              <w:t xml:space="preserve">    "brb": "segera kembali",</w:t>
            </w:r>
          </w:p>
          <w:p w14:paraId="2DB57443" w14:textId="77777777" w:rsidR="00801B5C" w:rsidRPr="00FD40C3" w:rsidRDefault="00801B5C" w:rsidP="00801B5C">
            <w:pPr>
              <w:pStyle w:val="Code"/>
              <w:rPr>
                <w:lang w:val="id-ID"/>
              </w:rPr>
            </w:pPr>
            <w:r w:rsidRPr="00FD40C3">
              <w:rPr>
                <w:lang w:val="id-ID"/>
              </w:rPr>
              <w:t xml:space="preserve">    "brg": "bareng",</w:t>
            </w:r>
          </w:p>
          <w:p w14:paraId="253A0329" w14:textId="77777777" w:rsidR="00801B5C" w:rsidRPr="00FD40C3" w:rsidRDefault="00801B5C" w:rsidP="00801B5C">
            <w:pPr>
              <w:pStyle w:val="Code"/>
              <w:rPr>
                <w:lang w:val="id-ID"/>
              </w:rPr>
            </w:pPr>
            <w:r w:rsidRPr="00FD40C3">
              <w:rPr>
                <w:lang w:val="id-ID"/>
              </w:rPr>
              <w:t xml:space="preserve">    "brhadapan": "berhadapan",</w:t>
            </w:r>
          </w:p>
          <w:p w14:paraId="3D98070C" w14:textId="77777777" w:rsidR="00801B5C" w:rsidRPr="00FD40C3" w:rsidRDefault="00801B5C" w:rsidP="00801B5C">
            <w:pPr>
              <w:pStyle w:val="Code"/>
              <w:rPr>
                <w:lang w:val="id-ID"/>
              </w:rPr>
            </w:pPr>
            <w:r w:rsidRPr="00FD40C3">
              <w:rPr>
                <w:lang w:val="id-ID"/>
              </w:rPr>
              <w:t xml:space="preserve">    "brngkt": "berangkat",</w:t>
            </w:r>
          </w:p>
          <w:p w14:paraId="0C533852" w14:textId="77777777" w:rsidR="00801B5C" w:rsidRPr="00FD40C3" w:rsidRDefault="00801B5C" w:rsidP="00801B5C">
            <w:pPr>
              <w:pStyle w:val="Code"/>
              <w:rPr>
                <w:lang w:val="id-ID"/>
              </w:rPr>
            </w:pPr>
            <w:r w:rsidRPr="00FD40C3">
              <w:rPr>
                <w:lang w:val="id-ID"/>
              </w:rPr>
              <w:t xml:space="preserve">    "bro": "saudara laki-laki",</w:t>
            </w:r>
          </w:p>
          <w:p w14:paraId="6FA456E9" w14:textId="77777777" w:rsidR="00801B5C" w:rsidRPr="00FD40C3" w:rsidRDefault="00801B5C" w:rsidP="00801B5C">
            <w:pPr>
              <w:pStyle w:val="Code"/>
              <w:rPr>
                <w:lang w:val="id-ID"/>
              </w:rPr>
            </w:pPr>
            <w:r w:rsidRPr="00FD40C3">
              <w:rPr>
                <w:lang w:val="id-ID"/>
              </w:rPr>
              <w:t xml:space="preserve">    "brp": "berapa",</w:t>
            </w:r>
          </w:p>
          <w:p w14:paraId="0EA72088" w14:textId="77777777" w:rsidR="00801B5C" w:rsidRPr="00FD40C3" w:rsidRDefault="00801B5C" w:rsidP="00801B5C">
            <w:pPr>
              <w:pStyle w:val="Code"/>
              <w:rPr>
                <w:lang w:val="id-ID"/>
              </w:rPr>
            </w:pPr>
            <w:r w:rsidRPr="00FD40C3">
              <w:rPr>
                <w:lang w:val="id-ID"/>
              </w:rPr>
              <w:t xml:space="preserve">    "brsdia": "bersedia",</w:t>
            </w:r>
          </w:p>
          <w:p w14:paraId="3C97CCDC" w14:textId="77777777" w:rsidR="00801B5C" w:rsidRPr="00FD40C3" w:rsidRDefault="00801B5C" w:rsidP="00801B5C">
            <w:pPr>
              <w:pStyle w:val="Code"/>
              <w:rPr>
                <w:lang w:val="id-ID"/>
              </w:rPr>
            </w:pPr>
            <w:r w:rsidRPr="00FD40C3">
              <w:rPr>
                <w:lang w:val="id-ID"/>
              </w:rPr>
              <w:t xml:space="preserve">    "brstu": "bersatu",</w:t>
            </w:r>
          </w:p>
          <w:p w14:paraId="269AEA64" w14:textId="77777777" w:rsidR="00801B5C" w:rsidRPr="00FD40C3" w:rsidRDefault="00801B5C" w:rsidP="00801B5C">
            <w:pPr>
              <w:pStyle w:val="Code"/>
              <w:rPr>
                <w:lang w:val="id-ID"/>
              </w:rPr>
            </w:pPr>
            <w:r w:rsidRPr="00FD40C3">
              <w:rPr>
                <w:lang w:val="id-ID"/>
              </w:rPr>
              <w:t xml:space="preserve">    "bru": "baru",</w:t>
            </w:r>
          </w:p>
          <w:p w14:paraId="201EC955" w14:textId="77777777" w:rsidR="00801B5C" w:rsidRPr="00FD40C3" w:rsidRDefault="00801B5C" w:rsidP="00801B5C">
            <w:pPr>
              <w:pStyle w:val="Code"/>
              <w:rPr>
                <w:lang w:val="id-ID"/>
              </w:rPr>
            </w:pPr>
            <w:r w:rsidRPr="00FD40C3">
              <w:rPr>
                <w:lang w:val="id-ID"/>
              </w:rPr>
              <w:t xml:space="preserve">    "brur": "saudara laki-laki",</w:t>
            </w:r>
          </w:p>
          <w:p w14:paraId="581E94E6" w14:textId="77777777" w:rsidR="00801B5C" w:rsidRPr="00FD40C3" w:rsidRDefault="00801B5C" w:rsidP="00801B5C">
            <w:pPr>
              <w:pStyle w:val="Code"/>
              <w:rPr>
                <w:lang w:val="id-ID"/>
              </w:rPr>
            </w:pPr>
            <w:r w:rsidRPr="00FD40C3">
              <w:rPr>
                <w:lang w:val="id-ID"/>
              </w:rPr>
              <w:t xml:space="preserve">    "bs": "bisa",</w:t>
            </w:r>
          </w:p>
          <w:p w14:paraId="28431F49" w14:textId="77777777" w:rsidR="00801B5C" w:rsidRPr="00FD40C3" w:rsidRDefault="00801B5C" w:rsidP="00801B5C">
            <w:pPr>
              <w:pStyle w:val="Code"/>
              <w:rPr>
                <w:lang w:val="id-ID"/>
              </w:rPr>
            </w:pPr>
            <w:r w:rsidRPr="00FD40C3">
              <w:rPr>
                <w:lang w:val="id-ID"/>
              </w:rPr>
              <w:t xml:space="preserve">    "bsa": "bisa",</w:t>
            </w:r>
          </w:p>
          <w:p w14:paraId="3214044B" w14:textId="77777777" w:rsidR="00801B5C" w:rsidRPr="00FD40C3" w:rsidRDefault="00801B5C" w:rsidP="00801B5C">
            <w:pPr>
              <w:pStyle w:val="Code"/>
              <w:rPr>
                <w:lang w:val="id-ID"/>
              </w:rPr>
            </w:pPr>
            <w:r w:rsidRPr="00FD40C3">
              <w:rPr>
                <w:lang w:val="id-ID"/>
              </w:rPr>
              <w:t xml:space="preserve">    "bsen": "bosan",</w:t>
            </w:r>
          </w:p>
          <w:p w14:paraId="44F583BE" w14:textId="77777777" w:rsidR="00801B5C" w:rsidRPr="00FD40C3" w:rsidRDefault="00801B5C" w:rsidP="00801B5C">
            <w:pPr>
              <w:pStyle w:val="Code"/>
              <w:rPr>
                <w:lang w:val="id-ID"/>
              </w:rPr>
            </w:pPr>
            <w:r w:rsidRPr="00FD40C3">
              <w:rPr>
                <w:lang w:val="id-ID"/>
              </w:rPr>
              <w:t xml:space="preserve">    "bsk": "besok",</w:t>
            </w:r>
          </w:p>
          <w:p w14:paraId="19CBE957" w14:textId="77777777" w:rsidR="00801B5C" w:rsidRPr="00FD40C3" w:rsidRDefault="00801B5C" w:rsidP="00801B5C">
            <w:pPr>
              <w:pStyle w:val="Code"/>
              <w:rPr>
                <w:lang w:val="id-ID"/>
              </w:rPr>
            </w:pPr>
            <w:r w:rsidRPr="00FD40C3">
              <w:rPr>
                <w:lang w:val="id-ID"/>
              </w:rPr>
              <w:t xml:space="preserve">    "bsr": "besar",</w:t>
            </w:r>
          </w:p>
          <w:p w14:paraId="3EC375DD" w14:textId="77777777" w:rsidR="00801B5C" w:rsidRPr="00FD40C3" w:rsidRDefault="00801B5C" w:rsidP="00801B5C">
            <w:pPr>
              <w:pStyle w:val="Code"/>
              <w:rPr>
                <w:lang w:val="id-ID"/>
              </w:rPr>
            </w:pPr>
            <w:r w:rsidRPr="00FD40C3">
              <w:rPr>
                <w:lang w:val="id-ID"/>
              </w:rPr>
              <w:t xml:space="preserve">    "bt": "buat",</w:t>
            </w:r>
          </w:p>
          <w:p w14:paraId="6B8D6F28" w14:textId="77777777" w:rsidR="00801B5C" w:rsidRPr="00FD40C3" w:rsidRDefault="00801B5C" w:rsidP="00801B5C">
            <w:pPr>
              <w:pStyle w:val="Code"/>
              <w:rPr>
                <w:lang w:val="id-ID"/>
              </w:rPr>
            </w:pPr>
            <w:r w:rsidRPr="00FD40C3">
              <w:rPr>
                <w:lang w:val="id-ID"/>
              </w:rPr>
              <w:t xml:space="preserve">    "btol": "botol",</w:t>
            </w:r>
          </w:p>
          <w:p w14:paraId="2BEE4380" w14:textId="77777777" w:rsidR="00801B5C" w:rsidRPr="00FD40C3" w:rsidRDefault="00801B5C" w:rsidP="00801B5C">
            <w:pPr>
              <w:pStyle w:val="Code"/>
              <w:rPr>
                <w:lang w:val="id-ID"/>
              </w:rPr>
            </w:pPr>
            <w:r w:rsidRPr="00FD40C3">
              <w:rPr>
                <w:lang w:val="id-ID"/>
              </w:rPr>
              <w:t xml:space="preserve">    "btw": "ngomong-ngomong",</w:t>
            </w:r>
          </w:p>
          <w:p w14:paraId="6EA0439D" w14:textId="77777777" w:rsidR="00801B5C" w:rsidRPr="00FD40C3" w:rsidRDefault="00801B5C" w:rsidP="00801B5C">
            <w:pPr>
              <w:pStyle w:val="Code"/>
              <w:rPr>
                <w:lang w:val="id-ID"/>
              </w:rPr>
            </w:pPr>
            <w:r w:rsidRPr="00FD40C3">
              <w:rPr>
                <w:lang w:val="id-ID"/>
              </w:rPr>
              <w:t xml:space="preserve">    "bu_bu": "tidur",</w:t>
            </w:r>
          </w:p>
          <w:p w14:paraId="154ECE21" w14:textId="77777777" w:rsidR="00801B5C" w:rsidRPr="00FD40C3" w:rsidRDefault="00801B5C" w:rsidP="00801B5C">
            <w:pPr>
              <w:pStyle w:val="Code"/>
              <w:rPr>
                <w:lang w:val="id-ID"/>
              </w:rPr>
            </w:pPr>
            <w:r w:rsidRPr="00FD40C3">
              <w:rPr>
                <w:lang w:val="id-ID"/>
              </w:rPr>
              <w:t xml:space="preserve">    "buangbuang": "buang",</w:t>
            </w:r>
          </w:p>
          <w:p w14:paraId="0B4697A4" w14:textId="77777777" w:rsidR="00801B5C" w:rsidRPr="00FD40C3" w:rsidRDefault="00801B5C" w:rsidP="00801B5C">
            <w:pPr>
              <w:pStyle w:val="Code"/>
              <w:rPr>
                <w:lang w:val="id-ID"/>
              </w:rPr>
            </w:pPr>
            <w:r w:rsidRPr="00FD40C3">
              <w:rPr>
                <w:lang w:val="id-ID"/>
              </w:rPr>
              <w:t xml:space="preserve">    "buaya": "tidak setia",</w:t>
            </w:r>
          </w:p>
          <w:p w14:paraId="2E342547" w14:textId="77777777" w:rsidR="00801B5C" w:rsidRPr="00FD40C3" w:rsidRDefault="00801B5C" w:rsidP="00801B5C">
            <w:pPr>
              <w:pStyle w:val="Code"/>
              <w:rPr>
                <w:lang w:val="id-ID"/>
              </w:rPr>
            </w:pPr>
            <w:r w:rsidRPr="00FD40C3">
              <w:rPr>
                <w:lang w:val="id-ID"/>
              </w:rPr>
              <w:t xml:space="preserve">    "bubarin": "bubarkan",</w:t>
            </w:r>
          </w:p>
          <w:p w14:paraId="2186DF33" w14:textId="77777777" w:rsidR="00801B5C" w:rsidRPr="00FD40C3" w:rsidRDefault="00801B5C" w:rsidP="00801B5C">
            <w:pPr>
              <w:pStyle w:val="Code"/>
              <w:rPr>
                <w:lang w:val="id-ID"/>
              </w:rPr>
            </w:pPr>
            <w:r w:rsidRPr="00FD40C3">
              <w:rPr>
                <w:lang w:val="id-ID"/>
              </w:rPr>
              <w:t xml:space="preserve">    "bubbu": "tidur",</w:t>
            </w:r>
          </w:p>
          <w:p w14:paraId="4E2D692A" w14:textId="77777777" w:rsidR="00801B5C" w:rsidRPr="00FD40C3" w:rsidRDefault="00801B5C" w:rsidP="00801B5C">
            <w:pPr>
              <w:pStyle w:val="Code"/>
              <w:rPr>
                <w:lang w:val="id-ID"/>
              </w:rPr>
            </w:pPr>
            <w:r w:rsidRPr="00FD40C3">
              <w:rPr>
                <w:lang w:val="id-ID"/>
              </w:rPr>
              <w:t xml:space="preserve">    "buber": "buka bersama",</w:t>
            </w:r>
          </w:p>
          <w:p w14:paraId="3F284E98" w14:textId="77777777" w:rsidR="00801B5C" w:rsidRPr="00FD40C3" w:rsidRDefault="00801B5C" w:rsidP="00801B5C">
            <w:pPr>
              <w:pStyle w:val="Code"/>
              <w:rPr>
                <w:lang w:val="id-ID"/>
              </w:rPr>
            </w:pPr>
            <w:r w:rsidRPr="00FD40C3">
              <w:rPr>
                <w:lang w:val="id-ID"/>
              </w:rPr>
              <w:t xml:space="preserve">    "bubu": "tidur",</w:t>
            </w:r>
          </w:p>
          <w:p w14:paraId="085BEAFF" w14:textId="77777777" w:rsidR="00801B5C" w:rsidRPr="00FD40C3" w:rsidRDefault="00801B5C" w:rsidP="00801B5C">
            <w:pPr>
              <w:pStyle w:val="Code"/>
              <w:rPr>
                <w:lang w:val="id-ID"/>
              </w:rPr>
            </w:pPr>
            <w:r w:rsidRPr="00FD40C3">
              <w:rPr>
                <w:lang w:val="id-ID"/>
              </w:rPr>
              <w:t xml:space="preserve">    "bujubune": "luar biasa",</w:t>
            </w:r>
          </w:p>
          <w:p w14:paraId="495300F1" w14:textId="77777777" w:rsidR="00801B5C" w:rsidRPr="00FD40C3" w:rsidRDefault="00801B5C" w:rsidP="00801B5C">
            <w:pPr>
              <w:pStyle w:val="Code"/>
              <w:rPr>
                <w:lang w:val="id-ID"/>
              </w:rPr>
            </w:pPr>
            <w:r w:rsidRPr="00FD40C3">
              <w:rPr>
                <w:lang w:val="id-ID"/>
              </w:rPr>
              <w:t xml:space="preserve">    "bumil": "ibu hamil",</w:t>
            </w:r>
          </w:p>
          <w:p w14:paraId="10580242" w14:textId="77777777" w:rsidR="00801B5C" w:rsidRPr="00FD40C3" w:rsidRDefault="00801B5C" w:rsidP="00801B5C">
            <w:pPr>
              <w:pStyle w:val="Code"/>
              <w:rPr>
                <w:lang w:val="id-ID"/>
              </w:rPr>
            </w:pPr>
            <w:r w:rsidRPr="00FD40C3">
              <w:rPr>
                <w:lang w:val="id-ID"/>
              </w:rPr>
              <w:t xml:space="preserve">    "bunuh2an": "bunuh-bunuhan",</w:t>
            </w:r>
          </w:p>
          <w:p w14:paraId="1B5B5640" w14:textId="77777777" w:rsidR="00801B5C" w:rsidRPr="00FD40C3" w:rsidRDefault="00801B5C" w:rsidP="00801B5C">
            <w:pPr>
              <w:pStyle w:val="Code"/>
              <w:rPr>
                <w:lang w:val="id-ID"/>
              </w:rPr>
            </w:pPr>
            <w:r w:rsidRPr="00FD40C3">
              <w:rPr>
                <w:lang w:val="id-ID"/>
              </w:rPr>
              <w:t xml:space="preserve">    "buser": "buru sergap",</w:t>
            </w:r>
          </w:p>
          <w:p w14:paraId="1A08988A" w14:textId="77777777" w:rsidR="00801B5C" w:rsidRPr="00FD40C3" w:rsidRDefault="00801B5C" w:rsidP="00801B5C">
            <w:pPr>
              <w:pStyle w:val="Code"/>
              <w:rPr>
                <w:lang w:val="id-ID"/>
              </w:rPr>
            </w:pPr>
            <w:r w:rsidRPr="00FD40C3">
              <w:rPr>
                <w:lang w:val="id-ID"/>
              </w:rPr>
              <w:t xml:space="preserve">    "buzzerbuzzer": "buzzer",</w:t>
            </w:r>
          </w:p>
          <w:p w14:paraId="56D09DF4" w14:textId="77777777" w:rsidR="00801B5C" w:rsidRPr="00FD40C3" w:rsidRDefault="00801B5C" w:rsidP="00801B5C">
            <w:pPr>
              <w:pStyle w:val="Code"/>
              <w:rPr>
                <w:lang w:val="id-ID"/>
              </w:rPr>
            </w:pPr>
            <w:r w:rsidRPr="00FD40C3">
              <w:rPr>
                <w:lang w:val="id-ID"/>
              </w:rPr>
              <w:lastRenderedPageBreak/>
              <w:t xml:space="preserve">    "bw": "bawa",</w:t>
            </w:r>
          </w:p>
          <w:p w14:paraId="1C487FD8" w14:textId="77777777" w:rsidR="00801B5C" w:rsidRPr="00FD40C3" w:rsidRDefault="00801B5C" w:rsidP="00801B5C">
            <w:pPr>
              <w:pStyle w:val="Code"/>
              <w:rPr>
                <w:lang w:val="id-ID"/>
              </w:rPr>
            </w:pPr>
            <w:r w:rsidRPr="00FD40C3">
              <w:rPr>
                <w:lang w:val="id-ID"/>
              </w:rPr>
              <w:t xml:space="preserve">    "bwhn": "bawahan",</w:t>
            </w:r>
          </w:p>
          <w:p w14:paraId="245D5205" w14:textId="77777777" w:rsidR="00801B5C" w:rsidRPr="00FD40C3" w:rsidRDefault="00801B5C" w:rsidP="00801B5C">
            <w:pPr>
              <w:pStyle w:val="Code"/>
              <w:rPr>
                <w:lang w:val="id-ID"/>
              </w:rPr>
            </w:pPr>
            <w:r w:rsidRPr="00FD40C3">
              <w:rPr>
                <w:lang w:val="id-ID"/>
              </w:rPr>
              <w:t xml:space="preserve">    "bwt": "buat",</w:t>
            </w:r>
          </w:p>
          <w:p w14:paraId="2B204769" w14:textId="77777777" w:rsidR="00801B5C" w:rsidRPr="00FD40C3" w:rsidRDefault="00801B5C" w:rsidP="00801B5C">
            <w:pPr>
              <w:pStyle w:val="Code"/>
              <w:rPr>
                <w:lang w:val="id-ID"/>
              </w:rPr>
            </w:pPr>
            <w:r w:rsidRPr="00FD40C3">
              <w:rPr>
                <w:lang w:val="id-ID"/>
              </w:rPr>
              <w:t xml:space="preserve">    "byar": "bayar",</w:t>
            </w:r>
          </w:p>
          <w:p w14:paraId="10604676" w14:textId="77777777" w:rsidR="00801B5C" w:rsidRPr="00FD40C3" w:rsidRDefault="00801B5C" w:rsidP="00801B5C">
            <w:pPr>
              <w:pStyle w:val="Code"/>
              <w:rPr>
                <w:lang w:val="id-ID"/>
              </w:rPr>
            </w:pPr>
            <w:r w:rsidRPr="00FD40C3">
              <w:rPr>
                <w:lang w:val="id-ID"/>
              </w:rPr>
              <w:t xml:space="preserve">    "byk": "banyak",</w:t>
            </w:r>
          </w:p>
          <w:p w14:paraId="587BE300" w14:textId="77777777" w:rsidR="00801B5C" w:rsidRPr="00FD40C3" w:rsidRDefault="00801B5C" w:rsidP="00801B5C">
            <w:pPr>
              <w:pStyle w:val="Code"/>
              <w:rPr>
                <w:lang w:val="id-ID"/>
              </w:rPr>
            </w:pPr>
            <w:r w:rsidRPr="00FD40C3">
              <w:rPr>
                <w:lang w:val="id-ID"/>
              </w:rPr>
              <w:t xml:space="preserve">    "byr": "bayar",</w:t>
            </w:r>
          </w:p>
          <w:p w14:paraId="23C05171" w14:textId="77777777" w:rsidR="00801B5C" w:rsidRPr="00FD40C3" w:rsidRDefault="00801B5C" w:rsidP="00801B5C">
            <w:pPr>
              <w:pStyle w:val="Code"/>
              <w:rPr>
                <w:lang w:val="id-ID"/>
              </w:rPr>
            </w:pPr>
            <w:r w:rsidRPr="00FD40C3">
              <w:rPr>
                <w:lang w:val="id-ID"/>
              </w:rPr>
              <w:t xml:space="preserve">    "byrin": "bayarkan",</w:t>
            </w:r>
          </w:p>
          <w:p w14:paraId="240118BF" w14:textId="77777777" w:rsidR="00801B5C" w:rsidRPr="00FD40C3" w:rsidRDefault="00801B5C" w:rsidP="00801B5C">
            <w:pPr>
              <w:pStyle w:val="Code"/>
              <w:rPr>
                <w:lang w:val="id-ID"/>
              </w:rPr>
            </w:pPr>
            <w:r w:rsidRPr="00FD40C3">
              <w:rPr>
                <w:lang w:val="id-ID"/>
              </w:rPr>
              <w:t xml:space="preserve">    "c8": "chat",</w:t>
            </w:r>
          </w:p>
          <w:p w14:paraId="591F0FCE" w14:textId="77777777" w:rsidR="00801B5C" w:rsidRPr="00FD40C3" w:rsidRDefault="00801B5C" w:rsidP="00801B5C">
            <w:pPr>
              <w:pStyle w:val="Code"/>
              <w:rPr>
                <w:lang w:val="id-ID"/>
              </w:rPr>
            </w:pPr>
            <w:r w:rsidRPr="00FD40C3">
              <w:rPr>
                <w:lang w:val="id-ID"/>
              </w:rPr>
              <w:t xml:space="preserve">    "cabal": "sabar",</w:t>
            </w:r>
          </w:p>
          <w:p w14:paraId="17AE496D" w14:textId="77777777" w:rsidR="00801B5C" w:rsidRPr="00FD40C3" w:rsidRDefault="00801B5C" w:rsidP="00801B5C">
            <w:pPr>
              <w:pStyle w:val="Code"/>
              <w:rPr>
                <w:lang w:val="id-ID"/>
              </w:rPr>
            </w:pPr>
            <w:r w:rsidRPr="00FD40C3">
              <w:rPr>
                <w:lang w:val="id-ID"/>
              </w:rPr>
              <w:t xml:space="preserve">    "cabut": "pergi",</w:t>
            </w:r>
          </w:p>
          <w:p w14:paraId="14438A2E" w14:textId="77777777" w:rsidR="00801B5C" w:rsidRPr="00FD40C3" w:rsidRDefault="00801B5C" w:rsidP="00801B5C">
            <w:pPr>
              <w:pStyle w:val="Code"/>
              <w:rPr>
                <w:lang w:val="id-ID"/>
              </w:rPr>
            </w:pPr>
            <w:r w:rsidRPr="00FD40C3">
              <w:rPr>
                <w:lang w:val="id-ID"/>
              </w:rPr>
              <w:t xml:space="preserve">    "cadas": "keren",</w:t>
            </w:r>
          </w:p>
          <w:p w14:paraId="7E18C74C" w14:textId="77777777" w:rsidR="00801B5C" w:rsidRPr="00FD40C3" w:rsidRDefault="00801B5C" w:rsidP="00801B5C">
            <w:pPr>
              <w:pStyle w:val="Code"/>
              <w:rPr>
                <w:lang w:val="id-ID"/>
              </w:rPr>
            </w:pPr>
            <w:r w:rsidRPr="00FD40C3">
              <w:rPr>
                <w:lang w:val="id-ID"/>
              </w:rPr>
              <w:t xml:space="preserve">    "caem": "cakep",</w:t>
            </w:r>
          </w:p>
          <w:p w14:paraId="17A29E7B" w14:textId="77777777" w:rsidR="00801B5C" w:rsidRPr="00FD40C3" w:rsidRDefault="00801B5C" w:rsidP="00801B5C">
            <w:pPr>
              <w:pStyle w:val="Code"/>
              <w:rPr>
                <w:lang w:val="id-ID"/>
              </w:rPr>
            </w:pPr>
            <w:r w:rsidRPr="00FD40C3">
              <w:rPr>
                <w:lang w:val="id-ID"/>
              </w:rPr>
              <w:t xml:space="preserve">    "cakap": "berbicara",</w:t>
            </w:r>
          </w:p>
          <w:p w14:paraId="54A68F80" w14:textId="77777777" w:rsidR="00801B5C" w:rsidRPr="00FD40C3" w:rsidRDefault="00801B5C" w:rsidP="00801B5C">
            <w:pPr>
              <w:pStyle w:val="Code"/>
              <w:rPr>
                <w:lang w:val="id-ID"/>
              </w:rPr>
            </w:pPr>
            <w:r w:rsidRPr="00FD40C3">
              <w:rPr>
                <w:lang w:val="id-ID"/>
              </w:rPr>
              <w:t xml:space="preserve">    "calo": "makelar",</w:t>
            </w:r>
          </w:p>
          <w:p w14:paraId="14DC11E5" w14:textId="77777777" w:rsidR="00801B5C" w:rsidRPr="00FD40C3" w:rsidRDefault="00801B5C" w:rsidP="00801B5C">
            <w:pPr>
              <w:pStyle w:val="Code"/>
              <w:rPr>
                <w:lang w:val="id-ID"/>
              </w:rPr>
            </w:pPr>
            <w:r w:rsidRPr="00FD40C3">
              <w:rPr>
                <w:lang w:val="id-ID"/>
              </w:rPr>
              <w:t xml:space="preserve">    "cama-cama": "sama-sama",</w:t>
            </w:r>
          </w:p>
          <w:p w14:paraId="59A74359" w14:textId="77777777" w:rsidR="00801B5C" w:rsidRPr="00FD40C3" w:rsidRDefault="00801B5C" w:rsidP="00801B5C">
            <w:pPr>
              <w:pStyle w:val="Code"/>
              <w:rPr>
                <w:lang w:val="id-ID"/>
              </w:rPr>
            </w:pPr>
            <w:r w:rsidRPr="00FD40C3">
              <w:rPr>
                <w:lang w:val="id-ID"/>
              </w:rPr>
              <w:t xml:space="preserve">    "can": "belum",</w:t>
            </w:r>
          </w:p>
          <w:p w14:paraId="00CFA047" w14:textId="77777777" w:rsidR="00801B5C" w:rsidRPr="00FD40C3" w:rsidRDefault="00801B5C" w:rsidP="00801B5C">
            <w:pPr>
              <w:pStyle w:val="Code"/>
              <w:rPr>
                <w:lang w:val="id-ID"/>
              </w:rPr>
            </w:pPr>
            <w:r w:rsidRPr="00FD40C3">
              <w:rPr>
                <w:lang w:val="id-ID"/>
              </w:rPr>
              <w:t xml:space="preserve">    "cangcut": "celana dalam",</w:t>
            </w:r>
          </w:p>
          <w:p w14:paraId="38446955" w14:textId="77777777" w:rsidR="00801B5C" w:rsidRPr="00FD40C3" w:rsidRDefault="00801B5C" w:rsidP="00801B5C">
            <w:pPr>
              <w:pStyle w:val="Code"/>
              <w:rPr>
                <w:lang w:val="id-ID"/>
              </w:rPr>
            </w:pPr>
            <w:r w:rsidRPr="00FD40C3">
              <w:rPr>
                <w:lang w:val="id-ID"/>
              </w:rPr>
              <w:t xml:space="preserve">    "capcus": "pergi",</w:t>
            </w:r>
          </w:p>
          <w:p w14:paraId="3389BBCC" w14:textId="77777777" w:rsidR="00801B5C" w:rsidRPr="00FD40C3" w:rsidRDefault="00801B5C" w:rsidP="00801B5C">
            <w:pPr>
              <w:pStyle w:val="Code"/>
              <w:rPr>
                <w:lang w:val="id-ID"/>
              </w:rPr>
            </w:pPr>
            <w:r w:rsidRPr="00FD40C3">
              <w:rPr>
                <w:lang w:val="id-ID"/>
              </w:rPr>
              <w:t xml:space="preserve">    "cape": "capek",</w:t>
            </w:r>
          </w:p>
          <w:p w14:paraId="45F63EDA" w14:textId="77777777" w:rsidR="00801B5C" w:rsidRPr="00FD40C3" w:rsidRDefault="00801B5C" w:rsidP="00801B5C">
            <w:pPr>
              <w:pStyle w:val="Code"/>
              <w:rPr>
                <w:lang w:val="id-ID"/>
              </w:rPr>
            </w:pPr>
            <w:r w:rsidRPr="00FD40C3">
              <w:rPr>
                <w:lang w:val="id-ID"/>
              </w:rPr>
              <w:t xml:space="preserve">    "capek": "lelah",</w:t>
            </w:r>
          </w:p>
          <w:p w14:paraId="12D5FE73" w14:textId="77777777" w:rsidR="00801B5C" w:rsidRPr="00FD40C3" w:rsidRDefault="00801B5C" w:rsidP="00801B5C">
            <w:pPr>
              <w:pStyle w:val="Code"/>
              <w:rPr>
                <w:lang w:val="id-ID"/>
              </w:rPr>
            </w:pPr>
            <w:r w:rsidRPr="00FD40C3">
              <w:rPr>
                <w:lang w:val="id-ID"/>
              </w:rPr>
              <w:t xml:space="preserve">    "caper": "cari perhatian",</w:t>
            </w:r>
          </w:p>
          <w:p w14:paraId="368F3FAB" w14:textId="77777777" w:rsidR="00801B5C" w:rsidRPr="00FD40C3" w:rsidRDefault="00801B5C" w:rsidP="00801B5C">
            <w:pPr>
              <w:pStyle w:val="Code"/>
              <w:rPr>
                <w:lang w:val="id-ID"/>
              </w:rPr>
            </w:pPr>
            <w:r w:rsidRPr="00FD40C3">
              <w:rPr>
                <w:lang w:val="id-ID"/>
              </w:rPr>
              <w:t xml:space="preserve">    "capresss": "calon presiden",</w:t>
            </w:r>
          </w:p>
          <w:p w14:paraId="308A5E4F" w14:textId="77777777" w:rsidR="00801B5C" w:rsidRPr="00FD40C3" w:rsidRDefault="00801B5C" w:rsidP="00801B5C">
            <w:pPr>
              <w:pStyle w:val="Code"/>
              <w:rPr>
                <w:lang w:val="id-ID"/>
              </w:rPr>
            </w:pPr>
            <w:r w:rsidRPr="00FD40C3">
              <w:rPr>
                <w:lang w:val="id-ID"/>
              </w:rPr>
              <w:t xml:space="preserve">    "caur": "jelek",</w:t>
            </w:r>
          </w:p>
          <w:p w14:paraId="4750D8B6" w14:textId="77777777" w:rsidR="00801B5C" w:rsidRPr="00FD40C3" w:rsidRDefault="00801B5C" w:rsidP="00801B5C">
            <w:pPr>
              <w:pStyle w:val="Code"/>
              <w:rPr>
                <w:lang w:val="id-ID"/>
              </w:rPr>
            </w:pPr>
            <w:r w:rsidRPr="00FD40C3">
              <w:rPr>
                <w:lang w:val="id-ID"/>
              </w:rPr>
              <w:t xml:space="preserve">    "cayalah": "percaya",</w:t>
            </w:r>
          </w:p>
          <w:p w14:paraId="03969A0F" w14:textId="77777777" w:rsidR="00801B5C" w:rsidRPr="00FD40C3" w:rsidRDefault="00801B5C" w:rsidP="00801B5C">
            <w:pPr>
              <w:pStyle w:val="Code"/>
              <w:rPr>
                <w:lang w:val="id-ID"/>
              </w:rPr>
            </w:pPr>
            <w:r w:rsidRPr="00FD40C3">
              <w:rPr>
                <w:lang w:val="id-ID"/>
              </w:rPr>
              <w:t xml:space="preserve">    "cb": "coba",</w:t>
            </w:r>
          </w:p>
          <w:p w14:paraId="43A0E00E" w14:textId="77777777" w:rsidR="00801B5C" w:rsidRPr="00FD40C3" w:rsidRDefault="00801B5C" w:rsidP="00801B5C">
            <w:pPr>
              <w:pStyle w:val="Code"/>
              <w:rPr>
                <w:lang w:val="id-ID"/>
              </w:rPr>
            </w:pPr>
            <w:r w:rsidRPr="00FD40C3">
              <w:rPr>
                <w:lang w:val="id-ID"/>
              </w:rPr>
              <w:t xml:space="preserve">    "cc": "carbon copy",</w:t>
            </w:r>
          </w:p>
          <w:p w14:paraId="0DC0522E" w14:textId="77777777" w:rsidR="00801B5C" w:rsidRPr="00FD40C3" w:rsidRDefault="00801B5C" w:rsidP="00801B5C">
            <w:pPr>
              <w:pStyle w:val="Code"/>
              <w:rPr>
                <w:lang w:val="id-ID"/>
              </w:rPr>
            </w:pPr>
            <w:r w:rsidRPr="00FD40C3">
              <w:rPr>
                <w:lang w:val="id-ID"/>
              </w:rPr>
              <w:t xml:space="preserve">    "ce": "cewek",</w:t>
            </w:r>
          </w:p>
          <w:p w14:paraId="261D6111" w14:textId="77777777" w:rsidR="00801B5C" w:rsidRPr="00FD40C3" w:rsidRDefault="00801B5C" w:rsidP="00801B5C">
            <w:pPr>
              <w:pStyle w:val="Code"/>
              <w:rPr>
                <w:lang w:val="id-ID"/>
              </w:rPr>
            </w:pPr>
            <w:r w:rsidRPr="00FD40C3">
              <w:rPr>
                <w:lang w:val="id-ID"/>
              </w:rPr>
              <w:t xml:space="preserve">    "cekak": "tidak ada uang",</w:t>
            </w:r>
          </w:p>
          <w:p w14:paraId="50217F0C" w14:textId="77777777" w:rsidR="00801B5C" w:rsidRPr="00FD40C3" w:rsidRDefault="00801B5C" w:rsidP="00801B5C">
            <w:pPr>
              <w:pStyle w:val="Code"/>
              <w:rPr>
                <w:lang w:val="id-ID"/>
              </w:rPr>
            </w:pPr>
            <w:r w:rsidRPr="00FD40C3">
              <w:rPr>
                <w:lang w:val="id-ID"/>
              </w:rPr>
              <w:t xml:space="preserve">    "cekal": "cegah tangkal",</w:t>
            </w:r>
          </w:p>
          <w:p w14:paraId="3013E034" w14:textId="77777777" w:rsidR="00801B5C" w:rsidRPr="00FD40C3" w:rsidRDefault="00801B5C" w:rsidP="00801B5C">
            <w:pPr>
              <w:pStyle w:val="Code"/>
              <w:rPr>
                <w:lang w:val="id-ID"/>
              </w:rPr>
            </w:pPr>
            <w:r w:rsidRPr="00FD40C3">
              <w:rPr>
                <w:lang w:val="id-ID"/>
              </w:rPr>
              <w:t xml:space="preserve">    "cekidot": "coba lihat",</w:t>
            </w:r>
          </w:p>
          <w:p w14:paraId="058CF380" w14:textId="77777777" w:rsidR="00801B5C" w:rsidRPr="00FD40C3" w:rsidRDefault="00801B5C" w:rsidP="00801B5C">
            <w:pPr>
              <w:pStyle w:val="Code"/>
              <w:rPr>
                <w:lang w:val="id-ID"/>
              </w:rPr>
            </w:pPr>
            <w:r w:rsidRPr="00FD40C3">
              <w:rPr>
                <w:lang w:val="id-ID"/>
              </w:rPr>
              <w:t xml:space="preserve">    "cemen": "penakut",</w:t>
            </w:r>
          </w:p>
          <w:p w14:paraId="0B66295B" w14:textId="77777777" w:rsidR="00801B5C" w:rsidRPr="00FD40C3" w:rsidRDefault="00801B5C" w:rsidP="00801B5C">
            <w:pPr>
              <w:pStyle w:val="Code"/>
              <w:rPr>
                <w:lang w:val="id-ID"/>
              </w:rPr>
            </w:pPr>
            <w:r w:rsidRPr="00FD40C3">
              <w:rPr>
                <w:lang w:val="id-ID"/>
              </w:rPr>
              <w:t xml:space="preserve">    "cemplungin": "cemplungkan",</w:t>
            </w:r>
          </w:p>
          <w:p w14:paraId="694D2FD8" w14:textId="77777777" w:rsidR="00801B5C" w:rsidRPr="00FD40C3" w:rsidRDefault="00801B5C" w:rsidP="00801B5C">
            <w:pPr>
              <w:pStyle w:val="Code"/>
              <w:rPr>
                <w:lang w:val="id-ID"/>
              </w:rPr>
            </w:pPr>
            <w:r w:rsidRPr="00FD40C3">
              <w:rPr>
                <w:lang w:val="id-ID"/>
              </w:rPr>
              <w:t xml:space="preserve">    "cengengesan": "tertawa",</w:t>
            </w:r>
          </w:p>
          <w:p w14:paraId="51315C9E" w14:textId="77777777" w:rsidR="00801B5C" w:rsidRPr="00FD40C3" w:rsidRDefault="00801B5C" w:rsidP="00801B5C">
            <w:pPr>
              <w:pStyle w:val="Code"/>
              <w:rPr>
                <w:lang w:val="id-ID"/>
              </w:rPr>
            </w:pPr>
            <w:r w:rsidRPr="00FD40C3">
              <w:rPr>
                <w:lang w:val="id-ID"/>
              </w:rPr>
              <w:t xml:space="preserve">    "cepat2": "cepat cepat",</w:t>
            </w:r>
          </w:p>
          <w:p w14:paraId="6DBAE97F" w14:textId="77777777" w:rsidR="00801B5C" w:rsidRPr="00FD40C3" w:rsidRDefault="00801B5C" w:rsidP="00801B5C">
            <w:pPr>
              <w:pStyle w:val="Code"/>
              <w:rPr>
                <w:lang w:val="id-ID"/>
              </w:rPr>
            </w:pPr>
            <w:r w:rsidRPr="00FD40C3">
              <w:rPr>
                <w:lang w:val="id-ID"/>
              </w:rPr>
              <w:t xml:space="preserve">    "ceper": "pendek",</w:t>
            </w:r>
          </w:p>
          <w:p w14:paraId="369C8DA5" w14:textId="77777777" w:rsidR="00801B5C" w:rsidRPr="00FD40C3" w:rsidRDefault="00801B5C" w:rsidP="00801B5C">
            <w:pPr>
              <w:pStyle w:val="Code"/>
              <w:rPr>
                <w:lang w:val="id-ID"/>
              </w:rPr>
            </w:pPr>
            <w:r w:rsidRPr="00FD40C3">
              <w:rPr>
                <w:lang w:val="id-ID"/>
              </w:rPr>
              <w:t xml:space="preserve">    "cepet": "cepat",</w:t>
            </w:r>
          </w:p>
          <w:p w14:paraId="2EF2CAFC" w14:textId="77777777" w:rsidR="00801B5C" w:rsidRPr="00FD40C3" w:rsidRDefault="00801B5C" w:rsidP="00801B5C">
            <w:pPr>
              <w:pStyle w:val="Code"/>
              <w:rPr>
                <w:lang w:val="id-ID"/>
              </w:rPr>
            </w:pPr>
            <w:r w:rsidRPr="00FD40C3">
              <w:rPr>
                <w:lang w:val="id-ID"/>
              </w:rPr>
              <w:t xml:space="preserve">    "ceu": "kakak perempuan",</w:t>
            </w:r>
          </w:p>
          <w:p w14:paraId="3361E96F" w14:textId="77777777" w:rsidR="00801B5C" w:rsidRPr="00FD40C3" w:rsidRDefault="00801B5C" w:rsidP="00801B5C">
            <w:pPr>
              <w:pStyle w:val="Code"/>
              <w:rPr>
                <w:lang w:val="id-ID"/>
              </w:rPr>
            </w:pPr>
            <w:r w:rsidRPr="00FD40C3">
              <w:rPr>
                <w:lang w:val="id-ID"/>
              </w:rPr>
              <w:t xml:space="preserve">    "cew": "cewek",</w:t>
            </w:r>
          </w:p>
          <w:p w14:paraId="4E451087" w14:textId="77777777" w:rsidR="00801B5C" w:rsidRPr="00FD40C3" w:rsidRDefault="00801B5C" w:rsidP="00801B5C">
            <w:pPr>
              <w:pStyle w:val="Code"/>
              <w:rPr>
                <w:lang w:val="id-ID"/>
              </w:rPr>
            </w:pPr>
            <w:r w:rsidRPr="00FD40C3">
              <w:rPr>
                <w:lang w:val="id-ID"/>
              </w:rPr>
              <w:t xml:space="preserve">    "cewe": "cewek",</w:t>
            </w:r>
          </w:p>
          <w:p w14:paraId="4A97F6A4" w14:textId="77777777" w:rsidR="00801B5C" w:rsidRPr="00FD40C3" w:rsidRDefault="00801B5C" w:rsidP="00801B5C">
            <w:pPr>
              <w:pStyle w:val="Code"/>
              <w:rPr>
                <w:lang w:val="id-ID"/>
              </w:rPr>
            </w:pPr>
            <w:r w:rsidRPr="00FD40C3">
              <w:rPr>
                <w:lang w:val="id-ID"/>
              </w:rPr>
              <w:t xml:space="preserve">    "chuyunk": "sayang",</w:t>
            </w:r>
          </w:p>
          <w:p w14:paraId="42DDC520" w14:textId="77777777" w:rsidR="00801B5C" w:rsidRPr="00FD40C3" w:rsidRDefault="00801B5C" w:rsidP="00801B5C">
            <w:pPr>
              <w:pStyle w:val="Code"/>
              <w:rPr>
                <w:lang w:val="id-ID"/>
              </w:rPr>
            </w:pPr>
            <w:r w:rsidRPr="00FD40C3">
              <w:rPr>
                <w:lang w:val="id-ID"/>
              </w:rPr>
              <w:t xml:space="preserve">    "cibuk": "sibuk",</w:t>
            </w:r>
          </w:p>
          <w:p w14:paraId="50E02468" w14:textId="77777777" w:rsidR="00801B5C" w:rsidRPr="00FD40C3" w:rsidRDefault="00801B5C" w:rsidP="00801B5C">
            <w:pPr>
              <w:pStyle w:val="Code"/>
              <w:rPr>
                <w:lang w:val="id-ID"/>
              </w:rPr>
            </w:pPr>
            <w:r w:rsidRPr="00FD40C3">
              <w:rPr>
                <w:lang w:val="id-ID"/>
              </w:rPr>
              <w:t xml:space="preserve">    "cimeng": "ganja",</w:t>
            </w:r>
          </w:p>
          <w:p w14:paraId="41E18412" w14:textId="77777777" w:rsidR="00801B5C" w:rsidRPr="00FD40C3" w:rsidRDefault="00801B5C" w:rsidP="00801B5C">
            <w:pPr>
              <w:pStyle w:val="Code"/>
              <w:rPr>
                <w:lang w:val="id-ID"/>
              </w:rPr>
            </w:pPr>
            <w:r w:rsidRPr="00FD40C3">
              <w:rPr>
                <w:lang w:val="id-ID"/>
              </w:rPr>
              <w:t xml:space="preserve">    "cin": "cinta",</w:t>
            </w:r>
          </w:p>
          <w:p w14:paraId="03947BA9" w14:textId="77777777" w:rsidR="00801B5C" w:rsidRPr="00FD40C3" w:rsidRDefault="00801B5C" w:rsidP="00801B5C">
            <w:pPr>
              <w:pStyle w:val="Code"/>
              <w:rPr>
                <w:lang w:val="id-ID"/>
              </w:rPr>
            </w:pPr>
            <w:r w:rsidRPr="00FD40C3">
              <w:rPr>
                <w:lang w:val="id-ID"/>
              </w:rPr>
              <w:t xml:space="preserve">    "cipika cipiki": "cium pipi kanan cium pipi kiri",</w:t>
            </w:r>
          </w:p>
          <w:p w14:paraId="7258C30E" w14:textId="77777777" w:rsidR="00801B5C" w:rsidRPr="00FD40C3" w:rsidRDefault="00801B5C" w:rsidP="00801B5C">
            <w:pPr>
              <w:pStyle w:val="Code"/>
              <w:rPr>
                <w:lang w:val="id-ID"/>
              </w:rPr>
            </w:pPr>
            <w:r w:rsidRPr="00FD40C3">
              <w:rPr>
                <w:lang w:val="id-ID"/>
              </w:rPr>
              <w:t xml:space="preserve">    "ciye": "cie",</w:t>
            </w:r>
          </w:p>
          <w:p w14:paraId="523FE6EC" w14:textId="77777777" w:rsidR="00801B5C" w:rsidRPr="00FD40C3" w:rsidRDefault="00801B5C" w:rsidP="00801B5C">
            <w:pPr>
              <w:pStyle w:val="Code"/>
              <w:rPr>
                <w:lang w:val="id-ID"/>
              </w:rPr>
            </w:pPr>
            <w:r w:rsidRPr="00FD40C3">
              <w:rPr>
                <w:lang w:val="id-ID"/>
              </w:rPr>
              <w:t xml:space="preserve">    "ciyh": "sih",</w:t>
            </w:r>
          </w:p>
          <w:p w14:paraId="788AC8DE" w14:textId="77777777" w:rsidR="00801B5C" w:rsidRPr="00FD40C3" w:rsidRDefault="00801B5C" w:rsidP="00801B5C">
            <w:pPr>
              <w:pStyle w:val="Code"/>
              <w:rPr>
                <w:lang w:val="id-ID"/>
              </w:rPr>
            </w:pPr>
            <w:r w:rsidRPr="00FD40C3">
              <w:rPr>
                <w:lang w:val="id-ID"/>
              </w:rPr>
              <w:t xml:space="preserve">    "cjr": "coboy junior",</w:t>
            </w:r>
          </w:p>
          <w:p w14:paraId="7F48E461" w14:textId="77777777" w:rsidR="00801B5C" w:rsidRPr="00FD40C3" w:rsidRDefault="00801B5C" w:rsidP="00801B5C">
            <w:pPr>
              <w:pStyle w:val="Code"/>
              <w:rPr>
                <w:lang w:val="id-ID"/>
              </w:rPr>
            </w:pPr>
            <w:r w:rsidRPr="00FD40C3">
              <w:rPr>
                <w:lang w:val="id-ID"/>
              </w:rPr>
              <w:t xml:space="preserve">    "ckck": "ck",</w:t>
            </w:r>
          </w:p>
          <w:p w14:paraId="2A6E67A2" w14:textId="77777777" w:rsidR="00801B5C" w:rsidRPr="00FD40C3" w:rsidRDefault="00801B5C" w:rsidP="00801B5C">
            <w:pPr>
              <w:pStyle w:val="Code"/>
              <w:rPr>
                <w:lang w:val="id-ID"/>
              </w:rPr>
            </w:pPr>
            <w:r w:rsidRPr="00FD40C3">
              <w:rPr>
                <w:lang w:val="id-ID"/>
              </w:rPr>
              <w:t xml:space="preserve">    "ckepp": "cakep",</w:t>
            </w:r>
          </w:p>
          <w:p w14:paraId="688A7835" w14:textId="77777777" w:rsidR="00801B5C" w:rsidRPr="00FD40C3" w:rsidRDefault="00801B5C" w:rsidP="00801B5C">
            <w:pPr>
              <w:pStyle w:val="Code"/>
              <w:rPr>
                <w:lang w:val="id-ID"/>
              </w:rPr>
            </w:pPr>
            <w:r w:rsidRPr="00FD40C3">
              <w:rPr>
                <w:lang w:val="id-ID"/>
              </w:rPr>
              <w:t xml:space="preserve">    "ckp": "cukup",</w:t>
            </w:r>
          </w:p>
          <w:p w14:paraId="23327899" w14:textId="77777777" w:rsidR="00801B5C" w:rsidRPr="00FD40C3" w:rsidRDefault="00801B5C" w:rsidP="00801B5C">
            <w:pPr>
              <w:pStyle w:val="Code"/>
              <w:rPr>
                <w:lang w:val="id-ID"/>
              </w:rPr>
            </w:pPr>
            <w:r w:rsidRPr="00FD40C3">
              <w:rPr>
                <w:lang w:val="id-ID"/>
              </w:rPr>
              <w:t xml:space="preserve">    "clbk": "cinta lama bersemi kembali",</w:t>
            </w:r>
          </w:p>
          <w:p w14:paraId="62495C46" w14:textId="77777777" w:rsidR="00801B5C" w:rsidRPr="00FD40C3" w:rsidRDefault="00801B5C" w:rsidP="00801B5C">
            <w:pPr>
              <w:pStyle w:val="Code"/>
              <w:rPr>
                <w:lang w:val="id-ID"/>
              </w:rPr>
            </w:pPr>
            <w:r w:rsidRPr="00FD40C3">
              <w:rPr>
                <w:lang w:val="id-ID"/>
              </w:rPr>
              <w:t xml:space="preserve">    "cm": "cuma",</w:t>
            </w:r>
          </w:p>
          <w:p w14:paraId="3365C957" w14:textId="77777777" w:rsidR="00801B5C" w:rsidRPr="00FD40C3" w:rsidRDefault="00801B5C" w:rsidP="00801B5C">
            <w:pPr>
              <w:pStyle w:val="Code"/>
              <w:rPr>
                <w:lang w:val="id-ID"/>
              </w:rPr>
            </w:pPr>
            <w:r w:rsidRPr="00FD40C3">
              <w:rPr>
                <w:lang w:val="id-ID"/>
              </w:rPr>
              <w:t xml:space="preserve">    "cmiiw": "correct me if i'm wrong",</w:t>
            </w:r>
          </w:p>
          <w:p w14:paraId="62E9D543" w14:textId="77777777" w:rsidR="00801B5C" w:rsidRPr="00FD40C3" w:rsidRDefault="00801B5C" w:rsidP="00801B5C">
            <w:pPr>
              <w:pStyle w:val="Code"/>
              <w:rPr>
                <w:lang w:val="id-ID"/>
              </w:rPr>
            </w:pPr>
            <w:r w:rsidRPr="00FD40C3">
              <w:rPr>
                <w:lang w:val="id-ID"/>
              </w:rPr>
              <w:t xml:space="preserve">    "cmpr": "campur",</w:t>
            </w:r>
          </w:p>
          <w:p w14:paraId="3FA75032" w14:textId="77777777" w:rsidR="00801B5C" w:rsidRPr="00FD40C3" w:rsidRDefault="00801B5C" w:rsidP="00801B5C">
            <w:pPr>
              <w:pStyle w:val="Code"/>
              <w:rPr>
                <w:lang w:val="id-ID"/>
              </w:rPr>
            </w:pPr>
            <w:r w:rsidRPr="00FD40C3">
              <w:rPr>
                <w:lang w:val="id-ID"/>
              </w:rPr>
              <w:t xml:space="preserve">    "cmpur": "campur",</w:t>
            </w:r>
          </w:p>
          <w:p w14:paraId="10BC5460" w14:textId="77777777" w:rsidR="00801B5C" w:rsidRPr="00FD40C3" w:rsidRDefault="00801B5C" w:rsidP="00801B5C">
            <w:pPr>
              <w:pStyle w:val="Code"/>
              <w:rPr>
                <w:lang w:val="id-ID"/>
              </w:rPr>
            </w:pPr>
            <w:r w:rsidRPr="00FD40C3">
              <w:rPr>
                <w:lang w:val="id-ID"/>
              </w:rPr>
              <w:t xml:space="preserve">    "cnenk": "senang",</w:t>
            </w:r>
          </w:p>
          <w:p w14:paraId="23FDA1EC" w14:textId="77777777" w:rsidR="00801B5C" w:rsidRPr="00FD40C3" w:rsidRDefault="00801B5C" w:rsidP="00801B5C">
            <w:pPr>
              <w:pStyle w:val="Code"/>
              <w:rPr>
                <w:lang w:val="id-ID"/>
              </w:rPr>
            </w:pPr>
            <w:r w:rsidRPr="00FD40C3">
              <w:rPr>
                <w:lang w:val="id-ID"/>
              </w:rPr>
              <w:t xml:space="preserve">    "cong": "banci",</w:t>
            </w:r>
          </w:p>
          <w:p w14:paraId="5439934E" w14:textId="77777777" w:rsidR="00801B5C" w:rsidRPr="00FD40C3" w:rsidRDefault="00801B5C" w:rsidP="00801B5C">
            <w:pPr>
              <w:pStyle w:val="Code"/>
              <w:rPr>
                <w:lang w:val="id-ID"/>
              </w:rPr>
            </w:pPr>
            <w:r w:rsidRPr="00FD40C3">
              <w:rPr>
                <w:lang w:val="id-ID"/>
              </w:rPr>
              <w:t xml:space="preserve">    "congor": "mulut",</w:t>
            </w:r>
          </w:p>
          <w:p w14:paraId="3FD4F67F" w14:textId="77777777" w:rsidR="00801B5C" w:rsidRPr="00FD40C3" w:rsidRDefault="00801B5C" w:rsidP="00801B5C">
            <w:pPr>
              <w:pStyle w:val="Code"/>
              <w:rPr>
                <w:lang w:val="id-ID"/>
              </w:rPr>
            </w:pPr>
            <w:r w:rsidRPr="00FD40C3">
              <w:rPr>
                <w:lang w:val="id-ID"/>
              </w:rPr>
              <w:t xml:space="preserve">    "conlok": "cinta lokasi",</w:t>
            </w:r>
          </w:p>
          <w:p w14:paraId="680133D6" w14:textId="77777777" w:rsidR="00801B5C" w:rsidRPr="00FD40C3" w:rsidRDefault="00801B5C" w:rsidP="00801B5C">
            <w:pPr>
              <w:pStyle w:val="Code"/>
              <w:rPr>
                <w:lang w:val="id-ID"/>
              </w:rPr>
            </w:pPr>
            <w:r w:rsidRPr="00FD40C3">
              <w:rPr>
                <w:lang w:val="id-ID"/>
              </w:rPr>
              <w:lastRenderedPageBreak/>
              <w:t xml:space="preserve">    "cos": "cause",</w:t>
            </w:r>
          </w:p>
          <w:p w14:paraId="112E8072" w14:textId="77777777" w:rsidR="00801B5C" w:rsidRPr="00FD40C3" w:rsidRDefault="00801B5C" w:rsidP="00801B5C">
            <w:pPr>
              <w:pStyle w:val="Code"/>
              <w:rPr>
                <w:lang w:val="id-ID"/>
              </w:rPr>
            </w:pPr>
            <w:r w:rsidRPr="00FD40C3">
              <w:rPr>
                <w:lang w:val="id-ID"/>
              </w:rPr>
              <w:t xml:space="preserve">    "cow": "cowok",</w:t>
            </w:r>
          </w:p>
          <w:p w14:paraId="400257E0" w14:textId="77777777" w:rsidR="00801B5C" w:rsidRPr="00FD40C3" w:rsidRDefault="00801B5C" w:rsidP="00801B5C">
            <w:pPr>
              <w:pStyle w:val="Code"/>
              <w:rPr>
                <w:lang w:val="id-ID"/>
              </w:rPr>
            </w:pPr>
            <w:r w:rsidRPr="00FD40C3">
              <w:rPr>
                <w:lang w:val="id-ID"/>
              </w:rPr>
              <w:t xml:space="preserve">    "cowwyy": "maaf",</w:t>
            </w:r>
          </w:p>
          <w:p w14:paraId="34F20AA3" w14:textId="77777777" w:rsidR="00801B5C" w:rsidRPr="00FD40C3" w:rsidRDefault="00801B5C" w:rsidP="00801B5C">
            <w:pPr>
              <w:pStyle w:val="Code"/>
              <w:rPr>
                <w:lang w:val="id-ID"/>
              </w:rPr>
            </w:pPr>
            <w:r w:rsidRPr="00FD40C3">
              <w:rPr>
                <w:lang w:val="id-ID"/>
              </w:rPr>
              <w:t xml:space="preserve">    "coz": "karena",</w:t>
            </w:r>
          </w:p>
          <w:p w14:paraId="448ED606" w14:textId="77777777" w:rsidR="00801B5C" w:rsidRPr="00FD40C3" w:rsidRDefault="00801B5C" w:rsidP="00801B5C">
            <w:pPr>
              <w:pStyle w:val="Code"/>
              <w:rPr>
                <w:lang w:val="id-ID"/>
              </w:rPr>
            </w:pPr>
            <w:r w:rsidRPr="00FD40C3">
              <w:rPr>
                <w:lang w:val="id-ID"/>
              </w:rPr>
              <w:t xml:space="preserve">    "cp": "siapa",</w:t>
            </w:r>
          </w:p>
          <w:p w14:paraId="36B5709C" w14:textId="77777777" w:rsidR="00801B5C" w:rsidRPr="00FD40C3" w:rsidRDefault="00801B5C" w:rsidP="00801B5C">
            <w:pPr>
              <w:pStyle w:val="Code"/>
              <w:rPr>
                <w:lang w:val="id-ID"/>
              </w:rPr>
            </w:pPr>
            <w:r w:rsidRPr="00FD40C3">
              <w:rPr>
                <w:lang w:val="id-ID"/>
              </w:rPr>
              <w:t xml:space="preserve">    "cpa": "siapa",</w:t>
            </w:r>
          </w:p>
          <w:p w14:paraId="69ADCEA3" w14:textId="77777777" w:rsidR="00801B5C" w:rsidRPr="00FD40C3" w:rsidRDefault="00801B5C" w:rsidP="00801B5C">
            <w:pPr>
              <w:pStyle w:val="Code"/>
              <w:rPr>
                <w:lang w:val="id-ID"/>
              </w:rPr>
            </w:pPr>
            <w:r w:rsidRPr="00FD40C3">
              <w:rPr>
                <w:lang w:val="id-ID"/>
              </w:rPr>
              <w:t xml:space="preserve">    "cpe": "capek",</w:t>
            </w:r>
          </w:p>
          <w:p w14:paraId="4BDD255F" w14:textId="77777777" w:rsidR="00801B5C" w:rsidRPr="00FD40C3" w:rsidRDefault="00801B5C" w:rsidP="00801B5C">
            <w:pPr>
              <w:pStyle w:val="Code"/>
              <w:rPr>
                <w:lang w:val="id-ID"/>
              </w:rPr>
            </w:pPr>
            <w:r w:rsidRPr="00FD40C3">
              <w:rPr>
                <w:lang w:val="id-ID"/>
              </w:rPr>
              <w:t xml:space="preserve">    "cppa": "siapa",</w:t>
            </w:r>
          </w:p>
          <w:p w14:paraId="7DEF8566" w14:textId="77777777" w:rsidR="00801B5C" w:rsidRPr="00FD40C3" w:rsidRDefault="00801B5C" w:rsidP="00801B5C">
            <w:pPr>
              <w:pStyle w:val="Code"/>
              <w:rPr>
                <w:lang w:val="id-ID"/>
              </w:rPr>
            </w:pPr>
            <w:r w:rsidRPr="00FD40C3">
              <w:rPr>
                <w:lang w:val="id-ID"/>
              </w:rPr>
              <w:t xml:space="preserve">    "cppe": "capek",</w:t>
            </w:r>
          </w:p>
          <w:p w14:paraId="68DD9CBA" w14:textId="77777777" w:rsidR="00801B5C" w:rsidRPr="00FD40C3" w:rsidRDefault="00801B5C" w:rsidP="00801B5C">
            <w:pPr>
              <w:pStyle w:val="Code"/>
              <w:rPr>
                <w:lang w:val="id-ID"/>
              </w:rPr>
            </w:pPr>
            <w:r w:rsidRPr="00FD40C3">
              <w:rPr>
                <w:lang w:val="id-ID"/>
              </w:rPr>
              <w:t xml:space="preserve">    "cr": "cara",</w:t>
            </w:r>
          </w:p>
          <w:p w14:paraId="18D28362" w14:textId="77777777" w:rsidR="00801B5C" w:rsidRPr="00FD40C3" w:rsidRDefault="00801B5C" w:rsidP="00801B5C">
            <w:pPr>
              <w:pStyle w:val="Code"/>
              <w:rPr>
                <w:lang w:val="id-ID"/>
              </w:rPr>
            </w:pPr>
            <w:r w:rsidRPr="00FD40C3">
              <w:rPr>
                <w:lang w:val="id-ID"/>
              </w:rPr>
              <w:t xml:space="preserve">    "crny": "caranya",</w:t>
            </w:r>
          </w:p>
          <w:p w14:paraId="5F070B16" w14:textId="77777777" w:rsidR="00801B5C" w:rsidRPr="00FD40C3" w:rsidRDefault="00801B5C" w:rsidP="00801B5C">
            <w:pPr>
              <w:pStyle w:val="Code"/>
              <w:rPr>
                <w:lang w:val="id-ID"/>
              </w:rPr>
            </w:pPr>
            <w:r w:rsidRPr="00FD40C3">
              <w:rPr>
                <w:lang w:val="id-ID"/>
              </w:rPr>
              <w:t xml:space="preserve">    "cth": "contoh",</w:t>
            </w:r>
          </w:p>
          <w:p w14:paraId="2C412595" w14:textId="77777777" w:rsidR="00801B5C" w:rsidRPr="00FD40C3" w:rsidRDefault="00801B5C" w:rsidP="00801B5C">
            <w:pPr>
              <w:pStyle w:val="Code"/>
              <w:rPr>
                <w:lang w:val="id-ID"/>
              </w:rPr>
            </w:pPr>
            <w:r w:rsidRPr="00FD40C3">
              <w:rPr>
                <w:lang w:val="id-ID"/>
              </w:rPr>
              <w:t xml:space="preserve">    "cucok": "cocok",</w:t>
            </w:r>
          </w:p>
          <w:p w14:paraId="5A4B8FC2" w14:textId="77777777" w:rsidR="00801B5C" w:rsidRPr="00FD40C3" w:rsidRDefault="00801B5C" w:rsidP="00801B5C">
            <w:pPr>
              <w:pStyle w:val="Code"/>
              <w:rPr>
                <w:lang w:val="id-ID"/>
              </w:rPr>
            </w:pPr>
            <w:r w:rsidRPr="00FD40C3">
              <w:rPr>
                <w:lang w:val="id-ID"/>
              </w:rPr>
              <w:t xml:space="preserve">    "cuek": "tidak acuh",</w:t>
            </w:r>
          </w:p>
          <w:p w14:paraId="1FD6DC05" w14:textId="77777777" w:rsidR="00801B5C" w:rsidRPr="00FD40C3" w:rsidRDefault="00801B5C" w:rsidP="00801B5C">
            <w:pPr>
              <w:pStyle w:val="Code"/>
              <w:rPr>
                <w:lang w:val="id-ID"/>
              </w:rPr>
            </w:pPr>
            <w:r w:rsidRPr="00FD40C3">
              <w:rPr>
                <w:lang w:val="id-ID"/>
              </w:rPr>
              <w:t xml:space="preserve">    "cuex": "cuek",</w:t>
            </w:r>
          </w:p>
          <w:p w14:paraId="10C37DCB" w14:textId="77777777" w:rsidR="00801B5C" w:rsidRPr="00FD40C3" w:rsidRDefault="00801B5C" w:rsidP="00801B5C">
            <w:pPr>
              <w:pStyle w:val="Code"/>
              <w:rPr>
                <w:lang w:val="id-ID"/>
              </w:rPr>
            </w:pPr>
            <w:r w:rsidRPr="00FD40C3">
              <w:rPr>
                <w:lang w:val="id-ID"/>
              </w:rPr>
              <w:t xml:space="preserve">    "cuman": "Cuma",</w:t>
            </w:r>
          </w:p>
          <w:p w14:paraId="36BD7D48" w14:textId="77777777" w:rsidR="00801B5C" w:rsidRPr="00FD40C3" w:rsidRDefault="00801B5C" w:rsidP="00801B5C">
            <w:pPr>
              <w:pStyle w:val="Code"/>
              <w:rPr>
                <w:lang w:val="id-ID"/>
              </w:rPr>
            </w:pPr>
            <w:r w:rsidRPr="00FD40C3">
              <w:rPr>
                <w:lang w:val="id-ID"/>
              </w:rPr>
              <w:t xml:space="preserve">    "cumi": "Cuma miscall",</w:t>
            </w:r>
          </w:p>
          <w:p w14:paraId="1E7C1743" w14:textId="77777777" w:rsidR="00801B5C" w:rsidRPr="00FD40C3" w:rsidRDefault="00801B5C" w:rsidP="00801B5C">
            <w:pPr>
              <w:pStyle w:val="Code"/>
              <w:rPr>
                <w:lang w:val="id-ID"/>
              </w:rPr>
            </w:pPr>
            <w:r w:rsidRPr="00FD40C3">
              <w:rPr>
                <w:lang w:val="id-ID"/>
              </w:rPr>
              <w:t xml:space="preserve">    "cungkring": "kurus tinggi",</w:t>
            </w:r>
          </w:p>
          <w:p w14:paraId="19953298" w14:textId="77777777" w:rsidR="00801B5C" w:rsidRPr="00FD40C3" w:rsidRDefault="00801B5C" w:rsidP="00801B5C">
            <w:pPr>
              <w:pStyle w:val="Code"/>
              <w:rPr>
                <w:lang w:val="id-ID"/>
              </w:rPr>
            </w:pPr>
            <w:r w:rsidRPr="00FD40C3">
              <w:rPr>
                <w:lang w:val="id-ID"/>
              </w:rPr>
              <w:t xml:space="preserve">    "cups": "culun",</w:t>
            </w:r>
          </w:p>
          <w:p w14:paraId="0BC2AF1D" w14:textId="77777777" w:rsidR="00801B5C" w:rsidRPr="00FD40C3" w:rsidRDefault="00801B5C" w:rsidP="00801B5C">
            <w:pPr>
              <w:pStyle w:val="Code"/>
              <w:rPr>
                <w:lang w:val="id-ID"/>
              </w:rPr>
            </w:pPr>
            <w:r w:rsidRPr="00FD40C3">
              <w:rPr>
                <w:lang w:val="id-ID"/>
              </w:rPr>
              <w:t xml:space="preserve">    "cupu": "culun",</w:t>
            </w:r>
          </w:p>
          <w:p w14:paraId="46C4A05C" w14:textId="77777777" w:rsidR="00801B5C" w:rsidRPr="00FD40C3" w:rsidRDefault="00801B5C" w:rsidP="00801B5C">
            <w:pPr>
              <w:pStyle w:val="Code"/>
              <w:rPr>
                <w:lang w:val="id-ID"/>
              </w:rPr>
            </w:pPr>
            <w:r w:rsidRPr="00FD40C3">
              <w:rPr>
                <w:lang w:val="id-ID"/>
              </w:rPr>
              <w:t xml:space="preserve">    "curanmor": "pencurian kendaraan bermotor",</w:t>
            </w:r>
          </w:p>
          <w:p w14:paraId="0048C570" w14:textId="77777777" w:rsidR="00801B5C" w:rsidRPr="00FD40C3" w:rsidRDefault="00801B5C" w:rsidP="00801B5C">
            <w:pPr>
              <w:pStyle w:val="Code"/>
              <w:rPr>
                <w:lang w:val="id-ID"/>
              </w:rPr>
            </w:pPr>
            <w:r w:rsidRPr="00FD40C3">
              <w:rPr>
                <w:lang w:val="id-ID"/>
              </w:rPr>
              <w:t xml:space="preserve">    "curas": "pencurian dengan kekerasan",</w:t>
            </w:r>
          </w:p>
          <w:p w14:paraId="02CB0F44" w14:textId="77777777" w:rsidR="00801B5C" w:rsidRPr="00FD40C3" w:rsidRDefault="00801B5C" w:rsidP="00801B5C">
            <w:pPr>
              <w:pStyle w:val="Code"/>
              <w:rPr>
                <w:lang w:val="id-ID"/>
              </w:rPr>
            </w:pPr>
            <w:r w:rsidRPr="00FD40C3">
              <w:rPr>
                <w:lang w:val="id-ID"/>
              </w:rPr>
              <w:t xml:space="preserve">    "curcol": "curahan hati colongan",</w:t>
            </w:r>
          </w:p>
          <w:p w14:paraId="4315524F" w14:textId="77777777" w:rsidR="00801B5C" w:rsidRPr="00FD40C3" w:rsidRDefault="00801B5C" w:rsidP="00801B5C">
            <w:pPr>
              <w:pStyle w:val="Code"/>
              <w:rPr>
                <w:lang w:val="id-ID"/>
              </w:rPr>
            </w:pPr>
            <w:r w:rsidRPr="00FD40C3">
              <w:rPr>
                <w:lang w:val="id-ID"/>
              </w:rPr>
              <w:t xml:space="preserve">    "curhat": "curahan hati",</w:t>
            </w:r>
          </w:p>
          <w:p w14:paraId="2403882A" w14:textId="77777777" w:rsidR="00801B5C" w:rsidRPr="00FD40C3" w:rsidRDefault="00801B5C" w:rsidP="00801B5C">
            <w:pPr>
              <w:pStyle w:val="Code"/>
              <w:rPr>
                <w:lang w:val="id-ID"/>
              </w:rPr>
            </w:pPr>
            <w:r w:rsidRPr="00FD40C3">
              <w:rPr>
                <w:lang w:val="id-ID"/>
              </w:rPr>
              <w:t xml:space="preserve">    "cust": "customer",</w:t>
            </w:r>
          </w:p>
          <w:p w14:paraId="368B8741" w14:textId="77777777" w:rsidR="00801B5C" w:rsidRPr="00FD40C3" w:rsidRDefault="00801B5C" w:rsidP="00801B5C">
            <w:pPr>
              <w:pStyle w:val="Code"/>
              <w:rPr>
                <w:lang w:val="id-ID"/>
              </w:rPr>
            </w:pPr>
            <w:r w:rsidRPr="00FD40C3">
              <w:rPr>
                <w:lang w:val="id-ID"/>
              </w:rPr>
              <w:t xml:space="preserve">    "cwek": "cewek",</w:t>
            </w:r>
          </w:p>
          <w:p w14:paraId="21D093D8" w14:textId="77777777" w:rsidR="00801B5C" w:rsidRPr="00FD40C3" w:rsidRDefault="00801B5C" w:rsidP="00801B5C">
            <w:pPr>
              <w:pStyle w:val="Code"/>
              <w:rPr>
                <w:lang w:val="id-ID"/>
              </w:rPr>
            </w:pPr>
            <w:r w:rsidRPr="00FD40C3">
              <w:rPr>
                <w:lang w:val="id-ID"/>
              </w:rPr>
              <w:t xml:space="preserve">    "cwo": "cowo",</w:t>
            </w:r>
          </w:p>
          <w:p w14:paraId="59C48708" w14:textId="77777777" w:rsidR="00801B5C" w:rsidRPr="00FD40C3" w:rsidRDefault="00801B5C" w:rsidP="00801B5C">
            <w:pPr>
              <w:pStyle w:val="Code"/>
              <w:rPr>
                <w:lang w:val="id-ID"/>
              </w:rPr>
            </w:pPr>
            <w:r w:rsidRPr="00FD40C3">
              <w:rPr>
                <w:lang w:val="id-ID"/>
              </w:rPr>
              <w:t xml:space="preserve">    "cwok": "cowok",</w:t>
            </w:r>
          </w:p>
          <w:p w14:paraId="637D1545" w14:textId="77777777" w:rsidR="00801B5C" w:rsidRPr="00FD40C3" w:rsidRDefault="00801B5C" w:rsidP="00801B5C">
            <w:pPr>
              <w:pStyle w:val="Code"/>
              <w:rPr>
                <w:lang w:val="id-ID"/>
              </w:rPr>
            </w:pPr>
            <w:r w:rsidRPr="00FD40C3">
              <w:rPr>
                <w:lang w:val="id-ID"/>
              </w:rPr>
              <w:t xml:space="preserve">    "cyin": "cinta",</w:t>
            </w:r>
          </w:p>
          <w:p w14:paraId="50A5F053" w14:textId="77777777" w:rsidR="00801B5C" w:rsidRPr="00FD40C3" w:rsidRDefault="00801B5C" w:rsidP="00801B5C">
            <w:pPr>
              <w:pStyle w:val="Code"/>
              <w:rPr>
                <w:lang w:val="id-ID"/>
              </w:rPr>
            </w:pPr>
            <w:r w:rsidRPr="00FD40C3">
              <w:rPr>
                <w:lang w:val="id-ID"/>
              </w:rPr>
              <w:t xml:space="preserve">    "cz": "karena",</w:t>
            </w:r>
          </w:p>
          <w:p w14:paraId="09018E73" w14:textId="77777777" w:rsidR="00801B5C" w:rsidRPr="00FD40C3" w:rsidRDefault="00801B5C" w:rsidP="00801B5C">
            <w:pPr>
              <w:pStyle w:val="Code"/>
              <w:rPr>
                <w:lang w:val="id-ID"/>
              </w:rPr>
            </w:pPr>
            <w:r w:rsidRPr="00FD40C3">
              <w:rPr>
                <w:lang w:val="id-ID"/>
              </w:rPr>
              <w:t xml:space="preserve">    "d": "di",</w:t>
            </w:r>
          </w:p>
          <w:p w14:paraId="1BC293A4" w14:textId="77777777" w:rsidR="00801B5C" w:rsidRPr="00FD40C3" w:rsidRDefault="00801B5C" w:rsidP="00801B5C">
            <w:pPr>
              <w:pStyle w:val="Code"/>
              <w:rPr>
                <w:lang w:val="id-ID"/>
              </w:rPr>
            </w:pPr>
            <w:r w:rsidRPr="00FD40C3">
              <w:rPr>
                <w:lang w:val="id-ID"/>
              </w:rPr>
              <w:t xml:space="preserve">    "dagh": "sudah",</w:t>
            </w:r>
          </w:p>
          <w:p w14:paraId="12A6C775" w14:textId="77777777" w:rsidR="00801B5C" w:rsidRPr="00FD40C3" w:rsidRDefault="00801B5C" w:rsidP="00801B5C">
            <w:pPr>
              <w:pStyle w:val="Code"/>
              <w:rPr>
                <w:lang w:val="id-ID"/>
              </w:rPr>
            </w:pPr>
            <w:r w:rsidRPr="00FD40C3">
              <w:rPr>
                <w:lang w:val="id-ID"/>
              </w:rPr>
              <w:t xml:space="preserve">    "dah": "sudah",</w:t>
            </w:r>
          </w:p>
          <w:p w14:paraId="233E94EB" w14:textId="77777777" w:rsidR="00801B5C" w:rsidRPr="00FD40C3" w:rsidRDefault="00801B5C" w:rsidP="00801B5C">
            <w:pPr>
              <w:pStyle w:val="Code"/>
              <w:rPr>
                <w:lang w:val="id-ID"/>
              </w:rPr>
            </w:pPr>
            <w:r w:rsidRPr="00FD40C3">
              <w:rPr>
                <w:lang w:val="id-ID"/>
              </w:rPr>
              <w:t xml:space="preserve">    "damang": "sehat",</w:t>
            </w:r>
          </w:p>
          <w:p w14:paraId="32E3C4CD" w14:textId="77777777" w:rsidR="00801B5C" w:rsidRPr="00FD40C3" w:rsidRDefault="00801B5C" w:rsidP="00801B5C">
            <w:pPr>
              <w:pStyle w:val="Code"/>
              <w:rPr>
                <w:lang w:val="id-ID"/>
              </w:rPr>
            </w:pPr>
            <w:r w:rsidRPr="00FD40C3">
              <w:rPr>
                <w:lang w:val="id-ID"/>
              </w:rPr>
              <w:t xml:space="preserve">    "dapet": "dapat",</w:t>
            </w:r>
          </w:p>
          <w:p w14:paraId="6701C69C" w14:textId="77777777" w:rsidR="00801B5C" w:rsidRPr="00FD40C3" w:rsidRDefault="00801B5C" w:rsidP="00801B5C">
            <w:pPr>
              <w:pStyle w:val="Code"/>
              <w:rPr>
                <w:lang w:val="id-ID"/>
              </w:rPr>
            </w:pPr>
            <w:r w:rsidRPr="00FD40C3">
              <w:rPr>
                <w:lang w:val="id-ID"/>
              </w:rPr>
              <w:t xml:space="preserve">    "dateng": "datang",</w:t>
            </w:r>
          </w:p>
          <w:p w14:paraId="4A2D3C37" w14:textId="77777777" w:rsidR="00801B5C" w:rsidRPr="00FD40C3" w:rsidRDefault="00801B5C" w:rsidP="00801B5C">
            <w:pPr>
              <w:pStyle w:val="Code"/>
              <w:rPr>
                <w:lang w:val="id-ID"/>
              </w:rPr>
            </w:pPr>
            <w:r w:rsidRPr="00FD40C3">
              <w:rPr>
                <w:lang w:val="id-ID"/>
              </w:rPr>
              <w:t xml:space="preserve">    "de": "adik",</w:t>
            </w:r>
          </w:p>
          <w:p w14:paraId="446BF940" w14:textId="77777777" w:rsidR="00801B5C" w:rsidRPr="00FD40C3" w:rsidRDefault="00801B5C" w:rsidP="00801B5C">
            <w:pPr>
              <w:pStyle w:val="Code"/>
              <w:rPr>
                <w:lang w:val="id-ID"/>
              </w:rPr>
            </w:pPr>
            <w:r w:rsidRPr="00FD40C3">
              <w:rPr>
                <w:lang w:val="id-ID"/>
              </w:rPr>
              <w:t xml:space="preserve">    "dech": "deh",</w:t>
            </w:r>
          </w:p>
          <w:p w14:paraId="7D45DBF8" w14:textId="77777777" w:rsidR="00801B5C" w:rsidRPr="00FD40C3" w:rsidRDefault="00801B5C" w:rsidP="00801B5C">
            <w:pPr>
              <w:pStyle w:val="Code"/>
              <w:rPr>
                <w:lang w:val="id-ID"/>
              </w:rPr>
            </w:pPr>
            <w:r w:rsidRPr="00FD40C3">
              <w:rPr>
                <w:lang w:val="id-ID"/>
              </w:rPr>
              <w:t xml:space="preserve">    "dek": "adik",</w:t>
            </w:r>
          </w:p>
          <w:p w14:paraId="7C14C37C" w14:textId="77777777" w:rsidR="00801B5C" w:rsidRPr="00FD40C3" w:rsidRDefault="00801B5C" w:rsidP="00801B5C">
            <w:pPr>
              <w:pStyle w:val="Code"/>
              <w:rPr>
                <w:lang w:val="id-ID"/>
              </w:rPr>
            </w:pPr>
            <w:r w:rsidRPr="00FD40C3">
              <w:rPr>
                <w:lang w:val="id-ID"/>
              </w:rPr>
              <w:t xml:space="preserve">    "deket": "dekat",</w:t>
            </w:r>
          </w:p>
          <w:p w14:paraId="439C58C5" w14:textId="77777777" w:rsidR="00801B5C" w:rsidRPr="00FD40C3" w:rsidRDefault="00801B5C" w:rsidP="00801B5C">
            <w:pPr>
              <w:pStyle w:val="Code"/>
              <w:rPr>
                <w:lang w:val="id-ID"/>
              </w:rPr>
            </w:pPr>
            <w:r w:rsidRPr="00FD40C3">
              <w:rPr>
                <w:lang w:val="id-ID"/>
              </w:rPr>
              <w:t xml:space="preserve">    "demen": "suka",</w:t>
            </w:r>
          </w:p>
          <w:p w14:paraId="6006469F" w14:textId="77777777" w:rsidR="00801B5C" w:rsidRPr="00FD40C3" w:rsidRDefault="00801B5C" w:rsidP="00801B5C">
            <w:pPr>
              <w:pStyle w:val="Code"/>
              <w:rPr>
                <w:lang w:val="id-ID"/>
              </w:rPr>
            </w:pPr>
            <w:r w:rsidRPr="00FD40C3">
              <w:rPr>
                <w:lang w:val="id-ID"/>
              </w:rPr>
              <w:t xml:space="preserve">    "denger": "dengar",</w:t>
            </w:r>
          </w:p>
          <w:p w14:paraId="6BD01F6B" w14:textId="77777777" w:rsidR="00801B5C" w:rsidRPr="00FD40C3" w:rsidRDefault="00801B5C" w:rsidP="00801B5C">
            <w:pPr>
              <w:pStyle w:val="Code"/>
              <w:rPr>
                <w:lang w:val="id-ID"/>
              </w:rPr>
            </w:pPr>
            <w:r w:rsidRPr="00FD40C3">
              <w:rPr>
                <w:lang w:val="id-ID"/>
              </w:rPr>
              <w:t xml:space="preserve">    "dengerin": "dengarkan",</w:t>
            </w:r>
          </w:p>
          <w:p w14:paraId="2A524E06" w14:textId="77777777" w:rsidR="00801B5C" w:rsidRPr="00FD40C3" w:rsidRDefault="00801B5C" w:rsidP="00801B5C">
            <w:pPr>
              <w:pStyle w:val="Code"/>
              <w:rPr>
                <w:lang w:val="id-ID"/>
              </w:rPr>
            </w:pPr>
            <w:r w:rsidRPr="00FD40C3">
              <w:rPr>
                <w:lang w:val="id-ID"/>
              </w:rPr>
              <w:t xml:space="preserve">    "deyh": "deh",</w:t>
            </w:r>
          </w:p>
          <w:p w14:paraId="3288034A" w14:textId="77777777" w:rsidR="00801B5C" w:rsidRPr="00FD40C3" w:rsidRDefault="00801B5C" w:rsidP="00801B5C">
            <w:pPr>
              <w:pStyle w:val="Code"/>
              <w:rPr>
                <w:lang w:val="id-ID"/>
              </w:rPr>
            </w:pPr>
            <w:r w:rsidRPr="00FD40C3">
              <w:rPr>
                <w:lang w:val="id-ID"/>
              </w:rPr>
              <w:t xml:space="preserve">    "dg": "dengan",</w:t>
            </w:r>
          </w:p>
          <w:p w14:paraId="26F2EFD2" w14:textId="77777777" w:rsidR="00801B5C" w:rsidRPr="00FD40C3" w:rsidRDefault="00801B5C" w:rsidP="00801B5C">
            <w:pPr>
              <w:pStyle w:val="Code"/>
              <w:rPr>
                <w:lang w:val="id-ID"/>
              </w:rPr>
            </w:pPr>
            <w:r w:rsidRPr="00FD40C3">
              <w:rPr>
                <w:lang w:val="id-ID"/>
              </w:rPr>
              <w:t xml:space="preserve">    "dgn": "dengan",</w:t>
            </w:r>
          </w:p>
          <w:p w14:paraId="50E71F22" w14:textId="77777777" w:rsidR="00801B5C" w:rsidRPr="00FD40C3" w:rsidRDefault="00801B5C" w:rsidP="00801B5C">
            <w:pPr>
              <w:pStyle w:val="Code"/>
              <w:rPr>
                <w:lang w:val="id-ID"/>
              </w:rPr>
            </w:pPr>
            <w:r w:rsidRPr="00FD40C3">
              <w:rPr>
                <w:lang w:val="id-ID"/>
              </w:rPr>
              <w:t xml:space="preserve">    "dgr": "dengar",</w:t>
            </w:r>
          </w:p>
          <w:p w14:paraId="4DA23F01" w14:textId="77777777" w:rsidR="00801B5C" w:rsidRPr="00FD40C3" w:rsidRDefault="00801B5C" w:rsidP="00801B5C">
            <w:pPr>
              <w:pStyle w:val="Code"/>
              <w:rPr>
                <w:lang w:val="id-ID"/>
              </w:rPr>
            </w:pPr>
            <w:r w:rsidRPr="00FD40C3">
              <w:rPr>
                <w:lang w:val="id-ID"/>
              </w:rPr>
              <w:t xml:space="preserve">    "dh": "sudah",</w:t>
            </w:r>
          </w:p>
          <w:p w14:paraId="6457F987" w14:textId="77777777" w:rsidR="00801B5C" w:rsidRPr="00FD40C3" w:rsidRDefault="00801B5C" w:rsidP="00801B5C">
            <w:pPr>
              <w:pStyle w:val="Code"/>
              <w:rPr>
                <w:lang w:val="id-ID"/>
              </w:rPr>
            </w:pPr>
            <w:r w:rsidRPr="00FD40C3">
              <w:rPr>
                <w:lang w:val="id-ID"/>
              </w:rPr>
              <w:t xml:space="preserve">    "diancurin": "dihancurkan",</w:t>
            </w:r>
          </w:p>
          <w:p w14:paraId="1E0CAD07" w14:textId="77777777" w:rsidR="00801B5C" w:rsidRPr="00FD40C3" w:rsidRDefault="00801B5C" w:rsidP="00801B5C">
            <w:pPr>
              <w:pStyle w:val="Code"/>
              <w:rPr>
                <w:lang w:val="id-ID"/>
              </w:rPr>
            </w:pPr>
            <w:r w:rsidRPr="00FD40C3">
              <w:rPr>
                <w:lang w:val="id-ID"/>
              </w:rPr>
              <w:t xml:space="preserve">    "die": "dia",</w:t>
            </w:r>
          </w:p>
          <w:p w14:paraId="6756981E" w14:textId="77777777" w:rsidR="00801B5C" w:rsidRPr="00FD40C3" w:rsidRDefault="00801B5C" w:rsidP="00801B5C">
            <w:pPr>
              <w:pStyle w:val="Code"/>
              <w:rPr>
                <w:lang w:val="id-ID"/>
              </w:rPr>
            </w:pPr>
            <w:r w:rsidRPr="00FD40C3">
              <w:rPr>
                <w:lang w:val="id-ID"/>
              </w:rPr>
              <w:t xml:space="preserve">    "diem2": "diam diam",</w:t>
            </w:r>
          </w:p>
          <w:p w14:paraId="0016A80B" w14:textId="77777777" w:rsidR="00801B5C" w:rsidRPr="00FD40C3" w:rsidRDefault="00801B5C" w:rsidP="00801B5C">
            <w:pPr>
              <w:pStyle w:val="Code"/>
              <w:rPr>
                <w:lang w:val="id-ID"/>
              </w:rPr>
            </w:pPr>
            <w:r w:rsidRPr="00FD40C3">
              <w:rPr>
                <w:lang w:val="id-ID"/>
              </w:rPr>
              <w:t xml:space="preserve">    "digosipin": "digosipkan",</w:t>
            </w:r>
          </w:p>
          <w:p w14:paraId="00396C1E" w14:textId="77777777" w:rsidR="00801B5C" w:rsidRPr="00FD40C3" w:rsidRDefault="00801B5C" w:rsidP="00801B5C">
            <w:pPr>
              <w:pStyle w:val="Code"/>
              <w:rPr>
                <w:lang w:val="id-ID"/>
              </w:rPr>
            </w:pPr>
            <w:r w:rsidRPr="00FD40C3">
              <w:rPr>
                <w:lang w:val="id-ID"/>
              </w:rPr>
              <w:t xml:space="preserve">    "dikti": "direktoral jendral pendidikan tinggi",</w:t>
            </w:r>
          </w:p>
          <w:p w14:paraId="35F55E44" w14:textId="77777777" w:rsidR="00801B5C" w:rsidRPr="00FD40C3" w:rsidRDefault="00801B5C" w:rsidP="00801B5C">
            <w:pPr>
              <w:pStyle w:val="Code"/>
              <w:rPr>
                <w:lang w:val="id-ID"/>
              </w:rPr>
            </w:pPr>
            <w:r w:rsidRPr="00FD40C3">
              <w:rPr>
                <w:lang w:val="id-ID"/>
              </w:rPr>
              <w:t xml:space="preserve">    "dimaafin": "dimaafkan",</w:t>
            </w:r>
          </w:p>
          <w:p w14:paraId="212E3402" w14:textId="77777777" w:rsidR="00801B5C" w:rsidRPr="00FD40C3" w:rsidRDefault="00801B5C" w:rsidP="00801B5C">
            <w:pPr>
              <w:pStyle w:val="Code"/>
              <w:rPr>
                <w:lang w:val="id-ID"/>
              </w:rPr>
            </w:pPr>
            <w:r w:rsidRPr="00FD40C3">
              <w:rPr>
                <w:lang w:val="id-ID"/>
              </w:rPr>
              <w:t xml:space="preserve">    "dimana2": "dimana-mana",</w:t>
            </w:r>
          </w:p>
          <w:p w14:paraId="048E0553" w14:textId="77777777" w:rsidR="00801B5C" w:rsidRPr="00FD40C3" w:rsidRDefault="00801B5C" w:rsidP="00801B5C">
            <w:pPr>
              <w:pStyle w:val="Code"/>
              <w:rPr>
                <w:lang w:val="id-ID"/>
              </w:rPr>
            </w:pPr>
            <w:r w:rsidRPr="00FD40C3">
              <w:rPr>
                <w:lang w:val="id-ID"/>
              </w:rPr>
              <w:t xml:space="preserve">    "dimintak": "diminta",</w:t>
            </w:r>
          </w:p>
          <w:p w14:paraId="576EF766" w14:textId="77777777" w:rsidR="00801B5C" w:rsidRPr="00FD40C3" w:rsidRDefault="00801B5C" w:rsidP="00801B5C">
            <w:pPr>
              <w:pStyle w:val="Code"/>
              <w:rPr>
                <w:lang w:val="id-ID"/>
              </w:rPr>
            </w:pPr>
            <w:r w:rsidRPr="00FD40C3">
              <w:rPr>
                <w:lang w:val="id-ID"/>
              </w:rPr>
              <w:t xml:space="preserve">    "dimna": "dimana",</w:t>
            </w:r>
          </w:p>
          <w:p w14:paraId="5715F160" w14:textId="77777777" w:rsidR="00801B5C" w:rsidRPr="00FD40C3" w:rsidRDefault="00801B5C" w:rsidP="00801B5C">
            <w:pPr>
              <w:pStyle w:val="Code"/>
              <w:rPr>
                <w:lang w:val="id-ID"/>
              </w:rPr>
            </w:pPr>
            <w:r w:rsidRPr="00FD40C3">
              <w:rPr>
                <w:lang w:val="id-ID"/>
              </w:rPr>
              <w:t xml:space="preserve">    "direhap": "direhab",</w:t>
            </w:r>
          </w:p>
          <w:p w14:paraId="7FD9CA3C" w14:textId="77777777" w:rsidR="00801B5C" w:rsidRPr="00FD40C3" w:rsidRDefault="00801B5C" w:rsidP="00801B5C">
            <w:pPr>
              <w:pStyle w:val="Code"/>
              <w:rPr>
                <w:lang w:val="id-ID"/>
              </w:rPr>
            </w:pPr>
            <w:r w:rsidRPr="00FD40C3">
              <w:rPr>
                <w:lang w:val="id-ID"/>
              </w:rPr>
              <w:t xml:space="preserve">    "disono": "di sana",</w:t>
            </w:r>
          </w:p>
          <w:p w14:paraId="6130623F" w14:textId="77777777" w:rsidR="00801B5C" w:rsidRPr="00FD40C3" w:rsidRDefault="00801B5C" w:rsidP="00801B5C">
            <w:pPr>
              <w:pStyle w:val="Code"/>
              <w:rPr>
                <w:lang w:val="id-ID"/>
              </w:rPr>
            </w:pPr>
            <w:r w:rsidRPr="00FD40C3">
              <w:rPr>
                <w:lang w:val="id-ID"/>
              </w:rPr>
              <w:lastRenderedPageBreak/>
              <w:t xml:space="preserve">    "diuber": "dikejar",</w:t>
            </w:r>
          </w:p>
          <w:p w14:paraId="1835EDDF" w14:textId="77777777" w:rsidR="00801B5C" w:rsidRPr="00FD40C3" w:rsidRDefault="00801B5C" w:rsidP="00801B5C">
            <w:pPr>
              <w:pStyle w:val="Code"/>
              <w:rPr>
                <w:lang w:val="id-ID"/>
              </w:rPr>
            </w:pPr>
            <w:r w:rsidRPr="00FD40C3">
              <w:rPr>
                <w:lang w:val="id-ID"/>
              </w:rPr>
              <w:t xml:space="preserve">    "dket": "dekat",</w:t>
            </w:r>
          </w:p>
          <w:p w14:paraId="67F33576" w14:textId="77777777" w:rsidR="00801B5C" w:rsidRPr="00FD40C3" w:rsidRDefault="00801B5C" w:rsidP="00801B5C">
            <w:pPr>
              <w:pStyle w:val="Code"/>
              <w:rPr>
                <w:lang w:val="id-ID"/>
              </w:rPr>
            </w:pPr>
            <w:r w:rsidRPr="00FD40C3">
              <w:rPr>
                <w:lang w:val="id-ID"/>
              </w:rPr>
              <w:t xml:space="preserve">    "dki": "daerah khusus ibukota",</w:t>
            </w:r>
          </w:p>
          <w:p w14:paraId="7856EB92" w14:textId="77777777" w:rsidR="00801B5C" w:rsidRPr="00FD40C3" w:rsidRDefault="00801B5C" w:rsidP="00801B5C">
            <w:pPr>
              <w:pStyle w:val="Code"/>
              <w:rPr>
                <w:lang w:val="id-ID"/>
              </w:rPr>
            </w:pPr>
            <w:r w:rsidRPr="00FD40C3">
              <w:rPr>
                <w:lang w:val="id-ID"/>
              </w:rPr>
              <w:t xml:space="preserve">    "dkit": "sedikit",</w:t>
            </w:r>
          </w:p>
          <w:p w14:paraId="39983BF9" w14:textId="77777777" w:rsidR="00801B5C" w:rsidRPr="00FD40C3" w:rsidRDefault="00801B5C" w:rsidP="00801B5C">
            <w:pPr>
              <w:pStyle w:val="Code"/>
              <w:rPr>
                <w:lang w:val="id-ID"/>
              </w:rPr>
            </w:pPr>
            <w:r w:rsidRPr="00FD40C3">
              <w:rPr>
                <w:lang w:val="id-ID"/>
              </w:rPr>
              <w:t xml:space="preserve">    "dkk": "dan kawan-kawan",</w:t>
            </w:r>
          </w:p>
          <w:p w14:paraId="204183B8" w14:textId="77777777" w:rsidR="00801B5C" w:rsidRPr="00FD40C3" w:rsidRDefault="00801B5C" w:rsidP="00801B5C">
            <w:pPr>
              <w:pStyle w:val="Code"/>
              <w:rPr>
                <w:lang w:val="id-ID"/>
              </w:rPr>
            </w:pPr>
            <w:r w:rsidRPr="00FD40C3">
              <w:rPr>
                <w:lang w:val="id-ID"/>
              </w:rPr>
              <w:t xml:space="preserve">    "dl": "dulu",</w:t>
            </w:r>
          </w:p>
          <w:p w14:paraId="0C66EF88" w14:textId="77777777" w:rsidR="00801B5C" w:rsidRPr="00FD40C3" w:rsidRDefault="00801B5C" w:rsidP="00801B5C">
            <w:pPr>
              <w:pStyle w:val="Code"/>
              <w:rPr>
                <w:lang w:val="id-ID"/>
              </w:rPr>
            </w:pPr>
            <w:r w:rsidRPr="00FD40C3">
              <w:rPr>
                <w:lang w:val="id-ID"/>
              </w:rPr>
              <w:t xml:space="preserve">    "dll": "dan lain-lain",</w:t>
            </w:r>
          </w:p>
          <w:p w14:paraId="63FFE508" w14:textId="77777777" w:rsidR="00801B5C" w:rsidRPr="00FD40C3" w:rsidRDefault="00801B5C" w:rsidP="00801B5C">
            <w:pPr>
              <w:pStyle w:val="Code"/>
              <w:rPr>
                <w:lang w:val="id-ID"/>
              </w:rPr>
            </w:pPr>
            <w:r w:rsidRPr="00FD40C3">
              <w:rPr>
                <w:lang w:val="id-ID"/>
              </w:rPr>
              <w:t xml:space="preserve">    "dlm": "dalam",</w:t>
            </w:r>
          </w:p>
          <w:p w14:paraId="6B025FAF" w14:textId="77777777" w:rsidR="00801B5C" w:rsidRPr="00FD40C3" w:rsidRDefault="00801B5C" w:rsidP="00801B5C">
            <w:pPr>
              <w:pStyle w:val="Code"/>
              <w:rPr>
                <w:lang w:val="id-ID"/>
              </w:rPr>
            </w:pPr>
            <w:r w:rsidRPr="00FD40C3">
              <w:rPr>
                <w:lang w:val="id-ID"/>
              </w:rPr>
              <w:t xml:space="preserve">    "dlu": "dulu",</w:t>
            </w:r>
          </w:p>
          <w:p w14:paraId="551DBF79" w14:textId="77777777" w:rsidR="00801B5C" w:rsidRPr="00FD40C3" w:rsidRDefault="00801B5C" w:rsidP="00801B5C">
            <w:pPr>
              <w:pStyle w:val="Code"/>
              <w:rPr>
                <w:lang w:val="id-ID"/>
              </w:rPr>
            </w:pPr>
            <w:r w:rsidRPr="00FD40C3">
              <w:rPr>
                <w:lang w:val="id-ID"/>
              </w:rPr>
              <w:t xml:space="preserve">    "dmaksud": "dimaksud",</w:t>
            </w:r>
          </w:p>
          <w:p w14:paraId="71476B62" w14:textId="77777777" w:rsidR="00801B5C" w:rsidRPr="00FD40C3" w:rsidRDefault="00801B5C" w:rsidP="00801B5C">
            <w:pPr>
              <w:pStyle w:val="Code"/>
              <w:rPr>
                <w:lang w:val="id-ID"/>
              </w:rPr>
            </w:pPr>
            <w:r w:rsidRPr="00FD40C3">
              <w:rPr>
                <w:lang w:val="id-ID"/>
              </w:rPr>
              <w:t xml:space="preserve">    "dmn": "dimana",</w:t>
            </w:r>
          </w:p>
          <w:p w14:paraId="5BEF740E" w14:textId="77777777" w:rsidR="00801B5C" w:rsidRPr="00FD40C3" w:rsidRDefault="00801B5C" w:rsidP="00801B5C">
            <w:pPr>
              <w:pStyle w:val="Code"/>
              <w:rPr>
                <w:lang w:val="id-ID"/>
              </w:rPr>
            </w:pPr>
            <w:r w:rsidRPr="00FD40C3">
              <w:rPr>
                <w:lang w:val="id-ID"/>
              </w:rPr>
              <w:t xml:space="preserve">    "dn": "dan",</w:t>
            </w:r>
          </w:p>
          <w:p w14:paraId="0C4414D5" w14:textId="77777777" w:rsidR="00801B5C" w:rsidRPr="00FD40C3" w:rsidRDefault="00801B5C" w:rsidP="00801B5C">
            <w:pPr>
              <w:pStyle w:val="Code"/>
              <w:rPr>
                <w:lang w:val="id-ID"/>
              </w:rPr>
            </w:pPr>
            <w:r w:rsidRPr="00FD40C3">
              <w:rPr>
                <w:lang w:val="id-ID"/>
              </w:rPr>
              <w:t xml:space="preserve">    "dngn": "dengan",</w:t>
            </w:r>
          </w:p>
          <w:p w14:paraId="2ADFD764" w14:textId="77777777" w:rsidR="00801B5C" w:rsidRPr="00FD40C3" w:rsidRDefault="00801B5C" w:rsidP="00801B5C">
            <w:pPr>
              <w:pStyle w:val="Code"/>
              <w:rPr>
                <w:lang w:val="id-ID"/>
              </w:rPr>
            </w:pPr>
            <w:r w:rsidRPr="00FD40C3">
              <w:rPr>
                <w:lang w:val="id-ID"/>
              </w:rPr>
              <w:t xml:space="preserve">    "doang": "saja",</w:t>
            </w:r>
          </w:p>
          <w:p w14:paraId="6856F104" w14:textId="77777777" w:rsidR="00801B5C" w:rsidRPr="00FD40C3" w:rsidRDefault="00801B5C" w:rsidP="00801B5C">
            <w:pPr>
              <w:pStyle w:val="Code"/>
              <w:rPr>
                <w:lang w:val="id-ID"/>
              </w:rPr>
            </w:pPr>
            <w:r w:rsidRPr="00FD40C3">
              <w:rPr>
                <w:lang w:val="id-ID"/>
              </w:rPr>
              <w:t xml:space="preserve">    "dodol": "bodoh",</w:t>
            </w:r>
          </w:p>
          <w:p w14:paraId="6A69108D" w14:textId="77777777" w:rsidR="00801B5C" w:rsidRPr="00FD40C3" w:rsidRDefault="00801B5C" w:rsidP="00801B5C">
            <w:pPr>
              <w:pStyle w:val="Code"/>
              <w:rPr>
                <w:lang w:val="id-ID"/>
              </w:rPr>
            </w:pPr>
            <w:r w:rsidRPr="00FD40C3">
              <w:rPr>
                <w:lang w:val="id-ID"/>
              </w:rPr>
              <w:t xml:space="preserve">    "doi": "dia",</w:t>
            </w:r>
          </w:p>
          <w:p w14:paraId="5BACD2DA" w14:textId="77777777" w:rsidR="00801B5C" w:rsidRPr="00FD40C3" w:rsidRDefault="00801B5C" w:rsidP="00801B5C">
            <w:pPr>
              <w:pStyle w:val="Code"/>
              <w:rPr>
                <w:lang w:val="id-ID"/>
              </w:rPr>
            </w:pPr>
            <w:r w:rsidRPr="00FD40C3">
              <w:rPr>
                <w:lang w:val="id-ID"/>
              </w:rPr>
              <w:t xml:space="preserve">    "doku": "uang",</w:t>
            </w:r>
          </w:p>
          <w:p w14:paraId="1021E90A" w14:textId="77777777" w:rsidR="00801B5C" w:rsidRPr="00FD40C3" w:rsidRDefault="00801B5C" w:rsidP="00801B5C">
            <w:pPr>
              <w:pStyle w:val="Code"/>
              <w:rPr>
                <w:lang w:val="id-ID"/>
              </w:rPr>
            </w:pPr>
            <w:r w:rsidRPr="00FD40C3">
              <w:rPr>
                <w:lang w:val="id-ID"/>
              </w:rPr>
              <w:t xml:space="preserve">    "donat": "donut",</w:t>
            </w:r>
          </w:p>
          <w:p w14:paraId="7FF5D110" w14:textId="77777777" w:rsidR="00801B5C" w:rsidRPr="00FD40C3" w:rsidRDefault="00801B5C" w:rsidP="00801B5C">
            <w:pPr>
              <w:pStyle w:val="Code"/>
              <w:rPr>
                <w:lang w:val="id-ID"/>
              </w:rPr>
            </w:pPr>
            <w:r w:rsidRPr="00FD40C3">
              <w:rPr>
                <w:lang w:val="id-ID"/>
              </w:rPr>
              <w:t xml:space="preserve">    "doughnat": "donut",</w:t>
            </w:r>
          </w:p>
          <w:p w14:paraId="14624801" w14:textId="77777777" w:rsidR="00801B5C" w:rsidRPr="00FD40C3" w:rsidRDefault="00801B5C" w:rsidP="00801B5C">
            <w:pPr>
              <w:pStyle w:val="Code"/>
              <w:rPr>
                <w:lang w:val="id-ID"/>
              </w:rPr>
            </w:pPr>
            <w:r w:rsidRPr="00FD40C3">
              <w:rPr>
                <w:lang w:val="id-ID"/>
              </w:rPr>
              <w:t xml:space="preserve">    "don juan": "playboy",</w:t>
            </w:r>
          </w:p>
          <w:p w14:paraId="19710523" w14:textId="77777777" w:rsidR="00801B5C" w:rsidRPr="00FD40C3" w:rsidRDefault="00801B5C" w:rsidP="00801B5C">
            <w:pPr>
              <w:pStyle w:val="Code"/>
              <w:rPr>
                <w:lang w:val="id-ID"/>
              </w:rPr>
            </w:pPr>
            <w:r w:rsidRPr="00FD40C3">
              <w:rPr>
                <w:lang w:val="id-ID"/>
              </w:rPr>
              <w:t xml:space="preserve">    "dongok": "bodoh",</w:t>
            </w:r>
          </w:p>
          <w:p w14:paraId="1FDEE117" w14:textId="77777777" w:rsidR="00801B5C" w:rsidRPr="00FD40C3" w:rsidRDefault="00801B5C" w:rsidP="00801B5C">
            <w:pPr>
              <w:pStyle w:val="Code"/>
              <w:rPr>
                <w:lang w:val="id-ID"/>
              </w:rPr>
            </w:pPr>
            <w:r w:rsidRPr="00FD40C3">
              <w:rPr>
                <w:lang w:val="id-ID"/>
              </w:rPr>
              <w:t xml:space="preserve">    "dongs": "dong",</w:t>
            </w:r>
          </w:p>
          <w:p w14:paraId="446DECDF" w14:textId="77777777" w:rsidR="00801B5C" w:rsidRPr="00FD40C3" w:rsidRDefault="00801B5C" w:rsidP="00801B5C">
            <w:pPr>
              <w:pStyle w:val="Code"/>
              <w:rPr>
                <w:lang w:val="id-ID"/>
              </w:rPr>
            </w:pPr>
            <w:r w:rsidRPr="00FD40C3">
              <w:rPr>
                <w:lang w:val="id-ID"/>
              </w:rPr>
              <w:t xml:space="preserve">    "donk": "dong",</w:t>
            </w:r>
          </w:p>
          <w:p w14:paraId="482505B9" w14:textId="77777777" w:rsidR="00801B5C" w:rsidRPr="00FD40C3" w:rsidRDefault="00801B5C" w:rsidP="00801B5C">
            <w:pPr>
              <w:pStyle w:val="Code"/>
              <w:rPr>
                <w:lang w:val="id-ID"/>
              </w:rPr>
            </w:pPr>
            <w:r w:rsidRPr="00FD40C3">
              <w:rPr>
                <w:lang w:val="id-ID"/>
              </w:rPr>
              <w:t xml:space="preserve">    "donlot": "unduh",</w:t>
            </w:r>
          </w:p>
          <w:p w14:paraId="4F595476" w14:textId="77777777" w:rsidR="00801B5C" w:rsidRPr="00FD40C3" w:rsidRDefault="00801B5C" w:rsidP="00801B5C">
            <w:pPr>
              <w:pStyle w:val="Code"/>
              <w:rPr>
                <w:lang w:val="id-ID"/>
              </w:rPr>
            </w:pPr>
            <w:r w:rsidRPr="00FD40C3">
              <w:rPr>
                <w:lang w:val="id-ID"/>
              </w:rPr>
              <w:t xml:space="preserve">    "dpr": "dewan perwakilan rakyat",</w:t>
            </w:r>
          </w:p>
          <w:p w14:paraId="310A0CEF" w14:textId="77777777" w:rsidR="00801B5C" w:rsidRPr="00FD40C3" w:rsidRDefault="00801B5C" w:rsidP="00801B5C">
            <w:pPr>
              <w:pStyle w:val="Code"/>
              <w:rPr>
                <w:lang w:val="id-ID"/>
              </w:rPr>
            </w:pPr>
            <w:r w:rsidRPr="00FD40C3">
              <w:rPr>
                <w:lang w:val="id-ID"/>
              </w:rPr>
              <w:t xml:space="preserve">    "dprd": "dewan perwakilan rakyat daerah",</w:t>
            </w:r>
          </w:p>
          <w:p w14:paraId="699EED09" w14:textId="77777777" w:rsidR="00801B5C" w:rsidRPr="00FD40C3" w:rsidRDefault="00801B5C" w:rsidP="00801B5C">
            <w:pPr>
              <w:pStyle w:val="Code"/>
              <w:rPr>
                <w:lang w:val="id-ID"/>
              </w:rPr>
            </w:pPr>
            <w:r w:rsidRPr="00FD40C3">
              <w:rPr>
                <w:lang w:val="id-ID"/>
              </w:rPr>
              <w:t xml:space="preserve">    "dpt": "dapat",</w:t>
            </w:r>
          </w:p>
          <w:p w14:paraId="10F865AA" w14:textId="77777777" w:rsidR="00801B5C" w:rsidRPr="00FD40C3" w:rsidRDefault="00801B5C" w:rsidP="00801B5C">
            <w:pPr>
              <w:pStyle w:val="Code"/>
              <w:rPr>
                <w:lang w:val="id-ID"/>
              </w:rPr>
            </w:pPr>
            <w:r w:rsidRPr="00FD40C3">
              <w:rPr>
                <w:lang w:val="id-ID"/>
              </w:rPr>
              <w:t xml:space="preserve">    "dr": "dari",</w:t>
            </w:r>
          </w:p>
          <w:p w14:paraId="2460D3BF" w14:textId="77777777" w:rsidR="00801B5C" w:rsidRPr="00FD40C3" w:rsidRDefault="00801B5C" w:rsidP="00801B5C">
            <w:pPr>
              <w:pStyle w:val="Code"/>
              <w:rPr>
                <w:lang w:val="id-ID"/>
              </w:rPr>
            </w:pPr>
            <w:r w:rsidRPr="00FD40C3">
              <w:rPr>
                <w:lang w:val="id-ID"/>
              </w:rPr>
              <w:t xml:space="preserve">    "dri": "dari",</w:t>
            </w:r>
          </w:p>
          <w:p w14:paraId="31A80793" w14:textId="77777777" w:rsidR="00801B5C" w:rsidRPr="00FD40C3" w:rsidRDefault="00801B5C" w:rsidP="00801B5C">
            <w:pPr>
              <w:pStyle w:val="Code"/>
              <w:rPr>
                <w:lang w:val="id-ID"/>
              </w:rPr>
            </w:pPr>
            <w:r w:rsidRPr="00FD40C3">
              <w:rPr>
                <w:lang w:val="id-ID"/>
              </w:rPr>
              <w:t xml:space="preserve">    "drmana": "darimana",</w:t>
            </w:r>
          </w:p>
          <w:p w14:paraId="16376D4B" w14:textId="77777777" w:rsidR="00801B5C" w:rsidRPr="00FD40C3" w:rsidRDefault="00801B5C" w:rsidP="00801B5C">
            <w:pPr>
              <w:pStyle w:val="Code"/>
              <w:rPr>
                <w:lang w:val="id-ID"/>
              </w:rPr>
            </w:pPr>
            <w:r w:rsidRPr="00FD40C3">
              <w:rPr>
                <w:lang w:val="id-ID"/>
              </w:rPr>
              <w:t xml:space="preserve">    "drmn": "darimana",</w:t>
            </w:r>
          </w:p>
          <w:p w14:paraId="67689662" w14:textId="77777777" w:rsidR="00801B5C" w:rsidRPr="00FD40C3" w:rsidRDefault="00801B5C" w:rsidP="00801B5C">
            <w:pPr>
              <w:pStyle w:val="Code"/>
              <w:rPr>
                <w:lang w:val="id-ID"/>
              </w:rPr>
            </w:pPr>
            <w:r w:rsidRPr="00FD40C3">
              <w:rPr>
                <w:lang w:val="id-ID"/>
              </w:rPr>
              <w:t xml:space="preserve">    "drpd": "daripada",</w:t>
            </w:r>
          </w:p>
          <w:p w14:paraId="325E1A06" w14:textId="77777777" w:rsidR="00801B5C" w:rsidRPr="00FD40C3" w:rsidRDefault="00801B5C" w:rsidP="00801B5C">
            <w:pPr>
              <w:pStyle w:val="Code"/>
              <w:rPr>
                <w:lang w:val="id-ID"/>
              </w:rPr>
            </w:pPr>
            <w:r w:rsidRPr="00FD40C3">
              <w:rPr>
                <w:lang w:val="id-ID"/>
              </w:rPr>
              <w:t xml:space="preserve">    "drtd": "dari tadi",</w:t>
            </w:r>
          </w:p>
          <w:p w14:paraId="5F192BA6" w14:textId="77777777" w:rsidR="00801B5C" w:rsidRPr="00FD40C3" w:rsidRDefault="00801B5C" w:rsidP="00801B5C">
            <w:pPr>
              <w:pStyle w:val="Code"/>
              <w:rPr>
                <w:lang w:val="id-ID"/>
              </w:rPr>
            </w:pPr>
            <w:r w:rsidRPr="00FD40C3">
              <w:rPr>
                <w:lang w:val="id-ID"/>
              </w:rPr>
              <w:t xml:space="preserve">    "dsb": "dan sebagainya",</w:t>
            </w:r>
          </w:p>
          <w:p w14:paraId="63AC667B" w14:textId="77777777" w:rsidR="00801B5C" w:rsidRPr="00FD40C3" w:rsidRDefault="00801B5C" w:rsidP="00801B5C">
            <w:pPr>
              <w:pStyle w:val="Code"/>
              <w:rPr>
                <w:lang w:val="id-ID"/>
              </w:rPr>
            </w:pPr>
            <w:r w:rsidRPr="00FD40C3">
              <w:rPr>
                <w:lang w:val="id-ID"/>
              </w:rPr>
              <w:t xml:space="preserve">    "dst": "dan seterusnya",</w:t>
            </w:r>
          </w:p>
          <w:p w14:paraId="67E45B17" w14:textId="77777777" w:rsidR="00801B5C" w:rsidRPr="00FD40C3" w:rsidRDefault="00801B5C" w:rsidP="00801B5C">
            <w:pPr>
              <w:pStyle w:val="Code"/>
              <w:rPr>
                <w:lang w:val="id-ID"/>
              </w:rPr>
            </w:pPr>
            <w:r w:rsidRPr="00FD40C3">
              <w:rPr>
                <w:lang w:val="id-ID"/>
              </w:rPr>
              <w:t xml:space="preserve">    "dstu": "disitu",</w:t>
            </w:r>
          </w:p>
          <w:p w14:paraId="3E877C77" w14:textId="77777777" w:rsidR="00801B5C" w:rsidRPr="00FD40C3" w:rsidRDefault="00801B5C" w:rsidP="00801B5C">
            <w:pPr>
              <w:pStyle w:val="Code"/>
              <w:rPr>
                <w:lang w:val="id-ID"/>
              </w:rPr>
            </w:pPr>
            <w:r w:rsidRPr="00FD40C3">
              <w:rPr>
                <w:lang w:val="id-ID"/>
              </w:rPr>
              <w:t xml:space="preserve">    "dtg": "datang",</w:t>
            </w:r>
          </w:p>
          <w:p w14:paraId="6EBEA56A" w14:textId="77777777" w:rsidR="00801B5C" w:rsidRPr="00FD40C3" w:rsidRDefault="00801B5C" w:rsidP="00801B5C">
            <w:pPr>
              <w:pStyle w:val="Code"/>
              <w:rPr>
                <w:lang w:val="id-ID"/>
              </w:rPr>
            </w:pPr>
            <w:r w:rsidRPr="00FD40C3">
              <w:rPr>
                <w:lang w:val="id-ID"/>
              </w:rPr>
              <w:t xml:space="preserve">    "dugem": "dunia gemerlap",</w:t>
            </w:r>
          </w:p>
          <w:p w14:paraId="22DCB897" w14:textId="77777777" w:rsidR="00801B5C" w:rsidRPr="00FD40C3" w:rsidRDefault="00801B5C" w:rsidP="00801B5C">
            <w:pPr>
              <w:pStyle w:val="Code"/>
              <w:rPr>
                <w:lang w:val="id-ID"/>
              </w:rPr>
            </w:pPr>
            <w:r w:rsidRPr="00FD40C3">
              <w:rPr>
                <w:lang w:val="id-ID"/>
              </w:rPr>
              <w:t xml:space="preserve">    "duh": "aduh",</w:t>
            </w:r>
          </w:p>
          <w:p w14:paraId="08A22DAF" w14:textId="77777777" w:rsidR="00801B5C" w:rsidRPr="00FD40C3" w:rsidRDefault="00801B5C" w:rsidP="00801B5C">
            <w:pPr>
              <w:pStyle w:val="Code"/>
              <w:rPr>
                <w:lang w:val="id-ID"/>
              </w:rPr>
            </w:pPr>
            <w:r w:rsidRPr="00FD40C3">
              <w:rPr>
                <w:lang w:val="id-ID"/>
              </w:rPr>
              <w:t xml:space="preserve">    "duit": "uang",</w:t>
            </w:r>
          </w:p>
          <w:p w14:paraId="50BF4839" w14:textId="77777777" w:rsidR="00801B5C" w:rsidRPr="00FD40C3" w:rsidRDefault="00801B5C" w:rsidP="00801B5C">
            <w:pPr>
              <w:pStyle w:val="Code"/>
              <w:rPr>
                <w:lang w:val="id-ID"/>
              </w:rPr>
            </w:pPr>
            <w:r w:rsidRPr="00FD40C3">
              <w:rPr>
                <w:lang w:val="id-ID"/>
              </w:rPr>
              <w:t xml:space="preserve">    "dulu": "dahulu",</w:t>
            </w:r>
          </w:p>
          <w:p w14:paraId="55428EA5" w14:textId="77777777" w:rsidR="00801B5C" w:rsidRPr="00FD40C3" w:rsidRDefault="00801B5C" w:rsidP="00801B5C">
            <w:pPr>
              <w:pStyle w:val="Code"/>
              <w:rPr>
                <w:lang w:val="id-ID"/>
              </w:rPr>
            </w:pPr>
            <w:r w:rsidRPr="00FD40C3">
              <w:rPr>
                <w:lang w:val="id-ID"/>
              </w:rPr>
              <w:t xml:space="preserve">    "dungu": "bodoh",</w:t>
            </w:r>
          </w:p>
          <w:p w14:paraId="756724E8" w14:textId="77777777" w:rsidR="00801B5C" w:rsidRPr="00FD40C3" w:rsidRDefault="00801B5C" w:rsidP="00801B5C">
            <w:pPr>
              <w:pStyle w:val="Code"/>
              <w:rPr>
                <w:lang w:val="id-ID"/>
              </w:rPr>
            </w:pPr>
            <w:r w:rsidRPr="00FD40C3">
              <w:rPr>
                <w:lang w:val="id-ID"/>
              </w:rPr>
              <w:t xml:space="preserve">    "duren": "durian",</w:t>
            </w:r>
          </w:p>
          <w:p w14:paraId="10FFD7BD" w14:textId="77777777" w:rsidR="00801B5C" w:rsidRPr="00FD40C3" w:rsidRDefault="00801B5C" w:rsidP="00801B5C">
            <w:pPr>
              <w:pStyle w:val="Code"/>
              <w:rPr>
                <w:lang w:val="id-ID"/>
              </w:rPr>
            </w:pPr>
            <w:r w:rsidRPr="00FD40C3">
              <w:rPr>
                <w:lang w:val="id-ID"/>
              </w:rPr>
              <w:t xml:space="preserve">    "dy": "dia",</w:t>
            </w:r>
          </w:p>
          <w:p w14:paraId="42042016" w14:textId="77777777" w:rsidR="00801B5C" w:rsidRPr="00FD40C3" w:rsidRDefault="00801B5C" w:rsidP="00801B5C">
            <w:pPr>
              <w:pStyle w:val="Code"/>
              <w:rPr>
                <w:lang w:val="id-ID"/>
              </w:rPr>
            </w:pPr>
            <w:r w:rsidRPr="00FD40C3">
              <w:rPr>
                <w:lang w:val="id-ID"/>
              </w:rPr>
              <w:t xml:space="preserve">    "dzolim": "zalim",</w:t>
            </w:r>
          </w:p>
          <w:p w14:paraId="334FCF33" w14:textId="77777777" w:rsidR="00801B5C" w:rsidRPr="00FD40C3" w:rsidRDefault="00801B5C" w:rsidP="00801B5C">
            <w:pPr>
              <w:pStyle w:val="Code"/>
              <w:rPr>
                <w:lang w:val="id-ID"/>
              </w:rPr>
            </w:pPr>
            <w:r w:rsidRPr="00FD40C3">
              <w:rPr>
                <w:lang w:val="id-ID"/>
              </w:rPr>
              <w:t xml:space="preserve">    "ed": "edisi",</w:t>
            </w:r>
          </w:p>
          <w:p w14:paraId="17CC9DE3" w14:textId="77777777" w:rsidR="00801B5C" w:rsidRPr="00FD40C3" w:rsidRDefault="00801B5C" w:rsidP="00801B5C">
            <w:pPr>
              <w:pStyle w:val="Code"/>
              <w:rPr>
                <w:lang w:val="id-ID"/>
              </w:rPr>
            </w:pPr>
            <w:r w:rsidRPr="00FD40C3">
              <w:rPr>
                <w:lang w:val="id-ID"/>
              </w:rPr>
              <w:t xml:space="preserve">    "edan": "gila",</w:t>
            </w:r>
          </w:p>
          <w:p w14:paraId="1FD1D673" w14:textId="77777777" w:rsidR="00801B5C" w:rsidRPr="00FD40C3" w:rsidRDefault="00801B5C" w:rsidP="00801B5C">
            <w:pPr>
              <w:pStyle w:val="Code"/>
              <w:rPr>
                <w:lang w:val="id-ID"/>
              </w:rPr>
            </w:pPr>
            <w:r w:rsidRPr="00FD40C3">
              <w:rPr>
                <w:lang w:val="id-ID"/>
              </w:rPr>
              <w:t xml:space="preserve">    "ego": "emosi",</w:t>
            </w:r>
          </w:p>
          <w:p w14:paraId="501CAA1B" w14:textId="77777777" w:rsidR="00801B5C" w:rsidRPr="00FD40C3" w:rsidRDefault="00801B5C" w:rsidP="00801B5C">
            <w:pPr>
              <w:pStyle w:val="Code"/>
              <w:rPr>
                <w:lang w:val="id-ID"/>
              </w:rPr>
            </w:pPr>
            <w:r w:rsidRPr="00FD40C3">
              <w:rPr>
                <w:lang w:val="id-ID"/>
              </w:rPr>
              <w:t xml:space="preserve">    "egp": "emang gue pikirin",</w:t>
            </w:r>
          </w:p>
          <w:p w14:paraId="76B6ADB7" w14:textId="77777777" w:rsidR="00801B5C" w:rsidRPr="00FD40C3" w:rsidRDefault="00801B5C" w:rsidP="00801B5C">
            <w:pPr>
              <w:pStyle w:val="Code"/>
              <w:rPr>
                <w:lang w:val="id-ID"/>
              </w:rPr>
            </w:pPr>
            <w:r w:rsidRPr="00FD40C3">
              <w:rPr>
                <w:lang w:val="id-ID"/>
              </w:rPr>
              <w:t xml:space="preserve">    "eike": "aku",</w:t>
            </w:r>
          </w:p>
          <w:p w14:paraId="59333280" w14:textId="77777777" w:rsidR="00801B5C" w:rsidRPr="00FD40C3" w:rsidRDefault="00801B5C" w:rsidP="00801B5C">
            <w:pPr>
              <w:pStyle w:val="Code"/>
              <w:rPr>
                <w:lang w:val="id-ID"/>
              </w:rPr>
            </w:pPr>
            <w:r w:rsidRPr="00FD40C3">
              <w:rPr>
                <w:lang w:val="id-ID"/>
              </w:rPr>
              <w:t xml:space="preserve">    "eke": "aku",</w:t>
            </w:r>
          </w:p>
          <w:p w14:paraId="1C253D6E" w14:textId="77777777" w:rsidR="00801B5C" w:rsidRPr="00FD40C3" w:rsidRDefault="00801B5C" w:rsidP="00801B5C">
            <w:pPr>
              <w:pStyle w:val="Code"/>
              <w:rPr>
                <w:lang w:val="id-ID"/>
              </w:rPr>
            </w:pPr>
            <w:r w:rsidRPr="00FD40C3">
              <w:rPr>
                <w:lang w:val="id-ID"/>
              </w:rPr>
              <w:t xml:space="preserve">    "elo": "kamu",</w:t>
            </w:r>
          </w:p>
          <w:p w14:paraId="5BB27223" w14:textId="77777777" w:rsidR="00801B5C" w:rsidRPr="00FD40C3" w:rsidRDefault="00801B5C" w:rsidP="00801B5C">
            <w:pPr>
              <w:pStyle w:val="Code"/>
              <w:rPr>
                <w:lang w:val="id-ID"/>
              </w:rPr>
            </w:pPr>
            <w:r w:rsidRPr="00FD40C3">
              <w:rPr>
                <w:lang w:val="id-ID"/>
              </w:rPr>
              <w:t xml:space="preserve">    "elu": "kamu",</w:t>
            </w:r>
          </w:p>
          <w:p w14:paraId="67D18600" w14:textId="77777777" w:rsidR="00801B5C" w:rsidRPr="00FD40C3" w:rsidRDefault="00801B5C" w:rsidP="00801B5C">
            <w:pPr>
              <w:pStyle w:val="Code"/>
              <w:rPr>
                <w:lang w:val="id-ID"/>
              </w:rPr>
            </w:pPr>
            <w:r w:rsidRPr="00FD40C3">
              <w:rPr>
                <w:lang w:val="id-ID"/>
              </w:rPr>
              <w:t xml:space="preserve">    "emang": "memang",</w:t>
            </w:r>
          </w:p>
          <w:p w14:paraId="6C0E8D4E" w14:textId="77777777" w:rsidR="00801B5C" w:rsidRPr="00FD40C3" w:rsidRDefault="00801B5C" w:rsidP="00801B5C">
            <w:pPr>
              <w:pStyle w:val="Code"/>
              <w:rPr>
                <w:lang w:val="id-ID"/>
              </w:rPr>
            </w:pPr>
            <w:r w:rsidRPr="00FD40C3">
              <w:rPr>
                <w:lang w:val="id-ID"/>
              </w:rPr>
              <w:t xml:space="preserve">    "emangnya": "memangnya",</w:t>
            </w:r>
          </w:p>
          <w:p w14:paraId="054FEB57" w14:textId="77777777" w:rsidR="00801B5C" w:rsidRPr="00FD40C3" w:rsidRDefault="00801B5C" w:rsidP="00801B5C">
            <w:pPr>
              <w:pStyle w:val="Code"/>
              <w:rPr>
                <w:lang w:val="id-ID"/>
              </w:rPr>
            </w:pPr>
            <w:r w:rsidRPr="00FD40C3">
              <w:rPr>
                <w:lang w:val="id-ID"/>
              </w:rPr>
              <w:t xml:space="preserve">    "emank": "memang",</w:t>
            </w:r>
          </w:p>
          <w:p w14:paraId="660421C6" w14:textId="77777777" w:rsidR="00801B5C" w:rsidRPr="00FD40C3" w:rsidRDefault="00801B5C" w:rsidP="00801B5C">
            <w:pPr>
              <w:pStyle w:val="Code"/>
              <w:rPr>
                <w:lang w:val="id-ID"/>
              </w:rPr>
            </w:pPr>
            <w:r w:rsidRPr="00FD40C3">
              <w:rPr>
                <w:lang w:val="id-ID"/>
              </w:rPr>
              <w:t xml:space="preserve">    "emg": "memang",</w:t>
            </w:r>
          </w:p>
          <w:p w14:paraId="47909979" w14:textId="77777777" w:rsidR="00801B5C" w:rsidRPr="00FD40C3" w:rsidRDefault="00801B5C" w:rsidP="00801B5C">
            <w:pPr>
              <w:pStyle w:val="Code"/>
              <w:rPr>
                <w:lang w:val="id-ID"/>
              </w:rPr>
            </w:pPr>
            <w:r w:rsidRPr="00FD40C3">
              <w:rPr>
                <w:lang w:val="id-ID"/>
              </w:rPr>
              <w:t xml:space="preserve">    "emng": "memang",</w:t>
            </w:r>
          </w:p>
          <w:p w14:paraId="115C8A0E" w14:textId="77777777" w:rsidR="00801B5C" w:rsidRPr="00FD40C3" w:rsidRDefault="00801B5C" w:rsidP="00801B5C">
            <w:pPr>
              <w:pStyle w:val="Code"/>
              <w:rPr>
                <w:lang w:val="id-ID"/>
              </w:rPr>
            </w:pPr>
            <w:r w:rsidRPr="00FD40C3">
              <w:rPr>
                <w:lang w:val="id-ID"/>
              </w:rPr>
              <w:t xml:space="preserve">    "emte": "makan teman",</w:t>
            </w:r>
          </w:p>
          <w:p w14:paraId="2628FF6C" w14:textId="77777777" w:rsidR="00801B5C" w:rsidRPr="00FD40C3" w:rsidRDefault="00801B5C" w:rsidP="00801B5C">
            <w:pPr>
              <w:pStyle w:val="Code"/>
              <w:rPr>
                <w:lang w:val="id-ID"/>
              </w:rPr>
            </w:pPr>
            <w:r w:rsidRPr="00FD40C3">
              <w:rPr>
                <w:lang w:val="id-ID"/>
              </w:rPr>
              <w:lastRenderedPageBreak/>
              <w:t xml:space="preserve">    "endak": "tidak",</w:t>
            </w:r>
          </w:p>
          <w:p w14:paraId="0DDB9EE4" w14:textId="77777777" w:rsidR="00801B5C" w:rsidRPr="00FD40C3" w:rsidRDefault="00801B5C" w:rsidP="00801B5C">
            <w:pPr>
              <w:pStyle w:val="Code"/>
              <w:rPr>
                <w:lang w:val="id-ID"/>
              </w:rPr>
            </w:pPr>
            <w:r w:rsidRPr="00FD40C3">
              <w:rPr>
                <w:lang w:val="id-ID"/>
              </w:rPr>
              <w:t xml:space="preserve">    "engga": "tidak",</w:t>
            </w:r>
          </w:p>
          <w:p w14:paraId="3D6B3D56" w14:textId="77777777" w:rsidR="00801B5C" w:rsidRPr="00FD40C3" w:rsidRDefault="00801B5C" w:rsidP="00801B5C">
            <w:pPr>
              <w:pStyle w:val="Code"/>
              <w:rPr>
                <w:lang w:val="id-ID"/>
              </w:rPr>
            </w:pPr>
            <w:r w:rsidRPr="00FD40C3">
              <w:rPr>
                <w:lang w:val="id-ID"/>
              </w:rPr>
              <w:t xml:space="preserve">    "enggak": "tidak",</w:t>
            </w:r>
          </w:p>
          <w:p w14:paraId="561CE209" w14:textId="77777777" w:rsidR="00801B5C" w:rsidRPr="00FD40C3" w:rsidRDefault="00801B5C" w:rsidP="00801B5C">
            <w:pPr>
              <w:pStyle w:val="Code"/>
              <w:rPr>
                <w:lang w:val="id-ID"/>
              </w:rPr>
            </w:pPr>
            <w:r w:rsidRPr="00FD40C3">
              <w:rPr>
                <w:lang w:val="id-ID"/>
              </w:rPr>
              <w:t xml:space="preserve">    "entar": "nanti",</w:t>
            </w:r>
          </w:p>
          <w:p w14:paraId="2D184C49" w14:textId="77777777" w:rsidR="00801B5C" w:rsidRPr="00FD40C3" w:rsidRDefault="00801B5C" w:rsidP="00801B5C">
            <w:pPr>
              <w:pStyle w:val="Code"/>
              <w:rPr>
                <w:lang w:val="id-ID"/>
              </w:rPr>
            </w:pPr>
            <w:r w:rsidRPr="00FD40C3">
              <w:rPr>
                <w:lang w:val="id-ID"/>
              </w:rPr>
              <w:t xml:space="preserve">    "envy": "iri",</w:t>
            </w:r>
          </w:p>
          <w:p w14:paraId="18335E45" w14:textId="77777777" w:rsidR="00801B5C" w:rsidRPr="00FD40C3" w:rsidRDefault="00801B5C" w:rsidP="00801B5C">
            <w:pPr>
              <w:pStyle w:val="Code"/>
              <w:rPr>
                <w:lang w:val="id-ID"/>
              </w:rPr>
            </w:pPr>
            <w:r w:rsidRPr="00FD40C3">
              <w:rPr>
                <w:lang w:val="id-ID"/>
              </w:rPr>
              <w:t xml:space="preserve">    "eps": "episode",</w:t>
            </w:r>
          </w:p>
          <w:p w14:paraId="05B43711" w14:textId="77777777" w:rsidR="00801B5C" w:rsidRPr="00FD40C3" w:rsidRDefault="00801B5C" w:rsidP="00801B5C">
            <w:pPr>
              <w:pStyle w:val="Code"/>
              <w:rPr>
                <w:lang w:val="id-ID"/>
              </w:rPr>
            </w:pPr>
            <w:r w:rsidRPr="00FD40C3">
              <w:rPr>
                <w:lang w:val="id-ID"/>
              </w:rPr>
              <w:t xml:space="preserve">    "etc": "et cetera",</w:t>
            </w:r>
          </w:p>
          <w:p w14:paraId="6DB12AEA" w14:textId="77777777" w:rsidR="00801B5C" w:rsidRPr="00FD40C3" w:rsidRDefault="00801B5C" w:rsidP="00801B5C">
            <w:pPr>
              <w:pStyle w:val="Code"/>
              <w:rPr>
                <w:lang w:val="id-ID"/>
              </w:rPr>
            </w:pPr>
            <w:r w:rsidRPr="00FD40C3">
              <w:rPr>
                <w:lang w:val="id-ID"/>
              </w:rPr>
              <w:t xml:space="preserve">    "ex": "mantan",</w:t>
            </w:r>
          </w:p>
          <w:p w14:paraId="40C84580" w14:textId="77777777" w:rsidR="00801B5C" w:rsidRPr="00FD40C3" w:rsidRDefault="00801B5C" w:rsidP="00801B5C">
            <w:pPr>
              <w:pStyle w:val="Code"/>
              <w:rPr>
                <w:lang w:val="id-ID"/>
              </w:rPr>
            </w:pPr>
            <w:r w:rsidRPr="00FD40C3">
              <w:rPr>
                <w:lang w:val="id-ID"/>
              </w:rPr>
              <w:t xml:space="preserve">    "ext": "extension",</w:t>
            </w:r>
          </w:p>
          <w:p w14:paraId="5E1F07F4" w14:textId="77777777" w:rsidR="00801B5C" w:rsidRPr="00FD40C3" w:rsidRDefault="00801B5C" w:rsidP="00801B5C">
            <w:pPr>
              <w:pStyle w:val="Code"/>
              <w:rPr>
                <w:lang w:val="id-ID"/>
              </w:rPr>
            </w:pPr>
            <w:r w:rsidRPr="00FD40C3">
              <w:rPr>
                <w:lang w:val="id-ID"/>
              </w:rPr>
              <w:t xml:space="preserve">    "fahami": "pahami",</w:t>
            </w:r>
          </w:p>
          <w:p w14:paraId="67810E47" w14:textId="77777777" w:rsidR="00801B5C" w:rsidRPr="00FD40C3" w:rsidRDefault="00801B5C" w:rsidP="00801B5C">
            <w:pPr>
              <w:pStyle w:val="Code"/>
              <w:rPr>
                <w:lang w:val="id-ID"/>
              </w:rPr>
            </w:pPr>
            <w:r w:rsidRPr="00FD40C3">
              <w:rPr>
                <w:lang w:val="id-ID"/>
              </w:rPr>
              <w:t xml:space="preserve">    "fak": "fakultas",</w:t>
            </w:r>
          </w:p>
          <w:p w14:paraId="5D0DB68C" w14:textId="77777777" w:rsidR="00801B5C" w:rsidRPr="00FD40C3" w:rsidRDefault="00801B5C" w:rsidP="00801B5C">
            <w:pPr>
              <w:pStyle w:val="Code"/>
              <w:rPr>
                <w:lang w:val="id-ID"/>
              </w:rPr>
            </w:pPr>
            <w:r w:rsidRPr="00FD40C3">
              <w:rPr>
                <w:lang w:val="id-ID"/>
              </w:rPr>
              <w:t xml:space="preserve">    "fakta2": "fakta-fakta",</w:t>
            </w:r>
          </w:p>
          <w:p w14:paraId="72210341" w14:textId="77777777" w:rsidR="00801B5C" w:rsidRPr="00FD40C3" w:rsidRDefault="00801B5C" w:rsidP="00801B5C">
            <w:pPr>
              <w:pStyle w:val="Code"/>
              <w:rPr>
                <w:lang w:val="id-ID"/>
              </w:rPr>
            </w:pPr>
            <w:r w:rsidRPr="00FD40C3">
              <w:rPr>
                <w:lang w:val="id-ID"/>
              </w:rPr>
              <w:t xml:space="preserve">    "faktakta": "fakta",</w:t>
            </w:r>
          </w:p>
          <w:p w14:paraId="7786D21D" w14:textId="77777777" w:rsidR="00801B5C" w:rsidRPr="00FD40C3" w:rsidRDefault="00801B5C" w:rsidP="00801B5C">
            <w:pPr>
              <w:pStyle w:val="Code"/>
              <w:rPr>
                <w:lang w:val="id-ID"/>
              </w:rPr>
            </w:pPr>
            <w:r w:rsidRPr="00FD40C3">
              <w:rPr>
                <w:lang w:val="id-ID"/>
              </w:rPr>
              <w:t xml:space="preserve">    "fax": "facsimile",</w:t>
            </w:r>
          </w:p>
          <w:p w14:paraId="0A37AC55" w14:textId="77777777" w:rsidR="00801B5C" w:rsidRPr="00FD40C3" w:rsidRDefault="00801B5C" w:rsidP="00801B5C">
            <w:pPr>
              <w:pStyle w:val="Code"/>
              <w:rPr>
                <w:lang w:val="id-ID"/>
              </w:rPr>
            </w:pPr>
            <w:r w:rsidRPr="00FD40C3">
              <w:rPr>
                <w:lang w:val="id-ID"/>
              </w:rPr>
              <w:t xml:space="preserve">    "fb": "facebook",</w:t>
            </w:r>
          </w:p>
          <w:p w14:paraId="14DAEDDB" w14:textId="77777777" w:rsidR="00801B5C" w:rsidRPr="00FD40C3" w:rsidRDefault="00801B5C" w:rsidP="00801B5C">
            <w:pPr>
              <w:pStyle w:val="Code"/>
              <w:rPr>
                <w:lang w:val="id-ID"/>
              </w:rPr>
            </w:pPr>
            <w:r w:rsidRPr="00FD40C3">
              <w:rPr>
                <w:lang w:val="id-ID"/>
              </w:rPr>
              <w:t xml:space="preserve">    "fdsi": "forum diskusi suporter indonesia",</w:t>
            </w:r>
          </w:p>
          <w:p w14:paraId="2DE3AE25" w14:textId="77777777" w:rsidR="00801B5C" w:rsidRPr="00FD40C3" w:rsidRDefault="00801B5C" w:rsidP="00801B5C">
            <w:pPr>
              <w:pStyle w:val="Code"/>
              <w:rPr>
                <w:lang w:val="id-ID"/>
              </w:rPr>
            </w:pPr>
            <w:r w:rsidRPr="00FD40C3">
              <w:rPr>
                <w:lang w:val="id-ID"/>
              </w:rPr>
              <w:t xml:space="preserve">    "fifo": "first in first out",</w:t>
            </w:r>
          </w:p>
          <w:p w14:paraId="129C9524" w14:textId="77777777" w:rsidR="00801B5C" w:rsidRPr="00FD40C3" w:rsidRDefault="00801B5C" w:rsidP="00801B5C">
            <w:pPr>
              <w:pStyle w:val="Code"/>
              <w:rPr>
                <w:lang w:val="id-ID"/>
              </w:rPr>
            </w:pPr>
            <w:r w:rsidRPr="00FD40C3">
              <w:rPr>
                <w:lang w:val="id-ID"/>
              </w:rPr>
              <w:t xml:space="preserve">    "finek": "finansial ekonomi",</w:t>
            </w:r>
          </w:p>
          <w:p w14:paraId="1C12356F" w14:textId="77777777" w:rsidR="00801B5C" w:rsidRPr="00FD40C3" w:rsidRDefault="00801B5C" w:rsidP="00801B5C">
            <w:pPr>
              <w:pStyle w:val="Code"/>
              <w:rPr>
                <w:lang w:val="id-ID"/>
              </w:rPr>
            </w:pPr>
            <w:r w:rsidRPr="00FD40C3">
              <w:rPr>
                <w:lang w:val="id-ID"/>
              </w:rPr>
              <w:t xml:space="preserve">    "fisip": "fakultas ilmu sosial dan ilmu politik",</w:t>
            </w:r>
          </w:p>
          <w:p w14:paraId="0198B560" w14:textId="77777777" w:rsidR="00801B5C" w:rsidRPr="00FD40C3" w:rsidRDefault="00801B5C" w:rsidP="00801B5C">
            <w:pPr>
              <w:pStyle w:val="Code"/>
              <w:rPr>
                <w:lang w:val="id-ID"/>
              </w:rPr>
            </w:pPr>
            <w:r w:rsidRPr="00FD40C3">
              <w:rPr>
                <w:lang w:val="id-ID"/>
              </w:rPr>
              <w:t xml:space="preserve">    "fitnag": "fitnah",</w:t>
            </w:r>
          </w:p>
          <w:p w14:paraId="5A72D361" w14:textId="77777777" w:rsidR="00801B5C" w:rsidRPr="00FD40C3" w:rsidRDefault="00801B5C" w:rsidP="00801B5C">
            <w:pPr>
              <w:pStyle w:val="Code"/>
              <w:rPr>
                <w:lang w:val="id-ID"/>
              </w:rPr>
            </w:pPr>
            <w:r w:rsidRPr="00FD40C3">
              <w:rPr>
                <w:lang w:val="id-ID"/>
              </w:rPr>
              <w:t xml:space="preserve">    "folbek": "follow back",</w:t>
            </w:r>
          </w:p>
          <w:p w14:paraId="0224103A" w14:textId="77777777" w:rsidR="00801B5C" w:rsidRPr="00FD40C3" w:rsidRDefault="00801B5C" w:rsidP="00801B5C">
            <w:pPr>
              <w:pStyle w:val="Code"/>
              <w:rPr>
                <w:lang w:val="id-ID"/>
              </w:rPr>
            </w:pPr>
            <w:r w:rsidRPr="00FD40C3">
              <w:rPr>
                <w:lang w:val="id-ID"/>
              </w:rPr>
              <w:t xml:space="preserve">    "fpi": "front pembela islam",</w:t>
            </w:r>
          </w:p>
          <w:p w14:paraId="3C8F33CC" w14:textId="77777777" w:rsidR="00801B5C" w:rsidRPr="00FD40C3" w:rsidRDefault="00801B5C" w:rsidP="00801B5C">
            <w:pPr>
              <w:pStyle w:val="Code"/>
              <w:rPr>
                <w:lang w:val="id-ID"/>
              </w:rPr>
            </w:pPr>
            <w:r w:rsidRPr="00FD40C3">
              <w:rPr>
                <w:lang w:val="id-ID"/>
              </w:rPr>
              <w:t xml:space="preserve">    "fwd": "diterukan",</w:t>
            </w:r>
          </w:p>
          <w:p w14:paraId="5CC2F1D3" w14:textId="77777777" w:rsidR="00801B5C" w:rsidRPr="00FD40C3" w:rsidRDefault="00801B5C" w:rsidP="00801B5C">
            <w:pPr>
              <w:pStyle w:val="Code"/>
              <w:rPr>
                <w:lang w:val="id-ID"/>
              </w:rPr>
            </w:pPr>
            <w:r w:rsidRPr="00FD40C3">
              <w:rPr>
                <w:lang w:val="id-ID"/>
              </w:rPr>
              <w:t xml:space="preserve">    "fyi": "sebagai informasi",</w:t>
            </w:r>
          </w:p>
          <w:p w14:paraId="3DC41EE4" w14:textId="77777777" w:rsidR="00801B5C" w:rsidRPr="00FD40C3" w:rsidRDefault="00801B5C" w:rsidP="00801B5C">
            <w:pPr>
              <w:pStyle w:val="Code"/>
              <w:rPr>
                <w:lang w:val="id-ID"/>
              </w:rPr>
            </w:pPr>
            <w:r w:rsidRPr="00FD40C3">
              <w:rPr>
                <w:lang w:val="id-ID"/>
              </w:rPr>
              <w:t xml:space="preserve">    "g": "tidak",</w:t>
            </w:r>
          </w:p>
          <w:p w14:paraId="27E1F89B" w14:textId="77777777" w:rsidR="00801B5C" w:rsidRPr="00FD40C3" w:rsidRDefault="00801B5C" w:rsidP="00801B5C">
            <w:pPr>
              <w:pStyle w:val="Code"/>
              <w:rPr>
                <w:lang w:val="id-ID"/>
              </w:rPr>
            </w:pPr>
            <w:r w:rsidRPr="00FD40C3">
              <w:rPr>
                <w:lang w:val="id-ID"/>
              </w:rPr>
              <w:t xml:space="preserve">    "ga": "tidak",</w:t>
            </w:r>
          </w:p>
          <w:p w14:paraId="230B1BBE" w14:textId="77777777" w:rsidR="00801B5C" w:rsidRPr="00FD40C3" w:rsidRDefault="00801B5C" w:rsidP="00801B5C">
            <w:pPr>
              <w:pStyle w:val="Code"/>
              <w:rPr>
                <w:lang w:val="id-ID"/>
              </w:rPr>
            </w:pPr>
            <w:r w:rsidRPr="00FD40C3">
              <w:rPr>
                <w:lang w:val="id-ID"/>
              </w:rPr>
              <w:t xml:space="preserve">    "gaada": "tidak ada uang",</w:t>
            </w:r>
          </w:p>
          <w:p w14:paraId="7C33FBCC" w14:textId="77777777" w:rsidR="00801B5C" w:rsidRPr="00FD40C3" w:rsidRDefault="00801B5C" w:rsidP="00801B5C">
            <w:pPr>
              <w:pStyle w:val="Code"/>
              <w:rPr>
                <w:lang w:val="id-ID"/>
              </w:rPr>
            </w:pPr>
            <w:r w:rsidRPr="00FD40C3">
              <w:rPr>
                <w:lang w:val="id-ID"/>
              </w:rPr>
              <w:t xml:space="preserve">    "gabisa": "tidak bisa",</w:t>
            </w:r>
          </w:p>
          <w:p w14:paraId="714FAEA7" w14:textId="77777777" w:rsidR="00801B5C" w:rsidRPr="00FD40C3" w:rsidRDefault="00801B5C" w:rsidP="00801B5C">
            <w:pPr>
              <w:pStyle w:val="Code"/>
              <w:rPr>
                <w:lang w:val="id-ID"/>
              </w:rPr>
            </w:pPr>
            <w:r w:rsidRPr="00FD40C3">
              <w:rPr>
                <w:lang w:val="id-ID"/>
              </w:rPr>
              <w:t xml:space="preserve">    "gag": "tidak",</w:t>
            </w:r>
          </w:p>
          <w:p w14:paraId="18EC2C17" w14:textId="77777777" w:rsidR="00801B5C" w:rsidRPr="00FD40C3" w:rsidRDefault="00801B5C" w:rsidP="00801B5C">
            <w:pPr>
              <w:pStyle w:val="Code"/>
              <w:rPr>
                <w:lang w:val="id-ID"/>
              </w:rPr>
            </w:pPr>
            <w:r w:rsidRPr="00FD40C3">
              <w:rPr>
                <w:lang w:val="id-ID"/>
              </w:rPr>
              <w:t xml:space="preserve">    "gahar": "sangar",</w:t>
            </w:r>
          </w:p>
          <w:p w14:paraId="376425BA" w14:textId="77777777" w:rsidR="00801B5C" w:rsidRPr="00FD40C3" w:rsidRDefault="00801B5C" w:rsidP="00801B5C">
            <w:pPr>
              <w:pStyle w:val="Code"/>
              <w:rPr>
                <w:lang w:val="id-ID"/>
              </w:rPr>
            </w:pPr>
            <w:r w:rsidRPr="00FD40C3">
              <w:rPr>
                <w:lang w:val="id-ID"/>
              </w:rPr>
              <w:t xml:space="preserve">    "gaje": "tidak jelas",</w:t>
            </w:r>
          </w:p>
          <w:p w14:paraId="18083354" w14:textId="77777777" w:rsidR="00801B5C" w:rsidRPr="00FD40C3" w:rsidRDefault="00801B5C" w:rsidP="00801B5C">
            <w:pPr>
              <w:pStyle w:val="Code"/>
              <w:rPr>
                <w:lang w:val="id-ID"/>
              </w:rPr>
            </w:pPr>
            <w:r w:rsidRPr="00FD40C3">
              <w:rPr>
                <w:lang w:val="id-ID"/>
              </w:rPr>
              <w:t xml:space="preserve">    "gak": "tidak",</w:t>
            </w:r>
          </w:p>
          <w:p w14:paraId="0DA5E06E" w14:textId="77777777" w:rsidR="00801B5C" w:rsidRPr="00FD40C3" w:rsidRDefault="00801B5C" w:rsidP="00801B5C">
            <w:pPr>
              <w:pStyle w:val="Code"/>
              <w:rPr>
                <w:lang w:val="id-ID"/>
              </w:rPr>
            </w:pPr>
            <w:r w:rsidRPr="00FD40C3">
              <w:rPr>
                <w:lang w:val="id-ID"/>
              </w:rPr>
              <w:t xml:space="preserve">    "gak papa": "tidak apa-apa",</w:t>
            </w:r>
          </w:p>
          <w:p w14:paraId="2F9F974E" w14:textId="77777777" w:rsidR="00801B5C" w:rsidRPr="00FD40C3" w:rsidRDefault="00801B5C" w:rsidP="00801B5C">
            <w:pPr>
              <w:pStyle w:val="Code"/>
              <w:rPr>
                <w:lang w:val="id-ID"/>
              </w:rPr>
            </w:pPr>
            <w:r w:rsidRPr="00FD40C3">
              <w:rPr>
                <w:lang w:val="id-ID"/>
              </w:rPr>
              <w:t xml:space="preserve">    "gamau": "tidak mau",</w:t>
            </w:r>
          </w:p>
          <w:p w14:paraId="187C5FC8" w14:textId="77777777" w:rsidR="00801B5C" w:rsidRPr="00FD40C3" w:rsidRDefault="00801B5C" w:rsidP="00801B5C">
            <w:pPr>
              <w:pStyle w:val="Code"/>
              <w:rPr>
                <w:lang w:val="id-ID"/>
              </w:rPr>
            </w:pPr>
            <w:r w:rsidRPr="00FD40C3">
              <w:rPr>
                <w:lang w:val="id-ID"/>
              </w:rPr>
              <w:t xml:space="preserve">    "gan": "juragan",</w:t>
            </w:r>
          </w:p>
          <w:p w14:paraId="76734A54" w14:textId="77777777" w:rsidR="00801B5C" w:rsidRPr="00FD40C3" w:rsidRDefault="00801B5C" w:rsidP="00801B5C">
            <w:pPr>
              <w:pStyle w:val="Code"/>
              <w:rPr>
                <w:lang w:val="id-ID"/>
              </w:rPr>
            </w:pPr>
            <w:r w:rsidRPr="00FD40C3">
              <w:rPr>
                <w:lang w:val="id-ID"/>
              </w:rPr>
              <w:t xml:space="preserve">    "gantengbs": "ganteng",</w:t>
            </w:r>
          </w:p>
          <w:p w14:paraId="3FF76E14" w14:textId="77777777" w:rsidR="00801B5C" w:rsidRPr="00FD40C3" w:rsidRDefault="00801B5C" w:rsidP="00801B5C">
            <w:pPr>
              <w:pStyle w:val="Code"/>
              <w:rPr>
                <w:lang w:val="id-ID"/>
              </w:rPr>
            </w:pPr>
            <w:r w:rsidRPr="00FD40C3">
              <w:rPr>
                <w:lang w:val="id-ID"/>
              </w:rPr>
              <w:t xml:space="preserve">    "gantengsaya": "ganteng",</w:t>
            </w:r>
          </w:p>
          <w:p w14:paraId="1246CEF5" w14:textId="77777777" w:rsidR="00801B5C" w:rsidRPr="00FD40C3" w:rsidRDefault="00801B5C" w:rsidP="00801B5C">
            <w:pPr>
              <w:pStyle w:val="Code"/>
              <w:rPr>
                <w:lang w:val="id-ID"/>
              </w:rPr>
            </w:pPr>
            <w:r w:rsidRPr="00FD40C3">
              <w:rPr>
                <w:lang w:val="id-ID"/>
              </w:rPr>
              <w:t xml:space="preserve">    "gapapa": "tidak apa-apa",</w:t>
            </w:r>
          </w:p>
          <w:p w14:paraId="417E50BD" w14:textId="77777777" w:rsidR="00801B5C" w:rsidRPr="00FD40C3" w:rsidRDefault="00801B5C" w:rsidP="00801B5C">
            <w:pPr>
              <w:pStyle w:val="Code"/>
              <w:rPr>
                <w:lang w:val="id-ID"/>
              </w:rPr>
            </w:pPr>
            <w:r w:rsidRPr="00FD40C3">
              <w:rPr>
                <w:lang w:val="id-ID"/>
              </w:rPr>
              <w:t xml:space="preserve">    "gaptek": "gagap teknologi",</w:t>
            </w:r>
          </w:p>
          <w:p w14:paraId="25EC444B" w14:textId="77777777" w:rsidR="00801B5C" w:rsidRPr="00FD40C3" w:rsidRDefault="00801B5C" w:rsidP="00801B5C">
            <w:pPr>
              <w:pStyle w:val="Code"/>
              <w:rPr>
                <w:lang w:val="id-ID"/>
              </w:rPr>
            </w:pPr>
            <w:r w:rsidRPr="00FD40C3">
              <w:rPr>
                <w:lang w:val="id-ID"/>
              </w:rPr>
              <w:t xml:space="preserve">    "gatau": "tidak tahu",</w:t>
            </w:r>
          </w:p>
          <w:p w14:paraId="7404BEB8" w14:textId="77777777" w:rsidR="00801B5C" w:rsidRPr="00FD40C3" w:rsidRDefault="00801B5C" w:rsidP="00801B5C">
            <w:pPr>
              <w:pStyle w:val="Code"/>
              <w:rPr>
                <w:lang w:val="id-ID"/>
              </w:rPr>
            </w:pPr>
            <w:r w:rsidRPr="00FD40C3">
              <w:rPr>
                <w:lang w:val="id-ID"/>
              </w:rPr>
              <w:t xml:space="preserve">    "gatek": "gagap teknologi",</w:t>
            </w:r>
          </w:p>
          <w:p w14:paraId="75159200" w14:textId="77777777" w:rsidR="00801B5C" w:rsidRPr="00FD40C3" w:rsidRDefault="00801B5C" w:rsidP="00801B5C">
            <w:pPr>
              <w:pStyle w:val="Code"/>
              <w:rPr>
                <w:lang w:val="id-ID"/>
              </w:rPr>
            </w:pPr>
            <w:r w:rsidRPr="00FD40C3">
              <w:rPr>
                <w:lang w:val="id-ID"/>
              </w:rPr>
              <w:t xml:space="preserve">    "gatot": "gagal total",</w:t>
            </w:r>
          </w:p>
          <w:p w14:paraId="578EFF43" w14:textId="77777777" w:rsidR="00801B5C" w:rsidRPr="00FD40C3" w:rsidRDefault="00801B5C" w:rsidP="00801B5C">
            <w:pPr>
              <w:pStyle w:val="Code"/>
              <w:rPr>
                <w:lang w:val="id-ID"/>
              </w:rPr>
            </w:pPr>
            <w:r w:rsidRPr="00FD40C3">
              <w:rPr>
                <w:lang w:val="id-ID"/>
              </w:rPr>
              <w:t xml:space="preserve">    "gawe": "kerja",</w:t>
            </w:r>
          </w:p>
          <w:p w14:paraId="23E39185" w14:textId="77777777" w:rsidR="00801B5C" w:rsidRPr="00FD40C3" w:rsidRDefault="00801B5C" w:rsidP="00801B5C">
            <w:pPr>
              <w:pStyle w:val="Code"/>
              <w:rPr>
                <w:lang w:val="id-ID"/>
              </w:rPr>
            </w:pPr>
            <w:r w:rsidRPr="00FD40C3">
              <w:rPr>
                <w:lang w:val="id-ID"/>
              </w:rPr>
              <w:t xml:space="preserve">    "gax": "tidak",</w:t>
            </w:r>
          </w:p>
          <w:p w14:paraId="6C526F89" w14:textId="77777777" w:rsidR="00801B5C" w:rsidRPr="00FD40C3" w:rsidRDefault="00801B5C" w:rsidP="00801B5C">
            <w:pPr>
              <w:pStyle w:val="Code"/>
              <w:rPr>
                <w:lang w:val="id-ID"/>
              </w:rPr>
            </w:pPr>
            <w:r w:rsidRPr="00FD40C3">
              <w:rPr>
                <w:lang w:val="id-ID"/>
              </w:rPr>
              <w:t xml:space="preserve">    "gbs": "tidak bisa",</w:t>
            </w:r>
          </w:p>
          <w:p w14:paraId="318DBAE7" w14:textId="77777777" w:rsidR="00801B5C" w:rsidRPr="00FD40C3" w:rsidRDefault="00801B5C" w:rsidP="00801B5C">
            <w:pPr>
              <w:pStyle w:val="Code"/>
              <w:rPr>
                <w:lang w:val="id-ID"/>
              </w:rPr>
            </w:pPr>
            <w:r w:rsidRPr="00FD40C3">
              <w:rPr>
                <w:lang w:val="id-ID"/>
              </w:rPr>
              <w:t xml:space="preserve">    "gd": "gusdur",</w:t>
            </w:r>
          </w:p>
          <w:p w14:paraId="25480B8F" w14:textId="77777777" w:rsidR="00801B5C" w:rsidRPr="00FD40C3" w:rsidRDefault="00801B5C" w:rsidP="00801B5C">
            <w:pPr>
              <w:pStyle w:val="Code"/>
              <w:rPr>
                <w:lang w:val="id-ID"/>
              </w:rPr>
            </w:pPr>
            <w:r w:rsidRPr="00FD40C3">
              <w:rPr>
                <w:lang w:val="id-ID"/>
              </w:rPr>
              <w:t xml:space="preserve">    "gda": "tidak ada uang",</w:t>
            </w:r>
          </w:p>
          <w:p w14:paraId="57F0260B" w14:textId="77777777" w:rsidR="00801B5C" w:rsidRPr="00FD40C3" w:rsidRDefault="00801B5C" w:rsidP="00801B5C">
            <w:pPr>
              <w:pStyle w:val="Code"/>
              <w:rPr>
                <w:lang w:val="id-ID"/>
              </w:rPr>
            </w:pPr>
            <w:r w:rsidRPr="00FD40C3">
              <w:rPr>
                <w:lang w:val="id-ID"/>
              </w:rPr>
              <w:t xml:space="preserve">    "gebetan": "orang yang disuka",</w:t>
            </w:r>
          </w:p>
          <w:p w14:paraId="32F05D92" w14:textId="77777777" w:rsidR="00801B5C" w:rsidRPr="00FD40C3" w:rsidRDefault="00801B5C" w:rsidP="00801B5C">
            <w:pPr>
              <w:pStyle w:val="Code"/>
              <w:rPr>
                <w:lang w:val="id-ID"/>
              </w:rPr>
            </w:pPr>
            <w:r w:rsidRPr="00FD40C3">
              <w:rPr>
                <w:lang w:val="id-ID"/>
              </w:rPr>
              <w:t xml:space="preserve">    "geer": "gede rasa",</w:t>
            </w:r>
          </w:p>
          <w:p w14:paraId="4A428141" w14:textId="77777777" w:rsidR="00801B5C" w:rsidRPr="00FD40C3" w:rsidRDefault="00801B5C" w:rsidP="00801B5C">
            <w:pPr>
              <w:pStyle w:val="Code"/>
              <w:rPr>
                <w:lang w:val="id-ID"/>
              </w:rPr>
            </w:pPr>
            <w:r w:rsidRPr="00FD40C3">
              <w:rPr>
                <w:lang w:val="id-ID"/>
              </w:rPr>
              <w:t xml:space="preserve">    "gegara": "gara-gara",</w:t>
            </w:r>
          </w:p>
          <w:p w14:paraId="746584EF" w14:textId="77777777" w:rsidR="00801B5C" w:rsidRPr="00FD40C3" w:rsidRDefault="00801B5C" w:rsidP="00801B5C">
            <w:pPr>
              <w:pStyle w:val="Code"/>
              <w:rPr>
                <w:lang w:val="id-ID"/>
              </w:rPr>
            </w:pPr>
            <w:r w:rsidRPr="00FD40C3">
              <w:rPr>
                <w:lang w:val="id-ID"/>
              </w:rPr>
              <w:t xml:space="preserve">    "geje": "tidak jelas",</w:t>
            </w:r>
          </w:p>
          <w:p w14:paraId="75A9BB5C" w14:textId="77777777" w:rsidR="00801B5C" w:rsidRPr="00FD40C3" w:rsidRDefault="00801B5C" w:rsidP="00801B5C">
            <w:pPr>
              <w:pStyle w:val="Code"/>
              <w:rPr>
                <w:lang w:val="id-ID"/>
              </w:rPr>
            </w:pPr>
            <w:r w:rsidRPr="00FD40C3">
              <w:rPr>
                <w:lang w:val="id-ID"/>
              </w:rPr>
              <w:t xml:space="preserve">    "gelo": "gila",</w:t>
            </w:r>
          </w:p>
          <w:p w14:paraId="0B85A00D" w14:textId="77777777" w:rsidR="00801B5C" w:rsidRPr="00FD40C3" w:rsidRDefault="00801B5C" w:rsidP="00801B5C">
            <w:pPr>
              <w:pStyle w:val="Code"/>
              <w:rPr>
                <w:lang w:val="id-ID"/>
              </w:rPr>
            </w:pPr>
            <w:r w:rsidRPr="00FD40C3">
              <w:rPr>
                <w:lang w:val="id-ID"/>
              </w:rPr>
              <w:t xml:space="preserve">    "gene": "begini",</w:t>
            </w:r>
          </w:p>
          <w:p w14:paraId="2059CE4B" w14:textId="77777777" w:rsidR="00801B5C" w:rsidRPr="00FD40C3" w:rsidRDefault="00801B5C" w:rsidP="00801B5C">
            <w:pPr>
              <w:pStyle w:val="Code"/>
              <w:rPr>
                <w:lang w:val="id-ID"/>
              </w:rPr>
            </w:pPr>
            <w:r w:rsidRPr="00FD40C3">
              <w:rPr>
                <w:lang w:val="id-ID"/>
              </w:rPr>
              <w:t xml:space="preserve">    "gepeng": "gelandangan dan pengemis",</w:t>
            </w:r>
          </w:p>
          <w:p w14:paraId="304BD63C" w14:textId="77777777" w:rsidR="00801B5C" w:rsidRPr="00FD40C3" w:rsidRDefault="00801B5C" w:rsidP="00801B5C">
            <w:pPr>
              <w:pStyle w:val="Code"/>
              <w:rPr>
                <w:lang w:val="id-ID"/>
              </w:rPr>
            </w:pPr>
            <w:r w:rsidRPr="00FD40C3">
              <w:rPr>
                <w:lang w:val="id-ID"/>
              </w:rPr>
              <w:t xml:space="preserve">    "ghiey": "lagi",</w:t>
            </w:r>
          </w:p>
          <w:p w14:paraId="68667E1B" w14:textId="77777777" w:rsidR="00801B5C" w:rsidRPr="00FD40C3" w:rsidRDefault="00801B5C" w:rsidP="00801B5C">
            <w:pPr>
              <w:pStyle w:val="Code"/>
              <w:rPr>
                <w:lang w:val="id-ID"/>
              </w:rPr>
            </w:pPr>
            <w:r w:rsidRPr="00FD40C3">
              <w:rPr>
                <w:lang w:val="id-ID"/>
              </w:rPr>
              <w:t xml:space="preserve">    "ghiy": "lagi",</w:t>
            </w:r>
          </w:p>
          <w:p w14:paraId="3F00C87F" w14:textId="77777777" w:rsidR="00801B5C" w:rsidRPr="00FD40C3" w:rsidRDefault="00801B5C" w:rsidP="00801B5C">
            <w:pPr>
              <w:pStyle w:val="Code"/>
              <w:rPr>
                <w:lang w:val="id-ID"/>
              </w:rPr>
            </w:pPr>
            <w:r w:rsidRPr="00FD40C3">
              <w:rPr>
                <w:lang w:val="id-ID"/>
              </w:rPr>
              <w:t xml:space="preserve">    "gi": "lagi",</w:t>
            </w:r>
          </w:p>
          <w:p w14:paraId="1C187F30" w14:textId="77777777" w:rsidR="00801B5C" w:rsidRPr="00FD40C3" w:rsidRDefault="00801B5C" w:rsidP="00801B5C">
            <w:pPr>
              <w:pStyle w:val="Code"/>
              <w:rPr>
                <w:lang w:val="id-ID"/>
              </w:rPr>
            </w:pPr>
            <w:r w:rsidRPr="00FD40C3">
              <w:rPr>
                <w:lang w:val="id-ID"/>
              </w:rPr>
              <w:t xml:space="preserve">    "gib": "gerakan indonesia beradab",</w:t>
            </w:r>
          </w:p>
          <w:p w14:paraId="72D4201D" w14:textId="77777777" w:rsidR="00801B5C" w:rsidRPr="00FD40C3" w:rsidRDefault="00801B5C" w:rsidP="00801B5C">
            <w:pPr>
              <w:pStyle w:val="Code"/>
              <w:rPr>
                <w:lang w:val="id-ID"/>
              </w:rPr>
            </w:pPr>
            <w:r w:rsidRPr="00FD40C3">
              <w:rPr>
                <w:lang w:val="id-ID"/>
              </w:rPr>
              <w:t xml:space="preserve">    "gile": "gila",</w:t>
            </w:r>
          </w:p>
          <w:p w14:paraId="4EE0E3E8" w14:textId="77777777" w:rsidR="00801B5C" w:rsidRPr="00FD40C3" w:rsidRDefault="00801B5C" w:rsidP="00801B5C">
            <w:pPr>
              <w:pStyle w:val="Code"/>
              <w:rPr>
                <w:lang w:val="id-ID"/>
              </w:rPr>
            </w:pPr>
            <w:r w:rsidRPr="00FD40C3">
              <w:rPr>
                <w:lang w:val="id-ID"/>
              </w:rPr>
              <w:lastRenderedPageBreak/>
              <w:t xml:space="preserve">    "giman": "gigi mancung",</w:t>
            </w:r>
          </w:p>
          <w:p w14:paraId="2494205D" w14:textId="77777777" w:rsidR="00801B5C" w:rsidRPr="00FD40C3" w:rsidRDefault="00801B5C" w:rsidP="00801B5C">
            <w:pPr>
              <w:pStyle w:val="Code"/>
              <w:rPr>
                <w:lang w:val="id-ID"/>
              </w:rPr>
            </w:pPr>
            <w:r w:rsidRPr="00FD40C3">
              <w:rPr>
                <w:lang w:val="id-ID"/>
              </w:rPr>
              <w:t xml:space="preserve">    "gimana": "bagaimana",</w:t>
            </w:r>
          </w:p>
          <w:p w14:paraId="61AA4488" w14:textId="77777777" w:rsidR="00801B5C" w:rsidRPr="00FD40C3" w:rsidRDefault="00801B5C" w:rsidP="00801B5C">
            <w:pPr>
              <w:pStyle w:val="Code"/>
              <w:rPr>
                <w:lang w:val="id-ID"/>
              </w:rPr>
            </w:pPr>
            <w:r w:rsidRPr="00FD40C3">
              <w:rPr>
                <w:lang w:val="id-ID"/>
              </w:rPr>
              <w:t xml:space="preserve">    "gini": "begini",</w:t>
            </w:r>
          </w:p>
          <w:p w14:paraId="5C1410D0" w14:textId="77777777" w:rsidR="00801B5C" w:rsidRPr="00FD40C3" w:rsidRDefault="00801B5C" w:rsidP="00801B5C">
            <w:pPr>
              <w:pStyle w:val="Code"/>
              <w:rPr>
                <w:lang w:val="id-ID"/>
              </w:rPr>
            </w:pPr>
            <w:r w:rsidRPr="00FD40C3">
              <w:rPr>
                <w:lang w:val="id-ID"/>
              </w:rPr>
              <w:t xml:space="preserve">    "gingerbread": "ginger bread",</w:t>
            </w:r>
          </w:p>
          <w:p w14:paraId="08D5DBA0" w14:textId="77777777" w:rsidR="00801B5C" w:rsidRPr="00FD40C3" w:rsidRDefault="00801B5C" w:rsidP="00801B5C">
            <w:pPr>
              <w:pStyle w:val="Code"/>
              <w:rPr>
                <w:lang w:val="id-ID"/>
              </w:rPr>
            </w:pPr>
            <w:r w:rsidRPr="00FD40C3">
              <w:rPr>
                <w:lang w:val="id-ID"/>
              </w:rPr>
              <w:t xml:space="preserve">    "gino": "gigi nongol",</w:t>
            </w:r>
          </w:p>
          <w:p w14:paraId="0F57375C" w14:textId="77777777" w:rsidR="00801B5C" w:rsidRPr="00FD40C3" w:rsidRDefault="00801B5C" w:rsidP="00801B5C">
            <w:pPr>
              <w:pStyle w:val="Code"/>
              <w:rPr>
                <w:lang w:val="id-ID"/>
              </w:rPr>
            </w:pPr>
            <w:r w:rsidRPr="00FD40C3">
              <w:rPr>
                <w:lang w:val="id-ID"/>
              </w:rPr>
              <w:t xml:space="preserve">    "gitchu": "gitu",</w:t>
            </w:r>
          </w:p>
          <w:p w14:paraId="1FF37AAC" w14:textId="77777777" w:rsidR="00801B5C" w:rsidRPr="00FD40C3" w:rsidRDefault="00801B5C" w:rsidP="00801B5C">
            <w:pPr>
              <w:pStyle w:val="Code"/>
              <w:rPr>
                <w:lang w:val="id-ID"/>
              </w:rPr>
            </w:pPr>
            <w:r w:rsidRPr="00FD40C3">
              <w:rPr>
                <w:lang w:val="id-ID"/>
              </w:rPr>
              <w:t xml:space="preserve">    "githu": "gitu",</w:t>
            </w:r>
          </w:p>
          <w:p w14:paraId="5AB5DF71" w14:textId="77777777" w:rsidR="00801B5C" w:rsidRPr="00FD40C3" w:rsidRDefault="00801B5C" w:rsidP="00801B5C">
            <w:pPr>
              <w:pStyle w:val="Code"/>
              <w:rPr>
                <w:lang w:val="id-ID"/>
              </w:rPr>
            </w:pPr>
            <w:r w:rsidRPr="00FD40C3">
              <w:rPr>
                <w:lang w:val="id-ID"/>
              </w:rPr>
              <w:t xml:space="preserve">    "gitu": "begitu",</w:t>
            </w:r>
          </w:p>
          <w:p w14:paraId="0E49CC6B" w14:textId="77777777" w:rsidR="00801B5C" w:rsidRPr="00FD40C3" w:rsidRDefault="00801B5C" w:rsidP="00801B5C">
            <w:pPr>
              <w:pStyle w:val="Code"/>
              <w:rPr>
                <w:lang w:val="id-ID"/>
              </w:rPr>
            </w:pPr>
            <w:r w:rsidRPr="00FD40C3">
              <w:rPr>
                <w:lang w:val="id-ID"/>
              </w:rPr>
              <w:t xml:space="preserve">    "gj": "tidak jelas",</w:t>
            </w:r>
          </w:p>
          <w:p w14:paraId="4033DA98" w14:textId="77777777" w:rsidR="00801B5C" w:rsidRPr="00FD40C3" w:rsidRDefault="00801B5C" w:rsidP="00801B5C">
            <w:pPr>
              <w:pStyle w:val="Code"/>
              <w:rPr>
                <w:lang w:val="id-ID"/>
              </w:rPr>
            </w:pPr>
            <w:r w:rsidRPr="00FD40C3">
              <w:rPr>
                <w:lang w:val="id-ID"/>
              </w:rPr>
              <w:t xml:space="preserve">    "gk": "tidak",</w:t>
            </w:r>
          </w:p>
          <w:p w14:paraId="2055DC20" w14:textId="77777777" w:rsidR="00801B5C" w:rsidRPr="00FD40C3" w:rsidRDefault="00801B5C" w:rsidP="00801B5C">
            <w:pPr>
              <w:pStyle w:val="Code"/>
              <w:rPr>
                <w:lang w:val="id-ID"/>
              </w:rPr>
            </w:pPr>
            <w:r w:rsidRPr="00FD40C3">
              <w:rPr>
                <w:lang w:val="id-ID"/>
              </w:rPr>
              <w:t xml:space="preserve">    "gmana": "bagaimana",</w:t>
            </w:r>
          </w:p>
          <w:p w14:paraId="18EA887A" w14:textId="77777777" w:rsidR="00801B5C" w:rsidRPr="00FD40C3" w:rsidRDefault="00801B5C" w:rsidP="00801B5C">
            <w:pPr>
              <w:pStyle w:val="Code"/>
              <w:rPr>
                <w:lang w:val="id-ID"/>
              </w:rPr>
            </w:pPr>
            <w:r w:rsidRPr="00FD40C3">
              <w:rPr>
                <w:lang w:val="id-ID"/>
              </w:rPr>
              <w:t xml:space="preserve">    "gmn": "bagamana",</w:t>
            </w:r>
          </w:p>
          <w:p w14:paraId="7882636B" w14:textId="77777777" w:rsidR="00801B5C" w:rsidRPr="00FD40C3" w:rsidRDefault="00801B5C" w:rsidP="00801B5C">
            <w:pPr>
              <w:pStyle w:val="Code"/>
              <w:rPr>
                <w:lang w:val="id-ID"/>
              </w:rPr>
            </w:pPr>
            <w:r w:rsidRPr="00FD40C3">
              <w:rPr>
                <w:lang w:val="id-ID"/>
              </w:rPr>
              <w:t xml:space="preserve">    "gn": "begini",</w:t>
            </w:r>
          </w:p>
          <w:p w14:paraId="3D2CFB6E" w14:textId="77777777" w:rsidR="00801B5C" w:rsidRPr="00FD40C3" w:rsidRDefault="00801B5C" w:rsidP="00801B5C">
            <w:pPr>
              <w:pStyle w:val="Code"/>
              <w:rPr>
                <w:lang w:val="id-ID"/>
              </w:rPr>
            </w:pPr>
            <w:r w:rsidRPr="00FD40C3">
              <w:rPr>
                <w:lang w:val="id-ID"/>
              </w:rPr>
              <w:t xml:space="preserve">    "goblog": "goblok",</w:t>
            </w:r>
          </w:p>
          <w:p w14:paraId="01B672AC" w14:textId="77777777" w:rsidR="00801B5C" w:rsidRPr="00FD40C3" w:rsidRDefault="00801B5C" w:rsidP="00801B5C">
            <w:pPr>
              <w:pStyle w:val="Code"/>
              <w:rPr>
                <w:lang w:val="id-ID"/>
              </w:rPr>
            </w:pPr>
            <w:r w:rsidRPr="00FD40C3">
              <w:rPr>
                <w:lang w:val="id-ID"/>
              </w:rPr>
              <w:t xml:space="preserve">    "goblok": "bodoh",</w:t>
            </w:r>
          </w:p>
          <w:p w14:paraId="4F59DD71" w14:textId="77777777" w:rsidR="00801B5C" w:rsidRPr="00FD40C3" w:rsidRDefault="00801B5C" w:rsidP="00801B5C">
            <w:pPr>
              <w:pStyle w:val="Code"/>
              <w:rPr>
                <w:lang w:val="id-ID"/>
              </w:rPr>
            </w:pPr>
            <w:r w:rsidRPr="00FD40C3">
              <w:rPr>
                <w:lang w:val="id-ID"/>
              </w:rPr>
              <w:t xml:space="preserve">    "gokil": "gila",</w:t>
            </w:r>
          </w:p>
          <w:p w14:paraId="4591114B" w14:textId="77777777" w:rsidR="00801B5C" w:rsidRPr="00FD40C3" w:rsidRDefault="00801B5C" w:rsidP="00801B5C">
            <w:pPr>
              <w:pStyle w:val="Code"/>
              <w:rPr>
                <w:lang w:val="id-ID"/>
              </w:rPr>
            </w:pPr>
            <w:r w:rsidRPr="00FD40C3">
              <w:rPr>
                <w:lang w:val="id-ID"/>
              </w:rPr>
              <w:t xml:space="preserve">    "golongan2": "golongan-golongan",</w:t>
            </w:r>
          </w:p>
          <w:p w14:paraId="69514189" w14:textId="77777777" w:rsidR="00801B5C" w:rsidRPr="00FD40C3" w:rsidRDefault="00801B5C" w:rsidP="00801B5C">
            <w:pPr>
              <w:pStyle w:val="Code"/>
              <w:rPr>
                <w:lang w:val="id-ID"/>
              </w:rPr>
            </w:pPr>
            <w:r w:rsidRPr="00FD40C3">
              <w:rPr>
                <w:lang w:val="id-ID"/>
              </w:rPr>
              <w:t xml:space="preserve">    "golput": "golongan putih",</w:t>
            </w:r>
          </w:p>
          <w:p w14:paraId="6D4C160F" w14:textId="77777777" w:rsidR="00801B5C" w:rsidRPr="00FD40C3" w:rsidRDefault="00801B5C" w:rsidP="00801B5C">
            <w:pPr>
              <w:pStyle w:val="Code"/>
              <w:rPr>
                <w:lang w:val="id-ID"/>
              </w:rPr>
            </w:pPr>
            <w:r w:rsidRPr="00FD40C3">
              <w:rPr>
                <w:lang w:val="id-ID"/>
              </w:rPr>
              <w:t xml:space="preserve">    "gombal": "suka merayu",</w:t>
            </w:r>
          </w:p>
          <w:p w14:paraId="1AF72FDE" w14:textId="77777777" w:rsidR="00801B5C" w:rsidRPr="00FD40C3" w:rsidRDefault="00801B5C" w:rsidP="00801B5C">
            <w:pPr>
              <w:pStyle w:val="Code"/>
              <w:rPr>
                <w:lang w:val="id-ID"/>
              </w:rPr>
            </w:pPr>
            <w:r w:rsidRPr="00FD40C3">
              <w:rPr>
                <w:lang w:val="id-ID"/>
              </w:rPr>
              <w:t xml:space="preserve">    "good": "bagus",</w:t>
            </w:r>
          </w:p>
          <w:p w14:paraId="17F41937" w14:textId="77777777" w:rsidR="00801B5C" w:rsidRPr="00FD40C3" w:rsidRDefault="00801B5C" w:rsidP="00801B5C">
            <w:pPr>
              <w:pStyle w:val="Code"/>
              <w:rPr>
                <w:lang w:val="id-ID"/>
              </w:rPr>
            </w:pPr>
            <w:r w:rsidRPr="00FD40C3">
              <w:rPr>
                <w:lang w:val="id-ID"/>
              </w:rPr>
              <w:t xml:space="preserve">    "governor": "gubernur",</w:t>
            </w:r>
          </w:p>
          <w:p w14:paraId="0A7803FD" w14:textId="77777777" w:rsidR="00801B5C" w:rsidRPr="00FD40C3" w:rsidRDefault="00801B5C" w:rsidP="00801B5C">
            <w:pPr>
              <w:pStyle w:val="Code"/>
              <w:rPr>
                <w:lang w:val="id-ID"/>
              </w:rPr>
            </w:pPr>
            <w:r w:rsidRPr="00FD40C3">
              <w:rPr>
                <w:lang w:val="id-ID"/>
              </w:rPr>
              <w:t xml:space="preserve">    "gowes": "mengayuh sepeda",</w:t>
            </w:r>
          </w:p>
          <w:p w14:paraId="393DAC72" w14:textId="77777777" w:rsidR="00801B5C" w:rsidRPr="00FD40C3" w:rsidRDefault="00801B5C" w:rsidP="00801B5C">
            <w:pPr>
              <w:pStyle w:val="Code"/>
              <w:rPr>
                <w:lang w:val="id-ID"/>
              </w:rPr>
            </w:pPr>
            <w:r w:rsidRPr="00FD40C3">
              <w:rPr>
                <w:lang w:val="id-ID"/>
              </w:rPr>
              <w:t xml:space="preserve">    "gpl": "tidak pakai lama",</w:t>
            </w:r>
          </w:p>
          <w:p w14:paraId="0E0D5959" w14:textId="77777777" w:rsidR="00801B5C" w:rsidRPr="00FD40C3" w:rsidRDefault="00801B5C" w:rsidP="00801B5C">
            <w:pPr>
              <w:pStyle w:val="Code"/>
              <w:rPr>
                <w:lang w:val="id-ID"/>
              </w:rPr>
            </w:pPr>
            <w:r w:rsidRPr="00FD40C3">
              <w:rPr>
                <w:lang w:val="id-ID"/>
              </w:rPr>
              <w:t xml:space="preserve">    "gpny": "tidak punya",</w:t>
            </w:r>
          </w:p>
          <w:p w14:paraId="31296D32" w14:textId="77777777" w:rsidR="00801B5C" w:rsidRPr="00FD40C3" w:rsidRDefault="00801B5C" w:rsidP="00801B5C">
            <w:pPr>
              <w:pStyle w:val="Code"/>
              <w:rPr>
                <w:lang w:val="id-ID"/>
              </w:rPr>
            </w:pPr>
            <w:r w:rsidRPr="00FD40C3">
              <w:rPr>
                <w:lang w:val="id-ID"/>
              </w:rPr>
              <w:t xml:space="preserve">    "gpp": "tidak apa-apa",</w:t>
            </w:r>
          </w:p>
          <w:p w14:paraId="1D4EE40B" w14:textId="77777777" w:rsidR="00801B5C" w:rsidRPr="00FD40C3" w:rsidRDefault="00801B5C" w:rsidP="00801B5C">
            <w:pPr>
              <w:pStyle w:val="Code"/>
              <w:rPr>
                <w:lang w:val="id-ID"/>
              </w:rPr>
            </w:pPr>
            <w:r w:rsidRPr="00FD40C3">
              <w:rPr>
                <w:lang w:val="id-ID"/>
              </w:rPr>
              <w:t xml:space="preserve">    "gr": "gede rasa",</w:t>
            </w:r>
          </w:p>
          <w:p w14:paraId="768F3B68" w14:textId="77777777" w:rsidR="00801B5C" w:rsidRPr="00FD40C3" w:rsidRDefault="00801B5C" w:rsidP="00801B5C">
            <w:pPr>
              <w:pStyle w:val="Code"/>
              <w:rPr>
                <w:lang w:val="id-ID"/>
              </w:rPr>
            </w:pPr>
            <w:r w:rsidRPr="00FD40C3">
              <w:rPr>
                <w:lang w:val="id-ID"/>
              </w:rPr>
              <w:t xml:space="preserve">    "gretong": "gratis",</w:t>
            </w:r>
          </w:p>
          <w:p w14:paraId="6FE6F492" w14:textId="77777777" w:rsidR="00801B5C" w:rsidRPr="00FD40C3" w:rsidRDefault="00801B5C" w:rsidP="00801B5C">
            <w:pPr>
              <w:pStyle w:val="Code"/>
              <w:rPr>
                <w:lang w:val="id-ID"/>
              </w:rPr>
            </w:pPr>
            <w:r w:rsidRPr="00FD40C3">
              <w:rPr>
                <w:lang w:val="id-ID"/>
              </w:rPr>
              <w:t xml:space="preserve">    "gretongan": "gratisan",</w:t>
            </w:r>
          </w:p>
          <w:p w14:paraId="0A41858B" w14:textId="77777777" w:rsidR="00801B5C" w:rsidRPr="00FD40C3" w:rsidRDefault="00801B5C" w:rsidP="00801B5C">
            <w:pPr>
              <w:pStyle w:val="Code"/>
              <w:rPr>
                <w:lang w:val="id-ID"/>
              </w:rPr>
            </w:pPr>
            <w:r w:rsidRPr="00FD40C3">
              <w:rPr>
                <w:lang w:val="id-ID"/>
              </w:rPr>
              <w:t xml:space="preserve">    "gt": "gitu",</w:t>
            </w:r>
          </w:p>
          <w:p w14:paraId="0EACECC2" w14:textId="77777777" w:rsidR="00801B5C" w:rsidRPr="00FD40C3" w:rsidRDefault="00801B5C" w:rsidP="00801B5C">
            <w:pPr>
              <w:pStyle w:val="Code"/>
              <w:rPr>
                <w:lang w:val="id-ID"/>
              </w:rPr>
            </w:pPr>
            <w:r w:rsidRPr="00FD40C3">
              <w:rPr>
                <w:lang w:val="id-ID"/>
              </w:rPr>
              <w:t xml:space="preserve">    "gtau": "tidak tahu",</w:t>
            </w:r>
          </w:p>
          <w:p w14:paraId="1B0377FD" w14:textId="77777777" w:rsidR="00801B5C" w:rsidRPr="00FD40C3" w:rsidRDefault="00801B5C" w:rsidP="00801B5C">
            <w:pPr>
              <w:pStyle w:val="Code"/>
              <w:rPr>
                <w:lang w:val="id-ID"/>
              </w:rPr>
            </w:pPr>
            <w:r w:rsidRPr="00FD40C3">
              <w:rPr>
                <w:lang w:val="id-ID"/>
              </w:rPr>
              <w:t xml:space="preserve">    "gtw": "tidak tahu",</w:t>
            </w:r>
          </w:p>
          <w:p w14:paraId="6F1EF083" w14:textId="77777777" w:rsidR="00801B5C" w:rsidRPr="00FD40C3" w:rsidRDefault="00801B5C" w:rsidP="00801B5C">
            <w:pPr>
              <w:pStyle w:val="Code"/>
              <w:rPr>
                <w:lang w:val="id-ID"/>
              </w:rPr>
            </w:pPr>
            <w:r w:rsidRPr="00FD40C3">
              <w:rPr>
                <w:lang w:val="id-ID"/>
              </w:rPr>
              <w:t xml:space="preserve">    "gua": "saya",</w:t>
            </w:r>
          </w:p>
          <w:p w14:paraId="10FDB5FF" w14:textId="77777777" w:rsidR="00801B5C" w:rsidRPr="00FD40C3" w:rsidRDefault="00801B5C" w:rsidP="00801B5C">
            <w:pPr>
              <w:pStyle w:val="Code"/>
              <w:rPr>
                <w:lang w:val="id-ID"/>
              </w:rPr>
            </w:pPr>
            <w:r w:rsidRPr="00FD40C3">
              <w:rPr>
                <w:lang w:val="id-ID"/>
              </w:rPr>
              <w:t xml:space="preserve">    "gub": "gubernur",</w:t>
            </w:r>
          </w:p>
          <w:p w14:paraId="703BBA65" w14:textId="77777777" w:rsidR="00801B5C" w:rsidRPr="00FD40C3" w:rsidRDefault="00801B5C" w:rsidP="00801B5C">
            <w:pPr>
              <w:pStyle w:val="Code"/>
              <w:rPr>
                <w:lang w:val="id-ID"/>
              </w:rPr>
            </w:pPr>
            <w:r w:rsidRPr="00FD40C3">
              <w:rPr>
                <w:lang w:val="id-ID"/>
              </w:rPr>
              <w:t xml:space="preserve">    "gue": "saya",</w:t>
            </w:r>
          </w:p>
          <w:p w14:paraId="3E6AAED3" w14:textId="77777777" w:rsidR="00801B5C" w:rsidRPr="00FD40C3" w:rsidRDefault="00801B5C" w:rsidP="00801B5C">
            <w:pPr>
              <w:pStyle w:val="Code"/>
              <w:rPr>
                <w:lang w:val="id-ID"/>
              </w:rPr>
            </w:pPr>
            <w:r w:rsidRPr="00FD40C3">
              <w:rPr>
                <w:lang w:val="id-ID"/>
              </w:rPr>
              <w:t xml:space="preserve">    "guna": "menggunakan",</w:t>
            </w:r>
          </w:p>
          <w:p w14:paraId="1DC1B17E" w14:textId="77777777" w:rsidR="00801B5C" w:rsidRPr="00FD40C3" w:rsidRDefault="00801B5C" w:rsidP="00801B5C">
            <w:pPr>
              <w:pStyle w:val="Code"/>
              <w:rPr>
                <w:lang w:val="id-ID"/>
              </w:rPr>
            </w:pPr>
            <w:r w:rsidRPr="00FD40C3">
              <w:rPr>
                <w:lang w:val="id-ID"/>
              </w:rPr>
              <w:t xml:space="preserve">    "guoblok": "goblok",</w:t>
            </w:r>
          </w:p>
          <w:p w14:paraId="2AC2E446" w14:textId="77777777" w:rsidR="00801B5C" w:rsidRPr="00FD40C3" w:rsidRDefault="00801B5C" w:rsidP="00801B5C">
            <w:pPr>
              <w:pStyle w:val="Code"/>
              <w:rPr>
                <w:lang w:val="id-ID"/>
              </w:rPr>
            </w:pPr>
            <w:r w:rsidRPr="00FD40C3">
              <w:rPr>
                <w:lang w:val="id-ID"/>
              </w:rPr>
              <w:t xml:space="preserve">    "guys": "teman-teman",</w:t>
            </w:r>
          </w:p>
          <w:p w14:paraId="11BC1F6F" w14:textId="77777777" w:rsidR="00801B5C" w:rsidRPr="00FD40C3" w:rsidRDefault="00801B5C" w:rsidP="00801B5C">
            <w:pPr>
              <w:pStyle w:val="Code"/>
              <w:rPr>
                <w:lang w:val="id-ID"/>
              </w:rPr>
            </w:pPr>
            <w:r w:rsidRPr="00FD40C3">
              <w:rPr>
                <w:lang w:val="id-ID"/>
              </w:rPr>
              <w:t xml:space="preserve">    "gw": "saya",</w:t>
            </w:r>
          </w:p>
          <w:p w14:paraId="790E9C2B" w14:textId="77777777" w:rsidR="00801B5C" w:rsidRPr="00FD40C3" w:rsidRDefault="00801B5C" w:rsidP="00801B5C">
            <w:pPr>
              <w:pStyle w:val="Code"/>
              <w:rPr>
                <w:lang w:val="id-ID"/>
              </w:rPr>
            </w:pPr>
            <w:r w:rsidRPr="00FD40C3">
              <w:rPr>
                <w:lang w:val="id-ID"/>
              </w:rPr>
              <w:t xml:space="preserve">    "gws": "cepat sembuh",</w:t>
            </w:r>
          </w:p>
          <w:p w14:paraId="408A1C53" w14:textId="77777777" w:rsidR="00801B5C" w:rsidRPr="00FD40C3" w:rsidRDefault="00801B5C" w:rsidP="00801B5C">
            <w:pPr>
              <w:pStyle w:val="Code"/>
              <w:rPr>
                <w:lang w:val="id-ID"/>
              </w:rPr>
            </w:pPr>
            <w:r w:rsidRPr="00FD40C3">
              <w:rPr>
                <w:lang w:val="id-ID"/>
              </w:rPr>
              <w:t xml:space="preserve">    "ha": "tertawa",</w:t>
            </w:r>
          </w:p>
          <w:p w14:paraId="0D6D7BFD" w14:textId="77777777" w:rsidR="00801B5C" w:rsidRPr="00FD40C3" w:rsidRDefault="00801B5C" w:rsidP="00801B5C">
            <w:pPr>
              <w:pStyle w:val="Code"/>
              <w:rPr>
                <w:lang w:val="id-ID"/>
              </w:rPr>
            </w:pPr>
            <w:r w:rsidRPr="00FD40C3">
              <w:rPr>
                <w:lang w:val="id-ID"/>
              </w:rPr>
              <w:t xml:space="preserve">    "habis2an": "habis-habisan",</w:t>
            </w:r>
          </w:p>
          <w:p w14:paraId="3C3A589A" w14:textId="77777777" w:rsidR="00801B5C" w:rsidRPr="00FD40C3" w:rsidRDefault="00801B5C" w:rsidP="00801B5C">
            <w:pPr>
              <w:pStyle w:val="Code"/>
              <w:rPr>
                <w:lang w:val="id-ID"/>
              </w:rPr>
            </w:pPr>
            <w:r w:rsidRPr="00FD40C3">
              <w:rPr>
                <w:lang w:val="id-ID"/>
              </w:rPr>
              <w:t xml:space="preserve">    "haghaghag": "tertawa",</w:t>
            </w:r>
          </w:p>
          <w:p w14:paraId="2565CE8F" w14:textId="77777777" w:rsidR="00801B5C" w:rsidRPr="00FD40C3" w:rsidRDefault="00801B5C" w:rsidP="00801B5C">
            <w:pPr>
              <w:pStyle w:val="Code"/>
              <w:rPr>
                <w:lang w:val="id-ID"/>
              </w:rPr>
            </w:pPr>
            <w:r w:rsidRPr="00FD40C3">
              <w:rPr>
                <w:lang w:val="id-ID"/>
              </w:rPr>
              <w:t xml:space="preserve">    "haha": "tertawa",</w:t>
            </w:r>
          </w:p>
          <w:p w14:paraId="4DB209C8" w14:textId="77777777" w:rsidR="00801B5C" w:rsidRPr="00FD40C3" w:rsidRDefault="00801B5C" w:rsidP="00801B5C">
            <w:pPr>
              <w:pStyle w:val="Code"/>
              <w:rPr>
                <w:lang w:val="id-ID"/>
              </w:rPr>
            </w:pPr>
            <w:r w:rsidRPr="00FD40C3">
              <w:rPr>
                <w:lang w:val="id-ID"/>
              </w:rPr>
              <w:t xml:space="preserve">    "hak2": "hak hak",</w:t>
            </w:r>
          </w:p>
          <w:p w14:paraId="422E2296" w14:textId="77777777" w:rsidR="00801B5C" w:rsidRPr="00FD40C3" w:rsidRDefault="00801B5C" w:rsidP="00801B5C">
            <w:pPr>
              <w:pStyle w:val="Code"/>
              <w:rPr>
                <w:lang w:val="id-ID"/>
              </w:rPr>
            </w:pPr>
            <w:r w:rsidRPr="00FD40C3">
              <w:rPr>
                <w:lang w:val="id-ID"/>
              </w:rPr>
              <w:t xml:space="preserve">    "hakhak": "tertawa",</w:t>
            </w:r>
          </w:p>
          <w:p w14:paraId="7EF1A1AA" w14:textId="77777777" w:rsidR="00801B5C" w:rsidRPr="00FD40C3" w:rsidRDefault="00801B5C" w:rsidP="00801B5C">
            <w:pPr>
              <w:pStyle w:val="Code"/>
              <w:rPr>
                <w:lang w:val="id-ID"/>
              </w:rPr>
            </w:pPr>
            <w:r w:rsidRPr="00FD40C3">
              <w:rPr>
                <w:lang w:val="id-ID"/>
              </w:rPr>
              <w:t xml:space="preserve">    "hallow": "halo",</w:t>
            </w:r>
          </w:p>
          <w:p w14:paraId="16D3FA69" w14:textId="77777777" w:rsidR="00801B5C" w:rsidRPr="00FD40C3" w:rsidRDefault="00801B5C" w:rsidP="00801B5C">
            <w:pPr>
              <w:pStyle w:val="Code"/>
              <w:rPr>
                <w:lang w:val="id-ID"/>
              </w:rPr>
            </w:pPr>
            <w:r w:rsidRPr="00FD40C3">
              <w:rPr>
                <w:lang w:val="id-ID"/>
              </w:rPr>
              <w:t xml:space="preserve">    "ham": "hak asasi manusia",</w:t>
            </w:r>
          </w:p>
          <w:p w14:paraId="5D3A472A" w14:textId="77777777" w:rsidR="00801B5C" w:rsidRPr="00FD40C3" w:rsidRDefault="00801B5C" w:rsidP="00801B5C">
            <w:pPr>
              <w:pStyle w:val="Code"/>
              <w:rPr>
                <w:lang w:val="id-ID"/>
              </w:rPr>
            </w:pPr>
            <w:r w:rsidRPr="00FD40C3">
              <w:rPr>
                <w:lang w:val="id-ID"/>
              </w:rPr>
              <w:t xml:space="preserve">    "handak": "bahan peledak",</w:t>
            </w:r>
          </w:p>
          <w:p w14:paraId="1FC8F8DE" w14:textId="77777777" w:rsidR="00801B5C" w:rsidRPr="00FD40C3" w:rsidRDefault="00801B5C" w:rsidP="00801B5C">
            <w:pPr>
              <w:pStyle w:val="Code"/>
              <w:rPr>
                <w:lang w:val="id-ID"/>
              </w:rPr>
            </w:pPr>
            <w:r w:rsidRPr="00FD40C3">
              <w:rPr>
                <w:lang w:val="id-ID"/>
              </w:rPr>
              <w:t xml:space="preserve">    "hankam": "pertahanan dan keamanan",</w:t>
            </w:r>
          </w:p>
          <w:p w14:paraId="7C00119F" w14:textId="77777777" w:rsidR="00801B5C" w:rsidRPr="00FD40C3" w:rsidRDefault="00801B5C" w:rsidP="00801B5C">
            <w:pPr>
              <w:pStyle w:val="Code"/>
              <w:rPr>
                <w:lang w:val="id-ID"/>
              </w:rPr>
            </w:pPr>
            <w:r w:rsidRPr="00FD40C3">
              <w:rPr>
                <w:lang w:val="id-ID"/>
              </w:rPr>
              <w:t xml:space="preserve">    "hansip": "pertahanan sipil",</w:t>
            </w:r>
          </w:p>
          <w:p w14:paraId="29B0EAB6" w14:textId="77777777" w:rsidR="00801B5C" w:rsidRPr="00FD40C3" w:rsidRDefault="00801B5C" w:rsidP="00801B5C">
            <w:pPr>
              <w:pStyle w:val="Code"/>
              <w:rPr>
                <w:lang w:val="id-ID"/>
              </w:rPr>
            </w:pPr>
            <w:r w:rsidRPr="00FD40C3">
              <w:rPr>
                <w:lang w:val="id-ID"/>
              </w:rPr>
              <w:t xml:space="preserve">    "happy": "bahagia",</w:t>
            </w:r>
          </w:p>
          <w:p w14:paraId="03291BF7" w14:textId="77777777" w:rsidR="00801B5C" w:rsidRPr="00FD40C3" w:rsidRDefault="00801B5C" w:rsidP="00801B5C">
            <w:pPr>
              <w:pStyle w:val="Code"/>
              <w:rPr>
                <w:lang w:val="id-ID"/>
              </w:rPr>
            </w:pPr>
            <w:r w:rsidRPr="00FD40C3">
              <w:rPr>
                <w:lang w:val="id-ID"/>
              </w:rPr>
              <w:t xml:space="preserve">    "hardcore": "keras",</w:t>
            </w:r>
          </w:p>
          <w:p w14:paraId="5B229005" w14:textId="77777777" w:rsidR="00801B5C" w:rsidRPr="00FD40C3" w:rsidRDefault="00801B5C" w:rsidP="00801B5C">
            <w:pPr>
              <w:pStyle w:val="Code"/>
              <w:rPr>
                <w:lang w:val="id-ID"/>
              </w:rPr>
            </w:pPr>
            <w:r w:rsidRPr="00FD40C3">
              <w:rPr>
                <w:lang w:val="id-ID"/>
              </w:rPr>
              <w:t xml:space="preserve">    "hehe": "he",</w:t>
            </w:r>
          </w:p>
          <w:p w14:paraId="57FBFFFC" w14:textId="77777777" w:rsidR="00801B5C" w:rsidRPr="00FD40C3" w:rsidRDefault="00801B5C" w:rsidP="00801B5C">
            <w:pPr>
              <w:pStyle w:val="Code"/>
              <w:rPr>
                <w:lang w:val="id-ID"/>
              </w:rPr>
            </w:pPr>
            <w:r w:rsidRPr="00FD40C3">
              <w:rPr>
                <w:lang w:val="id-ID"/>
              </w:rPr>
              <w:t xml:space="preserve">    "hellow": "halo",</w:t>
            </w:r>
          </w:p>
          <w:p w14:paraId="7998542A" w14:textId="77777777" w:rsidR="00801B5C" w:rsidRPr="00FD40C3" w:rsidRDefault="00801B5C" w:rsidP="00801B5C">
            <w:pPr>
              <w:pStyle w:val="Code"/>
              <w:rPr>
                <w:lang w:val="id-ID"/>
              </w:rPr>
            </w:pPr>
            <w:r w:rsidRPr="00FD40C3">
              <w:rPr>
                <w:lang w:val="id-ID"/>
              </w:rPr>
              <w:t xml:space="preserve">    "helo": "halo",</w:t>
            </w:r>
          </w:p>
          <w:p w14:paraId="63E1C57E" w14:textId="77777777" w:rsidR="00801B5C" w:rsidRPr="00FD40C3" w:rsidRDefault="00801B5C" w:rsidP="00801B5C">
            <w:pPr>
              <w:pStyle w:val="Code"/>
              <w:rPr>
                <w:lang w:val="id-ID"/>
              </w:rPr>
            </w:pPr>
            <w:r w:rsidRPr="00FD40C3">
              <w:rPr>
                <w:lang w:val="id-ID"/>
              </w:rPr>
              <w:t xml:space="preserve">    "helow": "halo",</w:t>
            </w:r>
          </w:p>
          <w:p w14:paraId="676264E3" w14:textId="77777777" w:rsidR="00801B5C" w:rsidRPr="00FD40C3" w:rsidRDefault="00801B5C" w:rsidP="00801B5C">
            <w:pPr>
              <w:pStyle w:val="Code"/>
              <w:rPr>
                <w:lang w:val="id-ID"/>
              </w:rPr>
            </w:pPr>
            <w:r w:rsidRPr="00FD40C3">
              <w:rPr>
                <w:lang w:val="id-ID"/>
              </w:rPr>
              <w:t xml:space="preserve">    "heter": "pembenci",</w:t>
            </w:r>
          </w:p>
          <w:p w14:paraId="44C54ACE" w14:textId="77777777" w:rsidR="00801B5C" w:rsidRPr="00FD40C3" w:rsidRDefault="00801B5C" w:rsidP="00801B5C">
            <w:pPr>
              <w:pStyle w:val="Code"/>
              <w:rPr>
                <w:lang w:val="id-ID"/>
              </w:rPr>
            </w:pPr>
            <w:r w:rsidRPr="00FD40C3">
              <w:rPr>
                <w:lang w:val="id-ID"/>
              </w:rPr>
              <w:t xml:space="preserve">    "heters": "pembenci",</w:t>
            </w:r>
          </w:p>
          <w:p w14:paraId="5FD3A1B7" w14:textId="77777777" w:rsidR="00801B5C" w:rsidRPr="00FD40C3" w:rsidRDefault="00801B5C" w:rsidP="00801B5C">
            <w:pPr>
              <w:pStyle w:val="Code"/>
              <w:rPr>
                <w:lang w:val="id-ID"/>
              </w:rPr>
            </w:pPr>
            <w:r w:rsidRPr="00FD40C3">
              <w:rPr>
                <w:lang w:val="id-ID"/>
              </w:rPr>
              <w:t xml:space="preserve">    "hey": "hai",</w:t>
            </w:r>
          </w:p>
          <w:p w14:paraId="54EFE45D" w14:textId="77777777" w:rsidR="00801B5C" w:rsidRPr="00FD40C3" w:rsidRDefault="00801B5C" w:rsidP="00801B5C">
            <w:pPr>
              <w:pStyle w:val="Code"/>
              <w:rPr>
                <w:lang w:val="id-ID"/>
              </w:rPr>
            </w:pPr>
            <w:r w:rsidRPr="00FD40C3">
              <w:rPr>
                <w:lang w:val="id-ID"/>
              </w:rPr>
              <w:lastRenderedPageBreak/>
              <w:t xml:space="preserve">    "hi": "hai",</w:t>
            </w:r>
          </w:p>
          <w:p w14:paraId="1218996E" w14:textId="77777777" w:rsidR="00801B5C" w:rsidRPr="00FD40C3" w:rsidRDefault="00801B5C" w:rsidP="00801B5C">
            <w:pPr>
              <w:pStyle w:val="Code"/>
              <w:rPr>
                <w:lang w:val="id-ID"/>
              </w:rPr>
            </w:pPr>
            <w:r w:rsidRPr="00FD40C3">
              <w:rPr>
                <w:lang w:val="id-ID"/>
              </w:rPr>
              <w:t xml:space="preserve">    "hlm": "halaman",</w:t>
            </w:r>
          </w:p>
          <w:p w14:paraId="54C2DC0A" w14:textId="77777777" w:rsidR="00801B5C" w:rsidRPr="00FD40C3" w:rsidRDefault="00801B5C" w:rsidP="00801B5C">
            <w:pPr>
              <w:pStyle w:val="Code"/>
              <w:rPr>
                <w:lang w:val="id-ID"/>
              </w:rPr>
            </w:pPr>
            <w:r w:rsidRPr="00FD40C3">
              <w:rPr>
                <w:lang w:val="id-ID"/>
              </w:rPr>
              <w:t xml:space="preserve">    "hlng": "hilang",</w:t>
            </w:r>
          </w:p>
          <w:p w14:paraId="5280459F" w14:textId="77777777" w:rsidR="00801B5C" w:rsidRPr="00FD40C3" w:rsidRDefault="00801B5C" w:rsidP="00801B5C">
            <w:pPr>
              <w:pStyle w:val="Code"/>
              <w:rPr>
                <w:lang w:val="id-ID"/>
              </w:rPr>
            </w:pPr>
            <w:r w:rsidRPr="00FD40C3">
              <w:rPr>
                <w:lang w:val="id-ID"/>
              </w:rPr>
              <w:t xml:space="preserve">    "hny": "hanya",</w:t>
            </w:r>
          </w:p>
          <w:p w14:paraId="1DFBC45F" w14:textId="77777777" w:rsidR="00801B5C" w:rsidRPr="00FD40C3" w:rsidRDefault="00801B5C" w:rsidP="00801B5C">
            <w:pPr>
              <w:pStyle w:val="Code"/>
              <w:rPr>
                <w:lang w:val="id-ID"/>
              </w:rPr>
            </w:pPr>
            <w:r w:rsidRPr="00FD40C3">
              <w:rPr>
                <w:lang w:val="id-ID"/>
              </w:rPr>
              <w:t xml:space="preserve">    "hnya": "hanya",</w:t>
            </w:r>
          </w:p>
          <w:p w14:paraId="5EA941A8" w14:textId="77777777" w:rsidR="00801B5C" w:rsidRPr="00FD40C3" w:rsidRDefault="00801B5C" w:rsidP="00801B5C">
            <w:pPr>
              <w:pStyle w:val="Code"/>
              <w:rPr>
                <w:lang w:val="id-ID"/>
              </w:rPr>
            </w:pPr>
            <w:r w:rsidRPr="00FD40C3">
              <w:rPr>
                <w:lang w:val="id-ID"/>
              </w:rPr>
              <w:t xml:space="preserve">    "hoax": "isu bohong",</w:t>
            </w:r>
          </w:p>
          <w:p w14:paraId="1E48BF5F" w14:textId="77777777" w:rsidR="00801B5C" w:rsidRPr="00FD40C3" w:rsidRDefault="00801B5C" w:rsidP="00801B5C">
            <w:pPr>
              <w:pStyle w:val="Code"/>
              <w:rPr>
                <w:lang w:val="id-ID"/>
              </w:rPr>
            </w:pPr>
            <w:r w:rsidRPr="00FD40C3">
              <w:rPr>
                <w:lang w:val="id-ID"/>
              </w:rPr>
              <w:t xml:space="preserve">    "hot2nya": "hot-hotnya",</w:t>
            </w:r>
          </w:p>
          <w:p w14:paraId="67E26438" w14:textId="77777777" w:rsidR="00801B5C" w:rsidRPr="00FD40C3" w:rsidRDefault="00801B5C" w:rsidP="00801B5C">
            <w:pPr>
              <w:pStyle w:val="Code"/>
              <w:rPr>
                <w:lang w:val="id-ID"/>
              </w:rPr>
            </w:pPr>
            <w:r w:rsidRPr="00FD40C3">
              <w:rPr>
                <w:lang w:val="id-ID"/>
              </w:rPr>
              <w:t xml:space="preserve">    "houm": "rumah",</w:t>
            </w:r>
          </w:p>
          <w:p w14:paraId="732BA7D6" w14:textId="77777777" w:rsidR="00801B5C" w:rsidRPr="00FD40C3" w:rsidRDefault="00801B5C" w:rsidP="00801B5C">
            <w:pPr>
              <w:pStyle w:val="Code"/>
              <w:rPr>
                <w:lang w:val="id-ID"/>
              </w:rPr>
            </w:pPr>
            <w:r w:rsidRPr="00FD40C3">
              <w:rPr>
                <w:lang w:val="id-ID"/>
              </w:rPr>
              <w:t xml:space="preserve">    "hr": "hari",</w:t>
            </w:r>
          </w:p>
          <w:p w14:paraId="6CD2A15E" w14:textId="77777777" w:rsidR="00801B5C" w:rsidRPr="00FD40C3" w:rsidRDefault="00801B5C" w:rsidP="00801B5C">
            <w:pPr>
              <w:pStyle w:val="Code"/>
              <w:rPr>
                <w:lang w:val="id-ID"/>
              </w:rPr>
            </w:pPr>
            <w:r w:rsidRPr="00FD40C3">
              <w:rPr>
                <w:lang w:val="id-ID"/>
              </w:rPr>
              <w:t xml:space="preserve">    "hrs": "harus",</w:t>
            </w:r>
          </w:p>
          <w:p w14:paraId="67859140" w14:textId="77777777" w:rsidR="00801B5C" w:rsidRPr="00FD40C3" w:rsidRDefault="00801B5C" w:rsidP="00801B5C">
            <w:pPr>
              <w:pStyle w:val="Code"/>
              <w:rPr>
                <w:lang w:val="id-ID"/>
              </w:rPr>
            </w:pPr>
            <w:r w:rsidRPr="00FD40C3">
              <w:rPr>
                <w:lang w:val="id-ID"/>
              </w:rPr>
              <w:t xml:space="preserve">    "hrus": "harus",</w:t>
            </w:r>
          </w:p>
          <w:p w14:paraId="0A223911" w14:textId="77777777" w:rsidR="00801B5C" w:rsidRPr="00FD40C3" w:rsidRDefault="00801B5C" w:rsidP="00801B5C">
            <w:pPr>
              <w:pStyle w:val="Code"/>
              <w:rPr>
                <w:lang w:val="id-ID"/>
              </w:rPr>
            </w:pPr>
            <w:r w:rsidRPr="00FD40C3">
              <w:rPr>
                <w:lang w:val="id-ID"/>
              </w:rPr>
              <w:t xml:space="preserve">    "hubad": "hubungan angkatan darat",</w:t>
            </w:r>
          </w:p>
          <w:p w14:paraId="5DF3FB78" w14:textId="77777777" w:rsidR="00801B5C" w:rsidRPr="00FD40C3" w:rsidRDefault="00801B5C" w:rsidP="00801B5C">
            <w:pPr>
              <w:pStyle w:val="Code"/>
              <w:rPr>
                <w:lang w:val="id-ID"/>
              </w:rPr>
            </w:pPr>
            <w:r w:rsidRPr="00FD40C3">
              <w:rPr>
                <w:lang w:val="id-ID"/>
              </w:rPr>
              <w:t xml:space="preserve">    "hubdar": "perhubungan darat",</w:t>
            </w:r>
          </w:p>
          <w:p w14:paraId="74031091" w14:textId="77777777" w:rsidR="00801B5C" w:rsidRPr="00FD40C3" w:rsidRDefault="00801B5C" w:rsidP="00801B5C">
            <w:pPr>
              <w:pStyle w:val="Code"/>
              <w:rPr>
                <w:lang w:val="id-ID"/>
              </w:rPr>
            </w:pPr>
            <w:r w:rsidRPr="00FD40C3">
              <w:rPr>
                <w:lang w:val="id-ID"/>
              </w:rPr>
              <w:t xml:space="preserve">    "hubla": "perhubungan laut",</w:t>
            </w:r>
          </w:p>
          <w:p w14:paraId="349F930C" w14:textId="77777777" w:rsidR="00801B5C" w:rsidRPr="00FD40C3" w:rsidRDefault="00801B5C" w:rsidP="00801B5C">
            <w:pPr>
              <w:pStyle w:val="Code"/>
              <w:rPr>
                <w:lang w:val="id-ID"/>
              </w:rPr>
            </w:pPr>
            <w:r w:rsidRPr="00FD40C3">
              <w:rPr>
                <w:lang w:val="id-ID"/>
              </w:rPr>
              <w:t xml:space="preserve">    "huff": "mengeluh",</w:t>
            </w:r>
          </w:p>
          <w:p w14:paraId="68D8FD50" w14:textId="77777777" w:rsidR="00801B5C" w:rsidRPr="00FD40C3" w:rsidRDefault="00801B5C" w:rsidP="00801B5C">
            <w:pPr>
              <w:pStyle w:val="Code"/>
              <w:rPr>
                <w:lang w:val="id-ID"/>
              </w:rPr>
            </w:pPr>
            <w:r w:rsidRPr="00FD40C3">
              <w:rPr>
                <w:lang w:val="id-ID"/>
              </w:rPr>
              <w:t xml:space="preserve">    "huft": "mengeluh",</w:t>
            </w:r>
          </w:p>
          <w:p w14:paraId="677ACA9D" w14:textId="77777777" w:rsidR="00801B5C" w:rsidRPr="00FD40C3" w:rsidRDefault="00801B5C" w:rsidP="00801B5C">
            <w:pPr>
              <w:pStyle w:val="Code"/>
              <w:rPr>
                <w:lang w:val="id-ID"/>
              </w:rPr>
            </w:pPr>
            <w:r w:rsidRPr="00FD40C3">
              <w:rPr>
                <w:lang w:val="id-ID"/>
              </w:rPr>
              <w:t xml:space="preserve">    "hum": "rumah",</w:t>
            </w:r>
          </w:p>
          <w:p w14:paraId="6CBBE018" w14:textId="77777777" w:rsidR="00801B5C" w:rsidRPr="00FD40C3" w:rsidRDefault="00801B5C" w:rsidP="00801B5C">
            <w:pPr>
              <w:pStyle w:val="Code"/>
              <w:rPr>
                <w:lang w:val="id-ID"/>
              </w:rPr>
            </w:pPr>
            <w:r w:rsidRPr="00FD40C3">
              <w:rPr>
                <w:lang w:val="id-ID"/>
              </w:rPr>
              <w:t xml:space="preserve">    "humas": "hubungan masyarakat",</w:t>
            </w:r>
          </w:p>
          <w:p w14:paraId="7E90EA9B" w14:textId="77777777" w:rsidR="00801B5C" w:rsidRPr="00FD40C3" w:rsidRDefault="00801B5C" w:rsidP="00801B5C">
            <w:pPr>
              <w:pStyle w:val="Code"/>
              <w:rPr>
                <w:lang w:val="id-ID"/>
              </w:rPr>
            </w:pPr>
            <w:r w:rsidRPr="00FD40C3">
              <w:rPr>
                <w:lang w:val="id-ID"/>
              </w:rPr>
              <w:t xml:space="preserve">    "humoris": "lucu",</w:t>
            </w:r>
          </w:p>
          <w:p w14:paraId="1885401C" w14:textId="77777777" w:rsidR="00801B5C" w:rsidRPr="00FD40C3" w:rsidRDefault="00801B5C" w:rsidP="00801B5C">
            <w:pPr>
              <w:pStyle w:val="Code"/>
              <w:rPr>
                <w:lang w:val="id-ID"/>
              </w:rPr>
            </w:pPr>
            <w:r w:rsidRPr="00FD40C3">
              <w:rPr>
                <w:lang w:val="id-ID"/>
              </w:rPr>
              <w:t xml:space="preserve">    "humz": "rumah",</w:t>
            </w:r>
          </w:p>
          <w:p w14:paraId="4AF93921" w14:textId="77777777" w:rsidR="00801B5C" w:rsidRPr="00FD40C3" w:rsidRDefault="00801B5C" w:rsidP="00801B5C">
            <w:pPr>
              <w:pStyle w:val="Code"/>
              <w:rPr>
                <w:lang w:val="id-ID"/>
              </w:rPr>
            </w:pPr>
            <w:r w:rsidRPr="00FD40C3">
              <w:rPr>
                <w:lang w:val="id-ID"/>
              </w:rPr>
              <w:t xml:space="preserve">    "hurts": "pedih",</w:t>
            </w:r>
          </w:p>
          <w:p w14:paraId="5611815A" w14:textId="77777777" w:rsidR="00801B5C" w:rsidRPr="00FD40C3" w:rsidRDefault="00801B5C" w:rsidP="00801B5C">
            <w:pPr>
              <w:pStyle w:val="Code"/>
              <w:rPr>
                <w:lang w:val="id-ID"/>
              </w:rPr>
            </w:pPr>
            <w:r w:rsidRPr="00FD40C3">
              <w:rPr>
                <w:lang w:val="id-ID"/>
              </w:rPr>
              <w:t xml:space="preserve">    "icecream": "ice cream",</w:t>
            </w:r>
          </w:p>
          <w:p w14:paraId="789C35C7" w14:textId="77777777" w:rsidR="00801B5C" w:rsidRPr="00FD40C3" w:rsidRDefault="00801B5C" w:rsidP="00801B5C">
            <w:pPr>
              <w:pStyle w:val="Code"/>
              <w:rPr>
                <w:lang w:val="id-ID"/>
              </w:rPr>
            </w:pPr>
            <w:r w:rsidRPr="00FD40C3">
              <w:rPr>
                <w:lang w:val="id-ID"/>
              </w:rPr>
              <w:t xml:space="preserve">    "icecreamsandwich": "ice cream sandwich",</w:t>
            </w:r>
          </w:p>
          <w:p w14:paraId="1BC81C90" w14:textId="77777777" w:rsidR="00801B5C" w:rsidRPr="00FD40C3" w:rsidRDefault="00801B5C" w:rsidP="00801B5C">
            <w:pPr>
              <w:pStyle w:val="Code"/>
              <w:rPr>
                <w:lang w:val="id-ID"/>
              </w:rPr>
            </w:pPr>
            <w:r w:rsidRPr="00FD40C3">
              <w:rPr>
                <w:lang w:val="id-ID"/>
              </w:rPr>
              <w:t xml:space="preserve">    "ide2": "ide-ide",</w:t>
            </w:r>
          </w:p>
          <w:p w14:paraId="66FC9128" w14:textId="77777777" w:rsidR="00801B5C" w:rsidRPr="00FD40C3" w:rsidRDefault="00801B5C" w:rsidP="00801B5C">
            <w:pPr>
              <w:pStyle w:val="Code"/>
              <w:rPr>
                <w:lang w:val="id-ID"/>
              </w:rPr>
            </w:pPr>
            <w:r w:rsidRPr="00FD40C3">
              <w:rPr>
                <w:lang w:val="id-ID"/>
              </w:rPr>
              <w:t xml:space="preserve">    "idk": "saya tidak tahu",</w:t>
            </w:r>
          </w:p>
          <w:p w14:paraId="0259AB5D" w14:textId="77777777" w:rsidR="00801B5C" w:rsidRPr="00FD40C3" w:rsidRDefault="00801B5C" w:rsidP="00801B5C">
            <w:pPr>
              <w:pStyle w:val="Code"/>
              <w:rPr>
                <w:lang w:val="id-ID"/>
              </w:rPr>
            </w:pPr>
            <w:r w:rsidRPr="00FD40C3">
              <w:rPr>
                <w:lang w:val="id-ID"/>
              </w:rPr>
              <w:t xml:space="preserve">    "idup": "hidup",</w:t>
            </w:r>
          </w:p>
          <w:p w14:paraId="450FBD9E" w14:textId="77777777" w:rsidR="00801B5C" w:rsidRPr="00FD40C3" w:rsidRDefault="00801B5C" w:rsidP="00801B5C">
            <w:pPr>
              <w:pStyle w:val="Code"/>
              <w:rPr>
                <w:lang w:val="id-ID"/>
              </w:rPr>
            </w:pPr>
            <w:r w:rsidRPr="00FD40C3">
              <w:rPr>
                <w:lang w:val="id-ID"/>
              </w:rPr>
              <w:t xml:space="preserve">    "ikon": "lambang",</w:t>
            </w:r>
          </w:p>
          <w:p w14:paraId="07EA1E09" w14:textId="77777777" w:rsidR="00801B5C" w:rsidRPr="00FD40C3" w:rsidRDefault="00801B5C" w:rsidP="00801B5C">
            <w:pPr>
              <w:pStyle w:val="Code"/>
              <w:rPr>
                <w:lang w:val="id-ID"/>
              </w:rPr>
            </w:pPr>
            <w:r w:rsidRPr="00FD40C3">
              <w:rPr>
                <w:lang w:val="id-ID"/>
              </w:rPr>
              <w:t xml:space="preserve">    "ilang": "hilang",</w:t>
            </w:r>
          </w:p>
          <w:p w14:paraId="3B8EFC43" w14:textId="77777777" w:rsidR="00801B5C" w:rsidRPr="00FD40C3" w:rsidRDefault="00801B5C" w:rsidP="00801B5C">
            <w:pPr>
              <w:pStyle w:val="Code"/>
              <w:rPr>
                <w:lang w:val="id-ID"/>
              </w:rPr>
            </w:pPr>
            <w:r w:rsidRPr="00FD40C3">
              <w:rPr>
                <w:lang w:val="id-ID"/>
              </w:rPr>
              <w:t xml:space="preserve">    "ilfeel": "tidak suka",</w:t>
            </w:r>
          </w:p>
          <w:p w14:paraId="77706AA2" w14:textId="77777777" w:rsidR="00801B5C" w:rsidRPr="00FD40C3" w:rsidRDefault="00801B5C" w:rsidP="00801B5C">
            <w:pPr>
              <w:pStyle w:val="Code"/>
              <w:rPr>
                <w:lang w:val="id-ID"/>
              </w:rPr>
            </w:pPr>
            <w:r w:rsidRPr="00FD40C3">
              <w:rPr>
                <w:lang w:val="id-ID"/>
              </w:rPr>
              <w:t xml:space="preserve">    "ilfil": "tidak suka",</w:t>
            </w:r>
          </w:p>
          <w:p w14:paraId="2EB7AFF4" w14:textId="77777777" w:rsidR="00801B5C" w:rsidRPr="00FD40C3" w:rsidRDefault="00801B5C" w:rsidP="00801B5C">
            <w:pPr>
              <w:pStyle w:val="Code"/>
              <w:rPr>
                <w:lang w:val="id-ID"/>
              </w:rPr>
            </w:pPr>
            <w:r w:rsidRPr="00FD40C3">
              <w:rPr>
                <w:lang w:val="id-ID"/>
              </w:rPr>
              <w:t xml:space="preserve">    "imba": "jago sekali",</w:t>
            </w:r>
          </w:p>
          <w:p w14:paraId="57E5FB15" w14:textId="77777777" w:rsidR="00801B5C" w:rsidRPr="00FD40C3" w:rsidRDefault="00801B5C" w:rsidP="00801B5C">
            <w:pPr>
              <w:pStyle w:val="Code"/>
              <w:rPr>
                <w:lang w:val="id-ID"/>
              </w:rPr>
            </w:pPr>
            <w:r w:rsidRPr="00FD40C3">
              <w:rPr>
                <w:lang w:val="id-ID"/>
              </w:rPr>
              <w:t xml:space="preserve">    "imho": "in my humble opinion",</w:t>
            </w:r>
          </w:p>
          <w:p w14:paraId="2CDE2D7F" w14:textId="77777777" w:rsidR="00801B5C" w:rsidRPr="00FD40C3" w:rsidRDefault="00801B5C" w:rsidP="00801B5C">
            <w:pPr>
              <w:pStyle w:val="Code"/>
              <w:rPr>
                <w:lang w:val="id-ID"/>
              </w:rPr>
            </w:pPr>
            <w:r w:rsidRPr="00FD40C3">
              <w:rPr>
                <w:lang w:val="id-ID"/>
              </w:rPr>
              <w:t xml:space="preserve">    "imoet": "imut",</w:t>
            </w:r>
          </w:p>
          <w:p w14:paraId="628424F2" w14:textId="77777777" w:rsidR="00801B5C" w:rsidRPr="00FD40C3" w:rsidRDefault="00801B5C" w:rsidP="00801B5C">
            <w:pPr>
              <w:pStyle w:val="Code"/>
              <w:rPr>
                <w:lang w:val="id-ID"/>
              </w:rPr>
            </w:pPr>
            <w:r w:rsidRPr="00FD40C3">
              <w:rPr>
                <w:lang w:val="id-ID"/>
              </w:rPr>
              <w:t xml:space="preserve">    "imoetz": "imut",</w:t>
            </w:r>
          </w:p>
          <w:p w14:paraId="028A4085" w14:textId="77777777" w:rsidR="00801B5C" w:rsidRPr="00FD40C3" w:rsidRDefault="00801B5C" w:rsidP="00801B5C">
            <w:pPr>
              <w:pStyle w:val="Code"/>
              <w:rPr>
                <w:lang w:val="id-ID"/>
              </w:rPr>
            </w:pPr>
            <w:r w:rsidRPr="00FD40C3">
              <w:rPr>
                <w:lang w:val="id-ID"/>
              </w:rPr>
              <w:t xml:space="preserve">    "indinesia": "indonesia",</w:t>
            </w:r>
          </w:p>
          <w:p w14:paraId="0CD9D150" w14:textId="77777777" w:rsidR="00801B5C" w:rsidRPr="00FD40C3" w:rsidRDefault="00801B5C" w:rsidP="00801B5C">
            <w:pPr>
              <w:pStyle w:val="Code"/>
              <w:rPr>
                <w:lang w:val="id-ID"/>
              </w:rPr>
            </w:pPr>
            <w:r w:rsidRPr="00FD40C3">
              <w:rPr>
                <w:lang w:val="id-ID"/>
              </w:rPr>
              <w:t xml:space="preserve">    "indo": "indonesia",</w:t>
            </w:r>
          </w:p>
          <w:p w14:paraId="1B3F96E0" w14:textId="77777777" w:rsidR="00801B5C" w:rsidRPr="00FD40C3" w:rsidRDefault="00801B5C" w:rsidP="00801B5C">
            <w:pPr>
              <w:pStyle w:val="Code"/>
              <w:rPr>
                <w:lang w:val="id-ID"/>
              </w:rPr>
            </w:pPr>
            <w:r w:rsidRPr="00FD40C3">
              <w:rPr>
                <w:lang w:val="id-ID"/>
              </w:rPr>
              <w:t xml:space="preserve">    "indon": "Indonesia",</w:t>
            </w:r>
          </w:p>
          <w:p w14:paraId="718BCB4E" w14:textId="77777777" w:rsidR="00801B5C" w:rsidRPr="00FD40C3" w:rsidRDefault="00801B5C" w:rsidP="00801B5C">
            <w:pPr>
              <w:pStyle w:val="Code"/>
              <w:rPr>
                <w:lang w:val="id-ID"/>
              </w:rPr>
            </w:pPr>
            <w:r w:rsidRPr="00FD40C3">
              <w:rPr>
                <w:lang w:val="id-ID"/>
              </w:rPr>
              <w:t xml:space="preserve">    "info": "informasi",</w:t>
            </w:r>
          </w:p>
          <w:p w14:paraId="1B036C48" w14:textId="77777777" w:rsidR="00801B5C" w:rsidRPr="00FD40C3" w:rsidRDefault="00801B5C" w:rsidP="00801B5C">
            <w:pPr>
              <w:pStyle w:val="Code"/>
              <w:rPr>
                <w:lang w:val="id-ID"/>
              </w:rPr>
            </w:pPr>
            <w:r w:rsidRPr="00FD40C3">
              <w:rPr>
                <w:lang w:val="id-ID"/>
              </w:rPr>
              <w:t xml:space="preserve">    "insom": "insomnia",</w:t>
            </w:r>
          </w:p>
          <w:p w14:paraId="6D5DC877" w14:textId="77777777" w:rsidR="00801B5C" w:rsidRPr="00FD40C3" w:rsidRDefault="00801B5C" w:rsidP="00801B5C">
            <w:pPr>
              <w:pStyle w:val="Code"/>
              <w:rPr>
                <w:lang w:val="id-ID"/>
              </w:rPr>
            </w:pPr>
            <w:r w:rsidRPr="00FD40C3">
              <w:rPr>
                <w:lang w:val="id-ID"/>
              </w:rPr>
              <w:t xml:space="preserve">    "ipb": "institut pertanian bogor",</w:t>
            </w:r>
          </w:p>
          <w:p w14:paraId="41E073EB" w14:textId="77777777" w:rsidR="00801B5C" w:rsidRPr="00FD40C3" w:rsidRDefault="00801B5C" w:rsidP="00801B5C">
            <w:pPr>
              <w:pStyle w:val="Code"/>
              <w:rPr>
                <w:lang w:val="id-ID"/>
              </w:rPr>
            </w:pPr>
            <w:r w:rsidRPr="00FD40C3">
              <w:rPr>
                <w:lang w:val="id-ID"/>
              </w:rPr>
              <w:t xml:space="preserve">    "irit": "hemat",</w:t>
            </w:r>
          </w:p>
          <w:p w14:paraId="5ACBCD6B" w14:textId="77777777" w:rsidR="00801B5C" w:rsidRPr="00FD40C3" w:rsidRDefault="00801B5C" w:rsidP="00801B5C">
            <w:pPr>
              <w:pStyle w:val="Code"/>
              <w:rPr>
                <w:lang w:val="id-ID"/>
              </w:rPr>
            </w:pPr>
            <w:r w:rsidRPr="00FD40C3">
              <w:rPr>
                <w:lang w:val="id-ID"/>
              </w:rPr>
              <w:t xml:space="preserve">    "isengin": "bercanda",</w:t>
            </w:r>
          </w:p>
          <w:p w14:paraId="579473E9" w14:textId="77777777" w:rsidR="00801B5C" w:rsidRPr="00FD40C3" w:rsidRDefault="00801B5C" w:rsidP="00801B5C">
            <w:pPr>
              <w:pStyle w:val="Code"/>
              <w:rPr>
                <w:lang w:val="id-ID"/>
              </w:rPr>
            </w:pPr>
            <w:r w:rsidRPr="00FD40C3">
              <w:rPr>
                <w:lang w:val="id-ID"/>
              </w:rPr>
              <w:t xml:space="preserve">    "ista": "nista",</w:t>
            </w:r>
          </w:p>
          <w:p w14:paraId="752F9D04" w14:textId="77777777" w:rsidR="00801B5C" w:rsidRPr="00FD40C3" w:rsidRDefault="00801B5C" w:rsidP="00801B5C">
            <w:pPr>
              <w:pStyle w:val="Code"/>
              <w:rPr>
                <w:lang w:val="id-ID"/>
              </w:rPr>
            </w:pPr>
            <w:r w:rsidRPr="00FD40C3">
              <w:rPr>
                <w:lang w:val="id-ID"/>
              </w:rPr>
              <w:t xml:space="preserve">    "istaa": "nista",</w:t>
            </w:r>
          </w:p>
          <w:p w14:paraId="3EA78775" w14:textId="77777777" w:rsidR="00801B5C" w:rsidRPr="00FD40C3" w:rsidRDefault="00801B5C" w:rsidP="00801B5C">
            <w:pPr>
              <w:pStyle w:val="Code"/>
              <w:rPr>
                <w:lang w:val="id-ID"/>
              </w:rPr>
            </w:pPr>
            <w:r w:rsidRPr="00FD40C3">
              <w:rPr>
                <w:lang w:val="id-ID"/>
              </w:rPr>
              <w:t xml:space="preserve">    "isu2": "isu-isu",</w:t>
            </w:r>
          </w:p>
          <w:p w14:paraId="3C0467A6" w14:textId="77777777" w:rsidR="00801B5C" w:rsidRPr="00FD40C3" w:rsidRDefault="00801B5C" w:rsidP="00801B5C">
            <w:pPr>
              <w:pStyle w:val="Code"/>
              <w:rPr>
                <w:lang w:val="id-ID"/>
              </w:rPr>
            </w:pPr>
            <w:r w:rsidRPr="00FD40C3">
              <w:rPr>
                <w:lang w:val="id-ID"/>
              </w:rPr>
              <w:t xml:space="preserve">    "item": "hitam",</w:t>
            </w:r>
          </w:p>
          <w:p w14:paraId="10092479" w14:textId="77777777" w:rsidR="00801B5C" w:rsidRPr="00FD40C3" w:rsidRDefault="00801B5C" w:rsidP="00801B5C">
            <w:pPr>
              <w:pStyle w:val="Code"/>
              <w:rPr>
                <w:lang w:val="id-ID"/>
              </w:rPr>
            </w:pPr>
            <w:r w:rsidRPr="00FD40C3">
              <w:rPr>
                <w:lang w:val="id-ID"/>
              </w:rPr>
              <w:t xml:space="preserve">    "itj": "Indonesia tanpa jil",</w:t>
            </w:r>
          </w:p>
          <w:p w14:paraId="49C8EF47" w14:textId="77777777" w:rsidR="00801B5C" w:rsidRPr="00FD40C3" w:rsidRDefault="00801B5C" w:rsidP="00801B5C">
            <w:pPr>
              <w:pStyle w:val="Code"/>
              <w:rPr>
                <w:lang w:val="id-ID"/>
              </w:rPr>
            </w:pPr>
            <w:r w:rsidRPr="00FD40C3">
              <w:rPr>
                <w:lang w:val="id-ID"/>
              </w:rPr>
              <w:t xml:space="preserve">    "ito": "itu",</w:t>
            </w:r>
          </w:p>
          <w:p w14:paraId="3C904EE9" w14:textId="77777777" w:rsidR="00801B5C" w:rsidRPr="00FD40C3" w:rsidRDefault="00801B5C" w:rsidP="00801B5C">
            <w:pPr>
              <w:pStyle w:val="Code"/>
              <w:rPr>
                <w:lang w:val="id-ID"/>
              </w:rPr>
            </w:pPr>
            <w:r w:rsidRPr="00FD40C3">
              <w:rPr>
                <w:lang w:val="id-ID"/>
              </w:rPr>
              <w:t xml:space="preserve">    "itu2": "itu-itu",</w:t>
            </w:r>
          </w:p>
          <w:p w14:paraId="07300B80" w14:textId="77777777" w:rsidR="00801B5C" w:rsidRPr="00FD40C3" w:rsidRDefault="00801B5C" w:rsidP="00801B5C">
            <w:pPr>
              <w:pStyle w:val="Code"/>
              <w:rPr>
                <w:lang w:val="id-ID"/>
              </w:rPr>
            </w:pPr>
            <w:r w:rsidRPr="00FD40C3">
              <w:rPr>
                <w:lang w:val="id-ID"/>
              </w:rPr>
              <w:t xml:space="preserve">    "itung": "hitung",</w:t>
            </w:r>
          </w:p>
          <w:p w14:paraId="5935F295" w14:textId="77777777" w:rsidR="00801B5C" w:rsidRPr="00FD40C3" w:rsidRDefault="00801B5C" w:rsidP="00801B5C">
            <w:pPr>
              <w:pStyle w:val="Code"/>
              <w:rPr>
                <w:lang w:val="id-ID"/>
              </w:rPr>
            </w:pPr>
            <w:r w:rsidRPr="00FD40C3">
              <w:rPr>
                <w:lang w:val="id-ID"/>
              </w:rPr>
              <w:t xml:space="preserve">    "itungan": "hitungan",</w:t>
            </w:r>
          </w:p>
          <w:p w14:paraId="05A82A1B" w14:textId="77777777" w:rsidR="00801B5C" w:rsidRPr="00FD40C3" w:rsidRDefault="00801B5C" w:rsidP="00801B5C">
            <w:pPr>
              <w:pStyle w:val="Code"/>
              <w:rPr>
                <w:lang w:val="id-ID"/>
              </w:rPr>
            </w:pPr>
            <w:r w:rsidRPr="00FD40C3">
              <w:rPr>
                <w:lang w:val="id-ID"/>
              </w:rPr>
              <w:t xml:space="preserve">    "iy": "iya",</w:t>
            </w:r>
          </w:p>
          <w:p w14:paraId="1F63F779" w14:textId="77777777" w:rsidR="00801B5C" w:rsidRPr="00FD40C3" w:rsidRDefault="00801B5C" w:rsidP="00801B5C">
            <w:pPr>
              <w:pStyle w:val="Code"/>
              <w:rPr>
                <w:lang w:val="id-ID"/>
              </w:rPr>
            </w:pPr>
            <w:r w:rsidRPr="00FD40C3">
              <w:rPr>
                <w:lang w:val="id-ID"/>
              </w:rPr>
              <w:t xml:space="preserve">    "iyala": "iya lah",</w:t>
            </w:r>
          </w:p>
          <w:p w14:paraId="59199022" w14:textId="77777777" w:rsidR="00801B5C" w:rsidRPr="00FD40C3" w:rsidRDefault="00801B5C" w:rsidP="00801B5C">
            <w:pPr>
              <w:pStyle w:val="Code"/>
              <w:rPr>
                <w:lang w:val="id-ID"/>
              </w:rPr>
            </w:pPr>
            <w:r w:rsidRPr="00FD40C3">
              <w:rPr>
                <w:lang w:val="id-ID"/>
              </w:rPr>
              <w:t xml:space="preserve">    "iye": "iya",</w:t>
            </w:r>
          </w:p>
          <w:p w14:paraId="44BB4483" w14:textId="77777777" w:rsidR="00801B5C" w:rsidRPr="00FD40C3" w:rsidRDefault="00801B5C" w:rsidP="00801B5C">
            <w:pPr>
              <w:pStyle w:val="Code"/>
              <w:rPr>
                <w:lang w:val="id-ID"/>
              </w:rPr>
            </w:pPr>
            <w:r w:rsidRPr="00FD40C3">
              <w:rPr>
                <w:lang w:val="id-ID"/>
              </w:rPr>
              <w:t xml:space="preserve">    "iyo": "iya",</w:t>
            </w:r>
          </w:p>
          <w:p w14:paraId="5F403F76" w14:textId="77777777" w:rsidR="00801B5C" w:rsidRPr="00FD40C3" w:rsidRDefault="00801B5C" w:rsidP="00801B5C">
            <w:pPr>
              <w:pStyle w:val="Code"/>
              <w:rPr>
                <w:lang w:val="id-ID"/>
              </w:rPr>
            </w:pPr>
            <w:r w:rsidRPr="00FD40C3">
              <w:rPr>
                <w:lang w:val="id-ID"/>
              </w:rPr>
              <w:t xml:space="preserve">    "ja": "saja",</w:t>
            </w:r>
          </w:p>
          <w:p w14:paraId="3ECF84F5" w14:textId="77777777" w:rsidR="00801B5C" w:rsidRPr="00FD40C3" w:rsidRDefault="00801B5C" w:rsidP="00801B5C">
            <w:pPr>
              <w:pStyle w:val="Code"/>
              <w:rPr>
                <w:lang w:val="id-ID"/>
              </w:rPr>
            </w:pPr>
            <w:r w:rsidRPr="00FD40C3">
              <w:rPr>
                <w:lang w:val="id-ID"/>
              </w:rPr>
              <w:t xml:space="preserve">    "jabar": "jawa barat",</w:t>
            </w:r>
          </w:p>
          <w:p w14:paraId="3A2C84D8" w14:textId="77777777" w:rsidR="00801B5C" w:rsidRPr="00FD40C3" w:rsidRDefault="00801B5C" w:rsidP="00801B5C">
            <w:pPr>
              <w:pStyle w:val="Code"/>
              <w:rPr>
                <w:lang w:val="id-ID"/>
              </w:rPr>
            </w:pPr>
            <w:r w:rsidRPr="00FD40C3">
              <w:rPr>
                <w:lang w:val="id-ID"/>
              </w:rPr>
              <w:t xml:space="preserve">    "jablay": "jarang dibelai",</w:t>
            </w:r>
          </w:p>
          <w:p w14:paraId="58F12424" w14:textId="77777777" w:rsidR="00801B5C" w:rsidRPr="00FD40C3" w:rsidRDefault="00801B5C" w:rsidP="00801B5C">
            <w:pPr>
              <w:pStyle w:val="Code"/>
              <w:rPr>
                <w:lang w:val="id-ID"/>
              </w:rPr>
            </w:pPr>
            <w:r w:rsidRPr="00FD40C3">
              <w:rPr>
                <w:lang w:val="id-ID"/>
              </w:rPr>
              <w:t xml:space="preserve">    "jadiin": "jadikan",</w:t>
            </w:r>
          </w:p>
          <w:p w14:paraId="36045278" w14:textId="77777777" w:rsidR="00801B5C" w:rsidRPr="00FD40C3" w:rsidRDefault="00801B5C" w:rsidP="00801B5C">
            <w:pPr>
              <w:pStyle w:val="Code"/>
              <w:rPr>
                <w:lang w:val="id-ID"/>
              </w:rPr>
            </w:pPr>
            <w:r w:rsidRPr="00FD40C3">
              <w:rPr>
                <w:lang w:val="id-ID"/>
              </w:rPr>
              <w:lastRenderedPageBreak/>
              <w:t xml:space="preserve">    "jadul": "jaman dulu",</w:t>
            </w:r>
          </w:p>
          <w:p w14:paraId="5EDC93D1" w14:textId="77777777" w:rsidR="00801B5C" w:rsidRPr="00FD40C3" w:rsidRDefault="00801B5C" w:rsidP="00801B5C">
            <w:pPr>
              <w:pStyle w:val="Code"/>
              <w:rPr>
                <w:lang w:val="id-ID"/>
              </w:rPr>
            </w:pPr>
            <w:r w:rsidRPr="00FD40C3">
              <w:rPr>
                <w:lang w:val="id-ID"/>
              </w:rPr>
              <w:t xml:space="preserve">    "jaim": "jaga image",</w:t>
            </w:r>
          </w:p>
          <w:p w14:paraId="4F1FAB0A" w14:textId="77777777" w:rsidR="00801B5C" w:rsidRPr="00FD40C3" w:rsidRDefault="00801B5C" w:rsidP="00801B5C">
            <w:pPr>
              <w:pStyle w:val="Code"/>
              <w:rPr>
                <w:lang w:val="id-ID"/>
              </w:rPr>
            </w:pPr>
            <w:r w:rsidRPr="00FD40C3">
              <w:rPr>
                <w:lang w:val="id-ID"/>
              </w:rPr>
              <w:t xml:space="preserve">    "jan": "jangan",</w:t>
            </w:r>
          </w:p>
          <w:p w14:paraId="0CF190FA" w14:textId="77777777" w:rsidR="00801B5C" w:rsidRPr="00FD40C3" w:rsidRDefault="00801B5C" w:rsidP="00801B5C">
            <w:pPr>
              <w:pStyle w:val="Code"/>
              <w:rPr>
                <w:lang w:val="id-ID"/>
              </w:rPr>
            </w:pPr>
            <w:r w:rsidRPr="00FD40C3">
              <w:rPr>
                <w:lang w:val="id-ID"/>
              </w:rPr>
              <w:t xml:space="preserve">    "jancuk": "anjing",</w:t>
            </w:r>
          </w:p>
          <w:p w14:paraId="2A538157" w14:textId="77777777" w:rsidR="00801B5C" w:rsidRPr="00FD40C3" w:rsidRDefault="00801B5C" w:rsidP="00801B5C">
            <w:pPr>
              <w:pStyle w:val="Code"/>
              <w:rPr>
                <w:lang w:val="id-ID"/>
              </w:rPr>
            </w:pPr>
            <w:r w:rsidRPr="00FD40C3">
              <w:rPr>
                <w:lang w:val="id-ID"/>
              </w:rPr>
              <w:t xml:space="preserve">    "janjinyaa": "janji",</w:t>
            </w:r>
          </w:p>
          <w:p w14:paraId="6095BB1F" w14:textId="77777777" w:rsidR="00801B5C" w:rsidRPr="00FD40C3" w:rsidRDefault="00801B5C" w:rsidP="00801B5C">
            <w:pPr>
              <w:pStyle w:val="Code"/>
              <w:rPr>
                <w:lang w:val="id-ID"/>
              </w:rPr>
            </w:pPr>
            <w:r w:rsidRPr="00FD40C3">
              <w:rPr>
                <w:lang w:val="id-ID"/>
              </w:rPr>
              <w:t xml:space="preserve">    "jargon2": "jargon jargon",</w:t>
            </w:r>
          </w:p>
          <w:p w14:paraId="6B389044" w14:textId="77777777" w:rsidR="00801B5C" w:rsidRPr="00FD40C3" w:rsidRDefault="00801B5C" w:rsidP="00801B5C">
            <w:pPr>
              <w:pStyle w:val="Code"/>
              <w:rPr>
                <w:lang w:val="id-ID"/>
              </w:rPr>
            </w:pPr>
            <w:r w:rsidRPr="00FD40C3">
              <w:rPr>
                <w:lang w:val="id-ID"/>
              </w:rPr>
              <w:t xml:space="preserve">    "jatim": "jawa timur",</w:t>
            </w:r>
          </w:p>
          <w:p w14:paraId="74037224" w14:textId="77777777" w:rsidR="00801B5C" w:rsidRPr="00FD40C3" w:rsidRDefault="00801B5C" w:rsidP="00801B5C">
            <w:pPr>
              <w:pStyle w:val="Code"/>
              <w:rPr>
                <w:lang w:val="id-ID"/>
              </w:rPr>
            </w:pPr>
            <w:r w:rsidRPr="00FD40C3">
              <w:rPr>
                <w:lang w:val="id-ID"/>
              </w:rPr>
              <w:t xml:space="preserve">    "jatohin": "menjatuhkan",</w:t>
            </w:r>
          </w:p>
          <w:p w14:paraId="433ECF95" w14:textId="77777777" w:rsidR="00801B5C" w:rsidRPr="00FD40C3" w:rsidRDefault="00801B5C" w:rsidP="00801B5C">
            <w:pPr>
              <w:pStyle w:val="Code"/>
              <w:rPr>
                <w:lang w:val="id-ID"/>
              </w:rPr>
            </w:pPr>
            <w:r w:rsidRPr="00FD40C3">
              <w:rPr>
                <w:lang w:val="id-ID"/>
              </w:rPr>
              <w:t xml:space="preserve">    "jawapan": "jawaban",</w:t>
            </w:r>
          </w:p>
          <w:p w14:paraId="5BAE4E62" w14:textId="77777777" w:rsidR="00801B5C" w:rsidRPr="00FD40C3" w:rsidRDefault="00801B5C" w:rsidP="00801B5C">
            <w:pPr>
              <w:pStyle w:val="Code"/>
              <w:rPr>
                <w:lang w:val="id-ID"/>
              </w:rPr>
            </w:pPr>
            <w:r w:rsidRPr="00FD40C3">
              <w:rPr>
                <w:lang w:val="id-ID"/>
              </w:rPr>
              <w:t xml:space="preserve">    "jayus": "tidak lucu",</w:t>
            </w:r>
          </w:p>
          <w:p w14:paraId="4901FBD7" w14:textId="77777777" w:rsidR="00801B5C" w:rsidRPr="00FD40C3" w:rsidRDefault="00801B5C" w:rsidP="00801B5C">
            <w:pPr>
              <w:pStyle w:val="Code"/>
              <w:rPr>
                <w:lang w:val="id-ID"/>
              </w:rPr>
            </w:pPr>
            <w:r w:rsidRPr="00FD40C3">
              <w:rPr>
                <w:lang w:val="id-ID"/>
              </w:rPr>
              <w:t xml:space="preserve">    "jd": "jadi",</w:t>
            </w:r>
          </w:p>
          <w:p w14:paraId="6C2732B5" w14:textId="77777777" w:rsidR="00801B5C" w:rsidRPr="00FD40C3" w:rsidRDefault="00801B5C" w:rsidP="00801B5C">
            <w:pPr>
              <w:pStyle w:val="Code"/>
              <w:rPr>
                <w:lang w:val="id-ID"/>
              </w:rPr>
            </w:pPr>
            <w:r w:rsidRPr="00FD40C3">
              <w:rPr>
                <w:lang w:val="id-ID"/>
              </w:rPr>
              <w:t xml:space="preserve">    "jdi": "jadi",</w:t>
            </w:r>
          </w:p>
          <w:p w14:paraId="36D12E29" w14:textId="77777777" w:rsidR="00801B5C" w:rsidRPr="00FD40C3" w:rsidRDefault="00801B5C" w:rsidP="00801B5C">
            <w:pPr>
              <w:pStyle w:val="Code"/>
              <w:rPr>
                <w:lang w:val="id-ID"/>
              </w:rPr>
            </w:pPr>
            <w:r w:rsidRPr="00FD40C3">
              <w:rPr>
                <w:lang w:val="id-ID"/>
              </w:rPr>
              <w:t xml:space="preserve">    "jdikan": "jadikan",</w:t>
            </w:r>
          </w:p>
          <w:p w14:paraId="11E49DA9" w14:textId="77777777" w:rsidR="00801B5C" w:rsidRPr="00FD40C3" w:rsidRDefault="00801B5C" w:rsidP="00801B5C">
            <w:pPr>
              <w:pStyle w:val="Code"/>
              <w:rPr>
                <w:lang w:val="id-ID"/>
              </w:rPr>
            </w:pPr>
            <w:r w:rsidRPr="00FD40C3">
              <w:rPr>
                <w:lang w:val="id-ID"/>
              </w:rPr>
              <w:t xml:space="preserve">    "je": "saja",</w:t>
            </w:r>
          </w:p>
          <w:p w14:paraId="0A8109CE" w14:textId="77777777" w:rsidR="00801B5C" w:rsidRPr="00FD40C3" w:rsidRDefault="00801B5C" w:rsidP="00801B5C">
            <w:pPr>
              <w:pStyle w:val="Code"/>
              <w:rPr>
                <w:lang w:val="id-ID"/>
              </w:rPr>
            </w:pPr>
            <w:r w:rsidRPr="00FD40C3">
              <w:rPr>
                <w:lang w:val="id-ID"/>
              </w:rPr>
              <w:t xml:space="preserve">    "jelas2": "jelas-jelas",</w:t>
            </w:r>
          </w:p>
          <w:p w14:paraId="1361DA29" w14:textId="77777777" w:rsidR="00801B5C" w:rsidRPr="00FD40C3" w:rsidRDefault="00801B5C" w:rsidP="00801B5C">
            <w:pPr>
              <w:pStyle w:val="Code"/>
              <w:rPr>
                <w:lang w:val="id-ID"/>
              </w:rPr>
            </w:pPr>
            <w:r w:rsidRPr="00FD40C3">
              <w:rPr>
                <w:lang w:val="id-ID"/>
              </w:rPr>
              <w:t xml:space="preserve">    "jem": "jam",</w:t>
            </w:r>
          </w:p>
          <w:p w14:paraId="2BFB24D2" w14:textId="77777777" w:rsidR="00801B5C" w:rsidRPr="00FD40C3" w:rsidRDefault="00801B5C" w:rsidP="00801B5C">
            <w:pPr>
              <w:pStyle w:val="Code"/>
              <w:rPr>
                <w:lang w:val="id-ID"/>
              </w:rPr>
            </w:pPr>
            <w:r w:rsidRPr="00FD40C3">
              <w:rPr>
                <w:lang w:val="id-ID"/>
              </w:rPr>
              <w:t xml:space="preserve">    "jentelmen": "berani",</w:t>
            </w:r>
          </w:p>
          <w:p w14:paraId="5CC06288" w14:textId="77777777" w:rsidR="00801B5C" w:rsidRPr="00FD40C3" w:rsidRDefault="00801B5C" w:rsidP="00801B5C">
            <w:pPr>
              <w:pStyle w:val="Code"/>
              <w:rPr>
                <w:lang w:val="id-ID"/>
              </w:rPr>
            </w:pPr>
            <w:r w:rsidRPr="00FD40C3">
              <w:rPr>
                <w:lang w:val="id-ID"/>
              </w:rPr>
              <w:t xml:space="preserve">    "jg": "juga",</w:t>
            </w:r>
          </w:p>
          <w:p w14:paraId="5B90D7DE" w14:textId="77777777" w:rsidR="00801B5C" w:rsidRPr="00FD40C3" w:rsidRDefault="00801B5C" w:rsidP="00801B5C">
            <w:pPr>
              <w:pStyle w:val="Code"/>
              <w:rPr>
                <w:lang w:val="id-ID"/>
              </w:rPr>
            </w:pPr>
            <w:r w:rsidRPr="00FD40C3">
              <w:rPr>
                <w:lang w:val="id-ID"/>
              </w:rPr>
              <w:t xml:space="preserve">    "jga": "juga",</w:t>
            </w:r>
          </w:p>
          <w:p w14:paraId="5EB63F08" w14:textId="77777777" w:rsidR="00801B5C" w:rsidRPr="00FD40C3" w:rsidRDefault="00801B5C" w:rsidP="00801B5C">
            <w:pPr>
              <w:pStyle w:val="Code"/>
              <w:rPr>
                <w:lang w:val="id-ID"/>
              </w:rPr>
            </w:pPr>
            <w:r w:rsidRPr="00FD40C3">
              <w:rPr>
                <w:lang w:val="id-ID"/>
              </w:rPr>
              <w:t xml:space="preserve">    "jgk": "juga",</w:t>
            </w:r>
          </w:p>
          <w:p w14:paraId="109CF884" w14:textId="77777777" w:rsidR="00801B5C" w:rsidRPr="00FD40C3" w:rsidRDefault="00801B5C" w:rsidP="00801B5C">
            <w:pPr>
              <w:pStyle w:val="Code"/>
              <w:rPr>
                <w:lang w:val="id-ID"/>
              </w:rPr>
            </w:pPr>
            <w:r w:rsidRPr="00FD40C3">
              <w:rPr>
                <w:lang w:val="id-ID"/>
              </w:rPr>
              <w:t xml:space="preserve">    "jgn": "jangan",</w:t>
            </w:r>
          </w:p>
          <w:p w14:paraId="70F694ED" w14:textId="77777777" w:rsidR="00801B5C" w:rsidRPr="00FD40C3" w:rsidRDefault="00801B5C" w:rsidP="00801B5C">
            <w:pPr>
              <w:pStyle w:val="Code"/>
              <w:rPr>
                <w:lang w:val="id-ID"/>
              </w:rPr>
            </w:pPr>
            <w:r w:rsidRPr="00FD40C3">
              <w:rPr>
                <w:lang w:val="id-ID"/>
              </w:rPr>
              <w:t xml:space="preserve">    "jgnkan": "jangankan",</w:t>
            </w:r>
          </w:p>
          <w:p w14:paraId="3EBC320C" w14:textId="77777777" w:rsidR="00801B5C" w:rsidRPr="00FD40C3" w:rsidRDefault="00801B5C" w:rsidP="00801B5C">
            <w:pPr>
              <w:pStyle w:val="Code"/>
              <w:rPr>
                <w:lang w:val="id-ID"/>
              </w:rPr>
            </w:pPr>
            <w:r w:rsidRPr="00FD40C3">
              <w:rPr>
                <w:lang w:val="id-ID"/>
              </w:rPr>
              <w:t xml:space="preserve">    "ji2k": "jijik",</w:t>
            </w:r>
          </w:p>
          <w:p w14:paraId="54D8CA34" w14:textId="77777777" w:rsidR="00801B5C" w:rsidRPr="00FD40C3" w:rsidRDefault="00801B5C" w:rsidP="00801B5C">
            <w:pPr>
              <w:pStyle w:val="Code"/>
              <w:rPr>
                <w:lang w:val="id-ID"/>
              </w:rPr>
            </w:pPr>
            <w:r w:rsidRPr="00FD40C3">
              <w:rPr>
                <w:lang w:val="id-ID"/>
              </w:rPr>
              <w:t xml:space="preserve">    "jijay": "jijik",</w:t>
            </w:r>
          </w:p>
          <w:p w14:paraId="1BD2108C" w14:textId="77777777" w:rsidR="00801B5C" w:rsidRPr="00FD40C3" w:rsidRDefault="00801B5C" w:rsidP="00801B5C">
            <w:pPr>
              <w:pStyle w:val="Code"/>
              <w:rPr>
                <w:lang w:val="id-ID"/>
              </w:rPr>
            </w:pPr>
            <w:r w:rsidRPr="00FD40C3">
              <w:rPr>
                <w:lang w:val="id-ID"/>
              </w:rPr>
              <w:t xml:space="preserve">    "jil": "jaringan islam liberal",</w:t>
            </w:r>
          </w:p>
          <w:p w14:paraId="64D194A9" w14:textId="77777777" w:rsidR="00801B5C" w:rsidRPr="00FD40C3" w:rsidRDefault="00801B5C" w:rsidP="00801B5C">
            <w:pPr>
              <w:pStyle w:val="Code"/>
              <w:rPr>
                <w:lang w:val="id-ID"/>
              </w:rPr>
            </w:pPr>
            <w:r w:rsidRPr="00FD40C3">
              <w:rPr>
                <w:lang w:val="id-ID"/>
              </w:rPr>
              <w:t xml:space="preserve">    "jir": "anjing",</w:t>
            </w:r>
          </w:p>
          <w:p w14:paraId="57411460" w14:textId="77777777" w:rsidR="00801B5C" w:rsidRPr="00FD40C3" w:rsidRDefault="00801B5C" w:rsidP="00801B5C">
            <w:pPr>
              <w:pStyle w:val="Code"/>
              <w:rPr>
                <w:lang w:val="id-ID"/>
              </w:rPr>
            </w:pPr>
            <w:r w:rsidRPr="00FD40C3">
              <w:rPr>
                <w:lang w:val="id-ID"/>
              </w:rPr>
              <w:t xml:space="preserve">    "jjk": "jijik",</w:t>
            </w:r>
          </w:p>
          <w:p w14:paraId="76B77FD0" w14:textId="77777777" w:rsidR="00801B5C" w:rsidRPr="00FD40C3" w:rsidRDefault="00801B5C" w:rsidP="00801B5C">
            <w:pPr>
              <w:pStyle w:val="Code"/>
              <w:rPr>
                <w:lang w:val="id-ID"/>
              </w:rPr>
            </w:pPr>
            <w:r w:rsidRPr="00FD40C3">
              <w:rPr>
                <w:lang w:val="id-ID"/>
              </w:rPr>
              <w:t xml:space="preserve">    "jk": "jika",</w:t>
            </w:r>
          </w:p>
          <w:p w14:paraId="78AF3FB3" w14:textId="77777777" w:rsidR="00801B5C" w:rsidRPr="00FD40C3" w:rsidRDefault="00801B5C" w:rsidP="00801B5C">
            <w:pPr>
              <w:pStyle w:val="Code"/>
              <w:rPr>
                <w:lang w:val="id-ID"/>
              </w:rPr>
            </w:pPr>
            <w:r w:rsidRPr="00FD40C3">
              <w:rPr>
                <w:lang w:val="id-ID"/>
              </w:rPr>
              <w:t xml:space="preserve">    "jkt": "jakarta",</w:t>
            </w:r>
          </w:p>
          <w:p w14:paraId="762BC104" w14:textId="77777777" w:rsidR="00801B5C" w:rsidRPr="00FD40C3" w:rsidRDefault="00801B5C" w:rsidP="00801B5C">
            <w:pPr>
              <w:pStyle w:val="Code"/>
              <w:rPr>
                <w:lang w:val="id-ID"/>
              </w:rPr>
            </w:pPr>
            <w:r w:rsidRPr="00FD40C3">
              <w:rPr>
                <w:lang w:val="id-ID"/>
              </w:rPr>
              <w:t xml:space="preserve">    "jln": "jalan",</w:t>
            </w:r>
          </w:p>
          <w:p w14:paraId="0798B490" w14:textId="77777777" w:rsidR="00801B5C" w:rsidRPr="00FD40C3" w:rsidRDefault="00801B5C" w:rsidP="00801B5C">
            <w:pPr>
              <w:pStyle w:val="Code"/>
              <w:rPr>
                <w:lang w:val="id-ID"/>
              </w:rPr>
            </w:pPr>
            <w:r w:rsidRPr="00FD40C3">
              <w:rPr>
                <w:lang w:val="id-ID"/>
              </w:rPr>
              <w:t xml:space="preserve">    "jng": "jangan",</w:t>
            </w:r>
          </w:p>
          <w:p w14:paraId="0853A067" w14:textId="77777777" w:rsidR="00801B5C" w:rsidRPr="00FD40C3" w:rsidRDefault="00801B5C" w:rsidP="00801B5C">
            <w:pPr>
              <w:pStyle w:val="Code"/>
              <w:rPr>
                <w:lang w:val="id-ID"/>
              </w:rPr>
            </w:pPr>
            <w:r w:rsidRPr="00FD40C3">
              <w:rPr>
                <w:lang w:val="id-ID"/>
              </w:rPr>
              <w:t xml:space="preserve">    "jnj": "janji",</w:t>
            </w:r>
          </w:p>
          <w:p w14:paraId="0B3D49B7" w14:textId="77777777" w:rsidR="00801B5C" w:rsidRPr="00FD40C3" w:rsidRDefault="00801B5C" w:rsidP="00801B5C">
            <w:pPr>
              <w:pStyle w:val="Code"/>
              <w:rPr>
                <w:lang w:val="id-ID"/>
              </w:rPr>
            </w:pPr>
            <w:r w:rsidRPr="00FD40C3">
              <w:rPr>
                <w:lang w:val="id-ID"/>
              </w:rPr>
              <w:t xml:space="preserve">    "joget2": "joget-joget",</w:t>
            </w:r>
          </w:p>
          <w:p w14:paraId="4941B118" w14:textId="77777777" w:rsidR="00801B5C" w:rsidRPr="00FD40C3" w:rsidRDefault="00801B5C" w:rsidP="00801B5C">
            <w:pPr>
              <w:pStyle w:val="Code"/>
              <w:rPr>
                <w:lang w:val="id-ID"/>
              </w:rPr>
            </w:pPr>
            <w:r w:rsidRPr="00FD40C3">
              <w:rPr>
                <w:lang w:val="id-ID"/>
              </w:rPr>
              <w:t xml:space="preserve">    "jomblo": "tidak punya pacar",</w:t>
            </w:r>
          </w:p>
          <w:p w14:paraId="7833C7B9" w14:textId="77777777" w:rsidR="00801B5C" w:rsidRPr="00FD40C3" w:rsidRDefault="00801B5C" w:rsidP="00801B5C">
            <w:pPr>
              <w:pStyle w:val="Code"/>
              <w:rPr>
                <w:lang w:val="id-ID"/>
              </w:rPr>
            </w:pPr>
            <w:r w:rsidRPr="00FD40C3">
              <w:rPr>
                <w:lang w:val="id-ID"/>
              </w:rPr>
              <w:t xml:space="preserve">    "jth": "jatuh",</w:t>
            </w:r>
          </w:p>
          <w:p w14:paraId="7581F486" w14:textId="77777777" w:rsidR="00801B5C" w:rsidRPr="00FD40C3" w:rsidRDefault="00801B5C" w:rsidP="00801B5C">
            <w:pPr>
              <w:pStyle w:val="Code"/>
              <w:rPr>
                <w:lang w:val="id-ID"/>
              </w:rPr>
            </w:pPr>
            <w:r w:rsidRPr="00FD40C3">
              <w:rPr>
                <w:lang w:val="id-ID"/>
              </w:rPr>
              <w:t xml:space="preserve">    "jual2": "jual-jual",</w:t>
            </w:r>
          </w:p>
          <w:p w14:paraId="158E9D50" w14:textId="77777777" w:rsidR="00801B5C" w:rsidRPr="00FD40C3" w:rsidRDefault="00801B5C" w:rsidP="00801B5C">
            <w:pPr>
              <w:pStyle w:val="Code"/>
              <w:rPr>
                <w:lang w:val="id-ID"/>
              </w:rPr>
            </w:pPr>
            <w:r w:rsidRPr="00FD40C3">
              <w:rPr>
                <w:lang w:val="id-ID"/>
              </w:rPr>
              <w:t xml:space="preserve">    "jubir": "juru bicara",</w:t>
            </w:r>
          </w:p>
          <w:p w14:paraId="1B35B771" w14:textId="77777777" w:rsidR="00801B5C" w:rsidRPr="00FD40C3" w:rsidRDefault="00801B5C" w:rsidP="00801B5C">
            <w:pPr>
              <w:pStyle w:val="Code"/>
              <w:rPr>
                <w:lang w:val="id-ID"/>
              </w:rPr>
            </w:pPr>
            <w:r w:rsidRPr="00FD40C3">
              <w:rPr>
                <w:lang w:val="id-ID"/>
              </w:rPr>
              <w:t xml:space="preserve">    "jurdil": "jujur adil",</w:t>
            </w:r>
          </w:p>
          <w:p w14:paraId="76CB386C" w14:textId="77777777" w:rsidR="00801B5C" w:rsidRPr="00FD40C3" w:rsidRDefault="00801B5C" w:rsidP="00801B5C">
            <w:pPr>
              <w:pStyle w:val="Code"/>
              <w:rPr>
                <w:lang w:val="id-ID"/>
              </w:rPr>
            </w:pPr>
            <w:r w:rsidRPr="00FD40C3">
              <w:rPr>
                <w:lang w:val="id-ID"/>
              </w:rPr>
              <w:t xml:space="preserve">    "jutek": "galak",</w:t>
            </w:r>
          </w:p>
          <w:p w14:paraId="6D408749" w14:textId="77777777" w:rsidR="00801B5C" w:rsidRPr="00FD40C3" w:rsidRDefault="00801B5C" w:rsidP="00801B5C">
            <w:pPr>
              <w:pStyle w:val="Code"/>
              <w:rPr>
                <w:lang w:val="id-ID"/>
              </w:rPr>
            </w:pPr>
            <w:r w:rsidRPr="00FD40C3">
              <w:rPr>
                <w:lang w:val="id-ID"/>
              </w:rPr>
              <w:t xml:space="preserve">    "jwb": "jawab",</w:t>
            </w:r>
          </w:p>
          <w:p w14:paraId="5F92E5B1" w14:textId="77777777" w:rsidR="00801B5C" w:rsidRPr="00FD40C3" w:rsidRDefault="00801B5C" w:rsidP="00801B5C">
            <w:pPr>
              <w:pStyle w:val="Code"/>
              <w:rPr>
                <w:lang w:val="id-ID"/>
              </w:rPr>
            </w:pPr>
            <w:r w:rsidRPr="00FD40C3">
              <w:rPr>
                <w:lang w:val="id-ID"/>
              </w:rPr>
              <w:t xml:space="preserve">    "k": "ke",</w:t>
            </w:r>
          </w:p>
          <w:p w14:paraId="21829FFA" w14:textId="77777777" w:rsidR="00801B5C" w:rsidRPr="00FD40C3" w:rsidRDefault="00801B5C" w:rsidP="00801B5C">
            <w:pPr>
              <w:pStyle w:val="Code"/>
              <w:rPr>
                <w:lang w:val="id-ID"/>
              </w:rPr>
            </w:pPr>
            <w:r w:rsidRPr="00FD40C3">
              <w:rPr>
                <w:lang w:val="id-ID"/>
              </w:rPr>
              <w:t xml:space="preserve">    "ka": "kakak",</w:t>
            </w:r>
          </w:p>
          <w:p w14:paraId="2B400A25" w14:textId="77777777" w:rsidR="00801B5C" w:rsidRPr="00FD40C3" w:rsidRDefault="00801B5C" w:rsidP="00801B5C">
            <w:pPr>
              <w:pStyle w:val="Code"/>
              <w:rPr>
                <w:lang w:val="id-ID"/>
              </w:rPr>
            </w:pPr>
            <w:r w:rsidRPr="00FD40C3">
              <w:rPr>
                <w:lang w:val="id-ID"/>
              </w:rPr>
              <w:t xml:space="preserve">    "kab": "kabupaten",</w:t>
            </w:r>
          </w:p>
          <w:p w14:paraId="52D1FC7D" w14:textId="77777777" w:rsidR="00801B5C" w:rsidRPr="00FD40C3" w:rsidRDefault="00801B5C" w:rsidP="00801B5C">
            <w:pPr>
              <w:pStyle w:val="Code"/>
              <w:rPr>
                <w:lang w:val="id-ID"/>
              </w:rPr>
            </w:pPr>
            <w:r w:rsidRPr="00FD40C3">
              <w:rPr>
                <w:lang w:val="id-ID"/>
              </w:rPr>
              <w:t xml:space="preserve">    "kabag": "kepala bagian",</w:t>
            </w:r>
          </w:p>
          <w:p w14:paraId="5CD03973" w14:textId="77777777" w:rsidR="00801B5C" w:rsidRPr="00FD40C3" w:rsidRDefault="00801B5C" w:rsidP="00801B5C">
            <w:pPr>
              <w:pStyle w:val="Code"/>
              <w:rPr>
                <w:lang w:val="id-ID"/>
              </w:rPr>
            </w:pPr>
            <w:r w:rsidRPr="00FD40C3">
              <w:rPr>
                <w:lang w:val="id-ID"/>
              </w:rPr>
              <w:t xml:space="preserve">    "kabor": "kabur",</w:t>
            </w:r>
          </w:p>
          <w:p w14:paraId="3B38DC26" w14:textId="77777777" w:rsidR="00801B5C" w:rsidRPr="00FD40C3" w:rsidRDefault="00801B5C" w:rsidP="00801B5C">
            <w:pPr>
              <w:pStyle w:val="Code"/>
              <w:rPr>
                <w:lang w:val="id-ID"/>
              </w:rPr>
            </w:pPr>
            <w:r w:rsidRPr="00FD40C3">
              <w:rPr>
                <w:lang w:val="id-ID"/>
              </w:rPr>
              <w:t xml:space="preserve">    "kacian": "kasihan",</w:t>
            </w:r>
          </w:p>
          <w:p w14:paraId="0F6282D0" w14:textId="77777777" w:rsidR="00801B5C" w:rsidRPr="00FD40C3" w:rsidRDefault="00801B5C" w:rsidP="00801B5C">
            <w:pPr>
              <w:pStyle w:val="Code"/>
              <w:rPr>
                <w:lang w:val="id-ID"/>
              </w:rPr>
            </w:pPr>
            <w:r w:rsidRPr="00FD40C3">
              <w:rPr>
                <w:lang w:val="id-ID"/>
              </w:rPr>
              <w:t xml:space="preserve">    "kacrut": "kacau",</w:t>
            </w:r>
          </w:p>
          <w:p w14:paraId="51411358" w14:textId="77777777" w:rsidR="00801B5C" w:rsidRPr="00FD40C3" w:rsidRDefault="00801B5C" w:rsidP="00801B5C">
            <w:pPr>
              <w:pStyle w:val="Code"/>
              <w:rPr>
                <w:lang w:val="id-ID"/>
              </w:rPr>
            </w:pPr>
            <w:r w:rsidRPr="00FD40C3">
              <w:rPr>
                <w:lang w:val="id-ID"/>
              </w:rPr>
              <w:t xml:space="preserve">    "kadang2": "kadang kadang",</w:t>
            </w:r>
          </w:p>
          <w:p w14:paraId="488FF022" w14:textId="77777777" w:rsidR="00801B5C" w:rsidRPr="00FD40C3" w:rsidRDefault="00801B5C" w:rsidP="00801B5C">
            <w:pPr>
              <w:pStyle w:val="Code"/>
              <w:rPr>
                <w:lang w:val="id-ID"/>
              </w:rPr>
            </w:pPr>
            <w:r w:rsidRPr="00FD40C3">
              <w:rPr>
                <w:lang w:val="id-ID"/>
              </w:rPr>
              <w:t xml:space="preserve">    "kadit": "kepala direktorat",</w:t>
            </w:r>
          </w:p>
          <w:p w14:paraId="54FC2809" w14:textId="77777777" w:rsidR="00801B5C" w:rsidRPr="00FD40C3" w:rsidRDefault="00801B5C" w:rsidP="00801B5C">
            <w:pPr>
              <w:pStyle w:val="Code"/>
              <w:rPr>
                <w:lang w:val="id-ID"/>
              </w:rPr>
            </w:pPr>
            <w:r w:rsidRPr="00FD40C3">
              <w:rPr>
                <w:lang w:val="id-ID"/>
              </w:rPr>
              <w:t xml:space="preserve">    "kadiv": "kepala divisi",</w:t>
            </w:r>
          </w:p>
          <w:p w14:paraId="6898B962" w14:textId="77777777" w:rsidR="00801B5C" w:rsidRPr="00FD40C3" w:rsidRDefault="00801B5C" w:rsidP="00801B5C">
            <w:pPr>
              <w:pStyle w:val="Code"/>
              <w:rPr>
                <w:lang w:val="id-ID"/>
              </w:rPr>
            </w:pPr>
            <w:r w:rsidRPr="00FD40C3">
              <w:rPr>
                <w:lang w:val="id-ID"/>
              </w:rPr>
              <w:t xml:space="preserve">    "kaga": "tidak",</w:t>
            </w:r>
          </w:p>
          <w:p w14:paraId="460CD5D1" w14:textId="77777777" w:rsidR="00801B5C" w:rsidRPr="00FD40C3" w:rsidRDefault="00801B5C" w:rsidP="00801B5C">
            <w:pPr>
              <w:pStyle w:val="Code"/>
              <w:rPr>
                <w:lang w:val="id-ID"/>
              </w:rPr>
            </w:pPr>
            <w:r w:rsidRPr="00FD40C3">
              <w:rPr>
                <w:lang w:val="id-ID"/>
              </w:rPr>
              <w:t xml:space="preserve">    "kagak": "tidak",</w:t>
            </w:r>
          </w:p>
          <w:p w14:paraId="75739E5F" w14:textId="77777777" w:rsidR="00801B5C" w:rsidRPr="00FD40C3" w:rsidRDefault="00801B5C" w:rsidP="00801B5C">
            <w:pPr>
              <w:pStyle w:val="Code"/>
              <w:rPr>
                <w:lang w:val="id-ID"/>
              </w:rPr>
            </w:pPr>
            <w:r w:rsidRPr="00FD40C3">
              <w:rPr>
                <w:lang w:val="id-ID"/>
              </w:rPr>
              <w:t xml:space="preserve">    "kaka": "kakak",</w:t>
            </w:r>
          </w:p>
          <w:p w14:paraId="6F8F8E7B" w14:textId="77777777" w:rsidR="00801B5C" w:rsidRPr="00FD40C3" w:rsidRDefault="00801B5C" w:rsidP="00801B5C">
            <w:pPr>
              <w:pStyle w:val="Code"/>
              <w:rPr>
                <w:lang w:val="id-ID"/>
              </w:rPr>
            </w:pPr>
            <w:r w:rsidRPr="00FD40C3">
              <w:rPr>
                <w:lang w:val="id-ID"/>
              </w:rPr>
              <w:t xml:space="preserve">    "kalo": "kalau",</w:t>
            </w:r>
          </w:p>
          <w:p w14:paraId="7159FB24" w14:textId="77777777" w:rsidR="00801B5C" w:rsidRPr="00FD40C3" w:rsidRDefault="00801B5C" w:rsidP="00801B5C">
            <w:pPr>
              <w:pStyle w:val="Code"/>
              <w:rPr>
                <w:lang w:val="id-ID"/>
              </w:rPr>
            </w:pPr>
            <w:r w:rsidRPr="00FD40C3">
              <w:rPr>
                <w:lang w:val="id-ID"/>
              </w:rPr>
              <w:t xml:space="preserve">    "kaltim": "kalimantan timur",</w:t>
            </w:r>
          </w:p>
          <w:p w14:paraId="24049B07" w14:textId="77777777" w:rsidR="00801B5C" w:rsidRPr="00FD40C3" w:rsidRDefault="00801B5C" w:rsidP="00801B5C">
            <w:pPr>
              <w:pStyle w:val="Code"/>
              <w:rPr>
                <w:lang w:val="id-ID"/>
              </w:rPr>
            </w:pPr>
            <w:r w:rsidRPr="00FD40C3">
              <w:rPr>
                <w:lang w:val="id-ID"/>
              </w:rPr>
              <w:t xml:space="preserve">    "kampret": "sialan",</w:t>
            </w:r>
          </w:p>
          <w:p w14:paraId="5FBC1443" w14:textId="77777777" w:rsidR="00801B5C" w:rsidRPr="00FD40C3" w:rsidRDefault="00801B5C" w:rsidP="00801B5C">
            <w:pPr>
              <w:pStyle w:val="Code"/>
              <w:rPr>
                <w:lang w:val="id-ID"/>
              </w:rPr>
            </w:pPr>
            <w:r w:rsidRPr="00FD40C3">
              <w:rPr>
                <w:lang w:val="id-ID"/>
              </w:rPr>
              <w:t xml:space="preserve">    "kamtib": "keamanan dan ketertiban",</w:t>
            </w:r>
          </w:p>
          <w:p w14:paraId="4D623B6F" w14:textId="77777777" w:rsidR="00801B5C" w:rsidRPr="00FD40C3" w:rsidRDefault="00801B5C" w:rsidP="00801B5C">
            <w:pPr>
              <w:pStyle w:val="Code"/>
              <w:rPr>
                <w:lang w:val="id-ID"/>
              </w:rPr>
            </w:pPr>
            <w:r w:rsidRPr="00FD40C3">
              <w:rPr>
                <w:lang w:val="id-ID"/>
              </w:rPr>
              <w:t xml:space="preserve">    "kamtibmas": "keamanan dan ketertiban masyarakat",</w:t>
            </w:r>
          </w:p>
          <w:p w14:paraId="4C8EFD25" w14:textId="77777777" w:rsidR="00801B5C" w:rsidRPr="00FD40C3" w:rsidRDefault="00801B5C" w:rsidP="00801B5C">
            <w:pPr>
              <w:pStyle w:val="Code"/>
              <w:rPr>
                <w:lang w:val="id-ID"/>
              </w:rPr>
            </w:pPr>
            <w:r w:rsidRPr="00FD40C3">
              <w:rPr>
                <w:lang w:val="id-ID"/>
              </w:rPr>
              <w:t xml:space="preserve">    "kamuh": "kamu",</w:t>
            </w:r>
          </w:p>
          <w:p w14:paraId="24925CE5" w14:textId="77777777" w:rsidR="00801B5C" w:rsidRPr="00FD40C3" w:rsidRDefault="00801B5C" w:rsidP="00801B5C">
            <w:pPr>
              <w:pStyle w:val="Code"/>
              <w:rPr>
                <w:lang w:val="id-ID"/>
              </w:rPr>
            </w:pPr>
            <w:r w:rsidRPr="00FD40C3">
              <w:rPr>
                <w:lang w:val="id-ID"/>
              </w:rPr>
              <w:lastRenderedPageBreak/>
              <w:t xml:space="preserve">    "kamuwh": "kamu",</w:t>
            </w:r>
          </w:p>
          <w:p w14:paraId="1E02789D" w14:textId="77777777" w:rsidR="00801B5C" w:rsidRPr="00FD40C3" w:rsidRDefault="00801B5C" w:rsidP="00801B5C">
            <w:pPr>
              <w:pStyle w:val="Code"/>
              <w:rPr>
                <w:lang w:val="id-ID"/>
              </w:rPr>
            </w:pPr>
            <w:r w:rsidRPr="00FD40C3">
              <w:rPr>
                <w:lang w:val="id-ID"/>
              </w:rPr>
              <w:t xml:space="preserve">    "kamyu": "kamu",</w:t>
            </w:r>
          </w:p>
          <w:p w14:paraId="5FD9D415" w14:textId="77777777" w:rsidR="00801B5C" w:rsidRPr="00FD40C3" w:rsidRDefault="00801B5C" w:rsidP="00801B5C">
            <w:pPr>
              <w:pStyle w:val="Code"/>
              <w:rPr>
                <w:lang w:val="id-ID"/>
              </w:rPr>
            </w:pPr>
            <w:r w:rsidRPr="00FD40C3">
              <w:rPr>
                <w:lang w:val="id-ID"/>
              </w:rPr>
              <w:t xml:space="preserve">    "kan": "akan",</w:t>
            </w:r>
          </w:p>
          <w:p w14:paraId="42AA1A8C" w14:textId="77777777" w:rsidR="00801B5C" w:rsidRPr="00FD40C3" w:rsidRDefault="00801B5C" w:rsidP="00801B5C">
            <w:pPr>
              <w:pStyle w:val="Code"/>
              <w:rPr>
                <w:lang w:val="id-ID"/>
              </w:rPr>
            </w:pPr>
            <w:r w:rsidRPr="00FD40C3">
              <w:rPr>
                <w:lang w:val="id-ID"/>
              </w:rPr>
              <w:t xml:space="preserve">    "kanwil": "kantor wilayah",</w:t>
            </w:r>
          </w:p>
          <w:p w14:paraId="12C93C70" w14:textId="77777777" w:rsidR="00801B5C" w:rsidRPr="00FD40C3" w:rsidRDefault="00801B5C" w:rsidP="00801B5C">
            <w:pPr>
              <w:pStyle w:val="Code"/>
              <w:rPr>
                <w:lang w:val="id-ID"/>
              </w:rPr>
            </w:pPr>
            <w:r w:rsidRPr="00FD40C3">
              <w:rPr>
                <w:lang w:val="id-ID"/>
              </w:rPr>
              <w:t xml:space="preserve">    "kapolri": "Kepala Polisi Republik Indonesia",</w:t>
            </w:r>
          </w:p>
          <w:p w14:paraId="4D20446B" w14:textId="77777777" w:rsidR="00801B5C" w:rsidRPr="00FD40C3" w:rsidRDefault="00801B5C" w:rsidP="00801B5C">
            <w:pPr>
              <w:pStyle w:val="Code"/>
              <w:rPr>
                <w:lang w:val="id-ID"/>
              </w:rPr>
            </w:pPr>
            <w:r w:rsidRPr="00FD40C3">
              <w:rPr>
                <w:lang w:val="id-ID"/>
              </w:rPr>
              <w:t xml:space="preserve">    "kapt": "kapten",</w:t>
            </w:r>
          </w:p>
          <w:p w14:paraId="69ED8B65" w14:textId="77777777" w:rsidR="00801B5C" w:rsidRPr="00FD40C3" w:rsidRDefault="00801B5C" w:rsidP="00801B5C">
            <w:pPr>
              <w:pStyle w:val="Code"/>
              <w:rPr>
                <w:lang w:val="id-ID"/>
              </w:rPr>
            </w:pPr>
            <w:r w:rsidRPr="00FD40C3">
              <w:rPr>
                <w:lang w:val="id-ID"/>
              </w:rPr>
              <w:t xml:space="preserve">    "karna": "karena",</w:t>
            </w:r>
          </w:p>
          <w:p w14:paraId="59098951" w14:textId="77777777" w:rsidR="00801B5C" w:rsidRPr="00FD40C3" w:rsidRDefault="00801B5C" w:rsidP="00801B5C">
            <w:pPr>
              <w:pStyle w:val="Code"/>
              <w:rPr>
                <w:lang w:val="id-ID"/>
              </w:rPr>
            </w:pPr>
            <w:r w:rsidRPr="00FD40C3">
              <w:rPr>
                <w:lang w:val="id-ID"/>
              </w:rPr>
              <w:t xml:space="preserve">    "kasubbag": "kepala subbagian",</w:t>
            </w:r>
          </w:p>
          <w:p w14:paraId="5DE5CA48" w14:textId="77777777" w:rsidR="00801B5C" w:rsidRPr="00FD40C3" w:rsidRDefault="00801B5C" w:rsidP="00801B5C">
            <w:pPr>
              <w:pStyle w:val="Code"/>
              <w:rPr>
                <w:lang w:val="id-ID"/>
              </w:rPr>
            </w:pPr>
            <w:r w:rsidRPr="00FD40C3">
              <w:rPr>
                <w:lang w:val="id-ID"/>
              </w:rPr>
              <w:t xml:space="preserve">    "kasubbid": "kepala subbidang",</w:t>
            </w:r>
          </w:p>
          <w:p w14:paraId="538E0E89" w14:textId="77777777" w:rsidR="00801B5C" w:rsidRPr="00FD40C3" w:rsidRDefault="00801B5C" w:rsidP="00801B5C">
            <w:pPr>
              <w:pStyle w:val="Code"/>
              <w:rPr>
                <w:lang w:val="id-ID"/>
              </w:rPr>
            </w:pPr>
            <w:r w:rsidRPr="00FD40C3">
              <w:rPr>
                <w:lang w:val="id-ID"/>
              </w:rPr>
              <w:t xml:space="preserve">    "kata2": "kata-kata",</w:t>
            </w:r>
          </w:p>
          <w:p w14:paraId="0BD08A92" w14:textId="77777777" w:rsidR="00801B5C" w:rsidRPr="00FD40C3" w:rsidRDefault="00801B5C" w:rsidP="00801B5C">
            <w:pPr>
              <w:pStyle w:val="Code"/>
              <w:rPr>
                <w:lang w:val="id-ID"/>
              </w:rPr>
            </w:pPr>
            <w:r w:rsidRPr="00FD40C3">
              <w:rPr>
                <w:lang w:val="id-ID"/>
              </w:rPr>
              <w:t xml:space="preserve">    "katrok": "kampungan",</w:t>
            </w:r>
          </w:p>
          <w:p w14:paraId="5A60AC9F" w14:textId="77777777" w:rsidR="00801B5C" w:rsidRPr="00FD40C3" w:rsidRDefault="00801B5C" w:rsidP="00801B5C">
            <w:pPr>
              <w:pStyle w:val="Code"/>
              <w:rPr>
                <w:lang w:val="id-ID"/>
              </w:rPr>
            </w:pPr>
            <w:r w:rsidRPr="00FD40C3">
              <w:rPr>
                <w:lang w:val="id-ID"/>
              </w:rPr>
              <w:t xml:space="preserve">    "kau": "kamu",</w:t>
            </w:r>
          </w:p>
          <w:p w14:paraId="49CB48B2" w14:textId="77777777" w:rsidR="00801B5C" w:rsidRPr="00FD40C3" w:rsidRDefault="00801B5C" w:rsidP="00801B5C">
            <w:pPr>
              <w:pStyle w:val="Code"/>
              <w:rPr>
                <w:lang w:val="id-ID"/>
              </w:rPr>
            </w:pPr>
            <w:r w:rsidRPr="00FD40C3">
              <w:rPr>
                <w:lang w:val="id-ID"/>
              </w:rPr>
              <w:t xml:space="preserve">    "kawan2": "kawan-kawan",</w:t>
            </w:r>
          </w:p>
          <w:p w14:paraId="16B0B4F3" w14:textId="77777777" w:rsidR="00801B5C" w:rsidRPr="00FD40C3" w:rsidRDefault="00801B5C" w:rsidP="00801B5C">
            <w:pPr>
              <w:pStyle w:val="Code"/>
              <w:rPr>
                <w:lang w:val="id-ID"/>
              </w:rPr>
            </w:pPr>
            <w:r w:rsidRPr="00FD40C3">
              <w:rPr>
                <w:lang w:val="id-ID"/>
              </w:rPr>
              <w:t xml:space="preserve">    "kayanya": "kayaknya",</w:t>
            </w:r>
          </w:p>
          <w:p w14:paraId="141A916B" w14:textId="77777777" w:rsidR="00801B5C" w:rsidRPr="00FD40C3" w:rsidRDefault="00801B5C" w:rsidP="00801B5C">
            <w:pPr>
              <w:pStyle w:val="Code"/>
              <w:rPr>
                <w:lang w:val="id-ID"/>
              </w:rPr>
            </w:pPr>
            <w:r w:rsidRPr="00FD40C3">
              <w:rPr>
                <w:lang w:val="id-ID"/>
              </w:rPr>
              <w:t xml:space="preserve">    "kbar": "kabar",</w:t>
            </w:r>
          </w:p>
          <w:p w14:paraId="5A495FC1" w14:textId="77777777" w:rsidR="00801B5C" w:rsidRPr="00FD40C3" w:rsidRDefault="00801B5C" w:rsidP="00801B5C">
            <w:pPr>
              <w:pStyle w:val="Code"/>
              <w:rPr>
                <w:lang w:val="id-ID"/>
              </w:rPr>
            </w:pPr>
            <w:r w:rsidRPr="00FD40C3">
              <w:rPr>
                <w:lang w:val="id-ID"/>
              </w:rPr>
              <w:t xml:space="preserve">    "kbr": "kabar",</w:t>
            </w:r>
          </w:p>
          <w:p w14:paraId="4BEB5D8F" w14:textId="77777777" w:rsidR="00801B5C" w:rsidRPr="00FD40C3" w:rsidRDefault="00801B5C" w:rsidP="00801B5C">
            <w:pPr>
              <w:pStyle w:val="Code"/>
              <w:rPr>
                <w:lang w:val="id-ID"/>
              </w:rPr>
            </w:pPr>
            <w:r w:rsidRPr="00FD40C3">
              <w:rPr>
                <w:lang w:val="id-ID"/>
              </w:rPr>
              <w:t xml:space="preserve">    "kcian": "kasihan",</w:t>
            </w:r>
          </w:p>
          <w:p w14:paraId="1F7106C0" w14:textId="77777777" w:rsidR="00801B5C" w:rsidRPr="00FD40C3" w:rsidRDefault="00801B5C" w:rsidP="00801B5C">
            <w:pPr>
              <w:pStyle w:val="Code"/>
              <w:rPr>
                <w:lang w:val="id-ID"/>
              </w:rPr>
            </w:pPr>
            <w:r w:rsidRPr="00FD40C3">
              <w:rPr>
                <w:lang w:val="id-ID"/>
              </w:rPr>
              <w:t xml:space="preserve">    "kdng": "kadang",</w:t>
            </w:r>
          </w:p>
          <w:p w14:paraId="4E1CB862" w14:textId="77777777" w:rsidR="00801B5C" w:rsidRPr="00FD40C3" w:rsidRDefault="00801B5C" w:rsidP="00801B5C">
            <w:pPr>
              <w:pStyle w:val="Code"/>
              <w:rPr>
                <w:lang w:val="id-ID"/>
              </w:rPr>
            </w:pPr>
            <w:r w:rsidRPr="00FD40C3">
              <w:rPr>
                <w:lang w:val="id-ID"/>
              </w:rPr>
              <w:t xml:space="preserve">    "kdu": "harus",</w:t>
            </w:r>
          </w:p>
          <w:p w14:paraId="3EDA7020" w14:textId="77777777" w:rsidR="00801B5C" w:rsidRPr="00FD40C3" w:rsidRDefault="00801B5C" w:rsidP="00801B5C">
            <w:pPr>
              <w:pStyle w:val="Code"/>
              <w:rPr>
                <w:lang w:val="id-ID"/>
              </w:rPr>
            </w:pPr>
            <w:r w:rsidRPr="00FD40C3">
              <w:rPr>
                <w:lang w:val="id-ID"/>
              </w:rPr>
              <w:t xml:space="preserve">    "ke": "kah",</w:t>
            </w:r>
          </w:p>
          <w:p w14:paraId="5D0C6460" w14:textId="77777777" w:rsidR="00801B5C" w:rsidRPr="00FD40C3" w:rsidRDefault="00801B5C" w:rsidP="00801B5C">
            <w:pPr>
              <w:pStyle w:val="Code"/>
              <w:rPr>
                <w:lang w:val="id-ID"/>
              </w:rPr>
            </w:pPr>
            <w:r w:rsidRPr="00FD40C3">
              <w:rPr>
                <w:lang w:val="id-ID"/>
              </w:rPr>
              <w:t xml:space="preserve">    "kebranian": "keberanian",</w:t>
            </w:r>
          </w:p>
          <w:p w14:paraId="3F738E2B" w14:textId="77777777" w:rsidR="00801B5C" w:rsidRPr="00FD40C3" w:rsidRDefault="00801B5C" w:rsidP="00801B5C">
            <w:pPr>
              <w:pStyle w:val="Code"/>
              <w:rPr>
                <w:lang w:val="id-ID"/>
              </w:rPr>
            </w:pPr>
            <w:r w:rsidRPr="00FD40C3">
              <w:rPr>
                <w:lang w:val="id-ID"/>
              </w:rPr>
              <w:t xml:space="preserve">    "keburu": "terlanjur",</w:t>
            </w:r>
          </w:p>
          <w:p w14:paraId="4F21D28C" w14:textId="77777777" w:rsidR="00801B5C" w:rsidRPr="00FD40C3" w:rsidRDefault="00801B5C" w:rsidP="00801B5C">
            <w:pPr>
              <w:pStyle w:val="Code"/>
              <w:rPr>
                <w:lang w:val="id-ID"/>
              </w:rPr>
            </w:pPr>
            <w:r w:rsidRPr="00FD40C3">
              <w:rPr>
                <w:lang w:val="id-ID"/>
              </w:rPr>
              <w:t xml:space="preserve">    "kec": "kecamatan",</w:t>
            </w:r>
          </w:p>
          <w:p w14:paraId="5F973746" w14:textId="77777777" w:rsidR="00801B5C" w:rsidRPr="00FD40C3" w:rsidRDefault="00801B5C" w:rsidP="00801B5C">
            <w:pPr>
              <w:pStyle w:val="Code"/>
              <w:rPr>
                <w:lang w:val="id-ID"/>
              </w:rPr>
            </w:pPr>
            <w:r w:rsidRPr="00FD40C3">
              <w:rPr>
                <w:lang w:val="id-ID"/>
              </w:rPr>
              <w:t xml:space="preserve">    "kedubes": "kedutaan besar",</w:t>
            </w:r>
          </w:p>
          <w:p w14:paraId="47306048" w14:textId="77777777" w:rsidR="00801B5C" w:rsidRPr="00FD40C3" w:rsidRDefault="00801B5C" w:rsidP="00801B5C">
            <w:pPr>
              <w:pStyle w:val="Code"/>
              <w:rPr>
                <w:lang w:val="id-ID"/>
              </w:rPr>
            </w:pPr>
            <w:r w:rsidRPr="00FD40C3">
              <w:rPr>
                <w:lang w:val="id-ID"/>
              </w:rPr>
              <w:t xml:space="preserve">    "kejar2": "kejar-kejar",</w:t>
            </w:r>
          </w:p>
          <w:p w14:paraId="25EA7A8E" w14:textId="77777777" w:rsidR="00801B5C" w:rsidRPr="00FD40C3" w:rsidRDefault="00801B5C" w:rsidP="00801B5C">
            <w:pPr>
              <w:pStyle w:val="Code"/>
              <w:rPr>
                <w:lang w:val="id-ID"/>
              </w:rPr>
            </w:pPr>
            <w:r w:rsidRPr="00FD40C3">
              <w:rPr>
                <w:lang w:val="id-ID"/>
              </w:rPr>
              <w:t xml:space="preserve">    "kejurnas": "kejuaraan nasional",</w:t>
            </w:r>
          </w:p>
          <w:p w14:paraId="2F6C6F9B" w14:textId="77777777" w:rsidR="00801B5C" w:rsidRPr="00FD40C3" w:rsidRDefault="00801B5C" w:rsidP="00801B5C">
            <w:pPr>
              <w:pStyle w:val="Code"/>
              <w:rPr>
                <w:lang w:val="id-ID"/>
              </w:rPr>
            </w:pPr>
            <w:r w:rsidRPr="00FD40C3">
              <w:rPr>
                <w:lang w:val="id-ID"/>
              </w:rPr>
              <w:t xml:space="preserve">    "kek": "seperti",</w:t>
            </w:r>
          </w:p>
          <w:p w14:paraId="6E0254DD" w14:textId="77777777" w:rsidR="00801B5C" w:rsidRPr="00FD40C3" w:rsidRDefault="00801B5C" w:rsidP="00801B5C">
            <w:pPr>
              <w:pStyle w:val="Code"/>
              <w:rPr>
                <w:lang w:val="id-ID"/>
              </w:rPr>
            </w:pPr>
            <w:r w:rsidRPr="00FD40C3">
              <w:rPr>
                <w:lang w:val="id-ID"/>
              </w:rPr>
              <w:t xml:space="preserve">    "kekeuh": "keras kepala",</w:t>
            </w:r>
          </w:p>
          <w:p w14:paraId="6A7E8E08" w14:textId="77777777" w:rsidR="00801B5C" w:rsidRPr="00FD40C3" w:rsidRDefault="00801B5C" w:rsidP="00801B5C">
            <w:pPr>
              <w:pStyle w:val="Code"/>
              <w:rPr>
                <w:lang w:val="id-ID"/>
              </w:rPr>
            </w:pPr>
            <w:r w:rsidRPr="00FD40C3">
              <w:rPr>
                <w:lang w:val="id-ID"/>
              </w:rPr>
              <w:t xml:space="preserve">    "keknya": "kayanya",</w:t>
            </w:r>
          </w:p>
          <w:p w14:paraId="141BAA8A" w14:textId="77777777" w:rsidR="00801B5C" w:rsidRPr="00FD40C3" w:rsidRDefault="00801B5C" w:rsidP="00801B5C">
            <w:pPr>
              <w:pStyle w:val="Code"/>
              <w:rPr>
                <w:lang w:val="id-ID"/>
              </w:rPr>
            </w:pPr>
            <w:r w:rsidRPr="00FD40C3">
              <w:rPr>
                <w:lang w:val="id-ID"/>
              </w:rPr>
              <w:t xml:space="preserve">    "kel": "kelurahan",</w:t>
            </w:r>
          </w:p>
          <w:p w14:paraId="046A3D9D" w14:textId="77777777" w:rsidR="00801B5C" w:rsidRPr="00FD40C3" w:rsidRDefault="00801B5C" w:rsidP="00801B5C">
            <w:pPr>
              <w:pStyle w:val="Code"/>
              <w:rPr>
                <w:lang w:val="id-ID"/>
              </w:rPr>
            </w:pPr>
            <w:r w:rsidRPr="00FD40C3">
              <w:rPr>
                <w:lang w:val="id-ID"/>
              </w:rPr>
              <w:t xml:space="preserve">    "keliatan": "kelihatan",</w:t>
            </w:r>
          </w:p>
          <w:p w14:paraId="7ACA5C77" w14:textId="77777777" w:rsidR="00801B5C" w:rsidRPr="00FD40C3" w:rsidRDefault="00801B5C" w:rsidP="00801B5C">
            <w:pPr>
              <w:pStyle w:val="Code"/>
              <w:rPr>
                <w:lang w:val="id-ID"/>
              </w:rPr>
            </w:pPr>
            <w:r w:rsidRPr="00FD40C3">
              <w:rPr>
                <w:lang w:val="id-ID"/>
              </w:rPr>
              <w:t xml:space="preserve">    "kemaren": "kemarin",</w:t>
            </w:r>
          </w:p>
          <w:p w14:paraId="404A366B" w14:textId="77777777" w:rsidR="00801B5C" w:rsidRPr="00FD40C3" w:rsidRDefault="00801B5C" w:rsidP="00801B5C">
            <w:pPr>
              <w:pStyle w:val="Code"/>
              <w:rPr>
                <w:lang w:val="id-ID"/>
              </w:rPr>
            </w:pPr>
            <w:r w:rsidRPr="00FD40C3">
              <w:rPr>
                <w:lang w:val="id-ID"/>
              </w:rPr>
              <w:t xml:space="preserve">    "kemenag": "kementrian agama",</w:t>
            </w:r>
          </w:p>
          <w:p w14:paraId="7A168401" w14:textId="77777777" w:rsidR="00801B5C" w:rsidRPr="00FD40C3" w:rsidRDefault="00801B5C" w:rsidP="00801B5C">
            <w:pPr>
              <w:pStyle w:val="Code"/>
              <w:rPr>
                <w:lang w:val="id-ID"/>
              </w:rPr>
            </w:pPr>
            <w:r w:rsidRPr="00FD40C3">
              <w:rPr>
                <w:lang w:val="id-ID"/>
              </w:rPr>
              <w:t xml:space="preserve">    "kemenkominfo": "kementrian komunikasi dan informatika",</w:t>
            </w:r>
          </w:p>
          <w:p w14:paraId="4CD31219" w14:textId="77777777" w:rsidR="00801B5C" w:rsidRPr="00FD40C3" w:rsidRDefault="00801B5C" w:rsidP="00801B5C">
            <w:pPr>
              <w:pStyle w:val="Code"/>
              <w:rPr>
                <w:lang w:val="id-ID"/>
              </w:rPr>
            </w:pPr>
            <w:r w:rsidRPr="00FD40C3">
              <w:rPr>
                <w:lang w:val="id-ID"/>
              </w:rPr>
              <w:t xml:space="preserve">    "kemrin": "kemarin",</w:t>
            </w:r>
          </w:p>
          <w:p w14:paraId="586A2D1C" w14:textId="77777777" w:rsidR="00801B5C" w:rsidRPr="00FD40C3" w:rsidRDefault="00801B5C" w:rsidP="00801B5C">
            <w:pPr>
              <w:pStyle w:val="Code"/>
              <w:rPr>
                <w:lang w:val="id-ID"/>
              </w:rPr>
            </w:pPr>
            <w:r w:rsidRPr="00FD40C3">
              <w:rPr>
                <w:lang w:val="id-ID"/>
              </w:rPr>
              <w:t xml:space="preserve">    "keneh": "masih",</w:t>
            </w:r>
          </w:p>
          <w:p w14:paraId="7C5177D1" w14:textId="77777777" w:rsidR="00801B5C" w:rsidRPr="00FD40C3" w:rsidRDefault="00801B5C" w:rsidP="00801B5C">
            <w:pPr>
              <w:pStyle w:val="Code"/>
              <w:rPr>
                <w:lang w:val="id-ID"/>
              </w:rPr>
            </w:pPr>
            <w:r w:rsidRPr="00FD40C3">
              <w:rPr>
                <w:lang w:val="id-ID"/>
              </w:rPr>
              <w:t xml:space="preserve">    "kentot": "senggama",</w:t>
            </w:r>
          </w:p>
          <w:p w14:paraId="5C6E754D" w14:textId="77777777" w:rsidR="00801B5C" w:rsidRPr="00FD40C3" w:rsidRDefault="00801B5C" w:rsidP="00801B5C">
            <w:pPr>
              <w:pStyle w:val="Code"/>
              <w:rPr>
                <w:lang w:val="id-ID"/>
              </w:rPr>
            </w:pPr>
            <w:r w:rsidRPr="00FD40C3">
              <w:rPr>
                <w:lang w:val="id-ID"/>
              </w:rPr>
              <w:t xml:space="preserve">    "kepengen": "mau",</w:t>
            </w:r>
          </w:p>
          <w:p w14:paraId="1496E5DD" w14:textId="77777777" w:rsidR="00801B5C" w:rsidRPr="00FD40C3" w:rsidRDefault="00801B5C" w:rsidP="00801B5C">
            <w:pPr>
              <w:pStyle w:val="Code"/>
              <w:rPr>
                <w:lang w:val="id-ID"/>
              </w:rPr>
            </w:pPr>
            <w:r w:rsidRPr="00FD40C3">
              <w:rPr>
                <w:lang w:val="id-ID"/>
              </w:rPr>
              <w:t xml:space="preserve">    "kepikiran": "terpikirkan",</w:t>
            </w:r>
          </w:p>
          <w:p w14:paraId="7BFD0F6C" w14:textId="77777777" w:rsidR="00801B5C" w:rsidRPr="00FD40C3" w:rsidRDefault="00801B5C" w:rsidP="00801B5C">
            <w:pPr>
              <w:pStyle w:val="Code"/>
              <w:rPr>
                <w:lang w:val="id-ID"/>
              </w:rPr>
            </w:pPr>
            <w:r w:rsidRPr="00FD40C3">
              <w:rPr>
                <w:lang w:val="id-ID"/>
              </w:rPr>
              <w:t xml:space="preserve">    "kepingin": "mau",</w:t>
            </w:r>
          </w:p>
          <w:p w14:paraId="36458EA8" w14:textId="77777777" w:rsidR="00801B5C" w:rsidRPr="00FD40C3" w:rsidRDefault="00801B5C" w:rsidP="00801B5C">
            <w:pPr>
              <w:pStyle w:val="Code"/>
              <w:rPr>
                <w:lang w:val="id-ID"/>
              </w:rPr>
            </w:pPr>
            <w:r w:rsidRPr="00FD40C3">
              <w:rPr>
                <w:lang w:val="id-ID"/>
              </w:rPr>
              <w:t xml:space="preserve">    "kepo": "mau tahu urusan orang",</w:t>
            </w:r>
          </w:p>
          <w:p w14:paraId="257E9694" w14:textId="77777777" w:rsidR="00801B5C" w:rsidRPr="00FD40C3" w:rsidRDefault="00801B5C" w:rsidP="00801B5C">
            <w:pPr>
              <w:pStyle w:val="Code"/>
              <w:rPr>
                <w:lang w:val="id-ID"/>
              </w:rPr>
            </w:pPr>
            <w:r w:rsidRPr="00FD40C3">
              <w:rPr>
                <w:lang w:val="id-ID"/>
              </w:rPr>
              <w:t xml:space="preserve">    "kepsek": "kepala sekolah",</w:t>
            </w:r>
          </w:p>
          <w:p w14:paraId="0463738D" w14:textId="77777777" w:rsidR="00801B5C" w:rsidRPr="00FD40C3" w:rsidRDefault="00801B5C" w:rsidP="00801B5C">
            <w:pPr>
              <w:pStyle w:val="Code"/>
              <w:rPr>
                <w:lang w:val="id-ID"/>
              </w:rPr>
            </w:pPr>
            <w:r w:rsidRPr="00FD40C3">
              <w:rPr>
                <w:lang w:val="id-ID"/>
              </w:rPr>
              <w:t xml:space="preserve">    "kere": "tidak punya uang",</w:t>
            </w:r>
          </w:p>
          <w:p w14:paraId="76549C25" w14:textId="77777777" w:rsidR="00801B5C" w:rsidRPr="00FD40C3" w:rsidRDefault="00801B5C" w:rsidP="00801B5C">
            <w:pPr>
              <w:pStyle w:val="Code"/>
              <w:rPr>
                <w:lang w:val="id-ID"/>
              </w:rPr>
            </w:pPr>
            <w:r w:rsidRPr="00FD40C3">
              <w:rPr>
                <w:lang w:val="id-ID"/>
              </w:rPr>
              <w:t xml:space="preserve">    "kesbang": "kesatuan bangsa",</w:t>
            </w:r>
          </w:p>
          <w:p w14:paraId="26F732ED" w14:textId="77777777" w:rsidR="00801B5C" w:rsidRPr="00FD40C3" w:rsidRDefault="00801B5C" w:rsidP="00801B5C">
            <w:pPr>
              <w:pStyle w:val="Code"/>
              <w:rPr>
                <w:lang w:val="id-ID"/>
              </w:rPr>
            </w:pPr>
            <w:r w:rsidRPr="00FD40C3">
              <w:rPr>
                <w:lang w:val="id-ID"/>
              </w:rPr>
              <w:t xml:space="preserve">    "kesian": "kasihan",</w:t>
            </w:r>
          </w:p>
          <w:p w14:paraId="74696EC2" w14:textId="77777777" w:rsidR="00801B5C" w:rsidRPr="00FD40C3" w:rsidRDefault="00801B5C" w:rsidP="00801B5C">
            <w:pPr>
              <w:pStyle w:val="Code"/>
              <w:rPr>
                <w:lang w:val="id-ID"/>
              </w:rPr>
            </w:pPr>
            <w:r w:rsidRPr="00FD40C3">
              <w:rPr>
                <w:lang w:val="id-ID"/>
              </w:rPr>
              <w:t xml:space="preserve">    "kesihatan": "kesehatan",</w:t>
            </w:r>
          </w:p>
          <w:p w14:paraId="0BCAFF51" w14:textId="77777777" w:rsidR="00801B5C" w:rsidRPr="00FD40C3" w:rsidRDefault="00801B5C" w:rsidP="00801B5C">
            <w:pPr>
              <w:pStyle w:val="Code"/>
              <w:rPr>
                <w:lang w:val="id-ID"/>
              </w:rPr>
            </w:pPr>
            <w:r w:rsidRPr="00FD40C3">
              <w:rPr>
                <w:lang w:val="id-ID"/>
              </w:rPr>
              <w:t xml:space="preserve">    "kesra": "kesejahteraan rakyat",</w:t>
            </w:r>
          </w:p>
          <w:p w14:paraId="05B17D34" w14:textId="77777777" w:rsidR="00801B5C" w:rsidRPr="00FD40C3" w:rsidRDefault="00801B5C" w:rsidP="00801B5C">
            <w:pPr>
              <w:pStyle w:val="Code"/>
              <w:rPr>
                <w:lang w:val="id-ID"/>
              </w:rPr>
            </w:pPr>
            <w:r w:rsidRPr="00FD40C3">
              <w:rPr>
                <w:lang w:val="id-ID"/>
              </w:rPr>
              <w:t xml:space="preserve">    "ketauan": "ketahuan",</w:t>
            </w:r>
          </w:p>
          <w:p w14:paraId="051CDEE7" w14:textId="77777777" w:rsidR="00801B5C" w:rsidRPr="00FD40C3" w:rsidRDefault="00801B5C" w:rsidP="00801B5C">
            <w:pPr>
              <w:pStyle w:val="Code"/>
              <w:rPr>
                <w:lang w:val="id-ID"/>
              </w:rPr>
            </w:pPr>
            <w:r w:rsidRPr="00FD40C3">
              <w:rPr>
                <w:lang w:val="id-ID"/>
              </w:rPr>
              <w:t xml:space="preserve">    "ketrima": "diterima",</w:t>
            </w:r>
          </w:p>
          <w:p w14:paraId="3FA0016F" w14:textId="77777777" w:rsidR="00801B5C" w:rsidRPr="00FD40C3" w:rsidRDefault="00801B5C" w:rsidP="00801B5C">
            <w:pPr>
              <w:pStyle w:val="Code"/>
              <w:rPr>
                <w:lang w:val="id-ID"/>
              </w:rPr>
            </w:pPr>
            <w:r w:rsidRPr="00FD40C3">
              <w:rPr>
                <w:lang w:val="id-ID"/>
              </w:rPr>
              <w:t xml:space="preserve">    "ketum": "ketua umum",</w:t>
            </w:r>
          </w:p>
          <w:p w14:paraId="7863DE08" w14:textId="77777777" w:rsidR="00801B5C" w:rsidRPr="00FD40C3" w:rsidRDefault="00801B5C" w:rsidP="00801B5C">
            <w:pPr>
              <w:pStyle w:val="Code"/>
              <w:rPr>
                <w:lang w:val="id-ID"/>
              </w:rPr>
            </w:pPr>
            <w:r w:rsidRPr="00FD40C3">
              <w:rPr>
                <w:lang w:val="id-ID"/>
              </w:rPr>
              <w:t xml:space="preserve">    "keukeuh": "keras kepala",</w:t>
            </w:r>
          </w:p>
          <w:p w14:paraId="2A49C986" w14:textId="77777777" w:rsidR="00801B5C" w:rsidRPr="00FD40C3" w:rsidRDefault="00801B5C" w:rsidP="00801B5C">
            <w:pPr>
              <w:pStyle w:val="Code"/>
              <w:rPr>
                <w:lang w:val="id-ID"/>
              </w:rPr>
            </w:pPr>
            <w:r w:rsidRPr="00FD40C3">
              <w:rPr>
                <w:lang w:val="id-ID"/>
              </w:rPr>
              <w:t xml:space="preserve">    "kgiatan": "kegiatan",</w:t>
            </w:r>
          </w:p>
          <w:p w14:paraId="6BC4F3D1" w14:textId="77777777" w:rsidR="00801B5C" w:rsidRPr="00FD40C3" w:rsidRDefault="00801B5C" w:rsidP="00801B5C">
            <w:pPr>
              <w:pStyle w:val="Code"/>
              <w:rPr>
                <w:lang w:val="id-ID"/>
              </w:rPr>
            </w:pPr>
            <w:r w:rsidRPr="00FD40C3">
              <w:rPr>
                <w:lang w:val="id-ID"/>
              </w:rPr>
              <w:t xml:space="preserve">    "khan": "kan",</w:t>
            </w:r>
          </w:p>
          <w:p w14:paraId="7DCA8678" w14:textId="77777777" w:rsidR="00801B5C" w:rsidRPr="00FD40C3" w:rsidRDefault="00801B5C" w:rsidP="00801B5C">
            <w:pPr>
              <w:pStyle w:val="Code"/>
              <w:rPr>
                <w:lang w:val="id-ID"/>
              </w:rPr>
            </w:pPr>
            <w:r w:rsidRPr="00FD40C3">
              <w:rPr>
                <w:lang w:val="id-ID"/>
              </w:rPr>
              <w:t xml:space="preserve">    "kibul": "bohong",</w:t>
            </w:r>
          </w:p>
          <w:p w14:paraId="5D959903" w14:textId="77777777" w:rsidR="00801B5C" w:rsidRPr="00FD40C3" w:rsidRDefault="00801B5C" w:rsidP="00801B5C">
            <w:pPr>
              <w:pStyle w:val="Code"/>
              <w:rPr>
                <w:lang w:val="id-ID"/>
              </w:rPr>
            </w:pPr>
            <w:r w:rsidRPr="00FD40C3">
              <w:rPr>
                <w:lang w:val="id-ID"/>
              </w:rPr>
              <w:t xml:space="preserve">    "kibus": "kaki busuk",</w:t>
            </w:r>
          </w:p>
          <w:p w14:paraId="4F1BE5D3" w14:textId="77777777" w:rsidR="00801B5C" w:rsidRPr="00FD40C3" w:rsidRDefault="00801B5C" w:rsidP="00801B5C">
            <w:pPr>
              <w:pStyle w:val="Code"/>
              <w:rPr>
                <w:lang w:val="id-ID"/>
              </w:rPr>
            </w:pPr>
            <w:r w:rsidRPr="00FD40C3">
              <w:rPr>
                <w:lang w:val="id-ID"/>
              </w:rPr>
              <w:t xml:space="preserve">    "kimpoi": "kawin",</w:t>
            </w:r>
          </w:p>
          <w:p w14:paraId="7C4CB268" w14:textId="77777777" w:rsidR="00801B5C" w:rsidRPr="00FD40C3" w:rsidRDefault="00801B5C" w:rsidP="00801B5C">
            <w:pPr>
              <w:pStyle w:val="Code"/>
              <w:rPr>
                <w:lang w:val="id-ID"/>
              </w:rPr>
            </w:pPr>
            <w:r w:rsidRPr="00FD40C3">
              <w:rPr>
                <w:lang w:val="id-ID"/>
              </w:rPr>
              <w:t xml:space="preserve">    "kk": "kakak",</w:t>
            </w:r>
          </w:p>
          <w:p w14:paraId="2565290F" w14:textId="77777777" w:rsidR="00801B5C" w:rsidRPr="00FD40C3" w:rsidRDefault="00801B5C" w:rsidP="00801B5C">
            <w:pPr>
              <w:pStyle w:val="Code"/>
              <w:rPr>
                <w:lang w:val="id-ID"/>
              </w:rPr>
            </w:pPr>
            <w:r w:rsidRPr="00FD40C3">
              <w:rPr>
                <w:lang w:val="id-ID"/>
              </w:rPr>
              <w:t xml:space="preserve">    "kl": "kalau",</w:t>
            </w:r>
          </w:p>
          <w:p w14:paraId="34E4DFDE" w14:textId="77777777" w:rsidR="00801B5C" w:rsidRPr="00FD40C3" w:rsidRDefault="00801B5C" w:rsidP="00801B5C">
            <w:pPr>
              <w:pStyle w:val="Code"/>
              <w:rPr>
                <w:lang w:val="id-ID"/>
              </w:rPr>
            </w:pPr>
            <w:r w:rsidRPr="00FD40C3">
              <w:rPr>
                <w:lang w:val="id-ID"/>
              </w:rPr>
              <w:t xml:space="preserve">    "klian": "kalian",</w:t>
            </w:r>
          </w:p>
          <w:p w14:paraId="4B6D2310" w14:textId="77777777" w:rsidR="00801B5C" w:rsidRPr="00FD40C3" w:rsidRDefault="00801B5C" w:rsidP="00801B5C">
            <w:pPr>
              <w:pStyle w:val="Code"/>
              <w:rPr>
                <w:lang w:val="id-ID"/>
              </w:rPr>
            </w:pPr>
            <w:r w:rsidRPr="00FD40C3">
              <w:rPr>
                <w:lang w:val="id-ID"/>
              </w:rPr>
              <w:lastRenderedPageBreak/>
              <w:t xml:space="preserve">    "klianz": "kalian",</w:t>
            </w:r>
          </w:p>
          <w:p w14:paraId="34E6E75E" w14:textId="77777777" w:rsidR="00801B5C" w:rsidRPr="00FD40C3" w:rsidRDefault="00801B5C" w:rsidP="00801B5C">
            <w:pPr>
              <w:pStyle w:val="Code"/>
              <w:rPr>
                <w:lang w:val="id-ID"/>
              </w:rPr>
            </w:pPr>
            <w:r w:rsidRPr="00FD40C3">
              <w:rPr>
                <w:lang w:val="id-ID"/>
              </w:rPr>
              <w:t xml:space="preserve">    "klmpk": "kelompok",</w:t>
            </w:r>
          </w:p>
          <w:p w14:paraId="1946D0BA" w14:textId="77777777" w:rsidR="00801B5C" w:rsidRPr="00FD40C3" w:rsidRDefault="00801B5C" w:rsidP="00801B5C">
            <w:pPr>
              <w:pStyle w:val="Code"/>
              <w:rPr>
                <w:lang w:val="id-ID"/>
              </w:rPr>
            </w:pPr>
            <w:r w:rsidRPr="00FD40C3">
              <w:rPr>
                <w:lang w:val="id-ID"/>
              </w:rPr>
              <w:t xml:space="preserve">    "klo": "kalau",</w:t>
            </w:r>
          </w:p>
          <w:p w14:paraId="4CC21F4D" w14:textId="77777777" w:rsidR="00801B5C" w:rsidRPr="00FD40C3" w:rsidRDefault="00801B5C" w:rsidP="00801B5C">
            <w:pPr>
              <w:pStyle w:val="Code"/>
              <w:rPr>
                <w:lang w:val="id-ID"/>
              </w:rPr>
            </w:pPr>
            <w:r w:rsidRPr="00FD40C3">
              <w:rPr>
                <w:lang w:val="id-ID"/>
              </w:rPr>
              <w:t xml:space="preserve">    "kloter": "kelompok terbang",</w:t>
            </w:r>
          </w:p>
          <w:p w14:paraId="4E379B7F" w14:textId="77777777" w:rsidR="00801B5C" w:rsidRPr="00FD40C3" w:rsidRDefault="00801B5C" w:rsidP="00801B5C">
            <w:pPr>
              <w:pStyle w:val="Code"/>
              <w:rPr>
                <w:lang w:val="id-ID"/>
              </w:rPr>
            </w:pPr>
            <w:r w:rsidRPr="00FD40C3">
              <w:rPr>
                <w:lang w:val="id-ID"/>
              </w:rPr>
              <w:t xml:space="preserve">    "kls": "kelas",</w:t>
            </w:r>
          </w:p>
          <w:p w14:paraId="46553EC3" w14:textId="77777777" w:rsidR="00801B5C" w:rsidRPr="00FD40C3" w:rsidRDefault="00801B5C" w:rsidP="00801B5C">
            <w:pPr>
              <w:pStyle w:val="Code"/>
              <w:rPr>
                <w:lang w:val="id-ID"/>
              </w:rPr>
            </w:pPr>
            <w:r w:rsidRPr="00FD40C3">
              <w:rPr>
                <w:lang w:val="id-ID"/>
              </w:rPr>
              <w:t xml:space="preserve">    "kluarga": "keluarga",</w:t>
            </w:r>
          </w:p>
          <w:p w14:paraId="4F55A0B2" w14:textId="77777777" w:rsidR="00801B5C" w:rsidRPr="00FD40C3" w:rsidRDefault="00801B5C" w:rsidP="00801B5C">
            <w:pPr>
              <w:pStyle w:val="Code"/>
              <w:rPr>
                <w:lang w:val="id-ID"/>
              </w:rPr>
            </w:pPr>
            <w:r w:rsidRPr="00FD40C3">
              <w:rPr>
                <w:lang w:val="id-ID"/>
              </w:rPr>
              <w:t xml:space="preserve">    "klw": "kalau",</w:t>
            </w:r>
          </w:p>
          <w:p w14:paraId="2302AF0C" w14:textId="77777777" w:rsidR="00801B5C" w:rsidRPr="00FD40C3" w:rsidRDefault="00801B5C" w:rsidP="00801B5C">
            <w:pPr>
              <w:pStyle w:val="Code"/>
              <w:rPr>
                <w:lang w:val="id-ID"/>
              </w:rPr>
            </w:pPr>
            <w:r w:rsidRPr="00FD40C3">
              <w:rPr>
                <w:lang w:val="id-ID"/>
              </w:rPr>
              <w:t xml:space="preserve">    "klwrga": "keluarga",</w:t>
            </w:r>
          </w:p>
          <w:p w14:paraId="390225CB" w14:textId="77777777" w:rsidR="00801B5C" w:rsidRPr="00FD40C3" w:rsidRDefault="00801B5C" w:rsidP="00801B5C">
            <w:pPr>
              <w:pStyle w:val="Code"/>
              <w:rPr>
                <w:lang w:val="id-ID"/>
              </w:rPr>
            </w:pPr>
            <w:r w:rsidRPr="00FD40C3">
              <w:rPr>
                <w:lang w:val="id-ID"/>
              </w:rPr>
              <w:t xml:space="preserve">    "km": "kamu",</w:t>
            </w:r>
          </w:p>
          <w:p w14:paraId="2270ACB2" w14:textId="77777777" w:rsidR="00801B5C" w:rsidRPr="00FD40C3" w:rsidRDefault="00801B5C" w:rsidP="00801B5C">
            <w:pPr>
              <w:pStyle w:val="Code"/>
              <w:rPr>
                <w:lang w:val="id-ID"/>
              </w:rPr>
            </w:pPr>
            <w:r w:rsidRPr="00FD40C3">
              <w:rPr>
                <w:lang w:val="id-ID"/>
              </w:rPr>
              <w:t xml:space="preserve">    "kmaksiatan": "kemaksiatan",</w:t>
            </w:r>
          </w:p>
          <w:p w14:paraId="579DFB3C" w14:textId="77777777" w:rsidR="00801B5C" w:rsidRPr="00FD40C3" w:rsidRDefault="00801B5C" w:rsidP="00801B5C">
            <w:pPr>
              <w:pStyle w:val="Code"/>
              <w:rPr>
                <w:lang w:val="id-ID"/>
              </w:rPr>
            </w:pPr>
            <w:r w:rsidRPr="00FD40C3">
              <w:rPr>
                <w:lang w:val="id-ID"/>
              </w:rPr>
              <w:t xml:space="preserve">    "kmari": "kemari",</w:t>
            </w:r>
          </w:p>
          <w:p w14:paraId="62BC0D14" w14:textId="77777777" w:rsidR="00801B5C" w:rsidRPr="00FD40C3" w:rsidRDefault="00801B5C" w:rsidP="00801B5C">
            <w:pPr>
              <w:pStyle w:val="Code"/>
              <w:rPr>
                <w:lang w:val="id-ID"/>
              </w:rPr>
            </w:pPr>
            <w:r w:rsidRPr="00FD40C3">
              <w:rPr>
                <w:lang w:val="id-ID"/>
              </w:rPr>
              <w:t xml:space="preserve">    "kmna": "kemana",</w:t>
            </w:r>
          </w:p>
          <w:p w14:paraId="634EA1C3" w14:textId="77777777" w:rsidR="00801B5C" w:rsidRPr="00FD40C3" w:rsidRDefault="00801B5C" w:rsidP="00801B5C">
            <w:pPr>
              <w:pStyle w:val="Code"/>
              <w:rPr>
                <w:lang w:val="id-ID"/>
              </w:rPr>
            </w:pPr>
            <w:r w:rsidRPr="00FD40C3">
              <w:rPr>
                <w:lang w:val="id-ID"/>
              </w:rPr>
              <w:t xml:space="preserve">    "kmps": "kampus",</w:t>
            </w:r>
          </w:p>
          <w:p w14:paraId="5AA0AC73" w14:textId="77777777" w:rsidR="00801B5C" w:rsidRPr="00FD40C3" w:rsidRDefault="00801B5C" w:rsidP="00801B5C">
            <w:pPr>
              <w:pStyle w:val="Code"/>
              <w:rPr>
                <w:lang w:val="id-ID"/>
              </w:rPr>
            </w:pPr>
            <w:r w:rsidRPr="00FD40C3">
              <w:rPr>
                <w:lang w:val="id-ID"/>
              </w:rPr>
              <w:t xml:space="preserve">    "kmpus": "kampus",</w:t>
            </w:r>
          </w:p>
          <w:p w14:paraId="6104A638" w14:textId="77777777" w:rsidR="00801B5C" w:rsidRPr="00FD40C3" w:rsidRDefault="00801B5C" w:rsidP="00801B5C">
            <w:pPr>
              <w:pStyle w:val="Code"/>
              <w:rPr>
                <w:lang w:val="id-ID"/>
              </w:rPr>
            </w:pPr>
            <w:r w:rsidRPr="00FD40C3">
              <w:rPr>
                <w:lang w:val="id-ID"/>
              </w:rPr>
              <w:t xml:space="preserve">    "kmrm": "kemeramen",</w:t>
            </w:r>
          </w:p>
          <w:p w14:paraId="0A69A882" w14:textId="77777777" w:rsidR="00801B5C" w:rsidRPr="00FD40C3" w:rsidRDefault="00801B5C" w:rsidP="00801B5C">
            <w:pPr>
              <w:pStyle w:val="Code"/>
              <w:rPr>
                <w:lang w:val="id-ID"/>
              </w:rPr>
            </w:pPr>
            <w:r w:rsidRPr="00FD40C3">
              <w:rPr>
                <w:lang w:val="id-ID"/>
              </w:rPr>
              <w:t xml:space="preserve">    "kmrn": "kemarin",</w:t>
            </w:r>
          </w:p>
          <w:p w14:paraId="127247DD" w14:textId="77777777" w:rsidR="00801B5C" w:rsidRPr="00FD40C3" w:rsidRDefault="00801B5C" w:rsidP="00801B5C">
            <w:pPr>
              <w:pStyle w:val="Code"/>
              <w:rPr>
                <w:lang w:val="id-ID"/>
              </w:rPr>
            </w:pPr>
            <w:r w:rsidRPr="00FD40C3">
              <w:rPr>
                <w:lang w:val="id-ID"/>
              </w:rPr>
              <w:t xml:space="preserve">    "kn": "kan",</w:t>
            </w:r>
          </w:p>
          <w:p w14:paraId="453BAB72" w14:textId="77777777" w:rsidR="00801B5C" w:rsidRPr="00FD40C3" w:rsidRDefault="00801B5C" w:rsidP="00801B5C">
            <w:pPr>
              <w:pStyle w:val="Code"/>
              <w:rPr>
                <w:lang w:val="id-ID"/>
              </w:rPr>
            </w:pPr>
            <w:r w:rsidRPr="00FD40C3">
              <w:rPr>
                <w:lang w:val="id-ID"/>
              </w:rPr>
              <w:t xml:space="preserve">    "knal": "kenal",</w:t>
            </w:r>
          </w:p>
          <w:p w14:paraId="1D2D1D2B" w14:textId="77777777" w:rsidR="00801B5C" w:rsidRPr="00FD40C3" w:rsidRDefault="00801B5C" w:rsidP="00801B5C">
            <w:pPr>
              <w:pStyle w:val="Code"/>
              <w:rPr>
                <w:lang w:val="id-ID"/>
              </w:rPr>
            </w:pPr>
            <w:r w:rsidRPr="00FD40C3">
              <w:rPr>
                <w:lang w:val="id-ID"/>
              </w:rPr>
              <w:t xml:space="preserve">    "kne": "terlibat",</w:t>
            </w:r>
          </w:p>
          <w:p w14:paraId="66C4AB8C" w14:textId="77777777" w:rsidR="00801B5C" w:rsidRPr="00FD40C3" w:rsidRDefault="00801B5C" w:rsidP="00801B5C">
            <w:pPr>
              <w:pStyle w:val="Code"/>
              <w:rPr>
                <w:lang w:val="id-ID"/>
              </w:rPr>
            </w:pPr>
            <w:r w:rsidRPr="00FD40C3">
              <w:rPr>
                <w:lang w:val="id-ID"/>
              </w:rPr>
              <w:t xml:space="preserve">    "knl": "kenal",</w:t>
            </w:r>
          </w:p>
          <w:p w14:paraId="21F60B27" w14:textId="77777777" w:rsidR="00801B5C" w:rsidRPr="00FD40C3" w:rsidRDefault="00801B5C" w:rsidP="00801B5C">
            <w:pPr>
              <w:pStyle w:val="Code"/>
              <w:rPr>
                <w:lang w:val="id-ID"/>
              </w:rPr>
            </w:pPr>
            <w:r w:rsidRPr="00FD40C3">
              <w:rPr>
                <w:lang w:val="id-ID"/>
              </w:rPr>
              <w:t xml:space="preserve">    "knp": "kenapa",</w:t>
            </w:r>
          </w:p>
          <w:p w14:paraId="7716A338" w14:textId="77777777" w:rsidR="00801B5C" w:rsidRPr="00FD40C3" w:rsidRDefault="00801B5C" w:rsidP="00801B5C">
            <w:pPr>
              <w:pStyle w:val="Code"/>
              <w:rPr>
                <w:lang w:val="id-ID"/>
              </w:rPr>
            </w:pPr>
            <w:r w:rsidRPr="00FD40C3">
              <w:rPr>
                <w:lang w:val="id-ID"/>
              </w:rPr>
              <w:t xml:space="preserve">    "knpa": "kenapa",</w:t>
            </w:r>
          </w:p>
          <w:p w14:paraId="3A808332" w14:textId="77777777" w:rsidR="00801B5C" w:rsidRPr="00FD40C3" w:rsidRDefault="00801B5C" w:rsidP="00801B5C">
            <w:pPr>
              <w:pStyle w:val="Code"/>
              <w:rPr>
                <w:lang w:val="id-ID"/>
              </w:rPr>
            </w:pPr>
            <w:r w:rsidRPr="00FD40C3">
              <w:rPr>
                <w:lang w:val="id-ID"/>
              </w:rPr>
              <w:t xml:space="preserve">    "koar": "teriak",</w:t>
            </w:r>
          </w:p>
          <w:p w14:paraId="6F35E5B6" w14:textId="77777777" w:rsidR="00801B5C" w:rsidRPr="00FD40C3" w:rsidRDefault="00801B5C" w:rsidP="00801B5C">
            <w:pPr>
              <w:pStyle w:val="Code"/>
              <w:rPr>
                <w:lang w:val="id-ID"/>
              </w:rPr>
            </w:pPr>
            <w:r w:rsidRPr="00FD40C3">
              <w:rPr>
                <w:lang w:val="id-ID"/>
              </w:rPr>
              <w:t xml:space="preserve">    "kodya": "kota madya",</w:t>
            </w:r>
          </w:p>
          <w:p w14:paraId="01BA5B13" w14:textId="77777777" w:rsidR="00801B5C" w:rsidRPr="00FD40C3" w:rsidRDefault="00801B5C" w:rsidP="00801B5C">
            <w:pPr>
              <w:pStyle w:val="Code"/>
              <w:rPr>
                <w:lang w:val="id-ID"/>
              </w:rPr>
            </w:pPr>
            <w:r w:rsidRPr="00FD40C3">
              <w:rPr>
                <w:lang w:val="id-ID"/>
              </w:rPr>
              <w:t xml:space="preserve">    "kog": "kok",</w:t>
            </w:r>
          </w:p>
          <w:p w14:paraId="6544A75D" w14:textId="77777777" w:rsidR="00801B5C" w:rsidRPr="00FD40C3" w:rsidRDefault="00801B5C" w:rsidP="00801B5C">
            <w:pPr>
              <w:pStyle w:val="Code"/>
              <w:rPr>
                <w:lang w:val="id-ID"/>
              </w:rPr>
            </w:pPr>
            <w:r w:rsidRPr="00FD40C3">
              <w:rPr>
                <w:lang w:val="id-ID"/>
              </w:rPr>
              <w:t xml:space="preserve">    "komdis": "komisi disiplin",</w:t>
            </w:r>
          </w:p>
          <w:p w14:paraId="15D59539" w14:textId="77777777" w:rsidR="00801B5C" w:rsidRPr="00FD40C3" w:rsidRDefault="00801B5C" w:rsidP="00801B5C">
            <w:pPr>
              <w:pStyle w:val="Code"/>
              <w:rPr>
                <w:lang w:val="id-ID"/>
              </w:rPr>
            </w:pPr>
            <w:r w:rsidRPr="00FD40C3">
              <w:rPr>
                <w:lang w:val="id-ID"/>
              </w:rPr>
              <w:t xml:space="preserve">    "kompi": "komputer",</w:t>
            </w:r>
          </w:p>
          <w:p w14:paraId="3DCA6E8B" w14:textId="77777777" w:rsidR="00801B5C" w:rsidRPr="00FD40C3" w:rsidRDefault="00801B5C" w:rsidP="00801B5C">
            <w:pPr>
              <w:pStyle w:val="Code"/>
              <w:rPr>
                <w:lang w:val="id-ID"/>
              </w:rPr>
            </w:pPr>
            <w:r w:rsidRPr="00FD40C3">
              <w:rPr>
                <w:lang w:val="id-ID"/>
              </w:rPr>
              <w:t xml:space="preserve">    "komsov": "komunis sovyet",</w:t>
            </w:r>
          </w:p>
          <w:p w14:paraId="19FFA53D" w14:textId="77777777" w:rsidR="00801B5C" w:rsidRPr="00FD40C3" w:rsidRDefault="00801B5C" w:rsidP="00801B5C">
            <w:pPr>
              <w:pStyle w:val="Code"/>
              <w:rPr>
                <w:lang w:val="id-ID"/>
              </w:rPr>
            </w:pPr>
            <w:r w:rsidRPr="00FD40C3">
              <w:rPr>
                <w:lang w:val="id-ID"/>
              </w:rPr>
              <w:t xml:space="preserve">    "komtiong": "komunis Tiongkok",</w:t>
            </w:r>
          </w:p>
          <w:p w14:paraId="7F72C75C" w14:textId="77777777" w:rsidR="00801B5C" w:rsidRPr="00FD40C3" w:rsidRDefault="00801B5C" w:rsidP="00801B5C">
            <w:pPr>
              <w:pStyle w:val="Code"/>
              <w:rPr>
                <w:lang w:val="id-ID"/>
              </w:rPr>
            </w:pPr>
            <w:r w:rsidRPr="00FD40C3">
              <w:rPr>
                <w:lang w:val="id-ID"/>
              </w:rPr>
              <w:t xml:space="preserve">    "komun": "komunitas",</w:t>
            </w:r>
          </w:p>
          <w:p w14:paraId="71570915" w14:textId="77777777" w:rsidR="00801B5C" w:rsidRPr="00FD40C3" w:rsidRDefault="00801B5C" w:rsidP="00801B5C">
            <w:pPr>
              <w:pStyle w:val="Code"/>
              <w:rPr>
                <w:lang w:val="id-ID"/>
              </w:rPr>
            </w:pPr>
            <w:r w:rsidRPr="00FD40C3">
              <w:rPr>
                <w:lang w:val="id-ID"/>
              </w:rPr>
              <w:t xml:space="preserve">    "kongkow": "kumpul bareng teman-teman",</w:t>
            </w:r>
          </w:p>
          <w:p w14:paraId="330463CA" w14:textId="77777777" w:rsidR="00801B5C" w:rsidRPr="00FD40C3" w:rsidRDefault="00801B5C" w:rsidP="00801B5C">
            <w:pPr>
              <w:pStyle w:val="Code"/>
              <w:rPr>
                <w:lang w:val="id-ID"/>
              </w:rPr>
            </w:pPr>
            <w:r w:rsidRPr="00FD40C3">
              <w:rPr>
                <w:lang w:val="id-ID"/>
              </w:rPr>
              <w:t xml:space="preserve">    "konjen": "konsulat jenderal",</w:t>
            </w:r>
          </w:p>
          <w:p w14:paraId="4A750B48" w14:textId="77777777" w:rsidR="00801B5C" w:rsidRPr="00FD40C3" w:rsidRDefault="00801B5C" w:rsidP="00801B5C">
            <w:pPr>
              <w:pStyle w:val="Code"/>
              <w:rPr>
                <w:lang w:val="id-ID"/>
              </w:rPr>
            </w:pPr>
            <w:r w:rsidRPr="00FD40C3">
              <w:rPr>
                <w:lang w:val="id-ID"/>
              </w:rPr>
              <w:t xml:space="preserve">    "konpers": "konferensi pers",</w:t>
            </w:r>
          </w:p>
          <w:p w14:paraId="073EAD44" w14:textId="77777777" w:rsidR="00801B5C" w:rsidRPr="00FD40C3" w:rsidRDefault="00801B5C" w:rsidP="00801B5C">
            <w:pPr>
              <w:pStyle w:val="Code"/>
              <w:rPr>
                <w:lang w:val="id-ID"/>
              </w:rPr>
            </w:pPr>
            <w:r w:rsidRPr="00FD40C3">
              <w:rPr>
                <w:lang w:val="id-ID"/>
              </w:rPr>
              <w:t xml:space="preserve">    "kopdar": "kopi darat",</w:t>
            </w:r>
          </w:p>
          <w:p w14:paraId="0A89B098" w14:textId="77777777" w:rsidR="00801B5C" w:rsidRPr="00FD40C3" w:rsidRDefault="00801B5C" w:rsidP="00801B5C">
            <w:pPr>
              <w:pStyle w:val="Code"/>
              <w:rPr>
                <w:lang w:val="id-ID"/>
              </w:rPr>
            </w:pPr>
            <w:r w:rsidRPr="00FD40C3">
              <w:rPr>
                <w:lang w:val="id-ID"/>
              </w:rPr>
              <w:t xml:space="preserve">    "koq": "kok",</w:t>
            </w:r>
          </w:p>
          <w:p w14:paraId="5F48751C" w14:textId="77777777" w:rsidR="00801B5C" w:rsidRPr="00FD40C3" w:rsidRDefault="00801B5C" w:rsidP="00801B5C">
            <w:pPr>
              <w:pStyle w:val="Code"/>
              <w:rPr>
                <w:lang w:val="id-ID"/>
              </w:rPr>
            </w:pPr>
            <w:r w:rsidRPr="00FD40C3">
              <w:rPr>
                <w:lang w:val="id-ID"/>
              </w:rPr>
              <w:t xml:space="preserve">    "korup": "korupsi",</w:t>
            </w:r>
          </w:p>
          <w:p w14:paraId="79C18E5B" w14:textId="77777777" w:rsidR="00801B5C" w:rsidRPr="00FD40C3" w:rsidRDefault="00801B5C" w:rsidP="00801B5C">
            <w:pPr>
              <w:pStyle w:val="Code"/>
              <w:rPr>
                <w:lang w:val="id-ID"/>
              </w:rPr>
            </w:pPr>
            <w:r w:rsidRPr="00FD40C3">
              <w:rPr>
                <w:lang w:val="id-ID"/>
              </w:rPr>
              <w:t xml:space="preserve">    "kowe": "kamu",</w:t>
            </w:r>
          </w:p>
          <w:p w14:paraId="117F3B70" w14:textId="77777777" w:rsidR="00801B5C" w:rsidRPr="00FD40C3" w:rsidRDefault="00801B5C" w:rsidP="00801B5C">
            <w:pPr>
              <w:pStyle w:val="Code"/>
              <w:rPr>
                <w:lang w:val="id-ID"/>
              </w:rPr>
            </w:pPr>
            <w:r w:rsidRPr="00FD40C3">
              <w:rPr>
                <w:lang w:val="id-ID"/>
              </w:rPr>
              <w:t xml:space="preserve">    "kpai": "komisi perlindungan anak indonesia",</w:t>
            </w:r>
          </w:p>
          <w:p w14:paraId="5917ED43" w14:textId="77777777" w:rsidR="00801B5C" w:rsidRPr="00FD40C3" w:rsidRDefault="00801B5C" w:rsidP="00801B5C">
            <w:pPr>
              <w:pStyle w:val="Code"/>
              <w:rPr>
                <w:lang w:val="id-ID"/>
              </w:rPr>
            </w:pPr>
            <w:r w:rsidRPr="00FD40C3">
              <w:rPr>
                <w:lang w:val="id-ID"/>
              </w:rPr>
              <w:t xml:space="preserve">    "kpd": "kepada",</w:t>
            </w:r>
          </w:p>
          <w:p w14:paraId="05F5F850" w14:textId="77777777" w:rsidR="00801B5C" w:rsidRPr="00FD40C3" w:rsidRDefault="00801B5C" w:rsidP="00801B5C">
            <w:pPr>
              <w:pStyle w:val="Code"/>
              <w:rPr>
                <w:lang w:val="id-ID"/>
              </w:rPr>
            </w:pPr>
            <w:r w:rsidRPr="00FD40C3">
              <w:rPr>
                <w:lang w:val="id-ID"/>
              </w:rPr>
              <w:t xml:space="preserve">    "kpid": "komisi penyiaran indonesia daerah",</w:t>
            </w:r>
          </w:p>
          <w:p w14:paraId="4843C7CA" w14:textId="77777777" w:rsidR="00801B5C" w:rsidRPr="00FD40C3" w:rsidRDefault="00801B5C" w:rsidP="00801B5C">
            <w:pPr>
              <w:pStyle w:val="Code"/>
              <w:rPr>
                <w:lang w:val="id-ID"/>
              </w:rPr>
            </w:pPr>
            <w:r w:rsidRPr="00FD40C3">
              <w:rPr>
                <w:lang w:val="id-ID"/>
              </w:rPr>
              <w:t xml:space="preserve">    "kpk": "komisi pemberantas koruptor",</w:t>
            </w:r>
          </w:p>
          <w:p w14:paraId="6B546918" w14:textId="77777777" w:rsidR="00801B5C" w:rsidRPr="00FD40C3" w:rsidRDefault="00801B5C" w:rsidP="00801B5C">
            <w:pPr>
              <w:pStyle w:val="Code"/>
              <w:rPr>
                <w:lang w:val="id-ID"/>
              </w:rPr>
            </w:pPr>
            <w:r w:rsidRPr="00FD40C3">
              <w:rPr>
                <w:lang w:val="id-ID"/>
              </w:rPr>
              <w:t xml:space="preserve">    "kpn": "kapan",</w:t>
            </w:r>
          </w:p>
          <w:p w14:paraId="2050C052" w14:textId="77777777" w:rsidR="00801B5C" w:rsidRPr="00FD40C3" w:rsidRDefault="00801B5C" w:rsidP="00801B5C">
            <w:pPr>
              <w:pStyle w:val="Code"/>
              <w:rPr>
                <w:lang w:val="id-ID"/>
              </w:rPr>
            </w:pPr>
            <w:r w:rsidRPr="00FD40C3">
              <w:rPr>
                <w:lang w:val="id-ID"/>
              </w:rPr>
              <w:t xml:space="preserve">    "kptsan": "keputusan",</w:t>
            </w:r>
          </w:p>
          <w:p w14:paraId="54EED457" w14:textId="77777777" w:rsidR="00801B5C" w:rsidRPr="00FD40C3" w:rsidRDefault="00801B5C" w:rsidP="00801B5C">
            <w:pPr>
              <w:pStyle w:val="Code"/>
              <w:rPr>
                <w:lang w:val="id-ID"/>
              </w:rPr>
            </w:pPr>
            <w:r w:rsidRPr="00FD40C3">
              <w:rPr>
                <w:lang w:val="id-ID"/>
              </w:rPr>
              <w:t xml:space="preserve">    "krenz": "keren",</w:t>
            </w:r>
          </w:p>
          <w:p w14:paraId="6955038A" w14:textId="77777777" w:rsidR="00801B5C" w:rsidRPr="00FD40C3" w:rsidRDefault="00801B5C" w:rsidP="00801B5C">
            <w:pPr>
              <w:pStyle w:val="Code"/>
              <w:rPr>
                <w:lang w:val="id-ID"/>
              </w:rPr>
            </w:pPr>
            <w:r w:rsidRPr="00FD40C3">
              <w:rPr>
                <w:lang w:val="id-ID"/>
              </w:rPr>
              <w:t xml:space="preserve">    "krik": "garing",</w:t>
            </w:r>
          </w:p>
          <w:p w14:paraId="7D75C196" w14:textId="77777777" w:rsidR="00801B5C" w:rsidRPr="00FD40C3" w:rsidRDefault="00801B5C" w:rsidP="00801B5C">
            <w:pPr>
              <w:pStyle w:val="Code"/>
              <w:rPr>
                <w:lang w:val="id-ID"/>
              </w:rPr>
            </w:pPr>
            <w:r w:rsidRPr="00FD40C3">
              <w:rPr>
                <w:lang w:val="id-ID"/>
              </w:rPr>
              <w:t xml:space="preserve">    "krim": "kirim",</w:t>
            </w:r>
          </w:p>
          <w:p w14:paraId="29908C62" w14:textId="77777777" w:rsidR="00801B5C" w:rsidRPr="00FD40C3" w:rsidRDefault="00801B5C" w:rsidP="00801B5C">
            <w:pPr>
              <w:pStyle w:val="Code"/>
              <w:rPr>
                <w:lang w:val="id-ID"/>
              </w:rPr>
            </w:pPr>
            <w:r w:rsidRPr="00FD40C3">
              <w:rPr>
                <w:lang w:val="id-ID"/>
              </w:rPr>
              <w:t xml:space="preserve">    "krm": "kirim",</w:t>
            </w:r>
          </w:p>
          <w:p w14:paraId="29664CDE" w14:textId="77777777" w:rsidR="00801B5C" w:rsidRPr="00FD40C3" w:rsidRDefault="00801B5C" w:rsidP="00801B5C">
            <w:pPr>
              <w:pStyle w:val="Code"/>
              <w:rPr>
                <w:lang w:val="id-ID"/>
              </w:rPr>
            </w:pPr>
            <w:r w:rsidRPr="00FD40C3">
              <w:rPr>
                <w:lang w:val="id-ID"/>
              </w:rPr>
              <w:t xml:space="preserve">    "krn": "karena",</w:t>
            </w:r>
          </w:p>
          <w:p w14:paraId="549F9C24" w14:textId="77777777" w:rsidR="00801B5C" w:rsidRPr="00FD40C3" w:rsidRDefault="00801B5C" w:rsidP="00801B5C">
            <w:pPr>
              <w:pStyle w:val="Code"/>
              <w:rPr>
                <w:lang w:val="id-ID"/>
              </w:rPr>
            </w:pPr>
            <w:r w:rsidRPr="00FD40C3">
              <w:rPr>
                <w:lang w:val="id-ID"/>
              </w:rPr>
              <w:t xml:space="preserve">    "ksadaran": "kesadaran",</w:t>
            </w:r>
          </w:p>
          <w:p w14:paraId="0A35F376" w14:textId="77777777" w:rsidR="00801B5C" w:rsidRPr="00FD40C3" w:rsidRDefault="00801B5C" w:rsidP="00801B5C">
            <w:pPr>
              <w:pStyle w:val="Code"/>
              <w:rPr>
                <w:lang w:val="id-ID"/>
              </w:rPr>
            </w:pPr>
            <w:r w:rsidRPr="00FD40C3">
              <w:rPr>
                <w:lang w:val="id-ID"/>
              </w:rPr>
              <w:t xml:space="preserve">    "kt": "kita",</w:t>
            </w:r>
          </w:p>
          <w:p w14:paraId="52C9BC4D" w14:textId="77777777" w:rsidR="00801B5C" w:rsidRPr="00FD40C3" w:rsidRDefault="00801B5C" w:rsidP="00801B5C">
            <w:pPr>
              <w:pStyle w:val="Code"/>
              <w:rPr>
                <w:lang w:val="id-ID"/>
              </w:rPr>
            </w:pPr>
            <w:r w:rsidRPr="00FD40C3">
              <w:rPr>
                <w:lang w:val="id-ID"/>
              </w:rPr>
              <w:t xml:space="preserve">    "ktauan": "ketahuan",</w:t>
            </w:r>
          </w:p>
          <w:p w14:paraId="2049A5EC" w14:textId="77777777" w:rsidR="00801B5C" w:rsidRPr="00FD40C3" w:rsidRDefault="00801B5C" w:rsidP="00801B5C">
            <w:pPr>
              <w:pStyle w:val="Code"/>
              <w:rPr>
                <w:lang w:val="id-ID"/>
              </w:rPr>
            </w:pPr>
            <w:r w:rsidRPr="00FD40C3">
              <w:rPr>
                <w:lang w:val="id-ID"/>
              </w:rPr>
              <w:t xml:space="preserve">    "ktipu": "tipu",</w:t>
            </w:r>
          </w:p>
          <w:p w14:paraId="446F214E" w14:textId="77777777" w:rsidR="00801B5C" w:rsidRPr="00FD40C3" w:rsidRDefault="00801B5C" w:rsidP="00801B5C">
            <w:pPr>
              <w:pStyle w:val="Code"/>
              <w:rPr>
                <w:lang w:val="id-ID"/>
              </w:rPr>
            </w:pPr>
            <w:r w:rsidRPr="00FD40C3">
              <w:rPr>
                <w:lang w:val="id-ID"/>
              </w:rPr>
              <w:t xml:space="preserve">    "ktk": "ketika",</w:t>
            </w:r>
          </w:p>
          <w:p w14:paraId="765D8D9E" w14:textId="77777777" w:rsidR="00801B5C" w:rsidRPr="00FD40C3" w:rsidRDefault="00801B5C" w:rsidP="00801B5C">
            <w:pPr>
              <w:pStyle w:val="Code"/>
              <w:rPr>
                <w:lang w:val="id-ID"/>
              </w:rPr>
            </w:pPr>
            <w:r w:rsidRPr="00FD40C3">
              <w:rPr>
                <w:lang w:val="id-ID"/>
              </w:rPr>
              <w:t xml:space="preserve">    "ktmu": "ketemu",</w:t>
            </w:r>
          </w:p>
          <w:p w14:paraId="7E0ECFE5" w14:textId="77777777" w:rsidR="00801B5C" w:rsidRPr="00FD40C3" w:rsidRDefault="00801B5C" w:rsidP="00801B5C">
            <w:pPr>
              <w:pStyle w:val="Code"/>
              <w:rPr>
                <w:lang w:val="id-ID"/>
              </w:rPr>
            </w:pPr>
            <w:r w:rsidRPr="00FD40C3">
              <w:rPr>
                <w:lang w:val="id-ID"/>
              </w:rPr>
              <w:t xml:space="preserve">    "ktny": "katanya",</w:t>
            </w:r>
          </w:p>
          <w:p w14:paraId="194A7ACE" w14:textId="77777777" w:rsidR="00801B5C" w:rsidRPr="00FD40C3" w:rsidRDefault="00801B5C" w:rsidP="00801B5C">
            <w:pPr>
              <w:pStyle w:val="Code"/>
              <w:rPr>
                <w:lang w:val="id-ID"/>
              </w:rPr>
            </w:pPr>
            <w:r w:rsidRPr="00FD40C3">
              <w:rPr>
                <w:lang w:val="id-ID"/>
              </w:rPr>
              <w:t xml:space="preserve">    "ktp": "kartu tanda penduduk",</w:t>
            </w:r>
          </w:p>
          <w:p w14:paraId="5955F8FE" w14:textId="77777777" w:rsidR="00801B5C" w:rsidRPr="00FD40C3" w:rsidRDefault="00801B5C" w:rsidP="00801B5C">
            <w:pPr>
              <w:pStyle w:val="Code"/>
              <w:rPr>
                <w:lang w:val="id-ID"/>
              </w:rPr>
            </w:pPr>
            <w:r w:rsidRPr="00FD40C3">
              <w:rPr>
                <w:lang w:val="id-ID"/>
              </w:rPr>
              <w:t xml:space="preserve">    "ktr": "kantor",</w:t>
            </w:r>
          </w:p>
          <w:p w14:paraId="523DFF0A" w14:textId="77777777" w:rsidR="00801B5C" w:rsidRPr="00FD40C3" w:rsidRDefault="00801B5C" w:rsidP="00801B5C">
            <w:pPr>
              <w:pStyle w:val="Code"/>
              <w:rPr>
                <w:lang w:val="id-ID"/>
              </w:rPr>
            </w:pPr>
            <w:r w:rsidRPr="00FD40C3">
              <w:rPr>
                <w:lang w:val="id-ID"/>
              </w:rPr>
              <w:t xml:space="preserve">    "kudu": "harus",</w:t>
            </w:r>
          </w:p>
          <w:p w14:paraId="2F6E0983" w14:textId="77777777" w:rsidR="00801B5C" w:rsidRPr="00FD40C3" w:rsidRDefault="00801B5C" w:rsidP="00801B5C">
            <w:pPr>
              <w:pStyle w:val="Code"/>
              <w:rPr>
                <w:lang w:val="id-ID"/>
              </w:rPr>
            </w:pPr>
            <w:r w:rsidRPr="00FD40C3">
              <w:rPr>
                <w:lang w:val="id-ID"/>
              </w:rPr>
              <w:t xml:space="preserve">    "kuper": "kurang pergaulan",</w:t>
            </w:r>
          </w:p>
          <w:p w14:paraId="2B6FA921" w14:textId="77777777" w:rsidR="00801B5C" w:rsidRPr="00FD40C3" w:rsidRDefault="00801B5C" w:rsidP="00801B5C">
            <w:pPr>
              <w:pStyle w:val="Code"/>
              <w:rPr>
                <w:lang w:val="id-ID"/>
              </w:rPr>
            </w:pPr>
            <w:r w:rsidRPr="00FD40C3">
              <w:rPr>
                <w:lang w:val="id-ID"/>
              </w:rPr>
              <w:lastRenderedPageBreak/>
              <w:t xml:space="preserve">    "kuq": "kok",</w:t>
            </w:r>
          </w:p>
          <w:p w14:paraId="75B815DA" w14:textId="77777777" w:rsidR="00801B5C" w:rsidRPr="00FD40C3" w:rsidRDefault="00801B5C" w:rsidP="00801B5C">
            <w:pPr>
              <w:pStyle w:val="Code"/>
              <w:rPr>
                <w:lang w:val="id-ID"/>
              </w:rPr>
            </w:pPr>
            <w:r w:rsidRPr="00FD40C3">
              <w:rPr>
                <w:lang w:val="id-ID"/>
              </w:rPr>
              <w:t xml:space="preserve">    "kurng": "kurang",</w:t>
            </w:r>
          </w:p>
          <w:p w14:paraId="322B353F" w14:textId="77777777" w:rsidR="00801B5C" w:rsidRPr="00FD40C3" w:rsidRDefault="00801B5C" w:rsidP="00801B5C">
            <w:pPr>
              <w:pStyle w:val="Code"/>
              <w:rPr>
                <w:lang w:val="id-ID"/>
              </w:rPr>
            </w:pPr>
            <w:r w:rsidRPr="00FD40C3">
              <w:rPr>
                <w:lang w:val="id-ID"/>
              </w:rPr>
              <w:t xml:space="preserve">    "kw": "imitasi",</w:t>
            </w:r>
          </w:p>
          <w:p w14:paraId="3EA67ED7" w14:textId="77777777" w:rsidR="00801B5C" w:rsidRPr="00FD40C3" w:rsidRDefault="00801B5C" w:rsidP="00801B5C">
            <w:pPr>
              <w:pStyle w:val="Code"/>
              <w:rPr>
                <w:lang w:val="id-ID"/>
              </w:rPr>
            </w:pPr>
            <w:r w:rsidRPr="00FD40C3">
              <w:rPr>
                <w:lang w:val="id-ID"/>
              </w:rPr>
              <w:t xml:space="preserve">    "kwn": "kawan",</w:t>
            </w:r>
          </w:p>
          <w:p w14:paraId="145CC67D" w14:textId="77777777" w:rsidR="00801B5C" w:rsidRPr="00FD40C3" w:rsidRDefault="00801B5C" w:rsidP="00801B5C">
            <w:pPr>
              <w:pStyle w:val="Code"/>
              <w:rPr>
                <w:lang w:val="id-ID"/>
              </w:rPr>
            </w:pPr>
            <w:r w:rsidRPr="00FD40C3">
              <w:rPr>
                <w:lang w:val="id-ID"/>
              </w:rPr>
              <w:t xml:space="preserve">    "ky": "seperti",</w:t>
            </w:r>
          </w:p>
          <w:p w14:paraId="46376EB8" w14:textId="77777777" w:rsidR="00801B5C" w:rsidRPr="00FD40C3" w:rsidRDefault="00801B5C" w:rsidP="00801B5C">
            <w:pPr>
              <w:pStyle w:val="Code"/>
              <w:rPr>
                <w:lang w:val="id-ID"/>
              </w:rPr>
            </w:pPr>
            <w:r w:rsidRPr="00FD40C3">
              <w:rPr>
                <w:lang w:val="id-ID"/>
              </w:rPr>
              <w:t xml:space="preserve">    "kyk": "seperti",</w:t>
            </w:r>
          </w:p>
          <w:p w14:paraId="579F635B" w14:textId="77777777" w:rsidR="00801B5C" w:rsidRPr="00FD40C3" w:rsidRDefault="00801B5C" w:rsidP="00801B5C">
            <w:pPr>
              <w:pStyle w:val="Code"/>
              <w:rPr>
                <w:lang w:val="id-ID"/>
              </w:rPr>
            </w:pPr>
            <w:r w:rsidRPr="00FD40C3">
              <w:rPr>
                <w:lang w:val="id-ID"/>
              </w:rPr>
              <w:t xml:space="preserve">    "kykny": "kayanya",</w:t>
            </w:r>
          </w:p>
          <w:p w14:paraId="18B38416" w14:textId="77777777" w:rsidR="00801B5C" w:rsidRPr="00FD40C3" w:rsidRDefault="00801B5C" w:rsidP="00801B5C">
            <w:pPr>
              <w:pStyle w:val="Code"/>
              <w:rPr>
                <w:lang w:val="id-ID"/>
              </w:rPr>
            </w:pPr>
            <w:r w:rsidRPr="00FD40C3">
              <w:rPr>
                <w:lang w:val="id-ID"/>
              </w:rPr>
              <w:t xml:space="preserve">    "la": "lah",</w:t>
            </w:r>
          </w:p>
          <w:p w14:paraId="39DEF44B" w14:textId="77777777" w:rsidR="00801B5C" w:rsidRPr="00FD40C3" w:rsidRDefault="00801B5C" w:rsidP="00801B5C">
            <w:pPr>
              <w:pStyle w:val="Code"/>
              <w:rPr>
                <w:lang w:val="id-ID"/>
              </w:rPr>
            </w:pPr>
            <w:r w:rsidRPr="00FD40C3">
              <w:rPr>
                <w:lang w:val="id-ID"/>
              </w:rPr>
              <w:t xml:space="preserve">    "laka": "kecelakaan",</w:t>
            </w:r>
          </w:p>
          <w:p w14:paraId="394EB2D8" w14:textId="77777777" w:rsidR="00801B5C" w:rsidRPr="00FD40C3" w:rsidRDefault="00801B5C" w:rsidP="00801B5C">
            <w:pPr>
              <w:pStyle w:val="Code"/>
              <w:rPr>
                <w:lang w:val="id-ID"/>
              </w:rPr>
            </w:pPr>
            <w:r w:rsidRPr="00FD40C3">
              <w:rPr>
                <w:lang w:val="id-ID"/>
              </w:rPr>
              <w:t xml:space="preserve">    "laki2": "laki-laki",</w:t>
            </w:r>
          </w:p>
          <w:p w14:paraId="1B2FDAE4" w14:textId="77777777" w:rsidR="00801B5C" w:rsidRPr="00FD40C3" w:rsidRDefault="00801B5C" w:rsidP="00801B5C">
            <w:pPr>
              <w:pStyle w:val="Code"/>
              <w:rPr>
                <w:lang w:val="id-ID"/>
              </w:rPr>
            </w:pPr>
            <w:r w:rsidRPr="00FD40C3">
              <w:rPr>
                <w:lang w:val="id-ID"/>
              </w:rPr>
              <w:t xml:space="preserve">    "lam": "salam",</w:t>
            </w:r>
          </w:p>
          <w:p w14:paraId="15ED2F2D" w14:textId="77777777" w:rsidR="00801B5C" w:rsidRPr="00FD40C3" w:rsidRDefault="00801B5C" w:rsidP="00801B5C">
            <w:pPr>
              <w:pStyle w:val="Code"/>
              <w:rPr>
                <w:lang w:val="id-ID"/>
              </w:rPr>
            </w:pPr>
            <w:r w:rsidRPr="00FD40C3">
              <w:rPr>
                <w:lang w:val="id-ID"/>
              </w:rPr>
              <w:t xml:space="preserve">    "lambreta": "lambat",</w:t>
            </w:r>
          </w:p>
          <w:p w14:paraId="47379CBA" w14:textId="77777777" w:rsidR="00801B5C" w:rsidRPr="00FD40C3" w:rsidRDefault="00801B5C" w:rsidP="00801B5C">
            <w:pPr>
              <w:pStyle w:val="Code"/>
              <w:rPr>
                <w:lang w:val="id-ID"/>
              </w:rPr>
            </w:pPr>
            <w:r w:rsidRPr="00FD40C3">
              <w:rPr>
                <w:lang w:val="id-ID"/>
              </w:rPr>
              <w:t xml:space="preserve">    "lamp": "lampiran",</w:t>
            </w:r>
          </w:p>
          <w:p w14:paraId="3B845B12" w14:textId="77777777" w:rsidR="00801B5C" w:rsidRPr="00FD40C3" w:rsidRDefault="00801B5C" w:rsidP="00801B5C">
            <w:pPr>
              <w:pStyle w:val="Code"/>
              <w:rPr>
                <w:lang w:val="id-ID"/>
              </w:rPr>
            </w:pPr>
            <w:r w:rsidRPr="00FD40C3">
              <w:rPr>
                <w:lang w:val="id-ID"/>
              </w:rPr>
              <w:t xml:space="preserve">    "langi": "langit",</w:t>
            </w:r>
          </w:p>
          <w:p w14:paraId="5FA690A9" w14:textId="77777777" w:rsidR="00801B5C" w:rsidRPr="00FD40C3" w:rsidRDefault="00801B5C" w:rsidP="00801B5C">
            <w:pPr>
              <w:pStyle w:val="Code"/>
              <w:rPr>
                <w:lang w:val="id-ID"/>
              </w:rPr>
            </w:pPr>
            <w:r w:rsidRPr="00FD40C3">
              <w:rPr>
                <w:lang w:val="id-ID"/>
              </w:rPr>
              <w:t xml:space="preserve">    "lansia": "lanjut usia",</w:t>
            </w:r>
          </w:p>
          <w:p w14:paraId="14089C68" w14:textId="77777777" w:rsidR="00801B5C" w:rsidRPr="00FD40C3" w:rsidRDefault="00801B5C" w:rsidP="00801B5C">
            <w:pPr>
              <w:pStyle w:val="Code"/>
              <w:rPr>
                <w:lang w:val="id-ID"/>
              </w:rPr>
            </w:pPr>
            <w:r w:rsidRPr="00FD40C3">
              <w:rPr>
                <w:lang w:val="id-ID"/>
              </w:rPr>
              <w:t xml:space="preserve">    "lanud": "landasan udara",</w:t>
            </w:r>
          </w:p>
          <w:p w14:paraId="296502AC" w14:textId="77777777" w:rsidR="00801B5C" w:rsidRPr="00FD40C3" w:rsidRDefault="00801B5C" w:rsidP="00801B5C">
            <w:pPr>
              <w:pStyle w:val="Code"/>
              <w:rPr>
                <w:lang w:val="id-ID"/>
              </w:rPr>
            </w:pPr>
            <w:r w:rsidRPr="00FD40C3">
              <w:rPr>
                <w:lang w:val="id-ID"/>
              </w:rPr>
              <w:t xml:space="preserve">    "lapas": "lembaga pemasyarakatan",</w:t>
            </w:r>
          </w:p>
          <w:p w14:paraId="23243F80" w14:textId="77777777" w:rsidR="00801B5C" w:rsidRPr="00FD40C3" w:rsidRDefault="00801B5C" w:rsidP="00801B5C">
            <w:pPr>
              <w:pStyle w:val="Code"/>
              <w:rPr>
                <w:lang w:val="id-ID"/>
              </w:rPr>
            </w:pPr>
            <w:r w:rsidRPr="00FD40C3">
              <w:rPr>
                <w:lang w:val="id-ID"/>
              </w:rPr>
              <w:t xml:space="preserve">    "larang2": "larang-larang",</w:t>
            </w:r>
          </w:p>
          <w:p w14:paraId="40A4E220" w14:textId="77777777" w:rsidR="00801B5C" w:rsidRPr="00FD40C3" w:rsidRDefault="00801B5C" w:rsidP="00801B5C">
            <w:pPr>
              <w:pStyle w:val="Code"/>
              <w:rPr>
                <w:lang w:val="id-ID"/>
              </w:rPr>
            </w:pPr>
            <w:r w:rsidRPr="00FD40C3">
              <w:rPr>
                <w:lang w:val="id-ID"/>
              </w:rPr>
              <w:t xml:space="preserve">    "latgab": "latihan gabungan",</w:t>
            </w:r>
          </w:p>
          <w:p w14:paraId="1083AA30" w14:textId="77777777" w:rsidR="00801B5C" w:rsidRPr="00FD40C3" w:rsidRDefault="00801B5C" w:rsidP="00801B5C">
            <w:pPr>
              <w:pStyle w:val="Code"/>
              <w:rPr>
                <w:lang w:val="id-ID"/>
              </w:rPr>
            </w:pPr>
            <w:r w:rsidRPr="00FD40C3">
              <w:rPr>
                <w:lang w:val="id-ID"/>
              </w:rPr>
              <w:t xml:space="preserve">    "lawyer2": "lawyer lawyer",</w:t>
            </w:r>
          </w:p>
          <w:p w14:paraId="2624AEA2" w14:textId="77777777" w:rsidR="00801B5C" w:rsidRPr="00FD40C3" w:rsidRDefault="00801B5C" w:rsidP="00801B5C">
            <w:pPr>
              <w:pStyle w:val="Code"/>
              <w:rPr>
                <w:lang w:val="id-ID"/>
              </w:rPr>
            </w:pPr>
            <w:r w:rsidRPr="00FD40C3">
              <w:rPr>
                <w:lang w:val="id-ID"/>
              </w:rPr>
              <w:t xml:space="preserve">    "lbh": "lebih",</w:t>
            </w:r>
          </w:p>
          <w:p w14:paraId="684C435B" w14:textId="77777777" w:rsidR="00801B5C" w:rsidRPr="00FD40C3" w:rsidRDefault="00801B5C" w:rsidP="00801B5C">
            <w:pPr>
              <w:pStyle w:val="Code"/>
              <w:rPr>
                <w:lang w:val="id-ID"/>
              </w:rPr>
            </w:pPr>
            <w:r w:rsidRPr="00FD40C3">
              <w:rPr>
                <w:lang w:val="id-ID"/>
              </w:rPr>
              <w:t xml:space="preserve">    "lbur": "libur",</w:t>
            </w:r>
          </w:p>
          <w:p w14:paraId="50C0F757" w14:textId="77777777" w:rsidR="00801B5C" w:rsidRPr="00FD40C3" w:rsidRDefault="00801B5C" w:rsidP="00801B5C">
            <w:pPr>
              <w:pStyle w:val="Code"/>
              <w:rPr>
                <w:lang w:val="id-ID"/>
              </w:rPr>
            </w:pPr>
            <w:r w:rsidRPr="00FD40C3">
              <w:rPr>
                <w:lang w:val="id-ID"/>
              </w:rPr>
              <w:t xml:space="preserve">    "lebay": "berlebihan",</w:t>
            </w:r>
          </w:p>
          <w:p w14:paraId="15DD930F" w14:textId="77777777" w:rsidR="00801B5C" w:rsidRPr="00FD40C3" w:rsidRDefault="00801B5C" w:rsidP="00801B5C">
            <w:pPr>
              <w:pStyle w:val="Code"/>
              <w:rPr>
                <w:lang w:val="id-ID"/>
              </w:rPr>
            </w:pPr>
            <w:r w:rsidRPr="00FD40C3">
              <w:rPr>
                <w:lang w:val="id-ID"/>
              </w:rPr>
              <w:t xml:space="preserve">    "leh": "boleh",</w:t>
            </w:r>
          </w:p>
          <w:p w14:paraId="705F60BE" w14:textId="77777777" w:rsidR="00801B5C" w:rsidRPr="00FD40C3" w:rsidRDefault="00801B5C" w:rsidP="00801B5C">
            <w:pPr>
              <w:pStyle w:val="Code"/>
              <w:rPr>
                <w:lang w:val="id-ID"/>
              </w:rPr>
            </w:pPr>
            <w:r w:rsidRPr="00FD40C3">
              <w:rPr>
                <w:lang w:val="id-ID"/>
              </w:rPr>
              <w:t xml:space="preserve">    "lekong": "laki-laki",</w:t>
            </w:r>
          </w:p>
          <w:p w14:paraId="160F3F01" w14:textId="77777777" w:rsidR="00801B5C" w:rsidRPr="00FD40C3" w:rsidRDefault="00801B5C" w:rsidP="00801B5C">
            <w:pPr>
              <w:pStyle w:val="Code"/>
              <w:rPr>
                <w:lang w:val="id-ID"/>
              </w:rPr>
            </w:pPr>
            <w:r w:rsidRPr="00FD40C3">
              <w:rPr>
                <w:lang w:val="id-ID"/>
              </w:rPr>
              <w:t xml:space="preserve">    "lelet": "lambat",</w:t>
            </w:r>
          </w:p>
          <w:p w14:paraId="61F0C514" w14:textId="77777777" w:rsidR="00801B5C" w:rsidRPr="00FD40C3" w:rsidRDefault="00801B5C" w:rsidP="00801B5C">
            <w:pPr>
              <w:pStyle w:val="Code"/>
              <w:rPr>
                <w:lang w:val="id-ID"/>
              </w:rPr>
            </w:pPr>
            <w:r w:rsidRPr="00FD40C3">
              <w:rPr>
                <w:lang w:val="id-ID"/>
              </w:rPr>
              <w:t xml:space="preserve">    "lemot": "lemah otak",</w:t>
            </w:r>
          </w:p>
          <w:p w14:paraId="6CC5878D" w14:textId="77777777" w:rsidR="00801B5C" w:rsidRPr="00FD40C3" w:rsidRDefault="00801B5C" w:rsidP="00801B5C">
            <w:pPr>
              <w:pStyle w:val="Code"/>
              <w:rPr>
                <w:lang w:val="id-ID"/>
              </w:rPr>
            </w:pPr>
            <w:r w:rsidRPr="00FD40C3">
              <w:rPr>
                <w:lang w:val="id-ID"/>
              </w:rPr>
              <w:t xml:space="preserve">    "lesbia": "lesbian",</w:t>
            </w:r>
          </w:p>
          <w:p w14:paraId="70EE0CA7" w14:textId="77777777" w:rsidR="00801B5C" w:rsidRPr="00FD40C3" w:rsidRDefault="00801B5C" w:rsidP="00801B5C">
            <w:pPr>
              <w:pStyle w:val="Code"/>
              <w:rPr>
                <w:lang w:val="id-ID"/>
              </w:rPr>
            </w:pPr>
            <w:r w:rsidRPr="00FD40C3">
              <w:rPr>
                <w:lang w:val="id-ID"/>
              </w:rPr>
              <w:t xml:space="preserve">    "less": "kurang",</w:t>
            </w:r>
          </w:p>
          <w:p w14:paraId="77685A2D" w14:textId="77777777" w:rsidR="00801B5C" w:rsidRPr="00FD40C3" w:rsidRDefault="00801B5C" w:rsidP="00801B5C">
            <w:pPr>
              <w:pStyle w:val="Code"/>
              <w:rPr>
                <w:lang w:val="id-ID"/>
              </w:rPr>
            </w:pPr>
            <w:r w:rsidRPr="00FD40C3">
              <w:rPr>
                <w:lang w:val="id-ID"/>
              </w:rPr>
              <w:t xml:space="preserve">    "lg": "lagi",</w:t>
            </w:r>
          </w:p>
          <w:p w14:paraId="795865C2" w14:textId="77777777" w:rsidR="00801B5C" w:rsidRPr="00FD40C3" w:rsidRDefault="00801B5C" w:rsidP="00801B5C">
            <w:pPr>
              <w:pStyle w:val="Code"/>
              <w:rPr>
                <w:lang w:val="id-ID"/>
              </w:rPr>
            </w:pPr>
            <w:r w:rsidRPr="00FD40C3">
              <w:rPr>
                <w:lang w:val="id-ID"/>
              </w:rPr>
              <w:t xml:space="preserve">    "lgi": "lagi",</w:t>
            </w:r>
          </w:p>
          <w:p w14:paraId="4F44B597" w14:textId="77777777" w:rsidR="00801B5C" w:rsidRPr="00FD40C3" w:rsidRDefault="00801B5C" w:rsidP="00801B5C">
            <w:pPr>
              <w:pStyle w:val="Code"/>
              <w:rPr>
                <w:lang w:val="id-ID"/>
              </w:rPr>
            </w:pPr>
            <w:r w:rsidRPr="00FD40C3">
              <w:rPr>
                <w:lang w:val="id-ID"/>
              </w:rPr>
              <w:t xml:space="preserve">    "lgkp": "lengkap",</w:t>
            </w:r>
          </w:p>
          <w:p w14:paraId="19F75446" w14:textId="77777777" w:rsidR="00801B5C" w:rsidRPr="00FD40C3" w:rsidRDefault="00801B5C" w:rsidP="00801B5C">
            <w:pPr>
              <w:pStyle w:val="Code"/>
              <w:rPr>
                <w:lang w:val="id-ID"/>
              </w:rPr>
            </w:pPr>
            <w:r w:rsidRPr="00FD40C3">
              <w:rPr>
                <w:lang w:val="id-ID"/>
              </w:rPr>
              <w:t xml:space="preserve">    "lgsg": "langsung",</w:t>
            </w:r>
          </w:p>
          <w:p w14:paraId="4068C2EB" w14:textId="77777777" w:rsidR="00801B5C" w:rsidRPr="00FD40C3" w:rsidRDefault="00801B5C" w:rsidP="00801B5C">
            <w:pPr>
              <w:pStyle w:val="Code"/>
              <w:rPr>
                <w:lang w:val="id-ID"/>
              </w:rPr>
            </w:pPr>
            <w:r w:rsidRPr="00FD40C3">
              <w:rPr>
                <w:lang w:val="id-ID"/>
              </w:rPr>
              <w:t xml:space="preserve">    "lha": "lah",</w:t>
            </w:r>
          </w:p>
          <w:p w14:paraId="0E0A81C6" w14:textId="77777777" w:rsidR="00801B5C" w:rsidRPr="00FD40C3" w:rsidRDefault="00801B5C" w:rsidP="00801B5C">
            <w:pPr>
              <w:pStyle w:val="Code"/>
              <w:rPr>
                <w:lang w:val="id-ID"/>
              </w:rPr>
            </w:pPr>
            <w:r w:rsidRPr="00FD40C3">
              <w:rPr>
                <w:lang w:val="id-ID"/>
              </w:rPr>
              <w:t xml:space="preserve">    "lht": "lihat",</w:t>
            </w:r>
          </w:p>
          <w:p w14:paraId="44213896" w14:textId="77777777" w:rsidR="00801B5C" w:rsidRPr="00FD40C3" w:rsidRDefault="00801B5C" w:rsidP="00801B5C">
            <w:pPr>
              <w:pStyle w:val="Code"/>
              <w:rPr>
                <w:lang w:val="id-ID"/>
              </w:rPr>
            </w:pPr>
            <w:r w:rsidRPr="00FD40C3">
              <w:rPr>
                <w:lang w:val="id-ID"/>
              </w:rPr>
              <w:t xml:space="preserve">    "liat": "lihat",</w:t>
            </w:r>
          </w:p>
          <w:p w14:paraId="49849A0C" w14:textId="77777777" w:rsidR="00801B5C" w:rsidRPr="00FD40C3" w:rsidRDefault="00801B5C" w:rsidP="00801B5C">
            <w:pPr>
              <w:pStyle w:val="Code"/>
              <w:rPr>
                <w:lang w:val="id-ID"/>
              </w:rPr>
            </w:pPr>
            <w:r w:rsidRPr="00FD40C3">
              <w:rPr>
                <w:lang w:val="id-ID"/>
              </w:rPr>
              <w:t xml:space="preserve">    "light": "terang",</w:t>
            </w:r>
          </w:p>
          <w:p w14:paraId="7F16AA1A" w14:textId="77777777" w:rsidR="00801B5C" w:rsidRPr="00FD40C3" w:rsidRDefault="00801B5C" w:rsidP="00801B5C">
            <w:pPr>
              <w:pStyle w:val="Code"/>
              <w:rPr>
                <w:lang w:val="id-ID"/>
              </w:rPr>
            </w:pPr>
            <w:r w:rsidRPr="00FD40C3">
              <w:rPr>
                <w:lang w:val="id-ID"/>
              </w:rPr>
              <w:t xml:space="preserve">    "linmas": "perlindungan masyarakat",</w:t>
            </w:r>
          </w:p>
          <w:p w14:paraId="2388AF4B" w14:textId="77777777" w:rsidR="00801B5C" w:rsidRPr="00FD40C3" w:rsidRDefault="00801B5C" w:rsidP="00801B5C">
            <w:pPr>
              <w:pStyle w:val="Code"/>
              <w:rPr>
                <w:lang w:val="id-ID"/>
              </w:rPr>
            </w:pPr>
            <w:r w:rsidRPr="00FD40C3">
              <w:rPr>
                <w:lang w:val="id-ID"/>
              </w:rPr>
              <w:t xml:space="preserve">    "litbang": "penelitian dan pengembangan",</w:t>
            </w:r>
          </w:p>
          <w:p w14:paraId="4DB98FDC" w14:textId="77777777" w:rsidR="00801B5C" w:rsidRPr="00FD40C3" w:rsidRDefault="00801B5C" w:rsidP="00801B5C">
            <w:pPr>
              <w:pStyle w:val="Code"/>
              <w:rPr>
                <w:lang w:val="id-ID"/>
              </w:rPr>
            </w:pPr>
            <w:r w:rsidRPr="00FD40C3">
              <w:rPr>
                <w:lang w:val="id-ID"/>
              </w:rPr>
              <w:t xml:space="preserve">    "liwat": "lewat",</w:t>
            </w:r>
          </w:p>
          <w:p w14:paraId="62D0CCED" w14:textId="77777777" w:rsidR="00801B5C" w:rsidRPr="00FD40C3" w:rsidRDefault="00801B5C" w:rsidP="00801B5C">
            <w:pPr>
              <w:pStyle w:val="Code"/>
              <w:rPr>
                <w:lang w:val="id-ID"/>
              </w:rPr>
            </w:pPr>
            <w:r w:rsidRPr="00FD40C3">
              <w:rPr>
                <w:lang w:val="id-ID"/>
              </w:rPr>
              <w:t xml:space="preserve">    "lknt": "laknat",</w:t>
            </w:r>
          </w:p>
          <w:p w14:paraId="7F529069" w14:textId="77777777" w:rsidR="00801B5C" w:rsidRPr="00FD40C3" w:rsidRDefault="00801B5C" w:rsidP="00801B5C">
            <w:pPr>
              <w:pStyle w:val="Code"/>
              <w:rPr>
                <w:lang w:val="id-ID"/>
              </w:rPr>
            </w:pPr>
            <w:r w:rsidRPr="00FD40C3">
              <w:rPr>
                <w:lang w:val="id-ID"/>
              </w:rPr>
              <w:t xml:space="preserve">    "lmyan": "lumayan",</w:t>
            </w:r>
          </w:p>
          <w:p w14:paraId="1D7B1710" w14:textId="77777777" w:rsidR="00801B5C" w:rsidRPr="00FD40C3" w:rsidRDefault="00801B5C" w:rsidP="00801B5C">
            <w:pPr>
              <w:pStyle w:val="Code"/>
              <w:rPr>
                <w:lang w:val="id-ID"/>
              </w:rPr>
            </w:pPr>
            <w:r w:rsidRPr="00FD40C3">
              <w:rPr>
                <w:lang w:val="id-ID"/>
              </w:rPr>
              <w:t xml:space="preserve">    "lmyn": "lumayan",</w:t>
            </w:r>
          </w:p>
          <w:p w14:paraId="163091AA" w14:textId="77777777" w:rsidR="00801B5C" w:rsidRPr="00FD40C3" w:rsidRDefault="00801B5C" w:rsidP="00801B5C">
            <w:pPr>
              <w:pStyle w:val="Code"/>
              <w:rPr>
                <w:lang w:val="id-ID"/>
              </w:rPr>
            </w:pPr>
            <w:r w:rsidRPr="00FD40C3">
              <w:rPr>
                <w:lang w:val="id-ID"/>
              </w:rPr>
              <w:t xml:space="preserve">    "lngkp": "lengkap",</w:t>
            </w:r>
          </w:p>
          <w:p w14:paraId="6050D9DB" w14:textId="77777777" w:rsidR="00801B5C" w:rsidRPr="00FD40C3" w:rsidRDefault="00801B5C" w:rsidP="00801B5C">
            <w:pPr>
              <w:pStyle w:val="Code"/>
              <w:rPr>
                <w:lang w:val="id-ID"/>
              </w:rPr>
            </w:pPr>
            <w:r w:rsidRPr="00FD40C3">
              <w:rPr>
                <w:lang w:val="id-ID"/>
              </w:rPr>
              <w:t xml:space="preserve">    "lo": "kamu",</w:t>
            </w:r>
          </w:p>
          <w:p w14:paraId="18C2A21E" w14:textId="77777777" w:rsidR="00801B5C" w:rsidRPr="00FD40C3" w:rsidRDefault="00801B5C" w:rsidP="00801B5C">
            <w:pPr>
              <w:pStyle w:val="Code"/>
              <w:rPr>
                <w:lang w:val="id-ID"/>
              </w:rPr>
            </w:pPr>
            <w:r w:rsidRPr="00FD40C3">
              <w:rPr>
                <w:lang w:val="id-ID"/>
              </w:rPr>
              <w:t xml:space="preserve">    "loch": "loh",</w:t>
            </w:r>
          </w:p>
          <w:p w14:paraId="7DD22087" w14:textId="77777777" w:rsidR="00801B5C" w:rsidRPr="00FD40C3" w:rsidRDefault="00801B5C" w:rsidP="00801B5C">
            <w:pPr>
              <w:pStyle w:val="Code"/>
              <w:rPr>
                <w:lang w:val="id-ID"/>
              </w:rPr>
            </w:pPr>
            <w:r w:rsidRPr="00FD40C3">
              <w:rPr>
                <w:lang w:val="id-ID"/>
              </w:rPr>
              <w:t xml:space="preserve">    "loe": "kamu",</w:t>
            </w:r>
          </w:p>
          <w:p w14:paraId="0136CDC3" w14:textId="77777777" w:rsidR="00801B5C" w:rsidRPr="00FD40C3" w:rsidRDefault="00801B5C" w:rsidP="00801B5C">
            <w:pPr>
              <w:pStyle w:val="Code"/>
              <w:rPr>
                <w:lang w:val="id-ID"/>
              </w:rPr>
            </w:pPr>
            <w:r w:rsidRPr="00FD40C3">
              <w:rPr>
                <w:lang w:val="id-ID"/>
              </w:rPr>
              <w:t xml:space="preserve">    "lol": "tertawa",</w:t>
            </w:r>
          </w:p>
          <w:p w14:paraId="2E8068EA" w14:textId="77777777" w:rsidR="00801B5C" w:rsidRPr="00FD40C3" w:rsidRDefault="00801B5C" w:rsidP="00801B5C">
            <w:pPr>
              <w:pStyle w:val="Code"/>
              <w:rPr>
                <w:lang w:val="id-ID"/>
              </w:rPr>
            </w:pPr>
            <w:r w:rsidRPr="00FD40C3">
              <w:rPr>
                <w:lang w:val="id-ID"/>
              </w:rPr>
              <w:t xml:space="preserve">    "lola": "lambat berfikir",</w:t>
            </w:r>
          </w:p>
          <w:p w14:paraId="0F459FE5" w14:textId="77777777" w:rsidR="00801B5C" w:rsidRPr="00FD40C3" w:rsidRDefault="00801B5C" w:rsidP="00801B5C">
            <w:pPr>
              <w:pStyle w:val="Code"/>
              <w:rPr>
                <w:lang w:val="id-ID"/>
              </w:rPr>
            </w:pPr>
            <w:r w:rsidRPr="00FD40C3">
              <w:rPr>
                <w:lang w:val="id-ID"/>
              </w:rPr>
              <w:t xml:space="preserve">    "lom": "belum",</w:t>
            </w:r>
          </w:p>
          <w:p w14:paraId="7D13CCB9" w14:textId="77777777" w:rsidR="00801B5C" w:rsidRPr="00FD40C3" w:rsidRDefault="00801B5C" w:rsidP="00801B5C">
            <w:pPr>
              <w:pStyle w:val="Code"/>
              <w:rPr>
                <w:lang w:val="id-ID"/>
              </w:rPr>
            </w:pPr>
            <w:r w:rsidRPr="00FD40C3">
              <w:rPr>
                <w:lang w:val="id-ID"/>
              </w:rPr>
              <w:t xml:space="preserve">    "louph": "cinta",</w:t>
            </w:r>
          </w:p>
          <w:p w14:paraId="7BA1C40F" w14:textId="77777777" w:rsidR="00801B5C" w:rsidRPr="00FD40C3" w:rsidRDefault="00801B5C" w:rsidP="00801B5C">
            <w:pPr>
              <w:pStyle w:val="Code"/>
              <w:rPr>
                <w:lang w:val="id-ID"/>
              </w:rPr>
            </w:pPr>
            <w:r w:rsidRPr="00FD40C3">
              <w:rPr>
                <w:lang w:val="id-ID"/>
              </w:rPr>
              <w:t xml:space="preserve">    "loupz": "cinta",</w:t>
            </w:r>
          </w:p>
          <w:p w14:paraId="07EB7CCC" w14:textId="77777777" w:rsidR="00801B5C" w:rsidRPr="00FD40C3" w:rsidRDefault="00801B5C" w:rsidP="00801B5C">
            <w:pPr>
              <w:pStyle w:val="Code"/>
              <w:rPr>
                <w:lang w:val="id-ID"/>
              </w:rPr>
            </w:pPr>
            <w:r w:rsidRPr="00FD40C3">
              <w:rPr>
                <w:lang w:val="id-ID"/>
              </w:rPr>
              <w:t xml:space="preserve">    "low": "kalau",</w:t>
            </w:r>
          </w:p>
          <w:p w14:paraId="701F4FA2" w14:textId="77777777" w:rsidR="00801B5C" w:rsidRPr="00FD40C3" w:rsidRDefault="00801B5C" w:rsidP="00801B5C">
            <w:pPr>
              <w:pStyle w:val="Code"/>
              <w:rPr>
                <w:lang w:val="id-ID"/>
              </w:rPr>
            </w:pPr>
            <w:r w:rsidRPr="00FD40C3">
              <w:rPr>
                <w:lang w:val="id-ID"/>
              </w:rPr>
              <w:t xml:space="preserve">    "lowh": "kamu",</w:t>
            </w:r>
          </w:p>
          <w:p w14:paraId="7C3EFC86" w14:textId="77777777" w:rsidR="00801B5C" w:rsidRPr="00FD40C3" w:rsidRDefault="00801B5C" w:rsidP="00801B5C">
            <w:pPr>
              <w:pStyle w:val="Code"/>
              <w:rPr>
                <w:lang w:val="id-ID"/>
              </w:rPr>
            </w:pPr>
            <w:r w:rsidRPr="00FD40C3">
              <w:rPr>
                <w:lang w:val="id-ID"/>
              </w:rPr>
              <w:t xml:space="preserve">    "lp": "lupa",</w:t>
            </w:r>
          </w:p>
          <w:p w14:paraId="176A987E" w14:textId="77777777" w:rsidR="00801B5C" w:rsidRPr="00FD40C3" w:rsidRDefault="00801B5C" w:rsidP="00801B5C">
            <w:pPr>
              <w:pStyle w:val="Code"/>
              <w:rPr>
                <w:lang w:val="id-ID"/>
              </w:rPr>
            </w:pPr>
            <w:r w:rsidRPr="00FD40C3">
              <w:rPr>
                <w:lang w:val="id-ID"/>
              </w:rPr>
              <w:t xml:space="preserve">    "lsm": "lembaga swadaya masyarakat",</w:t>
            </w:r>
          </w:p>
          <w:p w14:paraId="6F68DE55" w14:textId="77777777" w:rsidR="00801B5C" w:rsidRPr="00FD40C3" w:rsidRDefault="00801B5C" w:rsidP="00801B5C">
            <w:pPr>
              <w:pStyle w:val="Code"/>
              <w:rPr>
                <w:lang w:val="id-ID"/>
              </w:rPr>
            </w:pPr>
            <w:r w:rsidRPr="00FD40C3">
              <w:rPr>
                <w:lang w:val="id-ID"/>
              </w:rPr>
              <w:t xml:space="preserve">    "lu": "kamu",</w:t>
            </w:r>
          </w:p>
          <w:p w14:paraId="25264470" w14:textId="77777777" w:rsidR="00801B5C" w:rsidRPr="00FD40C3" w:rsidRDefault="00801B5C" w:rsidP="00801B5C">
            <w:pPr>
              <w:pStyle w:val="Code"/>
              <w:rPr>
                <w:lang w:val="id-ID"/>
              </w:rPr>
            </w:pPr>
            <w:r w:rsidRPr="00FD40C3">
              <w:rPr>
                <w:lang w:val="id-ID"/>
              </w:rPr>
              <w:t xml:space="preserve">    "luber": "langsung, umum, bebas, dan rahasia",</w:t>
            </w:r>
          </w:p>
          <w:p w14:paraId="481C4358" w14:textId="77777777" w:rsidR="00801B5C" w:rsidRPr="00FD40C3" w:rsidRDefault="00801B5C" w:rsidP="00801B5C">
            <w:pPr>
              <w:pStyle w:val="Code"/>
              <w:rPr>
                <w:lang w:val="id-ID"/>
              </w:rPr>
            </w:pPr>
            <w:r w:rsidRPr="00FD40C3">
              <w:rPr>
                <w:lang w:val="id-ID"/>
              </w:rPr>
              <w:t xml:space="preserve">    "luchu": "lucu",</w:t>
            </w:r>
          </w:p>
          <w:p w14:paraId="7F506BD2" w14:textId="77777777" w:rsidR="00801B5C" w:rsidRPr="00FD40C3" w:rsidRDefault="00801B5C" w:rsidP="00801B5C">
            <w:pPr>
              <w:pStyle w:val="Code"/>
              <w:rPr>
                <w:lang w:val="id-ID"/>
              </w:rPr>
            </w:pPr>
            <w:r w:rsidRPr="00FD40C3">
              <w:rPr>
                <w:lang w:val="id-ID"/>
              </w:rPr>
              <w:lastRenderedPageBreak/>
              <w:t xml:space="preserve">    "luchuw": "lucu",</w:t>
            </w:r>
          </w:p>
          <w:p w14:paraId="4B4543DC" w14:textId="77777777" w:rsidR="00801B5C" w:rsidRPr="00FD40C3" w:rsidRDefault="00801B5C" w:rsidP="00801B5C">
            <w:pPr>
              <w:pStyle w:val="Code"/>
              <w:rPr>
                <w:lang w:val="id-ID"/>
              </w:rPr>
            </w:pPr>
            <w:r w:rsidRPr="00FD40C3">
              <w:rPr>
                <w:lang w:val="id-ID"/>
              </w:rPr>
              <w:t xml:space="preserve">    "luff": "cinta",</w:t>
            </w:r>
          </w:p>
          <w:p w14:paraId="3B493067" w14:textId="77777777" w:rsidR="00801B5C" w:rsidRPr="00FD40C3" w:rsidRDefault="00801B5C" w:rsidP="00801B5C">
            <w:pPr>
              <w:pStyle w:val="Code"/>
              <w:rPr>
                <w:lang w:val="id-ID"/>
              </w:rPr>
            </w:pPr>
            <w:r w:rsidRPr="00FD40C3">
              <w:rPr>
                <w:lang w:val="id-ID"/>
              </w:rPr>
              <w:t xml:space="preserve">    "lum": "belum",</w:t>
            </w:r>
          </w:p>
          <w:p w14:paraId="01D2C553" w14:textId="77777777" w:rsidR="00801B5C" w:rsidRPr="00FD40C3" w:rsidRDefault="00801B5C" w:rsidP="00801B5C">
            <w:pPr>
              <w:pStyle w:val="Code"/>
              <w:rPr>
                <w:lang w:val="id-ID"/>
              </w:rPr>
            </w:pPr>
            <w:r w:rsidRPr="00FD40C3">
              <w:rPr>
                <w:lang w:val="id-ID"/>
              </w:rPr>
              <w:t xml:space="preserve">    "luph": "cinta",</w:t>
            </w:r>
          </w:p>
          <w:p w14:paraId="0DE8B5D5" w14:textId="77777777" w:rsidR="00801B5C" w:rsidRPr="00FD40C3" w:rsidRDefault="00801B5C" w:rsidP="00801B5C">
            <w:pPr>
              <w:pStyle w:val="Code"/>
              <w:rPr>
                <w:lang w:val="id-ID"/>
              </w:rPr>
            </w:pPr>
            <w:r w:rsidRPr="00FD40C3">
              <w:rPr>
                <w:lang w:val="id-ID"/>
              </w:rPr>
              <w:t xml:space="preserve">    "luthu": "lucu",</w:t>
            </w:r>
          </w:p>
          <w:p w14:paraId="33945418" w14:textId="77777777" w:rsidR="00801B5C" w:rsidRPr="00FD40C3" w:rsidRDefault="00801B5C" w:rsidP="00801B5C">
            <w:pPr>
              <w:pStyle w:val="Code"/>
              <w:rPr>
                <w:lang w:val="id-ID"/>
              </w:rPr>
            </w:pPr>
            <w:r w:rsidRPr="00FD40C3">
              <w:rPr>
                <w:lang w:val="id-ID"/>
              </w:rPr>
              <w:t xml:space="preserve">    "luv": "love",</w:t>
            </w:r>
          </w:p>
          <w:p w14:paraId="5C6AF189" w14:textId="77777777" w:rsidR="00801B5C" w:rsidRPr="00FD40C3" w:rsidRDefault="00801B5C" w:rsidP="00801B5C">
            <w:pPr>
              <w:pStyle w:val="Code"/>
              <w:rPr>
                <w:lang w:val="id-ID"/>
              </w:rPr>
            </w:pPr>
            <w:r w:rsidRPr="00FD40C3">
              <w:rPr>
                <w:lang w:val="id-ID"/>
              </w:rPr>
              <w:t xml:space="preserve">    "lw": "kamu",</w:t>
            </w:r>
          </w:p>
          <w:p w14:paraId="0DC1064A" w14:textId="77777777" w:rsidR="00801B5C" w:rsidRPr="00FD40C3" w:rsidRDefault="00801B5C" w:rsidP="00801B5C">
            <w:pPr>
              <w:pStyle w:val="Code"/>
              <w:rPr>
                <w:lang w:val="id-ID"/>
              </w:rPr>
            </w:pPr>
            <w:r w:rsidRPr="00FD40C3">
              <w:rPr>
                <w:lang w:val="id-ID"/>
              </w:rPr>
              <w:t xml:space="preserve">    "lwn": "lawan",</w:t>
            </w:r>
          </w:p>
          <w:p w14:paraId="411AFF7A" w14:textId="77777777" w:rsidR="00801B5C" w:rsidRPr="00FD40C3" w:rsidRDefault="00801B5C" w:rsidP="00801B5C">
            <w:pPr>
              <w:pStyle w:val="Code"/>
              <w:rPr>
                <w:lang w:val="id-ID"/>
              </w:rPr>
            </w:pPr>
            <w:r w:rsidRPr="00FD40C3">
              <w:rPr>
                <w:lang w:val="id-ID"/>
              </w:rPr>
              <w:t xml:space="preserve">    "lwt": "lewat",</w:t>
            </w:r>
          </w:p>
          <w:p w14:paraId="43C7C6CF" w14:textId="77777777" w:rsidR="00801B5C" w:rsidRPr="00FD40C3" w:rsidRDefault="00801B5C" w:rsidP="00801B5C">
            <w:pPr>
              <w:pStyle w:val="Code"/>
              <w:rPr>
                <w:lang w:val="id-ID"/>
              </w:rPr>
            </w:pPr>
            <w:r w:rsidRPr="00FD40C3">
              <w:rPr>
                <w:lang w:val="id-ID"/>
              </w:rPr>
              <w:t xml:space="preserve">    "lyf": "live",</w:t>
            </w:r>
          </w:p>
          <w:p w14:paraId="6222C4B8" w14:textId="77777777" w:rsidR="00801B5C" w:rsidRPr="00FD40C3" w:rsidRDefault="00801B5C" w:rsidP="00801B5C">
            <w:pPr>
              <w:pStyle w:val="Code"/>
              <w:rPr>
                <w:lang w:val="id-ID"/>
              </w:rPr>
            </w:pPr>
            <w:r w:rsidRPr="00FD40C3">
              <w:rPr>
                <w:lang w:val="id-ID"/>
              </w:rPr>
              <w:t xml:space="preserve">    "ma": "sama",</w:t>
            </w:r>
          </w:p>
          <w:p w14:paraId="6AE1B8A8" w14:textId="77777777" w:rsidR="00801B5C" w:rsidRPr="00FD40C3" w:rsidRDefault="00801B5C" w:rsidP="00801B5C">
            <w:pPr>
              <w:pStyle w:val="Code"/>
              <w:rPr>
                <w:lang w:val="id-ID"/>
              </w:rPr>
            </w:pPr>
            <w:r w:rsidRPr="00FD40C3">
              <w:rPr>
                <w:lang w:val="id-ID"/>
              </w:rPr>
              <w:t xml:space="preserve">    "maacih": "terima kasih",</w:t>
            </w:r>
          </w:p>
          <w:p w14:paraId="707601DC" w14:textId="77777777" w:rsidR="00801B5C" w:rsidRPr="00FD40C3" w:rsidRDefault="00801B5C" w:rsidP="00801B5C">
            <w:pPr>
              <w:pStyle w:val="Code"/>
              <w:rPr>
                <w:lang w:val="id-ID"/>
              </w:rPr>
            </w:pPr>
            <w:r w:rsidRPr="00FD40C3">
              <w:rPr>
                <w:lang w:val="id-ID"/>
              </w:rPr>
              <w:t xml:space="preserve">    "maaciw": "terima kasih",</w:t>
            </w:r>
          </w:p>
          <w:p w14:paraId="7A32466F" w14:textId="77777777" w:rsidR="00801B5C" w:rsidRPr="00FD40C3" w:rsidRDefault="00801B5C" w:rsidP="00801B5C">
            <w:pPr>
              <w:pStyle w:val="Code"/>
              <w:rPr>
                <w:lang w:val="id-ID"/>
              </w:rPr>
            </w:pPr>
            <w:r w:rsidRPr="00FD40C3">
              <w:rPr>
                <w:lang w:val="id-ID"/>
              </w:rPr>
              <w:t xml:space="preserve">    "mabal": "bolos",</w:t>
            </w:r>
          </w:p>
          <w:p w14:paraId="75C517B7" w14:textId="77777777" w:rsidR="00801B5C" w:rsidRPr="00FD40C3" w:rsidRDefault="00801B5C" w:rsidP="00801B5C">
            <w:pPr>
              <w:pStyle w:val="Code"/>
              <w:rPr>
                <w:lang w:val="id-ID"/>
              </w:rPr>
            </w:pPr>
            <w:r w:rsidRPr="00FD40C3">
              <w:rPr>
                <w:lang w:val="id-ID"/>
              </w:rPr>
              <w:t xml:space="preserve">    "mabes": "markas besar",</w:t>
            </w:r>
          </w:p>
          <w:p w14:paraId="252BD060" w14:textId="77777777" w:rsidR="00801B5C" w:rsidRPr="00FD40C3" w:rsidRDefault="00801B5C" w:rsidP="00801B5C">
            <w:pPr>
              <w:pStyle w:val="Code"/>
              <w:rPr>
                <w:lang w:val="id-ID"/>
              </w:rPr>
            </w:pPr>
            <w:r w:rsidRPr="00FD40C3">
              <w:rPr>
                <w:lang w:val="id-ID"/>
              </w:rPr>
              <w:t xml:space="preserve">    "macem": "macam",</w:t>
            </w:r>
          </w:p>
          <w:p w14:paraId="1CE5C752" w14:textId="77777777" w:rsidR="00801B5C" w:rsidRPr="00FD40C3" w:rsidRDefault="00801B5C" w:rsidP="00801B5C">
            <w:pPr>
              <w:pStyle w:val="Code"/>
              <w:rPr>
                <w:lang w:val="id-ID"/>
              </w:rPr>
            </w:pPr>
            <w:r w:rsidRPr="00FD40C3">
              <w:rPr>
                <w:lang w:val="id-ID"/>
              </w:rPr>
              <w:t xml:space="preserve">    "macem-macem": "macam-macam",</w:t>
            </w:r>
          </w:p>
          <w:p w14:paraId="361C6377" w14:textId="77777777" w:rsidR="00801B5C" w:rsidRPr="00FD40C3" w:rsidRDefault="00801B5C" w:rsidP="00801B5C">
            <w:pPr>
              <w:pStyle w:val="Code"/>
              <w:rPr>
                <w:lang w:val="id-ID"/>
              </w:rPr>
            </w:pPr>
            <w:r w:rsidRPr="00FD40C3">
              <w:rPr>
                <w:lang w:val="id-ID"/>
              </w:rPr>
              <w:t xml:space="preserve">    "macet2an": "macet-macetan",</w:t>
            </w:r>
          </w:p>
          <w:p w14:paraId="7A209B6D" w14:textId="77777777" w:rsidR="00801B5C" w:rsidRPr="00FD40C3" w:rsidRDefault="00801B5C" w:rsidP="00801B5C">
            <w:pPr>
              <w:pStyle w:val="Code"/>
              <w:rPr>
                <w:lang w:val="id-ID"/>
              </w:rPr>
            </w:pPr>
            <w:r w:rsidRPr="00FD40C3">
              <w:rPr>
                <w:lang w:val="id-ID"/>
              </w:rPr>
              <w:t xml:space="preserve">    "macih": "masih",</w:t>
            </w:r>
          </w:p>
          <w:p w14:paraId="4FF7A493" w14:textId="77777777" w:rsidR="00801B5C" w:rsidRPr="00FD40C3" w:rsidRDefault="00801B5C" w:rsidP="00801B5C">
            <w:pPr>
              <w:pStyle w:val="Code"/>
              <w:rPr>
                <w:lang w:val="id-ID"/>
              </w:rPr>
            </w:pPr>
            <w:r w:rsidRPr="00FD40C3">
              <w:rPr>
                <w:lang w:val="id-ID"/>
              </w:rPr>
              <w:t xml:space="preserve">    "madesu": "masa depan suram",</w:t>
            </w:r>
          </w:p>
          <w:p w14:paraId="6A717E88" w14:textId="77777777" w:rsidR="00801B5C" w:rsidRPr="00FD40C3" w:rsidRDefault="00801B5C" w:rsidP="00801B5C">
            <w:pPr>
              <w:pStyle w:val="Code"/>
              <w:rPr>
                <w:lang w:val="id-ID"/>
              </w:rPr>
            </w:pPr>
            <w:r w:rsidRPr="00FD40C3">
              <w:rPr>
                <w:lang w:val="id-ID"/>
              </w:rPr>
              <w:t xml:space="preserve">    "maem": "makan",</w:t>
            </w:r>
          </w:p>
          <w:p w14:paraId="1F100D29" w14:textId="77777777" w:rsidR="00801B5C" w:rsidRPr="00FD40C3" w:rsidRDefault="00801B5C" w:rsidP="00801B5C">
            <w:pPr>
              <w:pStyle w:val="Code"/>
              <w:rPr>
                <w:lang w:val="id-ID"/>
              </w:rPr>
            </w:pPr>
            <w:r w:rsidRPr="00FD40C3">
              <w:rPr>
                <w:lang w:val="id-ID"/>
              </w:rPr>
              <w:t xml:space="preserve">    "maen": "main",</w:t>
            </w:r>
          </w:p>
          <w:p w14:paraId="45D5AAFF" w14:textId="77777777" w:rsidR="00801B5C" w:rsidRPr="00FD40C3" w:rsidRDefault="00801B5C" w:rsidP="00801B5C">
            <w:pPr>
              <w:pStyle w:val="Code"/>
              <w:rPr>
                <w:lang w:val="id-ID"/>
              </w:rPr>
            </w:pPr>
            <w:r w:rsidRPr="00FD40C3">
              <w:rPr>
                <w:lang w:val="id-ID"/>
              </w:rPr>
              <w:t xml:space="preserve">    "magabut": "makan gaji buta",</w:t>
            </w:r>
          </w:p>
          <w:p w14:paraId="310DCEF5" w14:textId="77777777" w:rsidR="00801B5C" w:rsidRPr="00FD40C3" w:rsidRDefault="00801B5C" w:rsidP="00801B5C">
            <w:pPr>
              <w:pStyle w:val="Code"/>
              <w:rPr>
                <w:lang w:val="id-ID"/>
              </w:rPr>
            </w:pPr>
            <w:r w:rsidRPr="00FD40C3">
              <w:rPr>
                <w:lang w:val="id-ID"/>
              </w:rPr>
              <w:t xml:space="preserve">    "mahatma": "maju sehat bersama",</w:t>
            </w:r>
          </w:p>
          <w:p w14:paraId="79C94A11" w14:textId="77777777" w:rsidR="00801B5C" w:rsidRPr="00FD40C3" w:rsidRDefault="00801B5C" w:rsidP="00801B5C">
            <w:pPr>
              <w:pStyle w:val="Code"/>
              <w:rPr>
                <w:lang w:val="id-ID"/>
              </w:rPr>
            </w:pPr>
            <w:r w:rsidRPr="00FD40C3">
              <w:rPr>
                <w:lang w:val="id-ID"/>
              </w:rPr>
              <w:t xml:space="preserve">    "maho": "homo",</w:t>
            </w:r>
          </w:p>
          <w:p w14:paraId="3A2B6FCD" w14:textId="77777777" w:rsidR="00801B5C" w:rsidRPr="00FD40C3" w:rsidRDefault="00801B5C" w:rsidP="00801B5C">
            <w:pPr>
              <w:pStyle w:val="Code"/>
              <w:rPr>
                <w:lang w:val="id-ID"/>
              </w:rPr>
            </w:pPr>
            <w:r w:rsidRPr="00FD40C3">
              <w:rPr>
                <w:lang w:val="id-ID"/>
              </w:rPr>
              <w:t xml:space="preserve">    "majority": "mayoritas",</w:t>
            </w:r>
          </w:p>
          <w:p w14:paraId="2F6CEE9B" w14:textId="77777777" w:rsidR="00801B5C" w:rsidRPr="00FD40C3" w:rsidRDefault="00801B5C" w:rsidP="00801B5C">
            <w:pPr>
              <w:pStyle w:val="Code"/>
              <w:rPr>
                <w:lang w:val="id-ID"/>
              </w:rPr>
            </w:pPr>
            <w:r w:rsidRPr="00FD40C3">
              <w:rPr>
                <w:lang w:val="id-ID"/>
              </w:rPr>
              <w:t xml:space="preserve">    "mak": "ibu",</w:t>
            </w:r>
          </w:p>
          <w:p w14:paraId="010A6FB4" w14:textId="77777777" w:rsidR="00801B5C" w:rsidRPr="00FD40C3" w:rsidRDefault="00801B5C" w:rsidP="00801B5C">
            <w:pPr>
              <w:pStyle w:val="Code"/>
              <w:rPr>
                <w:lang w:val="id-ID"/>
              </w:rPr>
            </w:pPr>
            <w:r w:rsidRPr="00FD40C3">
              <w:rPr>
                <w:lang w:val="id-ID"/>
              </w:rPr>
              <w:t xml:space="preserve">    "mak jang": "kaget",</w:t>
            </w:r>
          </w:p>
          <w:p w14:paraId="086BF322" w14:textId="77777777" w:rsidR="00801B5C" w:rsidRPr="00FD40C3" w:rsidRDefault="00801B5C" w:rsidP="00801B5C">
            <w:pPr>
              <w:pStyle w:val="Code"/>
              <w:rPr>
                <w:lang w:val="id-ID"/>
              </w:rPr>
            </w:pPr>
            <w:r w:rsidRPr="00FD40C3">
              <w:rPr>
                <w:lang w:val="id-ID"/>
              </w:rPr>
              <w:t xml:space="preserve">    "makasih": "terima kasih",</w:t>
            </w:r>
          </w:p>
          <w:p w14:paraId="305B0F4F" w14:textId="77777777" w:rsidR="00801B5C" w:rsidRPr="00FD40C3" w:rsidRDefault="00801B5C" w:rsidP="00801B5C">
            <w:pPr>
              <w:pStyle w:val="Code"/>
              <w:rPr>
                <w:lang w:val="id-ID"/>
              </w:rPr>
            </w:pPr>
            <w:r w:rsidRPr="00FD40C3">
              <w:rPr>
                <w:lang w:val="id-ID"/>
              </w:rPr>
              <w:t xml:space="preserve">    "maksain": "memaksa",</w:t>
            </w:r>
          </w:p>
          <w:p w14:paraId="30671245" w14:textId="77777777" w:rsidR="00801B5C" w:rsidRPr="00FD40C3" w:rsidRDefault="00801B5C" w:rsidP="00801B5C">
            <w:pPr>
              <w:pStyle w:val="Code"/>
              <w:rPr>
                <w:lang w:val="id-ID"/>
              </w:rPr>
            </w:pPr>
            <w:r w:rsidRPr="00FD40C3">
              <w:rPr>
                <w:lang w:val="id-ID"/>
              </w:rPr>
              <w:t xml:space="preserve">    "malah": "bahkan",</w:t>
            </w:r>
          </w:p>
          <w:p w14:paraId="7D34A49C" w14:textId="77777777" w:rsidR="00801B5C" w:rsidRPr="00FD40C3" w:rsidRDefault="00801B5C" w:rsidP="00801B5C">
            <w:pPr>
              <w:pStyle w:val="Code"/>
              <w:rPr>
                <w:lang w:val="id-ID"/>
              </w:rPr>
            </w:pPr>
            <w:r w:rsidRPr="00FD40C3">
              <w:rPr>
                <w:lang w:val="id-ID"/>
              </w:rPr>
              <w:t xml:space="preserve">    "malem": "malam",</w:t>
            </w:r>
          </w:p>
          <w:p w14:paraId="679BFE6D" w14:textId="77777777" w:rsidR="00801B5C" w:rsidRPr="00FD40C3" w:rsidRDefault="00801B5C" w:rsidP="00801B5C">
            <w:pPr>
              <w:pStyle w:val="Code"/>
              <w:rPr>
                <w:lang w:val="id-ID"/>
              </w:rPr>
            </w:pPr>
            <w:r w:rsidRPr="00FD40C3">
              <w:rPr>
                <w:lang w:val="id-ID"/>
              </w:rPr>
              <w:t xml:space="preserve">    "malu2in": "memalukan",</w:t>
            </w:r>
          </w:p>
          <w:p w14:paraId="667C86AB" w14:textId="77777777" w:rsidR="00801B5C" w:rsidRPr="00FD40C3" w:rsidRDefault="00801B5C" w:rsidP="00801B5C">
            <w:pPr>
              <w:pStyle w:val="Code"/>
              <w:rPr>
                <w:lang w:val="id-ID"/>
              </w:rPr>
            </w:pPr>
            <w:r w:rsidRPr="00FD40C3">
              <w:rPr>
                <w:lang w:val="id-ID"/>
              </w:rPr>
              <w:t xml:space="preserve">    "mam": "makan",</w:t>
            </w:r>
          </w:p>
          <w:p w14:paraId="52473D9D" w14:textId="77777777" w:rsidR="00801B5C" w:rsidRPr="00FD40C3" w:rsidRDefault="00801B5C" w:rsidP="00801B5C">
            <w:pPr>
              <w:pStyle w:val="Code"/>
              <w:rPr>
                <w:lang w:val="id-ID"/>
              </w:rPr>
            </w:pPr>
            <w:r w:rsidRPr="00FD40C3">
              <w:rPr>
                <w:lang w:val="id-ID"/>
              </w:rPr>
              <w:t xml:space="preserve">    "mamz": "makan",</w:t>
            </w:r>
          </w:p>
          <w:p w14:paraId="121394AB" w14:textId="77777777" w:rsidR="00801B5C" w:rsidRPr="00FD40C3" w:rsidRDefault="00801B5C" w:rsidP="00801B5C">
            <w:pPr>
              <w:pStyle w:val="Code"/>
              <w:rPr>
                <w:lang w:val="id-ID"/>
              </w:rPr>
            </w:pPr>
            <w:r w:rsidRPr="00FD40C3">
              <w:rPr>
                <w:lang w:val="id-ID"/>
              </w:rPr>
              <w:t xml:space="preserve">    "mana2": "mana-mana",</w:t>
            </w:r>
          </w:p>
          <w:p w14:paraId="143B156D" w14:textId="77777777" w:rsidR="00801B5C" w:rsidRPr="00FD40C3" w:rsidRDefault="00801B5C" w:rsidP="00801B5C">
            <w:pPr>
              <w:pStyle w:val="Code"/>
              <w:rPr>
                <w:lang w:val="id-ID"/>
              </w:rPr>
            </w:pPr>
            <w:r w:rsidRPr="00FD40C3">
              <w:rPr>
                <w:lang w:val="id-ID"/>
              </w:rPr>
              <w:t xml:space="preserve">    "maneh": "kamu",</w:t>
            </w:r>
          </w:p>
          <w:p w14:paraId="39B1BE01" w14:textId="77777777" w:rsidR="00801B5C" w:rsidRPr="00FD40C3" w:rsidRDefault="00801B5C" w:rsidP="00801B5C">
            <w:pPr>
              <w:pStyle w:val="Code"/>
              <w:rPr>
                <w:lang w:val="id-ID"/>
              </w:rPr>
            </w:pPr>
            <w:r w:rsidRPr="00FD40C3">
              <w:rPr>
                <w:lang w:val="id-ID"/>
              </w:rPr>
              <w:t xml:space="preserve">    "manen": "panen",</w:t>
            </w:r>
          </w:p>
          <w:p w14:paraId="72D30A2C" w14:textId="77777777" w:rsidR="00801B5C" w:rsidRPr="00FD40C3" w:rsidRDefault="00801B5C" w:rsidP="00801B5C">
            <w:pPr>
              <w:pStyle w:val="Code"/>
              <w:rPr>
                <w:lang w:val="id-ID"/>
              </w:rPr>
            </w:pPr>
            <w:r w:rsidRPr="00FD40C3">
              <w:rPr>
                <w:lang w:val="id-ID"/>
              </w:rPr>
              <w:t xml:space="preserve">    "manggil": "panggil",</w:t>
            </w:r>
          </w:p>
          <w:p w14:paraId="253A23B6" w14:textId="77777777" w:rsidR="00801B5C" w:rsidRPr="00FD40C3" w:rsidRDefault="00801B5C" w:rsidP="00801B5C">
            <w:pPr>
              <w:pStyle w:val="Code"/>
              <w:rPr>
                <w:lang w:val="id-ID"/>
              </w:rPr>
            </w:pPr>
            <w:r w:rsidRPr="00FD40C3">
              <w:rPr>
                <w:lang w:val="id-ID"/>
              </w:rPr>
              <w:t xml:space="preserve">    "manies": "manis",</w:t>
            </w:r>
          </w:p>
          <w:p w14:paraId="4278BBFB" w14:textId="77777777" w:rsidR="00801B5C" w:rsidRPr="00FD40C3" w:rsidRDefault="00801B5C" w:rsidP="00801B5C">
            <w:pPr>
              <w:pStyle w:val="Code"/>
              <w:rPr>
                <w:lang w:val="id-ID"/>
              </w:rPr>
            </w:pPr>
            <w:r w:rsidRPr="00FD40C3">
              <w:rPr>
                <w:lang w:val="id-ID"/>
              </w:rPr>
              <w:t xml:space="preserve">    "maniez": "manis",</w:t>
            </w:r>
          </w:p>
          <w:p w14:paraId="2CD0753C" w14:textId="77777777" w:rsidR="00801B5C" w:rsidRPr="00FD40C3" w:rsidRDefault="00801B5C" w:rsidP="00801B5C">
            <w:pPr>
              <w:pStyle w:val="Code"/>
              <w:rPr>
                <w:lang w:val="id-ID"/>
              </w:rPr>
            </w:pPr>
            <w:r w:rsidRPr="00FD40C3">
              <w:rPr>
                <w:lang w:val="id-ID"/>
              </w:rPr>
              <w:t xml:space="preserve">    "mantabss bagus": "",</w:t>
            </w:r>
          </w:p>
          <w:p w14:paraId="542E4B99" w14:textId="77777777" w:rsidR="00801B5C" w:rsidRPr="00FD40C3" w:rsidRDefault="00801B5C" w:rsidP="00801B5C">
            <w:pPr>
              <w:pStyle w:val="Code"/>
              <w:rPr>
                <w:lang w:val="id-ID"/>
              </w:rPr>
            </w:pPr>
            <w:r w:rsidRPr="00FD40C3">
              <w:rPr>
                <w:lang w:val="id-ID"/>
              </w:rPr>
              <w:t xml:space="preserve">    "mantep": "mantap",</w:t>
            </w:r>
          </w:p>
          <w:p w14:paraId="0F170D65" w14:textId="77777777" w:rsidR="00801B5C" w:rsidRPr="00FD40C3" w:rsidRDefault="00801B5C" w:rsidP="00801B5C">
            <w:pPr>
              <w:pStyle w:val="Code"/>
              <w:rPr>
                <w:lang w:val="id-ID"/>
              </w:rPr>
            </w:pPr>
            <w:r w:rsidRPr="00FD40C3">
              <w:rPr>
                <w:lang w:val="id-ID"/>
              </w:rPr>
              <w:t xml:space="preserve">    "mao": "mau",</w:t>
            </w:r>
          </w:p>
          <w:p w14:paraId="026982E2" w14:textId="77777777" w:rsidR="00801B5C" w:rsidRPr="00FD40C3" w:rsidRDefault="00801B5C" w:rsidP="00801B5C">
            <w:pPr>
              <w:pStyle w:val="Code"/>
              <w:rPr>
                <w:lang w:val="id-ID"/>
              </w:rPr>
            </w:pPr>
            <w:r w:rsidRPr="00FD40C3">
              <w:rPr>
                <w:lang w:val="id-ID"/>
              </w:rPr>
              <w:t xml:space="preserve">    "maren2": "kemarin-kemarin",</w:t>
            </w:r>
          </w:p>
          <w:p w14:paraId="24CECB81" w14:textId="77777777" w:rsidR="00801B5C" w:rsidRPr="00FD40C3" w:rsidRDefault="00801B5C" w:rsidP="00801B5C">
            <w:pPr>
              <w:pStyle w:val="Code"/>
              <w:rPr>
                <w:lang w:val="id-ID"/>
              </w:rPr>
            </w:pPr>
            <w:r w:rsidRPr="00FD40C3">
              <w:rPr>
                <w:lang w:val="id-ID"/>
              </w:rPr>
              <w:t xml:space="preserve">    "markus": "makelar kasus",</w:t>
            </w:r>
          </w:p>
          <w:p w14:paraId="2C61DE92" w14:textId="77777777" w:rsidR="00801B5C" w:rsidRPr="00FD40C3" w:rsidRDefault="00801B5C" w:rsidP="00801B5C">
            <w:pPr>
              <w:pStyle w:val="Code"/>
              <w:rPr>
                <w:lang w:val="id-ID"/>
              </w:rPr>
            </w:pPr>
            <w:r w:rsidRPr="00FD40C3">
              <w:rPr>
                <w:lang w:val="id-ID"/>
              </w:rPr>
              <w:t xml:space="preserve">    "masama": "sama - sama",</w:t>
            </w:r>
          </w:p>
          <w:p w14:paraId="41A45531" w14:textId="77777777" w:rsidR="00801B5C" w:rsidRPr="00FD40C3" w:rsidRDefault="00801B5C" w:rsidP="00801B5C">
            <w:pPr>
              <w:pStyle w:val="Code"/>
              <w:rPr>
                <w:lang w:val="id-ID"/>
              </w:rPr>
            </w:pPr>
            <w:r w:rsidRPr="00FD40C3">
              <w:rPr>
                <w:lang w:val="id-ID"/>
              </w:rPr>
              <w:t xml:space="preserve">    "masing2": "masing-masing",</w:t>
            </w:r>
          </w:p>
          <w:p w14:paraId="5864FD95" w14:textId="77777777" w:rsidR="00801B5C" w:rsidRPr="00FD40C3" w:rsidRDefault="00801B5C" w:rsidP="00801B5C">
            <w:pPr>
              <w:pStyle w:val="Code"/>
              <w:rPr>
                <w:lang w:val="id-ID"/>
              </w:rPr>
            </w:pPr>
            <w:r w:rsidRPr="00FD40C3">
              <w:rPr>
                <w:lang w:val="id-ID"/>
              </w:rPr>
              <w:t xml:space="preserve">    "masukin": "masukkan",</w:t>
            </w:r>
          </w:p>
          <w:p w14:paraId="35613397" w14:textId="77777777" w:rsidR="00801B5C" w:rsidRPr="00FD40C3" w:rsidRDefault="00801B5C" w:rsidP="00801B5C">
            <w:pPr>
              <w:pStyle w:val="Code"/>
              <w:rPr>
                <w:lang w:val="id-ID"/>
              </w:rPr>
            </w:pPr>
            <w:r w:rsidRPr="00FD40C3">
              <w:rPr>
                <w:lang w:val="id-ID"/>
              </w:rPr>
              <w:t xml:space="preserve">    "masy": "masyarakat",</w:t>
            </w:r>
          </w:p>
          <w:p w14:paraId="6D05085C" w14:textId="77777777" w:rsidR="00801B5C" w:rsidRPr="00FD40C3" w:rsidRDefault="00801B5C" w:rsidP="00801B5C">
            <w:pPr>
              <w:pStyle w:val="Code"/>
              <w:rPr>
                <w:lang w:val="id-ID"/>
              </w:rPr>
            </w:pPr>
            <w:r w:rsidRPr="00FD40C3">
              <w:rPr>
                <w:lang w:val="id-ID"/>
              </w:rPr>
              <w:t xml:space="preserve">    "mati2": "mati-mati",</w:t>
            </w:r>
          </w:p>
          <w:p w14:paraId="751EAFD3" w14:textId="77777777" w:rsidR="00801B5C" w:rsidRPr="00FD40C3" w:rsidRDefault="00801B5C" w:rsidP="00801B5C">
            <w:pPr>
              <w:pStyle w:val="Code"/>
              <w:rPr>
                <w:lang w:val="id-ID"/>
              </w:rPr>
            </w:pPr>
            <w:r w:rsidRPr="00FD40C3">
              <w:rPr>
                <w:lang w:val="id-ID"/>
              </w:rPr>
              <w:t xml:space="preserve">    "maybe": "mungkin",</w:t>
            </w:r>
          </w:p>
          <w:p w14:paraId="354C1BFA" w14:textId="77777777" w:rsidR="00801B5C" w:rsidRPr="00FD40C3" w:rsidRDefault="00801B5C" w:rsidP="00801B5C">
            <w:pPr>
              <w:pStyle w:val="Code"/>
              <w:rPr>
                <w:lang w:val="id-ID"/>
              </w:rPr>
            </w:pPr>
            <w:r w:rsidRPr="00FD40C3">
              <w:rPr>
                <w:lang w:val="id-ID"/>
              </w:rPr>
              <w:t xml:space="preserve">    "mb": "mbak",</w:t>
            </w:r>
          </w:p>
          <w:p w14:paraId="43DA1612" w14:textId="77777777" w:rsidR="00801B5C" w:rsidRPr="00FD40C3" w:rsidRDefault="00801B5C" w:rsidP="00801B5C">
            <w:pPr>
              <w:pStyle w:val="Code"/>
              <w:rPr>
                <w:lang w:val="id-ID"/>
              </w:rPr>
            </w:pPr>
            <w:r w:rsidRPr="00FD40C3">
              <w:rPr>
                <w:lang w:val="id-ID"/>
              </w:rPr>
              <w:t xml:space="preserve">    "mba": "mbak",</w:t>
            </w:r>
          </w:p>
          <w:p w14:paraId="208D789F" w14:textId="77777777" w:rsidR="00801B5C" w:rsidRPr="00FD40C3" w:rsidRDefault="00801B5C" w:rsidP="00801B5C">
            <w:pPr>
              <w:pStyle w:val="Code"/>
              <w:rPr>
                <w:lang w:val="id-ID"/>
              </w:rPr>
            </w:pPr>
            <w:r w:rsidRPr="00FD40C3">
              <w:rPr>
                <w:lang w:val="id-ID"/>
              </w:rPr>
              <w:t xml:space="preserve">    "mbabibuta": "ceroboh",</w:t>
            </w:r>
          </w:p>
          <w:p w14:paraId="6E593B8F" w14:textId="77777777" w:rsidR="00801B5C" w:rsidRPr="00FD40C3" w:rsidRDefault="00801B5C" w:rsidP="00801B5C">
            <w:pPr>
              <w:pStyle w:val="Code"/>
              <w:rPr>
                <w:lang w:val="id-ID"/>
              </w:rPr>
            </w:pPr>
            <w:r w:rsidRPr="00FD40C3">
              <w:rPr>
                <w:lang w:val="id-ID"/>
              </w:rPr>
              <w:t xml:space="preserve">    "mbahas": "membahas",</w:t>
            </w:r>
          </w:p>
          <w:p w14:paraId="704EC7F2" w14:textId="77777777" w:rsidR="00801B5C" w:rsidRPr="00FD40C3" w:rsidRDefault="00801B5C" w:rsidP="00801B5C">
            <w:pPr>
              <w:pStyle w:val="Code"/>
              <w:rPr>
                <w:lang w:val="id-ID"/>
              </w:rPr>
            </w:pPr>
            <w:r w:rsidRPr="00FD40C3">
              <w:rPr>
                <w:lang w:val="id-ID"/>
              </w:rPr>
              <w:t xml:space="preserve">    "mbaur": "baur",</w:t>
            </w:r>
          </w:p>
          <w:p w14:paraId="19597771" w14:textId="77777777" w:rsidR="00801B5C" w:rsidRPr="00FD40C3" w:rsidRDefault="00801B5C" w:rsidP="00801B5C">
            <w:pPr>
              <w:pStyle w:val="Code"/>
              <w:rPr>
                <w:lang w:val="id-ID"/>
              </w:rPr>
            </w:pPr>
            <w:r w:rsidRPr="00FD40C3">
              <w:rPr>
                <w:lang w:val="id-ID"/>
              </w:rPr>
              <w:t xml:space="preserve">    "mbelain": "belain",</w:t>
            </w:r>
          </w:p>
          <w:p w14:paraId="1847EC84" w14:textId="77777777" w:rsidR="00801B5C" w:rsidRPr="00FD40C3" w:rsidRDefault="00801B5C" w:rsidP="00801B5C">
            <w:pPr>
              <w:pStyle w:val="Code"/>
              <w:rPr>
                <w:lang w:val="id-ID"/>
              </w:rPr>
            </w:pPr>
            <w:r w:rsidRPr="00FD40C3">
              <w:rPr>
                <w:lang w:val="id-ID"/>
              </w:rPr>
              <w:t xml:space="preserve">    "mbual": "membual",</w:t>
            </w:r>
          </w:p>
          <w:p w14:paraId="1A493BDA" w14:textId="77777777" w:rsidR="00801B5C" w:rsidRPr="00FD40C3" w:rsidRDefault="00801B5C" w:rsidP="00801B5C">
            <w:pPr>
              <w:pStyle w:val="Code"/>
              <w:rPr>
                <w:lang w:val="id-ID"/>
              </w:rPr>
            </w:pPr>
            <w:r w:rsidRPr="00FD40C3">
              <w:rPr>
                <w:lang w:val="id-ID"/>
              </w:rPr>
              <w:lastRenderedPageBreak/>
              <w:t xml:space="preserve">    "mcm": "macam",</w:t>
            </w:r>
          </w:p>
          <w:p w14:paraId="0689E102" w14:textId="77777777" w:rsidR="00801B5C" w:rsidRPr="00FD40C3" w:rsidRDefault="00801B5C" w:rsidP="00801B5C">
            <w:pPr>
              <w:pStyle w:val="Code"/>
              <w:rPr>
                <w:lang w:val="id-ID"/>
              </w:rPr>
            </w:pPr>
            <w:r w:rsidRPr="00FD40C3">
              <w:rPr>
                <w:lang w:val="id-ID"/>
              </w:rPr>
              <w:t xml:space="preserve">    "mdh": "mudah",</w:t>
            </w:r>
          </w:p>
          <w:p w14:paraId="7289AFCA" w14:textId="77777777" w:rsidR="00801B5C" w:rsidRPr="00FD40C3" w:rsidRDefault="00801B5C" w:rsidP="00801B5C">
            <w:pPr>
              <w:pStyle w:val="Code"/>
              <w:rPr>
                <w:lang w:val="id-ID"/>
              </w:rPr>
            </w:pPr>
            <w:r w:rsidRPr="00FD40C3">
              <w:rPr>
                <w:lang w:val="id-ID"/>
              </w:rPr>
              <w:t xml:space="preserve">    "mdh2an": "mudah-mudahan",</w:t>
            </w:r>
          </w:p>
          <w:p w14:paraId="2729BCB7" w14:textId="77777777" w:rsidR="00801B5C" w:rsidRPr="00FD40C3" w:rsidRDefault="00801B5C" w:rsidP="00801B5C">
            <w:pPr>
              <w:pStyle w:val="Code"/>
              <w:rPr>
                <w:lang w:val="id-ID"/>
              </w:rPr>
            </w:pPr>
            <w:r w:rsidRPr="00FD40C3">
              <w:rPr>
                <w:lang w:val="id-ID"/>
              </w:rPr>
              <w:t xml:space="preserve">    "medsos": "media sosial",</w:t>
            </w:r>
          </w:p>
          <w:p w14:paraId="0739745A" w14:textId="77777777" w:rsidR="00801B5C" w:rsidRPr="00FD40C3" w:rsidRDefault="00801B5C" w:rsidP="00801B5C">
            <w:pPr>
              <w:pStyle w:val="Code"/>
              <w:rPr>
                <w:lang w:val="id-ID"/>
              </w:rPr>
            </w:pPr>
            <w:r w:rsidRPr="00FD40C3">
              <w:rPr>
                <w:lang w:val="id-ID"/>
              </w:rPr>
              <w:t xml:space="preserve">    "melayakni": "melayani",</w:t>
            </w:r>
          </w:p>
          <w:p w14:paraId="42315931" w14:textId="77777777" w:rsidR="00801B5C" w:rsidRPr="00FD40C3" w:rsidRDefault="00801B5C" w:rsidP="00801B5C">
            <w:pPr>
              <w:pStyle w:val="Code"/>
              <w:rPr>
                <w:lang w:val="id-ID"/>
              </w:rPr>
            </w:pPr>
            <w:r w:rsidRPr="00FD40C3">
              <w:rPr>
                <w:lang w:val="id-ID"/>
              </w:rPr>
              <w:t xml:space="preserve">    "melu": "ikut",</w:t>
            </w:r>
          </w:p>
          <w:p w14:paraId="7A3784FD" w14:textId="77777777" w:rsidR="00801B5C" w:rsidRPr="00FD40C3" w:rsidRDefault="00801B5C" w:rsidP="00801B5C">
            <w:pPr>
              <w:pStyle w:val="Code"/>
              <w:rPr>
                <w:lang w:val="id-ID"/>
              </w:rPr>
            </w:pPr>
            <w:r w:rsidRPr="00FD40C3">
              <w:rPr>
                <w:lang w:val="id-ID"/>
              </w:rPr>
              <w:t xml:space="preserve">    "mencarut2": "mencarut",</w:t>
            </w:r>
          </w:p>
          <w:p w14:paraId="3EF5D618" w14:textId="77777777" w:rsidR="00801B5C" w:rsidRPr="00FD40C3" w:rsidRDefault="00801B5C" w:rsidP="00801B5C">
            <w:pPr>
              <w:pStyle w:val="Code"/>
              <w:rPr>
                <w:lang w:val="id-ID"/>
              </w:rPr>
            </w:pPr>
            <w:r w:rsidRPr="00FD40C3">
              <w:rPr>
                <w:lang w:val="id-ID"/>
              </w:rPr>
              <w:t xml:space="preserve">    "mending": "lebih baik",</w:t>
            </w:r>
          </w:p>
          <w:p w14:paraId="78233E0B" w14:textId="77777777" w:rsidR="00801B5C" w:rsidRPr="00FD40C3" w:rsidRDefault="00801B5C" w:rsidP="00801B5C">
            <w:pPr>
              <w:pStyle w:val="Code"/>
              <w:rPr>
                <w:lang w:val="id-ID"/>
              </w:rPr>
            </w:pPr>
            <w:r w:rsidRPr="00FD40C3">
              <w:rPr>
                <w:lang w:val="id-ID"/>
              </w:rPr>
              <w:t xml:space="preserve">    "mendpt": "mendapat",</w:t>
            </w:r>
          </w:p>
          <w:p w14:paraId="7B101857" w14:textId="77777777" w:rsidR="00801B5C" w:rsidRPr="00FD40C3" w:rsidRDefault="00801B5C" w:rsidP="00801B5C">
            <w:pPr>
              <w:pStyle w:val="Code"/>
              <w:rPr>
                <w:lang w:val="id-ID"/>
              </w:rPr>
            </w:pPr>
            <w:r w:rsidRPr="00FD40C3">
              <w:rPr>
                <w:lang w:val="id-ID"/>
              </w:rPr>
              <w:t xml:space="preserve">    "menjdi": "menjadi",</w:t>
            </w:r>
          </w:p>
          <w:p w14:paraId="3382B49F" w14:textId="77777777" w:rsidR="00801B5C" w:rsidRPr="00FD40C3" w:rsidRDefault="00801B5C" w:rsidP="00801B5C">
            <w:pPr>
              <w:pStyle w:val="Code"/>
              <w:rPr>
                <w:lang w:val="id-ID"/>
              </w:rPr>
            </w:pPr>
            <w:r w:rsidRPr="00FD40C3">
              <w:rPr>
                <w:lang w:val="id-ID"/>
              </w:rPr>
              <w:t xml:space="preserve">    "menklarifikasi": "mengklarifikasi",</w:t>
            </w:r>
          </w:p>
          <w:p w14:paraId="38580AB5" w14:textId="77777777" w:rsidR="00801B5C" w:rsidRPr="00FD40C3" w:rsidRDefault="00801B5C" w:rsidP="00801B5C">
            <w:pPr>
              <w:pStyle w:val="Code"/>
              <w:rPr>
                <w:lang w:val="id-ID"/>
              </w:rPr>
            </w:pPr>
            <w:r w:rsidRPr="00FD40C3">
              <w:rPr>
                <w:lang w:val="id-ID"/>
              </w:rPr>
              <w:t xml:space="preserve">    "menolak": "tolak",</w:t>
            </w:r>
          </w:p>
          <w:p w14:paraId="249F9E84" w14:textId="77777777" w:rsidR="00801B5C" w:rsidRPr="00FD40C3" w:rsidRDefault="00801B5C" w:rsidP="00801B5C">
            <w:pPr>
              <w:pStyle w:val="Code"/>
              <w:rPr>
                <w:lang w:val="id-ID"/>
              </w:rPr>
            </w:pPr>
            <w:r w:rsidRPr="00FD40C3">
              <w:rPr>
                <w:lang w:val="id-ID"/>
              </w:rPr>
              <w:t xml:space="preserve">    "menpora": "menteri pemuda dan olahraga",</w:t>
            </w:r>
          </w:p>
          <w:p w14:paraId="1A9102D9" w14:textId="77777777" w:rsidR="00801B5C" w:rsidRPr="00FD40C3" w:rsidRDefault="00801B5C" w:rsidP="00801B5C">
            <w:pPr>
              <w:pStyle w:val="Code"/>
              <w:rPr>
                <w:lang w:val="id-ID"/>
              </w:rPr>
            </w:pPr>
            <w:r w:rsidRPr="00FD40C3">
              <w:rPr>
                <w:lang w:val="id-ID"/>
              </w:rPr>
              <w:t xml:space="preserve">    "menristek": "mentri riset, teknologi dan pendidikan",</w:t>
            </w:r>
          </w:p>
          <w:p w14:paraId="482710F4" w14:textId="77777777" w:rsidR="00801B5C" w:rsidRPr="00FD40C3" w:rsidRDefault="00801B5C" w:rsidP="00801B5C">
            <w:pPr>
              <w:pStyle w:val="Code"/>
              <w:rPr>
                <w:lang w:val="id-ID"/>
              </w:rPr>
            </w:pPr>
            <w:r w:rsidRPr="00FD40C3">
              <w:rPr>
                <w:lang w:val="id-ID"/>
              </w:rPr>
              <w:t xml:space="preserve">    "mensos": "menteri sosial",</w:t>
            </w:r>
          </w:p>
          <w:p w14:paraId="1DC23D7B" w14:textId="77777777" w:rsidR="00801B5C" w:rsidRPr="00FD40C3" w:rsidRDefault="00801B5C" w:rsidP="00801B5C">
            <w:pPr>
              <w:pStyle w:val="Code"/>
              <w:rPr>
                <w:lang w:val="id-ID"/>
              </w:rPr>
            </w:pPr>
            <w:r w:rsidRPr="00FD40C3">
              <w:rPr>
                <w:lang w:val="id-ID"/>
              </w:rPr>
              <w:t xml:space="preserve">    "mepet": "dekat sekali",</w:t>
            </w:r>
          </w:p>
          <w:p w14:paraId="3FBD4D2F" w14:textId="77777777" w:rsidR="00801B5C" w:rsidRPr="00FD40C3" w:rsidRDefault="00801B5C" w:rsidP="00801B5C">
            <w:pPr>
              <w:pStyle w:val="Code"/>
              <w:rPr>
                <w:lang w:val="id-ID"/>
              </w:rPr>
            </w:pPr>
            <w:r w:rsidRPr="00FD40C3">
              <w:rPr>
                <w:lang w:val="id-ID"/>
              </w:rPr>
              <w:t xml:space="preserve">    "mesjid": "masjid",</w:t>
            </w:r>
          </w:p>
          <w:p w14:paraId="5C46D213" w14:textId="77777777" w:rsidR="00801B5C" w:rsidRPr="00FD40C3" w:rsidRDefault="00801B5C" w:rsidP="00801B5C">
            <w:pPr>
              <w:pStyle w:val="Code"/>
              <w:rPr>
                <w:lang w:val="id-ID"/>
              </w:rPr>
            </w:pPr>
            <w:r w:rsidRPr="00FD40C3">
              <w:rPr>
                <w:lang w:val="id-ID"/>
              </w:rPr>
              <w:t xml:space="preserve">    "met": "selamat",</w:t>
            </w:r>
          </w:p>
          <w:p w14:paraId="23F6001D" w14:textId="77777777" w:rsidR="00801B5C" w:rsidRPr="00FD40C3" w:rsidRDefault="00801B5C" w:rsidP="00801B5C">
            <w:pPr>
              <w:pStyle w:val="Code"/>
              <w:rPr>
                <w:lang w:val="id-ID"/>
              </w:rPr>
            </w:pPr>
            <w:r w:rsidRPr="00FD40C3">
              <w:rPr>
                <w:lang w:val="id-ID"/>
              </w:rPr>
              <w:t xml:space="preserve">    "metro": "metropolitan",</w:t>
            </w:r>
          </w:p>
          <w:p w14:paraId="2F6F30E0" w14:textId="77777777" w:rsidR="00801B5C" w:rsidRPr="00FD40C3" w:rsidRDefault="00801B5C" w:rsidP="00801B5C">
            <w:pPr>
              <w:pStyle w:val="Code"/>
              <w:rPr>
                <w:lang w:val="id-ID"/>
              </w:rPr>
            </w:pPr>
            <w:r w:rsidRPr="00FD40C3">
              <w:rPr>
                <w:lang w:val="id-ID"/>
              </w:rPr>
              <w:t xml:space="preserve">    "mga": "moga",</w:t>
            </w:r>
          </w:p>
          <w:p w14:paraId="57B2E122" w14:textId="77777777" w:rsidR="00801B5C" w:rsidRPr="00FD40C3" w:rsidRDefault="00801B5C" w:rsidP="00801B5C">
            <w:pPr>
              <w:pStyle w:val="Code"/>
              <w:rPr>
                <w:lang w:val="id-ID"/>
              </w:rPr>
            </w:pPr>
            <w:r w:rsidRPr="00FD40C3">
              <w:rPr>
                <w:lang w:val="id-ID"/>
              </w:rPr>
              <w:t xml:space="preserve">    "mgkin": "mungkin",</w:t>
            </w:r>
          </w:p>
          <w:p w14:paraId="0473B471" w14:textId="77777777" w:rsidR="00801B5C" w:rsidRPr="00FD40C3" w:rsidRDefault="00801B5C" w:rsidP="00801B5C">
            <w:pPr>
              <w:pStyle w:val="Code"/>
              <w:rPr>
                <w:lang w:val="id-ID"/>
              </w:rPr>
            </w:pPr>
            <w:r w:rsidRPr="00FD40C3">
              <w:rPr>
                <w:lang w:val="id-ID"/>
              </w:rPr>
              <w:t xml:space="preserve">    "mgkn": "mungkin",</w:t>
            </w:r>
          </w:p>
          <w:p w14:paraId="65DDF36B" w14:textId="77777777" w:rsidR="00801B5C" w:rsidRPr="00FD40C3" w:rsidRDefault="00801B5C" w:rsidP="00801B5C">
            <w:pPr>
              <w:pStyle w:val="Code"/>
              <w:rPr>
                <w:lang w:val="id-ID"/>
              </w:rPr>
            </w:pPr>
            <w:r w:rsidRPr="00FD40C3">
              <w:rPr>
                <w:lang w:val="id-ID"/>
              </w:rPr>
              <w:t xml:space="preserve">    "mgu": "minggu",</w:t>
            </w:r>
          </w:p>
          <w:p w14:paraId="0ED03BB2" w14:textId="77777777" w:rsidR="00801B5C" w:rsidRPr="00FD40C3" w:rsidRDefault="00801B5C" w:rsidP="00801B5C">
            <w:pPr>
              <w:pStyle w:val="Code"/>
              <w:rPr>
                <w:lang w:val="id-ID"/>
              </w:rPr>
            </w:pPr>
            <w:r w:rsidRPr="00FD40C3">
              <w:rPr>
                <w:lang w:val="id-ID"/>
              </w:rPr>
              <w:t xml:space="preserve">    "mhn": "mohon",</w:t>
            </w:r>
          </w:p>
          <w:p w14:paraId="658EDDC0" w14:textId="77777777" w:rsidR="00801B5C" w:rsidRPr="00FD40C3" w:rsidRDefault="00801B5C" w:rsidP="00801B5C">
            <w:pPr>
              <w:pStyle w:val="Code"/>
              <w:rPr>
                <w:lang w:val="id-ID"/>
              </w:rPr>
            </w:pPr>
            <w:r w:rsidRPr="00FD40C3">
              <w:rPr>
                <w:lang w:val="id-ID"/>
              </w:rPr>
              <w:t xml:space="preserve">    "migas": "minyak dan gas bumi",</w:t>
            </w:r>
          </w:p>
          <w:p w14:paraId="34DDF088" w14:textId="77777777" w:rsidR="00801B5C" w:rsidRPr="00FD40C3" w:rsidRDefault="00801B5C" w:rsidP="00801B5C">
            <w:pPr>
              <w:pStyle w:val="Code"/>
              <w:rPr>
                <w:lang w:val="id-ID"/>
              </w:rPr>
            </w:pPr>
            <w:r w:rsidRPr="00FD40C3">
              <w:rPr>
                <w:lang w:val="id-ID"/>
              </w:rPr>
              <w:t xml:space="preserve">    "miker": "minuman keras",</w:t>
            </w:r>
          </w:p>
          <w:p w14:paraId="41616CD2" w14:textId="77777777" w:rsidR="00801B5C" w:rsidRPr="00FD40C3" w:rsidRDefault="00801B5C" w:rsidP="00801B5C">
            <w:pPr>
              <w:pStyle w:val="Code"/>
              <w:rPr>
                <w:lang w:val="id-ID"/>
              </w:rPr>
            </w:pPr>
            <w:r w:rsidRPr="00FD40C3">
              <w:rPr>
                <w:lang w:val="id-ID"/>
              </w:rPr>
              <w:t xml:space="preserve">    "mikol": "minuman beralkohol",</w:t>
            </w:r>
          </w:p>
          <w:p w14:paraId="51987ED8" w14:textId="77777777" w:rsidR="00801B5C" w:rsidRPr="00FD40C3" w:rsidRDefault="00801B5C" w:rsidP="00801B5C">
            <w:pPr>
              <w:pStyle w:val="Code"/>
              <w:rPr>
                <w:lang w:val="id-ID"/>
              </w:rPr>
            </w:pPr>
            <w:r w:rsidRPr="00FD40C3">
              <w:rPr>
                <w:lang w:val="id-ID"/>
              </w:rPr>
              <w:t xml:space="preserve">    "milis": "mailing list",</w:t>
            </w:r>
          </w:p>
          <w:p w14:paraId="6246F40A" w14:textId="77777777" w:rsidR="00801B5C" w:rsidRPr="00FD40C3" w:rsidRDefault="00801B5C" w:rsidP="00801B5C">
            <w:pPr>
              <w:pStyle w:val="Code"/>
              <w:rPr>
                <w:lang w:val="id-ID"/>
              </w:rPr>
            </w:pPr>
            <w:r w:rsidRPr="00FD40C3">
              <w:rPr>
                <w:lang w:val="id-ID"/>
              </w:rPr>
              <w:t xml:space="preserve">    "miras": "minuman keras",</w:t>
            </w:r>
          </w:p>
          <w:p w14:paraId="570D2016" w14:textId="77777777" w:rsidR="00801B5C" w:rsidRPr="00FD40C3" w:rsidRDefault="00801B5C" w:rsidP="00801B5C">
            <w:pPr>
              <w:pStyle w:val="Code"/>
              <w:rPr>
                <w:lang w:val="id-ID"/>
              </w:rPr>
            </w:pPr>
            <w:r w:rsidRPr="00FD40C3">
              <w:rPr>
                <w:lang w:val="id-ID"/>
              </w:rPr>
              <w:t xml:space="preserve">    "miumi": "majelis intelektual dan ulama muda indonesia",</w:t>
            </w:r>
          </w:p>
          <w:p w14:paraId="2D94E0E2" w14:textId="77777777" w:rsidR="00801B5C" w:rsidRPr="00FD40C3" w:rsidRDefault="00801B5C" w:rsidP="00801B5C">
            <w:pPr>
              <w:pStyle w:val="Code"/>
              <w:rPr>
                <w:lang w:val="id-ID"/>
              </w:rPr>
            </w:pPr>
            <w:r w:rsidRPr="00FD40C3">
              <w:rPr>
                <w:lang w:val="id-ID"/>
              </w:rPr>
              <w:t xml:space="preserve">    "mjadikan": "menjadikan",</w:t>
            </w:r>
          </w:p>
          <w:p w14:paraId="4383FF5D" w14:textId="77777777" w:rsidR="00801B5C" w:rsidRPr="00FD40C3" w:rsidRDefault="00801B5C" w:rsidP="00801B5C">
            <w:pPr>
              <w:pStyle w:val="Code"/>
              <w:rPr>
                <w:lang w:val="id-ID"/>
              </w:rPr>
            </w:pPr>
            <w:r w:rsidRPr="00FD40C3">
              <w:rPr>
                <w:lang w:val="id-ID"/>
              </w:rPr>
              <w:t xml:space="preserve">    "mjd": "menjadi",</w:t>
            </w:r>
          </w:p>
          <w:p w14:paraId="39E874A4" w14:textId="77777777" w:rsidR="00801B5C" w:rsidRPr="00FD40C3" w:rsidRDefault="00801B5C" w:rsidP="00801B5C">
            <w:pPr>
              <w:pStyle w:val="Code"/>
              <w:rPr>
                <w:lang w:val="id-ID"/>
              </w:rPr>
            </w:pPr>
            <w:r w:rsidRPr="00FD40C3">
              <w:rPr>
                <w:lang w:val="id-ID"/>
              </w:rPr>
              <w:t xml:space="preserve">    "mksd": "maksud",</w:t>
            </w:r>
          </w:p>
          <w:p w14:paraId="25CF99F6" w14:textId="77777777" w:rsidR="00801B5C" w:rsidRPr="00FD40C3" w:rsidRDefault="00801B5C" w:rsidP="00801B5C">
            <w:pPr>
              <w:pStyle w:val="Code"/>
              <w:rPr>
                <w:lang w:val="id-ID"/>
              </w:rPr>
            </w:pPr>
            <w:r w:rsidRPr="00FD40C3">
              <w:rPr>
                <w:lang w:val="id-ID"/>
              </w:rPr>
              <w:t xml:space="preserve">    "mlah": "malah",</w:t>
            </w:r>
          </w:p>
          <w:p w14:paraId="285238CD" w14:textId="77777777" w:rsidR="00801B5C" w:rsidRPr="00FD40C3" w:rsidRDefault="00801B5C" w:rsidP="00801B5C">
            <w:pPr>
              <w:pStyle w:val="Code"/>
              <w:rPr>
                <w:lang w:val="id-ID"/>
              </w:rPr>
            </w:pPr>
            <w:r w:rsidRPr="00FD40C3">
              <w:rPr>
                <w:lang w:val="id-ID"/>
              </w:rPr>
              <w:t xml:space="preserve">    "mlalui": "melalui",</w:t>
            </w:r>
          </w:p>
          <w:p w14:paraId="7559E06B" w14:textId="77777777" w:rsidR="00801B5C" w:rsidRPr="00FD40C3" w:rsidRDefault="00801B5C" w:rsidP="00801B5C">
            <w:pPr>
              <w:pStyle w:val="Code"/>
              <w:rPr>
                <w:lang w:val="id-ID"/>
              </w:rPr>
            </w:pPr>
            <w:r w:rsidRPr="00FD40C3">
              <w:rPr>
                <w:lang w:val="id-ID"/>
              </w:rPr>
              <w:t xml:space="preserve">    "mlm": "malam",</w:t>
            </w:r>
          </w:p>
          <w:p w14:paraId="140361CF" w14:textId="77777777" w:rsidR="00801B5C" w:rsidRPr="00FD40C3" w:rsidRDefault="00801B5C" w:rsidP="00801B5C">
            <w:pPr>
              <w:pStyle w:val="Code"/>
              <w:rPr>
                <w:lang w:val="id-ID"/>
              </w:rPr>
            </w:pPr>
            <w:r w:rsidRPr="00FD40C3">
              <w:rPr>
                <w:lang w:val="id-ID"/>
              </w:rPr>
              <w:t xml:space="preserve">    "mls": "malas",</w:t>
            </w:r>
          </w:p>
          <w:p w14:paraId="60CBFC44" w14:textId="77777777" w:rsidR="00801B5C" w:rsidRPr="00FD40C3" w:rsidRDefault="00801B5C" w:rsidP="00801B5C">
            <w:pPr>
              <w:pStyle w:val="Code"/>
              <w:rPr>
                <w:lang w:val="id-ID"/>
              </w:rPr>
            </w:pPr>
            <w:r w:rsidRPr="00FD40C3">
              <w:rPr>
                <w:lang w:val="id-ID"/>
              </w:rPr>
              <w:t xml:space="preserve">    "mmbuat": "membuat",</w:t>
            </w:r>
          </w:p>
          <w:p w14:paraId="0C99B424" w14:textId="77777777" w:rsidR="00801B5C" w:rsidRPr="00FD40C3" w:rsidRDefault="00801B5C" w:rsidP="00801B5C">
            <w:pPr>
              <w:pStyle w:val="Code"/>
              <w:rPr>
                <w:lang w:val="id-ID"/>
              </w:rPr>
            </w:pPr>
            <w:r w:rsidRPr="00FD40C3">
              <w:rPr>
                <w:lang w:val="id-ID"/>
              </w:rPr>
              <w:t xml:space="preserve">    "mmg": "memang",</w:t>
            </w:r>
          </w:p>
          <w:p w14:paraId="7FA09115" w14:textId="77777777" w:rsidR="00801B5C" w:rsidRPr="00FD40C3" w:rsidRDefault="00801B5C" w:rsidP="00801B5C">
            <w:pPr>
              <w:pStyle w:val="Code"/>
              <w:rPr>
                <w:lang w:val="id-ID"/>
              </w:rPr>
            </w:pPr>
            <w:r w:rsidRPr="00FD40C3">
              <w:rPr>
                <w:lang w:val="id-ID"/>
              </w:rPr>
              <w:t xml:space="preserve">    "mmng": "memang",</w:t>
            </w:r>
          </w:p>
          <w:p w14:paraId="4DEAC1D2" w14:textId="77777777" w:rsidR="00801B5C" w:rsidRPr="00FD40C3" w:rsidRDefault="00801B5C" w:rsidP="00801B5C">
            <w:pPr>
              <w:pStyle w:val="Code"/>
              <w:rPr>
                <w:lang w:val="id-ID"/>
              </w:rPr>
            </w:pPr>
            <w:r w:rsidRPr="00FD40C3">
              <w:rPr>
                <w:lang w:val="id-ID"/>
              </w:rPr>
              <w:t xml:space="preserve">    "mndukung": "mendukung",</w:t>
            </w:r>
          </w:p>
          <w:p w14:paraId="421A8468" w14:textId="77777777" w:rsidR="00801B5C" w:rsidRPr="00FD40C3" w:rsidRDefault="00801B5C" w:rsidP="00801B5C">
            <w:pPr>
              <w:pStyle w:val="Code"/>
              <w:rPr>
                <w:lang w:val="id-ID"/>
              </w:rPr>
            </w:pPr>
            <w:r w:rsidRPr="00FD40C3">
              <w:rPr>
                <w:lang w:val="id-ID"/>
              </w:rPr>
              <w:t xml:space="preserve">    "mngajarkan": "mengajarkan",</w:t>
            </w:r>
          </w:p>
          <w:p w14:paraId="0E5671EF" w14:textId="77777777" w:rsidR="00801B5C" w:rsidRPr="00FD40C3" w:rsidRDefault="00801B5C" w:rsidP="00801B5C">
            <w:pPr>
              <w:pStyle w:val="Code"/>
              <w:rPr>
                <w:lang w:val="id-ID"/>
              </w:rPr>
            </w:pPr>
            <w:r w:rsidRPr="00FD40C3">
              <w:rPr>
                <w:lang w:val="id-ID"/>
              </w:rPr>
              <w:t xml:space="preserve">    "mngkn": "mungkin",</w:t>
            </w:r>
          </w:p>
          <w:p w14:paraId="255DA3BC" w14:textId="77777777" w:rsidR="00801B5C" w:rsidRPr="00FD40C3" w:rsidRDefault="00801B5C" w:rsidP="00801B5C">
            <w:pPr>
              <w:pStyle w:val="Code"/>
              <w:rPr>
                <w:lang w:val="id-ID"/>
              </w:rPr>
            </w:pPr>
            <w:r w:rsidRPr="00FD40C3">
              <w:rPr>
                <w:lang w:val="id-ID"/>
              </w:rPr>
              <w:t xml:space="preserve">    "mninggal": "meninggal",</w:t>
            </w:r>
          </w:p>
          <w:p w14:paraId="145F28D5" w14:textId="77777777" w:rsidR="00801B5C" w:rsidRPr="00FD40C3" w:rsidRDefault="00801B5C" w:rsidP="00801B5C">
            <w:pPr>
              <w:pStyle w:val="Code"/>
              <w:rPr>
                <w:lang w:val="id-ID"/>
              </w:rPr>
            </w:pPr>
            <w:r w:rsidRPr="00FD40C3">
              <w:rPr>
                <w:lang w:val="id-ID"/>
              </w:rPr>
              <w:t xml:space="preserve">    "mnipu": "tipu",</w:t>
            </w:r>
          </w:p>
          <w:p w14:paraId="21AE3C70" w14:textId="77777777" w:rsidR="00801B5C" w:rsidRPr="00FD40C3" w:rsidRDefault="00801B5C" w:rsidP="00801B5C">
            <w:pPr>
              <w:pStyle w:val="Code"/>
              <w:rPr>
                <w:lang w:val="id-ID"/>
              </w:rPr>
            </w:pPr>
            <w:r w:rsidRPr="00FD40C3">
              <w:rPr>
                <w:lang w:val="id-ID"/>
              </w:rPr>
              <w:t xml:space="preserve">    "mnjd": "menjadi",</w:t>
            </w:r>
          </w:p>
          <w:p w14:paraId="34514BFC" w14:textId="77777777" w:rsidR="00801B5C" w:rsidRPr="00FD40C3" w:rsidRDefault="00801B5C" w:rsidP="00801B5C">
            <w:pPr>
              <w:pStyle w:val="Code"/>
              <w:rPr>
                <w:lang w:val="id-ID"/>
              </w:rPr>
            </w:pPr>
            <w:r w:rsidRPr="00FD40C3">
              <w:rPr>
                <w:lang w:val="id-ID"/>
              </w:rPr>
              <w:t xml:space="preserve">    "mnolak": "tolak",</w:t>
            </w:r>
          </w:p>
          <w:p w14:paraId="2DDCDE56" w14:textId="77777777" w:rsidR="00801B5C" w:rsidRPr="00FD40C3" w:rsidRDefault="00801B5C" w:rsidP="00801B5C">
            <w:pPr>
              <w:pStyle w:val="Code"/>
              <w:rPr>
                <w:lang w:val="id-ID"/>
              </w:rPr>
            </w:pPr>
            <w:r w:rsidRPr="00FD40C3">
              <w:rPr>
                <w:lang w:val="id-ID"/>
              </w:rPr>
              <w:t xml:space="preserve">    "mnrtmu": "menurutmu",</w:t>
            </w:r>
          </w:p>
          <w:p w14:paraId="0D4A5047" w14:textId="77777777" w:rsidR="00801B5C" w:rsidRPr="00FD40C3" w:rsidRDefault="00801B5C" w:rsidP="00801B5C">
            <w:pPr>
              <w:pStyle w:val="Code"/>
              <w:rPr>
                <w:lang w:val="id-ID"/>
              </w:rPr>
            </w:pPr>
            <w:r w:rsidRPr="00FD40C3">
              <w:rPr>
                <w:lang w:val="id-ID"/>
              </w:rPr>
              <w:t xml:space="preserve">    "mnt": "minta",</w:t>
            </w:r>
          </w:p>
          <w:p w14:paraId="76F66EC2" w14:textId="77777777" w:rsidR="00801B5C" w:rsidRPr="00FD40C3" w:rsidRDefault="00801B5C" w:rsidP="00801B5C">
            <w:pPr>
              <w:pStyle w:val="Code"/>
              <w:rPr>
                <w:lang w:val="id-ID"/>
              </w:rPr>
            </w:pPr>
            <w:r w:rsidRPr="00FD40C3">
              <w:rPr>
                <w:lang w:val="id-ID"/>
              </w:rPr>
              <w:t xml:space="preserve">    "mnyumbang": "menyumbang",</w:t>
            </w:r>
          </w:p>
          <w:p w14:paraId="670406CE" w14:textId="77777777" w:rsidR="00801B5C" w:rsidRPr="00FD40C3" w:rsidRDefault="00801B5C" w:rsidP="00801B5C">
            <w:pPr>
              <w:pStyle w:val="Code"/>
              <w:rPr>
                <w:lang w:val="id-ID"/>
              </w:rPr>
            </w:pPr>
            <w:r w:rsidRPr="00FD40C3">
              <w:rPr>
                <w:lang w:val="id-ID"/>
              </w:rPr>
              <w:t xml:space="preserve">    "mo": "mau",</w:t>
            </w:r>
          </w:p>
          <w:p w14:paraId="2085F045" w14:textId="77777777" w:rsidR="00801B5C" w:rsidRPr="00FD40C3" w:rsidRDefault="00801B5C" w:rsidP="00801B5C">
            <w:pPr>
              <w:pStyle w:val="Code"/>
              <w:rPr>
                <w:lang w:val="id-ID"/>
              </w:rPr>
            </w:pPr>
            <w:r w:rsidRPr="00FD40C3">
              <w:rPr>
                <w:lang w:val="id-ID"/>
              </w:rPr>
              <w:t xml:space="preserve">    "modar": "mati",</w:t>
            </w:r>
          </w:p>
          <w:p w14:paraId="4D5F3BF7" w14:textId="77777777" w:rsidR="00801B5C" w:rsidRPr="00FD40C3" w:rsidRDefault="00801B5C" w:rsidP="00801B5C">
            <w:pPr>
              <w:pStyle w:val="Code"/>
              <w:rPr>
                <w:lang w:val="id-ID"/>
              </w:rPr>
            </w:pPr>
            <w:r w:rsidRPr="00FD40C3">
              <w:rPr>
                <w:lang w:val="id-ID"/>
              </w:rPr>
              <w:t xml:space="preserve">    "moga": "semoga",</w:t>
            </w:r>
          </w:p>
          <w:p w14:paraId="598C55B6" w14:textId="77777777" w:rsidR="00801B5C" w:rsidRPr="00FD40C3" w:rsidRDefault="00801B5C" w:rsidP="00801B5C">
            <w:pPr>
              <w:pStyle w:val="Code"/>
              <w:rPr>
                <w:lang w:val="id-ID"/>
              </w:rPr>
            </w:pPr>
            <w:r w:rsidRPr="00FD40C3">
              <w:rPr>
                <w:lang w:val="id-ID"/>
              </w:rPr>
              <w:t xml:space="preserve">    "moge": "motor gede",</w:t>
            </w:r>
          </w:p>
          <w:p w14:paraId="77C0FEEE" w14:textId="77777777" w:rsidR="00801B5C" w:rsidRPr="00FD40C3" w:rsidRDefault="00801B5C" w:rsidP="00801B5C">
            <w:pPr>
              <w:pStyle w:val="Code"/>
              <w:rPr>
                <w:lang w:val="id-ID"/>
              </w:rPr>
            </w:pPr>
            <w:r w:rsidRPr="00FD40C3">
              <w:rPr>
                <w:lang w:val="id-ID"/>
              </w:rPr>
              <w:t xml:space="preserve">    "mokad": "mati",</w:t>
            </w:r>
          </w:p>
          <w:p w14:paraId="4200EC2B" w14:textId="77777777" w:rsidR="00801B5C" w:rsidRPr="00FD40C3" w:rsidRDefault="00801B5C" w:rsidP="00801B5C">
            <w:pPr>
              <w:pStyle w:val="Code"/>
              <w:rPr>
                <w:lang w:val="id-ID"/>
              </w:rPr>
            </w:pPr>
            <w:r w:rsidRPr="00FD40C3">
              <w:rPr>
                <w:lang w:val="id-ID"/>
              </w:rPr>
              <w:t xml:space="preserve">    "mokat": "mati",</w:t>
            </w:r>
          </w:p>
          <w:p w14:paraId="38710344" w14:textId="77777777" w:rsidR="00801B5C" w:rsidRPr="00FD40C3" w:rsidRDefault="00801B5C" w:rsidP="00801B5C">
            <w:pPr>
              <w:pStyle w:val="Code"/>
              <w:rPr>
                <w:lang w:val="id-ID"/>
              </w:rPr>
            </w:pPr>
            <w:r w:rsidRPr="00FD40C3">
              <w:rPr>
                <w:lang w:val="id-ID"/>
              </w:rPr>
              <w:t xml:space="preserve">    "moso": "masa",</w:t>
            </w:r>
          </w:p>
          <w:p w14:paraId="629712C8" w14:textId="77777777" w:rsidR="00801B5C" w:rsidRPr="00FD40C3" w:rsidRDefault="00801B5C" w:rsidP="00801B5C">
            <w:pPr>
              <w:pStyle w:val="Code"/>
              <w:rPr>
                <w:lang w:val="id-ID"/>
              </w:rPr>
            </w:pPr>
            <w:r w:rsidRPr="00FD40C3">
              <w:rPr>
                <w:lang w:val="id-ID"/>
              </w:rPr>
              <w:t xml:space="preserve">    "mosok": "masa",</w:t>
            </w:r>
          </w:p>
          <w:p w14:paraId="58B85CA5" w14:textId="77777777" w:rsidR="00801B5C" w:rsidRPr="00FD40C3" w:rsidRDefault="00801B5C" w:rsidP="00801B5C">
            <w:pPr>
              <w:pStyle w:val="Code"/>
              <w:rPr>
                <w:lang w:val="id-ID"/>
              </w:rPr>
            </w:pPr>
            <w:r w:rsidRPr="00FD40C3">
              <w:rPr>
                <w:lang w:val="id-ID"/>
              </w:rPr>
              <w:t xml:space="preserve">    "most": "paling",</w:t>
            </w:r>
          </w:p>
          <w:p w14:paraId="33C7058D" w14:textId="77777777" w:rsidR="00801B5C" w:rsidRPr="00FD40C3" w:rsidRDefault="00801B5C" w:rsidP="00801B5C">
            <w:pPr>
              <w:pStyle w:val="Code"/>
              <w:rPr>
                <w:lang w:val="id-ID"/>
              </w:rPr>
            </w:pPr>
            <w:r w:rsidRPr="00FD40C3">
              <w:rPr>
                <w:lang w:val="id-ID"/>
              </w:rPr>
              <w:lastRenderedPageBreak/>
              <w:t xml:space="preserve">    "mpe": "sampai",</w:t>
            </w:r>
          </w:p>
          <w:p w14:paraId="752CC35E" w14:textId="77777777" w:rsidR="00801B5C" w:rsidRPr="00FD40C3" w:rsidRDefault="00801B5C" w:rsidP="00801B5C">
            <w:pPr>
              <w:pStyle w:val="Code"/>
              <w:rPr>
                <w:lang w:val="id-ID"/>
              </w:rPr>
            </w:pPr>
            <w:r w:rsidRPr="00FD40C3">
              <w:rPr>
                <w:lang w:val="id-ID"/>
              </w:rPr>
              <w:t xml:space="preserve">    "mpr": "majelis permusyawaratan rakyat",</w:t>
            </w:r>
          </w:p>
          <w:p w14:paraId="514FE27C" w14:textId="77777777" w:rsidR="00801B5C" w:rsidRPr="00FD40C3" w:rsidRDefault="00801B5C" w:rsidP="00801B5C">
            <w:pPr>
              <w:pStyle w:val="Code"/>
              <w:rPr>
                <w:lang w:val="id-ID"/>
              </w:rPr>
            </w:pPr>
            <w:r w:rsidRPr="00FD40C3">
              <w:rPr>
                <w:lang w:val="id-ID"/>
              </w:rPr>
              <w:t xml:space="preserve">    "mrk": "mereka",</w:t>
            </w:r>
          </w:p>
          <w:p w14:paraId="00B09A46" w14:textId="77777777" w:rsidR="00801B5C" w:rsidRPr="00FD40C3" w:rsidRDefault="00801B5C" w:rsidP="00801B5C">
            <w:pPr>
              <w:pStyle w:val="Code"/>
              <w:rPr>
                <w:lang w:val="id-ID"/>
              </w:rPr>
            </w:pPr>
            <w:r w:rsidRPr="00FD40C3">
              <w:rPr>
                <w:lang w:val="id-ID"/>
              </w:rPr>
              <w:t xml:space="preserve">    "msh": "masih",</w:t>
            </w:r>
          </w:p>
          <w:p w14:paraId="121B2023" w14:textId="77777777" w:rsidR="00801B5C" w:rsidRPr="00FD40C3" w:rsidRDefault="00801B5C" w:rsidP="00801B5C">
            <w:pPr>
              <w:pStyle w:val="Code"/>
              <w:rPr>
                <w:lang w:val="id-ID"/>
              </w:rPr>
            </w:pPr>
            <w:r w:rsidRPr="00FD40C3">
              <w:rPr>
                <w:lang w:val="id-ID"/>
              </w:rPr>
              <w:t xml:space="preserve">    "msk": "masuk",</w:t>
            </w:r>
          </w:p>
          <w:p w14:paraId="35AC94BE" w14:textId="77777777" w:rsidR="00801B5C" w:rsidRPr="00FD40C3" w:rsidRDefault="00801B5C" w:rsidP="00801B5C">
            <w:pPr>
              <w:pStyle w:val="Code"/>
              <w:rPr>
                <w:lang w:val="id-ID"/>
              </w:rPr>
            </w:pPr>
            <w:r w:rsidRPr="00FD40C3">
              <w:rPr>
                <w:lang w:val="id-ID"/>
              </w:rPr>
              <w:t xml:space="preserve">    "mskpn": "meskipun",</w:t>
            </w:r>
          </w:p>
          <w:p w14:paraId="38D2FA94" w14:textId="77777777" w:rsidR="00801B5C" w:rsidRPr="00FD40C3" w:rsidRDefault="00801B5C" w:rsidP="00801B5C">
            <w:pPr>
              <w:pStyle w:val="Code"/>
              <w:rPr>
                <w:lang w:val="id-ID"/>
              </w:rPr>
            </w:pPr>
            <w:r w:rsidRPr="00FD40C3">
              <w:rPr>
                <w:lang w:val="id-ID"/>
              </w:rPr>
              <w:t xml:space="preserve">    "mslh": "masalah",</w:t>
            </w:r>
          </w:p>
          <w:p w14:paraId="10E3CEBE" w14:textId="77777777" w:rsidR="00801B5C" w:rsidRPr="00FD40C3" w:rsidRDefault="00801B5C" w:rsidP="00801B5C">
            <w:pPr>
              <w:pStyle w:val="Code"/>
              <w:rPr>
                <w:lang w:val="id-ID"/>
              </w:rPr>
            </w:pPr>
            <w:r w:rsidRPr="00FD40C3">
              <w:rPr>
                <w:lang w:val="id-ID"/>
              </w:rPr>
              <w:t xml:space="preserve">    "msng2": "masing-masing",</w:t>
            </w:r>
          </w:p>
          <w:p w14:paraId="0E7F13BC" w14:textId="77777777" w:rsidR="00801B5C" w:rsidRPr="00FD40C3" w:rsidRDefault="00801B5C" w:rsidP="00801B5C">
            <w:pPr>
              <w:pStyle w:val="Code"/>
              <w:rPr>
                <w:lang w:val="id-ID"/>
              </w:rPr>
            </w:pPr>
            <w:r w:rsidRPr="00FD40C3">
              <w:rPr>
                <w:lang w:val="id-ID"/>
              </w:rPr>
              <w:t xml:space="preserve">    "msuh": "musuh",</w:t>
            </w:r>
          </w:p>
          <w:p w14:paraId="3C24DC6D" w14:textId="77777777" w:rsidR="00801B5C" w:rsidRPr="00FD40C3" w:rsidRDefault="00801B5C" w:rsidP="00801B5C">
            <w:pPr>
              <w:pStyle w:val="Code"/>
              <w:rPr>
                <w:lang w:val="id-ID"/>
              </w:rPr>
            </w:pPr>
            <w:r w:rsidRPr="00FD40C3">
              <w:rPr>
                <w:lang w:val="id-ID"/>
              </w:rPr>
              <w:t xml:space="preserve">    "mt": "makan teman",</w:t>
            </w:r>
          </w:p>
          <w:p w14:paraId="6D292639" w14:textId="77777777" w:rsidR="00801B5C" w:rsidRPr="00FD40C3" w:rsidRDefault="00801B5C" w:rsidP="00801B5C">
            <w:pPr>
              <w:pStyle w:val="Code"/>
              <w:rPr>
                <w:lang w:val="id-ID"/>
              </w:rPr>
            </w:pPr>
            <w:r w:rsidRPr="00FD40C3">
              <w:rPr>
                <w:lang w:val="id-ID"/>
              </w:rPr>
              <w:t xml:space="preserve">    "muahal": "mahal",</w:t>
            </w:r>
          </w:p>
          <w:p w14:paraId="5EAC56BC" w14:textId="77777777" w:rsidR="00801B5C" w:rsidRPr="00FD40C3" w:rsidRDefault="00801B5C" w:rsidP="00801B5C">
            <w:pPr>
              <w:pStyle w:val="Code"/>
              <w:rPr>
                <w:lang w:val="id-ID"/>
              </w:rPr>
            </w:pPr>
            <w:r w:rsidRPr="00FD40C3">
              <w:rPr>
                <w:lang w:val="id-ID"/>
              </w:rPr>
              <w:t xml:space="preserve">    "mubes": "musyawarah besar",</w:t>
            </w:r>
          </w:p>
          <w:p w14:paraId="14885838" w14:textId="77777777" w:rsidR="00801B5C" w:rsidRPr="00FD40C3" w:rsidRDefault="00801B5C" w:rsidP="00801B5C">
            <w:pPr>
              <w:pStyle w:val="Code"/>
              <w:rPr>
                <w:lang w:val="id-ID"/>
              </w:rPr>
            </w:pPr>
            <w:r w:rsidRPr="00FD40C3">
              <w:rPr>
                <w:lang w:val="id-ID"/>
              </w:rPr>
              <w:t xml:space="preserve">    "mui": "majelis ulama indonesia",</w:t>
            </w:r>
          </w:p>
          <w:p w14:paraId="4DAD21BA" w14:textId="77777777" w:rsidR="00801B5C" w:rsidRPr="00FD40C3" w:rsidRDefault="00801B5C" w:rsidP="00801B5C">
            <w:pPr>
              <w:pStyle w:val="Code"/>
              <w:rPr>
                <w:lang w:val="id-ID"/>
              </w:rPr>
            </w:pPr>
            <w:r w:rsidRPr="00FD40C3">
              <w:rPr>
                <w:lang w:val="id-ID"/>
              </w:rPr>
              <w:t xml:space="preserve">    "muker": "musyawarah kerja",</w:t>
            </w:r>
          </w:p>
          <w:p w14:paraId="05F3BE0E" w14:textId="77777777" w:rsidR="00801B5C" w:rsidRPr="00FD40C3" w:rsidRDefault="00801B5C" w:rsidP="00801B5C">
            <w:pPr>
              <w:pStyle w:val="Code"/>
              <w:rPr>
                <w:lang w:val="id-ID"/>
              </w:rPr>
            </w:pPr>
            <w:r w:rsidRPr="00FD40C3">
              <w:rPr>
                <w:lang w:val="id-ID"/>
              </w:rPr>
              <w:t xml:space="preserve">    "mulu": "melulu",</w:t>
            </w:r>
          </w:p>
          <w:p w14:paraId="72CEDE9F" w14:textId="77777777" w:rsidR="00801B5C" w:rsidRPr="00FD40C3" w:rsidRDefault="00801B5C" w:rsidP="00801B5C">
            <w:pPr>
              <w:pStyle w:val="Code"/>
              <w:rPr>
                <w:lang w:val="id-ID"/>
              </w:rPr>
            </w:pPr>
            <w:r w:rsidRPr="00FD40C3">
              <w:rPr>
                <w:lang w:val="id-ID"/>
              </w:rPr>
              <w:t xml:space="preserve">    "mumet": "pusing",</w:t>
            </w:r>
          </w:p>
          <w:p w14:paraId="053F7B2B" w14:textId="77777777" w:rsidR="00801B5C" w:rsidRPr="00FD40C3" w:rsidRDefault="00801B5C" w:rsidP="00801B5C">
            <w:pPr>
              <w:pStyle w:val="Code"/>
              <w:rPr>
                <w:lang w:val="id-ID"/>
              </w:rPr>
            </w:pPr>
            <w:r w:rsidRPr="00FD40C3">
              <w:rPr>
                <w:lang w:val="id-ID"/>
              </w:rPr>
              <w:t xml:space="preserve">    "mumpung": "selagi",</w:t>
            </w:r>
          </w:p>
          <w:p w14:paraId="6F64C868" w14:textId="77777777" w:rsidR="00801B5C" w:rsidRPr="00FD40C3" w:rsidRDefault="00801B5C" w:rsidP="00801B5C">
            <w:pPr>
              <w:pStyle w:val="Code"/>
              <w:rPr>
                <w:lang w:val="id-ID"/>
              </w:rPr>
            </w:pPr>
            <w:r w:rsidRPr="00FD40C3">
              <w:rPr>
                <w:lang w:val="id-ID"/>
              </w:rPr>
              <w:t xml:space="preserve">    "muna": "munafik",</w:t>
            </w:r>
          </w:p>
          <w:p w14:paraId="086928EF" w14:textId="77777777" w:rsidR="00801B5C" w:rsidRPr="00FD40C3" w:rsidRDefault="00801B5C" w:rsidP="00801B5C">
            <w:pPr>
              <w:pStyle w:val="Code"/>
              <w:rPr>
                <w:lang w:val="id-ID"/>
              </w:rPr>
            </w:pPr>
            <w:r w:rsidRPr="00FD40C3">
              <w:rPr>
                <w:lang w:val="id-ID"/>
              </w:rPr>
              <w:t xml:space="preserve">    "munas": "musyawarah nasional",</w:t>
            </w:r>
          </w:p>
          <w:p w14:paraId="455402B6" w14:textId="77777777" w:rsidR="00801B5C" w:rsidRPr="00FD40C3" w:rsidRDefault="00801B5C" w:rsidP="00801B5C">
            <w:pPr>
              <w:pStyle w:val="Code"/>
              <w:rPr>
                <w:lang w:val="id-ID"/>
              </w:rPr>
            </w:pPr>
            <w:r w:rsidRPr="00FD40C3">
              <w:rPr>
                <w:lang w:val="id-ID"/>
              </w:rPr>
              <w:t xml:space="preserve">    "munaslub": "musyawarah nasional luar biasa",</w:t>
            </w:r>
          </w:p>
          <w:p w14:paraId="42F8C833" w14:textId="77777777" w:rsidR="00801B5C" w:rsidRPr="00FD40C3" w:rsidRDefault="00801B5C" w:rsidP="00801B5C">
            <w:pPr>
              <w:pStyle w:val="Code"/>
              <w:rPr>
                <w:lang w:val="id-ID"/>
              </w:rPr>
            </w:pPr>
            <w:r w:rsidRPr="00FD40C3">
              <w:rPr>
                <w:lang w:val="id-ID"/>
              </w:rPr>
              <w:t xml:space="preserve">    "munfik": "munafik",</w:t>
            </w:r>
          </w:p>
          <w:p w14:paraId="5D251C53" w14:textId="77777777" w:rsidR="00801B5C" w:rsidRPr="00FD40C3" w:rsidRDefault="00801B5C" w:rsidP="00801B5C">
            <w:pPr>
              <w:pStyle w:val="Code"/>
              <w:rPr>
                <w:lang w:val="id-ID"/>
              </w:rPr>
            </w:pPr>
            <w:r w:rsidRPr="00FD40C3">
              <w:rPr>
                <w:lang w:val="id-ID"/>
              </w:rPr>
              <w:t xml:space="preserve">    "muntaber": "muntah dan berak",</w:t>
            </w:r>
          </w:p>
          <w:p w14:paraId="73BC8726" w14:textId="77777777" w:rsidR="00801B5C" w:rsidRPr="00FD40C3" w:rsidRDefault="00801B5C" w:rsidP="00801B5C">
            <w:pPr>
              <w:pStyle w:val="Code"/>
              <w:rPr>
                <w:lang w:val="id-ID"/>
              </w:rPr>
            </w:pPr>
            <w:r w:rsidRPr="00FD40C3">
              <w:rPr>
                <w:lang w:val="id-ID"/>
              </w:rPr>
              <w:t xml:space="preserve">    "musda": "musyawarah daerah",</w:t>
            </w:r>
          </w:p>
          <w:p w14:paraId="2299A555" w14:textId="77777777" w:rsidR="00801B5C" w:rsidRPr="00FD40C3" w:rsidRDefault="00801B5C" w:rsidP="00801B5C">
            <w:pPr>
              <w:pStyle w:val="Code"/>
              <w:rPr>
                <w:lang w:val="id-ID"/>
              </w:rPr>
            </w:pPr>
            <w:r w:rsidRPr="00FD40C3">
              <w:rPr>
                <w:lang w:val="id-ID"/>
              </w:rPr>
              <w:t xml:space="preserve">    "musti": "mesti",</w:t>
            </w:r>
          </w:p>
          <w:p w14:paraId="7B687056" w14:textId="77777777" w:rsidR="00801B5C" w:rsidRPr="00FD40C3" w:rsidRDefault="00801B5C" w:rsidP="00801B5C">
            <w:pPr>
              <w:pStyle w:val="Code"/>
              <w:rPr>
                <w:lang w:val="id-ID"/>
              </w:rPr>
            </w:pPr>
            <w:r w:rsidRPr="00FD40C3">
              <w:rPr>
                <w:lang w:val="id-ID"/>
              </w:rPr>
              <w:t xml:space="preserve">    "muter2": "muter-muter",</w:t>
            </w:r>
          </w:p>
          <w:p w14:paraId="70AA97DD" w14:textId="77777777" w:rsidR="00801B5C" w:rsidRPr="00FD40C3" w:rsidRDefault="00801B5C" w:rsidP="00801B5C">
            <w:pPr>
              <w:pStyle w:val="Code"/>
              <w:rPr>
                <w:lang w:val="id-ID"/>
              </w:rPr>
            </w:pPr>
            <w:r w:rsidRPr="00FD40C3">
              <w:rPr>
                <w:lang w:val="id-ID"/>
              </w:rPr>
              <w:t xml:space="preserve">    "muup": "maaf",</w:t>
            </w:r>
          </w:p>
          <w:p w14:paraId="5B90E69B" w14:textId="77777777" w:rsidR="00801B5C" w:rsidRPr="00FD40C3" w:rsidRDefault="00801B5C" w:rsidP="00801B5C">
            <w:pPr>
              <w:pStyle w:val="Code"/>
              <w:rPr>
                <w:lang w:val="id-ID"/>
              </w:rPr>
            </w:pPr>
            <w:r w:rsidRPr="00FD40C3">
              <w:rPr>
                <w:lang w:val="id-ID"/>
              </w:rPr>
              <w:t xml:space="preserve">    "muupz": "maaf",</w:t>
            </w:r>
          </w:p>
          <w:p w14:paraId="60EBA2BF" w14:textId="77777777" w:rsidR="00801B5C" w:rsidRPr="00FD40C3" w:rsidRDefault="00801B5C" w:rsidP="00801B5C">
            <w:pPr>
              <w:pStyle w:val="Code"/>
              <w:rPr>
                <w:lang w:val="id-ID"/>
              </w:rPr>
            </w:pPr>
            <w:r w:rsidRPr="00FD40C3">
              <w:rPr>
                <w:lang w:val="id-ID"/>
              </w:rPr>
              <w:t xml:space="preserve">    "muuv": "maaf",</w:t>
            </w:r>
          </w:p>
          <w:p w14:paraId="4ACF5C71" w14:textId="77777777" w:rsidR="00801B5C" w:rsidRPr="00FD40C3" w:rsidRDefault="00801B5C" w:rsidP="00801B5C">
            <w:pPr>
              <w:pStyle w:val="Code"/>
              <w:rPr>
                <w:lang w:val="id-ID"/>
              </w:rPr>
            </w:pPr>
            <w:r w:rsidRPr="00FD40C3">
              <w:rPr>
                <w:lang w:val="id-ID"/>
              </w:rPr>
              <w:t xml:space="preserve">    "mw": "now watching",</w:t>
            </w:r>
          </w:p>
          <w:p w14:paraId="101A39D7" w14:textId="77777777" w:rsidR="00801B5C" w:rsidRPr="00FD40C3" w:rsidRDefault="00801B5C" w:rsidP="00801B5C">
            <w:pPr>
              <w:pStyle w:val="Code"/>
              <w:rPr>
                <w:lang w:val="id-ID"/>
              </w:rPr>
            </w:pPr>
            <w:r w:rsidRPr="00FD40C3">
              <w:rPr>
                <w:lang w:val="id-ID"/>
              </w:rPr>
              <w:t xml:space="preserve">    "mz": "mas",</w:t>
            </w:r>
          </w:p>
          <w:p w14:paraId="592997F7" w14:textId="77777777" w:rsidR="00801B5C" w:rsidRPr="00FD40C3" w:rsidRDefault="00801B5C" w:rsidP="00801B5C">
            <w:pPr>
              <w:pStyle w:val="Code"/>
              <w:rPr>
                <w:lang w:val="id-ID"/>
              </w:rPr>
            </w:pPr>
            <w:r w:rsidRPr="00FD40C3">
              <w:rPr>
                <w:lang w:val="id-ID"/>
              </w:rPr>
              <w:t xml:space="preserve">    "n": "dan",</w:t>
            </w:r>
          </w:p>
          <w:p w14:paraId="2BB7B4AD" w14:textId="77777777" w:rsidR="00801B5C" w:rsidRPr="00FD40C3" w:rsidRDefault="00801B5C" w:rsidP="00801B5C">
            <w:pPr>
              <w:pStyle w:val="Code"/>
              <w:rPr>
                <w:lang w:val="id-ID"/>
              </w:rPr>
            </w:pPr>
            <w:r w:rsidRPr="00FD40C3">
              <w:rPr>
                <w:lang w:val="id-ID"/>
              </w:rPr>
              <w:t xml:space="preserve">    "na": "nya",</w:t>
            </w:r>
          </w:p>
          <w:p w14:paraId="419B1170" w14:textId="77777777" w:rsidR="00801B5C" w:rsidRPr="00FD40C3" w:rsidRDefault="00801B5C" w:rsidP="00801B5C">
            <w:pPr>
              <w:pStyle w:val="Code"/>
              <w:rPr>
                <w:lang w:val="id-ID"/>
              </w:rPr>
            </w:pPr>
            <w:r w:rsidRPr="00FD40C3">
              <w:rPr>
                <w:lang w:val="id-ID"/>
              </w:rPr>
              <w:t xml:space="preserve">    "naas": "nahas",</w:t>
            </w:r>
          </w:p>
          <w:p w14:paraId="74F8BF30" w14:textId="77777777" w:rsidR="00801B5C" w:rsidRPr="00FD40C3" w:rsidRDefault="00801B5C" w:rsidP="00801B5C">
            <w:pPr>
              <w:pStyle w:val="Code"/>
              <w:rPr>
                <w:lang w:val="id-ID"/>
              </w:rPr>
            </w:pPr>
            <w:r w:rsidRPr="00FD40C3">
              <w:rPr>
                <w:lang w:val="id-ID"/>
              </w:rPr>
              <w:t xml:space="preserve">    "nak": "hendak",</w:t>
            </w:r>
          </w:p>
          <w:p w14:paraId="05CB9BE9" w14:textId="77777777" w:rsidR="00801B5C" w:rsidRPr="00FD40C3" w:rsidRDefault="00801B5C" w:rsidP="00801B5C">
            <w:pPr>
              <w:pStyle w:val="Code"/>
              <w:rPr>
                <w:lang w:val="id-ID"/>
              </w:rPr>
            </w:pPr>
            <w:r w:rsidRPr="00FD40C3">
              <w:rPr>
                <w:lang w:val="id-ID"/>
              </w:rPr>
              <w:t xml:space="preserve">    "nal": "kenal",</w:t>
            </w:r>
          </w:p>
          <w:p w14:paraId="6F28FCB4" w14:textId="77777777" w:rsidR="00801B5C" w:rsidRPr="00FD40C3" w:rsidRDefault="00801B5C" w:rsidP="00801B5C">
            <w:pPr>
              <w:pStyle w:val="Code"/>
              <w:rPr>
                <w:lang w:val="id-ID"/>
              </w:rPr>
            </w:pPr>
            <w:r w:rsidRPr="00FD40C3">
              <w:rPr>
                <w:lang w:val="id-ID"/>
              </w:rPr>
              <w:t xml:space="preserve">    "nan": "dan",</w:t>
            </w:r>
          </w:p>
          <w:p w14:paraId="12737509" w14:textId="77777777" w:rsidR="00801B5C" w:rsidRPr="00FD40C3" w:rsidRDefault="00801B5C" w:rsidP="00801B5C">
            <w:pPr>
              <w:pStyle w:val="Code"/>
              <w:rPr>
                <w:lang w:val="id-ID"/>
              </w:rPr>
            </w:pPr>
            <w:r w:rsidRPr="00FD40C3">
              <w:rPr>
                <w:lang w:val="id-ID"/>
              </w:rPr>
              <w:t xml:space="preserve">    "nanam": "menanam",</w:t>
            </w:r>
          </w:p>
          <w:p w14:paraId="725DA69E" w14:textId="77777777" w:rsidR="00801B5C" w:rsidRPr="00FD40C3" w:rsidRDefault="00801B5C" w:rsidP="00801B5C">
            <w:pPr>
              <w:pStyle w:val="Code"/>
              <w:rPr>
                <w:lang w:val="id-ID"/>
              </w:rPr>
            </w:pPr>
            <w:r w:rsidRPr="00FD40C3">
              <w:rPr>
                <w:lang w:val="id-ID"/>
              </w:rPr>
              <w:t xml:space="preserve">    "nangis": "menangis",</w:t>
            </w:r>
          </w:p>
          <w:p w14:paraId="0DCDFF20" w14:textId="77777777" w:rsidR="00801B5C" w:rsidRPr="00FD40C3" w:rsidRDefault="00801B5C" w:rsidP="00801B5C">
            <w:pPr>
              <w:pStyle w:val="Code"/>
              <w:rPr>
                <w:lang w:val="id-ID"/>
              </w:rPr>
            </w:pPr>
            <w:r w:rsidRPr="00FD40C3">
              <w:rPr>
                <w:lang w:val="id-ID"/>
              </w:rPr>
              <w:t xml:space="preserve">    "nanya": "bertanya",</w:t>
            </w:r>
          </w:p>
          <w:p w14:paraId="32C12EB1" w14:textId="77777777" w:rsidR="00801B5C" w:rsidRPr="00FD40C3" w:rsidRDefault="00801B5C" w:rsidP="00801B5C">
            <w:pPr>
              <w:pStyle w:val="Code"/>
              <w:rPr>
                <w:lang w:val="id-ID"/>
              </w:rPr>
            </w:pPr>
            <w:r w:rsidRPr="00FD40C3">
              <w:rPr>
                <w:lang w:val="id-ID"/>
              </w:rPr>
              <w:t xml:space="preserve">    "naon": "apa",</w:t>
            </w:r>
          </w:p>
          <w:p w14:paraId="3828FB64" w14:textId="77777777" w:rsidR="00801B5C" w:rsidRPr="00FD40C3" w:rsidRDefault="00801B5C" w:rsidP="00801B5C">
            <w:pPr>
              <w:pStyle w:val="Code"/>
              <w:rPr>
                <w:lang w:val="id-ID"/>
              </w:rPr>
            </w:pPr>
            <w:r w:rsidRPr="00FD40C3">
              <w:rPr>
                <w:lang w:val="id-ID"/>
              </w:rPr>
              <w:t xml:space="preserve">    "napa": "kenapa",</w:t>
            </w:r>
          </w:p>
          <w:p w14:paraId="174102EC" w14:textId="77777777" w:rsidR="00801B5C" w:rsidRPr="00FD40C3" w:rsidRDefault="00801B5C" w:rsidP="00801B5C">
            <w:pPr>
              <w:pStyle w:val="Code"/>
              <w:rPr>
                <w:lang w:val="id-ID"/>
              </w:rPr>
            </w:pPr>
            <w:r w:rsidRPr="00FD40C3">
              <w:rPr>
                <w:lang w:val="id-ID"/>
              </w:rPr>
              <w:t xml:space="preserve">    "napi": "narapidana",</w:t>
            </w:r>
          </w:p>
          <w:p w14:paraId="3419D82C" w14:textId="77777777" w:rsidR="00801B5C" w:rsidRPr="00FD40C3" w:rsidRDefault="00801B5C" w:rsidP="00801B5C">
            <w:pPr>
              <w:pStyle w:val="Code"/>
              <w:rPr>
                <w:lang w:val="id-ID"/>
              </w:rPr>
            </w:pPr>
            <w:r w:rsidRPr="00FD40C3">
              <w:rPr>
                <w:lang w:val="id-ID"/>
              </w:rPr>
              <w:t xml:space="preserve">    "napol": "narapidana politik",</w:t>
            </w:r>
          </w:p>
          <w:p w14:paraId="5E86F1EA" w14:textId="77777777" w:rsidR="00801B5C" w:rsidRPr="00FD40C3" w:rsidRDefault="00801B5C" w:rsidP="00801B5C">
            <w:pPr>
              <w:pStyle w:val="Code"/>
              <w:rPr>
                <w:lang w:val="id-ID"/>
              </w:rPr>
            </w:pPr>
            <w:r w:rsidRPr="00FD40C3">
              <w:rPr>
                <w:lang w:val="id-ID"/>
              </w:rPr>
              <w:t xml:space="preserve">    "napza": "narkotika, alkohol, psikotropika, dan zat adiktif",</w:t>
            </w:r>
          </w:p>
          <w:p w14:paraId="79FB875B" w14:textId="77777777" w:rsidR="00801B5C" w:rsidRPr="00FD40C3" w:rsidRDefault="00801B5C" w:rsidP="00801B5C">
            <w:pPr>
              <w:pStyle w:val="Code"/>
              <w:rPr>
                <w:lang w:val="id-ID"/>
              </w:rPr>
            </w:pPr>
            <w:r w:rsidRPr="00FD40C3">
              <w:rPr>
                <w:lang w:val="id-ID"/>
              </w:rPr>
              <w:t xml:space="preserve">    "naq": "anak",</w:t>
            </w:r>
          </w:p>
          <w:p w14:paraId="418496BC" w14:textId="77777777" w:rsidR="00801B5C" w:rsidRPr="00FD40C3" w:rsidRDefault="00801B5C" w:rsidP="00801B5C">
            <w:pPr>
              <w:pStyle w:val="Code"/>
              <w:rPr>
                <w:lang w:val="id-ID"/>
              </w:rPr>
            </w:pPr>
            <w:r w:rsidRPr="00FD40C3">
              <w:rPr>
                <w:lang w:val="id-ID"/>
              </w:rPr>
              <w:t xml:space="preserve">    "narkoba": "narkotika, psikotropika, dan obat terlarang",</w:t>
            </w:r>
          </w:p>
          <w:p w14:paraId="16977AB3" w14:textId="77777777" w:rsidR="00801B5C" w:rsidRPr="00FD40C3" w:rsidRDefault="00801B5C" w:rsidP="00801B5C">
            <w:pPr>
              <w:pStyle w:val="Code"/>
              <w:rPr>
                <w:lang w:val="id-ID"/>
              </w:rPr>
            </w:pPr>
            <w:r w:rsidRPr="00FD40C3">
              <w:rPr>
                <w:lang w:val="id-ID"/>
              </w:rPr>
              <w:t xml:space="preserve">    "narsis": "bangga pada diri sendiri",</w:t>
            </w:r>
          </w:p>
          <w:p w14:paraId="4C4AD4AE" w14:textId="77777777" w:rsidR="00801B5C" w:rsidRPr="00FD40C3" w:rsidRDefault="00801B5C" w:rsidP="00801B5C">
            <w:pPr>
              <w:pStyle w:val="Code"/>
              <w:rPr>
                <w:lang w:val="id-ID"/>
              </w:rPr>
            </w:pPr>
            <w:r w:rsidRPr="00FD40C3">
              <w:rPr>
                <w:lang w:val="id-ID"/>
              </w:rPr>
              <w:t xml:space="preserve">    "nasgor": "nasi goreng",</w:t>
            </w:r>
          </w:p>
          <w:p w14:paraId="6DCE0521" w14:textId="77777777" w:rsidR="00801B5C" w:rsidRPr="00FD40C3" w:rsidRDefault="00801B5C" w:rsidP="00801B5C">
            <w:pPr>
              <w:pStyle w:val="Code"/>
              <w:rPr>
                <w:lang w:val="id-ID"/>
              </w:rPr>
            </w:pPr>
            <w:r w:rsidRPr="00FD40C3">
              <w:rPr>
                <w:lang w:val="id-ID"/>
              </w:rPr>
              <w:t xml:space="preserve">    "nax": "anak",</w:t>
            </w:r>
          </w:p>
          <w:p w14:paraId="13A7AEBD" w14:textId="77777777" w:rsidR="00801B5C" w:rsidRPr="00FD40C3" w:rsidRDefault="00801B5C" w:rsidP="00801B5C">
            <w:pPr>
              <w:pStyle w:val="Code"/>
              <w:rPr>
                <w:lang w:val="id-ID"/>
              </w:rPr>
            </w:pPr>
            <w:r w:rsidRPr="00FD40C3">
              <w:rPr>
                <w:lang w:val="id-ID"/>
              </w:rPr>
              <w:t xml:space="preserve">    "nda": "tidak",</w:t>
            </w:r>
          </w:p>
          <w:p w14:paraId="22E743EE" w14:textId="77777777" w:rsidR="00801B5C" w:rsidRPr="00FD40C3" w:rsidRDefault="00801B5C" w:rsidP="00801B5C">
            <w:pPr>
              <w:pStyle w:val="Code"/>
              <w:rPr>
                <w:lang w:val="id-ID"/>
              </w:rPr>
            </w:pPr>
            <w:r w:rsidRPr="00FD40C3">
              <w:rPr>
                <w:lang w:val="id-ID"/>
              </w:rPr>
              <w:t xml:space="preserve">    "ndak": "tidak",</w:t>
            </w:r>
          </w:p>
          <w:p w14:paraId="1D25CEF0" w14:textId="77777777" w:rsidR="00801B5C" w:rsidRPr="00FD40C3" w:rsidRDefault="00801B5C" w:rsidP="00801B5C">
            <w:pPr>
              <w:pStyle w:val="Code"/>
              <w:rPr>
                <w:lang w:val="id-ID"/>
              </w:rPr>
            </w:pPr>
            <w:r w:rsidRPr="00FD40C3">
              <w:rPr>
                <w:lang w:val="id-ID"/>
              </w:rPr>
              <w:t xml:space="preserve">    "ndiri": "sendiri",</w:t>
            </w:r>
          </w:p>
          <w:p w14:paraId="4E809FFC" w14:textId="77777777" w:rsidR="00801B5C" w:rsidRPr="00FD40C3" w:rsidRDefault="00801B5C" w:rsidP="00801B5C">
            <w:pPr>
              <w:pStyle w:val="Code"/>
              <w:rPr>
                <w:lang w:val="id-ID"/>
              </w:rPr>
            </w:pPr>
            <w:r w:rsidRPr="00FD40C3">
              <w:rPr>
                <w:lang w:val="id-ID"/>
              </w:rPr>
              <w:t xml:space="preserve">    "ndut": "gendut",</w:t>
            </w:r>
          </w:p>
          <w:p w14:paraId="3786555F" w14:textId="77777777" w:rsidR="00801B5C" w:rsidRPr="00FD40C3" w:rsidRDefault="00801B5C" w:rsidP="00801B5C">
            <w:pPr>
              <w:pStyle w:val="Code"/>
              <w:rPr>
                <w:lang w:val="id-ID"/>
              </w:rPr>
            </w:pPr>
            <w:r w:rsidRPr="00FD40C3">
              <w:rPr>
                <w:lang w:val="id-ID"/>
              </w:rPr>
              <w:t xml:space="preserve">    "ne": "ini",</w:t>
            </w:r>
          </w:p>
          <w:p w14:paraId="3785FAA6" w14:textId="77777777" w:rsidR="00801B5C" w:rsidRPr="00FD40C3" w:rsidRDefault="00801B5C" w:rsidP="00801B5C">
            <w:pPr>
              <w:pStyle w:val="Code"/>
              <w:rPr>
                <w:lang w:val="id-ID"/>
              </w:rPr>
            </w:pPr>
            <w:r w:rsidRPr="00FD40C3">
              <w:rPr>
                <w:lang w:val="id-ID"/>
              </w:rPr>
              <w:t xml:space="preserve">    "negri": "negeri",</w:t>
            </w:r>
          </w:p>
          <w:p w14:paraId="29ED83AE" w14:textId="77777777" w:rsidR="00801B5C" w:rsidRPr="00FD40C3" w:rsidRDefault="00801B5C" w:rsidP="00801B5C">
            <w:pPr>
              <w:pStyle w:val="Code"/>
              <w:rPr>
                <w:lang w:val="id-ID"/>
              </w:rPr>
            </w:pPr>
            <w:r w:rsidRPr="00FD40C3">
              <w:rPr>
                <w:lang w:val="id-ID"/>
              </w:rPr>
              <w:t xml:space="preserve">    "nekolim": "neokolonialisme",</w:t>
            </w:r>
          </w:p>
          <w:p w14:paraId="17E167BB" w14:textId="77777777" w:rsidR="00801B5C" w:rsidRPr="00FD40C3" w:rsidRDefault="00801B5C" w:rsidP="00801B5C">
            <w:pPr>
              <w:pStyle w:val="Code"/>
              <w:rPr>
                <w:lang w:val="id-ID"/>
              </w:rPr>
            </w:pPr>
            <w:r w:rsidRPr="00FD40C3">
              <w:rPr>
                <w:lang w:val="id-ID"/>
              </w:rPr>
              <w:t xml:space="preserve">    "nekolin": "neokolonialisme",</w:t>
            </w:r>
          </w:p>
          <w:p w14:paraId="3D552948" w14:textId="77777777" w:rsidR="00801B5C" w:rsidRPr="00FD40C3" w:rsidRDefault="00801B5C" w:rsidP="00801B5C">
            <w:pPr>
              <w:pStyle w:val="Code"/>
              <w:rPr>
                <w:lang w:val="id-ID"/>
              </w:rPr>
            </w:pPr>
            <w:r w:rsidRPr="00FD40C3">
              <w:rPr>
                <w:lang w:val="id-ID"/>
              </w:rPr>
              <w:t xml:space="preserve">    "nelfon": "menelepon",</w:t>
            </w:r>
          </w:p>
          <w:p w14:paraId="071D796A" w14:textId="77777777" w:rsidR="00801B5C" w:rsidRPr="00FD40C3" w:rsidRDefault="00801B5C" w:rsidP="00801B5C">
            <w:pPr>
              <w:pStyle w:val="Code"/>
              <w:rPr>
                <w:lang w:val="id-ID"/>
              </w:rPr>
            </w:pPr>
            <w:r w:rsidRPr="00FD40C3">
              <w:rPr>
                <w:lang w:val="id-ID"/>
              </w:rPr>
              <w:t xml:space="preserve">    "nembak": "menyatakan cinta",</w:t>
            </w:r>
          </w:p>
          <w:p w14:paraId="10C78B36" w14:textId="77777777" w:rsidR="00801B5C" w:rsidRPr="00FD40C3" w:rsidRDefault="00801B5C" w:rsidP="00801B5C">
            <w:pPr>
              <w:pStyle w:val="Code"/>
              <w:rPr>
                <w:lang w:val="id-ID"/>
              </w:rPr>
            </w:pPr>
            <w:r w:rsidRPr="00FD40C3">
              <w:rPr>
                <w:lang w:val="id-ID"/>
              </w:rPr>
              <w:lastRenderedPageBreak/>
              <w:t xml:space="preserve">    "next": "lanjut",</w:t>
            </w:r>
          </w:p>
          <w:p w14:paraId="523456D4" w14:textId="77777777" w:rsidR="00801B5C" w:rsidRPr="00FD40C3" w:rsidRDefault="00801B5C" w:rsidP="00801B5C">
            <w:pPr>
              <w:pStyle w:val="Code"/>
              <w:rPr>
                <w:lang w:val="id-ID"/>
              </w:rPr>
            </w:pPr>
            <w:r w:rsidRPr="00FD40C3">
              <w:rPr>
                <w:lang w:val="id-ID"/>
              </w:rPr>
              <w:t xml:space="preserve">    "ngabis2in": "menghabiskan",</w:t>
            </w:r>
          </w:p>
          <w:p w14:paraId="3CF3F668" w14:textId="77777777" w:rsidR="00801B5C" w:rsidRPr="00FD40C3" w:rsidRDefault="00801B5C" w:rsidP="00801B5C">
            <w:pPr>
              <w:pStyle w:val="Code"/>
              <w:rPr>
                <w:lang w:val="id-ID"/>
              </w:rPr>
            </w:pPr>
            <w:r w:rsidRPr="00FD40C3">
              <w:rPr>
                <w:lang w:val="id-ID"/>
              </w:rPr>
              <w:t xml:space="preserve">    "ngabuburit": "menunggu berbuka puasa",</w:t>
            </w:r>
          </w:p>
          <w:p w14:paraId="7640C321" w14:textId="77777777" w:rsidR="00801B5C" w:rsidRPr="00FD40C3" w:rsidRDefault="00801B5C" w:rsidP="00801B5C">
            <w:pPr>
              <w:pStyle w:val="Code"/>
              <w:rPr>
                <w:lang w:val="id-ID"/>
              </w:rPr>
            </w:pPr>
            <w:r w:rsidRPr="00FD40C3">
              <w:rPr>
                <w:lang w:val="id-ID"/>
              </w:rPr>
              <w:t xml:space="preserve">    "ngakak": "tertawa",</w:t>
            </w:r>
          </w:p>
          <w:p w14:paraId="2D8AB08A" w14:textId="77777777" w:rsidR="00801B5C" w:rsidRPr="00FD40C3" w:rsidRDefault="00801B5C" w:rsidP="00801B5C">
            <w:pPr>
              <w:pStyle w:val="Code"/>
              <w:rPr>
                <w:lang w:val="id-ID"/>
              </w:rPr>
            </w:pPr>
            <w:r w:rsidRPr="00FD40C3">
              <w:rPr>
                <w:lang w:val="id-ID"/>
              </w:rPr>
              <w:t xml:space="preserve">    "ngaku": "mengaku",</w:t>
            </w:r>
          </w:p>
          <w:p w14:paraId="3CA3792C" w14:textId="77777777" w:rsidR="00801B5C" w:rsidRPr="00FD40C3" w:rsidRDefault="00801B5C" w:rsidP="00801B5C">
            <w:pPr>
              <w:pStyle w:val="Code"/>
              <w:rPr>
                <w:lang w:val="id-ID"/>
              </w:rPr>
            </w:pPr>
            <w:r w:rsidRPr="00FD40C3">
              <w:rPr>
                <w:lang w:val="id-ID"/>
              </w:rPr>
              <w:t xml:space="preserve">    "ngambek": "marah",</w:t>
            </w:r>
          </w:p>
          <w:p w14:paraId="666C5B0F" w14:textId="77777777" w:rsidR="00801B5C" w:rsidRPr="00FD40C3" w:rsidRDefault="00801B5C" w:rsidP="00801B5C">
            <w:pPr>
              <w:pStyle w:val="Code"/>
              <w:rPr>
                <w:lang w:val="id-ID"/>
              </w:rPr>
            </w:pPr>
            <w:r w:rsidRPr="00FD40C3">
              <w:rPr>
                <w:lang w:val="id-ID"/>
              </w:rPr>
              <w:t xml:space="preserve">    "ngambil": "mengambil",</w:t>
            </w:r>
          </w:p>
          <w:p w14:paraId="65EE32A0" w14:textId="77777777" w:rsidR="00801B5C" w:rsidRPr="00FD40C3" w:rsidRDefault="00801B5C" w:rsidP="00801B5C">
            <w:pPr>
              <w:pStyle w:val="Code"/>
              <w:rPr>
                <w:lang w:val="id-ID"/>
              </w:rPr>
            </w:pPr>
            <w:r w:rsidRPr="00FD40C3">
              <w:rPr>
                <w:lang w:val="id-ID"/>
              </w:rPr>
              <w:t xml:space="preserve">    "ngampus": "pergi ke kampus",</w:t>
            </w:r>
          </w:p>
          <w:p w14:paraId="7E191EB4" w14:textId="77777777" w:rsidR="00801B5C" w:rsidRPr="00FD40C3" w:rsidRDefault="00801B5C" w:rsidP="00801B5C">
            <w:pPr>
              <w:pStyle w:val="Code"/>
              <w:rPr>
                <w:lang w:val="id-ID"/>
              </w:rPr>
            </w:pPr>
            <w:r w:rsidRPr="00FD40C3">
              <w:rPr>
                <w:lang w:val="id-ID"/>
              </w:rPr>
              <w:t xml:space="preserve">    "ngamuk2": "ngamuk-ngamuk",</w:t>
            </w:r>
          </w:p>
          <w:p w14:paraId="24BBE5E4" w14:textId="77777777" w:rsidR="00801B5C" w:rsidRPr="00FD40C3" w:rsidRDefault="00801B5C" w:rsidP="00801B5C">
            <w:pPr>
              <w:pStyle w:val="Code"/>
              <w:rPr>
                <w:lang w:val="id-ID"/>
              </w:rPr>
            </w:pPr>
            <w:r w:rsidRPr="00FD40C3">
              <w:rPr>
                <w:lang w:val="id-ID"/>
              </w:rPr>
              <w:t xml:space="preserve">    "nganggur": "tidak punya pekerjaan",</w:t>
            </w:r>
          </w:p>
          <w:p w14:paraId="576F111A" w14:textId="77777777" w:rsidR="00801B5C" w:rsidRPr="00FD40C3" w:rsidRDefault="00801B5C" w:rsidP="00801B5C">
            <w:pPr>
              <w:pStyle w:val="Code"/>
              <w:rPr>
                <w:lang w:val="id-ID"/>
              </w:rPr>
            </w:pPr>
            <w:r w:rsidRPr="00FD40C3">
              <w:rPr>
                <w:lang w:val="id-ID"/>
              </w:rPr>
              <w:t xml:space="preserve">    "ngantri": "mengantri",</w:t>
            </w:r>
          </w:p>
          <w:p w14:paraId="5AEFF1E7" w14:textId="77777777" w:rsidR="00801B5C" w:rsidRPr="00FD40C3" w:rsidRDefault="00801B5C" w:rsidP="00801B5C">
            <w:pPr>
              <w:pStyle w:val="Code"/>
              <w:rPr>
                <w:lang w:val="id-ID"/>
              </w:rPr>
            </w:pPr>
            <w:r w:rsidRPr="00FD40C3">
              <w:rPr>
                <w:lang w:val="id-ID"/>
              </w:rPr>
              <w:t xml:space="preserve">    "ngapah": "kenapa",</w:t>
            </w:r>
          </w:p>
          <w:p w14:paraId="4220147E" w14:textId="77777777" w:rsidR="00801B5C" w:rsidRPr="00FD40C3" w:rsidRDefault="00801B5C" w:rsidP="00801B5C">
            <w:pPr>
              <w:pStyle w:val="Code"/>
              <w:rPr>
                <w:lang w:val="id-ID"/>
              </w:rPr>
            </w:pPr>
            <w:r w:rsidRPr="00FD40C3">
              <w:rPr>
                <w:lang w:val="id-ID"/>
              </w:rPr>
              <w:t xml:space="preserve">    "ngapain": "sedang apa",</w:t>
            </w:r>
          </w:p>
          <w:p w14:paraId="63BEFCFD" w14:textId="77777777" w:rsidR="00801B5C" w:rsidRPr="00FD40C3" w:rsidRDefault="00801B5C" w:rsidP="00801B5C">
            <w:pPr>
              <w:pStyle w:val="Code"/>
              <w:rPr>
                <w:lang w:val="id-ID"/>
              </w:rPr>
            </w:pPr>
            <w:r w:rsidRPr="00FD40C3">
              <w:rPr>
                <w:lang w:val="id-ID"/>
              </w:rPr>
              <w:t xml:space="preserve">    "ngaret": "terlambat",</w:t>
            </w:r>
          </w:p>
          <w:p w14:paraId="30FC603C" w14:textId="77777777" w:rsidR="00801B5C" w:rsidRPr="00FD40C3" w:rsidRDefault="00801B5C" w:rsidP="00801B5C">
            <w:pPr>
              <w:pStyle w:val="Code"/>
              <w:rPr>
                <w:lang w:val="id-ID"/>
              </w:rPr>
            </w:pPr>
            <w:r w:rsidRPr="00FD40C3">
              <w:rPr>
                <w:lang w:val="id-ID"/>
              </w:rPr>
              <w:t xml:space="preserve">    "ngaruh": "berpengaruh",</w:t>
            </w:r>
          </w:p>
          <w:p w14:paraId="5D04ADF8" w14:textId="77777777" w:rsidR="00801B5C" w:rsidRPr="00FD40C3" w:rsidRDefault="00801B5C" w:rsidP="00801B5C">
            <w:pPr>
              <w:pStyle w:val="Code"/>
              <w:rPr>
                <w:lang w:val="id-ID"/>
              </w:rPr>
            </w:pPr>
            <w:r w:rsidRPr="00FD40C3">
              <w:rPr>
                <w:lang w:val="id-ID"/>
              </w:rPr>
              <w:t xml:space="preserve">    "ngasih": "memberikan",</w:t>
            </w:r>
          </w:p>
          <w:p w14:paraId="1792EA93" w14:textId="77777777" w:rsidR="00801B5C" w:rsidRPr="00FD40C3" w:rsidRDefault="00801B5C" w:rsidP="00801B5C">
            <w:pPr>
              <w:pStyle w:val="Code"/>
              <w:rPr>
                <w:lang w:val="id-ID"/>
              </w:rPr>
            </w:pPr>
            <w:r w:rsidRPr="00FD40C3">
              <w:rPr>
                <w:lang w:val="id-ID"/>
              </w:rPr>
              <w:t xml:space="preserve">    "ngawur": "berbicara sembarangan",</w:t>
            </w:r>
          </w:p>
          <w:p w14:paraId="7A3DB6F5" w14:textId="77777777" w:rsidR="00801B5C" w:rsidRPr="00FD40C3" w:rsidRDefault="00801B5C" w:rsidP="00801B5C">
            <w:pPr>
              <w:pStyle w:val="Code"/>
              <w:rPr>
                <w:lang w:val="id-ID"/>
              </w:rPr>
            </w:pPr>
            <w:r w:rsidRPr="00FD40C3">
              <w:rPr>
                <w:lang w:val="id-ID"/>
              </w:rPr>
              <w:t xml:space="preserve">    "ngebandel": "berbuat bandel",</w:t>
            </w:r>
          </w:p>
          <w:p w14:paraId="2CA0BFA1" w14:textId="77777777" w:rsidR="00801B5C" w:rsidRPr="00FD40C3" w:rsidRDefault="00801B5C" w:rsidP="00801B5C">
            <w:pPr>
              <w:pStyle w:val="Code"/>
              <w:rPr>
                <w:lang w:val="id-ID"/>
              </w:rPr>
            </w:pPr>
            <w:r w:rsidRPr="00FD40C3">
              <w:rPr>
                <w:lang w:val="id-ID"/>
              </w:rPr>
              <w:t xml:space="preserve">    "ngebully": "intimidasi",</w:t>
            </w:r>
          </w:p>
          <w:p w14:paraId="2DE4493F" w14:textId="77777777" w:rsidR="00801B5C" w:rsidRPr="00FD40C3" w:rsidRDefault="00801B5C" w:rsidP="00801B5C">
            <w:pPr>
              <w:pStyle w:val="Code"/>
              <w:rPr>
                <w:lang w:val="id-ID"/>
              </w:rPr>
            </w:pPr>
            <w:r w:rsidRPr="00FD40C3">
              <w:rPr>
                <w:lang w:val="id-ID"/>
              </w:rPr>
              <w:t xml:space="preserve">    "ngeceng": "kumpul bareng-bareng",</w:t>
            </w:r>
          </w:p>
          <w:p w14:paraId="29DAD3D9" w14:textId="77777777" w:rsidR="00801B5C" w:rsidRPr="00FD40C3" w:rsidRDefault="00801B5C" w:rsidP="00801B5C">
            <w:pPr>
              <w:pStyle w:val="Code"/>
              <w:rPr>
                <w:lang w:val="id-ID"/>
              </w:rPr>
            </w:pPr>
            <w:r w:rsidRPr="00FD40C3">
              <w:rPr>
                <w:lang w:val="id-ID"/>
              </w:rPr>
              <w:t xml:space="preserve">    "ngegosip": "bergosip",</w:t>
            </w:r>
          </w:p>
          <w:p w14:paraId="4AFDFD21" w14:textId="77777777" w:rsidR="00801B5C" w:rsidRPr="00FD40C3" w:rsidRDefault="00801B5C" w:rsidP="00801B5C">
            <w:pPr>
              <w:pStyle w:val="Code"/>
              <w:rPr>
                <w:lang w:val="id-ID"/>
              </w:rPr>
            </w:pPr>
            <w:r w:rsidRPr="00FD40C3">
              <w:rPr>
                <w:lang w:val="id-ID"/>
              </w:rPr>
              <w:t xml:space="preserve">    "ngeh": "sadar",</w:t>
            </w:r>
          </w:p>
          <w:p w14:paraId="0CE4B7E7" w14:textId="77777777" w:rsidR="00801B5C" w:rsidRPr="00FD40C3" w:rsidRDefault="00801B5C" w:rsidP="00801B5C">
            <w:pPr>
              <w:pStyle w:val="Code"/>
              <w:rPr>
                <w:lang w:val="id-ID"/>
              </w:rPr>
            </w:pPr>
            <w:r w:rsidRPr="00FD40C3">
              <w:rPr>
                <w:lang w:val="id-ID"/>
              </w:rPr>
              <w:t xml:space="preserve">    "ngehe": "kesal",</w:t>
            </w:r>
          </w:p>
          <w:p w14:paraId="3D6FD563" w14:textId="77777777" w:rsidR="00801B5C" w:rsidRPr="00FD40C3" w:rsidRDefault="00801B5C" w:rsidP="00801B5C">
            <w:pPr>
              <w:pStyle w:val="Code"/>
              <w:rPr>
                <w:lang w:val="id-ID"/>
              </w:rPr>
            </w:pPr>
            <w:r w:rsidRPr="00FD40C3">
              <w:rPr>
                <w:lang w:val="id-ID"/>
              </w:rPr>
              <w:t xml:space="preserve">    "ngeklaim": "mengklaim",</w:t>
            </w:r>
          </w:p>
          <w:p w14:paraId="065A00D9" w14:textId="77777777" w:rsidR="00801B5C" w:rsidRPr="00FD40C3" w:rsidRDefault="00801B5C" w:rsidP="00801B5C">
            <w:pPr>
              <w:pStyle w:val="Code"/>
              <w:rPr>
                <w:lang w:val="id-ID"/>
              </w:rPr>
            </w:pPr>
            <w:r w:rsidRPr="00FD40C3">
              <w:rPr>
                <w:lang w:val="id-ID"/>
              </w:rPr>
              <w:t xml:space="preserve">    "ngekos": "tinggal di kos",</w:t>
            </w:r>
          </w:p>
          <w:p w14:paraId="45DF3C0E" w14:textId="77777777" w:rsidR="00801B5C" w:rsidRPr="00FD40C3" w:rsidRDefault="00801B5C" w:rsidP="00801B5C">
            <w:pPr>
              <w:pStyle w:val="Code"/>
              <w:rPr>
                <w:lang w:val="id-ID"/>
              </w:rPr>
            </w:pPr>
            <w:r w:rsidRPr="00FD40C3">
              <w:rPr>
                <w:lang w:val="id-ID"/>
              </w:rPr>
              <w:t xml:space="preserve">    "ngeksis": "menjadi eksis",</w:t>
            </w:r>
          </w:p>
          <w:p w14:paraId="200FB9E8" w14:textId="77777777" w:rsidR="00801B5C" w:rsidRPr="00FD40C3" w:rsidRDefault="00801B5C" w:rsidP="00801B5C">
            <w:pPr>
              <w:pStyle w:val="Code"/>
              <w:rPr>
                <w:lang w:val="id-ID"/>
              </w:rPr>
            </w:pPr>
            <w:r w:rsidRPr="00FD40C3">
              <w:rPr>
                <w:lang w:val="id-ID"/>
              </w:rPr>
              <w:t xml:space="preserve">    "ngelamar": "melamar",</w:t>
            </w:r>
          </w:p>
          <w:p w14:paraId="165BC470" w14:textId="77777777" w:rsidR="00801B5C" w:rsidRPr="00FD40C3" w:rsidRDefault="00801B5C" w:rsidP="00801B5C">
            <w:pPr>
              <w:pStyle w:val="Code"/>
              <w:rPr>
                <w:lang w:val="id-ID"/>
              </w:rPr>
            </w:pPr>
            <w:r w:rsidRPr="00FD40C3">
              <w:rPr>
                <w:lang w:val="id-ID"/>
              </w:rPr>
              <w:t xml:space="preserve">    "ngeles": "berkilah",</w:t>
            </w:r>
          </w:p>
          <w:p w14:paraId="598BB748" w14:textId="77777777" w:rsidR="00801B5C" w:rsidRPr="00FD40C3" w:rsidRDefault="00801B5C" w:rsidP="00801B5C">
            <w:pPr>
              <w:pStyle w:val="Code"/>
              <w:rPr>
                <w:lang w:val="id-ID"/>
              </w:rPr>
            </w:pPr>
            <w:r w:rsidRPr="00FD40C3">
              <w:rPr>
                <w:lang w:val="id-ID"/>
              </w:rPr>
              <w:t xml:space="preserve">    "ngeliat": "melihat",</w:t>
            </w:r>
          </w:p>
          <w:p w14:paraId="600320A4" w14:textId="77777777" w:rsidR="00801B5C" w:rsidRPr="00FD40C3" w:rsidRDefault="00801B5C" w:rsidP="00801B5C">
            <w:pPr>
              <w:pStyle w:val="Code"/>
              <w:rPr>
                <w:lang w:val="id-ID"/>
              </w:rPr>
            </w:pPr>
            <w:r w:rsidRPr="00FD40C3">
              <w:rPr>
                <w:lang w:val="id-ID"/>
              </w:rPr>
              <w:t xml:space="preserve">    "ngelidur": "menggigau",</w:t>
            </w:r>
          </w:p>
          <w:p w14:paraId="73082B76" w14:textId="77777777" w:rsidR="00801B5C" w:rsidRPr="00FD40C3" w:rsidRDefault="00801B5C" w:rsidP="00801B5C">
            <w:pPr>
              <w:pStyle w:val="Code"/>
              <w:rPr>
                <w:lang w:val="id-ID"/>
              </w:rPr>
            </w:pPr>
            <w:r w:rsidRPr="00FD40C3">
              <w:rPr>
                <w:lang w:val="id-ID"/>
              </w:rPr>
              <w:t xml:space="preserve">    "ngemeng": "bicara terus-terusan",</w:t>
            </w:r>
          </w:p>
          <w:p w14:paraId="1B783FB0" w14:textId="77777777" w:rsidR="00801B5C" w:rsidRPr="00FD40C3" w:rsidRDefault="00801B5C" w:rsidP="00801B5C">
            <w:pPr>
              <w:pStyle w:val="Code"/>
              <w:rPr>
                <w:lang w:val="id-ID"/>
              </w:rPr>
            </w:pPr>
            <w:r w:rsidRPr="00FD40C3">
              <w:rPr>
                <w:lang w:val="id-ID"/>
              </w:rPr>
              <w:t xml:space="preserve">    "ngentot": "senggama",</w:t>
            </w:r>
          </w:p>
          <w:p w14:paraId="6F2FF31D" w14:textId="77777777" w:rsidR="00801B5C" w:rsidRPr="00FD40C3" w:rsidRDefault="00801B5C" w:rsidP="00801B5C">
            <w:pPr>
              <w:pStyle w:val="Code"/>
              <w:rPr>
                <w:lang w:val="id-ID"/>
              </w:rPr>
            </w:pPr>
            <w:r w:rsidRPr="00FD40C3">
              <w:rPr>
                <w:lang w:val="id-ID"/>
              </w:rPr>
              <w:t xml:space="preserve">    "ngentotin": "senggama",</w:t>
            </w:r>
          </w:p>
          <w:p w14:paraId="1D8E97DF" w14:textId="77777777" w:rsidR="00801B5C" w:rsidRPr="00FD40C3" w:rsidRDefault="00801B5C" w:rsidP="00801B5C">
            <w:pPr>
              <w:pStyle w:val="Code"/>
              <w:rPr>
                <w:lang w:val="id-ID"/>
              </w:rPr>
            </w:pPr>
            <w:r w:rsidRPr="00FD40C3">
              <w:rPr>
                <w:lang w:val="id-ID"/>
              </w:rPr>
              <w:t xml:space="preserve">    "ngerampok": "merampok",</w:t>
            </w:r>
          </w:p>
          <w:p w14:paraId="02651511" w14:textId="77777777" w:rsidR="00801B5C" w:rsidRPr="00FD40C3" w:rsidRDefault="00801B5C" w:rsidP="00801B5C">
            <w:pPr>
              <w:pStyle w:val="Code"/>
              <w:rPr>
                <w:lang w:val="id-ID"/>
              </w:rPr>
            </w:pPr>
            <w:r w:rsidRPr="00FD40C3">
              <w:rPr>
                <w:lang w:val="id-ID"/>
              </w:rPr>
              <w:t xml:space="preserve">    "ngeri": "seram",</w:t>
            </w:r>
          </w:p>
          <w:p w14:paraId="7AE5D27D" w14:textId="77777777" w:rsidR="00801B5C" w:rsidRPr="00FD40C3" w:rsidRDefault="00801B5C" w:rsidP="00801B5C">
            <w:pPr>
              <w:pStyle w:val="Code"/>
              <w:rPr>
                <w:lang w:val="id-ID"/>
              </w:rPr>
            </w:pPr>
            <w:r w:rsidRPr="00FD40C3">
              <w:rPr>
                <w:lang w:val="id-ID"/>
              </w:rPr>
              <w:t xml:space="preserve">    "ngerti": "mengerti",</w:t>
            </w:r>
          </w:p>
          <w:p w14:paraId="5DC8F0C9" w14:textId="77777777" w:rsidR="00801B5C" w:rsidRPr="00FD40C3" w:rsidRDefault="00801B5C" w:rsidP="00801B5C">
            <w:pPr>
              <w:pStyle w:val="Code"/>
              <w:rPr>
                <w:lang w:val="id-ID"/>
              </w:rPr>
            </w:pPr>
            <w:r w:rsidRPr="00FD40C3">
              <w:rPr>
                <w:lang w:val="id-ID"/>
              </w:rPr>
              <w:t xml:space="preserve">    "ngga": "tidak",</w:t>
            </w:r>
          </w:p>
          <w:p w14:paraId="00CA24AB" w14:textId="77777777" w:rsidR="00801B5C" w:rsidRPr="00FD40C3" w:rsidRDefault="00801B5C" w:rsidP="00801B5C">
            <w:pPr>
              <w:pStyle w:val="Code"/>
              <w:rPr>
                <w:lang w:val="id-ID"/>
              </w:rPr>
            </w:pPr>
            <w:r w:rsidRPr="00FD40C3">
              <w:rPr>
                <w:lang w:val="id-ID"/>
              </w:rPr>
              <w:t xml:space="preserve">    "nggak": "tidak",</w:t>
            </w:r>
          </w:p>
          <w:p w14:paraId="65ED58D5" w14:textId="77777777" w:rsidR="00801B5C" w:rsidRPr="00FD40C3" w:rsidRDefault="00801B5C" w:rsidP="00801B5C">
            <w:pPr>
              <w:pStyle w:val="Code"/>
              <w:rPr>
                <w:lang w:val="id-ID"/>
              </w:rPr>
            </w:pPr>
            <w:r w:rsidRPr="00FD40C3">
              <w:rPr>
                <w:lang w:val="id-ID"/>
              </w:rPr>
              <w:t xml:space="preserve">    "ngibul": "berbohong",</w:t>
            </w:r>
          </w:p>
          <w:p w14:paraId="5D75E3BB" w14:textId="77777777" w:rsidR="00801B5C" w:rsidRPr="00FD40C3" w:rsidRDefault="00801B5C" w:rsidP="00801B5C">
            <w:pPr>
              <w:pStyle w:val="Code"/>
              <w:rPr>
                <w:lang w:val="id-ID"/>
              </w:rPr>
            </w:pPr>
            <w:r w:rsidRPr="00FD40C3">
              <w:rPr>
                <w:lang w:val="id-ID"/>
              </w:rPr>
              <w:t xml:space="preserve">    "ngikut": "ikut",</w:t>
            </w:r>
          </w:p>
          <w:p w14:paraId="0EAE6802" w14:textId="77777777" w:rsidR="00801B5C" w:rsidRPr="00FD40C3" w:rsidRDefault="00801B5C" w:rsidP="00801B5C">
            <w:pPr>
              <w:pStyle w:val="Code"/>
              <w:rPr>
                <w:lang w:val="id-ID"/>
              </w:rPr>
            </w:pPr>
            <w:r w:rsidRPr="00FD40C3">
              <w:rPr>
                <w:lang w:val="id-ID"/>
              </w:rPr>
              <w:t xml:space="preserve">    "ngiler": "mau",</w:t>
            </w:r>
          </w:p>
          <w:p w14:paraId="53D8DDDB" w14:textId="77777777" w:rsidR="00801B5C" w:rsidRPr="00FD40C3" w:rsidRDefault="00801B5C" w:rsidP="00801B5C">
            <w:pPr>
              <w:pStyle w:val="Code"/>
              <w:rPr>
                <w:lang w:val="id-ID"/>
              </w:rPr>
            </w:pPr>
            <w:r w:rsidRPr="00FD40C3">
              <w:rPr>
                <w:lang w:val="id-ID"/>
              </w:rPr>
              <w:t xml:space="preserve">    "nginep": "menginap",</w:t>
            </w:r>
          </w:p>
          <w:p w14:paraId="41C3FF30" w14:textId="77777777" w:rsidR="00801B5C" w:rsidRPr="00FD40C3" w:rsidRDefault="00801B5C" w:rsidP="00801B5C">
            <w:pPr>
              <w:pStyle w:val="Code"/>
              <w:rPr>
                <w:lang w:val="id-ID"/>
              </w:rPr>
            </w:pPr>
            <w:r w:rsidRPr="00FD40C3">
              <w:rPr>
                <w:lang w:val="id-ID"/>
              </w:rPr>
              <w:t xml:space="preserve">    "ngiri": "iri",</w:t>
            </w:r>
          </w:p>
          <w:p w14:paraId="1721AC1B" w14:textId="77777777" w:rsidR="00801B5C" w:rsidRPr="00FD40C3" w:rsidRDefault="00801B5C" w:rsidP="00801B5C">
            <w:pPr>
              <w:pStyle w:val="Code"/>
              <w:rPr>
                <w:lang w:val="id-ID"/>
              </w:rPr>
            </w:pPr>
            <w:r w:rsidRPr="00FD40C3">
              <w:rPr>
                <w:lang w:val="id-ID"/>
              </w:rPr>
              <w:t xml:space="preserve">    "ngisi": "mengisi",</w:t>
            </w:r>
          </w:p>
          <w:p w14:paraId="01D44F38" w14:textId="77777777" w:rsidR="00801B5C" w:rsidRPr="00FD40C3" w:rsidRDefault="00801B5C" w:rsidP="00801B5C">
            <w:pPr>
              <w:pStyle w:val="Code"/>
              <w:rPr>
                <w:lang w:val="id-ID"/>
              </w:rPr>
            </w:pPr>
            <w:r w:rsidRPr="00FD40C3">
              <w:rPr>
                <w:lang w:val="id-ID"/>
              </w:rPr>
              <w:t xml:space="preserve">    "ngisiin": "mengisikan",</w:t>
            </w:r>
          </w:p>
          <w:p w14:paraId="48EFCECA" w14:textId="77777777" w:rsidR="00801B5C" w:rsidRPr="00FD40C3" w:rsidRDefault="00801B5C" w:rsidP="00801B5C">
            <w:pPr>
              <w:pStyle w:val="Code"/>
              <w:rPr>
                <w:lang w:val="id-ID"/>
              </w:rPr>
            </w:pPr>
            <w:r w:rsidRPr="00FD40C3">
              <w:rPr>
                <w:lang w:val="id-ID"/>
              </w:rPr>
              <w:t xml:space="preserve">    "ngmg": "bicara",</w:t>
            </w:r>
          </w:p>
          <w:p w14:paraId="32DD051C" w14:textId="77777777" w:rsidR="00801B5C" w:rsidRPr="00FD40C3" w:rsidRDefault="00801B5C" w:rsidP="00801B5C">
            <w:pPr>
              <w:pStyle w:val="Code"/>
              <w:rPr>
                <w:lang w:val="id-ID"/>
              </w:rPr>
            </w:pPr>
            <w:r w:rsidRPr="00FD40C3">
              <w:rPr>
                <w:lang w:val="id-ID"/>
              </w:rPr>
              <w:t xml:space="preserve">    "ngmng": "bicara",</w:t>
            </w:r>
          </w:p>
          <w:p w14:paraId="6419D8F7" w14:textId="77777777" w:rsidR="00801B5C" w:rsidRPr="00FD40C3" w:rsidRDefault="00801B5C" w:rsidP="00801B5C">
            <w:pPr>
              <w:pStyle w:val="Code"/>
              <w:rPr>
                <w:lang w:val="id-ID"/>
              </w:rPr>
            </w:pPr>
            <w:r w:rsidRPr="00FD40C3">
              <w:rPr>
                <w:lang w:val="id-ID"/>
              </w:rPr>
              <w:t xml:space="preserve">    "ngn": "dengan",</w:t>
            </w:r>
          </w:p>
          <w:p w14:paraId="4EA554BF" w14:textId="77777777" w:rsidR="00801B5C" w:rsidRPr="00FD40C3" w:rsidRDefault="00801B5C" w:rsidP="00801B5C">
            <w:pPr>
              <w:pStyle w:val="Code"/>
              <w:rPr>
                <w:lang w:val="id-ID"/>
              </w:rPr>
            </w:pPr>
            <w:r w:rsidRPr="00FD40C3">
              <w:rPr>
                <w:lang w:val="id-ID"/>
              </w:rPr>
              <w:t xml:space="preserve">    "ngo": "non governmental organization",</w:t>
            </w:r>
          </w:p>
          <w:p w14:paraId="37B0F522" w14:textId="77777777" w:rsidR="00801B5C" w:rsidRPr="00FD40C3" w:rsidRDefault="00801B5C" w:rsidP="00801B5C">
            <w:pPr>
              <w:pStyle w:val="Code"/>
              <w:rPr>
                <w:lang w:val="id-ID"/>
              </w:rPr>
            </w:pPr>
            <w:r w:rsidRPr="00FD40C3">
              <w:rPr>
                <w:lang w:val="id-ID"/>
              </w:rPr>
              <w:t xml:space="preserve">    "ngocol": "lucu",</w:t>
            </w:r>
          </w:p>
          <w:p w14:paraId="1AB8F9B6" w14:textId="77777777" w:rsidR="00801B5C" w:rsidRPr="00FD40C3" w:rsidRDefault="00801B5C" w:rsidP="00801B5C">
            <w:pPr>
              <w:pStyle w:val="Code"/>
              <w:rPr>
                <w:lang w:val="id-ID"/>
              </w:rPr>
            </w:pPr>
            <w:r w:rsidRPr="00FD40C3">
              <w:rPr>
                <w:lang w:val="id-ID"/>
              </w:rPr>
              <w:t xml:space="preserve">    "ngomong": "bicara",</w:t>
            </w:r>
          </w:p>
          <w:p w14:paraId="45508539" w14:textId="77777777" w:rsidR="00801B5C" w:rsidRPr="00FD40C3" w:rsidRDefault="00801B5C" w:rsidP="00801B5C">
            <w:pPr>
              <w:pStyle w:val="Code"/>
              <w:rPr>
                <w:lang w:val="id-ID"/>
              </w:rPr>
            </w:pPr>
            <w:r w:rsidRPr="00FD40C3">
              <w:rPr>
                <w:lang w:val="id-ID"/>
              </w:rPr>
              <w:t xml:space="preserve">    "ngomongin": "membicarakan",</w:t>
            </w:r>
          </w:p>
          <w:p w14:paraId="3D13A7D6" w14:textId="77777777" w:rsidR="00801B5C" w:rsidRPr="00FD40C3" w:rsidRDefault="00801B5C" w:rsidP="00801B5C">
            <w:pPr>
              <w:pStyle w:val="Code"/>
              <w:rPr>
                <w:lang w:val="id-ID"/>
              </w:rPr>
            </w:pPr>
            <w:r w:rsidRPr="00FD40C3">
              <w:rPr>
                <w:lang w:val="id-ID"/>
              </w:rPr>
              <w:t xml:space="preserve">    "ngubek2": "mencari-cari",</w:t>
            </w:r>
          </w:p>
          <w:p w14:paraId="361A8533" w14:textId="77777777" w:rsidR="00801B5C" w:rsidRPr="00FD40C3" w:rsidRDefault="00801B5C" w:rsidP="00801B5C">
            <w:pPr>
              <w:pStyle w:val="Code"/>
              <w:rPr>
                <w:lang w:val="id-ID"/>
              </w:rPr>
            </w:pPr>
            <w:r w:rsidRPr="00FD40C3">
              <w:rPr>
                <w:lang w:val="id-ID"/>
              </w:rPr>
              <w:t xml:space="preserve">    "ngumpet": "sembunyi",</w:t>
            </w:r>
          </w:p>
          <w:p w14:paraId="3274C1CE" w14:textId="77777777" w:rsidR="00801B5C" w:rsidRPr="00FD40C3" w:rsidRDefault="00801B5C" w:rsidP="00801B5C">
            <w:pPr>
              <w:pStyle w:val="Code"/>
              <w:rPr>
                <w:lang w:val="id-ID"/>
              </w:rPr>
            </w:pPr>
            <w:r w:rsidRPr="00FD40C3">
              <w:rPr>
                <w:lang w:val="id-ID"/>
              </w:rPr>
              <w:t xml:space="preserve">    "ngumpul": "berkumpul",</w:t>
            </w:r>
          </w:p>
          <w:p w14:paraId="443BD23A" w14:textId="77777777" w:rsidR="00801B5C" w:rsidRPr="00FD40C3" w:rsidRDefault="00801B5C" w:rsidP="00801B5C">
            <w:pPr>
              <w:pStyle w:val="Code"/>
              <w:rPr>
                <w:lang w:val="id-ID"/>
              </w:rPr>
            </w:pPr>
            <w:r w:rsidRPr="00FD40C3">
              <w:rPr>
                <w:lang w:val="id-ID"/>
              </w:rPr>
              <w:t xml:space="preserve">    "ngurus": "mengurus",</w:t>
            </w:r>
          </w:p>
          <w:p w14:paraId="45FCE578" w14:textId="77777777" w:rsidR="00801B5C" w:rsidRPr="00FD40C3" w:rsidRDefault="00801B5C" w:rsidP="00801B5C">
            <w:pPr>
              <w:pStyle w:val="Code"/>
              <w:rPr>
                <w:lang w:val="id-ID"/>
              </w:rPr>
            </w:pPr>
            <w:r w:rsidRPr="00FD40C3">
              <w:rPr>
                <w:lang w:val="id-ID"/>
              </w:rPr>
              <w:t xml:space="preserve">    "ngusir2": "usir-usir",</w:t>
            </w:r>
          </w:p>
          <w:p w14:paraId="11FC03BD" w14:textId="77777777" w:rsidR="00801B5C" w:rsidRPr="00FD40C3" w:rsidRDefault="00801B5C" w:rsidP="00801B5C">
            <w:pPr>
              <w:pStyle w:val="Code"/>
              <w:rPr>
                <w:lang w:val="id-ID"/>
              </w:rPr>
            </w:pPr>
            <w:r w:rsidRPr="00FD40C3">
              <w:rPr>
                <w:lang w:val="id-ID"/>
              </w:rPr>
              <w:t xml:space="preserve">    "nh": "nih",</w:t>
            </w:r>
          </w:p>
          <w:p w14:paraId="0C2826A8" w14:textId="77777777" w:rsidR="00801B5C" w:rsidRPr="00FD40C3" w:rsidRDefault="00801B5C" w:rsidP="00801B5C">
            <w:pPr>
              <w:pStyle w:val="Code"/>
              <w:rPr>
                <w:lang w:val="id-ID"/>
              </w:rPr>
            </w:pPr>
            <w:r w:rsidRPr="00FD40C3">
              <w:rPr>
                <w:lang w:val="id-ID"/>
              </w:rPr>
              <w:t xml:space="preserve">    "ni": "ini",</w:t>
            </w:r>
          </w:p>
          <w:p w14:paraId="7B5FA8F6" w14:textId="77777777" w:rsidR="00801B5C" w:rsidRPr="00FD40C3" w:rsidRDefault="00801B5C" w:rsidP="00801B5C">
            <w:pPr>
              <w:pStyle w:val="Code"/>
              <w:rPr>
                <w:lang w:val="id-ID"/>
              </w:rPr>
            </w:pPr>
            <w:r w:rsidRPr="00FD40C3">
              <w:rPr>
                <w:lang w:val="id-ID"/>
              </w:rPr>
              <w:lastRenderedPageBreak/>
              <w:t xml:space="preserve">    "nice": "bagus",</w:t>
            </w:r>
          </w:p>
          <w:p w14:paraId="1FE1CC79" w14:textId="77777777" w:rsidR="00801B5C" w:rsidRPr="00FD40C3" w:rsidRDefault="00801B5C" w:rsidP="00801B5C">
            <w:pPr>
              <w:pStyle w:val="Code"/>
              <w:rPr>
                <w:lang w:val="id-ID"/>
              </w:rPr>
            </w:pPr>
            <w:r w:rsidRPr="00FD40C3">
              <w:rPr>
                <w:lang w:val="id-ID"/>
              </w:rPr>
              <w:t xml:space="preserve">    "nie": "ini",</w:t>
            </w:r>
          </w:p>
          <w:p w14:paraId="346DEF09" w14:textId="77777777" w:rsidR="00801B5C" w:rsidRPr="00FD40C3" w:rsidRDefault="00801B5C" w:rsidP="00801B5C">
            <w:pPr>
              <w:pStyle w:val="Code"/>
              <w:rPr>
                <w:lang w:val="id-ID"/>
              </w:rPr>
            </w:pPr>
            <w:r w:rsidRPr="00FD40C3">
              <w:rPr>
                <w:lang w:val="id-ID"/>
              </w:rPr>
              <w:t xml:space="preserve">    "niech": "nih",</w:t>
            </w:r>
          </w:p>
          <w:p w14:paraId="78780522" w14:textId="77777777" w:rsidR="00801B5C" w:rsidRPr="00FD40C3" w:rsidRDefault="00801B5C" w:rsidP="00801B5C">
            <w:pPr>
              <w:pStyle w:val="Code"/>
              <w:rPr>
                <w:lang w:val="id-ID"/>
              </w:rPr>
            </w:pPr>
            <w:r w:rsidRPr="00FD40C3">
              <w:rPr>
                <w:lang w:val="id-ID"/>
              </w:rPr>
              <w:t xml:space="preserve">    "nih": "ini",</w:t>
            </w:r>
          </w:p>
          <w:p w14:paraId="2F69D387" w14:textId="77777777" w:rsidR="00801B5C" w:rsidRPr="00FD40C3" w:rsidRDefault="00801B5C" w:rsidP="00801B5C">
            <w:pPr>
              <w:pStyle w:val="Code"/>
              <w:rPr>
                <w:lang w:val="id-ID"/>
              </w:rPr>
            </w:pPr>
            <w:r w:rsidRPr="00FD40C3">
              <w:rPr>
                <w:lang w:val="id-ID"/>
              </w:rPr>
              <w:t xml:space="preserve">    "nikahkah": "nikahkan",</w:t>
            </w:r>
          </w:p>
          <w:p w14:paraId="09E4A45C" w14:textId="77777777" w:rsidR="00801B5C" w:rsidRPr="00FD40C3" w:rsidRDefault="00801B5C" w:rsidP="00801B5C">
            <w:pPr>
              <w:pStyle w:val="Code"/>
              <w:rPr>
                <w:lang w:val="id-ID"/>
              </w:rPr>
            </w:pPr>
            <w:r w:rsidRPr="00FD40C3">
              <w:rPr>
                <w:lang w:val="id-ID"/>
              </w:rPr>
              <w:t xml:space="preserve">    "nimbrung": "ikut serta",</w:t>
            </w:r>
          </w:p>
          <w:p w14:paraId="23820762" w14:textId="77777777" w:rsidR="00801B5C" w:rsidRPr="00FD40C3" w:rsidRDefault="00801B5C" w:rsidP="00801B5C">
            <w:pPr>
              <w:pStyle w:val="Code"/>
              <w:rPr>
                <w:lang w:val="id-ID"/>
              </w:rPr>
            </w:pPr>
            <w:r w:rsidRPr="00FD40C3">
              <w:rPr>
                <w:lang w:val="id-ID"/>
              </w:rPr>
              <w:t xml:space="preserve">    "nipu": "tipu",</w:t>
            </w:r>
          </w:p>
          <w:p w14:paraId="4E6209A6" w14:textId="77777777" w:rsidR="00801B5C" w:rsidRPr="00FD40C3" w:rsidRDefault="00801B5C" w:rsidP="00801B5C">
            <w:pPr>
              <w:pStyle w:val="Code"/>
              <w:rPr>
                <w:lang w:val="id-ID"/>
              </w:rPr>
            </w:pPr>
            <w:r w:rsidRPr="00FD40C3">
              <w:rPr>
                <w:lang w:val="id-ID"/>
              </w:rPr>
              <w:t xml:space="preserve">    "nitizen": "netizen",</w:t>
            </w:r>
          </w:p>
          <w:p w14:paraId="22191759" w14:textId="77777777" w:rsidR="00801B5C" w:rsidRPr="00FD40C3" w:rsidRDefault="00801B5C" w:rsidP="00801B5C">
            <w:pPr>
              <w:pStyle w:val="Code"/>
              <w:rPr>
                <w:lang w:val="id-ID"/>
              </w:rPr>
            </w:pPr>
            <w:r w:rsidRPr="00FD40C3">
              <w:rPr>
                <w:lang w:val="id-ID"/>
              </w:rPr>
              <w:t xml:space="preserve">    "niyh": "nih",</w:t>
            </w:r>
          </w:p>
          <w:p w14:paraId="37A17658" w14:textId="77777777" w:rsidR="00801B5C" w:rsidRPr="00FD40C3" w:rsidRDefault="00801B5C" w:rsidP="00801B5C">
            <w:pPr>
              <w:pStyle w:val="Code"/>
              <w:rPr>
                <w:lang w:val="id-ID"/>
              </w:rPr>
            </w:pPr>
            <w:r w:rsidRPr="00FD40C3">
              <w:rPr>
                <w:lang w:val="id-ID"/>
              </w:rPr>
              <w:t xml:space="preserve">    "nk": "ingin",</w:t>
            </w:r>
          </w:p>
          <w:p w14:paraId="4845CC9C" w14:textId="77777777" w:rsidR="00801B5C" w:rsidRPr="00FD40C3" w:rsidRDefault="00801B5C" w:rsidP="00801B5C">
            <w:pPr>
              <w:pStyle w:val="Code"/>
              <w:rPr>
                <w:lang w:val="id-ID"/>
              </w:rPr>
            </w:pPr>
            <w:r w:rsidRPr="00FD40C3">
              <w:rPr>
                <w:lang w:val="id-ID"/>
              </w:rPr>
              <w:t xml:space="preserve">    "nkah": "nikah",</w:t>
            </w:r>
          </w:p>
          <w:p w14:paraId="38C750D1" w14:textId="77777777" w:rsidR="00801B5C" w:rsidRPr="00FD40C3" w:rsidRDefault="00801B5C" w:rsidP="00801B5C">
            <w:pPr>
              <w:pStyle w:val="Code"/>
              <w:rPr>
                <w:lang w:val="id-ID"/>
              </w:rPr>
            </w:pPr>
            <w:r w:rsidRPr="00FD40C3">
              <w:rPr>
                <w:lang w:val="id-ID"/>
              </w:rPr>
              <w:t xml:space="preserve">    "nmenarik": "menarik",</w:t>
            </w:r>
          </w:p>
          <w:p w14:paraId="51743B17" w14:textId="77777777" w:rsidR="00801B5C" w:rsidRPr="00FD40C3" w:rsidRDefault="00801B5C" w:rsidP="00801B5C">
            <w:pPr>
              <w:pStyle w:val="Code"/>
              <w:rPr>
                <w:lang w:val="id-ID"/>
              </w:rPr>
            </w:pPr>
            <w:r w:rsidRPr="00FD40C3">
              <w:rPr>
                <w:lang w:val="id-ID"/>
              </w:rPr>
              <w:t xml:space="preserve">    "nmr": "nomor",</w:t>
            </w:r>
          </w:p>
          <w:p w14:paraId="730BC109" w14:textId="77777777" w:rsidR="00801B5C" w:rsidRPr="00FD40C3" w:rsidRDefault="00801B5C" w:rsidP="00801B5C">
            <w:pPr>
              <w:pStyle w:val="Code"/>
              <w:rPr>
                <w:lang w:val="id-ID"/>
              </w:rPr>
            </w:pPr>
            <w:r w:rsidRPr="00FD40C3">
              <w:rPr>
                <w:lang w:val="id-ID"/>
              </w:rPr>
              <w:t xml:space="preserve">    "nnt": "nanti",</w:t>
            </w:r>
          </w:p>
          <w:p w14:paraId="24F974C0" w14:textId="77777777" w:rsidR="00801B5C" w:rsidRPr="00FD40C3" w:rsidRDefault="00801B5C" w:rsidP="00801B5C">
            <w:pPr>
              <w:pStyle w:val="Code"/>
              <w:rPr>
                <w:lang w:val="id-ID"/>
              </w:rPr>
            </w:pPr>
            <w:r w:rsidRPr="00FD40C3">
              <w:rPr>
                <w:lang w:val="id-ID"/>
              </w:rPr>
              <w:t xml:space="preserve">    "nnti": "nanti",</w:t>
            </w:r>
          </w:p>
          <w:p w14:paraId="1100B49B" w14:textId="77777777" w:rsidR="00801B5C" w:rsidRPr="00FD40C3" w:rsidRDefault="00801B5C" w:rsidP="00801B5C">
            <w:pPr>
              <w:pStyle w:val="Code"/>
              <w:rPr>
                <w:lang w:val="id-ID"/>
              </w:rPr>
            </w:pPr>
            <w:r w:rsidRPr="00FD40C3">
              <w:rPr>
                <w:lang w:val="id-ID"/>
              </w:rPr>
              <w:t xml:space="preserve">    "nntn": "nonton",</w:t>
            </w:r>
          </w:p>
          <w:p w14:paraId="631D6364" w14:textId="77777777" w:rsidR="00801B5C" w:rsidRPr="00FD40C3" w:rsidRDefault="00801B5C" w:rsidP="00801B5C">
            <w:pPr>
              <w:pStyle w:val="Code"/>
              <w:rPr>
                <w:lang w:val="id-ID"/>
              </w:rPr>
            </w:pPr>
            <w:r w:rsidRPr="00FD40C3">
              <w:rPr>
                <w:lang w:val="id-ID"/>
              </w:rPr>
              <w:t xml:space="preserve">    "no": "nomor",</w:t>
            </w:r>
          </w:p>
          <w:p w14:paraId="797ADF4C" w14:textId="77777777" w:rsidR="00801B5C" w:rsidRPr="00FD40C3" w:rsidRDefault="00801B5C" w:rsidP="00801B5C">
            <w:pPr>
              <w:pStyle w:val="Code"/>
              <w:rPr>
                <w:lang w:val="id-ID"/>
              </w:rPr>
            </w:pPr>
            <w:r w:rsidRPr="00FD40C3">
              <w:rPr>
                <w:lang w:val="id-ID"/>
              </w:rPr>
              <w:t xml:space="preserve">    "nobar": "nonton bareng",</w:t>
            </w:r>
          </w:p>
          <w:p w14:paraId="79D55CFE" w14:textId="77777777" w:rsidR="00801B5C" w:rsidRPr="00FD40C3" w:rsidRDefault="00801B5C" w:rsidP="00801B5C">
            <w:pPr>
              <w:pStyle w:val="Code"/>
              <w:rPr>
                <w:lang w:val="id-ID"/>
              </w:rPr>
            </w:pPr>
            <w:r w:rsidRPr="00FD40C3">
              <w:rPr>
                <w:lang w:val="id-ID"/>
              </w:rPr>
              <w:t xml:space="preserve">    "nongkrong": "kumpul-kumpul",</w:t>
            </w:r>
          </w:p>
          <w:p w14:paraId="095D7C2E" w14:textId="77777777" w:rsidR="00801B5C" w:rsidRPr="00FD40C3" w:rsidRDefault="00801B5C" w:rsidP="00801B5C">
            <w:pPr>
              <w:pStyle w:val="Code"/>
              <w:rPr>
                <w:lang w:val="id-ID"/>
              </w:rPr>
            </w:pPr>
            <w:r w:rsidRPr="00FD40C3">
              <w:rPr>
                <w:lang w:val="id-ID"/>
              </w:rPr>
              <w:t xml:space="preserve">    "np": "now playing",</w:t>
            </w:r>
          </w:p>
          <w:p w14:paraId="6271A695" w14:textId="77777777" w:rsidR="00801B5C" w:rsidRPr="00FD40C3" w:rsidRDefault="00801B5C" w:rsidP="00801B5C">
            <w:pPr>
              <w:pStyle w:val="Code"/>
              <w:rPr>
                <w:lang w:val="id-ID"/>
              </w:rPr>
            </w:pPr>
            <w:r w:rsidRPr="00FD40C3">
              <w:rPr>
                <w:lang w:val="id-ID"/>
              </w:rPr>
              <w:t xml:space="preserve">    "nrp": "narapidana",</w:t>
            </w:r>
          </w:p>
          <w:p w14:paraId="3D1092F9" w14:textId="77777777" w:rsidR="00801B5C" w:rsidRPr="00FD40C3" w:rsidRDefault="00801B5C" w:rsidP="00801B5C">
            <w:pPr>
              <w:pStyle w:val="Code"/>
              <w:rPr>
                <w:lang w:val="id-ID"/>
              </w:rPr>
            </w:pPr>
            <w:r w:rsidRPr="00FD40C3">
              <w:rPr>
                <w:lang w:val="id-ID"/>
              </w:rPr>
              <w:t xml:space="preserve">    "ntap": "mantap",</w:t>
            </w:r>
          </w:p>
          <w:p w14:paraId="3FE32310" w14:textId="77777777" w:rsidR="00801B5C" w:rsidRPr="00FD40C3" w:rsidRDefault="00801B5C" w:rsidP="00801B5C">
            <w:pPr>
              <w:pStyle w:val="Code"/>
              <w:rPr>
                <w:lang w:val="id-ID"/>
              </w:rPr>
            </w:pPr>
            <w:r w:rsidRPr="00FD40C3">
              <w:rPr>
                <w:lang w:val="id-ID"/>
              </w:rPr>
              <w:t xml:space="preserve">    "ntar": "sebentar",</w:t>
            </w:r>
          </w:p>
          <w:p w14:paraId="07C4F708" w14:textId="77777777" w:rsidR="00801B5C" w:rsidRPr="00FD40C3" w:rsidRDefault="00801B5C" w:rsidP="00801B5C">
            <w:pPr>
              <w:pStyle w:val="Code"/>
              <w:rPr>
                <w:lang w:val="id-ID"/>
              </w:rPr>
            </w:pPr>
            <w:r w:rsidRPr="00FD40C3">
              <w:rPr>
                <w:lang w:val="id-ID"/>
              </w:rPr>
              <w:t xml:space="preserve">    "ntn": "nonton",</w:t>
            </w:r>
          </w:p>
          <w:p w14:paraId="2A4595B2" w14:textId="77777777" w:rsidR="00801B5C" w:rsidRPr="00FD40C3" w:rsidRDefault="00801B5C" w:rsidP="00801B5C">
            <w:pPr>
              <w:pStyle w:val="Code"/>
              <w:rPr>
                <w:lang w:val="id-ID"/>
              </w:rPr>
            </w:pPr>
            <w:r w:rsidRPr="00FD40C3">
              <w:rPr>
                <w:lang w:val="id-ID"/>
              </w:rPr>
              <w:t xml:space="preserve">    "nu": "nahdatul ulama",</w:t>
            </w:r>
          </w:p>
          <w:p w14:paraId="4A8C9273" w14:textId="77777777" w:rsidR="00801B5C" w:rsidRPr="00FD40C3" w:rsidRDefault="00801B5C" w:rsidP="00801B5C">
            <w:pPr>
              <w:pStyle w:val="Code"/>
              <w:rPr>
                <w:lang w:val="id-ID"/>
              </w:rPr>
            </w:pPr>
            <w:r w:rsidRPr="00FD40C3">
              <w:rPr>
                <w:lang w:val="id-ID"/>
              </w:rPr>
              <w:t xml:space="preserve">    "nuhun": "terima kasih",</w:t>
            </w:r>
          </w:p>
          <w:p w14:paraId="0DDB15E1" w14:textId="77777777" w:rsidR="00801B5C" w:rsidRPr="00FD40C3" w:rsidRDefault="00801B5C" w:rsidP="00801B5C">
            <w:pPr>
              <w:pStyle w:val="Code"/>
              <w:rPr>
                <w:lang w:val="id-ID"/>
              </w:rPr>
            </w:pPr>
            <w:r w:rsidRPr="00FD40C3">
              <w:rPr>
                <w:lang w:val="id-ID"/>
              </w:rPr>
              <w:t xml:space="preserve">    "numpuk": "bertumpuk",</w:t>
            </w:r>
          </w:p>
          <w:p w14:paraId="28E312E2" w14:textId="77777777" w:rsidR="00801B5C" w:rsidRPr="00FD40C3" w:rsidRDefault="00801B5C" w:rsidP="00801B5C">
            <w:pPr>
              <w:pStyle w:val="Code"/>
              <w:rPr>
                <w:lang w:val="id-ID"/>
              </w:rPr>
            </w:pPr>
            <w:r w:rsidRPr="00FD40C3">
              <w:rPr>
                <w:lang w:val="id-ID"/>
              </w:rPr>
              <w:t xml:space="preserve">    "nunggu": "menunggu",</w:t>
            </w:r>
          </w:p>
          <w:p w14:paraId="2A584025" w14:textId="77777777" w:rsidR="00801B5C" w:rsidRPr="00FD40C3" w:rsidRDefault="00801B5C" w:rsidP="00801B5C">
            <w:pPr>
              <w:pStyle w:val="Code"/>
              <w:rPr>
                <w:lang w:val="id-ID"/>
              </w:rPr>
            </w:pPr>
            <w:r w:rsidRPr="00FD40C3">
              <w:rPr>
                <w:lang w:val="id-ID"/>
              </w:rPr>
              <w:t xml:space="preserve">    "nutupin": "menutupi",</w:t>
            </w:r>
          </w:p>
          <w:p w14:paraId="16A18F54" w14:textId="77777777" w:rsidR="00801B5C" w:rsidRPr="00FD40C3" w:rsidRDefault="00801B5C" w:rsidP="00801B5C">
            <w:pPr>
              <w:pStyle w:val="Code"/>
              <w:rPr>
                <w:lang w:val="id-ID"/>
              </w:rPr>
            </w:pPr>
            <w:r w:rsidRPr="00FD40C3">
              <w:rPr>
                <w:lang w:val="id-ID"/>
              </w:rPr>
              <w:t xml:space="preserve">    "ny": "nya",</w:t>
            </w:r>
          </w:p>
          <w:p w14:paraId="4F0452B8" w14:textId="77777777" w:rsidR="00801B5C" w:rsidRPr="00FD40C3" w:rsidRDefault="00801B5C" w:rsidP="00801B5C">
            <w:pPr>
              <w:pStyle w:val="Code"/>
              <w:rPr>
                <w:lang w:val="id-ID"/>
              </w:rPr>
            </w:pPr>
            <w:r w:rsidRPr="00FD40C3">
              <w:rPr>
                <w:lang w:val="id-ID"/>
              </w:rPr>
              <w:t xml:space="preserve">    "nyaingin": "saing",</w:t>
            </w:r>
          </w:p>
          <w:p w14:paraId="73E64870" w14:textId="77777777" w:rsidR="00801B5C" w:rsidRPr="00FD40C3" w:rsidRDefault="00801B5C" w:rsidP="00801B5C">
            <w:pPr>
              <w:pStyle w:val="Code"/>
              <w:rPr>
                <w:lang w:val="id-ID"/>
              </w:rPr>
            </w:pPr>
            <w:r w:rsidRPr="00FD40C3">
              <w:rPr>
                <w:lang w:val="id-ID"/>
              </w:rPr>
              <w:t xml:space="preserve">    "nyalahin": "salah",</w:t>
            </w:r>
          </w:p>
          <w:p w14:paraId="6475EA98" w14:textId="77777777" w:rsidR="00801B5C" w:rsidRPr="00FD40C3" w:rsidRDefault="00801B5C" w:rsidP="00801B5C">
            <w:pPr>
              <w:pStyle w:val="Code"/>
              <w:rPr>
                <w:lang w:val="id-ID"/>
              </w:rPr>
            </w:pPr>
            <w:r w:rsidRPr="00FD40C3">
              <w:rPr>
                <w:lang w:val="id-ID"/>
              </w:rPr>
              <w:t xml:space="preserve">    "nyampah": "membuat sampah",</w:t>
            </w:r>
          </w:p>
          <w:p w14:paraId="1AB5B771" w14:textId="77777777" w:rsidR="00801B5C" w:rsidRPr="00FD40C3" w:rsidRDefault="00801B5C" w:rsidP="00801B5C">
            <w:pPr>
              <w:pStyle w:val="Code"/>
              <w:rPr>
                <w:lang w:val="id-ID"/>
              </w:rPr>
            </w:pPr>
            <w:r w:rsidRPr="00FD40C3">
              <w:rPr>
                <w:lang w:val="id-ID"/>
              </w:rPr>
              <w:t xml:space="preserve">    "nyampyr": "nyampur",</w:t>
            </w:r>
          </w:p>
          <w:p w14:paraId="484B24F2" w14:textId="77777777" w:rsidR="00801B5C" w:rsidRPr="00FD40C3" w:rsidRDefault="00801B5C" w:rsidP="00801B5C">
            <w:pPr>
              <w:pStyle w:val="Code"/>
              <w:rPr>
                <w:lang w:val="id-ID"/>
              </w:rPr>
            </w:pPr>
            <w:r w:rsidRPr="00FD40C3">
              <w:rPr>
                <w:lang w:val="id-ID"/>
              </w:rPr>
              <w:t xml:space="preserve">    "nyang": "yang",</w:t>
            </w:r>
          </w:p>
          <w:p w14:paraId="05D528EA" w14:textId="77777777" w:rsidR="00801B5C" w:rsidRPr="00FD40C3" w:rsidRDefault="00801B5C" w:rsidP="00801B5C">
            <w:pPr>
              <w:pStyle w:val="Code"/>
              <w:rPr>
                <w:lang w:val="id-ID"/>
              </w:rPr>
            </w:pPr>
            <w:r w:rsidRPr="00FD40C3">
              <w:rPr>
                <w:lang w:val="id-ID"/>
              </w:rPr>
              <w:t xml:space="preserve">    "nyari": "mencari",</w:t>
            </w:r>
          </w:p>
          <w:p w14:paraId="5D8F5A0B" w14:textId="77777777" w:rsidR="00801B5C" w:rsidRPr="00FD40C3" w:rsidRDefault="00801B5C" w:rsidP="00801B5C">
            <w:pPr>
              <w:pStyle w:val="Code"/>
              <w:rPr>
                <w:lang w:val="id-ID"/>
              </w:rPr>
            </w:pPr>
            <w:r w:rsidRPr="00FD40C3">
              <w:rPr>
                <w:lang w:val="id-ID"/>
              </w:rPr>
              <w:t xml:space="preserve">    "nyariin": "mencari",</w:t>
            </w:r>
          </w:p>
          <w:p w14:paraId="5F7E4B4F" w14:textId="77777777" w:rsidR="00801B5C" w:rsidRPr="00FD40C3" w:rsidRDefault="00801B5C" w:rsidP="00801B5C">
            <w:pPr>
              <w:pStyle w:val="Code"/>
              <w:rPr>
                <w:lang w:val="id-ID"/>
              </w:rPr>
            </w:pPr>
            <w:r w:rsidRPr="00FD40C3">
              <w:rPr>
                <w:lang w:val="id-ID"/>
              </w:rPr>
              <w:t xml:space="preserve">    "nyasar": "tersesat",</w:t>
            </w:r>
          </w:p>
          <w:p w14:paraId="0B1C0472" w14:textId="77777777" w:rsidR="00801B5C" w:rsidRPr="00FD40C3" w:rsidRDefault="00801B5C" w:rsidP="00801B5C">
            <w:pPr>
              <w:pStyle w:val="Code"/>
              <w:rPr>
                <w:lang w:val="id-ID"/>
              </w:rPr>
            </w:pPr>
            <w:r w:rsidRPr="00FD40C3">
              <w:rPr>
                <w:lang w:val="id-ID"/>
              </w:rPr>
              <w:t xml:space="preserve">    "nyekar": "menyekar",</w:t>
            </w:r>
          </w:p>
          <w:p w14:paraId="4CE34EB9" w14:textId="77777777" w:rsidR="00801B5C" w:rsidRPr="00FD40C3" w:rsidRDefault="00801B5C" w:rsidP="00801B5C">
            <w:pPr>
              <w:pStyle w:val="Code"/>
              <w:rPr>
                <w:lang w:val="id-ID"/>
              </w:rPr>
            </w:pPr>
            <w:r w:rsidRPr="00FD40C3">
              <w:rPr>
                <w:lang w:val="id-ID"/>
              </w:rPr>
              <w:t xml:space="preserve">    "nyela": "cela",</w:t>
            </w:r>
          </w:p>
          <w:p w14:paraId="474FE9B8" w14:textId="77777777" w:rsidR="00801B5C" w:rsidRPr="00FD40C3" w:rsidRDefault="00801B5C" w:rsidP="00801B5C">
            <w:pPr>
              <w:pStyle w:val="Code"/>
              <w:rPr>
                <w:lang w:val="id-ID"/>
              </w:rPr>
            </w:pPr>
            <w:r w:rsidRPr="00FD40C3">
              <w:rPr>
                <w:lang w:val="id-ID"/>
              </w:rPr>
              <w:t xml:space="preserve">    "nyembah": "sembah",</w:t>
            </w:r>
          </w:p>
          <w:p w14:paraId="5FC621DE" w14:textId="77777777" w:rsidR="00801B5C" w:rsidRPr="00FD40C3" w:rsidRDefault="00801B5C" w:rsidP="00801B5C">
            <w:pPr>
              <w:pStyle w:val="Code"/>
              <w:rPr>
                <w:lang w:val="id-ID"/>
              </w:rPr>
            </w:pPr>
            <w:r w:rsidRPr="00FD40C3">
              <w:rPr>
                <w:lang w:val="id-ID"/>
              </w:rPr>
              <w:t xml:space="preserve">    "nyemot": "ambil",</w:t>
            </w:r>
          </w:p>
          <w:p w14:paraId="4F0E1C50" w14:textId="77777777" w:rsidR="00801B5C" w:rsidRPr="00FD40C3" w:rsidRDefault="00801B5C" w:rsidP="00801B5C">
            <w:pPr>
              <w:pStyle w:val="Code"/>
              <w:rPr>
                <w:lang w:val="id-ID"/>
              </w:rPr>
            </w:pPr>
            <w:r w:rsidRPr="00FD40C3">
              <w:rPr>
                <w:lang w:val="id-ID"/>
              </w:rPr>
              <w:t xml:space="preserve">    "nyerang": "serang",</w:t>
            </w:r>
          </w:p>
          <w:p w14:paraId="6B60FAA8" w14:textId="77777777" w:rsidR="00801B5C" w:rsidRPr="00FD40C3" w:rsidRDefault="00801B5C" w:rsidP="00801B5C">
            <w:pPr>
              <w:pStyle w:val="Code"/>
              <w:rPr>
                <w:lang w:val="id-ID"/>
              </w:rPr>
            </w:pPr>
            <w:r w:rsidRPr="00FD40C3">
              <w:rPr>
                <w:lang w:val="id-ID"/>
              </w:rPr>
              <w:t xml:space="preserve">    "nyiapin": "mempersiapkan",</w:t>
            </w:r>
          </w:p>
          <w:p w14:paraId="027CF7D2" w14:textId="77777777" w:rsidR="00801B5C" w:rsidRPr="00FD40C3" w:rsidRDefault="00801B5C" w:rsidP="00801B5C">
            <w:pPr>
              <w:pStyle w:val="Code"/>
              <w:rPr>
                <w:lang w:val="id-ID"/>
              </w:rPr>
            </w:pPr>
            <w:r w:rsidRPr="00FD40C3">
              <w:rPr>
                <w:lang w:val="id-ID"/>
              </w:rPr>
              <w:t xml:space="preserve">    "nyicil": "mencicil",</w:t>
            </w:r>
          </w:p>
          <w:p w14:paraId="0F3BDF46" w14:textId="77777777" w:rsidR="00801B5C" w:rsidRPr="00FD40C3" w:rsidRDefault="00801B5C" w:rsidP="00801B5C">
            <w:pPr>
              <w:pStyle w:val="Code"/>
              <w:rPr>
                <w:lang w:val="id-ID"/>
              </w:rPr>
            </w:pPr>
            <w:r w:rsidRPr="00FD40C3">
              <w:rPr>
                <w:lang w:val="id-ID"/>
              </w:rPr>
              <w:t xml:space="preserve">    "nyiram": "menyiram",</w:t>
            </w:r>
          </w:p>
          <w:p w14:paraId="06F14BD0" w14:textId="77777777" w:rsidR="00801B5C" w:rsidRPr="00FD40C3" w:rsidRDefault="00801B5C" w:rsidP="00801B5C">
            <w:pPr>
              <w:pStyle w:val="Code"/>
              <w:rPr>
                <w:lang w:val="id-ID"/>
              </w:rPr>
            </w:pPr>
            <w:r w:rsidRPr="00FD40C3">
              <w:rPr>
                <w:lang w:val="id-ID"/>
              </w:rPr>
              <w:t xml:space="preserve">    "nympr": "nyampur",</w:t>
            </w:r>
          </w:p>
          <w:p w14:paraId="71F62AB3" w14:textId="77777777" w:rsidR="00801B5C" w:rsidRPr="00FD40C3" w:rsidRDefault="00801B5C" w:rsidP="00801B5C">
            <w:pPr>
              <w:pStyle w:val="Code"/>
              <w:rPr>
                <w:lang w:val="id-ID"/>
              </w:rPr>
            </w:pPr>
            <w:r w:rsidRPr="00FD40C3">
              <w:rPr>
                <w:lang w:val="id-ID"/>
              </w:rPr>
              <w:t xml:space="preserve">    "nyoblos": "mencoblos",</w:t>
            </w:r>
          </w:p>
          <w:p w14:paraId="0BD10174" w14:textId="77777777" w:rsidR="00801B5C" w:rsidRPr="00FD40C3" w:rsidRDefault="00801B5C" w:rsidP="00801B5C">
            <w:pPr>
              <w:pStyle w:val="Code"/>
              <w:rPr>
                <w:lang w:val="id-ID"/>
              </w:rPr>
            </w:pPr>
            <w:r w:rsidRPr="00FD40C3">
              <w:rPr>
                <w:lang w:val="id-ID"/>
              </w:rPr>
              <w:t xml:space="preserve">    "nyok": "ayo",</w:t>
            </w:r>
          </w:p>
          <w:p w14:paraId="6C316C52" w14:textId="77777777" w:rsidR="00801B5C" w:rsidRPr="00FD40C3" w:rsidRDefault="00801B5C" w:rsidP="00801B5C">
            <w:pPr>
              <w:pStyle w:val="Code"/>
              <w:rPr>
                <w:lang w:val="id-ID"/>
              </w:rPr>
            </w:pPr>
            <w:r w:rsidRPr="00FD40C3">
              <w:rPr>
                <w:lang w:val="id-ID"/>
              </w:rPr>
              <w:t xml:space="preserve">    "nyokap": "ibu",</w:t>
            </w:r>
          </w:p>
          <w:p w14:paraId="3F1573EF" w14:textId="77777777" w:rsidR="00801B5C" w:rsidRPr="00FD40C3" w:rsidRDefault="00801B5C" w:rsidP="00801B5C">
            <w:pPr>
              <w:pStyle w:val="Code"/>
              <w:rPr>
                <w:lang w:val="id-ID"/>
              </w:rPr>
            </w:pPr>
            <w:r w:rsidRPr="00FD40C3">
              <w:rPr>
                <w:lang w:val="id-ID"/>
              </w:rPr>
              <w:t xml:space="preserve">    "o": "oleh",</w:t>
            </w:r>
          </w:p>
          <w:p w14:paraId="350D7243" w14:textId="77777777" w:rsidR="00801B5C" w:rsidRPr="00FD40C3" w:rsidRDefault="00801B5C" w:rsidP="00801B5C">
            <w:pPr>
              <w:pStyle w:val="Code"/>
              <w:rPr>
                <w:lang w:val="id-ID"/>
              </w:rPr>
            </w:pPr>
            <w:r w:rsidRPr="00FD40C3">
              <w:rPr>
                <w:lang w:val="id-ID"/>
              </w:rPr>
              <w:t xml:space="preserve">    "o/": "oleh",</w:t>
            </w:r>
          </w:p>
          <w:p w14:paraId="5FE55765" w14:textId="77777777" w:rsidR="00801B5C" w:rsidRPr="00FD40C3" w:rsidRDefault="00801B5C" w:rsidP="00801B5C">
            <w:pPr>
              <w:pStyle w:val="Code"/>
              <w:rPr>
                <w:lang w:val="id-ID"/>
              </w:rPr>
            </w:pPr>
            <w:r w:rsidRPr="00FD40C3">
              <w:rPr>
                <w:lang w:val="id-ID"/>
              </w:rPr>
              <w:t xml:space="preserve">    "odmk": "orang dengan masalah kejiwaan",</w:t>
            </w:r>
          </w:p>
          <w:p w14:paraId="7C569C79" w14:textId="77777777" w:rsidR="00801B5C" w:rsidRPr="00FD40C3" w:rsidRDefault="00801B5C" w:rsidP="00801B5C">
            <w:pPr>
              <w:pStyle w:val="Code"/>
              <w:rPr>
                <w:lang w:val="id-ID"/>
              </w:rPr>
            </w:pPr>
            <w:r w:rsidRPr="00FD40C3">
              <w:rPr>
                <w:lang w:val="id-ID"/>
              </w:rPr>
              <w:t xml:space="preserve">    "ogah": "tidak mau",</w:t>
            </w:r>
          </w:p>
          <w:p w14:paraId="21BDC58B" w14:textId="77777777" w:rsidR="00801B5C" w:rsidRPr="00FD40C3" w:rsidRDefault="00801B5C" w:rsidP="00801B5C">
            <w:pPr>
              <w:pStyle w:val="Code"/>
              <w:rPr>
                <w:lang w:val="id-ID"/>
              </w:rPr>
            </w:pPr>
            <w:r w:rsidRPr="00FD40C3">
              <w:rPr>
                <w:lang w:val="id-ID"/>
              </w:rPr>
              <w:t xml:space="preserve">    "oia": "oh iya",</w:t>
            </w:r>
          </w:p>
          <w:p w14:paraId="08503B71" w14:textId="77777777" w:rsidR="00801B5C" w:rsidRPr="00FD40C3" w:rsidRDefault="00801B5C" w:rsidP="00801B5C">
            <w:pPr>
              <w:pStyle w:val="Code"/>
              <w:rPr>
                <w:lang w:val="id-ID"/>
              </w:rPr>
            </w:pPr>
            <w:r w:rsidRPr="00FD40C3">
              <w:rPr>
                <w:lang w:val="id-ID"/>
              </w:rPr>
              <w:t xml:space="preserve">    "ok": "ok",</w:t>
            </w:r>
          </w:p>
          <w:p w14:paraId="09051EA5" w14:textId="77777777" w:rsidR="00801B5C" w:rsidRPr="00FD40C3" w:rsidRDefault="00801B5C" w:rsidP="00801B5C">
            <w:pPr>
              <w:pStyle w:val="Code"/>
              <w:rPr>
                <w:lang w:val="id-ID"/>
              </w:rPr>
            </w:pPr>
            <w:r w:rsidRPr="00FD40C3">
              <w:rPr>
                <w:lang w:val="id-ID"/>
              </w:rPr>
              <w:t xml:space="preserve">    "okt": "oktober",</w:t>
            </w:r>
          </w:p>
          <w:p w14:paraId="24754316" w14:textId="77777777" w:rsidR="00801B5C" w:rsidRPr="00FD40C3" w:rsidRDefault="00801B5C" w:rsidP="00801B5C">
            <w:pPr>
              <w:pStyle w:val="Code"/>
              <w:rPr>
                <w:lang w:val="id-ID"/>
              </w:rPr>
            </w:pPr>
            <w:r w:rsidRPr="00FD40C3">
              <w:rPr>
                <w:lang w:val="id-ID"/>
              </w:rPr>
              <w:t xml:space="preserve">    "ol": "online",</w:t>
            </w:r>
          </w:p>
          <w:p w14:paraId="419B5DBC" w14:textId="77777777" w:rsidR="00801B5C" w:rsidRPr="00FD40C3" w:rsidRDefault="00801B5C" w:rsidP="00801B5C">
            <w:pPr>
              <w:pStyle w:val="Code"/>
              <w:rPr>
                <w:lang w:val="id-ID"/>
              </w:rPr>
            </w:pPr>
            <w:r w:rsidRPr="00FD40C3">
              <w:rPr>
                <w:lang w:val="id-ID"/>
              </w:rPr>
              <w:t xml:space="preserve">    "omdo": "omong doang",</w:t>
            </w:r>
          </w:p>
          <w:p w14:paraId="0067DEBA" w14:textId="77777777" w:rsidR="00801B5C" w:rsidRPr="00FD40C3" w:rsidRDefault="00801B5C" w:rsidP="00801B5C">
            <w:pPr>
              <w:pStyle w:val="Code"/>
              <w:rPr>
                <w:lang w:val="id-ID"/>
              </w:rPr>
            </w:pPr>
            <w:r w:rsidRPr="00FD40C3">
              <w:rPr>
                <w:lang w:val="id-ID"/>
              </w:rPr>
              <w:lastRenderedPageBreak/>
              <w:t xml:space="preserve">    "omg": "oh my god",</w:t>
            </w:r>
          </w:p>
          <w:p w14:paraId="2BD8287D" w14:textId="77777777" w:rsidR="00801B5C" w:rsidRPr="00FD40C3" w:rsidRDefault="00801B5C" w:rsidP="00801B5C">
            <w:pPr>
              <w:pStyle w:val="Code"/>
              <w:rPr>
                <w:lang w:val="id-ID"/>
              </w:rPr>
            </w:pPr>
            <w:r w:rsidRPr="00FD40C3">
              <w:rPr>
                <w:lang w:val="id-ID"/>
              </w:rPr>
              <w:t xml:space="preserve">    "omong2": "ngomong-ngomong",</w:t>
            </w:r>
          </w:p>
          <w:p w14:paraId="1E960F9E" w14:textId="77777777" w:rsidR="00801B5C" w:rsidRPr="00FD40C3" w:rsidRDefault="00801B5C" w:rsidP="00801B5C">
            <w:pPr>
              <w:pStyle w:val="Code"/>
              <w:rPr>
                <w:lang w:val="id-ID"/>
              </w:rPr>
            </w:pPr>
            <w:r w:rsidRPr="00FD40C3">
              <w:rPr>
                <w:lang w:val="id-ID"/>
              </w:rPr>
              <w:t xml:space="preserve">    "ongkir": "ongkos kirim",</w:t>
            </w:r>
          </w:p>
          <w:p w14:paraId="7DE1D7D8" w14:textId="77777777" w:rsidR="00801B5C" w:rsidRPr="00FD40C3" w:rsidRDefault="00801B5C" w:rsidP="00801B5C">
            <w:pPr>
              <w:pStyle w:val="Code"/>
              <w:rPr>
                <w:lang w:val="id-ID"/>
              </w:rPr>
            </w:pPr>
            <w:r w:rsidRPr="00FD40C3">
              <w:rPr>
                <w:lang w:val="id-ID"/>
              </w:rPr>
              <w:t xml:space="preserve">    "oon": "bodoh",</w:t>
            </w:r>
          </w:p>
          <w:p w14:paraId="5C226331" w14:textId="77777777" w:rsidR="00801B5C" w:rsidRPr="00FD40C3" w:rsidRDefault="00801B5C" w:rsidP="00801B5C">
            <w:pPr>
              <w:pStyle w:val="Code"/>
              <w:rPr>
                <w:lang w:val="id-ID"/>
              </w:rPr>
            </w:pPr>
            <w:r w:rsidRPr="00FD40C3">
              <w:rPr>
                <w:lang w:val="id-ID"/>
              </w:rPr>
              <w:t xml:space="preserve">    "oot": "out of topic",</w:t>
            </w:r>
          </w:p>
          <w:p w14:paraId="2E443408" w14:textId="77777777" w:rsidR="00801B5C" w:rsidRPr="00FD40C3" w:rsidRDefault="00801B5C" w:rsidP="00801B5C">
            <w:pPr>
              <w:pStyle w:val="Code"/>
              <w:rPr>
                <w:lang w:val="id-ID"/>
              </w:rPr>
            </w:pPr>
            <w:r w:rsidRPr="00FD40C3">
              <w:rPr>
                <w:lang w:val="id-ID"/>
              </w:rPr>
              <w:t xml:space="preserve">    "orange": "oranye",</w:t>
            </w:r>
          </w:p>
          <w:p w14:paraId="098CD999" w14:textId="77777777" w:rsidR="00801B5C" w:rsidRPr="00FD40C3" w:rsidRDefault="00801B5C" w:rsidP="00801B5C">
            <w:pPr>
              <w:pStyle w:val="Code"/>
              <w:rPr>
                <w:lang w:val="id-ID"/>
              </w:rPr>
            </w:pPr>
            <w:r w:rsidRPr="00FD40C3">
              <w:rPr>
                <w:lang w:val="id-ID"/>
              </w:rPr>
              <w:t xml:space="preserve">    "org": "orang",</w:t>
            </w:r>
          </w:p>
          <w:p w14:paraId="7B846904" w14:textId="77777777" w:rsidR="00801B5C" w:rsidRPr="00FD40C3" w:rsidRDefault="00801B5C" w:rsidP="00801B5C">
            <w:pPr>
              <w:pStyle w:val="Code"/>
              <w:rPr>
                <w:lang w:val="id-ID"/>
              </w:rPr>
            </w:pPr>
            <w:r w:rsidRPr="00FD40C3">
              <w:rPr>
                <w:lang w:val="id-ID"/>
              </w:rPr>
              <w:t xml:space="preserve">    "org2": "orang-orang",</w:t>
            </w:r>
          </w:p>
          <w:p w14:paraId="21BDC5A0" w14:textId="77777777" w:rsidR="00801B5C" w:rsidRPr="00FD40C3" w:rsidRDefault="00801B5C" w:rsidP="00801B5C">
            <w:pPr>
              <w:pStyle w:val="Code"/>
              <w:rPr>
                <w:lang w:val="id-ID"/>
              </w:rPr>
            </w:pPr>
            <w:r w:rsidRPr="00FD40C3">
              <w:rPr>
                <w:lang w:val="id-ID"/>
              </w:rPr>
              <w:t xml:space="preserve">    "orglaen": "orang lain",</w:t>
            </w:r>
          </w:p>
          <w:p w14:paraId="085358AE" w14:textId="77777777" w:rsidR="00801B5C" w:rsidRPr="00FD40C3" w:rsidRDefault="00801B5C" w:rsidP="00801B5C">
            <w:pPr>
              <w:pStyle w:val="Code"/>
              <w:rPr>
                <w:lang w:val="id-ID"/>
              </w:rPr>
            </w:pPr>
            <w:r w:rsidRPr="00FD40C3">
              <w:rPr>
                <w:lang w:val="id-ID"/>
              </w:rPr>
              <w:t xml:space="preserve">    "orkes": "olahraga dan kesehatan",</w:t>
            </w:r>
          </w:p>
          <w:p w14:paraId="007DBE9E" w14:textId="77777777" w:rsidR="00801B5C" w:rsidRPr="00FD40C3" w:rsidRDefault="00801B5C" w:rsidP="00801B5C">
            <w:pPr>
              <w:pStyle w:val="Code"/>
              <w:rPr>
                <w:lang w:val="id-ID"/>
              </w:rPr>
            </w:pPr>
            <w:r w:rsidRPr="00FD40C3">
              <w:rPr>
                <w:lang w:val="id-ID"/>
              </w:rPr>
              <w:t xml:space="preserve">    "ortu": "orang tua",</w:t>
            </w:r>
          </w:p>
          <w:p w14:paraId="730657BC" w14:textId="77777777" w:rsidR="00801B5C" w:rsidRPr="00FD40C3" w:rsidRDefault="00801B5C" w:rsidP="00801B5C">
            <w:pPr>
              <w:pStyle w:val="Code"/>
              <w:rPr>
                <w:lang w:val="id-ID"/>
              </w:rPr>
            </w:pPr>
            <w:r w:rsidRPr="00FD40C3">
              <w:rPr>
                <w:lang w:val="id-ID"/>
              </w:rPr>
              <w:t xml:space="preserve">    "ospek": "orientasi studi dan pengenalan kampus",</w:t>
            </w:r>
          </w:p>
          <w:p w14:paraId="5560CB2C" w14:textId="77777777" w:rsidR="00801B5C" w:rsidRPr="00FD40C3" w:rsidRDefault="00801B5C" w:rsidP="00801B5C">
            <w:pPr>
              <w:pStyle w:val="Code"/>
              <w:rPr>
                <w:lang w:val="id-ID"/>
              </w:rPr>
            </w:pPr>
            <w:r w:rsidRPr="00FD40C3">
              <w:rPr>
                <w:lang w:val="id-ID"/>
              </w:rPr>
              <w:t xml:space="preserve">    "otda": "otonomi daerah",</w:t>
            </w:r>
          </w:p>
          <w:p w14:paraId="7D5F305F" w14:textId="77777777" w:rsidR="00801B5C" w:rsidRPr="00FD40C3" w:rsidRDefault="00801B5C" w:rsidP="00801B5C">
            <w:pPr>
              <w:pStyle w:val="Code"/>
              <w:rPr>
                <w:lang w:val="id-ID"/>
              </w:rPr>
            </w:pPr>
            <w:r w:rsidRPr="00FD40C3">
              <w:rPr>
                <w:lang w:val="id-ID"/>
              </w:rPr>
              <w:t xml:space="preserve">    "otre": "ok",</w:t>
            </w:r>
          </w:p>
          <w:p w14:paraId="47CFA11A" w14:textId="77777777" w:rsidR="00801B5C" w:rsidRPr="00FD40C3" w:rsidRDefault="00801B5C" w:rsidP="00801B5C">
            <w:pPr>
              <w:pStyle w:val="Code"/>
              <w:rPr>
                <w:lang w:val="id-ID"/>
              </w:rPr>
            </w:pPr>
            <w:r w:rsidRPr="00FD40C3">
              <w:rPr>
                <w:lang w:val="id-ID"/>
              </w:rPr>
              <w:t xml:space="preserve">    "otw": "on the way, sedang di jalan",</w:t>
            </w:r>
          </w:p>
          <w:p w14:paraId="03642E34" w14:textId="77777777" w:rsidR="00801B5C" w:rsidRPr="00FD40C3" w:rsidRDefault="00801B5C" w:rsidP="00801B5C">
            <w:pPr>
              <w:pStyle w:val="Code"/>
              <w:rPr>
                <w:lang w:val="id-ID"/>
              </w:rPr>
            </w:pPr>
            <w:r w:rsidRPr="00FD40C3">
              <w:rPr>
                <w:lang w:val="id-ID"/>
              </w:rPr>
              <w:t xml:space="preserve">    "our": "kami",</w:t>
            </w:r>
          </w:p>
          <w:p w14:paraId="354D2681" w14:textId="77777777" w:rsidR="00801B5C" w:rsidRPr="00FD40C3" w:rsidRDefault="00801B5C" w:rsidP="00801B5C">
            <w:pPr>
              <w:pStyle w:val="Code"/>
              <w:rPr>
                <w:lang w:val="id-ID"/>
              </w:rPr>
            </w:pPr>
            <w:r w:rsidRPr="00FD40C3">
              <w:rPr>
                <w:lang w:val="id-ID"/>
              </w:rPr>
              <w:t xml:space="preserve">    "p": "per",</w:t>
            </w:r>
          </w:p>
          <w:p w14:paraId="6BCB03BE" w14:textId="77777777" w:rsidR="00801B5C" w:rsidRPr="00FD40C3" w:rsidRDefault="00801B5C" w:rsidP="00801B5C">
            <w:pPr>
              <w:pStyle w:val="Code"/>
              <w:rPr>
                <w:lang w:val="id-ID"/>
              </w:rPr>
            </w:pPr>
            <w:r w:rsidRPr="00FD40C3">
              <w:rPr>
                <w:lang w:val="id-ID"/>
              </w:rPr>
              <w:t xml:space="preserve">    "p.s": "pesan",</w:t>
            </w:r>
          </w:p>
          <w:p w14:paraId="665B8AE7" w14:textId="77777777" w:rsidR="00801B5C" w:rsidRPr="00FD40C3" w:rsidRDefault="00801B5C" w:rsidP="00801B5C">
            <w:pPr>
              <w:pStyle w:val="Code"/>
              <w:rPr>
                <w:lang w:val="id-ID"/>
              </w:rPr>
            </w:pPr>
            <w:r w:rsidRPr="00FD40C3">
              <w:rPr>
                <w:lang w:val="id-ID"/>
              </w:rPr>
              <w:t xml:space="preserve">    "p0rn": "porno",</w:t>
            </w:r>
          </w:p>
          <w:p w14:paraId="60ECBBEC" w14:textId="77777777" w:rsidR="00801B5C" w:rsidRPr="00FD40C3" w:rsidRDefault="00801B5C" w:rsidP="00801B5C">
            <w:pPr>
              <w:pStyle w:val="Code"/>
              <w:rPr>
                <w:lang w:val="id-ID"/>
              </w:rPr>
            </w:pPr>
            <w:r w:rsidRPr="00FD40C3">
              <w:rPr>
                <w:lang w:val="id-ID"/>
              </w:rPr>
              <w:t xml:space="preserve">    "pa": "apa",</w:t>
            </w:r>
          </w:p>
          <w:p w14:paraId="74F23E2C" w14:textId="77777777" w:rsidR="00801B5C" w:rsidRPr="00FD40C3" w:rsidRDefault="00801B5C" w:rsidP="00801B5C">
            <w:pPr>
              <w:pStyle w:val="Code"/>
              <w:rPr>
                <w:lang w:val="id-ID"/>
              </w:rPr>
            </w:pPr>
            <w:r w:rsidRPr="00FD40C3">
              <w:rPr>
                <w:lang w:val="id-ID"/>
              </w:rPr>
              <w:t xml:space="preserve">    "pacal": "pacar",</w:t>
            </w:r>
          </w:p>
          <w:p w14:paraId="0C481E57" w14:textId="77777777" w:rsidR="00801B5C" w:rsidRPr="00FD40C3" w:rsidRDefault="00801B5C" w:rsidP="00801B5C">
            <w:pPr>
              <w:pStyle w:val="Code"/>
              <w:rPr>
                <w:lang w:val="id-ID"/>
              </w:rPr>
            </w:pPr>
            <w:r w:rsidRPr="00FD40C3">
              <w:rPr>
                <w:lang w:val="id-ID"/>
              </w:rPr>
              <w:t xml:space="preserve">    "pahe": "paket hemat",</w:t>
            </w:r>
          </w:p>
          <w:p w14:paraId="45C0A8ED" w14:textId="77777777" w:rsidR="00801B5C" w:rsidRPr="00FD40C3" w:rsidRDefault="00801B5C" w:rsidP="00801B5C">
            <w:pPr>
              <w:pStyle w:val="Code"/>
              <w:rPr>
                <w:lang w:val="id-ID"/>
              </w:rPr>
            </w:pPr>
            <w:r w:rsidRPr="00FD40C3">
              <w:rPr>
                <w:lang w:val="id-ID"/>
              </w:rPr>
              <w:t xml:space="preserve">    "pake": "pakai",</w:t>
            </w:r>
          </w:p>
          <w:p w14:paraId="0B1D6438" w14:textId="77777777" w:rsidR="00801B5C" w:rsidRPr="00FD40C3" w:rsidRDefault="00801B5C" w:rsidP="00801B5C">
            <w:pPr>
              <w:pStyle w:val="Code"/>
              <w:rPr>
                <w:lang w:val="id-ID"/>
              </w:rPr>
            </w:pPr>
            <w:r w:rsidRPr="00FD40C3">
              <w:rPr>
                <w:lang w:val="id-ID"/>
              </w:rPr>
              <w:t xml:space="preserve">    "pakek": "pakai",</w:t>
            </w:r>
          </w:p>
          <w:p w14:paraId="019A5CD7" w14:textId="77777777" w:rsidR="00801B5C" w:rsidRPr="00FD40C3" w:rsidRDefault="00801B5C" w:rsidP="00801B5C">
            <w:pPr>
              <w:pStyle w:val="Code"/>
              <w:rPr>
                <w:lang w:val="id-ID"/>
              </w:rPr>
            </w:pPr>
            <w:r w:rsidRPr="00FD40C3">
              <w:rPr>
                <w:lang w:val="id-ID"/>
              </w:rPr>
              <w:t xml:space="preserve">    "pala": "kepala",</w:t>
            </w:r>
          </w:p>
          <w:p w14:paraId="19E842D4" w14:textId="77777777" w:rsidR="00801B5C" w:rsidRPr="00FD40C3" w:rsidRDefault="00801B5C" w:rsidP="00801B5C">
            <w:pPr>
              <w:pStyle w:val="Code"/>
              <w:rPr>
                <w:lang w:val="id-ID"/>
              </w:rPr>
            </w:pPr>
            <w:r w:rsidRPr="00FD40C3">
              <w:rPr>
                <w:lang w:val="id-ID"/>
              </w:rPr>
              <w:t xml:space="preserve">    "panja": "panitia kerja",</w:t>
            </w:r>
          </w:p>
          <w:p w14:paraId="7E58849F" w14:textId="77777777" w:rsidR="00801B5C" w:rsidRPr="00FD40C3" w:rsidRDefault="00801B5C" w:rsidP="00801B5C">
            <w:pPr>
              <w:pStyle w:val="Code"/>
              <w:rPr>
                <w:lang w:val="id-ID"/>
              </w:rPr>
            </w:pPr>
            <w:r w:rsidRPr="00FD40C3">
              <w:rPr>
                <w:lang w:val="id-ID"/>
              </w:rPr>
              <w:t xml:space="preserve">    "pansus": "panitia khusus",</w:t>
            </w:r>
          </w:p>
          <w:p w14:paraId="24E4C9A7" w14:textId="77777777" w:rsidR="00801B5C" w:rsidRPr="00FD40C3" w:rsidRDefault="00801B5C" w:rsidP="00801B5C">
            <w:pPr>
              <w:pStyle w:val="Code"/>
              <w:rPr>
                <w:lang w:val="id-ID"/>
              </w:rPr>
            </w:pPr>
            <w:r w:rsidRPr="00FD40C3">
              <w:rPr>
                <w:lang w:val="id-ID"/>
              </w:rPr>
              <w:t xml:space="preserve">    "pantura": "pantai utara",</w:t>
            </w:r>
          </w:p>
          <w:p w14:paraId="7818CD87" w14:textId="77777777" w:rsidR="00801B5C" w:rsidRPr="00FD40C3" w:rsidRDefault="00801B5C" w:rsidP="00801B5C">
            <w:pPr>
              <w:pStyle w:val="Code"/>
              <w:rPr>
                <w:lang w:val="id-ID"/>
              </w:rPr>
            </w:pPr>
            <w:r w:rsidRPr="00FD40C3">
              <w:rPr>
                <w:lang w:val="id-ID"/>
              </w:rPr>
              <w:t xml:space="preserve">    "paranoid": "takut",</w:t>
            </w:r>
          </w:p>
          <w:p w14:paraId="6A91A748" w14:textId="77777777" w:rsidR="00801B5C" w:rsidRPr="00FD40C3" w:rsidRDefault="00801B5C" w:rsidP="00801B5C">
            <w:pPr>
              <w:pStyle w:val="Code"/>
              <w:rPr>
                <w:lang w:val="id-ID"/>
              </w:rPr>
            </w:pPr>
            <w:r w:rsidRPr="00FD40C3">
              <w:rPr>
                <w:lang w:val="id-ID"/>
              </w:rPr>
              <w:t xml:space="preserve">    "parno": "takut",</w:t>
            </w:r>
          </w:p>
          <w:p w14:paraId="70CB5D14" w14:textId="77777777" w:rsidR="00801B5C" w:rsidRPr="00FD40C3" w:rsidRDefault="00801B5C" w:rsidP="00801B5C">
            <w:pPr>
              <w:pStyle w:val="Code"/>
              <w:rPr>
                <w:lang w:val="id-ID"/>
              </w:rPr>
            </w:pPr>
            <w:r w:rsidRPr="00FD40C3">
              <w:rPr>
                <w:lang w:val="id-ID"/>
              </w:rPr>
              <w:t xml:space="preserve">    "parpol": "partai politik",</w:t>
            </w:r>
          </w:p>
          <w:p w14:paraId="44BEC5FF" w14:textId="77777777" w:rsidR="00801B5C" w:rsidRPr="00FD40C3" w:rsidRDefault="00801B5C" w:rsidP="00801B5C">
            <w:pPr>
              <w:pStyle w:val="Code"/>
              <w:rPr>
                <w:lang w:val="id-ID"/>
              </w:rPr>
            </w:pPr>
            <w:r w:rsidRPr="00FD40C3">
              <w:rPr>
                <w:lang w:val="id-ID"/>
              </w:rPr>
              <w:t xml:space="preserve">    "parte": "partai",</w:t>
            </w:r>
          </w:p>
          <w:p w14:paraId="65BE99AE" w14:textId="77777777" w:rsidR="00801B5C" w:rsidRPr="00FD40C3" w:rsidRDefault="00801B5C" w:rsidP="00801B5C">
            <w:pPr>
              <w:pStyle w:val="Code"/>
              <w:rPr>
                <w:lang w:val="id-ID"/>
              </w:rPr>
            </w:pPr>
            <w:r w:rsidRPr="00FD40C3">
              <w:rPr>
                <w:lang w:val="id-ID"/>
              </w:rPr>
              <w:t xml:space="preserve">    "pas2an": "pas-pasan",</w:t>
            </w:r>
          </w:p>
          <w:p w14:paraId="5C1AA471" w14:textId="77777777" w:rsidR="00801B5C" w:rsidRPr="00FD40C3" w:rsidRDefault="00801B5C" w:rsidP="00801B5C">
            <w:pPr>
              <w:pStyle w:val="Code"/>
              <w:rPr>
                <w:lang w:val="id-ID"/>
              </w:rPr>
            </w:pPr>
            <w:r w:rsidRPr="00FD40C3">
              <w:rPr>
                <w:lang w:val="id-ID"/>
              </w:rPr>
              <w:t xml:space="preserve">    "pasutri": "pasangan suami istri",</w:t>
            </w:r>
          </w:p>
          <w:p w14:paraId="0523630A" w14:textId="77777777" w:rsidR="00801B5C" w:rsidRPr="00FD40C3" w:rsidRDefault="00801B5C" w:rsidP="00801B5C">
            <w:pPr>
              <w:pStyle w:val="Code"/>
              <w:rPr>
                <w:lang w:val="id-ID"/>
              </w:rPr>
            </w:pPr>
            <w:r w:rsidRPr="00FD40C3">
              <w:rPr>
                <w:lang w:val="id-ID"/>
              </w:rPr>
              <w:t xml:space="preserve">    "patas": "cepat dan terbatas",</w:t>
            </w:r>
          </w:p>
          <w:p w14:paraId="399B1DE5" w14:textId="77777777" w:rsidR="00801B5C" w:rsidRPr="00FD40C3" w:rsidRDefault="00801B5C" w:rsidP="00801B5C">
            <w:pPr>
              <w:pStyle w:val="Code"/>
              <w:rPr>
                <w:lang w:val="id-ID"/>
              </w:rPr>
            </w:pPr>
            <w:r w:rsidRPr="00FD40C3">
              <w:rPr>
                <w:lang w:val="id-ID"/>
              </w:rPr>
              <w:t xml:space="preserve">    "pd": "pada",</w:t>
            </w:r>
          </w:p>
          <w:p w14:paraId="0ED6BAED" w14:textId="77777777" w:rsidR="00801B5C" w:rsidRPr="00FD40C3" w:rsidRDefault="00801B5C" w:rsidP="00801B5C">
            <w:pPr>
              <w:pStyle w:val="Code"/>
              <w:rPr>
                <w:lang w:val="id-ID"/>
              </w:rPr>
            </w:pPr>
            <w:r w:rsidRPr="00FD40C3">
              <w:rPr>
                <w:lang w:val="id-ID"/>
              </w:rPr>
              <w:t xml:space="preserve">    "pdhl": "padahal",</w:t>
            </w:r>
          </w:p>
          <w:p w14:paraId="5ECDDCAE" w14:textId="77777777" w:rsidR="00801B5C" w:rsidRPr="00FD40C3" w:rsidRDefault="00801B5C" w:rsidP="00801B5C">
            <w:pPr>
              <w:pStyle w:val="Code"/>
              <w:rPr>
                <w:lang w:val="id-ID"/>
              </w:rPr>
            </w:pPr>
            <w:r w:rsidRPr="00FD40C3">
              <w:rPr>
                <w:lang w:val="id-ID"/>
              </w:rPr>
              <w:t xml:space="preserve">    "pdip": "partai demokrasi Indonesia perjuangan",</w:t>
            </w:r>
          </w:p>
          <w:p w14:paraId="1A97DD19" w14:textId="77777777" w:rsidR="00801B5C" w:rsidRPr="00FD40C3" w:rsidRDefault="00801B5C" w:rsidP="00801B5C">
            <w:pPr>
              <w:pStyle w:val="Code"/>
              <w:rPr>
                <w:lang w:val="id-ID"/>
              </w:rPr>
            </w:pPr>
            <w:r w:rsidRPr="00FD40C3">
              <w:rPr>
                <w:lang w:val="id-ID"/>
              </w:rPr>
              <w:t xml:space="preserve">    "pdskji": "perhimpunan dokter spesialis kedokteran jiwa indonesia",</w:t>
            </w:r>
          </w:p>
          <w:p w14:paraId="4F09D269" w14:textId="77777777" w:rsidR="00801B5C" w:rsidRPr="00FD40C3" w:rsidRDefault="00801B5C" w:rsidP="00801B5C">
            <w:pPr>
              <w:pStyle w:val="Code"/>
              <w:rPr>
                <w:lang w:val="id-ID"/>
              </w:rPr>
            </w:pPr>
            <w:r w:rsidRPr="00FD40C3">
              <w:rPr>
                <w:lang w:val="id-ID"/>
              </w:rPr>
              <w:t xml:space="preserve">    "pdt": "padat",</w:t>
            </w:r>
          </w:p>
          <w:p w14:paraId="46D9E72D" w14:textId="77777777" w:rsidR="00801B5C" w:rsidRPr="00FD40C3" w:rsidRDefault="00801B5C" w:rsidP="00801B5C">
            <w:pPr>
              <w:pStyle w:val="Code"/>
              <w:rPr>
                <w:lang w:val="id-ID"/>
              </w:rPr>
            </w:pPr>
            <w:r w:rsidRPr="00FD40C3">
              <w:rPr>
                <w:lang w:val="id-ID"/>
              </w:rPr>
              <w:t xml:space="preserve">    "pecahan2": "pecahan-pecahan",</w:t>
            </w:r>
          </w:p>
          <w:p w14:paraId="30868BCE" w14:textId="77777777" w:rsidR="00801B5C" w:rsidRPr="00FD40C3" w:rsidRDefault="00801B5C" w:rsidP="00801B5C">
            <w:pPr>
              <w:pStyle w:val="Code"/>
              <w:rPr>
                <w:lang w:val="id-ID"/>
              </w:rPr>
            </w:pPr>
            <w:r w:rsidRPr="00FD40C3">
              <w:rPr>
                <w:lang w:val="id-ID"/>
              </w:rPr>
              <w:t xml:space="preserve">    "pede": "percaya diri",</w:t>
            </w:r>
          </w:p>
          <w:p w14:paraId="34AE2B3D" w14:textId="77777777" w:rsidR="00801B5C" w:rsidRPr="00FD40C3" w:rsidRDefault="00801B5C" w:rsidP="00801B5C">
            <w:pPr>
              <w:pStyle w:val="Code"/>
              <w:rPr>
                <w:lang w:val="id-ID"/>
              </w:rPr>
            </w:pPr>
            <w:r w:rsidRPr="00FD40C3">
              <w:rPr>
                <w:lang w:val="id-ID"/>
              </w:rPr>
              <w:t xml:space="preserve">    "pelanggarab": "pelanggaran",</w:t>
            </w:r>
          </w:p>
          <w:p w14:paraId="18BD8EFE" w14:textId="77777777" w:rsidR="00801B5C" w:rsidRPr="00FD40C3" w:rsidRDefault="00801B5C" w:rsidP="00801B5C">
            <w:pPr>
              <w:pStyle w:val="Code"/>
              <w:rPr>
                <w:lang w:val="id-ID"/>
              </w:rPr>
            </w:pPr>
            <w:r w:rsidRPr="00FD40C3">
              <w:rPr>
                <w:lang w:val="id-ID"/>
              </w:rPr>
              <w:t xml:space="preserve">    "pelatda": "pemusatan latihan daerah",</w:t>
            </w:r>
          </w:p>
          <w:p w14:paraId="3B2352DB" w14:textId="77777777" w:rsidR="00801B5C" w:rsidRPr="00FD40C3" w:rsidRDefault="00801B5C" w:rsidP="00801B5C">
            <w:pPr>
              <w:pStyle w:val="Code"/>
              <w:rPr>
                <w:lang w:val="id-ID"/>
              </w:rPr>
            </w:pPr>
            <w:r w:rsidRPr="00FD40C3">
              <w:rPr>
                <w:lang w:val="id-ID"/>
              </w:rPr>
              <w:t xml:space="preserve">    "pelatnas": "pemusatan latihan nasional",</w:t>
            </w:r>
          </w:p>
          <w:p w14:paraId="552E7852" w14:textId="77777777" w:rsidR="00801B5C" w:rsidRPr="00FD40C3" w:rsidRDefault="00801B5C" w:rsidP="00801B5C">
            <w:pPr>
              <w:pStyle w:val="Code"/>
              <w:rPr>
                <w:lang w:val="id-ID"/>
              </w:rPr>
            </w:pPr>
            <w:r w:rsidRPr="00FD40C3">
              <w:rPr>
                <w:lang w:val="id-ID"/>
              </w:rPr>
              <w:t xml:space="preserve">    "pelcehn": "pelecehan",</w:t>
            </w:r>
          </w:p>
          <w:p w14:paraId="72CAB6AE" w14:textId="77777777" w:rsidR="00801B5C" w:rsidRPr="00FD40C3" w:rsidRDefault="00801B5C" w:rsidP="00801B5C">
            <w:pPr>
              <w:pStyle w:val="Code"/>
              <w:rPr>
                <w:lang w:val="id-ID"/>
              </w:rPr>
            </w:pPr>
            <w:r w:rsidRPr="00FD40C3">
              <w:rPr>
                <w:lang w:val="id-ID"/>
              </w:rPr>
              <w:t xml:space="preserve">    "pembokat": "pembantu",</w:t>
            </w:r>
          </w:p>
          <w:p w14:paraId="65CF29B2" w14:textId="77777777" w:rsidR="00801B5C" w:rsidRPr="00FD40C3" w:rsidRDefault="00801B5C" w:rsidP="00801B5C">
            <w:pPr>
              <w:pStyle w:val="Code"/>
              <w:rPr>
                <w:lang w:val="id-ID"/>
              </w:rPr>
            </w:pPr>
            <w:r w:rsidRPr="00FD40C3">
              <w:rPr>
                <w:lang w:val="id-ID"/>
              </w:rPr>
              <w:t xml:space="preserve">    "pemda": "pemerintah daerah",</w:t>
            </w:r>
          </w:p>
          <w:p w14:paraId="577F6E80" w14:textId="77777777" w:rsidR="00801B5C" w:rsidRPr="00FD40C3" w:rsidRDefault="00801B5C" w:rsidP="00801B5C">
            <w:pPr>
              <w:pStyle w:val="Code"/>
              <w:rPr>
                <w:lang w:val="id-ID"/>
              </w:rPr>
            </w:pPr>
            <w:r w:rsidRPr="00FD40C3">
              <w:rPr>
                <w:lang w:val="id-ID"/>
              </w:rPr>
              <w:t xml:space="preserve">    "pemilu": "pemilihan umum",</w:t>
            </w:r>
          </w:p>
          <w:p w14:paraId="4EBF005D" w14:textId="77777777" w:rsidR="00801B5C" w:rsidRPr="00FD40C3" w:rsidRDefault="00801B5C" w:rsidP="00801B5C">
            <w:pPr>
              <w:pStyle w:val="Code"/>
              <w:rPr>
                <w:lang w:val="id-ID"/>
              </w:rPr>
            </w:pPr>
            <w:r w:rsidRPr="00FD40C3">
              <w:rPr>
                <w:lang w:val="id-ID"/>
              </w:rPr>
              <w:t xml:space="preserve">    "pemko": "pemerintah kota",</w:t>
            </w:r>
          </w:p>
          <w:p w14:paraId="107DBDCA" w14:textId="77777777" w:rsidR="00801B5C" w:rsidRPr="00FD40C3" w:rsidRDefault="00801B5C" w:rsidP="00801B5C">
            <w:pPr>
              <w:pStyle w:val="Code"/>
              <w:rPr>
                <w:lang w:val="id-ID"/>
              </w:rPr>
            </w:pPr>
            <w:r w:rsidRPr="00FD40C3">
              <w:rPr>
                <w:lang w:val="id-ID"/>
              </w:rPr>
              <w:t xml:space="preserve">    "pemkot": "pemerintah kota",</w:t>
            </w:r>
          </w:p>
          <w:p w14:paraId="42E6A53B" w14:textId="77777777" w:rsidR="00801B5C" w:rsidRPr="00FD40C3" w:rsidRDefault="00801B5C" w:rsidP="00801B5C">
            <w:pPr>
              <w:pStyle w:val="Code"/>
              <w:rPr>
                <w:lang w:val="id-ID"/>
              </w:rPr>
            </w:pPr>
            <w:r w:rsidRPr="00FD40C3">
              <w:rPr>
                <w:lang w:val="id-ID"/>
              </w:rPr>
              <w:t xml:space="preserve">    "pemprov": "pemerintah provinsi",</w:t>
            </w:r>
          </w:p>
          <w:p w14:paraId="255DA0C7" w14:textId="77777777" w:rsidR="00801B5C" w:rsidRPr="00FD40C3" w:rsidRDefault="00801B5C" w:rsidP="00801B5C">
            <w:pPr>
              <w:pStyle w:val="Code"/>
              <w:rPr>
                <w:lang w:val="id-ID"/>
              </w:rPr>
            </w:pPr>
            <w:r w:rsidRPr="00FD40C3">
              <w:rPr>
                <w:lang w:val="id-ID"/>
              </w:rPr>
              <w:t xml:space="preserve">    "pemred": "pemimpin redaksi",</w:t>
            </w:r>
          </w:p>
          <w:p w14:paraId="13EDABB1" w14:textId="77777777" w:rsidR="00801B5C" w:rsidRPr="00FD40C3" w:rsidRDefault="00801B5C" w:rsidP="00801B5C">
            <w:pPr>
              <w:pStyle w:val="Code"/>
              <w:rPr>
                <w:lang w:val="id-ID"/>
              </w:rPr>
            </w:pPr>
            <w:r w:rsidRPr="00FD40C3">
              <w:rPr>
                <w:lang w:val="id-ID"/>
              </w:rPr>
              <w:t xml:space="preserve">    "pendukung2": "pendukung-pendukung",</w:t>
            </w:r>
          </w:p>
          <w:p w14:paraId="1FE05E06" w14:textId="77777777" w:rsidR="00801B5C" w:rsidRPr="00FD40C3" w:rsidRDefault="00801B5C" w:rsidP="00801B5C">
            <w:pPr>
              <w:pStyle w:val="Code"/>
              <w:rPr>
                <w:lang w:val="id-ID"/>
              </w:rPr>
            </w:pPr>
            <w:r w:rsidRPr="00FD40C3">
              <w:rPr>
                <w:lang w:val="id-ID"/>
              </w:rPr>
              <w:t xml:space="preserve">    "penertiban": "tertib",</w:t>
            </w:r>
          </w:p>
          <w:p w14:paraId="7D83D2E9" w14:textId="77777777" w:rsidR="00801B5C" w:rsidRPr="00FD40C3" w:rsidRDefault="00801B5C" w:rsidP="00801B5C">
            <w:pPr>
              <w:pStyle w:val="Code"/>
              <w:rPr>
                <w:lang w:val="id-ID"/>
              </w:rPr>
            </w:pPr>
            <w:r w:rsidRPr="00FD40C3">
              <w:rPr>
                <w:lang w:val="id-ID"/>
              </w:rPr>
              <w:t xml:space="preserve">    "pengen": "ingin",</w:t>
            </w:r>
          </w:p>
          <w:p w14:paraId="453F2077" w14:textId="77777777" w:rsidR="00801B5C" w:rsidRPr="00FD40C3" w:rsidRDefault="00801B5C" w:rsidP="00801B5C">
            <w:pPr>
              <w:pStyle w:val="Code"/>
              <w:rPr>
                <w:lang w:val="id-ID"/>
              </w:rPr>
            </w:pPr>
            <w:r w:rsidRPr="00FD40C3">
              <w:rPr>
                <w:lang w:val="id-ID"/>
              </w:rPr>
              <w:t xml:space="preserve">    "penjas": "pendidikan jasmani",</w:t>
            </w:r>
          </w:p>
          <w:p w14:paraId="21CD5DC2" w14:textId="77777777" w:rsidR="00801B5C" w:rsidRPr="00FD40C3" w:rsidRDefault="00801B5C" w:rsidP="00801B5C">
            <w:pPr>
              <w:pStyle w:val="Code"/>
              <w:rPr>
                <w:lang w:val="id-ID"/>
              </w:rPr>
            </w:pPr>
            <w:r w:rsidRPr="00FD40C3">
              <w:rPr>
                <w:lang w:val="id-ID"/>
              </w:rPr>
              <w:t xml:space="preserve">    "penmas": "pendidikan masyarakat",</w:t>
            </w:r>
          </w:p>
          <w:p w14:paraId="5E929DDD" w14:textId="77777777" w:rsidR="00801B5C" w:rsidRPr="00FD40C3" w:rsidRDefault="00801B5C" w:rsidP="00801B5C">
            <w:pPr>
              <w:pStyle w:val="Code"/>
              <w:rPr>
                <w:lang w:val="id-ID"/>
              </w:rPr>
            </w:pPr>
            <w:r w:rsidRPr="00FD40C3">
              <w:rPr>
                <w:lang w:val="id-ID"/>
              </w:rPr>
              <w:lastRenderedPageBreak/>
              <w:t xml:space="preserve">    "perda": "peraturan daerah",</w:t>
            </w:r>
          </w:p>
          <w:p w14:paraId="39BEFE94" w14:textId="77777777" w:rsidR="00801B5C" w:rsidRPr="00FD40C3" w:rsidRDefault="00801B5C" w:rsidP="00801B5C">
            <w:pPr>
              <w:pStyle w:val="Code"/>
              <w:rPr>
                <w:lang w:val="id-ID"/>
              </w:rPr>
            </w:pPr>
            <w:r w:rsidRPr="00FD40C3">
              <w:rPr>
                <w:lang w:val="id-ID"/>
              </w:rPr>
              <w:t xml:space="preserve">    "perek": "wanita tuna susila",</w:t>
            </w:r>
          </w:p>
          <w:p w14:paraId="6F393EB1" w14:textId="77777777" w:rsidR="00801B5C" w:rsidRPr="00FD40C3" w:rsidRDefault="00801B5C" w:rsidP="00801B5C">
            <w:pPr>
              <w:pStyle w:val="Code"/>
              <w:rPr>
                <w:lang w:val="id-ID"/>
              </w:rPr>
            </w:pPr>
            <w:r w:rsidRPr="00FD40C3">
              <w:rPr>
                <w:lang w:val="id-ID"/>
              </w:rPr>
              <w:t xml:space="preserve">    "peremp": "perempuan",</w:t>
            </w:r>
          </w:p>
          <w:p w14:paraId="0226FEB8" w14:textId="77777777" w:rsidR="00801B5C" w:rsidRPr="00FD40C3" w:rsidRDefault="00801B5C" w:rsidP="00801B5C">
            <w:pPr>
              <w:pStyle w:val="Code"/>
              <w:rPr>
                <w:lang w:val="id-ID"/>
              </w:rPr>
            </w:pPr>
            <w:r w:rsidRPr="00FD40C3">
              <w:rPr>
                <w:lang w:val="id-ID"/>
              </w:rPr>
              <w:t xml:space="preserve">    "pergub": "peraturan gubernur",</w:t>
            </w:r>
          </w:p>
          <w:p w14:paraId="2D069A68" w14:textId="77777777" w:rsidR="00801B5C" w:rsidRPr="00FD40C3" w:rsidRDefault="00801B5C" w:rsidP="00801B5C">
            <w:pPr>
              <w:pStyle w:val="Code"/>
              <w:rPr>
                <w:lang w:val="id-ID"/>
              </w:rPr>
            </w:pPr>
            <w:r w:rsidRPr="00FD40C3">
              <w:rPr>
                <w:lang w:val="id-ID"/>
              </w:rPr>
              <w:t xml:space="preserve">    "perhatiin": "perhatikan",</w:t>
            </w:r>
          </w:p>
          <w:p w14:paraId="715E5F26" w14:textId="77777777" w:rsidR="00801B5C" w:rsidRPr="00FD40C3" w:rsidRDefault="00801B5C" w:rsidP="00801B5C">
            <w:pPr>
              <w:pStyle w:val="Code"/>
              <w:rPr>
                <w:lang w:val="id-ID"/>
              </w:rPr>
            </w:pPr>
            <w:r w:rsidRPr="00FD40C3">
              <w:rPr>
                <w:lang w:val="id-ID"/>
              </w:rPr>
              <w:t xml:space="preserve">    "pertamax": "pertama",</w:t>
            </w:r>
          </w:p>
          <w:p w14:paraId="4C751DB4" w14:textId="77777777" w:rsidR="00801B5C" w:rsidRPr="00FD40C3" w:rsidRDefault="00801B5C" w:rsidP="00801B5C">
            <w:pPr>
              <w:pStyle w:val="Code"/>
              <w:rPr>
                <w:lang w:val="id-ID"/>
              </w:rPr>
            </w:pPr>
            <w:r w:rsidRPr="00FD40C3">
              <w:rPr>
                <w:lang w:val="id-ID"/>
              </w:rPr>
              <w:t xml:space="preserve">    "pesenan": "pesanan",</w:t>
            </w:r>
          </w:p>
          <w:p w14:paraId="4401679E" w14:textId="77777777" w:rsidR="00801B5C" w:rsidRPr="00FD40C3" w:rsidRDefault="00801B5C" w:rsidP="00801B5C">
            <w:pPr>
              <w:pStyle w:val="Code"/>
              <w:rPr>
                <w:lang w:val="id-ID"/>
              </w:rPr>
            </w:pPr>
            <w:r w:rsidRPr="00FD40C3">
              <w:rPr>
                <w:lang w:val="id-ID"/>
              </w:rPr>
              <w:t xml:space="preserve">    "pesenin": "pesankan",</w:t>
            </w:r>
          </w:p>
          <w:p w14:paraId="04F10174" w14:textId="77777777" w:rsidR="00801B5C" w:rsidRPr="00FD40C3" w:rsidRDefault="00801B5C" w:rsidP="00801B5C">
            <w:pPr>
              <w:pStyle w:val="Code"/>
              <w:rPr>
                <w:lang w:val="id-ID"/>
              </w:rPr>
            </w:pPr>
            <w:r w:rsidRPr="00FD40C3">
              <w:rPr>
                <w:lang w:val="id-ID"/>
              </w:rPr>
              <w:t xml:space="preserve">    "pgang": "pegang",</w:t>
            </w:r>
          </w:p>
          <w:p w14:paraId="2CD16595" w14:textId="77777777" w:rsidR="00801B5C" w:rsidRPr="00FD40C3" w:rsidRDefault="00801B5C" w:rsidP="00801B5C">
            <w:pPr>
              <w:pStyle w:val="Code"/>
              <w:rPr>
                <w:lang w:val="id-ID"/>
              </w:rPr>
            </w:pPr>
            <w:r w:rsidRPr="00FD40C3">
              <w:rPr>
                <w:lang w:val="id-ID"/>
              </w:rPr>
              <w:t xml:space="preserve">    "pgi": "pergi",</w:t>
            </w:r>
          </w:p>
          <w:p w14:paraId="7832BF92" w14:textId="77777777" w:rsidR="00801B5C" w:rsidRPr="00FD40C3" w:rsidRDefault="00801B5C" w:rsidP="00801B5C">
            <w:pPr>
              <w:pStyle w:val="Code"/>
              <w:rPr>
                <w:lang w:val="id-ID"/>
              </w:rPr>
            </w:pPr>
            <w:r w:rsidRPr="00FD40C3">
              <w:rPr>
                <w:lang w:val="id-ID"/>
              </w:rPr>
              <w:t xml:space="preserve">    "pi": "tapi",</w:t>
            </w:r>
          </w:p>
          <w:p w14:paraId="4DEC37F4" w14:textId="77777777" w:rsidR="00801B5C" w:rsidRPr="00FD40C3" w:rsidRDefault="00801B5C" w:rsidP="00801B5C">
            <w:pPr>
              <w:pStyle w:val="Code"/>
              <w:rPr>
                <w:lang w:val="id-ID"/>
              </w:rPr>
            </w:pPr>
            <w:r w:rsidRPr="00FD40C3">
              <w:rPr>
                <w:lang w:val="id-ID"/>
              </w:rPr>
              <w:t xml:space="preserve">    "pihak2": "pihak pihak",</w:t>
            </w:r>
          </w:p>
          <w:p w14:paraId="7A2B657A" w14:textId="77777777" w:rsidR="00801B5C" w:rsidRPr="00FD40C3" w:rsidRDefault="00801B5C" w:rsidP="00801B5C">
            <w:pPr>
              <w:pStyle w:val="Code"/>
              <w:rPr>
                <w:lang w:val="id-ID"/>
              </w:rPr>
            </w:pPr>
            <w:r w:rsidRPr="00FD40C3">
              <w:rPr>
                <w:lang w:val="id-ID"/>
              </w:rPr>
              <w:t xml:space="preserve">    "pijetin": "pijitkan",</w:t>
            </w:r>
          </w:p>
          <w:p w14:paraId="6DE0F15A" w14:textId="77777777" w:rsidR="00801B5C" w:rsidRPr="00FD40C3" w:rsidRDefault="00801B5C" w:rsidP="00801B5C">
            <w:pPr>
              <w:pStyle w:val="Code"/>
              <w:rPr>
                <w:lang w:val="id-ID"/>
              </w:rPr>
            </w:pPr>
            <w:r w:rsidRPr="00FD40C3">
              <w:rPr>
                <w:lang w:val="id-ID"/>
              </w:rPr>
              <w:t xml:space="preserve">    "pilgub": "pemilihan gubernur",</w:t>
            </w:r>
          </w:p>
          <w:p w14:paraId="69980998" w14:textId="77777777" w:rsidR="00801B5C" w:rsidRPr="00FD40C3" w:rsidRDefault="00801B5C" w:rsidP="00801B5C">
            <w:pPr>
              <w:pStyle w:val="Code"/>
              <w:rPr>
                <w:lang w:val="id-ID"/>
              </w:rPr>
            </w:pPr>
            <w:r w:rsidRPr="00FD40C3">
              <w:rPr>
                <w:lang w:val="id-ID"/>
              </w:rPr>
              <w:t xml:space="preserve">    "pilkada": "pemilihan kepala daerah",</w:t>
            </w:r>
          </w:p>
          <w:p w14:paraId="08B50ED3" w14:textId="77777777" w:rsidR="00801B5C" w:rsidRPr="00FD40C3" w:rsidRDefault="00801B5C" w:rsidP="00801B5C">
            <w:pPr>
              <w:pStyle w:val="Code"/>
              <w:rPr>
                <w:lang w:val="id-ID"/>
              </w:rPr>
            </w:pPr>
            <w:r w:rsidRPr="00FD40C3">
              <w:rPr>
                <w:lang w:val="id-ID"/>
              </w:rPr>
              <w:t xml:space="preserve">    "pimpro": "pemimpin proyek",</w:t>
            </w:r>
          </w:p>
          <w:p w14:paraId="250658C5" w14:textId="77777777" w:rsidR="00801B5C" w:rsidRPr="00FD40C3" w:rsidRDefault="00801B5C" w:rsidP="00801B5C">
            <w:pPr>
              <w:pStyle w:val="Code"/>
              <w:rPr>
                <w:lang w:val="id-ID"/>
              </w:rPr>
            </w:pPr>
            <w:r w:rsidRPr="00FD40C3">
              <w:rPr>
                <w:lang w:val="id-ID"/>
              </w:rPr>
              <w:t xml:space="preserve">    "pinter2": "pintar-pintar",</w:t>
            </w:r>
          </w:p>
          <w:p w14:paraId="7F88462B" w14:textId="77777777" w:rsidR="00801B5C" w:rsidRPr="00FD40C3" w:rsidRDefault="00801B5C" w:rsidP="00801B5C">
            <w:pPr>
              <w:pStyle w:val="Code"/>
              <w:rPr>
                <w:lang w:val="id-ID"/>
              </w:rPr>
            </w:pPr>
            <w:r w:rsidRPr="00FD40C3">
              <w:rPr>
                <w:lang w:val="id-ID"/>
              </w:rPr>
              <w:t xml:space="preserve">    "pisan": "sangat",</w:t>
            </w:r>
          </w:p>
          <w:p w14:paraId="29F8E033" w14:textId="77777777" w:rsidR="00801B5C" w:rsidRPr="00FD40C3" w:rsidRDefault="00801B5C" w:rsidP="00801B5C">
            <w:pPr>
              <w:pStyle w:val="Code"/>
              <w:rPr>
                <w:lang w:val="id-ID"/>
              </w:rPr>
            </w:pPr>
            <w:r w:rsidRPr="00FD40C3">
              <w:rPr>
                <w:lang w:val="id-ID"/>
              </w:rPr>
              <w:t xml:space="preserve">    "pisgor": "pisang goreng",</w:t>
            </w:r>
          </w:p>
          <w:p w14:paraId="4BBDD2AD" w14:textId="77777777" w:rsidR="00801B5C" w:rsidRPr="00FD40C3" w:rsidRDefault="00801B5C" w:rsidP="00801B5C">
            <w:pPr>
              <w:pStyle w:val="Code"/>
              <w:rPr>
                <w:lang w:val="id-ID"/>
              </w:rPr>
            </w:pPr>
            <w:r w:rsidRPr="00FD40C3">
              <w:rPr>
                <w:lang w:val="id-ID"/>
              </w:rPr>
              <w:t xml:space="preserve">    "pk": "penjahat kelamin",</w:t>
            </w:r>
          </w:p>
          <w:p w14:paraId="4C4821FF" w14:textId="77777777" w:rsidR="00801B5C" w:rsidRPr="00FD40C3" w:rsidRDefault="00801B5C" w:rsidP="00801B5C">
            <w:pPr>
              <w:pStyle w:val="Code"/>
              <w:rPr>
                <w:lang w:val="id-ID"/>
              </w:rPr>
            </w:pPr>
            <w:r w:rsidRPr="00FD40C3">
              <w:rPr>
                <w:lang w:val="id-ID"/>
              </w:rPr>
              <w:t xml:space="preserve">    "pke": "pakai",</w:t>
            </w:r>
          </w:p>
          <w:p w14:paraId="064D03BD" w14:textId="77777777" w:rsidR="00801B5C" w:rsidRPr="00FD40C3" w:rsidRDefault="00801B5C" w:rsidP="00801B5C">
            <w:pPr>
              <w:pStyle w:val="Code"/>
              <w:rPr>
                <w:lang w:val="id-ID"/>
              </w:rPr>
            </w:pPr>
            <w:r w:rsidRPr="00FD40C3">
              <w:rPr>
                <w:lang w:val="id-ID"/>
              </w:rPr>
              <w:t xml:space="preserve">    "pket": "paket",</w:t>
            </w:r>
          </w:p>
          <w:p w14:paraId="539523CE" w14:textId="77777777" w:rsidR="00801B5C" w:rsidRPr="00FD40C3" w:rsidRDefault="00801B5C" w:rsidP="00801B5C">
            <w:pPr>
              <w:pStyle w:val="Code"/>
              <w:rPr>
                <w:lang w:val="id-ID"/>
              </w:rPr>
            </w:pPr>
            <w:r w:rsidRPr="00FD40C3">
              <w:rPr>
                <w:lang w:val="id-ID"/>
              </w:rPr>
              <w:t xml:space="preserve">    "pkr": "pakar",</w:t>
            </w:r>
          </w:p>
          <w:p w14:paraId="1B8B6DE1" w14:textId="77777777" w:rsidR="00801B5C" w:rsidRPr="00FD40C3" w:rsidRDefault="00801B5C" w:rsidP="00801B5C">
            <w:pPr>
              <w:pStyle w:val="Code"/>
              <w:rPr>
                <w:lang w:val="id-ID"/>
              </w:rPr>
            </w:pPr>
            <w:r w:rsidRPr="00FD40C3">
              <w:rPr>
                <w:lang w:val="id-ID"/>
              </w:rPr>
              <w:t xml:space="preserve">    "pks": "partai keadilan sejahtera",</w:t>
            </w:r>
          </w:p>
          <w:p w14:paraId="4F03149F" w14:textId="77777777" w:rsidR="00801B5C" w:rsidRPr="00FD40C3" w:rsidRDefault="00801B5C" w:rsidP="00801B5C">
            <w:pPr>
              <w:pStyle w:val="Code"/>
              <w:rPr>
                <w:lang w:val="id-ID"/>
              </w:rPr>
            </w:pPr>
            <w:r w:rsidRPr="00FD40C3">
              <w:rPr>
                <w:lang w:val="id-ID"/>
              </w:rPr>
              <w:t xml:space="preserve">    "plg": "paling",</w:t>
            </w:r>
          </w:p>
          <w:p w14:paraId="443B0754" w14:textId="77777777" w:rsidR="00801B5C" w:rsidRPr="00FD40C3" w:rsidRDefault="00801B5C" w:rsidP="00801B5C">
            <w:pPr>
              <w:pStyle w:val="Code"/>
              <w:rPr>
                <w:lang w:val="id-ID"/>
              </w:rPr>
            </w:pPr>
            <w:r w:rsidRPr="00FD40C3">
              <w:rPr>
                <w:lang w:val="id-ID"/>
              </w:rPr>
              <w:t xml:space="preserve">    "plh": "pilih",</w:t>
            </w:r>
          </w:p>
          <w:p w14:paraId="27950D1D" w14:textId="77777777" w:rsidR="00801B5C" w:rsidRPr="00FD40C3" w:rsidRDefault="00801B5C" w:rsidP="00801B5C">
            <w:pPr>
              <w:pStyle w:val="Code"/>
              <w:rPr>
                <w:lang w:val="id-ID"/>
              </w:rPr>
            </w:pPr>
            <w:r w:rsidRPr="00FD40C3">
              <w:rPr>
                <w:lang w:val="id-ID"/>
              </w:rPr>
              <w:t xml:space="preserve">    "pls": "tolong",</w:t>
            </w:r>
          </w:p>
          <w:p w14:paraId="1C24E515" w14:textId="77777777" w:rsidR="00801B5C" w:rsidRPr="00FD40C3" w:rsidRDefault="00801B5C" w:rsidP="00801B5C">
            <w:pPr>
              <w:pStyle w:val="Code"/>
              <w:rPr>
                <w:lang w:val="id-ID"/>
              </w:rPr>
            </w:pPr>
            <w:r w:rsidRPr="00FD40C3">
              <w:rPr>
                <w:lang w:val="id-ID"/>
              </w:rPr>
              <w:t xml:space="preserve">    "pm": "private message",</w:t>
            </w:r>
          </w:p>
          <w:p w14:paraId="4E751E69" w14:textId="77777777" w:rsidR="00801B5C" w:rsidRPr="00FD40C3" w:rsidRDefault="00801B5C" w:rsidP="00801B5C">
            <w:pPr>
              <w:pStyle w:val="Code"/>
              <w:rPr>
                <w:lang w:val="id-ID"/>
              </w:rPr>
            </w:pPr>
            <w:r w:rsidRPr="00FD40C3">
              <w:rPr>
                <w:lang w:val="id-ID"/>
              </w:rPr>
              <w:t xml:space="preserve">    "pmhaman": "pemahaman",</w:t>
            </w:r>
          </w:p>
          <w:p w14:paraId="7E1C7C6E" w14:textId="77777777" w:rsidR="00801B5C" w:rsidRPr="00FD40C3" w:rsidRDefault="00801B5C" w:rsidP="00801B5C">
            <w:pPr>
              <w:pStyle w:val="Code"/>
              <w:rPr>
                <w:lang w:val="id-ID"/>
              </w:rPr>
            </w:pPr>
            <w:r w:rsidRPr="00FD40C3">
              <w:rPr>
                <w:lang w:val="id-ID"/>
              </w:rPr>
              <w:t xml:space="preserve">    "pmrnth": "pemerintah",</w:t>
            </w:r>
          </w:p>
          <w:p w14:paraId="25DE8372" w14:textId="77777777" w:rsidR="00801B5C" w:rsidRPr="00FD40C3" w:rsidRDefault="00801B5C" w:rsidP="00801B5C">
            <w:pPr>
              <w:pStyle w:val="Code"/>
              <w:rPr>
                <w:lang w:val="id-ID"/>
              </w:rPr>
            </w:pPr>
            <w:r w:rsidRPr="00FD40C3">
              <w:rPr>
                <w:lang w:val="id-ID"/>
              </w:rPr>
              <w:t xml:space="preserve">    "pndkung": "pendukung",</w:t>
            </w:r>
          </w:p>
          <w:p w14:paraId="64656D13" w14:textId="77777777" w:rsidR="00801B5C" w:rsidRPr="00FD40C3" w:rsidRDefault="00801B5C" w:rsidP="00801B5C">
            <w:pPr>
              <w:pStyle w:val="Code"/>
              <w:rPr>
                <w:lang w:val="id-ID"/>
              </w:rPr>
            </w:pPr>
            <w:r w:rsidRPr="00FD40C3">
              <w:rPr>
                <w:lang w:val="id-ID"/>
              </w:rPr>
              <w:t xml:space="preserve">    "pndukung": "pendukung",</w:t>
            </w:r>
          </w:p>
          <w:p w14:paraId="221668BE" w14:textId="77777777" w:rsidR="00801B5C" w:rsidRPr="00FD40C3" w:rsidRDefault="00801B5C" w:rsidP="00801B5C">
            <w:pPr>
              <w:pStyle w:val="Code"/>
              <w:rPr>
                <w:lang w:val="id-ID"/>
              </w:rPr>
            </w:pPr>
            <w:r w:rsidRPr="00FD40C3">
              <w:rPr>
                <w:lang w:val="id-ID"/>
              </w:rPr>
              <w:t xml:space="preserve">    "pnjilat": "penjilat",</w:t>
            </w:r>
          </w:p>
          <w:p w14:paraId="50BCF7A5" w14:textId="77777777" w:rsidR="00801B5C" w:rsidRPr="00FD40C3" w:rsidRDefault="00801B5C" w:rsidP="00801B5C">
            <w:pPr>
              <w:pStyle w:val="Code"/>
              <w:rPr>
                <w:lang w:val="id-ID"/>
              </w:rPr>
            </w:pPr>
            <w:r w:rsidRPr="00FD40C3">
              <w:rPr>
                <w:lang w:val="id-ID"/>
              </w:rPr>
              <w:t xml:space="preserve">    "pns": "pegawai negeri sipil",</w:t>
            </w:r>
          </w:p>
          <w:p w14:paraId="7C755EBD" w14:textId="77777777" w:rsidR="00801B5C" w:rsidRPr="00FD40C3" w:rsidRDefault="00801B5C" w:rsidP="00801B5C">
            <w:pPr>
              <w:pStyle w:val="Code"/>
              <w:rPr>
                <w:lang w:val="id-ID"/>
              </w:rPr>
            </w:pPr>
            <w:r w:rsidRPr="00FD40C3">
              <w:rPr>
                <w:lang w:val="id-ID"/>
              </w:rPr>
              <w:t xml:space="preserve">    "pny": "punya",</w:t>
            </w:r>
          </w:p>
          <w:p w14:paraId="3DC064C8" w14:textId="77777777" w:rsidR="00801B5C" w:rsidRPr="00FD40C3" w:rsidRDefault="00801B5C" w:rsidP="00801B5C">
            <w:pPr>
              <w:pStyle w:val="Code"/>
              <w:rPr>
                <w:lang w:val="id-ID"/>
              </w:rPr>
            </w:pPr>
            <w:r w:rsidRPr="00FD40C3">
              <w:rPr>
                <w:lang w:val="id-ID"/>
              </w:rPr>
              <w:t xml:space="preserve">    "poin2": "poin-poin",</w:t>
            </w:r>
          </w:p>
          <w:p w14:paraId="18E72AB2" w14:textId="77777777" w:rsidR="00801B5C" w:rsidRPr="00FD40C3" w:rsidRDefault="00801B5C" w:rsidP="00801B5C">
            <w:pPr>
              <w:pStyle w:val="Code"/>
              <w:rPr>
                <w:lang w:val="id-ID"/>
              </w:rPr>
            </w:pPr>
            <w:r w:rsidRPr="00FD40C3">
              <w:rPr>
                <w:lang w:val="id-ID"/>
              </w:rPr>
              <w:t xml:space="preserve">    "polantas": "polisi lalu lintas",</w:t>
            </w:r>
          </w:p>
          <w:p w14:paraId="775DA090" w14:textId="77777777" w:rsidR="00801B5C" w:rsidRPr="00FD40C3" w:rsidRDefault="00801B5C" w:rsidP="00801B5C">
            <w:pPr>
              <w:pStyle w:val="Code"/>
              <w:rPr>
                <w:lang w:val="id-ID"/>
              </w:rPr>
            </w:pPr>
            <w:r w:rsidRPr="00FD40C3">
              <w:rPr>
                <w:lang w:val="id-ID"/>
              </w:rPr>
              <w:t xml:space="preserve">    "polda": "kepolisian daerah",</w:t>
            </w:r>
          </w:p>
          <w:p w14:paraId="5DE5B377" w14:textId="77777777" w:rsidR="00801B5C" w:rsidRPr="00FD40C3" w:rsidRDefault="00801B5C" w:rsidP="00801B5C">
            <w:pPr>
              <w:pStyle w:val="Code"/>
              <w:rPr>
                <w:lang w:val="id-ID"/>
              </w:rPr>
            </w:pPr>
            <w:r w:rsidRPr="00FD40C3">
              <w:rPr>
                <w:lang w:val="id-ID"/>
              </w:rPr>
              <w:t xml:space="preserve">    "polres": "kepolisian resor",</w:t>
            </w:r>
          </w:p>
          <w:p w14:paraId="5022BF83" w14:textId="77777777" w:rsidR="00801B5C" w:rsidRPr="00FD40C3" w:rsidRDefault="00801B5C" w:rsidP="00801B5C">
            <w:pPr>
              <w:pStyle w:val="Code"/>
              <w:rPr>
                <w:lang w:val="id-ID"/>
              </w:rPr>
            </w:pPr>
            <w:r w:rsidRPr="00FD40C3">
              <w:rPr>
                <w:lang w:val="id-ID"/>
              </w:rPr>
              <w:t xml:space="preserve">    "polwan": "polisi wanita",</w:t>
            </w:r>
          </w:p>
          <w:p w14:paraId="6019D1EA" w14:textId="77777777" w:rsidR="00801B5C" w:rsidRPr="00FD40C3" w:rsidRDefault="00801B5C" w:rsidP="00801B5C">
            <w:pPr>
              <w:pStyle w:val="Code"/>
              <w:rPr>
                <w:lang w:val="id-ID"/>
              </w:rPr>
            </w:pPr>
            <w:r w:rsidRPr="00FD40C3">
              <w:rPr>
                <w:lang w:val="id-ID"/>
              </w:rPr>
              <w:t xml:space="preserve">    "pon": "juga",</w:t>
            </w:r>
          </w:p>
          <w:p w14:paraId="5996E93B" w14:textId="77777777" w:rsidR="00801B5C" w:rsidRPr="00FD40C3" w:rsidRDefault="00801B5C" w:rsidP="00801B5C">
            <w:pPr>
              <w:pStyle w:val="Code"/>
              <w:rPr>
                <w:lang w:val="id-ID"/>
              </w:rPr>
            </w:pPr>
            <w:r w:rsidRPr="00FD40C3">
              <w:rPr>
                <w:lang w:val="id-ID"/>
              </w:rPr>
              <w:t xml:space="preserve">    "ponpes": "pondok pesantren",</w:t>
            </w:r>
          </w:p>
          <w:p w14:paraId="0D7E5381" w14:textId="77777777" w:rsidR="00801B5C" w:rsidRPr="00FD40C3" w:rsidRDefault="00801B5C" w:rsidP="00801B5C">
            <w:pPr>
              <w:pStyle w:val="Code"/>
              <w:rPr>
                <w:lang w:val="id-ID"/>
              </w:rPr>
            </w:pPr>
            <w:r w:rsidRPr="00FD40C3">
              <w:rPr>
                <w:lang w:val="id-ID"/>
              </w:rPr>
              <w:t xml:space="preserve">    "ponsel": "telepon seluler",</w:t>
            </w:r>
          </w:p>
          <w:p w14:paraId="425631E3" w14:textId="77777777" w:rsidR="00801B5C" w:rsidRPr="00FD40C3" w:rsidRDefault="00801B5C" w:rsidP="00801B5C">
            <w:pPr>
              <w:pStyle w:val="Code"/>
              <w:rPr>
                <w:lang w:val="id-ID"/>
              </w:rPr>
            </w:pPr>
            <w:r w:rsidRPr="00FD40C3">
              <w:rPr>
                <w:lang w:val="id-ID"/>
              </w:rPr>
              <w:t xml:space="preserve">    "poster2": "poster-poster",</w:t>
            </w:r>
          </w:p>
          <w:p w14:paraId="7FC4A9E0" w14:textId="77777777" w:rsidR="00801B5C" w:rsidRPr="00FD40C3" w:rsidRDefault="00801B5C" w:rsidP="00801B5C">
            <w:pPr>
              <w:pStyle w:val="Code"/>
              <w:rPr>
                <w:lang w:val="id-ID"/>
              </w:rPr>
            </w:pPr>
            <w:r w:rsidRPr="00FD40C3">
              <w:rPr>
                <w:lang w:val="id-ID"/>
              </w:rPr>
              <w:t xml:space="preserve">    "pp": "pulang pergi",</w:t>
            </w:r>
          </w:p>
          <w:p w14:paraId="36B60377" w14:textId="77777777" w:rsidR="00801B5C" w:rsidRPr="00FD40C3" w:rsidRDefault="00801B5C" w:rsidP="00801B5C">
            <w:pPr>
              <w:pStyle w:val="Code"/>
              <w:rPr>
                <w:lang w:val="id-ID"/>
              </w:rPr>
            </w:pPr>
            <w:r w:rsidRPr="00FD40C3">
              <w:rPr>
                <w:lang w:val="id-ID"/>
              </w:rPr>
              <w:t xml:space="preserve">    "ppa": "apa",</w:t>
            </w:r>
          </w:p>
          <w:p w14:paraId="7FAFC744" w14:textId="77777777" w:rsidR="00801B5C" w:rsidRPr="00FD40C3" w:rsidRDefault="00801B5C" w:rsidP="00801B5C">
            <w:pPr>
              <w:pStyle w:val="Code"/>
              <w:rPr>
                <w:lang w:val="id-ID"/>
              </w:rPr>
            </w:pPr>
            <w:r w:rsidRPr="00FD40C3">
              <w:rPr>
                <w:lang w:val="id-ID"/>
              </w:rPr>
              <w:t xml:space="preserve">    "presh": "segar",</w:t>
            </w:r>
          </w:p>
          <w:p w14:paraId="157C7025" w14:textId="77777777" w:rsidR="00801B5C" w:rsidRPr="00FD40C3" w:rsidRDefault="00801B5C" w:rsidP="00801B5C">
            <w:pPr>
              <w:pStyle w:val="Code"/>
              <w:rPr>
                <w:lang w:val="id-ID"/>
              </w:rPr>
            </w:pPr>
            <w:r w:rsidRPr="00FD40C3">
              <w:rPr>
                <w:lang w:val="id-ID"/>
              </w:rPr>
              <w:t xml:space="preserve">    "prg": "pergi",</w:t>
            </w:r>
          </w:p>
          <w:p w14:paraId="61E6F968" w14:textId="77777777" w:rsidR="00801B5C" w:rsidRPr="00FD40C3" w:rsidRDefault="00801B5C" w:rsidP="00801B5C">
            <w:pPr>
              <w:pStyle w:val="Code"/>
              <w:rPr>
                <w:lang w:val="id-ID"/>
              </w:rPr>
            </w:pPr>
            <w:r w:rsidRPr="00FD40C3">
              <w:rPr>
                <w:lang w:val="id-ID"/>
              </w:rPr>
              <w:t xml:space="preserve">    "prikitiw": "cie",</w:t>
            </w:r>
          </w:p>
          <w:p w14:paraId="74FAECEF" w14:textId="77777777" w:rsidR="00801B5C" w:rsidRPr="00FD40C3" w:rsidRDefault="00801B5C" w:rsidP="00801B5C">
            <w:pPr>
              <w:pStyle w:val="Code"/>
              <w:rPr>
                <w:lang w:val="id-ID"/>
              </w:rPr>
            </w:pPr>
            <w:r w:rsidRPr="00FD40C3">
              <w:rPr>
                <w:lang w:val="id-ID"/>
              </w:rPr>
              <w:t xml:space="preserve">    "priksa": "periksa",</w:t>
            </w:r>
          </w:p>
          <w:p w14:paraId="59608B14" w14:textId="77777777" w:rsidR="00801B5C" w:rsidRPr="00FD40C3" w:rsidRDefault="00801B5C" w:rsidP="00801B5C">
            <w:pPr>
              <w:pStyle w:val="Code"/>
              <w:rPr>
                <w:lang w:val="id-ID"/>
              </w:rPr>
            </w:pPr>
            <w:r w:rsidRPr="00FD40C3">
              <w:rPr>
                <w:lang w:val="id-ID"/>
              </w:rPr>
              <w:t xml:space="preserve">    "prilaku": "perilaku",</w:t>
            </w:r>
          </w:p>
          <w:p w14:paraId="67C45AA6" w14:textId="77777777" w:rsidR="00801B5C" w:rsidRPr="00FD40C3" w:rsidRDefault="00801B5C" w:rsidP="00801B5C">
            <w:pPr>
              <w:pStyle w:val="Code"/>
              <w:rPr>
                <w:lang w:val="id-ID"/>
              </w:rPr>
            </w:pPr>
            <w:r w:rsidRPr="00FD40C3">
              <w:rPr>
                <w:lang w:val="id-ID"/>
              </w:rPr>
              <w:t xml:space="preserve">    "prnh": "pernah",</w:t>
            </w:r>
          </w:p>
          <w:p w14:paraId="72D69115" w14:textId="77777777" w:rsidR="00801B5C" w:rsidRPr="00FD40C3" w:rsidRDefault="00801B5C" w:rsidP="00801B5C">
            <w:pPr>
              <w:pStyle w:val="Code"/>
              <w:rPr>
                <w:lang w:val="id-ID"/>
              </w:rPr>
            </w:pPr>
            <w:r w:rsidRPr="00FD40C3">
              <w:rPr>
                <w:lang w:val="id-ID"/>
              </w:rPr>
              <w:t xml:space="preserve">    "pro": "profesional",</w:t>
            </w:r>
          </w:p>
          <w:p w14:paraId="2C88B95B" w14:textId="77777777" w:rsidR="00801B5C" w:rsidRPr="00FD40C3" w:rsidRDefault="00801B5C" w:rsidP="00801B5C">
            <w:pPr>
              <w:pStyle w:val="Code"/>
              <w:rPr>
                <w:lang w:val="id-ID"/>
              </w:rPr>
            </w:pPr>
            <w:r w:rsidRPr="00FD40C3">
              <w:rPr>
                <w:lang w:val="id-ID"/>
              </w:rPr>
              <w:t xml:space="preserve">    "problem": "masalah",</w:t>
            </w:r>
          </w:p>
          <w:p w14:paraId="143BB319" w14:textId="77777777" w:rsidR="00801B5C" w:rsidRPr="00FD40C3" w:rsidRDefault="00801B5C" w:rsidP="00801B5C">
            <w:pPr>
              <w:pStyle w:val="Code"/>
              <w:rPr>
                <w:lang w:val="id-ID"/>
              </w:rPr>
            </w:pPr>
            <w:r w:rsidRPr="00FD40C3">
              <w:rPr>
                <w:lang w:val="id-ID"/>
              </w:rPr>
              <w:t xml:space="preserve">    "prototype": "contoh",</w:t>
            </w:r>
          </w:p>
          <w:p w14:paraId="51529428" w14:textId="77777777" w:rsidR="00801B5C" w:rsidRPr="00FD40C3" w:rsidRDefault="00801B5C" w:rsidP="00801B5C">
            <w:pPr>
              <w:pStyle w:val="Code"/>
              <w:rPr>
                <w:lang w:val="id-ID"/>
              </w:rPr>
            </w:pPr>
            <w:r w:rsidRPr="00FD40C3">
              <w:rPr>
                <w:lang w:val="id-ID"/>
              </w:rPr>
              <w:t xml:space="preserve">    "prov": "provinsi",</w:t>
            </w:r>
          </w:p>
          <w:p w14:paraId="680AA6B5" w14:textId="77777777" w:rsidR="00801B5C" w:rsidRPr="00FD40C3" w:rsidRDefault="00801B5C" w:rsidP="00801B5C">
            <w:pPr>
              <w:pStyle w:val="Code"/>
              <w:rPr>
                <w:lang w:val="id-ID"/>
              </w:rPr>
            </w:pPr>
            <w:r w:rsidRPr="00FD40C3">
              <w:rPr>
                <w:lang w:val="id-ID"/>
              </w:rPr>
              <w:t xml:space="preserve">    "psen": "pesan",</w:t>
            </w:r>
          </w:p>
          <w:p w14:paraId="7BAA6855" w14:textId="77777777" w:rsidR="00801B5C" w:rsidRPr="00FD40C3" w:rsidRDefault="00801B5C" w:rsidP="00801B5C">
            <w:pPr>
              <w:pStyle w:val="Code"/>
              <w:rPr>
                <w:lang w:val="id-ID"/>
              </w:rPr>
            </w:pPr>
            <w:r w:rsidRPr="00FD40C3">
              <w:rPr>
                <w:lang w:val="id-ID"/>
              </w:rPr>
              <w:t xml:space="preserve">    "psn": "pesan",</w:t>
            </w:r>
          </w:p>
          <w:p w14:paraId="53718B60" w14:textId="77777777" w:rsidR="00801B5C" w:rsidRPr="00FD40C3" w:rsidRDefault="00801B5C" w:rsidP="00801B5C">
            <w:pPr>
              <w:pStyle w:val="Code"/>
              <w:rPr>
                <w:lang w:val="id-ID"/>
              </w:rPr>
            </w:pPr>
            <w:r w:rsidRPr="00FD40C3">
              <w:rPr>
                <w:lang w:val="id-ID"/>
              </w:rPr>
              <w:t xml:space="preserve">    "psr": "pasar",</w:t>
            </w:r>
          </w:p>
          <w:p w14:paraId="45FCBD83" w14:textId="77777777" w:rsidR="00801B5C" w:rsidRPr="00FD40C3" w:rsidRDefault="00801B5C" w:rsidP="00801B5C">
            <w:pPr>
              <w:pStyle w:val="Code"/>
              <w:rPr>
                <w:lang w:val="id-ID"/>
              </w:rPr>
            </w:pPr>
            <w:r w:rsidRPr="00FD40C3">
              <w:rPr>
                <w:lang w:val="id-ID"/>
              </w:rPr>
              <w:lastRenderedPageBreak/>
              <w:t xml:space="preserve">    "pst": "pasti",</w:t>
            </w:r>
          </w:p>
          <w:p w14:paraId="0BFF2A0D" w14:textId="77777777" w:rsidR="00801B5C" w:rsidRPr="00FD40C3" w:rsidRDefault="00801B5C" w:rsidP="00801B5C">
            <w:pPr>
              <w:pStyle w:val="Code"/>
              <w:rPr>
                <w:lang w:val="id-ID"/>
              </w:rPr>
            </w:pPr>
            <w:r w:rsidRPr="00FD40C3">
              <w:rPr>
                <w:lang w:val="id-ID"/>
              </w:rPr>
              <w:t xml:space="preserve">    "psti": "pasti",</w:t>
            </w:r>
          </w:p>
          <w:p w14:paraId="56FCF7EF" w14:textId="77777777" w:rsidR="00801B5C" w:rsidRPr="00FD40C3" w:rsidRDefault="00801B5C" w:rsidP="00801B5C">
            <w:pPr>
              <w:pStyle w:val="Code"/>
              <w:rPr>
                <w:lang w:val="id-ID"/>
              </w:rPr>
            </w:pPr>
            <w:r w:rsidRPr="00FD40C3">
              <w:rPr>
                <w:lang w:val="id-ID"/>
              </w:rPr>
              <w:t xml:space="preserve">    "pswt": "pesawat",</w:t>
            </w:r>
          </w:p>
          <w:p w14:paraId="41C0630A" w14:textId="77777777" w:rsidR="00801B5C" w:rsidRPr="00FD40C3" w:rsidRDefault="00801B5C" w:rsidP="00801B5C">
            <w:pPr>
              <w:pStyle w:val="Code"/>
              <w:rPr>
                <w:lang w:val="id-ID"/>
              </w:rPr>
            </w:pPr>
            <w:r w:rsidRPr="00FD40C3">
              <w:rPr>
                <w:lang w:val="id-ID"/>
              </w:rPr>
              <w:t xml:space="preserve">    "ptemuan": "pertemuan",</w:t>
            </w:r>
          </w:p>
          <w:p w14:paraId="0CA460F6" w14:textId="77777777" w:rsidR="00801B5C" w:rsidRPr="00FD40C3" w:rsidRDefault="00801B5C" w:rsidP="00801B5C">
            <w:pPr>
              <w:pStyle w:val="Code"/>
              <w:rPr>
                <w:lang w:val="id-ID"/>
              </w:rPr>
            </w:pPr>
            <w:r w:rsidRPr="00FD40C3">
              <w:rPr>
                <w:lang w:val="id-ID"/>
              </w:rPr>
              <w:t xml:space="preserve">    "puanas": "panas",</w:t>
            </w:r>
          </w:p>
          <w:p w14:paraId="1928672E" w14:textId="77777777" w:rsidR="00801B5C" w:rsidRPr="00FD40C3" w:rsidRDefault="00801B5C" w:rsidP="00801B5C">
            <w:pPr>
              <w:pStyle w:val="Code"/>
              <w:rPr>
                <w:lang w:val="id-ID"/>
              </w:rPr>
            </w:pPr>
            <w:r w:rsidRPr="00FD40C3">
              <w:rPr>
                <w:lang w:val="id-ID"/>
              </w:rPr>
              <w:t xml:space="preserve">    "pulgar": "kasar",</w:t>
            </w:r>
          </w:p>
          <w:p w14:paraId="3E0B10D3" w14:textId="77777777" w:rsidR="00801B5C" w:rsidRPr="00FD40C3" w:rsidRDefault="00801B5C" w:rsidP="00801B5C">
            <w:pPr>
              <w:pStyle w:val="Code"/>
              <w:rPr>
                <w:lang w:val="id-ID"/>
              </w:rPr>
            </w:pPr>
            <w:r w:rsidRPr="00FD40C3">
              <w:rPr>
                <w:lang w:val="id-ID"/>
              </w:rPr>
              <w:t xml:space="preserve">    "puskesmas2": "puskesmas-puskesmas",</w:t>
            </w:r>
          </w:p>
          <w:p w14:paraId="49914292" w14:textId="77777777" w:rsidR="00801B5C" w:rsidRPr="00FD40C3" w:rsidRDefault="00801B5C" w:rsidP="00801B5C">
            <w:pPr>
              <w:pStyle w:val="Code"/>
              <w:rPr>
                <w:lang w:val="id-ID"/>
              </w:rPr>
            </w:pPr>
            <w:r w:rsidRPr="00FD40C3">
              <w:rPr>
                <w:lang w:val="id-ID"/>
              </w:rPr>
              <w:t xml:space="preserve">    "puyeng": "pusing",</w:t>
            </w:r>
          </w:p>
          <w:p w14:paraId="64B3C5A9" w14:textId="77777777" w:rsidR="00801B5C" w:rsidRPr="00FD40C3" w:rsidRDefault="00801B5C" w:rsidP="00801B5C">
            <w:pPr>
              <w:pStyle w:val="Code"/>
              <w:rPr>
                <w:lang w:val="id-ID"/>
              </w:rPr>
            </w:pPr>
            <w:r w:rsidRPr="00FD40C3">
              <w:rPr>
                <w:lang w:val="id-ID"/>
              </w:rPr>
              <w:t xml:space="preserve">    "pw": "posisi nyaman",</w:t>
            </w:r>
          </w:p>
          <w:p w14:paraId="5FB2D071" w14:textId="77777777" w:rsidR="00801B5C" w:rsidRPr="00FD40C3" w:rsidRDefault="00801B5C" w:rsidP="00801B5C">
            <w:pPr>
              <w:pStyle w:val="Code"/>
              <w:rPr>
                <w:lang w:val="id-ID"/>
              </w:rPr>
            </w:pPr>
            <w:r w:rsidRPr="00FD40C3">
              <w:rPr>
                <w:lang w:val="id-ID"/>
              </w:rPr>
              <w:t xml:space="preserve">    "qmo": "kamu",</w:t>
            </w:r>
          </w:p>
          <w:p w14:paraId="69F3560A" w14:textId="77777777" w:rsidR="00801B5C" w:rsidRPr="00FD40C3" w:rsidRDefault="00801B5C" w:rsidP="00801B5C">
            <w:pPr>
              <w:pStyle w:val="Code"/>
              <w:rPr>
                <w:lang w:val="id-ID"/>
              </w:rPr>
            </w:pPr>
            <w:r w:rsidRPr="00FD40C3">
              <w:rPr>
                <w:lang w:val="id-ID"/>
              </w:rPr>
              <w:t xml:space="preserve">    "qmu": "kamu",</w:t>
            </w:r>
          </w:p>
          <w:p w14:paraId="3738B96A" w14:textId="77777777" w:rsidR="00801B5C" w:rsidRPr="00FD40C3" w:rsidRDefault="00801B5C" w:rsidP="00801B5C">
            <w:pPr>
              <w:pStyle w:val="Code"/>
              <w:rPr>
                <w:lang w:val="id-ID"/>
              </w:rPr>
            </w:pPr>
            <w:r w:rsidRPr="00FD40C3">
              <w:rPr>
                <w:lang w:val="id-ID"/>
              </w:rPr>
              <w:t xml:space="preserve">    "qt": "kita",</w:t>
            </w:r>
          </w:p>
          <w:p w14:paraId="162DF40C" w14:textId="77777777" w:rsidR="00801B5C" w:rsidRPr="00FD40C3" w:rsidRDefault="00801B5C" w:rsidP="00801B5C">
            <w:pPr>
              <w:pStyle w:val="Code"/>
              <w:rPr>
                <w:lang w:val="id-ID"/>
              </w:rPr>
            </w:pPr>
            <w:r w:rsidRPr="00FD40C3">
              <w:rPr>
                <w:lang w:val="id-ID"/>
              </w:rPr>
              <w:t xml:space="preserve">    "rakor": "rapat koordinasi",</w:t>
            </w:r>
          </w:p>
          <w:p w14:paraId="7BF83058" w14:textId="77777777" w:rsidR="00801B5C" w:rsidRPr="00FD40C3" w:rsidRDefault="00801B5C" w:rsidP="00801B5C">
            <w:pPr>
              <w:pStyle w:val="Code"/>
              <w:rPr>
                <w:lang w:val="id-ID"/>
              </w:rPr>
            </w:pPr>
            <w:r w:rsidRPr="00FD40C3">
              <w:rPr>
                <w:lang w:val="id-ID"/>
              </w:rPr>
              <w:t xml:space="preserve">    "rame": "ramai",</w:t>
            </w:r>
          </w:p>
          <w:p w14:paraId="7B63A4D0" w14:textId="77777777" w:rsidR="00801B5C" w:rsidRPr="00FD40C3" w:rsidRDefault="00801B5C" w:rsidP="00801B5C">
            <w:pPr>
              <w:pStyle w:val="Code"/>
              <w:rPr>
                <w:lang w:val="id-ID"/>
              </w:rPr>
            </w:pPr>
            <w:r w:rsidRPr="00FD40C3">
              <w:rPr>
                <w:lang w:val="id-ID"/>
              </w:rPr>
              <w:t xml:space="preserve">    "rang": "orang",</w:t>
            </w:r>
          </w:p>
          <w:p w14:paraId="38B6C1B7" w14:textId="77777777" w:rsidR="00801B5C" w:rsidRPr="00FD40C3" w:rsidRDefault="00801B5C" w:rsidP="00801B5C">
            <w:pPr>
              <w:pStyle w:val="Code"/>
              <w:rPr>
                <w:lang w:val="id-ID"/>
              </w:rPr>
            </w:pPr>
            <w:r w:rsidRPr="00FD40C3">
              <w:rPr>
                <w:lang w:val="id-ID"/>
              </w:rPr>
              <w:t xml:space="preserve">    "ranmor": "kendaraan bermotor",</w:t>
            </w:r>
          </w:p>
          <w:p w14:paraId="56325096" w14:textId="77777777" w:rsidR="00801B5C" w:rsidRPr="00FD40C3" w:rsidRDefault="00801B5C" w:rsidP="00801B5C">
            <w:pPr>
              <w:pStyle w:val="Code"/>
              <w:rPr>
                <w:lang w:val="id-ID"/>
              </w:rPr>
            </w:pPr>
            <w:r w:rsidRPr="00FD40C3">
              <w:rPr>
                <w:lang w:val="id-ID"/>
              </w:rPr>
              <w:t xml:space="preserve">    "raskin": "rakyat miskin",</w:t>
            </w:r>
          </w:p>
          <w:p w14:paraId="634A72CA" w14:textId="77777777" w:rsidR="00801B5C" w:rsidRPr="00FD40C3" w:rsidRDefault="00801B5C" w:rsidP="00801B5C">
            <w:pPr>
              <w:pStyle w:val="Code"/>
              <w:rPr>
                <w:lang w:val="id-ID"/>
              </w:rPr>
            </w:pPr>
            <w:r w:rsidRPr="00FD40C3">
              <w:rPr>
                <w:lang w:val="id-ID"/>
              </w:rPr>
              <w:t xml:space="preserve">    "rata2": "rata-rata",</w:t>
            </w:r>
          </w:p>
          <w:p w14:paraId="3A22A997" w14:textId="77777777" w:rsidR="00801B5C" w:rsidRPr="00FD40C3" w:rsidRDefault="00801B5C" w:rsidP="00801B5C">
            <w:pPr>
              <w:pStyle w:val="Code"/>
              <w:rPr>
                <w:lang w:val="id-ID"/>
              </w:rPr>
            </w:pPr>
            <w:r w:rsidRPr="00FD40C3">
              <w:rPr>
                <w:lang w:val="id-ID"/>
              </w:rPr>
              <w:t xml:space="preserve">    "re": "reply",</w:t>
            </w:r>
          </w:p>
          <w:p w14:paraId="5ED0E982" w14:textId="77777777" w:rsidR="00801B5C" w:rsidRPr="00FD40C3" w:rsidRDefault="00801B5C" w:rsidP="00801B5C">
            <w:pPr>
              <w:pStyle w:val="Code"/>
              <w:rPr>
                <w:lang w:val="id-ID"/>
              </w:rPr>
            </w:pPr>
            <w:r w:rsidRPr="00FD40C3">
              <w:rPr>
                <w:lang w:val="id-ID"/>
              </w:rPr>
              <w:t xml:space="preserve">    "red": "redaksi",</w:t>
            </w:r>
          </w:p>
          <w:p w14:paraId="0F9B1066" w14:textId="77777777" w:rsidR="00801B5C" w:rsidRPr="00FD40C3" w:rsidRDefault="00801B5C" w:rsidP="00801B5C">
            <w:pPr>
              <w:pStyle w:val="Code"/>
              <w:rPr>
                <w:lang w:val="id-ID"/>
              </w:rPr>
            </w:pPr>
            <w:r w:rsidRPr="00FD40C3">
              <w:rPr>
                <w:lang w:val="id-ID"/>
              </w:rPr>
              <w:t xml:space="preserve">    "ref": "referensi",</w:t>
            </w:r>
          </w:p>
          <w:p w14:paraId="4AD0C94F" w14:textId="77777777" w:rsidR="00801B5C" w:rsidRPr="00FD40C3" w:rsidRDefault="00801B5C" w:rsidP="00801B5C">
            <w:pPr>
              <w:pStyle w:val="Code"/>
              <w:rPr>
                <w:lang w:val="id-ID"/>
              </w:rPr>
            </w:pPr>
            <w:r w:rsidRPr="00FD40C3">
              <w:rPr>
                <w:lang w:val="id-ID"/>
              </w:rPr>
              <w:t xml:space="preserve">    "reg": "register",</w:t>
            </w:r>
          </w:p>
          <w:p w14:paraId="46C7B4A4" w14:textId="77777777" w:rsidR="00801B5C" w:rsidRPr="00FD40C3" w:rsidRDefault="00801B5C" w:rsidP="00801B5C">
            <w:pPr>
              <w:pStyle w:val="Code"/>
              <w:rPr>
                <w:lang w:val="id-ID"/>
              </w:rPr>
            </w:pPr>
            <w:r w:rsidRPr="00FD40C3">
              <w:rPr>
                <w:lang w:val="id-ID"/>
              </w:rPr>
              <w:t xml:space="preserve">    "rehab": "rehabilitasi",</w:t>
            </w:r>
          </w:p>
          <w:p w14:paraId="7669C25B" w14:textId="77777777" w:rsidR="00801B5C" w:rsidRPr="00FD40C3" w:rsidRDefault="00801B5C" w:rsidP="00801B5C">
            <w:pPr>
              <w:pStyle w:val="Code"/>
              <w:rPr>
                <w:lang w:val="id-ID"/>
              </w:rPr>
            </w:pPr>
            <w:r w:rsidRPr="00FD40C3">
              <w:rPr>
                <w:lang w:val="id-ID"/>
              </w:rPr>
              <w:t xml:space="preserve">    "rejeki": "rezeki",</w:t>
            </w:r>
          </w:p>
          <w:p w14:paraId="52520189" w14:textId="77777777" w:rsidR="00801B5C" w:rsidRPr="00FD40C3" w:rsidRDefault="00801B5C" w:rsidP="00801B5C">
            <w:pPr>
              <w:pStyle w:val="Code"/>
              <w:rPr>
                <w:lang w:val="id-ID"/>
              </w:rPr>
            </w:pPr>
            <w:r w:rsidRPr="00FD40C3">
              <w:rPr>
                <w:lang w:val="id-ID"/>
              </w:rPr>
              <w:t xml:space="preserve">    "rekan2": "rekan-rekan",</w:t>
            </w:r>
          </w:p>
          <w:p w14:paraId="2F11D4F0" w14:textId="77777777" w:rsidR="00801B5C" w:rsidRPr="00FD40C3" w:rsidRDefault="00801B5C" w:rsidP="00801B5C">
            <w:pPr>
              <w:pStyle w:val="Code"/>
              <w:rPr>
                <w:lang w:val="id-ID"/>
              </w:rPr>
            </w:pPr>
            <w:r w:rsidRPr="00FD40C3">
              <w:rPr>
                <w:lang w:val="id-ID"/>
              </w:rPr>
              <w:t xml:space="preserve">    "reklamuk": "reklamasi",</w:t>
            </w:r>
          </w:p>
          <w:p w14:paraId="5A22D1CE" w14:textId="77777777" w:rsidR="00801B5C" w:rsidRPr="00FD40C3" w:rsidRDefault="00801B5C" w:rsidP="00801B5C">
            <w:pPr>
              <w:pStyle w:val="Code"/>
              <w:rPr>
                <w:lang w:val="id-ID"/>
              </w:rPr>
            </w:pPr>
            <w:r w:rsidRPr="00FD40C3">
              <w:rPr>
                <w:lang w:val="id-ID"/>
              </w:rPr>
              <w:t xml:space="preserve">    "rempah2": "rempah-rempah",</w:t>
            </w:r>
          </w:p>
          <w:p w14:paraId="04D7A4C8" w14:textId="77777777" w:rsidR="00801B5C" w:rsidRPr="00FD40C3" w:rsidRDefault="00801B5C" w:rsidP="00801B5C">
            <w:pPr>
              <w:pStyle w:val="Code"/>
              <w:rPr>
                <w:lang w:val="id-ID"/>
              </w:rPr>
            </w:pPr>
            <w:r w:rsidRPr="00FD40C3">
              <w:rPr>
                <w:lang w:val="id-ID"/>
              </w:rPr>
              <w:t xml:space="preserve">    "rempong": "sulit",</w:t>
            </w:r>
          </w:p>
          <w:p w14:paraId="5FD93112" w14:textId="77777777" w:rsidR="00801B5C" w:rsidRPr="00FD40C3" w:rsidRDefault="00801B5C" w:rsidP="00801B5C">
            <w:pPr>
              <w:pStyle w:val="Code"/>
              <w:rPr>
                <w:lang w:val="id-ID"/>
              </w:rPr>
            </w:pPr>
            <w:r w:rsidRPr="00FD40C3">
              <w:rPr>
                <w:lang w:val="id-ID"/>
              </w:rPr>
              <w:t xml:space="preserve">    "renstra": "rencana strategis",</w:t>
            </w:r>
          </w:p>
          <w:p w14:paraId="2A3C6405" w14:textId="77777777" w:rsidR="00801B5C" w:rsidRPr="00FD40C3" w:rsidRDefault="00801B5C" w:rsidP="00801B5C">
            <w:pPr>
              <w:pStyle w:val="Code"/>
              <w:rPr>
                <w:lang w:val="id-ID"/>
              </w:rPr>
            </w:pPr>
            <w:r w:rsidRPr="00FD40C3">
              <w:rPr>
                <w:lang w:val="id-ID"/>
              </w:rPr>
              <w:t xml:space="preserve">    "repp": "balas",</w:t>
            </w:r>
          </w:p>
          <w:p w14:paraId="69D5DD8B" w14:textId="77777777" w:rsidR="00801B5C" w:rsidRPr="00FD40C3" w:rsidRDefault="00801B5C" w:rsidP="00801B5C">
            <w:pPr>
              <w:pStyle w:val="Code"/>
              <w:rPr>
                <w:lang w:val="id-ID"/>
              </w:rPr>
            </w:pPr>
            <w:r w:rsidRPr="00FD40C3">
              <w:rPr>
                <w:lang w:val="id-ID"/>
              </w:rPr>
              <w:t xml:space="preserve">    "reskrim": "reserse kriminal",</w:t>
            </w:r>
          </w:p>
          <w:p w14:paraId="4CA11382" w14:textId="77777777" w:rsidR="00801B5C" w:rsidRPr="00FD40C3" w:rsidRDefault="00801B5C" w:rsidP="00801B5C">
            <w:pPr>
              <w:pStyle w:val="Code"/>
              <w:rPr>
                <w:lang w:val="id-ID"/>
              </w:rPr>
            </w:pPr>
            <w:r w:rsidRPr="00FD40C3">
              <w:rPr>
                <w:lang w:val="id-ID"/>
              </w:rPr>
              <w:t xml:space="preserve">    "restik": "reserse narkotika",</w:t>
            </w:r>
          </w:p>
          <w:p w14:paraId="5A763F49" w14:textId="77777777" w:rsidR="00801B5C" w:rsidRPr="00FD40C3" w:rsidRDefault="00801B5C" w:rsidP="00801B5C">
            <w:pPr>
              <w:pStyle w:val="Code"/>
              <w:rPr>
                <w:lang w:val="id-ID"/>
              </w:rPr>
            </w:pPr>
            <w:r w:rsidRPr="00FD40C3">
              <w:rPr>
                <w:lang w:val="id-ID"/>
              </w:rPr>
              <w:t xml:space="preserve">    "rhs": "rahasia",</w:t>
            </w:r>
          </w:p>
          <w:p w14:paraId="0566C44A" w14:textId="77777777" w:rsidR="00801B5C" w:rsidRPr="00FD40C3" w:rsidRDefault="00801B5C" w:rsidP="00801B5C">
            <w:pPr>
              <w:pStyle w:val="Code"/>
              <w:rPr>
                <w:lang w:val="id-ID"/>
              </w:rPr>
            </w:pPr>
            <w:r w:rsidRPr="00FD40C3">
              <w:rPr>
                <w:lang w:val="id-ID"/>
              </w:rPr>
              <w:t xml:space="preserve">    "rights": "benar",</w:t>
            </w:r>
          </w:p>
          <w:p w14:paraId="52850C85" w14:textId="77777777" w:rsidR="00801B5C" w:rsidRPr="00FD40C3" w:rsidRDefault="00801B5C" w:rsidP="00801B5C">
            <w:pPr>
              <w:pStyle w:val="Code"/>
              <w:rPr>
                <w:lang w:val="id-ID"/>
              </w:rPr>
            </w:pPr>
            <w:r w:rsidRPr="00FD40C3">
              <w:rPr>
                <w:lang w:val="id-ID"/>
              </w:rPr>
              <w:t xml:space="preserve">    "rja": "raja",</w:t>
            </w:r>
          </w:p>
          <w:p w14:paraId="553E28A6" w14:textId="77777777" w:rsidR="00801B5C" w:rsidRPr="00FD40C3" w:rsidRDefault="00801B5C" w:rsidP="00801B5C">
            <w:pPr>
              <w:pStyle w:val="Code"/>
              <w:rPr>
                <w:lang w:val="id-ID"/>
              </w:rPr>
            </w:pPr>
            <w:r w:rsidRPr="00FD40C3">
              <w:rPr>
                <w:lang w:val="id-ID"/>
              </w:rPr>
              <w:t xml:space="preserve">    "rkyt": "rakyat",</w:t>
            </w:r>
          </w:p>
          <w:p w14:paraId="4CAA5C71" w14:textId="77777777" w:rsidR="00801B5C" w:rsidRPr="00FD40C3" w:rsidRDefault="00801B5C" w:rsidP="00801B5C">
            <w:pPr>
              <w:pStyle w:val="Code"/>
              <w:rPr>
                <w:lang w:val="id-ID"/>
              </w:rPr>
            </w:pPr>
            <w:r w:rsidRPr="00FD40C3">
              <w:rPr>
                <w:lang w:val="id-ID"/>
              </w:rPr>
              <w:t xml:space="preserve">    "rmbt": "rambut",</w:t>
            </w:r>
          </w:p>
          <w:p w14:paraId="3EA949B8" w14:textId="77777777" w:rsidR="00801B5C" w:rsidRPr="00FD40C3" w:rsidRDefault="00801B5C" w:rsidP="00801B5C">
            <w:pPr>
              <w:pStyle w:val="Code"/>
              <w:rPr>
                <w:lang w:val="id-ID"/>
              </w:rPr>
            </w:pPr>
            <w:r w:rsidRPr="00FD40C3">
              <w:rPr>
                <w:lang w:val="id-ID"/>
              </w:rPr>
              <w:t xml:space="preserve">    "rmh": "rumah",</w:t>
            </w:r>
          </w:p>
          <w:p w14:paraId="7F7DFC8B" w14:textId="77777777" w:rsidR="00801B5C" w:rsidRPr="00FD40C3" w:rsidRDefault="00801B5C" w:rsidP="00801B5C">
            <w:pPr>
              <w:pStyle w:val="Code"/>
              <w:rPr>
                <w:lang w:val="id-ID"/>
              </w:rPr>
            </w:pPr>
            <w:r w:rsidRPr="00FD40C3">
              <w:rPr>
                <w:lang w:val="id-ID"/>
              </w:rPr>
              <w:t xml:space="preserve">    "rofl": "rolling on the floor laughing",</w:t>
            </w:r>
          </w:p>
          <w:p w14:paraId="1F4E657F" w14:textId="77777777" w:rsidR="00801B5C" w:rsidRPr="00FD40C3" w:rsidRDefault="00801B5C" w:rsidP="00801B5C">
            <w:pPr>
              <w:pStyle w:val="Code"/>
              <w:rPr>
                <w:lang w:val="id-ID"/>
              </w:rPr>
            </w:pPr>
            <w:r w:rsidRPr="00FD40C3">
              <w:rPr>
                <w:lang w:val="id-ID"/>
              </w:rPr>
              <w:t xml:space="preserve">    "ru": "baru",</w:t>
            </w:r>
          </w:p>
          <w:p w14:paraId="1D987C80" w14:textId="77777777" w:rsidR="00801B5C" w:rsidRPr="00FD40C3" w:rsidRDefault="00801B5C" w:rsidP="00801B5C">
            <w:pPr>
              <w:pStyle w:val="Code"/>
              <w:rPr>
                <w:lang w:val="id-ID"/>
              </w:rPr>
            </w:pPr>
            <w:r w:rsidRPr="00FD40C3">
              <w:rPr>
                <w:lang w:val="id-ID"/>
              </w:rPr>
              <w:t xml:space="preserve">    "rubahnn": "rubah",</w:t>
            </w:r>
          </w:p>
          <w:p w14:paraId="7DECF949" w14:textId="77777777" w:rsidR="00801B5C" w:rsidRPr="00FD40C3" w:rsidRDefault="00801B5C" w:rsidP="00801B5C">
            <w:pPr>
              <w:pStyle w:val="Code"/>
              <w:rPr>
                <w:lang w:val="id-ID"/>
              </w:rPr>
            </w:pPr>
            <w:r w:rsidRPr="00FD40C3">
              <w:rPr>
                <w:lang w:val="id-ID"/>
              </w:rPr>
              <w:t xml:space="preserve">    "rudal": "peluru kendali",</w:t>
            </w:r>
          </w:p>
          <w:p w14:paraId="07246DF8" w14:textId="77777777" w:rsidR="00801B5C" w:rsidRPr="00FD40C3" w:rsidRDefault="00801B5C" w:rsidP="00801B5C">
            <w:pPr>
              <w:pStyle w:val="Code"/>
              <w:rPr>
                <w:lang w:val="id-ID"/>
              </w:rPr>
            </w:pPr>
            <w:r w:rsidRPr="00FD40C3">
              <w:rPr>
                <w:lang w:val="id-ID"/>
              </w:rPr>
              <w:t xml:space="preserve">    "ruko": "rumah toko",</w:t>
            </w:r>
          </w:p>
          <w:p w14:paraId="1B9B6DBB" w14:textId="77777777" w:rsidR="00801B5C" w:rsidRPr="00FD40C3" w:rsidRDefault="00801B5C" w:rsidP="00801B5C">
            <w:pPr>
              <w:pStyle w:val="Code"/>
              <w:rPr>
                <w:lang w:val="id-ID"/>
              </w:rPr>
            </w:pPr>
            <w:r w:rsidRPr="00FD40C3">
              <w:rPr>
                <w:lang w:val="id-ID"/>
              </w:rPr>
              <w:t xml:space="preserve">    "rusun": "rumah susun",</w:t>
            </w:r>
          </w:p>
          <w:p w14:paraId="34CD5FF9" w14:textId="77777777" w:rsidR="00801B5C" w:rsidRPr="00FD40C3" w:rsidRDefault="00801B5C" w:rsidP="00801B5C">
            <w:pPr>
              <w:pStyle w:val="Code"/>
              <w:rPr>
                <w:lang w:val="id-ID"/>
              </w:rPr>
            </w:pPr>
            <w:r w:rsidRPr="00FD40C3">
              <w:rPr>
                <w:lang w:val="id-ID"/>
              </w:rPr>
              <w:t xml:space="preserve">    "rusunawa": "rumah susun sewa",</w:t>
            </w:r>
          </w:p>
          <w:p w14:paraId="45E7A069" w14:textId="77777777" w:rsidR="00801B5C" w:rsidRPr="00FD40C3" w:rsidRDefault="00801B5C" w:rsidP="00801B5C">
            <w:pPr>
              <w:pStyle w:val="Code"/>
              <w:rPr>
                <w:lang w:val="id-ID"/>
              </w:rPr>
            </w:pPr>
            <w:r w:rsidRPr="00FD40C3">
              <w:rPr>
                <w:lang w:val="id-ID"/>
              </w:rPr>
              <w:t xml:space="preserve">    "rutan": "rumah tahanan",</w:t>
            </w:r>
          </w:p>
          <w:p w14:paraId="6201A486" w14:textId="77777777" w:rsidR="00801B5C" w:rsidRPr="00FD40C3" w:rsidRDefault="00801B5C" w:rsidP="00801B5C">
            <w:pPr>
              <w:pStyle w:val="Code"/>
              <w:rPr>
                <w:lang w:val="id-ID"/>
              </w:rPr>
            </w:pPr>
            <w:r w:rsidRPr="00FD40C3">
              <w:rPr>
                <w:lang w:val="id-ID"/>
              </w:rPr>
              <w:t xml:space="preserve">    "ruu": "rancangan undang-undang",</w:t>
            </w:r>
          </w:p>
          <w:p w14:paraId="74119459" w14:textId="77777777" w:rsidR="00801B5C" w:rsidRPr="00FD40C3" w:rsidRDefault="00801B5C" w:rsidP="00801B5C">
            <w:pPr>
              <w:pStyle w:val="Code"/>
              <w:rPr>
                <w:lang w:val="id-ID"/>
              </w:rPr>
            </w:pPr>
            <w:r w:rsidRPr="00FD40C3">
              <w:rPr>
                <w:lang w:val="id-ID"/>
              </w:rPr>
              <w:t xml:space="preserve">    "ruz": "terus",</w:t>
            </w:r>
          </w:p>
          <w:p w14:paraId="61751B35" w14:textId="77777777" w:rsidR="00801B5C" w:rsidRPr="00FD40C3" w:rsidRDefault="00801B5C" w:rsidP="00801B5C">
            <w:pPr>
              <w:pStyle w:val="Code"/>
              <w:rPr>
                <w:lang w:val="id-ID"/>
              </w:rPr>
            </w:pPr>
            <w:r w:rsidRPr="00FD40C3">
              <w:rPr>
                <w:lang w:val="id-ID"/>
              </w:rPr>
              <w:t xml:space="preserve">    "rwt": "rawat",</w:t>
            </w:r>
          </w:p>
          <w:p w14:paraId="64A1AA47" w14:textId="77777777" w:rsidR="00801B5C" w:rsidRPr="00FD40C3" w:rsidRDefault="00801B5C" w:rsidP="00801B5C">
            <w:pPr>
              <w:pStyle w:val="Code"/>
              <w:rPr>
                <w:lang w:val="id-ID"/>
              </w:rPr>
            </w:pPr>
            <w:r w:rsidRPr="00FD40C3">
              <w:rPr>
                <w:lang w:val="id-ID"/>
              </w:rPr>
              <w:t xml:space="preserve">    "s4": "sempat",</w:t>
            </w:r>
          </w:p>
          <w:p w14:paraId="290E4075" w14:textId="77777777" w:rsidR="00801B5C" w:rsidRPr="00FD40C3" w:rsidRDefault="00801B5C" w:rsidP="00801B5C">
            <w:pPr>
              <w:pStyle w:val="Code"/>
              <w:rPr>
                <w:lang w:val="id-ID"/>
              </w:rPr>
            </w:pPr>
            <w:r w:rsidRPr="00FD40C3">
              <w:rPr>
                <w:lang w:val="id-ID"/>
              </w:rPr>
              <w:t xml:space="preserve">    "sadaar": "sadar",</w:t>
            </w:r>
          </w:p>
          <w:p w14:paraId="22CB9A1A" w14:textId="77777777" w:rsidR="00801B5C" w:rsidRPr="00FD40C3" w:rsidRDefault="00801B5C" w:rsidP="00801B5C">
            <w:pPr>
              <w:pStyle w:val="Code"/>
              <w:rPr>
                <w:lang w:val="id-ID"/>
              </w:rPr>
            </w:pPr>
            <w:r w:rsidRPr="00FD40C3">
              <w:rPr>
                <w:lang w:val="id-ID"/>
              </w:rPr>
              <w:t xml:space="preserve">    "sah2": "sah-sah",</w:t>
            </w:r>
          </w:p>
          <w:p w14:paraId="77E3A9DD" w14:textId="77777777" w:rsidR="00801B5C" w:rsidRPr="00FD40C3" w:rsidRDefault="00801B5C" w:rsidP="00801B5C">
            <w:pPr>
              <w:pStyle w:val="Code"/>
              <w:rPr>
                <w:lang w:val="id-ID"/>
              </w:rPr>
            </w:pPr>
            <w:r w:rsidRPr="00FD40C3">
              <w:rPr>
                <w:lang w:val="id-ID"/>
              </w:rPr>
              <w:t xml:space="preserve">    "saia": "saya",</w:t>
            </w:r>
          </w:p>
          <w:p w14:paraId="73F87BFE" w14:textId="77777777" w:rsidR="00801B5C" w:rsidRPr="00FD40C3" w:rsidRDefault="00801B5C" w:rsidP="00801B5C">
            <w:pPr>
              <w:pStyle w:val="Code"/>
              <w:rPr>
                <w:lang w:val="id-ID"/>
              </w:rPr>
            </w:pPr>
            <w:r w:rsidRPr="00FD40C3">
              <w:rPr>
                <w:lang w:val="id-ID"/>
              </w:rPr>
              <w:t xml:space="preserve">    "saiank": "sayang",</w:t>
            </w:r>
          </w:p>
          <w:p w14:paraId="1EB9B118" w14:textId="77777777" w:rsidR="00801B5C" w:rsidRPr="00FD40C3" w:rsidRDefault="00801B5C" w:rsidP="00801B5C">
            <w:pPr>
              <w:pStyle w:val="Code"/>
              <w:rPr>
                <w:lang w:val="id-ID"/>
              </w:rPr>
            </w:pPr>
            <w:r w:rsidRPr="00FD40C3">
              <w:rPr>
                <w:lang w:val="id-ID"/>
              </w:rPr>
              <w:t xml:space="preserve">    "salting": "salah tingkah",</w:t>
            </w:r>
          </w:p>
          <w:p w14:paraId="54CB95E6" w14:textId="77777777" w:rsidR="00801B5C" w:rsidRPr="00FD40C3" w:rsidRDefault="00801B5C" w:rsidP="00801B5C">
            <w:pPr>
              <w:pStyle w:val="Code"/>
              <w:rPr>
                <w:lang w:val="id-ID"/>
              </w:rPr>
            </w:pPr>
            <w:r w:rsidRPr="00FD40C3">
              <w:rPr>
                <w:lang w:val="id-ID"/>
              </w:rPr>
              <w:t xml:space="preserve">    "saltum": "salah kostum",</w:t>
            </w:r>
          </w:p>
          <w:p w14:paraId="21426A87" w14:textId="77777777" w:rsidR="00801B5C" w:rsidRPr="00FD40C3" w:rsidRDefault="00801B5C" w:rsidP="00801B5C">
            <w:pPr>
              <w:pStyle w:val="Code"/>
              <w:rPr>
                <w:lang w:val="id-ID"/>
              </w:rPr>
            </w:pPr>
            <w:r w:rsidRPr="00FD40C3">
              <w:rPr>
                <w:lang w:val="id-ID"/>
              </w:rPr>
              <w:t xml:space="preserve">    "sampe": "sampai",</w:t>
            </w:r>
          </w:p>
          <w:p w14:paraId="0BFD8BF2" w14:textId="77777777" w:rsidR="00801B5C" w:rsidRPr="00FD40C3" w:rsidRDefault="00801B5C" w:rsidP="00801B5C">
            <w:pPr>
              <w:pStyle w:val="Code"/>
              <w:rPr>
                <w:lang w:val="id-ID"/>
              </w:rPr>
            </w:pPr>
            <w:r w:rsidRPr="00FD40C3">
              <w:rPr>
                <w:lang w:val="id-ID"/>
              </w:rPr>
              <w:t xml:space="preserve">    "sampeyan": "anda",</w:t>
            </w:r>
          </w:p>
          <w:p w14:paraId="18EE80A8" w14:textId="77777777" w:rsidR="00801B5C" w:rsidRPr="00FD40C3" w:rsidRDefault="00801B5C" w:rsidP="00801B5C">
            <w:pPr>
              <w:pStyle w:val="Code"/>
              <w:rPr>
                <w:lang w:val="id-ID"/>
              </w:rPr>
            </w:pPr>
            <w:r w:rsidRPr="00FD40C3">
              <w:rPr>
                <w:lang w:val="id-ID"/>
              </w:rPr>
              <w:t xml:space="preserve">    "samsek": "sama sekali",</w:t>
            </w:r>
          </w:p>
          <w:p w14:paraId="10CA7A49" w14:textId="77777777" w:rsidR="00801B5C" w:rsidRPr="00FD40C3" w:rsidRDefault="00801B5C" w:rsidP="00801B5C">
            <w:pPr>
              <w:pStyle w:val="Code"/>
              <w:rPr>
                <w:lang w:val="id-ID"/>
              </w:rPr>
            </w:pPr>
            <w:r w:rsidRPr="00FD40C3">
              <w:rPr>
                <w:lang w:val="id-ID"/>
              </w:rPr>
              <w:lastRenderedPageBreak/>
              <w:t xml:space="preserve">    "sapa": "siapa",</w:t>
            </w:r>
          </w:p>
          <w:p w14:paraId="42C20069" w14:textId="77777777" w:rsidR="00801B5C" w:rsidRPr="00FD40C3" w:rsidRDefault="00801B5C" w:rsidP="00801B5C">
            <w:pPr>
              <w:pStyle w:val="Code"/>
              <w:rPr>
                <w:lang w:val="id-ID"/>
              </w:rPr>
            </w:pPr>
            <w:r w:rsidRPr="00FD40C3">
              <w:rPr>
                <w:lang w:val="id-ID"/>
              </w:rPr>
              <w:t xml:space="preserve">    "sapose": "siapa",</w:t>
            </w:r>
          </w:p>
          <w:p w14:paraId="27969756" w14:textId="77777777" w:rsidR="00801B5C" w:rsidRPr="00FD40C3" w:rsidRDefault="00801B5C" w:rsidP="00801B5C">
            <w:pPr>
              <w:pStyle w:val="Code"/>
              <w:rPr>
                <w:lang w:val="id-ID"/>
              </w:rPr>
            </w:pPr>
            <w:r w:rsidRPr="00FD40C3">
              <w:rPr>
                <w:lang w:val="id-ID"/>
              </w:rPr>
              <w:t xml:space="preserve">    "satkorlak": "satuan koordinator pelaksana",</w:t>
            </w:r>
          </w:p>
          <w:p w14:paraId="573873E4" w14:textId="77777777" w:rsidR="00801B5C" w:rsidRPr="00FD40C3" w:rsidRDefault="00801B5C" w:rsidP="00801B5C">
            <w:pPr>
              <w:pStyle w:val="Code"/>
              <w:rPr>
                <w:lang w:val="id-ID"/>
              </w:rPr>
            </w:pPr>
            <w:r w:rsidRPr="00FD40C3">
              <w:rPr>
                <w:lang w:val="id-ID"/>
              </w:rPr>
              <w:t xml:space="preserve">    "satpam": "satuan pengamanan",</w:t>
            </w:r>
          </w:p>
          <w:p w14:paraId="2BC2CDC4" w14:textId="77777777" w:rsidR="00801B5C" w:rsidRPr="00FD40C3" w:rsidRDefault="00801B5C" w:rsidP="00801B5C">
            <w:pPr>
              <w:pStyle w:val="Code"/>
              <w:rPr>
                <w:lang w:val="id-ID"/>
              </w:rPr>
            </w:pPr>
            <w:r w:rsidRPr="00FD40C3">
              <w:rPr>
                <w:lang w:val="id-ID"/>
              </w:rPr>
              <w:t xml:space="preserve">    "say": "sayang",</w:t>
            </w:r>
          </w:p>
          <w:p w14:paraId="6B5CAD2B" w14:textId="77777777" w:rsidR="00801B5C" w:rsidRPr="00FD40C3" w:rsidRDefault="00801B5C" w:rsidP="00801B5C">
            <w:pPr>
              <w:pStyle w:val="Code"/>
              <w:rPr>
                <w:lang w:val="id-ID"/>
              </w:rPr>
            </w:pPr>
            <w:r w:rsidRPr="00FD40C3">
              <w:rPr>
                <w:lang w:val="id-ID"/>
              </w:rPr>
              <w:t xml:space="preserve">    "sayan": "sayang",</w:t>
            </w:r>
          </w:p>
          <w:p w14:paraId="5D6C4A13" w14:textId="77777777" w:rsidR="00801B5C" w:rsidRPr="00FD40C3" w:rsidRDefault="00801B5C" w:rsidP="00801B5C">
            <w:pPr>
              <w:pStyle w:val="Code"/>
              <w:rPr>
                <w:lang w:val="id-ID"/>
              </w:rPr>
            </w:pPr>
            <w:r w:rsidRPr="00FD40C3">
              <w:rPr>
                <w:lang w:val="id-ID"/>
              </w:rPr>
              <w:t xml:space="preserve">    "sbaliknya": "sebaliknya",</w:t>
            </w:r>
          </w:p>
          <w:p w14:paraId="1E6293B2" w14:textId="77777777" w:rsidR="00801B5C" w:rsidRPr="00FD40C3" w:rsidRDefault="00801B5C" w:rsidP="00801B5C">
            <w:pPr>
              <w:pStyle w:val="Code"/>
              <w:rPr>
                <w:lang w:val="id-ID"/>
              </w:rPr>
            </w:pPr>
            <w:r w:rsidRPr="00FD40C3">
              <w:rPr>
                <w:lang w:val="id-ID"/>
              </w:rPr>
              <w:t xml:space="preserve">    "sbb": "sebagai berikut",</w:t>
            </w:r>
          </w:p>
          <w:p w14:paraId="46C8D081" w14:textId="77777777" w:rsidR="00801B5C" w:rsidRPr="00FD40C3" w:rsidRDefault="00801B5C" w:rsidP="00801B5C">
            <w:pPr>
              <w:pStyle w:val="Code"/>
              <w:rPr>
                <w:lang w:val="id-ID"/>
              </w:rPr>
            </w:pPr>
            <w:r w:rsidRPr="00FD40C3">
              <w:rPr>
                <w:lang w:val="id-ID"/>
              </w:rPr>
              <w:t xml:space="preserve">    "sbg": "sebagai",</w:t>
            </w:r>
          </w:p>
          <w:p w14:paraId="20F3D196" w14:textId="77777777" w:rsidR="00801B5C" w:rsidRPr="00FD40C3" w:rsidRDefault="00801B5C" w:rsidP="00801B5C">
            <w:pPr>
              <w:pStyle w:val="Code"/>
              <w:rPr>
                <w:lang w:val="id-ID"/>
              </w:rPr>
            </w:pPr>
            <w:r w:rsidRPr="00FD40C3">
              <w:rPr>
                <w:lang w:val="id-ID"/>
              </w:rPr>
              <w:t xml:space="preserve">    "sbgn": "sebagian",</w:t>
            </w:r>
          </w:p>
          <w:p w14:paraId="44BC3079" w14:textId="77777777" w:rsidR="00801B5C" w:rsidRPr="00FD40C3" w:rsidRDefault="00801B5C" w:rsidP="00801B5C">
            <w:pPr>
              <w:pStyle w:val="Code"/>
              <w:rPr>
                <w:lang w:val="id-ID"/>
              </w:rPr>
            </w:pPr>
            <w:r w:rsidRPr="00FD40C3">
              <w:rPr>
                <w:lang w:val="id-ID"/>
              </w:rPr>
              <w:t xml:space="preserve">    "sbh": "sebuah",</w:t>
            </w:r>
          </w:p>
          <w:p w14:paraId="029C68A7" w14:textId="77777777" w:rsidR="00801B5C" w:rsidRPr="00FD40C3" w:rsidRDefault="00801B5C" w:rsidP="00801B5C">
            <w:pPr>
              <w:pStyle w:val="Code"/>
              <w:rPr>
                <w:lang w:val="id-ID"/>
              </w:rPr>
            </w:pPr>
            <w:r w:rsidRPr="00FD40C3">
              <w:rPr>
                <w:lang w:val="id-ID"/>
              </w:rPr>
              <w:t xml:space="preserve">    "sblm": "sebelum",</w:t>
            </w:r>
          </w:p>
          <w:p w14:paraId="45678837" w14:textId="77777777" w:rsidR="00801B5C" w:rsidRPr="00FD40C3" w:rsidRDefault="00801B5C" w:rsidP="00801B5C">
            <w:pPr>
              <w:pStyle w:val="Code"/>
              <w:rPr>
                <w:lang w:val="id-ID"/>
              </w:rPr>
            </w:pPr>
            <w:r w:rsidRPr="00FD40C3">
              <w:rPr>
                <w:lang w:val="id-ID"/>
              </w:rPr>
              <w:t xml:space="preserve">    "sbnr": "sebenar",</w:t>
            </w:r>
          </w:p>
          <w:p w14:paraId="2FE16CA4" w14:textId="77777777" w:rsidR="00801B5C" w:rsidRPr="00FD40C3" w:rsidRDefault="00801B5C" w:rsidP="00801B5C">
            <w:pPr>
              <w:pStyle w:val="Code"/>
              <w:rPr>
                <w:lang w:val="id-ID"/>
              </w:rPr>
            </w:pPr>
            <w:r w:rsidRPr="00FD40C3">
              <w:rPr>
                <w:lang w:val="id-ID"/>
              </w:rPr>
              <w:t xml:space="preserve">    "sbnrny": "sebenarnya",</w:t>
            </w:r>
          </w:p>
          <w:p w14:paraId="7611A511" w14:textId="77777777" w:rsidR="00801B5C" w:rsidRPr="00FD40C3" w:rsidRDefault="00801B5C" w:rsidP="00801B5C">
            <w:pPr>
              <w:pStyle w:val="Code"/>
              <w:rPr>
                <w:lang w:val="id-ID"/>
              </w:rPr>
            </w:pPr>
            <w:r w:rsidRPr="00FD40C3">
              <w:rPr>
                <w:lang w:val="id-ID"/>
              </w:rPr>
              <w:t xml:space="preserve">    "sbntr": "sebentar",</w:t>
            </w:r>
          </w:p>
          <w:p w14:paraId="1DF6870C" w14:textId="77777777" w:rsidR="00801B5C" w:rsidRPr="00FD40C3" w:rsidRDefault="00801B5C" w:rsidP="00801B5C">
            <w:pPr>
              <w:pStyle w:val="Code"/>
              <w:rPr>
                <w:lang w:val="id-ID"/>
              </w:rPr>
            </w:pPr>
            <w:r w:rsidRPr="00FD40C3">
              <w:rPr>
                <w:lang w:val="id-ID"/>
              </w:rPr>
              <w:t xml:space="preserve">    "scara": "secara",</w:t>
            </w:r>
          </w:p>
          <w:p w14:paraId="15A7933B" w14:textId="77777777" w:rsidR="00801B5C" w:rsidRPr="00FD40C3" w:rsidRDefault="00801B5C" w:rsidP="00801B5C">
            <w:pPr>
              <w:pStyle w:val="Code"/>
              <w:rPr>
                <w:lang w:val="id-ID"/>
              </w:rPr>
            </w:pPr>
            <w:r w:rsidRPr="00FD40C3">
              <w:rPr>
                <w:lang w:val="id-ID"/>
              </w:rPr>
              <w:t xml:space="preserve">    "scr": "secara",</w:t>
            </w:r>
          </w:p>
          <w:p w14:paraId="58C7F6EE" w14:textId="77777777" w:rsidR="00801B5C" w:rsidRPr="00FD40C3" w:rsidRDefault="00801B5C" w:rsidP="00801B5C">
            <w:pPr>
              <w:pStyle w:val="Code"/>
              <w:rPr>
                <w:lang w:val="id-ID"/>
              </w:rPr>
            </w:pPr>
            <w:r w:rsidRPr="00FD40C3">
              <w:rPr>
                <w:lang w:val="id-ID"/>
              </w:rPr>
              <w:t xml:space="preserve">    "sdg": "sedang",</w:t>
            </w:r>
          </w:p>
          <w:p w14:paraId="0A58E0A8" w14:textId="77777777" w:rsidR="00801B5C" w:rsidRPr="00FD40C3" w:rsidRDefault="00801B5C" w:rsidP="00801B5C">
            <w:pPr>
              <w:pStyle w:val="Code"/>
              <w:rPr>
                <w:lang w:val="id-ID"/>
              </w:rPr>
            </w:pPr>
            <w:r w:rsidRPr="00FD40C3">
              <w:rPr>
                <w:lang w:val="id-ID"/>
              </w:rPr>
              <w:t xml:space="preserve">    "sdgkn": "sedangkan",</w:t>
            </w:r>
          </w:p>
          <w:p w14:paraId="0EAF387E" w14:textId="77777777" w:rsidR="00801B5C" w:rsidRPr="00FD40C3" w:rsidRDefault="00801B5C" w:rsidP="00801B5C">
            <w:pPr>
              <w:pStyle w:val="Code"/>
              <w:rPr>
                <w:lang w:val="id-ID"/>
              </w:rPr>
            </w:pPr>
            <w:r w:rsidRPr="00FD40C3">
              <w:rPr>
                <w:lang w:val="id-ID"/>
              </w:rPr>
              <w:t xml:space="preserve">    "sdh": "sudah",</w:t>
            </w:r>
          </w:p>
          <w:p w14:paraId="7316FABC" w14:textId="77777777" w:rsidR="00801B5C" w:rsidRPr="00FD40C3" w:rsidRDefault="00801B5C" w:rsidP="00801B5C">
            <w:pPr>
              <w:pStyle w:val="Code"/>
              <w:rPr>
                <w:lang w:val="id-ID"/>
              </w:rPr>
            </w:pPr>
            <w:r w:rsidRPr="00FD40C3">
              <w:rPr>
                <w:lang w:val="id-ID"/>
              </w:rPr>
              <w:t xml:space="preserve">    "sdkt": "sedikit",</w:t>
            </w:r>
          </w:p>
          <w:p w14:paraId="539DEAA4" w14:textId="77777777" w:rsidR="00801B5C" w:rsidRPr="00FD40C3" w:rsidRDefault="00801B5C" w:rsidP="00801B5C">
            <w:pPr>
              <w:pStyle w:val="Code"/>
              <w:rPr>
                <w:lang w:val="id-ID"/>
              </w:rPr>
            </w:pPr>
            <w:r w:rsidRPr="00FD40C3">
              <w:rPr>
                <w:lang w:val="id-ID"/>
              </w:rPr>
              <w:t xml:space="preserve">    "sdngkn": "sedangkan",</w:t>
            </w:r>
          </w:p>
          <w:p w14:paraId="6C3F8897" w14:textId="77777777" w:rsidR="00801B5C" w:rsidRPr="00FD40C3" w:rsidRDefault="00801B5C" w:rsidP="00801B5C">
            <w:pPr>
              <w:pStyle w:val="Code"/>
              <w:rPr>
                <w:lang w:val="id-ID"/>
              </w:rPr>
            </w:pPr>
            <w:r w:rsidRPr="00FD40C3">
              <w:rPr>
                <w:lang w:val="id-ID"/>
              </w:rPr>
              <w:t xml:space="preserve">    "se7": "setuju",</w:t>
            </w:r>
          </w:p>
          <w:p w14:paraId="5C680217" w14:textId="77777777" w:rsidR="00801B5C" w:rsidRPr="00FD40C3" w:rsidRDefault="00801B5C" w:rsidP="00801B5C">
            <w:pPr>
              <w:pStyle w:val="Code"/>
              <w:rPr>
                <w:lang w:val="id-ID"/>
              </w:rPr>
            </w:pPr>
            <w:r w:rsidRPr="00FD40C3">
              <w:rPr>
                <w:lang w:val="id-ID"/>
              </w:rPr>
              <w:t xml:space="preserve">    "seabrek": "banyak",</w:t>
            </w:r>
          </w:p>
          <w:p w14:paraId="1D25024D" w14:textId="77777777" w:rsidR="00801B5C" w:rsidRPr="00FD40C3" w:rsidRDefault="00801B5C" w:rsidP="00801B5C">
            <w:pPr>
              <w:pStyle w:val="Code"/>
              <w:rPr>
                <w:lang w:val="id-ID"/>
              </w:rPr>
            </w:pPr>
            <w:r w:rsidRPr="00FD40C3">
              <w:rPr>
                <w:lang w:val="id-ID"/>
              </w:rPr>
              <w:t xml:space="preserve">    "sebelas dua belas": "mirip",</w:t>
            </w:r>
          </w:p>
          <w:p w14:paraId="2FD60490" w14:textId="77777777" w:rsidR="00801B5C" w:rsidRPr="00FD40C3" w:rsidRDefault="00801B5C" w:rsidP="00801B5C">
            <w:pPr>
              <w:pStyle w:val="Code"/>
              <w:rPr>
                <w:lang w:val="id-ID"/>
              </w:rPr>
            </w:pPr>
            <w:r w:rsidRPr="00FD40C3">
              <w:rPr>
                <w:lang w:val="id-ID"/>
              </w:rPr>
              <w:t xml:space="preserve">    "sebelom": "sebelum",</w:t>
            </w:r>
          </w:p>
          <w:p w14:paraId="4079D1D1" w14:textId="77777777" w:rsidR="00801B5C" w:rsidRPr="00FD40C3" w:rsidRDefault="00801B5C" w:rsidP="00801B5C">
            <w:pPr>
              <w:pStyle w:val="Code"/>
              <w:rPr>
                <w:lang w:val="id-ID"/>
              </w:rPr>
            </w:pPr>
            <w:r w:rsidRPr="00FD40C3">
              <w:rPr>
                <w:lang w:val="id-ID"/>
              </w:rPr>
              <w:t xml:space="preserve">    "sebgmn": "sebagaimana",</w:t>
            </w:r>
          </w:p>
          <w:p w14:paraId="1C732009" w14:textId="77777777" w:rsidR="00801B5C" w:rsidRPr="00FD40C3" w:rsidRDefault="00801B5C" w:rsidP="00801B5C">
            <w:pPr>
              <w:pStyle w:val="Code"/>
              <w:rPr>
                <w:lang w:val="id-ID"/>
              </w:rPr>
            </w:pPr>
            <w:r w:rsidRPr="00FD40C3">
              <w:rPr>
                <w:lang w:val="id-ID"/>
              </w:rPr>
              <w:t xml:space="preserve">    "sebuk": "sibuk",</w:t>
            </w:r>
          </w:p>
          <w:p w14:paraId="07A0BC56" w14:textId="77777777" w:rsidR="00801B5C" w:rsidRPr="00FD40C3" w:rsidRDefault="00801B5C" w:rsidP="00801B5C">
            <w:pPr>
              <w:pStyle w:val="Code"/>
              <w:rPr>
                <w:lang w:val="id-ID"/>
              </w:rPr>
            </w:pPr>
            <w:r w:rsidRPr="00FD40C3">
              <w:rPr>
                <w:lang w:val="id-ID"/>
              </w:rPr>
              <w:t xml:space="preserve">    "sekjen": "sekretaris jenderal",</w:t>
            </w:r>
          </w:p>
          <w:p w14:paraId="3C65D229" w14:textId="77777777" w:rsidR="00801B5C" w:rsidRPr="00FD40C3" w:rsidRDefault="00801B5C" w:rsidP="00801B5C">
            <w:pPr>
              <w:pStyle w:val="Code"/>
              <w:rPr>
                <w:lang w:val="id-ID"/>
              </w:rPr>
            </w:pPr>
            <w:r w:rsidRPr="00FD40C3">
              <w:rPr>
                <w:lang w:val="id-ID"/>
              </w:rPr>
              <w:t xml:space="preserve">    "selaen": "selain",</w:t>
            </w:r>
          </w:p>
          <w:p w14:paraId="293C3B19" w14:textId="77777777" w:rsidR="00801B5C" w:rsidRPr="00FD40C3" w:rsidRDefault="00801B5C" w:rsidP="00801B5C">
            <w:pPr>
              <w:pStyle w:val="Code"/>
              <w:rPr>
                <w:lang w:val="id-ID"/>
              </w:rPr>
            </w:pPr>
            <w:r w:rsidRPr="00FD40C3">
              <w:rPr>
                <w:lang w:val="id-ID"/>
              </w:rPr>
              <w:t xml:space="preserve">    "selmt": "selamat",</w:t>
            </w:r>
          </w:p>
          <w:p w14:paraId="06B3FD83" w14:textId="77777777" w:rsidR="00801B5C" w:rsidRPr="00FD40C3" w:rsidRDefault="00801B5C" w:rsidP="00801B5C">
            <w:pPr>
              <w:pStyle w:val="Code"/>
              <w:rPr>
                <w:lang w:val="id-ID"/>
              </w:rPr>
            </w:pPr>
            <w:r w:rsidRPr="00FD40C3">
              <w:rPr>
                <w:lang w:val="id-ID"/>
              </w:rPr>
              <w:t xml:space="preserve">    "semau": "asal",</w:t>
            </w:r>
          </w:p>
          <w:p w14:paraId="42112C62" w14:textId="77777777" w:rsidR="00801B5C" w:rsidRPr="00FD40C3" w:rsidRDefault="00801B5C" w:rsidP="00801B5C">
            <w:pPr>
              <w:pStyle w:val="Code"/>
              <w:rPr>
                <w:lang w:val="id-ID"/>
              </w:rPr>
            </w:pPr>
            <w:r w:rsidRPr="00FD40C3">
              <w:rPr>
                <w:lang w:val="id-ID"/>
              </w:rPr>
              <w:t xml:space="preserve">    "sembako": "sembilan bahan pokok",</w:t>
            </w:r>
          </w:p>
          <w:p w14:paraId="27E0825F" w14:textId="77777777" w:rsidR="00801B5C" w:rsidRPr="00FD40C3" w:rsidRDefault="00801B5C" w:rsidP="00801B5C">
            <w:pPr>
              <w:pStyle w:val="Code"/>
              <w:rPr>
                <w:lang w:val="id-ID"/>
              </w:rPr>
            </w:pPr>
            <w:r w:rsidRPr="00FD40C3">
              <w:rPr>
                <w:lang w:val="id-ID"/>
              </w:rPr>
              <w:t xml:space="preserve">    "sempak": "celana dalam",</w:t>
            </w:r>
          </w:p>
          <w:p w14:paraId="6AF63706" w14:textId="77777777" w:rsidR="00801B5C" w:rsidRPr="00FD40C3" w:rsidRDefault="00801B5C" w:rsidP="00801B5C">
            <w:pPr>
              <w:pStyle w:val="Code"/>
              <w:rPr>
                <w:lang w:val="id-ID"/>
              </w:rPr>
            </w:pPr>
            <w:r w:rsidRPr="00FD40C3">
              <w:rPr>
                <w:lang w:val="id-ID"/>
              </w:rPr>
              <w:t xml:space="preserve">    "sempet": "sempat",</w:t>
            </w:r>
          </w:p>
          <w:p w14:paraId="02A9CA15" w14:textId="77777777" w:rsidR="00801B5C" w:rsidRPr="00FD40C3" w:rsidRDefault="00801B5C" w:rsidP="00801B5C">
            <w:pPr>
              <w:pStyle w:val="Code"/>
              <w:rPr>
                <w:lang w:val="id-ID"/>
              </w:rPr>
            </w:pPr>
            <w:r w:rsidRPr="00FD40C3">
              <w:rPr>
                <w:lang w:val="id-ID"/>
              </w:rPr>
              <w:t xml:space="preserve">    "sempet2nya": "sempat-sempatnya",</w:t>
            </w:r>
          </w:p>
          <w:p w14:paraId="46BA467E" w14:textId="77777777" w:rsidR="00801B5C" w:rsidRPr="00FD40C3" w:rsidRDefault="00801B5C" w:rsidP="00801B5C">
            <w:pPr>
              <w:pStyle w:val="Code"/>
              <w:rPr>
                <w:lang w:val="id-ID"/>
              </w:rPr>
            </w:pPr>
            <w:r w:rsidRPr="00FD40C3">
              <w:rPr>
                <w:lang w:val="id-ID"/>
              </w:rPr>
              <w:t xml:space="preserve">    "sendratari": "seni drama tari",</w:t>
            </w:r>
          </w:p>
          <w:p w14:paraId="732F38D3" w14:textId="77777777" w:rsidR="00801B5C" w:rsidRPr="00FD40C3" w:rsidRDefault="00801B5C" w:rsidP="00801B5C">
            <w:pPr>
              <w:pStyle w:val="Code"/>
              <w:rPr>
                <w:lang w:val="id-ID"/>
              </w:rPr>
            </w:pPr>
            <w:r w:rsidRPr="00FD40C3">
              <w:rPr>
                <w:lang w:val="id-ID"/>
              </w:rPr>
              <w:t xml:space="preserve">    "seorg": "seorang",</w:t>
            </w:r>
          </w:p>
          <w:p w14:paraId="75A3DA74" w14:textId="77777777" w:rsidR="00801B5C" w:rsidRPr="00FD40C3" w:rsidRDefault="00801B5C" w:rsidP="00801B5C">
            <w:pPr>
              <w:pStyle w:val="Code"/>
              <w:rPr>
                <w:lang w:val="id-ID"/>
              </w:rPr>
            </w:pPr>
            <w:r w:rsidRPr="00FD40C3">
              <w:rPr>
                <w:lang w:val="id-ID"/>
              </w:rPr>
              <w:t xml:space="preserve">    "sept": "september",</w:t>
            </w:r>
          </w:p>
          <w:p w14:paraId="2A00923F" w14:textId="77777777" w:rsidR="00801B5C" w:rsidRPr="00FD40C3" w:rsidRDefault="00801B5C" w:rsidP="00801B5C">
            <w:pPr>
              <w:pStyle w:val="Code"/>
              <w:rPr>
                <w:lang w:val="id-ID"/>
              </w:rPr>
            </w:pPr>
            <w:r w:rsidRPr="00FD40C3">
              <w:rPr>
                <w:lang w:val="id-ID"/>
              </w:rPr>
              <w:t xml:space="preserve">    "serasiii": "serasi",</w:t>
            </w:r>
          </w:p>
          <w:p w14:paraId="72F74955" w14:textId="77777777" w:rsidR="00801B5C" w:rsidRPr="00FD40C3" w:rsidRDefault="00801B5C" w:rsidP="00801B5C">
            <w:pPr>
              <w:pStyle w:val="Code"/>
              <w:rPr>
                <w:lang w:val="id-ID"/>
              </w:rPr>
            </w:pPr>
            <w:r w:rsidRPr="00FD40C3">
              <w:rPr>
                <w:lang w:val="id-ID"/>
              </w:rPr>
              <w:t xml:space="preserve">    "sertijab": "serah terima jabatan",</w:t>
            </w:r>
          </w:p>
          <w:p w14:paraId="13C548E7" w14:textId="77777777" w:rsidR="00801B5C" w:rsidRPr="00FD40C3" w:rsidRDefault="00801B5C" w:rsidP="00801B5C">
            <w:pPr>
              <w:pStyle w:val="Code"/>
              <w:rPr>
                <w:lang w:val="id-ID"/>
              </w:rPr>
            </w:pPr>
            <w:r w:rsidRPr="00FD40C3">
              <w:rPr>
                <w:lang w:val="id-ID"/>
              </w:rPr>
              <w:t xml:space="preserve">    "sesok": "besok",</w:t>
            </w:r>
          </w:p>
          <w:p w14:paraId="128A85AF" w14:textId="77777777" w:rsidR="00801B5C" w:rsidRPr="00FD40C3" w:rsidRDefault="00801B5C" w:rsidP="00801B5C">
            <w:pPr>
              <w:pStyle w:val="Code"/>
              <w:rPr>
                <w:lang w:val="id-ID"/>
              </w:rPr>
            </w:pPr>
            <w:r w:rsidRPr="00FD40C3">
              <w:rPr>
                <w:lang w:val="id-ID"/>
              </w:rPr>
              <w:t xml:space="preserve">    "seting": "akting",</w:t>
            </w:r>
          </w:p>
          <w:p w14:paraId="67375427" w14:textId="77777777" w:rsidR="00801B5C" w:rsidRPr="00FD40C3" w:rsidRDefault="00801B5C" w:rsidP="00801B5C">
            <w:pPr>
              <w:pStyle w:val="Code"/>
              <w:rPr>
                <w:lang w:val="id-ID"/>
              </w:rPr>
            </w:pPr>
            <w:r w:rsidRPr="00FD40C3">
              <w:rPr>
                <w:lang w:val="id-ID"/>
              </w:rPr>
              <w:t xml:space="preserve">    "setting": "atur",</w:t>
            </w:r>
          </w:p>
          <w:p w14:paraId="50A4443E" w14:textId="77777777" w:rsidR="00801B5C" w:rsidRPr="00FD40C3" w:rsidRDefault="00801B5C" w:rsidP="00801B5C">
            <w:pPr>
              <w:pStyle w:val="Code"/>
              <w:rPr>
                <w:lang w:val="id-ID"/>
              </w:rPr>
            </w:pPr>
            <w:r w:rsidRPr="00FD40C3">
              <w:rPr>
                <w:lang w:val="id-ID"/>
              </w:rPr>
              <w:t xml:space="preserve">    "sgl": "segala",</w:t>
            </w:r>
          </w:p>
          <w:p w14:paraId="48DAE3D4" w14:textId="77777777" w:rsidR="00801B5C" w:rsidRPr="00FD40C3" w:rsidRDefault="00801B5C" w:rsidP="00801B5C">
            <w:pPr>
              <w:pStyle w:val="Code"/>
              <w:rPr>
                <w:lang w:val="id-ID"/>
              </w:rPr>
            </w:pPr>
            <w:r w:rsidRPr="00FD40C3">
              <w:rPr>
                <w:lang w:val="id-ID"/>
              </w:rPr>
              <w:t xml:space="preserve">    "sgrc": "support group and resource center",</w:t>
            </w:r>
          </w:p>
          <w:p w14:paraId="106305AC" w14:textId="77777777" w:rsidR="00801B5C" w:rsidRPr="00FD40C3" w:rsidRDefault="00801B5C" w:rsidP="00801B5C">
            <w:pPr>
              <w:pStyle w:val="Code"/>
              <w:rPr>
                <w:lang w:val="id-ID"/>
              </w:rPr>
            </w:pPr>
            <w:r w:rsidRPr="00FD40C3">
              <w:rPr>
                <w:lang w:val="id-ID"/>
              </w:rPr>
              <w:t xml:space="preserve">    "sgt": "sangat",</w:t>
            </w:r>
          </w:p>
          <w:p w14:paraId="41DD602A" w14:textId="77777777" w:rsidR="00801B5C" w:rsidRPr="00FD40C3" w:rsidRDefault="00801B5C" w:rsidP="00801B5C">
            <w:pPr>
              <w:pStyle w:val="Code"/>
              <w:rPr>
                <w:lang w:val="id-ID"/>
              </w:rPr>
            </w:pPr>
            <w:r w:rsidRPr="00FD40C3">
              <w:rPr>
                <w:lang w:val="id-ID"/>
              </w:rPr>
              <w:t xml:space="preserve">    "sgtunya": "segitunya",</w:t>
            </w:r>
          </w:p>
          <w:p w14:paraId="64BF0C70" w14:textId="77777777" w:rsidR="00801B5C" w:rsidRPr="00FD40C3" w:rsidRDefault="00801B5C" w:rsidP="00801B5C">
            <w:pPr>
              <w:pStyle w:val="Code"/>
              <w:rPr>
                <w:lang w:val="id-ID"/>
              </w:rPr>
            </w:pPr>
            <w:r w:rsidRPr="00FD40C3">
              <w:rPr>
                <w:lang w:val="id-ID"/>
              </w:rPr>
              <w:t xml:space="preserve">    "shg": "sehingga",</w:t>
            </w:r>
          </w:p>
          <w:p w14:paraId="104D1515" w14:textId="77777777" w:rsidR="00801B5C" w:rsidRPr="00FD40C3" w:rsidRDefault="00801B5C" w:rsidP="00801B5C">
            <w:pPr>
              <w:pStyle w:val="Code"/>
              <w:rPr>
                <w:lang w:val="id-ID"/>
              </w:rPr>
            </w:pPr>
            <w:r w:rsidRPr="00FD40C3">
              <w:rPr>
                <w:lang w:val="id-ID"/>
              </w:rPr>
              <w:t xml:space="preserve">    "shrsnya": "seharusnya",</w:t>
            </w:r>
          </w:p>
          <w:p w14:paraId="782E8BC9" w14:textId="77777777" w:rsidR="00801B5C" w:rsidRPr="00FD40C3" w:rsidRDefault="00801B5C" w:rsidP="00801B5C">
            <w:pPr>
              <w:pStyle w:val="Code"/>
              <w:rPr>
                <w:lang w:val="id-ID"/>
              </w:rPr>
            </w:pPr>
            <w:r w:rsidRPr="00FD40C3">
              <w:rPr>
                <w:lang w:val="id-ID"/>
              </w:rPr>
              <w:t xml:space="preserve">    "siap2": "siap-siap",</w:t>
            </w:r>
          </w:p>
          <w:p w14:paraId="2CB590F6" w14:textId="77777777" w:rsidR="00801B5C" w:rsidRPr="00FD40C3" w:rsidRDefault="00801B5C" w:rsidP="00801B5C">
            <w:pPr>
              <w:pStyle w:val="Code"/>
              <w:rPr>
                <w:lang w:val="id-ID"/>
              </w:rPr>
            </w:pPr>
            <w:r w:rsidRPr="00FD40C3">
              <w:rPr>
                <w:lang w:val="id-ID"/>
              </w:rPr>
              <w:t xml:space="preserve">    "sidak": "inspeksi mendadak",</w:t>
            </w:r>
          </w:p>
          <w:p w14:paraId="4C86F96B" w14:textId="77777777" w:rsidR="00801B5C" w:rsidRPr="00FD40C3" w:rsidRDefault="00801B5C" w:rsidP="00801B5C">
            <w:pPr>
              <w:pStyle w:val="Code"/>
              <w:rPr>
                <w:lang w:val="id-ID"/>
              </w:rPr>
            </w:pPr>
            <w:r w:rsidRPr="00FD40C3">
              <w:rPr>
                <w:lang w:val="id-ID"/>
              </w:rPr>
              <w:t xml:space="preserve">    "siech": "sih",</w:t>
            </w:r>
          </w:p>
          <w:p w14:paraId="711B65B8" w14:textId="77777777" w:rsidR="00801B5C" w:rsidRPr="00FD40C3" w:rsidRDefault="00801B5C" w:rsidP="00801B5C">
            <w:pPr>
              <w:pStyle w:val="Code"/>
              <w:rPr>
                <w:lang w:val="id-ID"/>
              </w:rPr>
            </w:pPr>
            <w:r w:rsidRPr="00FD40C3">
              <w:rPr>
                <w:lang w:val="id-ID"/>
              </w:rPr>
              <w:t xml:space="preserve">    "sieyh": "sih",</w:t>
            </w:r>
          </w:p>
          <w:p w14:paraId="431A3A9B" w14:textId="77777777" w:rsidR="00801B5C" w:rsidRPr="00FD40C3" w:rsidRDefault="00801B5C" w:rsidP="00801B5C">
            <w:pPr>
              <w:pStyle w:val="Code"/>
              <w:rPr>
                <w:lang w:val="id-ID"/>
              </w:rPr>
            </w:pPr>
            <w:r w:rsidRPr="00FD40C3">
              <w:rPr>
                <w:lang w:val="id-ID"/>
              </w:rPr>
              <w:t xml:space="preserve">    "sigh": "sih",</w:t>
            </w:r>
          </w:p>
          <w:p w14:paraId="60472266" w14:textId="77777777" w:rsidR="00801B5C" w:rsidRPr="00FD40C3" w:rsidRDefault="00801B5C" w:rsidP="00801B5C">
            <w:pPr>
              <w:pStyle w:val="Code"/>
              <w:rPr>
                <w:lang w:val="id-ID"/>
              </w:rPr>
            </w:pPr>
            <w:r w:rsidRPr="00FD40C3">
              <w:rPr>
                <w:lang w:val="id-ID"/>
              </w:rPr>
              <w:t xml:space="preserve">    "sik": "sih",</w:t>
            </w:r>
          </w:p>
          <w:p w14:paraId="23FF97F2" w14:textId="77777777" w:rsidR="00801B5C" w:rsidRPr="00FD40C3" w:rsidRDefault="00801B5C" w:rsidP="00801B5C">
            <w:pPr>
              <w:pStyle w:val="Code"/>
              <w:rPr>
                <w:lang w:val="id-ID"/>
              </w:rPr>
            </w:pPr>
            <w:r w:rsidRPr="00FD40C3">
              <w:rPr>
                <w:lang w:val="id-ID"/>
              </w:rPr>
              <w:t xml:space="preserve">    "sikon": "situasi dan kondisi",</w:t>
            </w:r>
          </w:p>
          <w:p w14:paraId="1F74E02E" w14:textId="77777777" w:rsidR="00801B5C" w:rsidRPr="00FD40C3" w:rsidRDefault="00801B5C" w:rsidP="00801B5C">
            <w:pPr>
              <w:pStyle w:val="Code"/>
              <w:rPr>
                <w:lang w:val="id-ID"/>
              </w:rPr>
            </w:pPr>
            <w:r w:rsidRPr="00FD40C3">
              <w:rPr>
                <w:lang w:val="id-ID"/>
              </w:rPr>
              <w:t xml:space="preserve">    "simiskin": "miskin",</w:t>
            </w:r>
          </w:p>
          <w:p w14:paraId="61C90034" w14:textId="77777777" w:rsidR="00801B5C" w:rsidRPr="00FD40C3" w:rsidRDefault="00801B5C" w:rsidP="00801B5C">
            <w:pPr>
              <w:pStyle w:val="Code"/>
              <w:rPr>
                <w:lang w:val="id-ID"/>
              </w:rPr>
            </w:pPr>
            <w:r w:rsidRPr="00FD40C3">
              <w:rPr>
                <w:lang w:val="id-ID"/>
              </w:rPr>
              <w:t xml:space="preserve">    "simpedes": "simpanan pedesaan",</w:t>
            </w:r>
          </w:p>
          <w:p w14:paraId="7719AD45" w14:textId="77777777" w:rsidR="00801B5C" w:rsidRPr="00FD40C3" w:rsidRDefault="00801B5C" w:rsidP="00801B5C">
            <w:pPr>
              <w:pStyle w:val="Code"/>
              <w:rPr>
                <w:lang w:val="id-ID"/>
              </w:rPr>
            </w:pPr>
            <w:r w:rsidRPr="00FD40C3">
              <w:rPr>
                <w:lang w:val="id-ID"/>
              </w:rPr>
              <w:lastRenderedPageBreak/>
              <w:t xml:space="preserve">    "sinetron": "sinema elektronik",</w:t>
            </w:r>
          </w:p>
          <w:p w14:paraId="2F191CDD" w14:textId="77777777" w:rsidR="00801B5C" w:rsidRPr="00FD40C3" w:rsidRDefault="00801B5C" w:rsidP="00801B5C">
            <w:pPr>
              <w:pStyle w:val="Code"/>
              <w:rPr>
                <w:lang w:val="id-ID"/>
              </w:rPr>
            </w:pPr>
            <w:r w:rsidRPr="00FD40C3">
              <w:rPr>
                <w:lang w:val="id-ID"/>
              </w:rPr>
              <w:t xml:space="preserve">    "sip": "ok",</w:t>
            </w:r>
          </w:p>
          <w:p w14:paraId="71751A3B" w14:textId="77777777" w:rsidR="00801B5C" w:rsidRPr="00FD40C3" w:rsidRDefault="00801B5C" w:rsidP="00801B5C">
            <w:pPr>
              <w:pStyle w:val="Code"/>
              <w:rPr>
                <w:lang w:val="id-ID"/>
              </w:rPr>
            </w:pPr>
            <w:r w:rsidRPr="00FD40C3">
              <w:rPr>
                <w:lang w:val="id-ID"/>
              </w:rPr>
              <w:t xml:space="preserve">    "siramin": "siramkan",</w:t>
            </w:r>
          </w:p>
          <w:p w14:paraId="347C425E" w14:textId="77777777" w:rsidR="00801B5C" w:rsidRPr="00FD40C3" w:rsidRDefault="00801B5C" w:rsidP="00801B5C">
            <w:pPr>
              <w:pStyle w:val="Code"/>
              <w:rPr>
                <w:lang w:val="id-ID"/>
              </w:rPr>
            </w:pPr>
            <w:r w:rsidRPr="00FD40C3">
              <w:rPr>
                <w:lang w:val="id-ID"/>
              </w:rPr>
              <w:t xml:space="preserve">    "sis": "kakak perempuan",</w:t>
            </w:r>
          </w:p>
          <w:p w14:paraId="1E0AF095" w14:textId="77777777" w:rsidR="00801B5C" w:rsidRPr="00FD40C3" w:rsidRDefault="00801B5C" w:rsidP="00801B5C">
            <w:pPr>
              <w:pStyle w:val="Code"/>
              <w:rPr>
                <w:lang w:val="id-ID"/>
              </w:rPr>
            </w:pPr>
            <w:r w:rsidRPr="00FD40C3">
              <w:rPr>
                <w:lang w:val="id-ID"/>
              </w:rPr>
              <w:t xml:space="preserve">    "sj": "saja",</w:t>
            </w:r>
          </w:p>
          <w:p w14:paraId="24BC5534" w14:textId="77777777" w:rsidR="00801B5C" w:rsidRPr="00FD40C3" w:rsidRDefault="00801B5C" w:rsidP="00801B5C">
            <w:pPr>
              <w:pStyle w:val="Code"/>
              <w:rPr>
                <w:lang w:val="id-ID"/>
              </w:rPr>
            </w:pPr>
            <w:r w:rsidRPr="00FD40C3">
              <w:rPr>
                <w:lang w:val="id-ID"/>
              </w:rPr>
              <w:t xml:space="preserve">    "sjk": "sejak",</w:t>
            </w:r>
          </w:p>
          <w:p w14:paraId="681D73E5" w14:textId="77777777" w:rsidR="00801B5C" w:rsidRPr="00FD40C3" w:rsidRDefault="00801B5C" w:rsidP="00801B5C">
            <w:pPr>
              <w:pStyle w:val="Code"/>
              <w:rPr>
                <w:lang w:val="id-ID"/>
              </w:rPr>
            </w:pPr>
            <w:r w:rsidRPr="00FD40C3">
              <w:rPr>
                <w:lang w:val="id-ID"/>
              </w:rPr>
              <w:t xml:space="preserve">    "skali": "sekali",</w:t>
            </w:r>
          </w:p>
          <w:p w14:paraId="4CF40762" w14:textId="77777777" w:rsidR="00801B5C" w:rsidRPr="00FD40C3" w:rsidRDefault="00801B5C" w:rsidP="00801B5C">
            <w:pPr>
              <w:pStyle w:val="Code"/>
              <w:rPr>
                <w:lang w:val="id-ID"/>
              </w:rPr>
            </w:pPr>
            <w:r w:rsidRPr="00FD40C3">
              <w:rPr>
                <w:lang w:val="id-ID"/>
              </w:rPr>
              <w:t xml:space="preserve">    "skalian": "sekalian",</w:t>
            </w:r>
          </w:p>
          <w:p w14:paraId="48CC29B8" w14:textId="77777777" w:rsidR="00801B5C" w:rsidRPr="00FD40C3" w:rsidRDefault="00801B5C" w:rsidP="00801B5C">
            <w:pPr>
              <w:pStyle w:val="Code"/>
              <w:rPr>
                <w:lang w:val="id-ID"/>
              </w:rPr>
            </w:pPr>
            <w:r w:rsidRPr="00FD40C3">
              <w:rPr>
                <w:lang w:val="id-ID"/>
              </w:rPr>
              <w:t xml:space="preserve">    "skl": "sekali",</w:t>
            </w:r>
          </w:p>
          <w:p w14:paraId="5B695FFE" w14:textId="77777777" w:rsidR="00801B5C" w:rsidRPr="00FD40C3" w:rsidRDefault="00801B5C" w:rsidP="00801B5C">
            <w:pPr>
              <w:pStyle w:val="Code"/>
              <w:rPr>
                <w:lang w:val="id-ID"/>
              </w:rPr>
            </w:pPr>
            <w:r w:rsidRPr="00FD40C3">
              <w:rPr>
                <w:lang w:val="id-ID"/>
              </w:rPr>
              <w:t xml:space="preserve">    "sklh": "sekolah",</w:t>
            </w:r>
          </w:p>
          <w:p w14:paraId="74947F8B" w14:textId="77777777" w:rsidR="00801B5C" w:rsidRPr="00FD40C3" w:rsidRDefault="00801B5C" w:rsidP="00801B5C">
            <w:pPr>
              <w:pStyle w:val="Code"/>
              <w:rPr>
                <w:lang w:val="id-ID"/>
              </w:rPr>
            </w:pPr>
            <w:r w:rsidRPr="00FD40C3">
              <w:rPr>
                <w:lang w:val="id-ID"/>
              </w:rPr>
              <w:t xml:space="preserve">    "skrg": "sekarang",</w:t>
            </w:r>
          </w:p>
          <w:p w14:paraId="7FEDE364" w14:textId="77777777" w:rsidR="00801B5C" w:rsidRPr="00FD40C3" w:rsidRDefault="00801B5C" w:rsidP="00801B5C">
            <w:pPr>
              <w:pStyle w:val="Code"/>
              <w:rPr>
                <w:lang w:val="id-ID"/>
              </w:rPr>
            </w:pPr>
            <w:r w:rsidRPr="00FD40C3">
              <w:rPr>
                <w:lang w:val="id-ID"/>
              </w:rPr>
              <w:t xml:space="preserve">    "skt": "sakit",</w:t>
            </w:r>
          </w:p>
          <w:p w14:paraId="643962BF" w14:textId="77777777" w:rsidR="00801B5C" w:rsidRPr="00FD40C3" w:rsidRDefault="00801B5C" w:rsidP="00801B5C">
            <w:pPr>
              <w:pStyle w:val="Code"/>
              <w:rPr>
                <w:lang w:val="id-ID"/>
              </w:rPr>
            </w:pPr>
            <w:r w:rsidRPr="00FD40C3">
              <w:rPr>
                <w:lang w:val="id-ID"/>
              </w:rPr>
              <w:t xml:space="preserve">    "skul": "sekolah",</w:t>
            </w:r>
          </w:p>
          <w:p w14:paraId="088E1720" w14:textId="77777777" w:rsidR="00801B5C" w:rsidRPr="00FD40C3" w:rsidRDefault="00801B5C" w:rsidP="00801B5C">
            <w:pPr>
              <w:pStyle w:val="Code"/>
              <w:rPr>
                <w:lang w:val="id-ID"/>
              </w:rPr>
            </w:pPr>
            <w:r w:rsidRPr="00FD40C3">
              <w:rPr>
                <w:lang w:val="id-ID"/>
              </w:rPr>
              <w:t xml:space="preserve">    "slalu": "selalu",</w:t>
            </w:r>
          </w:p>
          <w:p w14:paraId="4E19E304" w14:textId="77777777" w:rsidR="00801B5C" w:rsidRPr="00FD40C3" w:rsidRDefault="00801B5C" w:rsidP="00801B5C">
            <w:pPr>
              <w:pStyle w:val="Code"/>
              <w:rPr>
                <w:lang w:val="id-ID"/>
              </w:rPr>
            </w:pPr>
            <w:r w:rsidRPr="00FD40C3">
              <w:rPr>
                <w:lang w:val="id-ID"/>
              </w:rPr>
              <w:t xml:space="preserve">    "slama": "selama",</w:t>
            </w:r>
          </w:p>
          <w:p w14:paraId="5226F9BA" w14:textId="77777777" w:rsidR="00801B5C" w:rsidRPr="00FD40C3" w:rsidRDefault="00801B5C" w:rsidP="00801B5C">
            <w:pPr>
              <w:pStyle w:val="Code"/>
              <w:rPr>
                <w:lang w:val="id-ID"/>
              </w:rPr>
            </w:pPr>
            <w:r w:rsidRPr="00FD40C3">
              <w:rPr>
                <w:lang w:val="id-ID"/>
              </w:rPr>
              <w:t xml:space="preserve">    "slesai": "selesai",</w:t>
            </w:r>
          </w:p>
          <w:p w14:paraId="3C473647" w14:textId="77777777" w:rsidR="00801B5C" w:rsidRPr="00FD40C3" w:rsidRDefault="00801B5C" w:rsidP="00801B5C">
            <w:pPr>
              <w:pStyle w:val="Code"/>
              <w:rPr>
                <w:lang w:val="id-ID"/>
              </w:rPr>
            </w:pPr>
            <w:r w:rsidRPr="00FD40C3">
              <w:rPr>
                <w:lang w:val="id-ID"/>
              </w:rPr>
              <w:t xml:space="preserve">    "slh": "salah",</w:t>
            </w:r>
          </w:p>
          <w:p w14:paraId="12FA163D" w14:textId="77777777" w:rsidR="00801B5C" w:rsidRPr="00FD40C3" w:rsidRDefault="00801B5C" w:rsidP="00801B5C">
            <w:pPr>
              <w:pStyle w:val="Code"/>
              <w:rPr>
                <w:lang w:val="id-ID"/>
              </w:rPr>
            </w:pPr>
            <w:r w:rsidRPr="00FD40C3">
              <w:rPr>
                <w:lang w:val="id-ID"/>
              </w:rPr>
              <w:t xml:space="preserve">    "sll": "selalu",</w:t>
            </w:r>
          </w:p>
          <w:p w14:paraId="1F33F0D6" w14:textId="77777777" w:rsidR="00801B5C" w:rsidRPr="00FD40C3" w:rsidRDefault="00801B5C" w:rsidP="00801B5C">
            <w:pPr>
              <w:pStyle w:val="Code"/>
              <w:rPr>
                <w:lang w:val="id-ID"/>
              </w:rPr>
            </w:pPr>
            <w:r w:rsidRPr="00FD40C3">
              <w:rPr>
                <w:lang w:val="id-ID"/>
              </w:rPr>
              <w:t xml:space="preserve">    "sllu": "selalu",</w:t>
            </w:r>
          </w:p>
          <w:p w14:paraId="26AB10F1" w14:textId="77777777" w:rsidR="00801B5C" w:rsidRPr="00FD40C3" w:rsidRDefault="00801B5C" w:rsidP="00801B5C">
            <w:pPr>
              <w:pStyle w:val="Code"/>
              <w:rPr>
                <w:lang w:val="id-ID"/>
              </w:rPr>
            </w:pPr>
            <w:r w:rsidRPr="00FD40C3">
              <w:rPr>
                <w:lang w:val="id-ID"/>
              </w:rPr>
              <w:t xml:space="preserve">    "slm": "salam",</w:t>
            </w:r>
          </w:p>
          <w:p w14:paraId="0BB5C72B" w14:textId="77777777" w:rsidR="00801B5C" w:rsidRPr="00FD40C3" w:rsidRDefault="00801B5C" w:rsidP="00801B5C">
            <w:pPr>
              <w:pStyle w:val="Code"/>
              <w:rPr>
                <w:lang w:val="id-ID"/>
              </w:rPr>
            </w:pPr>
            <w:r w:rsidRPr="00FD40C3">
              <w:rPr>
                <w:lang w:val="id-ID"/>
              </w:rPr>
              <w:t xml:space="preserve">    "slma": "selama",</w:t>
            </w:r>
          </w:p>
          <w:p w14:paraId="57A67963" w14:textId="77777777" w:rsidR="00801B5C" w:rsidRPr="00FD40C3" w:rsidRDefault="00801B5C" w:rsidP="00801B5C">
            <w:pPr>
              <w:pStyle w:val="Code"/>
              <w:rPr>
                <w:lang w:val="id-ID"/>
              </w:rPr>
            </w:pPr>
            <w:r w:rsidRPr="00FD40C3">
              <w:rPr>
                <w:lang w:val="id-ID"/>
              </w:rPr>
              <w:t xml:space="preserve">    "slmt": "selamat",</w:t>
            </w:r>
          </w:p>
          <w:p w14:paraId="288BB0B8" w14:textId="77777777" w:rsidR="00801B5C" w:rsidRPr="00FD40C3" w:rsidRDefault="00801B5C" w:rsidP="00801B5C">
            <w:pPr>
              <w:pStyle w:val="Code"/>
              <w:rPr>
                <w:lang w:val="id-ID"/>
              </w:rPr>
            </w:pPr>
            <w:r w:rsidRPr="00FD40C3">
              <w:rPr>
                <w:lang w:val="id-ID"/>
              </w:rPr>
              <w:t xml:space="preserve">    "slsai": "selesai",</w:t>
            </w:r>
          </w:p>
          <w:p w14:paraId="12074FF3" w14:textId="77777777" w:rsidR="00801B5C" w:rsidRPr="00FD40C3" w:rsidRDefault="00801B5C" w:rsidP="00801B5C">
            <w:pPr>
              <w:pStyle w:val="Code"/>
              <w:rPr>
                <w:lang w:val="id-ID"/>
              </w:rPr>
            </w:pPr>
            <w:r w:rsidRPr="00FD40C3">
              <w:rPr>
                <w:lang w:val="id-ID"/>
              </w:rPr>
              <w:t xml:space="preserve">    "slt": "sulit",</w:t>
            </w:r>
          </w:p>
          <w:p w14:paraId="3D92CD3B" w14:textId="77777777" w:rsidR="00801B5C" w:rsidRPr="00FD40C3" w:rsidRDefault="00801B5C" w:rsidP="00801B5C">
            <w:pPr>
              <w:pStyle w:val="Code"/>
              <w:rPr>
                <w:lang w:val="id-ID"/>
              </w:rPr>
            </w:pPr>
            <w:r w:rsidRPr="00FD40C3">
              <w:rPr>
                <w:lang w:val="id-ID"/>
              </w:rPr>
              <w:t xml:space="preserve">    "sm": "sama",</w:t>
            </w:r>
          </w:p>
          <w:p w14:paraId="43D833DD" w14:textId="77777777" w:rsidR="00801B5C" w:rsidRPr="00FD40C3" w:rsidRDefault="00801B5C" w:rsidP="00801B5C">
            <w:pPr>
              <w:pStyle w:val="Code"/>
              <w:rPr>
                <w:lang w:val="id-ID"/>
              </w:rPr>
            </w:pPr>
            <w:r w:rsidRPr="00FD40C3">
              <w:rPr>
                <w:lang w:val="id-ID"/>
              </w:rPr>
              <w:t xml:space="preserve">    "sma": "sama",</w:t>
            </w:r>
          </w:p>
          <w:p w14:paraId="584A808C" w14:textId="77777777" w:rsidR="00801B5C" w:rsidRPr="00FD40C3" w:rsidRDefault="00801B5C" w:rsidP="00801B5C">
            <w:pPr>
              <w:pStyle w:val="Code"/>
              <w:rPr>
                <w:lang w:val="id-ID"/>
              </w:rPr>
            </w:pPr>
            <w:r w:rsidRPr="00FD40C3">
              <w:rPr>
                <w:lang w:val="id-ID"/>
              </w:rPr>
              <w:t xml:space="preserve">    "smg": "semoga",</w:t>
            </w:r>
          </w:p>
          <w:p w14:paraId="3D325DD7" w14:textId="77777777" w:rsidR="00801B5C" w:rsidRPr="00FD40C3" w:rsidRDefault="00801B5C" w:rsidP="00801B5C">
            <w:pPr>
              <w:pStyle w:val="Code"/>
              <w:rPr>
                <w:lang w:val="id-ID"/>
              </w:rPr>
            </w:pPr>
            <w:r w:rsidRPr="00FD40C3">
              <w:rPr>
                <w:lang w:val="id-ID"/>
              </w:rPr>
              <w:t xml:space="preserve">    "smkn": "semakin",</w:t>
            </w:r>
          </w:p>
          <w:p w14:paraId="5046D8EC" w14:textId="77777777" w:rsidR="00801B5C" w:rsidRPr="00FD40C3" w:rsidRDefault="00801B5C" w:rsidP="00801B5C">
            <w:pPr>
              <w:pStyle w:val="Code"/>
              <w:rPr>
                <w:lang w:val="id-ID"/>
              </w:rPr>
            </w:pPr>
            <w:r w:rsidRPr="00FD40C3">
              <w:rPr>
                <w:lang w:val="id-ID"/>
              </w:rPr>
              <w:t xml:space="preserve">    "smpt": "sempat",</w:t>
            </w:r>
          </w:p>
          <w:p w14:paraId="48FCAB14" w14:textId="77777777" w:rsidR="00801B5C" w:rsidRPr="00FD40C3" w:rsidRDefault="00801B5C" w:rsidP="00801B5C">
            <w:pPr>
              <w:pStyle w:val="Code"/>
              <w:rPr>
                <w:lang w:val="id-ID"/>
              </w:rPr>
            </w:pPr>
            <w:r w:rsidRPr="00FD40C3">
              <w:rPr>
                <w:lang w:val="id-ID"/>
              </w:rPr>
              <w:t xml:space="preserve">    "smua": "semua",</w:t>
            </w:r>
          </w:p>
          <w:p w14:paraId="203BF3D6" w14:textId="77777777" w:rsidR="00801B5C" w:rsidRPr="00FD40C3" w:rsidRDefault="00801B5C" w:rsidP="00801B5C">
            <w:pPr>
              <w:pStyle w:val="Code"/>
              <w:rPr>
                <w:lang w:val="id-ID"/>
              </w:rPr>
            </w:pPr>
            <w:r w:rsidRPr="00FD40C3">
              <w:rPr>
                <w:lang w:val="id-ID"/>
              </w:rPr>
              <w:t xml:space="preserve">    "smw": "semua",</w:t>
            </w:r>
          </w:p>
          <w:p w14:paraId="37061CDA" w14:textId="77777777" w:rsidR="00801B5C" w:rsidRPr="00FD40C3" w:rsidRDefault="00801B5C" w:rsidP="00801B5C">
            <w:pPr>
              <w:pStyle w:val="Code"/>
              <w:rPr>
                <w:lang w:val="id-ID"/>
              </w:rPr>
            </w:pPr>
            <w:r w:rsidRPr="00FD40C3">
              <w:rPr>
                <w:lang w:val="id-ID"/>
              </w:rPr>
              <w:t xml:space="preserve">    "smwny": "semuanya",</w:t>
            </w:r>
          </w:p>
          <w:p w14:paraId="008DB54F" w14:textId="77777777" w:rsidR="00801B5C" w:rsidRPr="00FD40C3" w:rsidRDefault="00801B5C" w:rsidP="00801B5C">
            <w:pPr>
              <w:pStyle w:val="Code"/>
              <w:rPr>
                <w:lang w:val="id-ID"/>
              </w:rPr>
            </w:pPr>
            <w:r w:rsidRPr="00FD40C3">
              <w:rPr>
                <w:lang w:val="id-ID"/>
              </w:rPr>
              <w:t xml:space="preserve">    "sndiri": "sendiri",</w:t>
            </w:r>
          </w:p>
          <w:p w14:paraId="57715092" w14:textId="77777777" w:rsidR="00801B5C" w:rsidRPr="00FD40C3" w:rsidRDefault="00801B5C" w:rsidP="00801B5C">
            <w:pPr>
              <w:pStyle w:val="Code"/>
              <w:rPr>
                <w:lang w:val="id-ID"/>
              </w:rPr>
            </w:pPr>
            <w:r w:rsidRPr="00FD40C3">
              <w:rPr>
                <w:lang w:val="id-ID"/>
              </w:rPr>
              <w:t xml:space="preserve">    "sng": "senang",</w:t>
            </w:r>
          </w:p>
          <w:p w14:paraId="312CC5B6" w14:textId="77777777" w:rsidR="00801B5C" w:rsidRPr="00FD40C3" w:rsidRDefault="00801B5C" w:rsidP="00801B5C">
            <w:pPr>
              <w:pStyle w:val="Code"/>
              <w:rPr>
                <w:lang w:val="id-ID"/>
              </w:rPr>
            </w:pPr>
            <w:r w:rsidRPr="00FD40C3">
              <w:rPr>
                <w:lang w:val="id-ID"/>
              </w:rPr>
              <w:t xml:space="preserve">    "sni": "sini",</w:t>
            </w:r>
          </w:p>
          <w:p w14:paraId="1DA99FCD" w14:textId="77777777" w:rsidR="00801B5C" w:rsidRPr="00FD40C3" w:rsidRDefault="00801B5C" w:rsidP="00801B5C">
            <w:pPr>
              <w:pStyle w:val="Code"/>
              <w:rPr>
                <w:lang w:val="id-ID"/>
              </w:rPr>
            </w:pPr>
            <w:r w:rsidRPr="00FD40C3">
              <w:rPr>
                <w:lang w:val="id-ID"/>
              </w:rPr>
              <w:t xml:space="preserve">    "soft": "halus",</w:t>
            </w:r>
          </w:p>
          <w:p w14:paraId="0F64364B" w14:textId="77777777" w:rsidR="00801B5C" w:rsidRPr="00FD40C3" w:rsidRDefault="00801B5C" w:rsidP="00801B5C">
            <w:pPr>
              <w:pStyle w:val="Code"/>
              <w:rPr>
                <w:lang w:val="id-ID"/>
              </w:rPr>
            </w:pPr>
            <w:r w:rsidRPr="00FD40C3">
              <w:rPr>
                <w:lang w:val="id-ID"/>
              </w:rPr>
              <w:t xml:space="preserve">    "sohib": "teman",</w:t>
            </w:r>
          </w:p>
          <w:p w14:paraId="1283A547" w14:textId="77777777" w:rsidR="00801B5C" w:rsidRPr="00FD40C3" w:rsidRDefault="00801B5C" w:rsidP="00801B5C">
            <w:pPr>
              <w:pStyle w:val="Code"/>
              <w:rPr>
                <w:lang w:val="id-ID"/>
              </w:rPr>
            </w:pPr>
            <w:r w:rsidRPr="00FD40C3">
              <w:rPr>
                <w:lang w:val="id-ID"/>
              </w:rPr>
              <w:t xml:space="preserve">    "sokong": "dukung",</w:t>
            </w:r>
          </w:p>
          <w:p w14:paraId="5F6859F3" w14:textId="77777777" w:rsidR="00801B5C" w:rsidRPr="00FD40C3" w:rsidRDefault="00801B5C" w:rsidP="00801B5C">
            <w:pPr>
              <w:pStyle w:val="Code"/>
              <w:rPr>
                <w:lang w:val="id-ID"/>
              </w:rPr>
            </w:pPr>
            <w:r w:rsidRPr="00FD40C3">
              <w:rPr>
                <w:lang w:val="id-ID"/>
              </w:rPr>
              <w:t xml:space="preserve">    "soljum": "sholat jumat",</w:t>
            </w:r>
          </w:p>
          <w:p w14:paraId="414FB238" w14:textId="77777777" w:rsidR="00801B5C" w:rsidRPr="00FD40C3" w:rsidRDefault="00801B5C" w:rsidP="00801B5C">
            <w:pPr>
              <w:pStyle w:val="Code"/>
              <w:rPr>
                <w:lang w:val="id-ID"/>
              </w:rPr>
            </w:pPr>
            <w:r w:rsidRPr="00FD40C3">
              <w:rPr>
                <w:lang w:val="id-ID"/>
              </w:rPr>
              <w:t xml:space="preserve">    "solve": "solusi",</w:t>
            </w:r>
          </w:p>
          <w:p w14:paraId="2974DA3F" w14:textId="77777777" w:rsidR="00801B5C" w:rsidRPr="00FD40C3" w:rsidRDefault="00801B5C" w:rsidP="00801B5C">
            <w:pPr>
              <w:pStyle w:val="Code"/>
              <w:rPr>
                <w:lang w:val="id-ID"/>
              </w:rPr>
            </w:pPr>
            <w:r w:rsidRPr="00FD40C3">
              <w:rPr>
                <w:lang w:val="id-ID"/>
              </w:rPr>
              <w:t xml:space="preserve">    "somse": "sombong sekali",</w:t>
            </w:r>
          </w:p>
          <w:p w14:paraId="02E57CCE" w14:textId="77777777" w:rsidR="00801B5C" w:rsidRPr="00FD40C3" w:rsidRDefault="00801B5C" w:rsidP="00801B5C">
            <w:pPr>
              <w:pStyle w:val="Code"/>
              <w:rPr>
                <w:lang w:val="id-ID"/>
              </w:rPr>
            </w:pPr>
            <w:r w:rsidRPr="00FD40C3">
              <w:rPr>
                <w:lang w:val="id-ID"/>
              </w:rPr>
              <w:t xml:space="preserve">    "songong": "sombong",</w:t>
            </w:r>
          </w:p>
          <w:p w14:paraId="38F19D1D" w14:textId="77777777" w:rsidR="00801B5C" w:rsidRPr="00FD40C3" w:rsidRDefault="00801B5C" w:rsidP="00801B5C">
            <w:pPr>
              <w:pStyle w:val="Code"/>
              <w:rPr>
                <w:lang w:val="id-ID"/>
              </w:rPr>
            </w:pPr>
            <w:r w:rsidRPr="00FD40C3">
              <w:rPr>
                <w:lang w:val="id-ID"/>
              </w:rPr>
              <w:t xml:space="preserve">    "sorry": "maaf",</w:t>
            </w:r>
          </w:p>
          <w:p w14:paraId="282536CF" w14:textId="77777777" w:rsidR="00801B5C" w:rsidRPr="00FD40C3" w:rsidRDefault="00801B5C" w:rsidP="00801B5C">
            <w:pPr>
              <w:pStyle w:val="Code"/>
              <w:rPr>
                <w:lang w:val="id-ID"/>
              </w:rPr>
            </w:pPr>
            <w:r w:rsidRPr="00FD40C3">
              <w:rPr>
                <w:lang w:val="id-ID"/>
              </w:rPr>
              <w:t xml:space="preserve">    "sory": "maaf",</w:t>
            </w:r>
          </w:p>
          <w:p w14:paraId="36B46271" w14:textId="77777777" w:rsidR="00801B5C" w:rsidRPr="00FD40C3" w:rsidRDefault="00801B5C" w:rsidP="00801B5C">
            <w:pPr>
              <w:pStyle w:val="Code"/>
              <w:rPr>
                <w:lang w:val="id-ID"/>
              </w:rPr>
            </w:pPr>
            <w:r w:rsidRPr="00FD40C3">
              <w:rPr>
                <w:lang w:val="id-ID"/>
              </w:rPr>
              <w:t xml:space="preserve">    "sosbud": "sosial-budaya",</w:t>
            </w:r>
          </w:p>
          <w:p w14:paraId="41314837" w14:textId="77777777" w:rsidR="00801B5C" w:rsidRPr="00FD40C3" w:rsidRDefault="00801B5C" w:rsidP="00801B5C">
            <w:pPr>
              <w:pStyle w:val="Code"/>
              <w:rPr>
                <w:lang w:val="id-ID"/>
              </w:rPr>
            </w:pPr>
            <w:r w:rsidRPr="00FD40C3">
              <w:rPr>
                <w:lang w:val="id-ID"/>
              </w:rPr>
              <w:t xml:space="preserve">    "sosek": "sosial-ekonomi",</w:t>
            </w:r>
          </w:p>
          <w:p w14:paraId="1AAC448B" w14:textId="77777777" w:rsidR="00801B5C" w:rsidRPr="00FD40C3" w:rsidRDefault="00801B5C" w:rsidP="00801B5C">
            <w:pPr>
              <w:pStyle w:val="Code"/>
              <w:rPr>
                <w:lang w:val="id-ID"/>
              </w:rPr>
            </w:pPr>
            <w:r w:rsidRPr="00FD40C3">
              <w:rPr>
                <w:lang w:val="id-ID"/>
              </w:rPr>
              <w:t xml:space="preserve">    "sospol": "sosial-politik",</w:t>
            </w:r>
          </w:p>
          <w:p w14:paraId="5DCE44D0" w14:textId="77777777" w:rsidR="00801B5C" w:rsidRPr="00FD40C3" w:rsidRDefault="00801B5C" w:rsidP="00801B5C">
            <w:pPr>
              <w:pStyle w:val="Code"/>
              <w:rPr>
                <w:lang w:val="id-ID"/>
              </w:rPr>
            </w:pPr>
            <w:r w:rsidRPr="00FD40C3">
              <w:rPr>
                <w:lang w:val="id-ID"/>
              </w:rPr>
              <w:t xml:space="preserve">    "sotoy": "sok tahu",</w:t>
            </w:r>
          </w:p>
          <w:p w14:paraId="4D32C1DE" w14:textId="77777777" w:rsidR="00801B5C" w:rsidRPr="00FD40C3" w:rsidRDefault="00801B5C" w:rsidP="00801B5C">
            <w:pPr>
              <w:pStyle w:val="Code"/>
              <w:rPr>
                <w:lang w:val="id-ID"/>
              </w:rPr>
            </w:pPr>
            <w:r w:rsidRPr="00FD40C3">
              <w:rPr>
                <w:lang w:val="id-ID"/>
              </w:rPr>
              <w:t xml:space="preserve">    "sowry": "maaf",</w:t>
            </w:r>
          </w:p>
          <w:p w14:paraId="2F44477A" w14:textId="77777777" w:rsidR="00801B5C" w:rsidRPr="00FD40C3" w:rsidRDefault="00801B5C" w:rsidP="00801B5C">
            <w:pPr>
              <w:pStyle w:val="Code"/>
              <w:rPr>
                <w:lang w:val="id-ID"/>
              </w:rPr>
            </w:pPr>
            <w:r w:rsidRPr="00FD40C3">
              <w:rPr>
                <w:lang w:val="id-ID"/>
              </w:rPr>
              <w:t xml:space="preserve">    "spa": "siapa",</w:t>
            </w:r>
          </w:p>
          <w:p w14:paraId="6976E763" w14:textId="77777777" w:rsidR="00801B5C" w:rsidRPr="00FD40C3" w:rsidRDefault="00801B5C" w:rsidP="00801B5C">
            <w:pPr>
              <w:pStyle w:val="Code"/>
              <w:rPr>
                <w:lang w:val="id-ID"/>
              </w:rPr>
            </w:pPr>
            <w:r w:rsidRPr="00FD40C3">
              <w:rPr>
                <w:lang w:val="id-ID"/>
              </w:rPr>
              <w:t xml:space="preserve">    "spd": "sepeda",</w:t>
            </w:r>
          </w:p>
          <w:p w14:paraId="1197B987" w14:textId="77777777" w:rsidR="00801B5C" w:rsidRPr="00FD40C3" w:rsidRDefault="00801B5C" w:rsidP="00801B5C">
            <w:pPr>
              <w:pStyle w:val="Code"/>
              <w:rPr>
                <w:lang w:val="id-ID"/>
              </w:rPr>
            </w:pPr>
            <w:r w:rsidRPr="00FD40C3">
              <w:rPr>
                <w:lang w:val="id-ID"/>
              </w:rPr>
              <w:t xml:space="preserve">    "sppa": "siapa",</w:t>
            </w:r>
          </w:p>
          <w:p w14:paraId="04B52D7D" w14:textId="77777777" w:rsidR="00801B5C" w:rsidRPr="00FD40C3" w:rsidRDefault="00801B5C" w:rsidP="00801B5C">
            <w:pPr>
              <w:pStyle w:val="Code"/>
              <w:rPr>
                <w:lang w:val="id-ID"/>
              </w:rPr>
            </w:pPr>
            <w:r w:rsidRPr="00FD40C3">
              <w:rPr>
                <w:lang w:val="id-ID"/>
              </w:rPr>
              <w:t xml:space="preserve">    "sprti": "seperti",</w:t>
            </w:r>
          </w:p>
          <w:p w14:paraId="359EC5CA" w14:textId="77777777" w:rsidR="00801B5C" w:rsidRPr="00FD40C3" w:rsidRDefault="00801B5C" w:rsidP="00801B5C">
            <w:pPr>
              <w:pStyle w:val="Code"/>
              <w:rPr>
                <w:lang w:val="id-ID"/>
              </w:rPr>
            </w:pPr>
            <w:r w:rsidRPr="00FD40C3">
              <w:rPr>
                <w:lang w:val="id-ID"/>
              </w:rPr>
              <w:t xml:space="preserve">    "spt": "seperti",</w:t>
            </w:r>
          </w:p>
          <w:p w14:paraId="2716A4C2" w14:textId="77777777" w:rsidR="00801B5C" w:rsidRPr="00FD40C3" w:rsidRDefault="00801B5C" w:rsidP="00801B5C">
            <w:pPr>
              <w:pStyle w:val="Code"/>
              <w:rPr>
                <w:lang w:val="id-ID"/>
              </w:rPr>
            </w:pPr>
            <w:r w:rsidRPr="00FD40C3">
              <w:rPr>
                <w:lang w:val="id-ID"/>
              </w:rPr>
              <w:t xml:space="preserve">    "spy": "supaya",</w:t>
            </w:r>
          </w:p>
          <w:p w14:paraId="2ABB802B" w14:textId="77777777" w:rsidR="00801B5C" w:rsidRPr="00FD40C3" w:rsidRDefault="00801B5C" w:rsidP="00801B5C">
            <w:pPr>
              <w:pStyle w:val="Code"/>
              <w:rPr>
                <w:lang w:val="id-ID"/>
              </w:rPr>
            </w:pPr>
            <w:r w:rsidRPr="00FD40C3">
              <w:rPr>
                <w:lang w:val="id-ID"/>
              </w:rPr>
              <w:t xml:space="preserve">    "srt": "surat",</w:t>
            </w:r>
          </w:p>
          <w:p w14:paraId="7630B55A" w14:textId="77777777" w:rsidR="00801B5C" w:rsidRPr="00FD40C3" w:rsidRDefault="00801B5C" w:rsidP="00801B5C">
            <w:pPr>
              <w:pStyle w:val="Code"/>
              <w:rPr>
                <w:lang w:val="id-ID"/>
              </w:rPr>
            </w:pPr>
            <w:r w:rsidRPr="00FD40C3">
              <w:rPr>
                <w:lang w:val="id-ID"/>
              </w:rPr>
              <w:t xml:space="preserve">    "srtfkt": "sertifikat",</w:t>
            </w:r>
          </w:p>
          <w:p w14:paraId="45AA45B1" w14:textId="77777777" w:rsidR="00801B5C" w:rsidRPr="00FD40C3" w:rsidRDefault="00801B5C" w:rsidP="00801B5C">
            <w:pPr>
              <w:pStyle w:val="Code"/>
              <w:rPr>
                <w:lang w:val="id-ID"/>
              </w:rPr>
            </w:pPr>
            <w:r w:rsidRPr="00FD40C3">
              <w:rPr>
                <w:lang w:val="id-ID"/>
              </w:rPr>
              <w:t xml:space="preserve">    "stelah": "setelah",</w:t>
            </w:r>
          </w:p>
          <w:p w14:paraId="304064DA" w14:textId="77777777" w:rsidR="00801B5C" w:rsidRPr="00FD40C3" w:rsidRDefault="00801B5C" w:rsidP="00801B5C">
            <w:pPr>
              <w:pStyle w:val="Code"/>
              <w:rPr>
                <w:lang w:val="id-ID"/>
              </w:rPr>
            </w:pPr>
            <w:r w:rsidRPr="00FD40C3">
              <w:rPr>
                <w:lang w:val="id-ID"/>
              </w:rPr>
              <w:t xml:space="preserve">    "stiap": "setiap",</w:t>
            </w:r>
          </w:p>
          <w:p w14:paraId="3169D8F6" w14:textId="77777777" w:rsidR="00801B5C" w:rsidRPr="00FD40C3" w:rsidRDefault="00801B5C" w:rsidP="00801B5C">
            <w:pPr>
              <w:pStyle w:val="Code"/>
              <w:rPr>
                <w:lang w:val="id-ID"/>
              </w:rPr>
            </w:pPr>
            <w:r w:rsidRPr="00FD40C3">
              <w:rPr>
                <w:lang w:val="id-ID"/>
              </w:rPr>
              <w:lastRenderedPageBreak/>
              <w:t xml:space="preserve">    "still": "masih",</w:t>
            </w:r>
          </w:p>
          <w:p w14:paraId="44B52012" w14:textId="77777777" w:rsidR="00801B5C" w:rsidRPr="00FD40C3" w:rsidRDefault="00801B5C" w:rsidP="00801B5C">
            <w:pPr>
              <w:pStyle w:val="Code"/>
              <w:rPr>
                <w:lang w:val="id-ID"/>
              </w:rPr>
            </w:pPr>
            <w:r w:rsidRPr="00FD40C3">
              <w:rPr>
                <w:lang w:val="id-ID"/>
              </w:rPr>
              <w:t xml:space="preserve">    "stlh": "setelah",</w:t>
            </w:r>
          </w:p>
          <w:p w14:paraId="739C300C" w14:textId="77777777" w:rsidR="00801B5C" w:rsidRPr="00FD40C3" w:rsidRDefault="00801B5C" w:rsidP="00801B5C">
            <w:pPr>
              <w:pStyle w:val="Code"/>
              <w:rPr>
                <w:lang w:val="id-ID"/>
              </w:rPr>
            </w:pPr>
            <w:r w:rsidRPr="00FD40C3">
              <w:rPr>
                <w:lang w:val="id-ID"/>
              </w:rPr>
              <w:t xml:space="preserve">    "stop": "henti",</w:t>
            </w:r>
          </w:p>
          <w:p w14:paraId="49EC3093" w14:textId="77777777" w:rsidR="00801B5C" w:rsidRPr="00FD40C3" w:rsidRDefault="00801B5C" w:rsidP="00801B5C">
            <w:pPr>
              <w:pStyle w:val="Code"/>
              <w:rPr>
                <w:lang w:val="id-ID"/>
              </w:rPr>
            </w:pPr>
            <w:r w:rsidRPr="00FD40C3">
              <w:rPr>
                <w:lang w:val="id-ID"/>
              </w:rPr>
              <w:t xml:space="preserve">    "subbag": "subbagian",</w:t>
            </w:r>
          </w:p>
          <w:p w14:paraId="051046C1" w14:textId="77777777" w:rsidR="00801B5C" w:rsidRPr="00FD40C3" w:rsidRDefault="00801B5C" w:rsidP="00801B5C">
            <w:pPr>
              <w:pStyle w:val="Code"/>
              <w:rPr>
                <w:lang w:val="id-ID"/>
              </w:rPr>
            </w:pPr>
            <w:r w:rsidRPr="00FD40C3">
              <w:rPr>
                <w:lang w:val="id-ID"/>
              </w:rPr>
              <w:t xml:space="preserve">    "suk": "masuk",</w:t>
            </w:r>
          </w:p>
          <w:p w14:paraId="5C771B4D" w14:textId="77777777" w:rsidR="00801B5C" w:rsidRPr="00FD40C3" w:rsidRDefault="00801B5C" w:rsidP="00801B5C">
            <w:pPr>
              <w:pStyle w:val="Code"/>
              <w:rPr>
                <w:lang w:val="id-ID"/>
              </w:rPr>
            </w:pPr>
            <w:r w:rsidRPr="00FD40C3">
              <w:rPr>
                <w:lang w:val="id-ID"/>
              </w:rPr>
              <w:t xml:space="preserve">    "sumbangin": "sumbangkan",</w:t>
            </w:r>
          </w:p>
          <w:p w14:paraId="605F33DC" w14:textId="77777777" w:rsidR="00801B5C" w:rsidRPr="00FD40C3" w:rsidRDefault="00801B5C" w:rsidP="00801B5C">
            <w:pPr>
              <w:pStyle w:val="Code"/>
              <w:rPr>
                <w:lang w:val="id-ID"/>
              </w:rPr>
            </w:pPr>
            <w:r w:rsidRPr="00FD40C3">
              <w:rPr>
                <w:lang w:val="id-ID"/>
              </w:rPr>
              <w:t xml:space="preserve">    "sumpek": "sempit",</w:t>
            </w:r>
          </w:p>
          <w:p w14:paraId="3F55656D" w14:textId="77777777" w:rsidR="00801B5C" w:rsidRPr="00FD40C3" w:rsidRDefault="00801B5C" w:rsidP="00801B5C">
            <w:pPr>
              <w:pStyle w:val="Code"/>
              <w:rPr>
                <w:lang w:val="id-ID"/>
              </w:rPr>
            </w:pPr>
            <w:r w:rsidRPr="00FD40C3">
              <w:rPr>
                <w:lang w:val="id-ID"/>
              </w:rPr>
              <w:t xml:space="preserve">    "sy": "saya",</w:t>
            </w:r>
          </w:p>
          <w:p w14:paraId="4A20CCA8" w14:textId="77777777" w:rsidR="00801B5C" w:rsidRPr="00FD40C3" w:rsidRDefault="00801B5C" w:rsidP="00801B5C">
            <w:pPr>
              <w:pStyle w:val="Code"/>
              <w:rPr>
                <w:lang w:val="id-ID"/>
              </w:rPr>
            </w:pPr>
            <w:r w:rsidRPr="00FD40C3">
              <w:rPr>
                <w:lang w:val="id-ID"/>
              </w:rPr>
              <w:t xml:space="preserve">    "sya": "saya",</w:t>
            </w:r>
          </w:p>
          <w:p w14:paraId="67581C80" w14:textId="77777777" w:rsidR="00801B5C" w:rsidRPr="00FD40C3" w:rsidRDefault="00801B5C" w:rsidP="00801B5C">
            <w:pPr>
              <w:pStyle w:val="Code"/>
              <w:rPr>
                <w:lang w:val="id-ID"/>
              </w:rPr>
            </w:pPr>
            <w:r w:rsidRPr="00FD40C3">
              <w:rPr>
                <w:lang w:val="id-ID"/>
              </w:rPr>
              <w:t xml:space="preserve">    "syg": "sayang",</w:t>
            </w:r>
          </w:p>
          <w:p w14:paraId="3A4A41AD" w14:textId="77777777" w:rsidR="00801B5C" w:rsidRPr="00FD40C3" w:rsidRDefault="00801B5C" w:rsidP="00801B5C">
            <w:pPr>
              <w:pStyle w:val="Code"/>
              <w:rPr>
                <w:lang w:val="id-ID"/>
              </w:rPr>
            </w:pPr>
            <w:r w:rsidRPr="00FD40C3">
              <w:rPr>
                <w:lang w:val="id-ID"/>
              </w:rPr>
              <w:t xml:space="preserve">    "syp": "siapa",</w:t>
            </w:r>
          </w:p>
          <w:p w14:paraId="4DC66842" w14:textId="77777777" w:rsidR="00801B5C" w:rsidRPr="00FD40C3" w:rsidRDefault="00801B5C" w:rsidP="00801B5C">
            <w:pPr>
              <w:pStyle w:val="Code"/>
              <w:rPr>
                <w:lang w:val="id-ID"/>
              </w:rPr>
            </w:pPr>
            <w:r w:rsidRPr="00FD40C3">
              <w:rPr>
                <w:lang w:val="id-ID"/>
              </w:rPr>
              <w:t xml:space="preserve">    "t4": "tempat",</w:t>
            </w:r>
          </w:p>
          <w:p w14:paraId="4F9A80B8" w14:textId="77777777" w:rsidR="00801B5C" w:rsidRPr="00FD40C3" w:rsidRDefault="00801B5C" w:rsidP="00801B5C">
            <w:pPr>
              <w:pStyle w:val="Code"/>
              <w:rPr>
                <w:lang w:val="id-ID"/>
              </w:rPr>
            </w:pPr>
            <w:r w:rsidRPr="00FD40C3">
              <w:rPr>
                <w:lang w:val="id-ID"/>
              </w:rPr>
              <w:t xml:space="preserve">    "tabanas": "tabungan pembangunan nasional",</w:t>
            </w:r>
          </w:p>
          <w:p w14:paraId="7548FD64" w14:textId="77777777" w:rsidR="00801B5C" w:rsidRPr="00FD40C3" w:rsidRDefault="00801B5C" w:rsidP="00801B5C">
            <w:pPr>
              <w:pStyle w:val="Code"/>
              <w:rPr>
                <w:lang w:val="id-ID"/>
              </w:rPr>
            </w:pPr>
            <w:r w:rsidRPr="00FD40C3">
              <w:rPr>
                <w:lang w:val="id-ID"/>
              </w:rPr>
              <w:t xml:space="preserve">    "tahi": "kotoran",</w:t>
            </w:r>
          </w:p>
          <w:p w14:paraId="0C2DCA69" w14:textId="77777777" w:rsidR="00801B5C" w:rsidRPr="00FD40C3" w:rsidRDefault="00801B5C" w:rsidP="00801B5C">
            <w:pPr>
              <w:pStyle w:val="Code"/>
              <w:rPr>
                <w:lang w:val="id-ID"/>
              </w:rPr>
            </w:pPr>
            <w:r w:rsidRPr="00FD40C3">
              <w:rPr>
                <w:lang w:val="id-ID"/>
              </w:rPr>
              <w:t xml:space="preserve">    "tai": "kotoran",</w:t>
            </w:r>
          </w:p>
          <w:p w14:paraId="53BAD2F8" w14:textId="77777777" w:rsidR="00801B5C" w:rsidRPr="00FD40C3" w:rsidRDefault="00801B5C" w:rsidP="00801B5C">
            <w:pPr>
              <w:pStyle w:val="Code"/>
              <w:rPr>
                <w:lang w:val="id-ID"/>
              </w:rPr>
            </w:pPr>
            <w:r w:rsidRPr="00FD40C3">
              <w:rPr>
                <w:lang w:val="id-ID"/>
              </w:rPr>
              <w:t xml:space="preserve">    "taik": "tahi",</w:t>
            </w:r>
          </w:p>
          <w:p w14:paraId="413C501B" w14:textId="77777777" w:rsidR="00801B5C" w:rsidRPr="00FD40C3" w:rsidRDefault="00801B5C" w:rsidP="00801B5C">
            <w:pPr>
              <w:pStyle w:val="Code"/>
              <w:rPr>
                <w:lang w:val="id-ID"/>
              </w:rPr>
            </w:pPr>
            <w:r w:rsidRPr="00FD40C3">
              <w:rPr>
                <w:lang w:val="id-ID"/>
              </w:rPr>
              <w:t xml:space="preserve">    "tajir": "kaya",</w:t>
            </w:r>
          </w:p>
          <w:p w14:paraId="41D9F7BF" w14:textId="77777777" w:rsidR="00801B5C" w:rsidRPr="00FD40C3" w:rsidRDefault="00801B5C" w:rsidP="00801B5C">
            <w:pPr>
              <w:pStyle w:val="Code"/>
              <w:rPr>
                <w:lang w:val="id-ID"/>
              </w:rPr>
            </w:pPr>
            <w:r w:rsidRPr="00FD40C3">
              <w:rPr>
                <w:lang w:val="id-ID"/>
              </w:rPr>
              <w:t xml:space="preserve">    "tak": "tidak",</w:t>
            </w:r>
          </w:p>
          <w:p w14:paraId="62022F5B" w14:textId="77777777" w:rsidR="00801B5C" w:rsidRPr="00FD40C3" w:rsidRDefault="00801B5C" w:rsidP="00801B5C">
            <w:pPr>
              <w:pStyle w:val="Code"/>
              <w:rPr>
                <w:lang w:val="id-ID"/>
              </w:rPr>
            </w:pPr>
            <w:r w:rsidRPr="00FD40C3">
              <w:rPr>
                <w:lang w:val="id-ID"/>
              </w:rPr>
              <w:t xml:space="preserve">    "tar": "nanti",</w:t>
            </w:r>
          </w:p>
          <w:p w14:paraId="08DF8F27" w14:textId="77777777" w:rsidR="00801B5C" w:rsidRPr="00FD40C3" w:rsidRDefault="00801B5C" w:rsidP="00801B5C">
            <w:pPr>
              <w:pStyle w:val="Code"/>
              <w:rPr>
                <w:lang w:val="id-ID"/>
              </w:rPr>
            </w:pPr>
            <w:r w:rsidRPr="00FD40C3">
              <w:rPr>
                <w:lang w:val="id-ID"/>
              </w:rPr>
              <w:t xml:space="preserve">    "tarik2": "tarik-tarik",</w:t>
            </w:r>
          </w:p>
          <w:p w14:paraId="03837D86" w14:textId="77777777" w:rsidR="00801B5C" w:rsidRPr="00FD40C3" w:rsidRDefault="00801B5C" w:rsidP="00801B5C">
            <w:pPr>
              <w:pStyle w:val="Code"/>
              <w:rPr>
                <w:lang w:val="id-ID"/>
              </w:rPr>
            </w:pPr>
            <w:r w:rsidRPr="00FD40C3">
              <w:rPr>
                <w:lang w:val="id-ID"/>
              </w:rPr>
              <w:t xml:space="preserve">    "tau": "tahu",</w:t>
            </w:r>
          </w:p>
          <w:p w14:paraId="6673338D" w14:textId="77777777" w:rsidR="00801B5C" w:rsidRPr="00FD40C3" w:rsidRDefault="00801B5C" w:rsidP="00801B5C">
            <w:pPr>
              <w:pStyle w:val="Code"/>
              <w:rPr>
                <w:lang w:val="id-ID"/>
              </w:rPr>
            </w:pPr>
            <w:r w:rsidRPr="00FD40C3">
              <w:rPr>
                <w:lang w:val="id-ID"/>
              </w:rPr>
              <w:t xml:space="preserve">    "tauk": "tahu",</w:t>
            </w:r>
          </w:p>
          <w:p w14:paraId="6C8D9910" w14:textId="77777777" w:rsidR="00801B5C" w:rsidRPr="00FD40C3" w:rsidRDefault="00801B5C" w:rsidP="00801B5C">
            <w:pPr>
              <w:pStyle w:val="Code"/>
              <w:rPr>
                <w:lang w:val="id-ID"/>
              </w:rPr>
            </w:pPr>
            <w:r w:rsidRPr="00FD40C3">
              <w:rPr>
                <w:lang w:val="id-ID"/>
              </w:rPr>
              <w:t xml:space="preserve">    "taun": "tahun",</w:t>
            </w:r>
          </w:p>
          <w:p w14:paraId="0F35E9C9" w14:textId="77777777" w:rsidR="00801B5C" w:rsidRPr="00FD40C3" w:rsidRDefault="00801B5C" w:rsidP="00801B5C">
            <w:pPr>
              <w:pStyle w:val="Code"/>
              <w:rPr>
                <w:lang w:val="id-ID"/>
              </w:rPr>
            </w:pPr>
            <w:r w:rsidRPr="00FD40C3">
              <w:rPr>
                <w:lang w:val="id-ID"/>
              </w:rPr>
              <w:t xml:space="preserve">    "taw": "tahu",</w:t>
            </w:r>
          </w:p>
          <w:p w14:paraId="225677F2" w14:textId="77777777" w:rsidR="00801B5C" w:rsidRPr="00FD40C3" w:rsidRDefault="00801B5C" w:rsidP="00801B5C">
            <w:pPr>
              <w:pStyle w:val="Code"/>
              <w:rPr>
                <w:lang w:val="id-ID"/>
              </w:rPr>
            </w:pPr>
            <w:r w:rsidRPr="00FD40C3">
              <w:rPr>
                <w:lang w:val="id-ID"/>
              </w:rPr>
              <w:t xml:space="preserve">    "tawh": "tahu",</w:t>
            </w:r>
          </w:p>
          <w:p w14:paraId="6A445408" w14:textId="77777777" w:rsidR="00801B5C" w:rsidRPr="00FD40C3" w:rsidRDefault="00801B5C" w:rsidP="00801B5C">
            <w:pPr>
              <w:pStyle w:val="Code"/>
              <w:rPr>
                <w:lang w:val="id-ID"/>
              </w:rPr>
            </w:pPr>
            <w:r w:rsidRPr="00FD40C3">
              <w:rPr>
                <w:lang w:val="id-ID"/>
              </w:rPr>
              <w:t xml:space="preserve">    "tayangan2": "tayangan-tayangan",</w:t>
            </w:r>
          </w:p>
          <w:p w14:paraId="5A589DEE" w14:textId="77777777" w:rsidR="00801B5C" w:rsidRPr="00FD40C3" w:rsidRDefault="00801B5C" w:rsidP="00801B5C">
            <w:pPr>
              <w:pStyle w:val="Code"/>
              <w:rPr>
                <w:lang w:val="id-ID"/>
              </w:rPr>
            </w:pPr>
            <w:r w:rsidRPr="00FD40C3">
              <w:rPr>
                <w:lang w:val="id-ID"/>
              </w:rPr>
              <w:t xml:space="preserve">    "td": "tadi",</w:t>
            </w:r>
          </w:p>
          <w:p w14:paraId="14AFAA4D" w14:textId="77777777" w:rsidR="00801B5C" w:rsidRPr="00FD40C3" w:rsidRDefault="00801B5C" w:rsidP="00801B5C">
            <w:pPr>
              <w:pStyle w:val="Code"/>
              <w:rPr>
                <w:lang w:val="id-ID"/>
              </w:rPr>
            </w:pPr>
            <w:r w:rsidRPr="00FD40C3">
              <w:rPr>
                <w:lang w:val="id-ID"/>
              </w:rPr>
              <w:t xml:space="preserve">    "tdi": "tadi",</w:t>
            </w:r>
          </w:p>
          <w:p w14:paraId="32250299" w14:textId="77777777" w:rsidR="00801B5C" w:rsidRPr="00FD40C3" w:rsidRDefault="00801B5C" w:rsidP="00801B5C">
            <w:pPr>
              <w:pStyle w:val="Code"/>
              <w:rPr>
                <w:lang w:val="id-ID"/>
              </w:rPr>
            </w:pPr>
            <w:r w:rsidRPr="00FD40C3">
              <w:rPr>
                <w:lang w:val="id-ID"/>
              </w:rPr>
              <w:t xml:space="preserve">    "tdk": "tidak",</w:t>
            </w:r>
          </w:p>
          <w:p w14:paraId="50E16B04" w14:textId="77777777" w:rsidR="00801B5C" w:rsidRPr="00FD40C3" w:rsidRDefault="00801B5C" w:rsidP="00801B5C">
            <w:pPr>
              <w:pStyle w:val="Code"/>
              <w:rPr>
                <w:lang w:val="id-ID"/>
              </w:rPr>
            </w:pPr>
            <w:r w:rsidRPr="00FD40C3">
              <w:rPr>
                <w:lang w:val="id-ID"/>
              </w:rPr>
              <w:t xml:space="preserve">    "te2p": "tetap",</w:t>
            </w:r>
          </w:p>
          <w:p w14:paraId="72D36492" w14:textId="77777777" w:rsidR="00801B5C" w:rsidRPr="00FD40C3" w:rsidRDefault="00801B5C" w:rsidP="00801B5C">
            <w:pPr>
              <w:pStyle w:val="Code"/>
              <w:rPr>
                <w:lang w:val="id-ID"/>
              </w:rPr>
            </w:pPr>
            <w:r w:rsidRPr="00FD40C3">
              <w:rPr>
                <w:lang w:val="id-ID"/>
              </w:rPr>
              <w:t xml:space="preserve">    "teh": "kakak perempuan",</w:t>
            </w:r>
          </w:p>
          <w:p w14:paraId="32C6395D" w14:textId="77777777" w:rsidR="00801B5C" w:rsidRPr="00FD40C3" w:rsidRDefault="00801B5C" w:rsidP="00801B5C">
            <w:pPr>
              <w:pStyle w:val="Code"/>
              <w:rPr>
                <w:lang w:val="id-ID"/>
              </w:rPr>
            </w:pPr>
            <w:r w:rsidRPr="00FD40C3">
              <w:rPr>
                <w:lang w:val="id-ID"/>
              </w:rPr>
              <w:t xml:space="preserve">    "teken": "tekan",</w:t>
            </w:r>
          </w:p>
          <w:p w14:paraId="7993763B" w14:textId="77777777" w:rsidR="00801B5C" w:rsidRPr="00FD40C3" w:rsidRDefault="00801B5C" w:rsidP="00801B5C">
            <w:pPr>
              <w:pStyle w:val="Code"/>
              <w:rPr>
                <w:lang w:val="id-ID"/>
              </w:rPr>
            </w:pPr>
            <w:r w:rsidRPr="00FD40C3">
              <w:rPr>
                <w:lang w:val="id-ID"/>
              </w:rPr>
              <w:t xml:space="preserve">    "tekor": "rugi",</w:t>
            </w:r>
          </w:p>
          <w:p w14:paraId="292BA048" w14:textId="77777777" w:rsidR="00801B5C" w:rsidRPr="00FD40C3" w:rsidRDefault="00801B5C" w:rsidP="00801B5C">
            <w:pPr>
              <w:pStyle w:val="Code"/>
              <w:rPr>
                <w:lang w:val="id-ID"/>
              </w:rPr>
            </w:pPr>
            <w:r w:rsidRPr="00FD40C3">
              <w:rPr>
                <w:lang w:val="id-ID"/>
              </w:rPr>
              <w:t xml:space="preserve">    "telat": "terlambat",</w:t>
            </w:r>
          </w:p>
          <w:p w14:paraId="09B0C4E6" w14:textId="77777777" w:rsidR="00801B5C" w:rsidRPr="00FD40C3" w:rsidRDefault="00801B5C" w:rsidP="00801B5C">
            <w:pPr>
              <w:pStyle w:val="Code"/>
              <w:rPr>
                <w:lang w:val="id-ID"/>
              </w:rPr>
            </w:pPr>
            <w:r w:rsidRPr="00FD40C3">
              <w:rPr>
                <w:lang w:val="id-ID"/>
              </w:rPr>
              <w:t xml:space="preserve">    "telkom": "telekomunikasi",</w:t>
            </w:r>
          </w:p>
          <w:p w14:paraId="5D7E5DC1" w14:textId="77777777" w:rsidR="00801B5C" w:rsidRPr="00FD40C3" w:rsidRDefault="00801B5C" w:rsidP="00801B5C">
            <w:pPr>
              <w:pStyle w:val="Code"/>
              <w:rPr>
                <w:lang w:val="id-ID"/>
              </w:rPr>
            </w:pPr>
            <w:r w:rsidRPr="00FD40C3">
              <w:rPr>
                <w:lang w:val="id-ID"/>
              </w:rPr>
              <w:t xml:space="preserve">    "telmi": "telat berpikir",</w:t>
            </w:r>
          </w:p>
          <w:p w14:paraId="53DFA9C7" w14:textId="77777777" w:rsidR="00801B5C" w:rsidRPr="00FD40C3" w:rsidRDefault="00801B5C" w:rsidP="00801B5C">
            <w:pPr>
              <w:pStyle w:val="Code"/>
              <w:rPr>
                <w:lang w:val="id-ID"/>
              </w:rPr>
            </w:pPr>
            <w:r w:rsidRPr="00FD40C3">
              <w:rPr>
                <w:lang w:val="id-ID"/>
              </w:rPr>
              <w:t xml:space="preserve">    "telp": "telepon",</w:t>
            </w:r>
          </w:p>
          <w:p w14:paraId="46810A04" w14:textId="77777777" w:rsidR="00801B5C" w:rsidRPr="00FD40C3" w:rsidRDefault="00801B5C" w:rsidP="00801B5C">
            <w:pPr>
              <w:pStyle w:val="Code"/>
              <w:rPr>
                <w:lang w:val="id-ID"/>
              </w:rPr>
            </w:pPr>
            <w:r w:rsidRPr="00FD40C3">
              <w:rPr>
                <w:lang w:val="id-ID"/>
              </w:rPr>
              <w:t xml:space="preserve">    "teman2": "teman-teman",</w:t>
            </w:r>
          </w:p>
          <w:p w14:paraId="5F6A034F" w14:textId="77777777" w:rsidR="00801B5C" w:rsidRPr="00FD40C3" w:rsidRDefault="00801B5C" w:rsidP="00801B5C">
            <w:pPr>
              <w:pStyle w:val="Code"/>
              <w:rPr>
                <w:lang w:val="id-ID"/>
              </w:rPr>
            </w:pPr>
            <w:r w:rsidRPr="00FD40C3">
              <w:rPr>
                <w:lang w:val="id-ID"/>
              </w:rPr>
              <w:t xml:space="preserve">    "temen": "teman",</w:t>
            </w:r>
          </w:p>
          <w:p w14:paraId="010DCEF6" w14:textId="77777777" w:rsidR="00801B5C" w:rsidRPr="00FD40C3" w:rsidRDefault="00801B5C" w:rsidP="00801B5C">
            <w:pPr>
              <w:pStyle w:val="Code"/>
              <w:rPr>
                <w:lang w:val="id-ID"/>
              </w:rPr>
            </w:pPr>
            <w:r w:rsidRPr="00FD40C3">
              <w:rPr>
                <w:lang w:val="id-ID"/>
              </w:rPr>
              <w:t xml:space="preserve">    "temen2": "teman-teman",</w:t>
            </w:r>
          </w:p>
          <w:p w14:paraId="09C95E01" w14:textId="77777777" w:rsidR="00801B5C" w:rsidRPr="00FD40C3" w:rsidRDefault="00801B5C" w:rsidP="00801B5C">
            <w:pPr>
              <w:pStyle w:val="Code"/>
              <w:rPr>
                <w:lang w:val="id-ID"/>
              </w:rPr>
            </w:pPr>
            <w:r w:rsidRPr="00FD40C3">
              <w:rPr>
                <w:lang w:val="id-ID"/>
              </w:rPr>
              <w:t xml:space="preserve">    "tenang2": "tenang tenang",</w:t>
            </w:r>
          </w:p>
          <w:p w14:paraId="0D280D68" w14:textId="77777777" w:rsidR="00801B5C" w:rsidRPr="00FD40C3" w:rsidRDefault="00801B5C" w:rsidP="00801B5C">
            <w:pPr>
              <w:pStyle w:val="Code"/>
              <w:rPr>
                <w:lang w:val="id-ID"/>
              </w:rPr>
            </w:pPr>
            <w:r w:rsidRPr="00FD40C3">
              <w:rPr>
                <w:lang w:val="id-ID"/>
              </w:rPr>
              <w:t xml:space="preserve">    "tengil": "menyebalkan",</w:t>
            </w:r>
          </w:p>
          <w:p w14:paraId="549700DF" w14:textId="77777777" w:rsidR="00801B5C" w:rsidRPr="00FD40C3" w:rsidRDefault="00801B5C" w:rsidP="00801B5C">
            <w:pPr>
              <w:pStyle w:val="Code"/>
              <w:rPr>
                <w:lang w:val="id-ID"/>
              </w:rPr>
            </w:pPr>
            <w:r w:rsidRPr="00FD40C3">
              <w:rPr>
                <w:lang w:val="id-ID"/>
              </w:rPr>
              <w:t xml:space="preserve">    "tengok": "menjenguk",</w:t>
            </w:r>
          </w:p>
          <w:p w14:paraId="4009420B" w14:textId="77777777" w:rsidR="00801B5C" w:rsidRPr="00FD40C3" w:rsidRDefault="00801B5C" w:rsidP="00801B5C">
            <w:pPr>
              <w:pStyle w:val="Code"/>
              <w:rPr>
                <w:lang w:val="id-ID"/>
              </w:rPr>
            </w:pPr>
            <w:r w:rsidRPr="00FD40C3">
              <w:rPr>
                <w:lang w:val="id-ID"/>
              </w:rPr>
              <w:t xml:space="preserve">    "tepar": "terkapar",</w:t>
            </w:r>
          </w:p>
          <w:p w14:paraId="3E3765AE" w14:textId="77777777" w:rsidR="00801B5C" w:rsidRPr="00FD40C3" w:rsidRDefault="00801B5C" w:rsidP="00801B5C">
            <w:pPr>
              <w:pStyle w:val="Code"/>
              <w:rPr>
                <w:lang w:val="id-ID"/>
              </w:rPr>
            </w:pPr>
            <w:r w:rsidRPr="00FD40C3">
              <w:rPr>
                <w:lang w:val="id-ID"/>
              </w:rPr>
              <w:t xml:space="preserve">    "terbitin": "terbitkan",</w:t>
            </w:r>
          </w:p>
          <w:p w14:paraId="6E449B33" w14:textId="77777777" w:rsidR="00801B5C" w:rsidRPr="00FD40C3" w:rsidRDefault="00801B5C" w:rsidP="00801B5C">
            <w:pPr>
              <w:pStyle w:val="Code"/>
              <w:rPr>
                <w:lang w:val="id-ID"/>
              </w:rPr>
            </w:pPr>
            <w:r w:rsidRPr="00FD40C3">
              <w:rPr>
                <w:lang w:val="id-ID"/>
              </w:rPr>
              <w:t xml:space="preserve">    "tetp": "tetap",</w:t>
            </w:r>
          </w:p>
          <w:p w14:paraId="5902EF4F" w14:textId="77777777" w:rsidR="00801B5C" w:rsidRPr="00FD40C3" w:rsidRDefault="00801B5C" w:rsidP="00801B5C">
            <w:pPr>
              <w:pStyle w:val="Code"/>
              <w:rPr>
                <w:lang w:val="id-ID"/>
              </w:rPr>
            </w:pPr>
            <w:r w:rsidRPr="00FD40C3">
              <w:rPr>
                <w:lang w:val="id-ID"/>
              </w:rPr>
              <w:t xml:space="preserve">    "teve": "televisi",</w:t>
            </w:r>
          </w:p>
          <w:p w14:paraId="60A3863C" w14:textId="77777777" w:rsidR="00801B5C" w:rsidRPr="00FD40C3" w:rsidRDefault="00801B5C" w:rsidP="00801B5C">
            <w:pPr>
              <w:pStyle w:val="Code"/>
              <w:rPr>
                <w:lang w:val="id-ID"/>
              </w:rPr>
            </w:pPr>
            <w:r w:rsidRPr="00FD40C3">
              <w:rPr>
                <w:lang w:val="id-ID"/>
              </w:rPr>
              <w:t xml:space="preserve">    "tggu": "tunggu",</w:t>
            </w:r>
          </w:p>
          <w:p w14:paraId="7C619225" w14:textId="77777777" w:rsidR="00801B5C" w:rsidRPr="00FD40C3" w:rsidRDefault="00801B5C" w:rsidP="00801B5C">
            <w:pPr>
              <w:pStyle w:val="Code"/>
              <w:rPr>
                <w:lang w:val="id-ID"/>
              </w:rPr>
            </w:pPr>
            <w:r w:rsidRPr="00FD40C3">
              <w:rPr>
                <w:lang w:val="id-ID"/>
              </w:rPr>
              <w:t xml:space="preserve">    "tgl": "tanggal",</w:t>
            </w:r>
          </w:p>
          <w:p w14:paraId="46309A4A" w14:textId="77777777" w:rsidR="00801B5C" w:rsidRPr="00FD40C3" w:rsidRDefault="00801B5C" w:rsidP="00801B5C">
            <w:pPr>
              <w:pStyle w:val="Code"/>
              <w:rPr>
                <w:lang w:val="id-ID"/>
              </w:rPr>
            </w:pPr>
            <w:r w:rsidRPr="00FD40C3">
              <w:rPr>
                <w:lang w:val="id-ID"/>
              </w:rPr>
              <w:t xml:space="preserve">    "tgok": "tengok",</w:t>
            </w:r>
          </w:p>
          <w:p w14:paraId="519BE4AB" w14:textId="77777777" w:rsidR="00801B5C" w:rsidRPr="00FD40C3" w:rsidRDefault="00801B5C" w:rsidP="00801B5C">
            <w:pPr>
              <w:pStyle w:val="Code"/>
              <w:rPr>
                <w:lang w:val="id-ID"/>
              </w:rPr>
            </w:pPr>
            <w:r w:rsidRPr="00FD40C3">
              <w:rPr>
                <w:lang w:val="id-ID"/>
              </w:rPr>
              <w:t xml:space="preserve">    "tgu": "tunggu",</w:t>
            </w:r>
          </w:p>
          <w:p w14:paraId="64A06184" w14:textId="77777777" w:rsidR="00801B5C" w:rsidRPr="00FD40C3" w:rsidRDefault="00801B5C" w:rsidP="00801B5C">
            <w:pPr>
              <w:pStyle w:val="Code"/>
              <w:rPr>
                <w:lang w:val="id-ID"/>
              </w:rPr>
            </w:pPr>
            <w:r w:rsidRPr="00FD40C3">
              <w:rPr>
                <w:lang w:val="id-ID"/>
              </w:rPr>
              <w:t xml:space="preserve">    "thanks": "terima kasih",</w:t>
            </w:r>
          </w:p>
          <w:p w14:paraId="77C9E648" w14:textId="77777777" w:rsidR="00801B5C" w:rsidRPr="00FD40C3" w:rsidRDefault="00801B5C" w:rsidP="00801B5C">
            <w:pPr>
              <w:pStyle w:val="Code"/>
              <w:rPr>
                <w:lang w:val="id-ID"/>
              </w:rPr>
            </w:pPr>
            <w:r w:rsidRPr="00FD40C3">
              <w:rPr>
                <w:lang w:val="id-ID"/>
              </w:rPr>
              <w:t xml:space="preserve">    "thankz": "terima kasih",</w:t>
            </w:r>
          </w:p>
          <w:p w14:paraId="1794567D" w14:textId="77777777" w:rsidR="00801B5C" w:rsidRPr="00FD40C3" w:rsidRDefault="00801B5C" w:rsidP="00801B5C">
            <w:pPr>
              <w:pStyle w:val="Code"/>
              <w:rPr>
                <w:lang w:val="id-ID"/>
              </w:rPr>
            </w:pPr>
            <w:r w:rsidRPr="00FD40C3">
              <w:rPr>
                <w:lang w:val="id-ID"/>
              </w:rPr>
              <w:t xml:space="preserve">    "thd": "terhadap",</w:t>
            </w:r>
          </w:p>
          <w:p w14:paraId="30C6B67A" w14:textId="77777777" w:rsidR="00801B5C" w:rsidRPr="00FD40C3" w:rsidRDefault="00801B5C" w:rsidP="00801B5C">
            <w:pPr>
              <w:pStyle w:val="Code"/>
              <w:rPr>
                <w:lang w:val="id-ID"/>
              </w:rPr>
            </w:pPr>
            <w:r w:rsidRPr="00FD40C3">
              <w:rPr>
                <w:lang w:val="id-ID"/>
              </w:rPr>
              <w:t xml:space="preserve">    "thdp": "terhadap",</w:t>
            </w:r>
          </w:p>
          <w:p w14:paraId="52534195" w14:textId="77777777" w:rsidR="00801B5C" w:rsidRPr="00FD40C3" w:rsidRDefault="00801B5C" w:rsidP="00801B5C">
            <w:pPr>
              <w:pStyle w:val="Code"/>
              <w:rPr>
                <w:lang w:val="id-ID"/>
              </w:rPr>
            </w:pPr>
            <w:r w:rsidRPr="00FD40C3">
              <w:rPr>
                <w:lang w:val="id-ID"/>
              </w:rPr>
              <w:t xml:space="preserve">    "thn": "tahun",</w:t>
            </w:r>
          </w:p>
          <w:p w14:paraId="5F07D41C" w14:textId="77777777" w:rsidR="00801B5C" w:rsidRPr="00FD40C3" w:rsidRDefault="00801B5C" w:rsidP="00801B5C">
            <w:pPr>
              <w:pStyle w:val="Code"/>
              <w:rPr>
                <w:lang w:val="id-ID"/>
              </w:rPr>
            </w:pPr>
            <w:r w:rsidRPr="00FD40C3">
              <w:rPr>
                <w:lang w:val="id-ID"/>
              </w:rPr>
              <w:t xml:space="preserve">    "thx": "thanks",</w:t>
            </w:r>
          </w:p>
          <w:p w14:paraId="4A610DFD" w14:textId="77777777" w:rsidR="00801B5C" w:rsidRPr="00FD40C3" w:rsidRDefault="00801B5C" w:rsidP="00801B5C">
            <w:pPr>
              <w:pStyle w:val="Code"/>
              <w:rPr>
                <w:lang w:val="id-ID"/>
              </w:rPr>
            </w:pPr>
            <w:r w:rsidRPr="00FD40C3">
              <w:rPr>
                <w:lang w:val="id-ID"/>
              </w:rPr>
              <w:t xml:space="preserve">    "tilang": "bukti pelanggaran",</w:t>
            </w:r>
          </w:p>
          <w:p w14:paraId="08627842" w14:textId="77777777" w:rsidR="00801B5C" w:rsidRPr="00FD40C3" w:rsidRDefault="00801B5C" w:rsidP="00801B5C">
            <w:pPr>
              <w:pStyle w:val="Code"/>
              <w:rPr>
                <w:lang w:val="id-ID"/>
              </w:rPr>
            </w:pPr>
            <w:r w:rsidRPr="00FD40C3">
              <w:rPr>
                <w:lang w:val="id-ID"/>
              </w:rPr>
              <w:t xml:space="preserve">    "tilep": "tilap",</w:t>
            </w:r>
          </w:p>
          <w:p w14:paraId="44AC2B2E" w14:textId="77777777" w:rsidR="00801B5C" w:rsidRPr="00FD40C3" w:rsidRDefault="00801B5C" w:rsidP="00801B5C">
            <w:pPr>
              <w:pStyle w:val="Code"/>
              <w:rPr>
                <w:lang w:val="id-ID"/>
              </w:rPr>
            </w:pPr>
            <w:r w:rsidRPr="00FD40C3">
              <w:rPr>
                <w:lang w:val="id-ID"/>
              </w:rPr>
              <w:lastRenderedPageBreak/>
              <w:t xml:space="preserve">    "tioghoa": "tionghoa",</w:t>
            </w:r>
          </w:p>
          <w:p w14:paraId="1C016E30" w14:textId="77777777" w:rsidR="00801B5C" w:rsidRPr="00FD40C3" w:rsidRDefault="00801B5C" w:rsidP="00801B5C">
            <w:pPr>
              <w:pStyle w:val="Code"/>
              <w:rPr>
                <w:lang w:val="id-ID"/>
              </w:rPr>
            </w:pPr>
            <w:r w:rsidRPr="00FD40C3">
              <w:rPr>
                <w:lang w:val="id-ID"/>
              </w:rPr>
              <w:t xml:space="preserve">    "tipi": "TV",</w:t>
            </w:r>
          </w:p>
          <w:p w14:paraId="7DECDF2E" w14:textId="77777777" w:rsidR="00801B5C" w:rsidRPr="00FD40C3" w:rsidRDefault="00801B5C" w:rsidP="00801B5C">
            <w:pPr>
              <w:pStyle w:val="Code"/>
              <w:rPr>
                <w:lang w:val="id-ID"/>
              </w:rPr>
            </w:pPr>
            <w:r w:rsidRPr="00FD40C3">
              <w:rPr>
                <w:lang w:val="id-ID"/>
              </w:rPr>
              <w:t xml:space="preserve">    "tipiwan": "TvOne",</w:t>
            </w:r>
          </w:p>
          <w:p w14:paraId="033AED50" w14:textId="77777777" w:rsidR="00801B5C" w:rsidRPr="00FD40C3" w:rsidRDefault="00801B5C" w:rsidP="00801B5C">
            <w:pPr>
              <w:pStyle w:val="Code"/>
              <w:rPr>
                <w:lang w:val="id-ID"/>
              </w:rPr>
            </w:pPr>
            <w:r w:rsidRPr="00FD40C3">
              <w:rPr>
                <w:lang w:val="id-ID"/>
              </w:rPr>
              <w:t xml:space="preserve">    "tirani": "tiran",</w:t>
            </w:r>
          </w:p>
          <w:p w14:paraId="06AEC472" w14:textId="77777777" w:rsidR="00801B5C" w:rsidRPr="00FD40C3" w:rsidRDefault="00801B5C" w:rsidP="00801B5C">
            <w:pPr>
              <w:pStyle w:val="Code"/>
              <w:rPr>
                <w:lang w:val="id-ID"/>
              </w:rPr>
            </w:pPr>
            <w:r w:rsidRPr="00FD40C3">
              <w:rPr>
                <w:lang w:val="id-ID"/>
              </w:rPr>
              <w:t xml:space="preserve">    "tk": "tidak",</w:t>
            </w:r>
          </w:p>
          <w:p w14:paraId="79B30D99" w14:textId="77777777" w:rsidR="00801B5C" w:rsidRPr="00FD40C3" w:rsidRDefault="00801B5C" w:rsidP="00801B5C">
            <w:pPr>
              <w:pStyle w:val="Code"/>
              <w:rPr>
                <w:lang w:val="id-ID"/>
              </w:rPr>
            </w:pPr>
            <w:r w:rsidRPr="00FD40C3">
              <w:rPr>
                <w:lang w:val="id-ID"/>
              </w:rPr>
              <w:t xml:space="preserve">    "tkg": "tukang",</w:t>
            </w:r>
          </w:p>
          <w:p w14:paraId="651DA2A7" w14:textId="77777777" w:rsidR="00801B5C" w:rsidRPr="00FD40C3" w:rsidRDefault="00801B5C" w:rsidP="00801B5C">
            <w:pPr>
              <w:pStyle w:val="Code"/>
              <w:rPr>
                <w:lang w:val="id-ID"/>
              </w:rPr>
            </w:pPr>
            <w:r w:rsidRPr="00FD40C3">
              <w:rPr>
                <w:lang w:val="id-ID"/>
              </w:rPr>
              <w:t xml:space="preserve">    "tks": "terima kasih",</w:t>
            </w:r>
          </w:p>
          <w:p w14:paraId="3CF5C9F1" w14:textId="77777777" w:rsidR="00801B5C" w:rsidRPr="00FD40C3" w:rsidRDefault="00801B5C" w:rsidP="00801B5C">
            <w:pPr>
              <w:pStyle w:val="Code"/>
              <w:rPr>
                <w:lang w:val="id-ID"/>
              </w:rPr>
            </w:pPr>
            <w:r w:rsidRPr="00FD40C3">
              <w:rPr>
                <w:lang w:val="id-ID"/>
              </w:rPr>
              <w:t xml:space="preserve">    "tl": "timeline",</w:t>
            </w:r>
          </w:p>
          <w:p w14:paraId="3C510442" w14:textId="77777777" w:rsidR="00801B5C" w:rsidRPr="00FD40C3" w:rsidRDefault="00801B5C" w:rsidP="00801B5C">
            <w:pPr>
              <w:pStyle w:val="Code"/>
              <w:rPr>
                <w:lang w:val="id-ID"/>
              </w:rPr>
            </w:pPr>
            <w:r w:rsidRPr="00FD40C3">
              <w:rPr>
                <w:lang w:val="id-ID"/>
              </w:rPr>
              <w:t xml:space="preserve">    "tll": "terlalu",</w:t>
            </w:r>
          </w:p>
          <w:p w14:paraId="0B1D2C6D" w14:textId="77777777" w:rsidR="00801B5C" w:rsidRPr="00FD40C3" w:rsidRDefault="00801B5C" w:rsidP="00801B5C">
            <w:pPr>
              <w:pStyle w:val="Code"/>
              <w:rPr>
                <w:lang w:val="id-ID"/>
              </w:rPr>
            </w:pPr>
            <w:r w:rsidRPr="00FD40C3">
              <w:rPr>
                <w:lang w:val="id-ID"/>
              </w:rPr>
              <w:t xml:space="preserve">    "tlp": "telepon",</w:t>
            </w:r>
          </w:p>
          <w:p w14:paraId="793DF9E8" w14:textId="77777777" w:rsidR="00801B5C" w:rsidRPr="00FD40C3" w:rsidRDefault="00801B5C" w:rsidP="00801B5C">
            <w:pPr>
              <w:pStyle w:val="Code"/>
              <w:rPr>
                <w:lang w:val="id-ID"/>
              </w:rPr>
            </w:pPr>
            <w:r w:rsidRPr="00FD40C3">
              <w:rPr>
                <w:lang w:val="id-ID"/>
              </w:rPr>
              <w:t xml:space="preserve">    "tlpn": "telepon",</w:t>
            </w:r>
          </w:p>
          <w:p w14:paraId="59A92ED8" w14:textId="77777777" w:rsidR="00801B5C" w:rsidRPr="00FD40C3" w:rsidRDefault="00801B5C" w:rsidP="00801B5C">
            <w:pPr>
              <w:pStyle w:val="Code"/>
              <w:rPr>
                <w:lang w:val="id-ID"/>
              </w:rPr>
            </w:pPr>
            <w:r w:rsidRPr="00FD40C3">
              <w:rPr>
                <w:lang w:val="id-ID"/>
              </w:rPr>
              <w:t xml:space="preserve">    "tls": "tulis",</w:t>
            </w:r>
          </w:p>
          <w:p w14:paraId="4A76EE28" w14:textId="77777777" w:rsidR="00801B5C" w:rsidRPr="00FD40C3" w:rsidRDefault="00801B5C" w:rsidP="00801B5C">
            <w:pPr>
              <w:pStyle w:val="Code"/>
              <w:rPr>
                <w:lang w:val="id-ID"/>
              </w:rPr>
            </w:pPr>
            <w:r w:rsidRPr="00FD40C3">
              <w:rPr>
                <w:lang w:val="id-ID"/>
              </w:rPr>
              <w:t xml:space="preserve">    "tman": "teman",</w:t>
            </w:r>
          </w:p>
          <w:p w14:paraId="4F9B5EA1" w14:textId="77777777" w:rsidR="00801B5C" w:rsidRPr="00FD40C3" w:rsidRDefault="00801B5C" w:rsidP="00801B5C">
            <w:pPr>
              <w:pStyle w:val="Code"/>
              <w:rPr>
                <w:lang w:val="id-ID"/>
              </w:rPr>
            </w:pPr>
            <w:r w:rsidRPr="00FD40C3">
              <w:rPr>
                <w:lang w:val="id-ID"/>
              </w:rPr>
              <w:t xml:space="preserve">    "tmbah": "tambah",</w:t>
            </w:r>
          </w:p>
          <w:p w14:paraId="168A281F" w14:textId="77777777" w:rsidR="00801B5C" w:rsidRPr="00FD40C3" w:rsidRDefault="00801B5C" w:rsidP="00801B5C">
            <w:pPr>
              <w:pStyle w:val="Code"/>
              <w:rPr>
                <w:lang w:val="id-ID"/>
              </w:rPr>
            </w:pPr>
            <w:r w:rsidRPr="00FD40C3">
              <w:rPr>
                <w:lang w:val="id-ID"/>
              </w:rPr>
              <w:t xml:space="preserve">    "tmbh": "tambah",</w:t>
            </w:r>
          </w:p>
          <w:p w14:paraId="4D31FABD" w14:textId="77777777" w:rsidR="00801B5C" w:rsidRPr="00FD40C3" w:rsidRDefault="00801B5C" w:rsidP="00801B5C">
            <w:pPr>
              <w:pStyle w:val="Code"/>
              <w:rPr>
                <w:lang w:val="id-ID"/>
              </w:rPr>
            </w:pPr>
            <w:r w:rsidRPr="00FD40C3">
              <w:rPr>
                <w:lang w:val="id-ID"/>
              </w:rPr>
              <w:t xml:space="preserve">    "tmen2": "teman-teman",</w:t>
            </w:r>
          </w:p>
          <w:p w14:paraId="116CF776" w14:textId="77777777" w:rsidR="00801B5C" w:rsidRPr="00FD40C3" w:rsidRDefault="00801B5C" w:rsidP="00801B5C">
            <w:pPr>
              <w:pStyle w:val="Code"/>
              <w:rPr>
                <w:lang w:val="id-ID"/>
              </w:rPr>
            </w:pPr>
            <w:r w:rsidRPr="00FD40C3">
              <w:rPr>
                <w:lang w:val="id-ID"/>
              </w:rPr>
              <w:t xml:space="preserve">    "tmn": "teman",</w:t>
            </w:r>
          </w:p>
          <w:p w14:paraId="1C5E1255" w14:textId="77777777" w:rsidR="00801B5C" w:rsidRPr="00FD40C3" w:rsidRDefault="00801B5C" w:rsidP="00801B5C">
            <w:pPr>
              <w:pStyle w:val="Code"/>
              <w:rPr>
                <w:lang w:val="id-ID"/>
              </w:rPr>
            </w:pPr>
            <w:r w:rsidRPr="00FD40C3">
              <w:rPr>
                <w:lang w:val="id-ID"/>
              </w:rPr>
              <w:t xml:space="preserve">    "tmn2": "teman-teman",</w:t>
            </w:r>
          </w:p>
          <w:p w14:paraId="5FF1FDA6" w14:textId="77777777" w:rsidR="00801B5C" w:rsidRPr="00FD40C3" w:rsidRDefault="00801B5C" w:rsidP="00801B5C">
            <w:pPr>
              <w:pStyle w:val="Code"/>
              <w:rPr>
                <w:lang w:val="id-ID"/>
              </w:rPr>
            </w:pPr>
            <w:r w:rsidRPr="00FD40C3">
              <w:rPr>
                <w:lang w:val="id-ID"/>
              </w:rPr>
              <w:t xml:space="preserve">    "tmpah": "tumpah",</w:t>
            </w:r>
          </w:p>
          <w:p w14:paraId="619CC10A" w14:textId="77777777" w:rsidR="00801B5C" w:rsidRPr="00FD40C3" w:rsidRDefault="00801B5C" w:rsidP="00801B5C">
            <w:pPr>
              <w:pStyle w:val="Code"/>
              <w:rPr>
                <w:lang w:val="id-ID"/>
              </w:rPr>
            </w:pPr>
            <w:r w:rsidRPr="00FD40C3">
              <w:rPr>
                <w:lang w:val="id-ID"/>
              </w:rPr>
              <w:t xml:space="preserve">    "tmph": "tumpah",</w:t>
            </w:r>
          </w:p>
          <w:p w14:paraId="55A68083" w14:textId="77777777" w:rsidR="00801B5C" w:rsidRPr="00FD40C3" w:rsidRDefault="00801B5C" w:rsidP="00801B5C">
            <w:pPr>
              <w:pStyle w:val="Code"/>
              <w:rPr>
                <w:lang w:val="id-ID"/>
              </w:rPr>
            </w:pPr>
            <w:r w:rsidRPr="00FD40C3">
              <w:rPr>
                <w:lang w:val="id-ID"/>
              </w:rPr>
              <w:t xml:space="preserve">    "tmpt": "tempat",</w:t>
            </w:r>
          </w:p>
          <w:p w14:paraId="6F9D004C" w14:textId="77777777" w:rsidR="00801B5C" w:rsidRPr="00FD40C3" w:rsidRDefault="00801B5C" w:rsidP="00801B5C">
            <w:pPr>
              <w:pStyle w:val="Code"/>
              <w:rPr>
                <w:lang w:val="id-ID"/>
              </w:rPr>
            </w:pPr>
            <w:r w:rsidRPr="00FD40C3">
              <w:rPr>
                <w:lang w:val="id-ID"/>
              </w:rPr>
              <w:t xml:space="preserve">    "tnda": "tanda",</w:t>
            </w:r>
          </w:p>
          <w:p w14:paraId="75215439" w14:textId="77777777" w:rsidR="00801B5C" w:rsidRPr="00FD40C3" w:rsidRDefault="00801B5C" w:rsidP="00801B5C">
            <w:pPr>
              <w:pStyle w:val="Code"/>
              <w:rPr>
                <w:lang w:val="id-ID"/>
              </w:rPr>
            </w:pPr>
            <w:r w:rsidRPr="00FD40C3">
              <w:rPr>
                <w:lang w:val="id-ID"/>
              </w:rPr>
              <w:t xml:space="preserve">    "tngu": "tunggu",</w:t>
            </w:r>
          </w:p>
          <w:p w14:paraId="1AA90F36" w14:textId="77777777" w:rsidR="00801B5C" w:rsidRPr="00FD40C3" w:rsidRDefault="00801B5C" w:rsidP="00801B5C">
            <w:pPr>
              <w:pStyle w:val="Code"/>
              <w:rPr>
                <w:lang w:val="id-ID"/>
              </w:rPr>
            </w:pPr>
            <w:r w:rsidRPr="00FD40C3">
              <w:rPr>
                <w:lang w:val="id-ID"/>
              </w:rPr>
              <w:t xml:space="preserve">    "tnh": "tanah",</w:t>
            </w:r>
          </w:p>
          <w:p w14:paraId="62B951DF" w14:textId="77777777" w:rsidR="00801B5C" w:rsidRPr="00FD40C3" w:rsidRDefault="00801B5C" w:rsidP="00801B5C">
            <w:pPr>
              <w:pStyle w:val="Code"/>
              <w:rPr>
                <w:lang w:val="id-ID"/>
              </w:rPr>
            </w:pPr>
            <w:r w:rsidRPr="00FD40C3">
              <w:rPr>
                <w:lang w:val="id-ID"/>
              </w:rPr>
              <w:t xml:space="preserve">    "tni": "tentara nasional indonesia",</w:t>
            </w:r>
          </w:p>
          <w:p w14:paraId="7A86CE3F" w14:textId="77777777" w:rsidR="00801B5C" w:rsidRPr="00FD40C3" w:rsidRDefault="00801B5C" w:rsidP="00801B5C">
            <w:pPr>
              <w:pStyle w:val="Code"/>
              <w:rPr>
                <w:lang w:val="id-ID"/>
              </w:rPr>
            </w:pPr>
            <w:r w:rsidRPr="00FD40C3">
              <w:rPr>
                <w:lang w:val="id-ID"/>
              </w:rPr>
              <w:t xml:space="preserve">    "tnp": "tanpa",</w:t>
            </w:r>
          </w:p>
          <w:p w14:paraId="20A338DB" w14:textId="77777777" w:rsidR="00801B5C" w:rsidRPr="00FD40C3" w:rsidRDefault="00801B5C" w:rsidP="00801B5C">
            <w:pPr>
              <w:pStyle w:val="Code"/>
              <w:rPr>
                <w:lang w:val="id-ID"/>
              </w:rPr>
            </w:pPr>
            <w:r w:rsidRPr="00FD40C3">
              <w:rPr>
                <w:lang w:val="id-ID"/>
              </w:rPr>
              <w:t xml:space="preserve">    "tntg": "tentang",</w:t>
            </w:r>
          </w:p>
          <w:p w14:paraId="30C8E7AD" w14:textId="77777777" w:rsidR="00801B5C" w:rsidRPr="00FD40C3" w:rsidRDefault="00801B5C" w:rsidP="00801B5C">
            <w:pPr>
              <w:pStyle w:val="Code"/>
              <w:rPr>
                <w:lang w:val="id-ID"/>
              </w:rPr>
            </w:pPr>
            <w:r w:rsidRPr="00FD40C3">
              <w:rPr>
                <w:lang w:val="id-ID"/>
              </w:rPr>
              <w:t xml:space="preserve">    "tnya": "tanya",</w:t>
            </w:r>
          </w:p>
          <w:p w14:paraId="266CA194" w14:textId="77777777" w:rsidR="00801B5C" w:rsidRPr="00FD40C3" w:rsidRDefault="00801B5C" w:rsidP="00801B5C">
            <w:pPr>
              <w:pStyle w:val="Code"/>
              <w:rPr>
                <w:lang w:val="id-ID"/>
              </w:rPr>
            </w:pPr>
            <w:r w:rsidRPr="00FD40C3">
              <w:rPr>
                <w:lang w:val="id-ID"/>
              </w:rPr>
              <w:t xml:space="preserve">    "tnyta": "ternyata",</w:t>
            </w:r>
          </w:p>
          <w:p w14:paraId="307F7A6A" w14:textId="77777777" w:rsidR="00801B5C" w:rsidRPr="00FD40C3" w:rsidRDefault="00801B5C" w:rsidP="00801B5C">
            <w:pPr>
              <w:pStyle w:val="Code"/>
              <w:rPr>
                <w:lang w:val="id-ID"/>
              </w:rPr>
            </w:pPr>
            <w:r w:rsidRPr="00FD40C3">
              <w:rPr>
                <w:lang w:val="id-ID"/>
              </w:rPr>
              <w:t xml:space="preserve">    "togel": "toto gelap",</w:t>
            </w:r>
          </w:p>
          <w:p w14:paraId="25881192" w14:textId="77777777" w:rsidR="00801B5C" w:rsidRPr="00FD40C3" w:rsidRDefault="00801B5C" w:rsidP="00801B5C">
            <w:pPr>
              <w:pStyle w:val="Code"/>
              <w:rPr>
                <w:lang w:val="id-ID"/>
              </w:rPr>
            </w:pPr>
            <w:r w:rsidRPr="00FD40C3">
              <w:rPr>
                <w:lang w:val="id-ID"/>
              </w:rPr>
              <w:t xml:space="preserve">    "tokai": "tai",</w:t>
            </w:r>
          </w:p>
          <w:p w14:paraId="7016D871" w14:textId="77777777" w:rsidR="00801B5C" w:rsidRPr="00FD40C3" w:rsidRDefault="00801B5C" w:rsidP="00801B5C">
            <w:pPr>
              <w:pStyle w:val="Code"/>
              <w:rPr>
                <w:lang w:val="id-ID"/>
              </w:rPr>
            </w:pPr>
            <w:r w:rsidRPr="00FD40C3">
              <w:rPr>
                <w:lang w:val="id-ID"/>
              </w:rPr>
              <w:t xml:space="preserve">    "tokoh2": "tokoh-tokoh",</w:t>
            </w:r>
          </w:p>
          <w:p w14:paraId="377A4F0D" w14:textId="77777777" w:rsidR="00801B5C" w:rsidRPr="00FD40C3" w:rsidRDefault="00801B5C" w:rsidP="00801B5C">
            <w:pPr>
              <w:pStyle w:val="Code"/>
              <w:rPr>
                <w:lang w:val="id-ID"/>
              </w:rPr>
            </w:pPr>
            <w:r w:rsidRPr="00FD40C3">
              <w:rPr>
                <w:lang w:val="id-ID"/>
              </w:rPr>
              <w:t xml:space="preserve">    "toserba": "toko serba ada",</w:t>
            </w:r>
          </w:p>
          <w:p w14:paraId="6A37840E" w14:textId="77777777" w:rsidR="00801B5C" w:rsidRPr="00FD40C3" w:rsidRDefault="00801B5C" w:rsidP="00801B5C">
            <w:pPr>
              <w:pStyle w:val="Code"/>
              <w:rPr>
                <w:lang w:val="id-ID"/>
              </w:rPr>
            </w:pPr>
            <w:r w:rsidRPr="00FD40C3">
              <w:rPr>
                <w:lang w:val="id-ID"/>
              </w:rPr>
              <w:t xml:space="preserve">    "toys": "main",</w:t>
            </w:r>
          </w:p>
          <w:p w14:paraId="6ED20139" w14:textId="77777777" w:rsidR="00801B5C" w:rsidRPr="00FD40C3" w:rsidRDefault="00801B5C" w:rsidP="00801B5C">
            <w:pPr>
              <w:pStyle w:val="Code"/>
              <w:rPr>
                <w:lang w:val="id-ID"/>
              </w:rPr>
            </w:pPr>
            <w:r w:rsidRPr="00FD40C3">
              <w:rPr>
                <w:lang w:val="id-ID"/>
              </w:rPr>
              <w:t xml:space="preserve">    "tp": "tapi",</w:t>
            </w:r>
          </w:p>
          <w:p w14:paraId="0985D661" w14:textId="77777777" w:rsidR="00801B5C" w:rsidRPr="00FD40C3" w:rsidRDefault="00801B5C" w:rsidP="00801B5C">
            <w:pPr>
              <w:pStyle w:val="Code"/>
              <w:rPr>
                <w:lang w:val="id-ID"/>
              </w:rPr>
            </w:pPr>
            <w:r w:rsidRPr="00FD40C3">
              <w:rPr>
                <w:lang w:val="id-ID"/>
              </w:rPr>
              <w:t xml:space="preserve">    "tpi": "tetapi",</w:t>
            </w:r>
          </w:p>
          <w:p w14:paraId="6E7E05A7" w14:textId="77777777" w:rsidR="00801B5C" w:rsidRPr="00FD40C3" w:rsidRDefault="00801B5C" w:rsidP="00801B5C">
            <w:pPr>
              <w:pStyle w:val="Code"/>
              <w:rPr>
                <w:lang w:val="id-ID"/>
              </w:rPr>
            </w:pPr>
            <w:r w:rsidRPr="00FD40C3">
              <w:rPr>
                <w:lang w:val="id-ID"/>
              </w:rPr>
              <w:t xml:space="preserve">    "tq": "terima kasih",</w:t>
            </w:r>
          </w:p>
          <w:p w14:paraId="73ABBD45" w14:textId="77777777" w:rsidR="00801B5C" w:rsidRPr="00FD40C3" w:rsidRDefault="00801B5C" w:rsidP="00801B5C">
            <w:pPr>
              <w:pStyle w:val="Code"/>
              <w:rPr>
                <w:lang w:val="id-ID"/>
              </w:rPr>
            </w:pPr>
            <w:r w:rsidRPr="00FD40C3">
              <w:rPr>
                <w:lang w:val="id-ID"/>
              </w:rPr>
              <w:t xml:space="preserve">    "trdhulu": "terdahulu",</w:t>
            </w:r>
          </w:p>
          <w:p w14:paraId="1E88E599" w14:textId="77777777" w:rsidR="00801B5C" w:rsidRPr="00FD40C3" w:rsidRDefault="00801B5C" w:rsidP="00801B5C">
            <w:pPr>
              <w:pStyle w:val="Code"/>
              <w:rPr>
                <w:lang w:val="id-ID"/>
              </w:rPr>
            </w:pPr>
            <w:r w:rsidRPr="00FD40C3">
              <w:rPr>
                <w:lang w:val="id-ID"/>
              </w:rPr>
              <w:t xml:space="preserve">    "tren": "trend",</w:t>
            </w:r>
          </w:p>
          <w:p w14:paraId="04DCD6DB" w14:textId="77777777" w:rsidR="00801B5C" w:rsidRPr="00FD40C3" w:rsidRDefault="00801B5C" w:rsidP="00801B5C">
            <w:pPr>
              <w:pStyle w:val="Code"/>
              <w:rPr>
                <w:lang w:val="id-ID"/>
              </w:rPr>
            </w:pPr>
            <w:r w:rsidRPr="00FD40C3">
              <w:rPr>
                <w:lang w:val="id-ID"/>
              </w:rPr>
              <w:t xml:space="preserve">    "trending": "trend",</w:t>
            </w:r>
          </w:p>
          <w:p w14:paraId="272B52D9" w14:textId="77777777" w:rsidR="00801B5C" w:rsidRPr="00FD40C3" w:rsidRDefault="00801B5C" w:rsidP="00801B5C">
            <w:pPr>
              <w:pStyle w:val="Code"/>
              <w:rPr>
                <w:lang w:val="id-ID"/>
              </w:rPr>
            </w:pPr>
            <w:r w:rsidRPr="00FD40C3">
              <w:rPr>
                <w:lang w:val="id-ID"/>
              </w:rPr>
              <w:t xml:space="preserve">    "trfkir": "terfikir",</w:t>
            </w:r>
          </w:p>
          <w:p w14:paraId="441606A7" w14:textId="77777777" w:rsidR="00801B5C" w:rsidRPr="00FD40C3" w:rsidRDefault="00801B5C" w:rsidP="00801B5C">
            <w:pPr>
              <w:pStyle w:val="Code"/>
              <w:rPr>
                <w:lang w:val="id-ID"/>
              </w:rPr>
            </w:pPr>
            <w:r w:rsidRPr="00FD40C3">
              <w:rPr>
                <w:lang w:val="id-ID"/>
              </w:rPr>
              <w:t xml:space="preserve">    "trgntg": "tergantung",</w:t>
            </w:r>
          </w:p>
          <w:p w14:paraId="1C0A1ADF" w14:textId="77777777" w:rsidR="00801B5C" w:rsidRPr="00FD40C3" w:rsidRDefault="00801B5C" w:rsidP="00801B5C">
            <w:pPr>
              <w:pStyle w:val="Code"/>
              <w:rPr>
                <w:lang w:val="id-ID"/>
              </w:rPr>
            </w:pPr>
            <w:r w:rsidRPr="00FD40C3">
              <w:rPr>
                <w:lang w:val="id-ID"/>
              </w:rPr>
              <w:t xml:space="preserve">    "trh": "terhadap",</w:t>
            </w:r>
          </w:p>
          <w:p w14:paraId="4AB5AD8F" w14:textId="77777777" w:rsidR="00801B5C" w:rsidRPr="00FD40C3" w:rsidRDefault="00801B5C" w:rsidP="00801B5C">
            <w:pPr>
              <w:pStyle w:val="Code"/>
              <w:rPr>
                <w:lang w:val="id-ID"/>
              </w:rPr>
            </w:pPr>
            <w:r w:rsidRPr="00FD40C3">
              <w:rPr>
                <w:lang w:val="id-ID"/>
              </w:rPr>
              <w:t xml:space="preserve">    "trhdp": "terhadap",</w:t>
            </w:r>
          </w:p>
          <w:p w14:paraId="36D02AE8" w14:textId="77777777" w:rsidR="00801B5C" w:rsidRPr="00FD40C3" w:rsidRDefault="00801B5C" w:rsidP="00801B5C">
            <w:pPr>
              <w:pStyle w:val="Code"/>
              <w:rPr>
                <w:lang w:val="id-ID"/>
              </w:rPr>
            </w:pPr>
            <w:r w:rsidRPr="00FD40C3">
              <w:rPr>
                <w:lang w:val="id-ID"/>
              </w:rPr>
              <w:t xml:space="preserve">    "trima": "terima kasih",</w:t>
            </w:r>
          </w:p>
          <w:p w14:paraId="6B0AC598" w14:textId="77777777" w:rsidR="00801B5C" w:rsidRPr="00FD40C3" w:rsidRDefault="00801B5C" w:rsidP="00801B5C">
            <w:pPr>
              <w:pStyle w:val="Code"/>
              <w:rPr>
                <w:lang w:val="id-ID"/>
              </w:rPr>
            </w:pPr>
            <w:r w:rsidRPr="00FD40C3">
              <w:rPr>
                <w:lang w:val="id-ID"/>
              </w:rPr>
              <w:t xml:space="preserve">    "trims": "terima kasih",</w:t>
            </w:r>
          </w:p>
          <w:p w14:paraId="174B44B8" w14:textId="77777777" w:rsidR="00801B5C" w:rsidRPr="00FD40C3" w:rsidRDefault="00801B5C" w:rsidP="00801B5C">
            <w:pPr>
              <w:pStyle w:val="Code"/>
              <w:rPr>
                <w:lang w:val="id-ID"/>
              </w:rPr>
            </w:pPr>
            <w:r w:rsidRPr="00FD40C3">
              <w:rPr>
                <w:lang w:val="id-ID"/>
              </w:rPr>
              <w:t xml:space="preserve">    "trimz": "terima kasih",</w:t>
            </w:r>
          </w:p>
          <w:p w14:paraId="3D97FAEB" w14:textId="77777777" w:rsidR="00801B5C" w:rsidRPr="00FD40C3" w:rsidRDefault="00801B5C" w:rsidP="00801B5C">
            <w:pPr>
              <w:pStyle w:val="Code"/>
              <w:rPr>
                <w:lang w:val="id-ID"/>
              </w:rPr>
            </w:pPr>
            <w:r w:rsidRPr="00FD40C3">
              <w:rPr>
                <w:lang w:val="id-ID"/>
              </w:rPr>
              <w:t xml:space="preserve">    "trkhr": "terakhir",</w:t>
            </w:r>
          </w:p>
          <w:p w14:paraId="0A81EC6E" w14:textId="77777777" w:rsidR="00801B5C" w:rsidRPr="00FD40C3" w:rsidRDefault="00801B5C" w:rsidP="00801B5C">
            <w:pPr>
              <w:pStyle w:val="Code"/>
              <w:rPr>
                <w:lang w:val="id-ID"/>
              </w:rPr>
            </w:pPr>
            <w:r w:rsidRPr="00FD40C3">
              <w:rPr>
                <w:lang w:val="id-ID"/>
              </w:rPr>
              <w:t xml:space="preserve">    "trlalu": "terlalu",</w:t>
            </w:r>
          </w:p>
          <w:p w14:paraId="3557F062" w14:textId="77777777" w:rsidR="00801B5C" w:rsidRPr="00FD40C3" w:rsidRDefault="00801B5C" w:rsidP="00801B5C">
            <w:pPr>
              <w:pStyle w:val="Code"/>
              <w:rPr>
                <w:lang w:val="id-ID"/>
              </w:rPr>
            </w:pPr>
            <w:r w:rsidRPr="00FD40C3">
              <w:rPr>
                <w:lang w:val="id-ID"/>
              </w:rPr>
              <w:t xml:space="preserve">    "trllu": "terlalu",</w:t>
            </w:r>
          </w:p>
          <w:p w14:paraId="09ADB0D4" w14:textId="77777777" w:rsidR="00801B5C" w:rsidRPr="00FD40C3" w:rsidRDefault="00801B5C" w:rsidP="00801B5C">
            <w:pPr>
              <w:pStyle w:val="Code"/>
              <w:rPr>
                <w:lang w:val="id-ID"/>
              </w:rPr>
            </w:pPr>
            <w:r w:rsidRPr="00FD40C3">
              <w:rPr>
                <w:lang w:val="id-ID"/>
              </w:rPr>
              <w:t xml:space="preserve">    "trm": "terima",</w:t>
            </w:r>
          </w:p>
          <w:p w14:paraId="67656498" w14:textId="77777777" w:rsidR="00801B5C" w:rsidRPr="00FD40C3" w:rsidRDefault="00801B5C" w:rsidP="00801B5C">
            <w:pPr>
              <w:pStyle w:val="Code"/>
              <w:rPr>
                <w:lang w:val="id-ID"/>
              </w:rPr>
            </w:pPr>
            <w:r w:rsidRPr="00FD40C3">
              <w:rPr>
                <w:lang w:val="id-ID"/>
              </w:rPr>
              <w:t xml:space="preserve">    "trmsk": "termasuk",</w:t>
            </w:r>
          </w:p>
          <w:p w14:paraId="37D1022C" w14:textId="77777777" w:rsidR="00801B5C" w:rsidRPr="00FD40C3" w:rsidRDefault="00801B5C" w:rsidP="00801B5C">
            <w:pPr>
              <w:pStyle w:val="Code"/>
              <w:rPr>
                <w:lang w:val="id-ID"/>
              </w:rPr>
            </w:pPr>
            <w:r w:rsidRPr="00FD40C3">
              <w:rPr>
                <w:lang w:val="id-ID"/>
              </w:rPr>
              <w:t xml:space="preserve">    "trnyt": "ternyata",</w:t>
            </w:r>
          </w:p>
          <w:p w14:paraId="684D1B7D" w14:textId="77777777" w:rsidR="00801B5C" w:rsidRPr="00FD40C3" w:rsidRDefault="00801B5C" w:rsidP="00801B5C">
            <w:pPr>
              <w:pStyle w:val="Code"/>
              <w:rPr>
                <w:lang w:val="id-ID"/>
              </w:rPr>
            </w:pPr>
            <w:r w:rsidRPr="00FD40C3">
              <w:rPr>
                <w:lang w:val="id-ID"/>
              </w:rPr>
              <w:t xml:space="preserve">    "trs": "terus",</w:t>
            </w:r>
          </w:p>
          <w:p w14:paraId="71246B84" w14:textId="77777777" w:rsidR="00801B5C" w:rsidRPr="00FD40C3" w:rsidRDefault="00801B5C" w:rsidP="00801B5C">
            <w:pPr>
              <w:pStyle w:val="Code"/>
              <w:rPr>
                <w:lang w:val="id-ID"/>
              </w:rPr>
            </w:pPr>
            <w:r w:rsidRPr="00FD40C3">
              <w:rPr>
                <w:lang w:val="id-ID"/>
              </w:rPr>
              <w:t xml:space="preserve">    "trus": "terus",</w:t>
            </w:r>
          </w:p>
          <w:p w14:paraId="1D3D9061" w14:textId="77777777" w:rsidR="00801B5C" w:rsidRPr="00FD40C3" w:rsidRDefault="00801B5C" w:rsidP="00801B5C">
            <w:pPr>
              <w:pStyle w:val="Code"/>
              <w:rPr>
                <w:lang w:val="id-ID"/>
              </w:rPr>
            </w:pPr>
            <w:r w:rsidRPr="00FD40C3">
              <w:rPr>
                <w:lang w:val="id-ID"/>
              </w:rPr>
              <w:t xml:space="preserve">    "trutama": "terutama",</w:t>
            </w:r>
          </w:p>
          <w:p w14:paraId="5DD8A297" w14:textId="77777777" w:rsidR="00801B5C" w:rsidRPr="00FD40C3" w:rsidRDefault="00801B5C" w:rsidP="00801B5C">
            <w:pPr>
              <w:pStyle w:val="Code"/>
              <w:rPr>
                <w:lang w:val="id-ID"/>
              </w:rPr>
            </w:pPr>
            <w:r w:rsidRPr="00FD40C3">
              <w:rPr>
                <w:lang w:val="id-ID"/>
              </w:rPr>
              <w:t xml:space="preserve">    "trz": "terus",</w:t>
            </w:r>
          </w:p>
          <w:p w14:paraId="5AE27463" w14:textId="77777777" w:rsidR="00801B5C" w:rsidRPr="00FD40C3" w:rsidRDefault="00801B5C" w:rsidP="00801B5C">
            <w:pPr>
              <w:pStyle w:val="Code"/>
              <w:rPr>
                <w:lang w:val="id-ID"/>
              </w:rPr>
            </w:pPr>
            <w:r w:rsidRPr="00FD40C3">
              <w:rPr>
                <w:lang w:val="id-ID"/>
              </w:rPr>
              <w:t xml:space="preserve">    "ts": "penulis",</w:t>
            </w:r>
          </w:p>
          <w:p w14:paraId="3C97EBA2" w14:textId="77777777" w:rsidR="00801B5C" w:rsidRPr="00FD40C3" w:rsidRDefault="00801B5C" w:rsidP="00801B5C">
            <w:pPr>
              <w:pStyle w:val="Code"/>
              <w:rPr>
                <w:lang w:val="id-ID"/>
              </w:rPr>
            </w:pPr>
            <w:r w:rsidRPr="00FD40C3">
              <w:rPr>
                <w:lang w:val="id-ID"/>
              </w:rPr>
              <w:t xml:space="preserve">    "tsangka": "tersangka",</w:t>
            </w:r>
          </w:p>
          <w:p w14:paraId="2B376E62" w14:textId="77777777" w:rsidR="00801B5C" w:rsidRPr="00FD40C3" w:rsidRDefault="00801B5C" w:rsidP="00801B5C">
            <w:pPr>
              <w:pStyle w:val="Code"/>
              <w:rPr>
                <w:lang w:val="id-ID"/>
              </w:rPr>
            </w:pPr>
            <w:r w:rsidRPr="00FD40C3">
              <w:rPr>
                <w:lang w:val="id-ID"/>
              </w:rPr>
              <w:lastRenderedPageBreak/>
              <w:t xml:space="preserve">    "tsb": "tersebut",</w:t>
            </w:r>
          </w:p>
          <w:p w14:paraId="089278DA" w14:textId="77777777" w:rsidR="00801B5C" w:rsidRPr="00FD40C3" w:rsidRDefault="00801B5C" w:rsidP="00801B5C">
            <w:pPr>
              <w:pStyle w:val="Code"/>
              <w:rPr>
                <w:lang w:val="id-ID"/>
              </w:rPr>
            </w:pPr>
            <w:r w:rsidRPr="00FD40C3">
              <w:rPr>
                <w:lang w:val="id-ID"/>
              </w:rPr>
              <w:t xml:space="preserve">    "tsk": "tersangka",</w:t>
            </w:r>
          </w:p>
          <w:p w14:paraId="7632EF1A" w14:textId="77777777" w:rsidR="00801B5C" w:rsidRPr="00FD40C3" w:rsidRDefault="00801B5C" w:rsidP="00801B5C">
            <w:pPr>
              <w:pStyle w:val="Code"/>
              <w:rPr>
                <w:lang w:val="id-ID"/>
              </w:rPr>
            </w:pPr>
            <w:r w:rsidRPr="00FD40C3">
              <w:rPr>
                <w:lang w:val="id-ID"/>
              </w:rPr>
              <w:t xml:space="preserve">    "tst": "tahu sama tahu",</w:t>
            </w:r>
          </w:p>
          <w:p w14:paraId="1B0BA339" w14:textId="77777777" w:rsidR="00801B5C" w:rsidRPr="00FD40C3" w:rsidRDefault="00801B5C" w:rsidP="00801B5C">
            <w:pPr>
              <w:pStyle w:val="Code"/>
              <w:rPr>
                <w:lang w:val="id-ID"/>
              </w:rPr>
            </w:pPr>
            <w:r w:rsidRPr="00FD40C3">
              <w:rPr>
                <w:lang w:val="id-ID"/>
              </w:rPr>
              <w:t xml:space="preserve">    "ttd": "tertanda",</w:t>
            </w:r>
          </w:p>
          <w:p w14:paraId="28816F0A" w14:textId="77777777" w:rsidR="00801B5C" w:rsidRPr="00FD40C3" w:rsidRDefault="00801B5C" w:rsidP="00801B5C">
            <w:pPr>
              <w:pStyle w:val="Code"/>
              <w:rPr>
                <w:lang w:val="id-ID"/>
              </w:rPr>
            </w:pPr>
            <w:r w:rsidRPr="00FD40C3">
              <w:rPr>
                <w:lang w:val="id-ID"/>
              </w:rPr>
              <w:t xml:space="preserve">    "ttg": "tentang",</w:t>
            </w:r>
          </w:p>
          <w:p w14:paraId="088DA85B" w14:textId="77777777" w:rsidR="00801B5C" w:rsidRPr="00FD40C3" w:rsidRDefault="00801B5C" w:rsidP="00801B5C">
            <w:pPr>
              <w:pStyle w:val="Code"/>
              <w:rPr>
                <w:lang w:val="id-ID"/>
              </w:rPr>
            </w:pPr>
            <w:r w:rsidRPr="00FD40C3">
              <w:rPr>
                <w:lang w:val="id-ID"/>
              </w:rPr>
              <w:t xml:space="preserve">    "ttng": "tentang",</w:t>
            </w:r>
          </w:p>
          <w:p w14:paraId="3D8056BE" w14:textId="77777777" w:rsidR="00801B5C" w:rsidRPr="00FD40C3" w:rsidRDefault="00801B5C" w:rsidP="00801B5C">
            <w:pPr>
              <w:pStyle w:val="Code"/>
              <w:rPr>
                <w:lang w:val="id-ID"/>
              </w:rPr>
            </w:pPr>
            <w:r w:rsidRPr="00FD40C3">
              <w:rPr>
                <w:lang w:val="id-ID"/>
              </w:rPr>
              <w:t xml:space="preserve">    "ttp": "tetap",</w:t>
            </w:r>
          </w:p>
          <w:p w14:paraId="7F8C8CE3" w14:textId="77777777" w:rsidR="00801B5C" w:rsidRPr="00FD40C3" w:rsidRDefault="00801B5C" w:rsidP="00801B5C">
            <w:pPr>
              <w:pStyle w:val="Code"/>
              <w:rPr>
                <w:lang w:val="id-ID"/>
              </w:rPr>
            </w:pPr>
            <w:r w:rsidRPr="00FD40C3">
              <w:rPr>
                <w:lang w:val="id-ID"/>
              </w:rPr>
              <w:t xml:space="preserve">    "tu": "itu",</w:t>
            </w:r>
          </w:p>
          <w:p w14:paraId="4E05E6D0" w14:textId="77777777" w:rsidR="00801B5C" w:rsidRPr="00FD40C3" w:rsidRDefault="00801B5C" w:rsidP="00801B5C">
            <w:pPr>
              <w:pStyle w:val="Code"/>
              <w:rPr>
                <w:lang w:val="id-ID"/>
              </w:rPr>
            </w:pPr>
            <w:r w:rsidRPr="00FD40C3">
              <w:rPr>
                <w:lang w:val="id-ID"/>
              </w:rPr>
              <w:t xml:space="preserve">    "tuch": "tuh",</w:t>
            </w:r>
          </w:p>
          <w:p w14:paraId="53748743" w14:textId="77777777" w:rsidR="00801B5C" w:rsidRPr="00FD40C3" w:rsidRDefault="00801B5C" w:rsidP="00801B5C">
            <w:pPr>
              <w:pStyle w:val="Code"/>
              <w:rPr>
                <w:lang w:val="id-ID"/>
              </w:rPr>
            </w:pPr>
            <w:r w:rsidRPr="00FD40C3">
              <w:rPr>
                <w:lang w:val="id-ID"/>
              </w:rPr>
              <w:t xml:space="preserve">    "tuh": "itu",</w:t>
            </w:r>
          </w:p>
          <w:p w14:paraId="3875FD0B" w14:textId="77777777" w:rsidR="00801B5C" w:rsidRPr="00FD40C3" w:rsidRDefault="00801B5C" w:rsidP="00801B5C">
            <w:pPr>
              <w:pStyle w:val="Code"/>
              <w:rPr>
                <w:lang w:val="id-ID"/>
              </w:rPr>
            </w:pPr>
            <w:r w:rsidRPr="00FD40C3">
              <w:rPr>
                <w:lang w:val="id-ID"/>
              </w:rPr>
              <w:t xml:space="preserve">    "tuir": "tua",</w:t>
            </w:r>
          </w:p>
          <w:p w14:paraId="21795176" w14:textId="77777777" w:rsidR="00801B5C" w:rsidRPr="00FD40C3" w:rsidRDefault="00801B5C" w:rsidP="00801B5C">
            <w:pPr>
              <w:pStyle w:val="Code"/>
              <w:rPr>
                <w:lang w:val="id-ID"/>
              </w:rPr>
            </w:pPr>
            <w:r w:rsidRPr="00FD40C3">
              <w:rPr>
                <w:lang w:val="id-ID"/>
              </w:rPr>
              <w:t xml:space="preserve">    "tuwh": "tuh",</w:t>
            </w:r>
          </w:p>
          <w:p w14:paraId="4636D3C3" w14:textId="77777777" w:rsidR="00801B5C" w:rsidRPr="00FD40C3" w:rsidRDefault="00801B5C" w:rsidP="00801B5C">
            <w:pPr>
              <w:pStyle w:val="Code"/>
              <w:rPr>
                <w:lang w:val="id-ID"/>
              </w:rPr>
            </w:pPr>
            <w:r w:rsidRPr="00FD40C3">
              <w:rPr>
                <w:lang w:val="id-ID"/>
              </w:rPr>
              <w:t xml:space="preserve">    "tv": "televisi",</w:t>
            </w:r>
          </w:p>
          <w:p w14:paraId="4066CD03" w14:textId="77777777" w:rsidR="00801B5C" w:rsidRPr="00FD40C3" w:rsidRDefault="00801B5C" w:rsidP="00801B5C">
            <w:pPr>
              <w:pStyle w:val="Code"/>
              <w:rPr>
                <w:lang w:val="id-ID"/>
              </w:rPr>
            </w:pPr>
            <w:r w:rsidRPr="00FD40C3">
              <w:rPr>
                <w:lang w:val="id-ID"/>
              </w:rPr>
              <w:t xml:space="preserve">    "tw": "tahu",</w:t>
            </w:r>
          </w:p>
          <w:p w14:paraId="42D3B884" w14:textId="77777777" w:rsidR="00801B5C" w:rsidRPr="00FD40C3" w:rsidRDefault="00801B5C" w:rsidP="00801B5C">
            <w:pPr>
              <w:pStyle w:val="Code"/>
              <w:rPr>
                <w:lang w:val="id-ID"/>
              </w:rPr>
            </w:pPr>
            <w:r w:rsidRPr="00FD40C3">
              <w:rPr>
                <w:lang w:val="id-ID"/>
              </w:rPr>
              <w:t xml:space="preserve">    "twit2": "tweet-tweet",</w:t>
            </w:r>
          </w:p>
          <w:p w14:paraId="4F5A8448" w14:textId="77777777" w:rsidR="00801B5C" w:rsidRPr="00FD40C3" w:rsidRDefault="00801B5C" w:rsidP="00801B5C">
            <w:pPr>
              <w:pStyle w:val="Code"/>
              <w:rPr>
                <w:lang w:val="id-ID"/>
              </w:rPr>
            </w:pPr>
            <w:r w:rsidRPr="00FD40C3">
              <w:rPr>
                <w:lang w:val="id-ID"/>
              </w:rPr>
              <w:t xml:space="preserve">    "twt": "tweet",</w:t>
            </w:r>
          </w:p>
          <w:p w14:paraId="5E91A050" w14:textId="77777777" w:rsidR="00801B5C" w:rsidRPr="00FD40C3" w:rsidRDefault="00801B5C" w:rsidP="00801B5C">
            <w:pPr>
              <w:pStyle w:val="Code"/>
              <w:rPr>
                <w:lang w:val="id-ID"/>
              </w:rPr>
            </w:pPr>
            <w:r w:rsidRPr="00FD40C3">
              <w:rPr>
                <w:lang w:val="id-ID"/>
              </w:rPr>
              <w:t xml:space="preserve">    "tyap": "tiap",</w:t>
            </w:r>
          </w:p>
          <w:p w14:paraId="13BFF4F5" w14:textId="77777777" w:rsidR="00801B5C" w:rsidRPr="00FD40C3" w:rsidRDefault="00801B5C" w:rsidP="00801B5C">
            <w:pPr>
              <w:pStyle w:val="Code"/>
              <w:rPr>
                <w:lang w:val="id-ID"/>
              </w:rPr>
            </w:pPr>
            <w:r w:rsidRPr="00FD40C3">
              <w:rPr>
                <w:lang w:val="id-ID"/>
              </w:rPr>
              <w:t xml:space="preserve">    "u": "untuk",</w:t>
            </w:r>
          </w:p>
          <w:p w14:paraId="462510F4" w14:textId="77777777" w:rsidR="00801B5C" w:rsidRPr="00FD40C3" w:rsidRDefault="00801B5C" w:rsidP="00801B5C">
            <w:pPr>
              <w:pStyle w:val="Code"/>
              <w:rPr>
                <w:lang w:val="id-ID"/>
              </w:rPr>
            </w:pPr>
            <w:r w:rsidRPr="00FD40C3">
              <w:rPr>
                <w:lang w:val="id-ID"/>
              </w:rPr>
              <w:t xml:space="preserve">    "u/": "untuk",</w:t>
            </w:r>
          </w:p>
          <w:p w14:paraId="17083217" w14:textId="77777777" w:rsidR="00801B5C" w:rsidRPr="00FD40C3" w:rsidRDefault="00801B5C" w:rsidP="00801B5C">
            <w:pPr>
              <w:pStyle w:val="Code"/>
              <w:rPr>
                <w:lang w:val="id-ID"/>
              </w:rPr>
            </w:pPr>
            <w:r w:rsidRPr="00FD40C3">
              <w:rPr>
                <w:lang w:val="id-ID"/>
              </w:rPr>
              <w:t xml:space="preserve">    "uasai": "kuasa",</w:t>
            </w:r>
          </w:p>
          <w:p w14:paraId="307660D7" w14:textId="77777777" w:rsidR="00801B5C" w:rsidRPr="00FD40C3" w:rsidRDefault="00801B5C" w:rsidP="00801B5C">
            <w:pPr>
              <w:pStyle w:val="Code"/>
              <w:rPr>
                <w:lang w:val="id-ID"/>
              </w:rPr>
            </w:pPr>
            <w:r w:rsidRPr="00FD40C3">
              <w:rPr>
                <w:lang w:val="id-ID"/>
              </w:rPr>
              <w:t xml:space="preserve">    "ud": "sudah",</w:t>
            </w:r>
          </w:p>
          <w:p w14:paraId="486DF2B2" w14:textId="77777777" w:rsidR="00801B5C" w:rsidRPr="00FD40C3" w:rsidRDefault="00801B5C" w:rsidP="00801B5C">
            <w:pPr>
              <w:pStyle w:val="Code"/>
              <w:rPr>
                <w:lang w:val="id-ID"/>
              </w:rPr>
            </w:pPr>
            <w:r w:rsidRPr="00FD40C3">
              <w:rPr>
                <w:lang w:val="id-ID"/>
              </w:rPr>
              <w:t xml:space="preserve">    "uda": "sudah",</w:t>
            </w:r>
          </w:p>
          <w:p w14:paraId="3D04614B" w14:textId="77777777" w:rsidR="00801B5C" w:rsidRPr="00FD40C3" w:rsidRDefault="00801B5C" w:rsidP="00801B5C">
            <w:pPr>
              <w:pStyle w:val="Code"/>
              <w:rPr>
                <w:lang w:val="id-ID"/>
              </w:rPr>
            </w:pPr>
            <w:r w:rsidRPr="00FD40C3">
              <w:rPr>
                <w:lang w:val="id-ID"/>
              </w:rPr>
              <w:t xml:space="preserve">    "udah": "sudah",</w:t>
            </w:r>
          </w:p>
          <w:p w14:paraId="6C1550C9" w14:textId="77777777" w:rsidR="00801B5C" w:rsidRPr="00FD40C3" w:rsidRDefault="00801B5C" w:rsidP="00801B5C">
            <w:pPr>
              <w:pStyle w:val="Code"/>
              <w:rPr>
                <w:lang w:val="id-ID"/>
              </w:rPr>
            </w:pPr>
            <w:r w:rsidRPr="00FD40C3">
              <w:rPr>
                <w:lang w:val="id-ID"/>
              </w:rPr>
              <w:t xml:space="preserve">    "udh": "sudah",</w:t>
            </w:r>
          </w:p>
          <w:p w14:paraId="08C9275C" w14:textId="77777777" w:rsidR="00801B5C" w:rsidRPr="00FD40C3" w:rsidRDefault="00801B5C" w:rsidP="00801B5C">
            <w:pPr>
              <w:pStyle w:val="Code"/>
              <w:rPr>
                <w:lang w:val="id-ID"/>
              </w:rPr>
            </w:pPr>
            <w:r w:rsidRPr="00FD40C3">
              <w:rPr>
                <w:lang w:val="id-ID"/>
              </w:rPr>
              <w:t xml:space="preserve">    "ugm": "universitas gajah mada",</w:t>
            </w:r>
          </w:p>
          <w:p w14:paraId="27F79D1C" w14:textId="77777777" w:rsidR="00801B5C" w:rsidRPr="00FD40C3" w:rsidRDefault="00801B5C" w:rsidP="00801B5C">
            <w:pPr>
              <w:pStyle w:val="Code"/>
              <w:rPr>
                <w:lang w:val="id-ID"/>
              </w:rPr>
            </w:pPr>
            <w:r w:rsidRPr="00FD40C3">
              <w:rPr>
                <w:lang w:val="id-ID"/>
              </w:rPr>
              <w:t xml:space="preserve">    "ui": "universitas indonesia",</w:t>
            </w:r>
          </w:p>
          <w:p w14:paraId="615306D9" w14:textId="77777777" w:rsidR="00801B5C" w:rsidRPr="00FD40C3" w:rsidRDefault="00801B5C" w:rsidP="00801B5C">
            <w:pPr>
              <w:pStyle w:val="Code"/>
              <w:rPr>
                <w:lang w:val="id-ID"/>
              </w:rPr>
            </w:pPr>
            <w:r w:rsidRPr="00FD40C3">
              <w:rPr>
                <w:lang w:val="id-ID"/>
              </w:rPr>
              <w:t xml:space="preserve">    "ujg": "ujung",</w:t>
            </w:r>
          </w:p>
          <w:p w14:paraId="493A9E34" w14:textId="77777777" w:rsidR="00801B5C" w:rsidRPr="00FD40C3" w:rsidRDefault="00801B5C" w:rsidP="00801B5C">
            <w:pPr>
              <w:pStyle w:val="Code"/>
              <w:rPr>
                <w:lang w:val="id-ID"/>
              </w:rPr>
            </w:pPr>
            <w:r w:rsidRPr="00FD40C3">
              <w:rPr>
                <w:lang w:val="id-ID"/>
              </w:rPr>
              <w:t xml:space="preserve">    "ujung2nya": "ujung-ujungnya",</w:t>
            </w:r>
          </w:p>
          <w:p w14:paraId="68D415E4" w14:textId="77777777" w:rsidR="00801B5C" w:rsidRPr="00FD40C3" w:rsidRDefault="00801B5C" w:rsidP="00801B5C">
            <w:pPr>
              <w:pStyle w:val="Code"/>
              <w:rPr>
                <w:lang w:val="id-ID"/>
              </w:rPr>
            </w:pPr>
            <w:r w:rsidRPr="00FD40C3">
              <w:rPr>
                <w:lang w:val="id-ID"/>
              </w:rPr>
              <w:t xml:space="preserve">    "ul": "ulangan",</w:t>
            </w:r>
          </w:p>
          <w:p w14:paraId="2B58C656" w14:textId="77777777" w:rsidR="00801B5C" w:rsidRPr="00FD40C3" w:rsidRDefault="00801B5C" w:rsidP="00801B5C">
            <w:pPr>
              <w:pStyle w:val="Code"/>
              <w:rPr>
                <w:lang w:val="id-ID"/>
              </w:rPr>
            </w:pPr>
            <w:r w:rsidRPr="00FD40C3">
              <w:rPr>
                <w:lang w:val="id-ID"/>
              </w:rPr>
              <w:t xml:space="preserve">    "ultah": "ulang tahun",</w:t>
            </w:r>
          </w:p>
          <w:p w14:paraId="07BDAA69" w14:textId="77777777" w:rsidR="00801B5C" w:rsidRPr="00FD40C3" w:rsidRDefault="00801B5C" w:rsidP="00801B5C">
            <w:pPr>
              <w:pStyle w:val="Code"/>
              <w:rPr>
                <w:lang w:val="id-ID"/>
              </w:rPr>
            </w:pPr>
            <w:r w:rsidRPr="00FD40C3">
              <w:rPr>
                <w:lang w:val="id-ID"/>
              </w:rPr>
              <w:t xml:space="preserve">    "unair": "universitas airlangga",</w:t>
            </w:r>
          </w:p>
          <w:p w14:paraId="123F3778" w14:textId="77777777" w:rsidR="00801B5C" w:rsidRPr="00FD40C3" w:rsidRDefault="00801B5C" w:rsidP="00801B5C">
            <w:pPr>
              <w:pStyle w:val="Code"/>
              <w:rPr>
                <w:lang w:val="id-ID"/>
              </w:rPr>
            </w:pPr>
            <w:r w:rsidRPr="00FD40C3">
              <w:rPr>
                <w:lang w:val="id-ID"/>
              </w:rPr>
              <w:t xml:space="preserve">    "undang2": "undang undang",</w:t>
            </w:r>
          </w:p>
          <w:p w14:paraId="1E3FA859" w14:textId="77777777" w:rsidR="00801B5C" w:rsidRPr="00FD40C3" w:rsidRDefault="00801B5C" w:rsidP="00801B5C">
            <w:pPr>
              <w:pStyle w:val="Code"/>
              <w:rPr>
                <w:lang w:val="id-ID"/>
              </w:rPr>
            </w:pPr>
            <w:r w:rsidRPr="00FD40C3">
              <w:rPr>
                <w:lang w:val="id-ID"/>
              </w:rPr>
              <w:t xml:space="preserve">    "undip": "universitas diponegoro",</w:t>
            </w:r>
          </w:p>
          <w:p w14:paraId="0B2A2930" w14:textId="77777777" w:rsidR="00801B5C" w:rsidRPr="00FD40C3" w:rsidRDefault="00801B5C" w:rsidP="00801B5C">
            <w:pPr>
              <w:pStyle w:val="Code"/>
              <w:rPr>
                <w:lang w:val="id-ID"/>
              </w:rPr>
            </w:pPr>
            <w:r w:rsidRPr="00FD40C3">
              <w:rPr>
                <w:lang w:val="id-ID"/>
              </w:rPr>
              <w:t xml:space="preserve">    "univ": "universitas",</w:t>
            </w:r>
          </w:p>
          <w:p w14:paraId="6B7ADB85" w14:textId="77777777" w:rsidR="00801B5C" w:rsidRPr="00FD40C3" w:rsidRDefault="00801B5C" w:rsidP="00801B5C">
            <w:pPr>
              <w:pStyle w:val="Code"/>
              <w:rPr>
                <w:lang w:val="id-ID"/>
              </w:rPr>
            </w:pPr>
            <w:r w:rsidRPr="00FD40C3">
              <w:rPr>
                <w:lang w:val="id-ID"/>
              </w:rPr>
              <w:t xml:space="preserve">    "unyu": "menggemaskan",</w:t>
            </w:r>
          </w:p>
          <w:p w14:paraId="63446949" w14:textId="77777777" w:rsidR="00801B5C" w:rsidRPr="00FD40C3" w:rsidRDefault="00801B5C" w:rsidP="00801B5C">
            <w:pPr>
              <w:pStyle w:val="Code"/>
              <w:rPr>
                <w:lang w:val="id-ID"/>
              </w:rPr>
            </w:pPr>
            <w:r w:rsidRPr="00FD40C3">
              <w:rPr>
                <w:lang w:val="id-ID"/>
              </w:rPr>
              <w:t xml:space="preserve">    "uplot": "unggah",</w:t>
            </w:r>
          </w:p>
          <w:p w14:paraId="52880BFB" w14:textId="77777777" w:rsidR="00801B5C" w:rsidRPr="00FD40C3" w:rsidRDefault="00801B5C" w:rsidP="00801B5C">
            <w:pPr>
              <w:pStyle w:val="Code"/>
              <w:rPr>
                <w:lang w:val="id-ID"/>
              </w:rPr>
            </w:pPr>
            <w:r w:rsidRPr="00FD40C3">
              <w:rPr>
                <w:lang w:val="id-ID"/>
              </w:rPr>
              <w:t xml:space="preserve">    "uppu": "apa",</w:t>
            </w:r>
          </w:p>
          <w:p w14:paraId="48407CB1" w14:textId="77777777" w:rsidR="00801B5C" w:rsidRPr="00FD40C3" w:rsidRDefault="00801B5C" w:rsidP="00801B5C">
            <w:pPr>
              <w:pStyle w:val="Code"/>
              <w:rPr>
                <w:lang w:val="id-ID"/>
              </w:rPr>
            </w:pPr>
            <w:r w:rsidRPr="00FD40C3">
              <w:rPr>
                <w:lang w:val="id-ID"/>
              </w:rPr>
              <w:t xml:space="preserve">    "urang": "saya",</w:t>
            </w:r>
          </w:p>
          <w:p w14:paraId="6CFC6A57" w14:textId="77777777" w:rsidR="00801B5C" w:rsidRPr="00FD40C3" w:rsidRDefault="00801B5C" w:rsidP="00801B5C">
            <w:pPr>
              <w:pStyle w:val="Code"/>
              <w:rPr>
                <w:lang w:val="id-ID"/>
              </w:rPr>
            </w:pPr>
            <w:r w:rsidRPr="00FD40C3">
              <w:rPr>
                <w:lang w:val="id-ID"/>
              </w:rPr>
              <w:t xml:space="preserve">    "urg": "saya",</w:t>
            </w:r>
          </w:p>
          <w:p w14:paraId="2A8875DB" w14:textId="77777777" w:rsidR="00801B5C" w:rsidRPr="00FD40C3" w:rsidRDefault="00801B5C" w:rsidP="00801B5C">
            <w:pPr>
              <w:pStyle w:val="Code"/>
              <w:rPr>
                <w:lang w:val="id-ID"/>
              </w:rPr>
            </w:pPr>
            <w:r w:rsidRPr="00FD40C3">
              <w:rPr>
                <w:lang w:val="id-ID"/>
              </w:rPr>
              <w:t xml:space="preserve">    "usah": "perlu",</w:t>
            </w:r>
          </w:p>
          <w:p w14:paraId="501E1BEA" w14:textId="77777777" w:rsidR="00801B5C" w:rsidRPr="00FD40C3" w:rsidRDefault="00801B5C" w:rsidP="00801B5C">
            <w:pPr>
              <w:pStyle w:val="Code"/>
              <w:rPr>
                <w:lang w:val="id-ID"/>
              </w:rPr>
            </w:pPr>
            <w:r w:rsidRPr="00FD40C3">
              <w:rPr>
                <w:lang w:val="id-ID"/>
              </w:rPr>
              <w:t xml:space="preserve">    "ust": "ustadz",</w:t>
            </w:r>
          </w:p>
          <w:p w14:paraId="2E21B32E" w14:textId="77777777" w:rsidR="00801B5C" w:rsidRPr="00FD40C3" w:rsidRDefault="00801B5C" w:rsidP="00801B5C">
            <w:pPr>
              <w:pStyle w:val="Code"/>
              <w:rPr>
                <w:lang w:val="id-ID"/>
              </w:rPr>
            </w:pPr>
            <w:r w:rsidRPr="00FD40C3">
              <w:rPr>
                <w:lang w:val="id-ID"/>
              </w:rPr>
              <w:t xml:space="preserve">    "ut": "untuk",</w:t>
            </w:r>
          </w:p>
          <w:p w14:paraId="5DE3B703" w14:textId="77777777" w:rsidR="00801B5C" w:rsidRPr="00FD40C3" w:rsidRDefault="00801B5C" w:rsidP="00801B5C">
            <w:pPr>
              <w:pStyle w:val="Code"/>
              <w:rPr>
                <w:lang w:val="id-ID"/>
              </w:rPr>
            </w:pPr>
            <w:r w:rsidRPr="00FD40C3">
              <w:rPr>
                <w:lang w:val="id-ID"/>
              </w:rPr>
              <w:t xml:space="preserve">    "utang": "hutang",</w:t>
            </w:r>
          </w:p>
          <w:p w14:paraId="03F0DCFD" w14:textId="77777777" w:rsidR="00801B5C" w:rsidRPr="00FD40C3" w:rsidRDefault="00801B5C" w:rsidP="00801B5C">
            <w:pPr>
              <w:pStyle w:val="Code"/>
              <w:rPr>
                <w:lang w:val="id-ID"/>
              </w:rPr>
            </w:pPr>
            <w:r w:rsidRPr="00FD40C3">
              <w:rPr>
                <w:lang w:val="id-ID"/>
              </w:rPr>
              <w:t xml:space="preserve">    "utip": "kutip",</w:t>
            </w:r>
          </w:p>
          <w:p w14:paraId="4A5A82CB" w14:textId="77777777" w:rsidR="00801B5C" w:rsidRPr="00FD40C3" w:rsidRDefault="00801B5C" w:rsidP="00801B5C">
            <w:pPr>
              <w:pStyle w:val="Code"/>
              <w:rPr>
                <w:lang w:val="id-ID"/>
              </w:rPr>
            </w:pPr>
            <w:r w:rsidRPr="00FD40C3">
              <w:rPr>
                <w:lang w:val="id-ID"/>
              </w:rPr>
              <w:t xml:space="preserve">    "utk": "untuk",</w:t>
            </w:r>
          </w:p>
          <w:p w14:paraId="0D587805" w14:textId="77777777" w:rsidR="00801B5C" w:rsidRPr="00FD40C3" w:rsidRDefault="00801B5C" w:rsidP="00801B5C">
            <w:pPr>
              <w:pStyle w:val="Code"/>
              <w:rPr>
                <w:lang w:val="id-ID"/>
              </w:rPr>
            </w:pPr>
            <w:r w:rsidRPr="00FD40C3">
              <w:rPr>
                <w:lang w:val="id-ID"/>
              </w:rPr>
              <w:t xml:space="preserve">    "utul": "ujian tertulis",</w:t>
            </w:r>
          </w:p>
          <w:p w14:paraId="16011C3B" w14:textId="77777777" w:rsidR="00801B5C" w:rsidRPr="00FD40C3" w:rsidRDefault="00801B5C" w:rsidP="00801B5C">
            <w:pPr>
              <w:pStyle w:val="Code"/>
              <w:rPr>
                <w:lang w:val="id-ID"/>
              </w:rPr>
            </w:pPr>
            <w:r w:rsidRPr="00FD40C3">
              <w:rPr>
                <w:lang w:val="id-ID"/>
              </w:rPr>
              <w:t xml:space="preserve">    "uu": "undang-undang",</w:t>
            </w:r>
          </w:p>
          <w:p w14:paraId="43A4B0B1" w14:textId="77777777" w:rsidR="00801B5C" w:rsidRPr="00FD40C3" w:rsidRDefault="00801B5C" w:rsidP="00801B5C">
            <w:pPr>
              <w:pStyle w:val="Code"/>
              <w:rPr>
                <w:lang w:val="id-ID"/>
              </w:rPr>
            </w:pPr>
            <w:r w:rsidRPr="00FD40C3">
              <w:rPr>
                <w:lang w:val="id-ID"/>
              </w:rPr>
              <w:t xml:space="preserve">    "valas": "valuta asing",</w:t>
            </w:r>
          </w:p>
          <w:p w14:paraId="201B450D" w14:textId="77777777" w:rsidR="00801B5C" w:rsidRPr="00FD40C3" w:rsidRDefault="00801B5C" w:rsidP="00801B5C">
            <w:pPr>
              <w:pStyle w:val="Code"/>
              <w:rPr>
                <w:lang w:val="id-ID"/>
              </w:rPr>
            </w:pPr>
            <w:r w:rsidRPr="00FD40C3">
              <w:rPr>
                <w:lang w:val="id-ID"/>
              </w:rPr>
              <w:t xml:space="preserve">    "valid": "sah",</w:t>
            </w:r>
          </w:p>
          <w:p w14:paraId="5134D9E4" w14:textId="77777777" w:rsidR="00801B5C" w:rsidRPr="00FD40C3" w:rsidRDefault="00801B5C" w:rsidP="00801B5C">
            <w:pPr>
              <w:pStyle w:val="Code"/>
              <w:rPr>
                <w:lang w:val="id-ID"/>
              </w:rPr>
            </w:pPr>
            <w:r w:rsidRPr="00FD40C3">
              <w:rPr>
                <w:lang w:val="id-ID"/>
              </w:rPr>
              <w:t xml:space="preserve">    "victory": "menang",</w:t>
            </w:r>
          </w:p>
          <w:p w14:paraId="7397D552" w14:textId="77777777" w:rsidR="00801B5C" w:rsidRPr="00FD40C3" w:rsidRDefault="00801B5C" w:rsidP="00801B5C">
            <w:pPr>
              <w:pStyle w:val="Code"/>
              <w:rPr>
                <w:lang w:val="id-ID"/>
              </w:rPr>
            </w:pPr>
            <w:r w:rsidRPr="00FD40C3">
              <w:rPr>
                <w:lang w:val="id-ID"/>
              </w:rPr>
              <w:t xml:space="preserve">    "vol": "volume",</w:t>
            </w:r>
          </w:p>
          <w:p w14:paraId="22DF8E4C" w14:textId="77777777" w:rsidR="00801B5C" w:rsidRPr="00FD40C3" w:rsidRDefault="00801B5C" w:rsidP="00801B5C">
            <w:pPr>
              <w:pStyle w:val="Code"/>
              <w:rPr>
                <w:lang w:val="id-ID"/>
              </w:rPr>
            </w:pPr>
            <w:r w:rsidRPr="00FD40C3">
              <w:rPr>
                <w:lang w:val="id-ID"/>
              </w:rPr>
              <w:t xml:space="preserve">    "vote": "pilih",</w:t>
            </w:r>
          </w:p>
          <w:p w14:paraId="7562B579" w14:textId="77777777" w:rsidR="00801B5C" w:rsidRPr="00FD40C3" w:rsidRDefault="00801B5C" w:rsidP="00801B5C">
            <w:pPr>
              <w:pStyle w:val="Code"/>
              <w:rPr>
                <w:lang w:val="id-ID"/>
              </w:rPr>
            </w:pPr>
            <w:r w:rsidRPr="00FD40C3">
              <w:rPr>
                <w:lang w:val="id-ID"/>
              </w:rPr>
              <w:t xml:space="preserve">    "w/": "dengan",</w:t>
            </w:r>
          </w:p>
          <w:p w14:paraId="66D8E82D" w14:textId="77777777" w:rsidR="00801B5C" w:rsidRPr="00FD40C3" w:rsidRDefault="00801B5C" w:rsidP="00801B5C">
            <w:pPr>
              <w:pStyle w:val="Code"/>
              <w:rPr>
                <w:lang w:val="id-ID"/>
              </w:rPr>
            </w:pPr>
            <w:r w:rsidRPr="00FD40C3">
              <w:rPr>
                <w:lang w:val="id-ID"/>
              </w:rPr>
              <w:t xml:space="preserve">    "wad": "buat",</w:t>
            </w:r>
          </w:p>
          <w:p w14:paraId="2A50050E" w14:textId="77777777" w:rsidR="00801B5C" w:rsidRPr="00FD40C3" w:rsidRDefault="00801B5C" w:rsidP="00801B5C">
            <w:pPr>
              <w:pStyle w:val="Code"/>
              <w:rPr>
                <w:lang w:val="id-ID"/>
              </w:rPr>
            </w:pPr>
            <w:r w:rsidRPr="00FD40C3">
              <w:rPr>
                <w:lang w:val="id-ID"/>
              </w:rPr>
              <w:t xml:space="preserve">    "wadir": "wakil direktur",</w:t>
            </w:r>
          </w:p>
          <w:p w14:paraId="5ADEA37B" w14:textId="77777777" w:rsidR="00801B5C" w:rsidRPr="00FD40C3" w:rsidRDefault="00801B5C" w:rsidP="00801B5C">
            <w:pPr>
              <w:pStyle w:val="Code"/>
              <w:rPr>
                <w:lang w:val="id-ID"/>
              </w:rPr>
            </w:pPr>
            <w:r w:rsidRPr="00FD40C3">
              <w:rPr>
                <w:lang w:val="id-ID"/>
              </w:rPr>
              <w:t xml:space="preserve">    "wagub": "wakil gubernur",</w:t>
            </w:r>
          </w:p>
          <w:p w14:paraId="2A3284C5" w14:textId="77777777" w:rsidR="00801B5C" w:rsidRPr="00FD40C3" w:rsidRDefault="00801B5C" w:rsidP="00801B5C">
            <w:pPr>
              <w:pStyle w:val="Code"/>
              <w:rPr>
                <w:lang w:val="id-ID"/>
              </w:rPr>
            </w:pPr>
            <w:r w:rsidRPr="00FD40C3">
              <w:rPr>
                <w:lang w:val="id-ID"/>
              </w:rPr>
              <w:t xml:space="preserve">    "wamil": "wajib militer",</w:t>
            </w:r>
          </w:p>
          <w:p w14:paraId="6F1C404C" w14:textId="77777777" w:rsidR="00801B5C" w:rsidRPr="00FD40C3" w:rsidRDefault="00801B5C" w:rsidP="00801B5C">
            <w:pPr>
              <w:pStyle w:val="Code"/>
              <w:rPr>
                <w:lang w:val="id-ID"/>
              </w:rPr>
            </w:pPr>
            <w:r w:rsidRPr="00FD40C3">
              <w:rPr>
                <w:lang w:val="id-ID"/>
              </w:rPr>
              <w:t xml:space="preserve">    "war": "perang",</w:t>
            </w:r>
          </w:p>
          <w:p w14:paraId="29DB8F6F" w14:textId="77777777" w:rsidR="00801B5C" w:rsidRPr="00FD40C3" w:rsidRDefault="00801B5C" w:rsidP="00801B5C">
            <w:pPr>
              <w:pStyle w:val="Code"/>
              <w:rPr>
                <w:lang w:val="id-ID"/>
              </w:rPr>
            </w:pPr>
            <w:r w:rsidRPr="00FD40C3">
              <w:rPr>
                <w:lang w:val="id-ID"/>
              </w:rPr>
              <w:t xml:space="preserve">    "warbiyasak": "luar biasa",</w:t>
            </w:r>
          </w:p>
          <w:p w14:paraId="671A577C" w14:textId="77777777" w:rsidR="00801B5C" w:rsidRPr="00FD40C3" w:rsidRDefault="00801B5C" w:rsidP="00801B5C">
            <w:pPr>
              <w:pStyle w:val="Code"/>
              <w:rPr>
                <w:lang w:val="id-ID"/>
              </w:rPr>
            </w:pPr>
            <w:r w:rsidRPr="00FD40C3">
              <w:rPr>
                <w:lang w:val="id-ID"/>
              </w:rPr>
              <w:lastRenderedPageBreak/>
              <w:t xml:space="preserve">    "waria": "wanita pria",</w:t>
            </w:r>
          </w:p>
          <w:p w14:paraId="789B18CB" w14:textId="77777777" w:rsidR="00801B5C" w:rsidRPr="00FD40C3" w:rsidRDefault="00801B5C" w:rsidP="00801B5C">
            <w:pPr>
              <w:pStyle w:val="Code"/>
              <w:rPr>
                <w:lang w:val="id-ID"/>
              </w:rPr>
            </w:pPr>
            <w:r w:rsidRPr="00FD40C3">
              <w:rPr>
                <w:lang w:val="id-ID"/>
              </w:rPr>
              <w:t xml:space="preserve">    "warkop": "warung kopi",</w:t>
            </w:r>
          </w:p>
          <w:p w14:paraId="71132166" w14:textId="77777777" w:rsidR="00801B5C" w:rsidRPr="00FD40C3" w:rsidRDefault="00801B5C" w:rsidP="00801B5C">
            <w:pPr>
              <w:pStyle w:val="Code"/>
              <w:rPr>
                <w:lang w:val="id-ID"/>
              </w:rPr>
            </w:pPr>
            <w:r w:rsidRPr="00FD40C3">
              <w:rPr>
                <w:lang w:val="id-ID"/>
              </w:rPr>
              <w:t xml:space="preserve">    "warnet": "warung internet",</w:t>
            </w:r>
          </w:p>
          <w:p w14:paraId="05F5376D" w14:textId="77777777" w:rsidR="00801B5C" w:rsidRPr="00FD40C3" w:rsidRDefault="00801B5C" w:rsidP="00801B5C">
            <w:pPr>
              <w:pStyle w:val="Code"/>
              <w:rPr>
                <w:lang w:val="id-ID"/>
              </w:rPr>
            </w:pPr>
            <w:r w:rsidRPr="00FD40C3">
              <w:rPr>
                <w:lang w:val="id-ID"/>
              </w:rPr>
              <w:t xml:space="preserve">    "warteg": "warung tegal",</w:t>
            </w:r>
          </w:p>
          <w:p w14:paraId="2B5BFD55" w14:textId="77777777" w:rsidR="00801B5C" w:rsidRPr="00FD40C3" w:rsidRDefault="00801B5C" w:rsidP="00801B5C">
            <w:pPr>
              <w:pStyle w:val="Code"/>
              <w:rPr>
                <w:lang w:val="id-ID"/>
              </w:rPr>
            </w:pPr>
            <w:r w:rsidRPr="00FD40C3">
              <w:rPr>
                <w:lang w:val="id-ID"/>
              </w:rPr>
              <w:t xml:space="preserve">    "wartel": "warung telekomunikasi",</w:t>
            </w:r>
          </w:p>
          <w:p w14:paraId="03126A38" w14:textId="77777777" w:rsidR="00801B5C" w:rsidRPr="00FD40C3" w:rsidRDefault="00801B5C" w:rsidP="00801B5C">
            <w:pPr>
              <w:pStyle w:val="Code"/>
              <w:rPr>
                <w:lang w:val="id-ID"/>
              </w:rPr>
            </w:pPr>
            <w:r w:rsidRPr="00FD40C3">
              <w:rPr>
                <w:lang w:val="id-ID"/>
              </w:rPr>
              <w:t xml:space="preserve">    "waspadalah": "waspada",</w:t>
            </w:r>
          </w:p>
          <w:p w14:paraId="74818CA1" w14:textId="77777777" w:rsidR="00801B5C" w:rsidRPr="00FD40C3" w:rsidRDefault="00801B5C" w:rsidP="00801B5C">
            <w:pPr>
              <w:pStyle w:val="Code"/>
              <w:rPr>
                <w:lang w:val="id-ID"/>
              </w:rPr>
            </w:pPr>
            <w:r w:rsidRPr="00FD40C3">
              <w:rPr>
                <w:lang w:val="id-ID"/>
              </w:rPr>
              <w:t xml:space="preserve">    "wat": "buat",</w:t>
            </w:r>
          </w:p>
          <w:p w14:paraId="28FCF5BA" w14:textId="77777777" w:rsidR="00801B5C" w:rsidRPr="00FD40C3" w:rsidRDefault="00801B5C" w:rsidP="00801B5C">
            <w:pPr>
              <w:pStyle w:val="Code"/>
              <w:rPr>
                <w:lang w:val="id-ID"/>
              </w:rPr>
            </w:pPr>
            <w:r w:rsidRPr="00FD40C3">
              <w:rPr>
                <w:lang w:val="id-ID"/>
              </w:rPr>
              <w:t xml:space="preserve">    "watuk": "batuk",</w:t>
            </w:r>
          </w:p>
          <w:p w14:paraId="0B6BA715" w14:textId="77777777" w:rsidR="00801B5C" w:rsidRPr="00FD40C3" w:rsidRDefault="00801B5C" w:rsidP="00801B5C">
            <w:pPr>
              <w:pStyle w:val="Code"/>
              <w:rPr>
                <w:lang w:val="id-ID"/>
              </w:rPr>
            </w:pPr>
            <w:r w:rsidRPr="00FD40C3">
              <w:rPr>
                <w:lang w:val="id-ID"/>
              </w:rPr>
              <w:t xml:space="preserve">    "who": "world health organization",</w:t>
            </w:r>
          </w:p>
          <w:p w14:paraId="3BF5812F" w14:textId="77777777" w:rsidR="00801B5C" w:rsidRPr="00FD40C3" w:rsidRDefault="00801B5C" w:rsidP="00801B5C">
            <w:pPr>
              <w:pStyle w:val="Code"/>
              <w:rPr>
                <w:lang w:val="id-ID"/>
              </w:rPr>
            </w:pPr>
            <w:r w:rsidRPr="00FD40C3">
              <w:rPr>
                <w:lang w:val="id-ID"/>
              </w:rPr>
              <w:t xml:space="preserve">    "wk": "tertawa",</w:t>
            </w:r>
          </w:p>
          <w:p w14:paraId="5469B686" w14:textId="77777777" w:rsidR="00801B5C" w:rsidRPr="00FD40C3" w:rsidRDefault="00801B5C" w:rsidP="00801B5C">
            <w:pPr>
              <w:pStyle w:val="Code"/>
              <w:rPr>
                <w:lang w:val="id-ID"/>
              </w:rPr>
            </w:pPr>
            <w:r w:rsidRPr="00FD40C3">
              <w:rPr>
                <w:lang w:val="id-ID"/>
              </w:rPr>
              <w:t xml:space="preserve">    "wkt": "waktu",</w:t>
            </w:r>
          </w:p>
          <w:p w14:paraId="768C1356" w14:textId="77777777" w:rsidR="00801B5C" w:rsidRPr="00FD40C3" w:rsidRDefault="00801B5C" w:rsidP="00801B5C">
            <w:pPr>
              <w:pStyle w:val="Code"/>
              <w:rPr>
                <w:lang w:val="id-ID"/>
              </w:rPr>
            </w:pPr>
            <w:r w:rsidRPr="00FD40C3">
              <w:rPr>
                <w:lang w:val="id-ID"/>
              </w:rPr>
              <w:t xml:space="preserve">    "wkwk": "tertawa",</w:t>
            </w:r>
          </w:p>
          <w:p w14:paraId="76CEB037" w14:textId="77777777" w:rsidR="00801B5C" w:rsidRPr="00FD40C3" w:rsidRDefault="00801B5C" w:rsidP="00801B5C">
            <w:pPr>
              <w:pStyle w:val="Code"/>
              <w:rPr>
                <w:lang w:val="id-ID"/>
              </w:rPr>
            </w:pPr>
            <w:r w:rsidRPr="00FD40C3">
              <w:rPr>
                <w:lang w:val="id-ID"/>
              </w:rPr>
              <w:t xml:space="preserve">    "wkwkkw": "tertawa",</w:t>
            </w:r>
          </w:p>
          <w:p w14:paraId="724B366C" w14:textId="77777777" w:rsidR="00801B5C" w:rsidRPr="00FD40C3" w:rsidRDefault="00801B5C" w:rsidP="00801B5C">
            <w:pPr>
              <w:pStyle w:val="Code"/>
              <w:rPr>
                <w:lang w:val="id-ID"/>
              </w:rPr>
            </w:pPr>
            <w:r w:rsidRPr="00FD40C3">
              <w:rPr>
                <w:lang w:val="id-ID"/>
              </w:rPr>
              <w:t xml:space="preserve">    "wtf": "what the fuck",</w:t>
            </w:r>
          </w:p>
          <w:p w14:paraId="4A73C498" w14:textId="77777777" w:rsidR="00801B5C" w:rsidRPr="00FD40C3" w:rsidRDefault="00801B5C" w:rsidP="00801B5C">
            <w:pPr>
              <w:pStyle w:val="Code"/>
              <w:rPr>
                <w:lang w:val="id-ID"/>
              </w:rPr>
            </w:pPr>
            <w:r w:rsidRPr="00FD40C3">
              <w:rPr>
                <w:lang w:val="id-ID"/>
              </w:rPr>
              <w:t xml:space="preserve">    "wth": "what the hell",</w:t>
            </w:r>
          </w:p>
          <w:p w14:paraId="5649E2B2" w14:textId="77777777" w:rsidR="00801B5C" w:rsidRPr="00FD40C3" w:rsidRDefault="00801B5C" w:rsidP="00801B5C">
            <w:pPr>
              <w:pStyle w:val="Code"/>
              <w:rPr>
                <w:lang w:val="id-ID"/>
              </w:rPr>
            </w:pPr>
            <w:r w:rsidRPr="00FD40C3">
              <w:rPr>
                <w:lang w:val="id-ID"/>
              </w:rPr>
              <w:t xml:space="preserve">    "x": "tidak",</w:t>
            </w:r>
          </w:p>
          <w:p w14:paraId="6B8A9A95" w14:textId="77777777" w:rsidR="00801B5C" w:rsidRPr="00FD40C3" w:rsidRDefault="00801B5C" w:rsidP="00801B5C">
            <w:pPr>
              <w:pStyle w:val="Code"/>
              <w:rPr>
                <w:lang w:val="id-ID"/>
              </w:rPr>
            </w:pPr>
            <w:r w:rsidRPr="00FD40C3">
              <w:rPr>
                <w:lang w:val="id-ID"/>
              </w:rPr>
              <w:t xml:space="preserve">    "xan": "tak akan",</w:t>
            </w:r>
          </w:p>
          <w:p w14:paraId="3F5930C1" w14:textId="77777777" w:rsidR="00801B5C" w:rsidRPr="00FD40C3" w:rsidRDefault="00801B5C" w:rsidP="00801B5C">
            <w:pPr>
              <w:pStyle w:val="Code"/>
              <w:rPr>
                <w:lang w:val="id-ID"/>
              </w:rPr>
            </w:pPr>
            <w:r w:rsidRPr="00FD40C3">
              <w:rPr>
                <w:lang w:val="id-ID"/>
              </w:rPr>
              <w:t xml:space="preserve">    "xew": "apa",</w:t>
            </w:r>
          </w:p>
          <w:p w14:paraId="5BB021DF" w14:textId="77777777" w:rsidR="00801B5C" w:rsidRPr="00FD40C3" w:rsidRDefault="00801B5C" w:rsidP="00801B5C">
            <w:pPr>
              <w:pStyle w:val="Code"/>
              <w:rPr>
                <w:lang w:val="id-ID"/>
              </w:rPr>
            </w:pPr>
            <w:r w:rsidRPr="00FD40C3">
              <w:rPr>
                <w:lang w:val="id-ID"/>
              </w:rPr>
              <w:t xml:space="preserve">    "xixixi": "tertawa",</w:t>
            </w:r>
          </w:p>
          <w:p w14:paraId="0F1045FA" w14:textId="77777777" w:rsidR="00801B5C" w:rsidRPr="00FD40C3" w:rsidRDefault="00801B5C" w:rsidP="00801B5C">
            <w:pPr>
              <w:pStyle w:val="Code"/>
              <w:rPr>
                <w:lang w:val="id-ID"/>
              </w:rPr>
            </w:pPr>
            <w:r w:rsidRPr="00FD40C3">
              <w:rPr>
                <w:lang w:val="id-ID"/>
              </w:rPr>
              <w:t xml:space="preserve">    "y": "ya",</w:t>
            </w:r>
          </w:p>
          <w:p w14:paraId="7E5932C0" w14:textId="77777777" w:rsidR="00801B5C" w:rsidRPr="00FD40C3" w:rsidRDefault="00801B5C" w:rsidP="00801B5C">
            <w:pPr>
              <w:pStyle w:val="Code"/>
              <w:rPr>
                <w:lang w:val="id-ID"/>
              </w:rPr>
            </w:pPr>
            <w:r w:rsidRPr="00FD40C3">
              <w:rPr>
                <w:lang w:val="id-ID"/>
              </w:rPr>
              <w:t xml:space="preserve">    "ya": "iya",</w:t>
            </w:r>
          </w:p>
          <w:p w14:paraId="3EFCF306" w14:textId="77777777" w:rsidR="00801B5C" w:rsidRPr="00FD40C3" w:rsidRDefault="00801B5C" w:rsidP="00801B5C">
            <w:pPr>
              <w:pStyle w:val="Code"/>
              <w:rPr>
                <w:lang w:val="id-ID"/>
              </w:rPr>
            </w:pPr>
            <w:r w:rsidRPr="00FD40C3">
              <w:rPr>
                <w:lang w:val="id-ID"/>
              </w:rPr>
              <w:t xml:space="preserve">    "yad": "yang akan datang",</w:t>
            </w:r>
          </w:p>
          <w:p w14:paraId="09041004" w14:textId="77777777" w:rsidR="00801B5C" w:rsidRPr="00FD40C3" w:rsidRDefault="00801B5C" w:rsidP="00801B5C">
            <w:pPr>
              <w:pStyle w:val="Code"/>
              <w:rPr>
                <w:lang w:val="id-ID"/>
              </w:rPr>
            </w:pPr>
            <w:r w:rsidRPr="00FD40C3">
              <w:rPr>
                <w:lang w:val="id-ID"/>
              </w:rPr>
              <w:t xml:space="preserve">    "yap": "iya",</w:t>
            </w:r>
          </w:p>
          <w:p w14:paraId="7BE70CF7" w14:textId="77777777" w:rsidR="00801B5C" w:rsidRPr="00FD40C3" w:rsidRDefault="00801B5C" w:rsidP="00801B5C">
            <w:pPr>
              <w:pStyle w:val="Code"/>
              <w:rPr>
                <w:lang w:val="id-ID"/>
              </w:rPr>
            </w:pPr>
            <w:r w:rsidRPr="00FD40C3">
              <w:rPr>
                <w:lang w:val="id-ID"/>
              </w:rPr>
              <w:t xml:space="preserve">    "yapz": "iya",</w:t>
            </w:r>
          </w:p>
          <w:p w14:paraId="69E963AD" w14:textId="77777777" w:rsidR="00801B5C" w:rsidRPr="00FD40C3" w:rsidRDefault="00801B5C" w:rsidP="00801B5C">
            <w:pPr>
              <w:pStyle w:val="Code"/>
              <w:rPr>
                <w:lang w:val="id-ID"/>
              </w:rPr>
            </w:pPr>
            <w:r w:rsidRPr="00FD40C3">
              <w:rPr>
                <w:lang w:val="id-ID"/>
              </w:rPr>
              <w:t xml:space="preserve">    "yaudah": "ya sudah",</w:t>
            </w:r>
          </w:p>
          <w:p w14:paraId="39A1DF1B" w14:textId="77777777" w:rsidR="00801B5C" w:rsidRPr="00FD40C3" w:rsidRDefault="00801B5C" w:rsidP="00801B5C">
            <w:pPr>
              <w:pStyle w:val="Code"/>
              <w:rPr>
                <w:lang w:val="id-ID"/>
              </w:rPr>
            </w:pPr>
            <w:r w:rsidRPr="00FD40C3">
              <w:rPr>
                <w:lang w:val="id-ID"/>
              </w:rPr>
              <w:t xml:space="preserve">    "yauwda": "ya sudah",</w:t>
            </w:r>
          </w:p>
          <w:p w14:paraId="11F8E0EF" w14:textId="77777777" w:rsidR="00801B5C" w:rsidRPr="00FD40C3" w:rsidRDefault="00801B5C" w:rsidP="00801B5C">
            <w:pPr>
              <w:pStyle w:val="Code"/>
              <w:rPr>
                <w:lang w:val="id-ID"/>
              </w:rPr>
            </w:pPr>
            <w:r w:rsidRPr="00FD40C3">
              <w:rPr>
                <w:lang w:val="id-ID"/>
              </w:rPr>
              <w:t xml:space="preserve">    "yawdah": "ya sudah",</w:t>
            </w:r>
          </w:p>
          <w:p w14:paraId="13D9E74D" w14:textId="77777777" w:rsidR="00801B5C" w:rsidRPr="00FD40C3" w:rsidRDefault="00801B5C" w:rsidP="00801B5C">
            <w:pPr>
              <w:pStyle w:val="Code"/>
              <w:rPr>
                <w:lang w:val="id-ID"/>
              </w:rPr>
            </w:pPr>
            <w:r w:rsidRPr="00FD40C3">
              <w:rPr>
                <w:lang w:val="id-ID"/>
              </w:rPr>
              <w:t xml:space="preserve">    "ybs": "yang bersangkutan",</w:t>
            </w:r>
          </w:p>
          <w:p w14:paraId="298B2A79" w14:textId="77777777" w:rsidR="00801B5C" w:rsidRPr="00FD40C3" w:rsidRDefault="00801B5C" w:rsidP="00801B5C">
            <w:pPr>
              <w:pStyle w:val="Code"/>
              <w:rPr>
                <w:lang w:val="id-ID"/>
              </w:rPr>
            </w:pPr>
            <w:r w:rsidRPr="00FD40C3">
              <w:rPr>
                <w:lang w:val="id-ID"/>
              </w:rPr>
              <w:t xml:space="preserve">    "yg": "yang",</w:t>
            </w:r>
          </w:p>
          <w:p w14:paraId="5AE931F5" w14:textId="77777777" w:rsidR="00801B5C" w:rsidRPr="00FD40C3" w:rsidRDefault="00801B5C" w:rsidP="00801B5C">
            <w:pPr>
              <w:pStyle w:val="Code"/>
              <w:rPr>
                <w:lang w:val="id-ID"/>
              </w:rPr>
            </w:pPr>
            <w:r w:rsidRPr="00FD40C3">
              <w:rPr>
                <w:lang w:val="id-ID"/>
              </w:rPr>
              <w:t xml:space="preserve">    "yi": "yaitu",</w:t>
            </w:r>
          </w:p>
          <w:p w14:paraId="3F2E6137" w14:textId="77777777" w:rsidR="00801B5C" w:rsidRPr="00FD40C3" w:rsidRDefault="00801B5C" w:rsidP="00801B5C">
            <w:pPr>
              <w:pStyle w:val="Code"/>
              <w:rPr>
                <w:lang w:val="id-ID"/>
              </w:rPr>
            </w:pPr>
            <w:r w:rsidRPr="00FD40C3">
              <w:rPr>
                <w:lang w:val="id-ID"/>
              </w:rPr>
              <w:t xml:space="preserve">    "yl": "yang lain",</w:t>
            </w:r>
          </w:p>
          <w:p w14:paraId="71545351" w14:textId="77777777" w:rsidR="00801B5C" w:rsidRPr="00FD40C3" w:rsidRDefault="00801B5C" w:rsidP="00801B5C">
            <w:pPr>
              <w:pStyle w:val="Code"/>
              <w:rPr>
                <w:lang w:val="id-ID"/>
              </w:rPr>
            </w:pPr>
            <w:r w:rsidRPr="00FD40C3">
              <w:rPr>
                <w:lang w:val="id-ID"/>
              </w:rPr>
              <w:t xml:space="preserve">    "yng": "yang",</w:t>
            </w:r>
          </w:p>
          <w:p w14:paraId="4B0D508C" w14:textId="77777777" w:rsidR="00801B5C" w:rsidRPr="00FD40C3" w:rsidRDefault="00801B5C" w:rsidP="00801B5C">
            <w:pPr>
              <w:pStyle w:val="Code"/>
              <w:rPr>
                <w:lang w:val="id-ID"/>
              </w:rPr>
            </w:pPr>
            <w:r w:rsidRPr="00FD40C3">
              <w:rPr>
                <w:lang w:val="id-ID"/>
              </w:rPr>
              <w:t xml:space="preserve">    "yo": "iya",</w:t>
            </w:r>
          </w:p>
          <w:p w14:paraId="58D7EA18" w14:textId="77777777" w:rsidR="00801B5C" w:rsidRPr="00FD40C3" w:rsidRDefault="00801B5C" w:rsidP="00801B5C">
            <w:pPr>
              <w:pStyle w:val="Code"/>
              <w:rPr>
                <w:lang w:val="id-ID"/>
              </w:rPr>
            </w:pPr>
            <w:r w:rsidRPr="00FD40C3">
              <w:rPr>
                <w:lang w:val="id-ID"/>
              </w:rPr>
              <w:t xml:space="preserve">    "yoha": "iya",</w:t>
            </w:r>
          </w:p>
          <w:p w14:paraId="6E3C6F63" w14:textId="77777777" w:rsidR="00801B5C" w:rsidRPr="00FD40C3" w:rsidRDefault="00801B5C" w:rsidP="00801B5C">
            <w:pPr>
              <w:pStyle w:val="Code"/>
              <w:rPr>
                <w:lang w:val="id-ID"/>
              </w:rPr>
            </w:pPr>
            <w:r w:rsidRPr="00FD40C3">
              <w:rPr>
                <w:lang w:val="id-ID"/>
              </w:rPr>
              <w:t xml:space="preserve">    "yowes": "ya sudah",</w:t>
            </w:r>
          </w:p>
          <w:p w14:paraId="1F8A0C8C" w14:textId="77777777" w:rsidR="00801B5C" w:rsidRPr="00FD40C3" w:rsidRDefault="00801B5C" w:rsidP="00801B5C">
            <w:pPr>
              <w:pStyle w:val="Code"/>
              <w:rPr>
                <w:lang w:val="id-ID"/>
              </w:rPr>
            </w:pPr>
            <w:r w:rsidRPr="00FD40C3">
              <w:rPr>
                <w:lang w:val="id-ID"/>
              </w:rPr>
              <w:t xml:space="preserve">    "yuk": "ayo",</w:t>
            </w:r>
          </w:p>
          <w:p w14:paraId="0E1019C6" w14:textId="77777777" w:rsidR="00801B5C" w:rsidRPr="00FD40C3" w:rsidRDefault="00801B5C" w:rsidP="00801B5C">
            <w:pPr>
              <w:pStyle w:val="Code"/>
              <w:rPr>
                <w:lang w:val="id-ID"/>
              </w:rPr>
            </w:pPr>
            <w:r w:rsidRPr="00FD40C3">
              <w:rPr>
                <w:lang w:val="id-ID"/>
              </w:rPr>
              <w:t xml:space="preserve">    "yup": "iya",</w:t>
            </w:r>
          </w:p>
          <w:p w14:paraId="1AB97C47" w14:textId="77777777" w:rsidR="00801B5C" w:rsidRPr="00FD40C3" w:rsidRDefault="00801B5C" w:rsidP="00801B5C">
            <w:pPr>
              <w:pStyle w:val="Code"/>
              <w:rPr>
                <w:lang w:val="id-ID"/>
              </w:rPr>
            </w:pPr>
            <w:r w:rsidRPr="00FD40C3">
              <w:rPr>
                <w:lang w:val="id-ID"/>
              </w:rPr>
              <w:t xml:space="preserve">    "ywdh": "ya sudah",</w:t>
            </w:r>
          </w:p>
          <w:p w14:paraId="58E15DDF" w14:textId="77777777" w:rsidR="00801B5C" w:rsidRPr="00FD40C3" w:rsidRDefault="00801B5C" w:rsidP="00801B5C">
            <w:pPr>
              <w:pStyle w:val="Code"/>
              <w:rPr>
                <w:lang w:val="id-ID"/>
              </w:rPr>
            </w:pPr>
            <w:r w:rsidRPr="00FD40C3">
              <w:rPr>
                <w:lang w:val="id-ID"/>
              </w:rPr>
              <w:t xml:space="preserve">    "zonk": "bodoh"</w:t>
            </w:r>
          </w:p>
          <w:p w14:paraId="2827B5A5" w14:textId="58DB290C" w:rsidR="00801B5C" w:rsidRPr="00FD40C3" w:rsidRDefault="00801B5C" w:rsidP="00801B5C">
            <w:pPr>
              <w:pStyle w:val="Code"/>
              <w:rPr>
                <w:lang w:val="id-ID"/>
              </w:rPr>
            </w:pPr>
            <w:r w:rsidRPr="00FD40C3">
              <w:rPr>
                <w:lang w:val="id-ID"/>
              </w:rPr>
              <w:t>}</w:t>
            </w:r>
          </w:p>
        </w:tc>
      </w:tr>
    </w:tbl>
    <w:p w14:paraId="5B46557C" w14:textId="6AC2A6EB" w:rsidR="00801B5C" w:rsidRPr="00FD40C3" w:rsidRDefault="00801B5C" w:rsidP="00565639">
      <w:pPr>
        <w:keepNext/>
        <w:keepLines/>
        <w:pBdr>
          <w:top w:val="nil"/>
          <w:left w:val="nil"/>
          <w:bottom w:val="nil"/>
          <w:right w:val="nil"/>
          <w:between w:val="nil"/>
        </w:pBdr>
        <w:ind w:firstLine="0"/>
        <w:rPr>
          <w:bCs/>
          <w:color w:val="000000"/>
          <w:sz w:val="28"/>
          <w:szCs w:val="28"/>
        </w:rPr>
      </w:pPr>
    </w:p>
    <w:p w14:paraId="488A8559" w14:textId="2AC3DFBD" w:rsidR="00801B5C"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31. spell.py</w:t>
      </w:r>
    </w:p>
    <w:tbl>
      <w:tblPr>
        <w:tblStyle w:val="TableGrid"/>
        <w:tblW w:w="0" w:type="auto"/>
        <w:tblLook w:val="04A0" w:firstRow="1" w:lastRow="0" w:firstColumn="1" w:lastColumn="0" w:noHBand="0" w:noVBand="1"/>
      </w:tblPr>
      <w:tblGrid>
        <w:gridCol w:w="8439"/>
      </w:tblGrid>
      <w:tr w:rsidR="00801B5C" w:rsidRPr="00FD40C3" w14:paraId="6BF9E431" w14:textId="77777777" w:rsidTr="00801B5C">
        <w:tc>
          <w:tcPr>
            <w:tcW w:w="8439" w:type="dxa"/>
          </w:tcPr>
          <w:p w14:paraId="73D5FD2F" w14:textId="77777777" w:rsidR="00801B5C" w:rsidRPr="00FD40C3" w:rsidRDefault="00801B5C" w:rsidP="00801B5C">
            <w:pPr>
              <w:pStyle w:val="Code"/>
              <w:rPr>
                <w:lang w:val="id-ID"/>
              </w:rPr>
            </w:pPr>
            <w:r w:rsidRPr="00FD40C3">
              <w:rPr>
                <w:lang w:val="id-ID"/>
              </w:rPr>
              <w:t>import json</w:t>
            </w:r>
          </w:p>
          <w:p w14:paraId="735EEAC2" w14:textId="77777777" w:rsidR="00801B5C" w:rsidRPr="00FD40C3" w:rsidRDefault="00801B5C" w:rsidP="00801B5C">
            <w:pPr>
              <w:pStyle w:val="Code"/>
              <w:rPr>
                <w:lang w:val="id-ID"/>
              </w:rPr>
            </w:pPr>
            <w:r w:rsidRPr="00FD40C3">
              <w:rPr>
                <w:lang w:val="id-ID"/>
              </w:rPr>
              <w:t>import pandas as pd</w:t>
            </w:r>
          </w:p>
          <w:p w14:paraId="1B6109E4" w14:textId="77777777" w:rsidR="00801B5C" w:rsidRPr="00FD40C3" w:rsidRDefault="00801B5C" w:rsidP="00801B5C">
            <w:pPr>
              <w:pStyle w:val="Code"/>
              <w:rPr>
                <w:lang w:val="id-ID"/>
              </w:rPr>
            </w:pPr>
          </w:p>
          <w:p w14:paraId="74C53B94" w14:textId="77777777" w:rsidR="00801B5C" w:rsidRPr="00FD40C3" w:rsidRDefault="00801B5C" w:rsidP="00801B5C">
            <w:pPr>
              <w:pStyle w:val="Code"/>
              <w:rPr>
                <w:lang w:val="id-ID"/>
              </w:rPr>
            </w:pPr>
            <w:r w:rsidRPr="00FD40C3">
              <w:rPr>
                <w:lang w:val="id-ID"/>
              </w:rPr>
              <w:t>with open('slang.dic') as f:</w:t>
            </w:r>
          </w:p>
          <w:p w14:paraId="4D8B8F1B" w14:textId="77777777" w:rsidR="00801B5C" w:rsidRPr="00FD40C3" w:rsidRDefault="00801B5C" w:rsidP="00801B5C">
            <w:pPr>
              <w:pStyle w:val="Code"/>
              <w:rPr>
                <w:lang w:val="id-ID"/>
              </w:rPr>
            </w:pPr>
            <w:r w:rsidRPr="00FD40C3">
              <w:rPr>
                <w:lang w:val="id-ID"/>
              </w:rPr>
              <w:t xml:space="preserve">    slang = json.load(f)</w:t>
            </w:r>
          </w:p>
          <w:p w14:paraId="7DFDDFD6" w14:textId="77777777" w:rsidR="00801B5C" w:rsidRPr="00FD40C3" w:rsidRDefault="00801B5C" w:rsidP="00801B5C">
            <w:pPr>
              <w:pStyle w:val="Code"/>
              <w:rPr>
                <w:lang w:val="id-ID"/>
              </w:rPr>
            </w:pPr>
          </w:p>
          <w:p w14:paraId="0F811D91" w14:textId="77777777" w:rsidR="00801B5C" w:rsidRPr="00FD40C3" w:rsidRDefault="00801B5C" w:rsidP="00801B5C">
            <w:pPr>
              <w:pStyle w:val="Code"/>
              <w:rPr>
                <w:lang w:val="id-ID"/>
              </w:rPr>
            </w:pPr>
            <w:r w:rsidRPr="00FD40C3">
              <w:rPr>
                <w:lang w:val="id-ID"/>
              </w:rPr>
              <w:t>kamus_slang = pd.read_json('slang.dic',typ = 'series')</w:t>
            </w:r>
          </w:p>
          <w:p w14:paraId="6757EADC" w14:textId="77777777" w:rsidR="00801B5C" w:rsidRPr="00FD40C3" w:rsidRDefault="00801B5C" w:rsidP="00801B5C">
            <w:pPr>
              <w:pStyle w:val="Code"/>
              <w:rPr>
                <w:lang w:val="id-ID"/>
              </w:rPr>
            </w:pPr>
            <w:r w:rsidRPr="00FD40C3">
              <w:rPr>
                <w:lang w:val="id-ID"/>
              </w:rPr>
              <w:t>pd.DataFrame(kamus_slang.items(), columns = ['contraction', 'original']).head()</w:t>
            </w:r>
          </w:p>
          <w:p w14:paraId="32D9FA0D" w14:textId="77777777" w:rsidR="00801B5C" w:rsidRPr="00FD40C3" w:rsidRDefault="00801B5C" w:rsidP="00801B5C">
            <w:pPr>
              <w:pStyle w:val="Code"/>
              <w:rPr>
                <w:lang w:val="id-ID"/>
              </w:rPr>
            </w:pPr>
            <w:r w:rsidRPr="00FD40C3">
              <w:rPr>
                <w:lang w:val="id-ID"/>
              </w:rPr>
              <w:t>contractions_list = list(kamus_slang.keys())</w:t>
            </w:r>
          </w:p>
          <w:p w14:paraId="6F5A8F6C" w14:textId="77777777" w:rsidR="00801B5C" w:rsidRPr="00FD40C3" w:rsidRDefault="00801B5C" w:rsidP="00801B5C">
            <w:pPr>
              <w:pStyle w:val="Code"/>
              <w:rPr>
                <w:lang w:val="id-ID"/>
              </w:rPr>
            </w:pPr>
          </w:p>
          <w:p w14:paraId="003D261D" w14:textId="77777777" w:rsidR="00801B5C" w:rsidRPr="00FD40C3" w:rsidRDefault="00801B5C" w:rsidP="00801B5C">
            <w:pPr>
              <w:pStyle w:val="Code"/>
              <w:rPr>
                <w:lang w:val="id-ID"/>
              </w:rPr>
            </w:pPr>
            <w:r w:rsidRPr="00FD40C3">
              <w:rPr>
                <w:lang w:val="id-ID"/>
              </w:rPr>
              <w:t>def spell_check(text):</w:t>
            </w:r>
          </w:p>
          <w:p w14:paraId="44EBCE06" w14:textId="77777777" w:rsidR="00801B5C" w:rsidRPr="00FD40C3" w:rsidRDefault="00801B5C" w:rsidP="00801B5C">
            <w:pPr>
              <w:pStyle w:val="Code"/>
              <w:rPr>
                <w:lang w:val="id-ID"/>
              </w:rPr>
            </w:pPr>
            <w:r w:rsidRPr="00FD40C3">
              <w:rPr>
                <w:lang w:val="id-ID"/>
              </w:rPr>
              <w:t xml:space="preserve">    words = []</w:t>
            </w:r>
          </w:p>
          <w:p w14:paraId="254B8B75" w14:textId="77777777" w:rsidR="00801B5C" w:rsidRPr="00FD40C3" w:rsidRDefault="00801B5C" w:rsidP="00801B5C">
            <w:pPr>
              <w:pStyle w:val="Code"/>
              <w:rPr>
                <w:lang w:val="id-ID"/>
              </w:rPr>
            </w:pPr>
            <w:r w:rsidRPr="00FD40C3">
              <w:rPr>
                <w:lang w:val="id-ID"/>
              </w:rPr>
              <w:t xml:space="preserve">    for word in text.split():</w:t>
            </w:r>
          </w:p>
          <w:p w14:paraId="5E31D01C" w14:textId="77777777" w:rsidR="00801B5C" w:rsidRPr="00FD40C3" w:rsidRDefault="00801B5C" w:rsidP="00801B5C">
            <w:pPr>
              <w:pStyle w:val="Code"/>
              <w:rPr>
                <w:lang w:val="id-ID"/>
              </w:rPr>
            </w:pPr>
            <w:r w:rsidRPr="00FD40C3">
              <w:rPr>
                <w:lang w:val="id-ID"/>
              </w:rPr>
              <w:lastRenderedPageBreak/>
              <w:t xml:space="preserve">        if word in contractions_list:</w:t>
            </w:r>
          </w:p>
          <w:p w14:paraId="38099C63" w14:textId="77777777" w:rsidR="00801B5C" w:rsidRPr="00FD40C3" w:rsidRDefault="00801B5C" w:rsidP="00801B5C">
            <w:pPr>
              <w:pStyle w:val="Code"/>
              <w:rPr>
                <w:lang w:val="id-ID"/>
              </w:rPr>
            </w:pPr>
            <w:r w:rsidRPr="00FD40C3">
              <w:rPr>
                <w:lang w:val="id-ID"/>
              </w:rPr>
              <w:t xml:space="preserve">            words = words + kamus_slang[word].split()</w:t>
            </w:r>
          </w:p>
          <w:p w14:paraId="63C1501D" w14:textId="77777777" w:rsidR="00801B5C" w:rsidRPr="00FD40C3" w:rsidRDefault="00801B5C" w:rsidP="00801B5C">
            <w:pPr>
              <w:pStyle w:val="Code"/>
              <w:rPr>
                <w:lang w:val="id-ID"/>
              </w:rPr>
            </w:pPr>
            <w:r w:rsidRPr="00FD40C3">
              <w:rPr>
                <w:lang w:val="id-ID"/>
              </w:rPr>
              <w:t xml:space="preserve">        else:</w:t>
            </w:r>
          </w:p>
          <w:p w14:paraId="0A2B53B0" w14:textId="77777777" w:rsidR="00801B5C" w:rsidRPr="00FD40C3" w:rsidRDefault="00801B5C" w:rsidP="00801B5C">
            <w:pPr>
              <w:pStyle w:val="Code"/>
              <w:rPr>
                <w:lang w:val="id-ID"/>
              </w:rPr>
            </w:pPr>
            <w:r w:rsidRPr="00FD40C3">
              <w:rPr>
                <w:lang w:val="id-ID"/>
              </w:rPr>
              <w:t xml:space="preserve">            words = words + word.split()</w:t>
            </w:r>
          </w:p>
          <w:p w14:paraId="3B3630AC" w14:textId="77777777" w:rsidR="00801B5C" w:rsidRPr="00FD40C3" w:rsidRDefault="00801B5C" w:rsidP="00801B5C">
            <w:pPr>
              <w:pStyle w:val="Code"/>
              <w:rPr>
                <w:lang w:val="id-ID"/>
              </w:rPr>
            </w:pPr>
            <w:r w:rsidRPr="00FD40C3">
              <w:rPr>
                <w:lang w:val="id-ID"/>
              </w:rPr>
              <w:t xml:space="preserve">    </w:t>
            </w:r>
          </w:p>
          <w:p w14:paraId="28F616FE" w14:textId="77777777" w:rsidR="00801B5C" w:rsidRPr="00FD40C3" w:rsidRDefault="00801B5C" w:rsidP="00801B5C">
            <w:pPr>
              <w:pStyle w:val="Code"/>
              <w:rPr>
                <w:lang w:val="id-ID"/>
              </w:rPr>
            </w:pPr>
            <w:r w:rsidRPr="00FD40C3">
              <w:rPr>
                <w:lang w:val="id-ID"/>
              </w:rPr>
              <w:t xml:space="preserve">    text_converted = " ".join(words)</w:t>
            </w:r>
          </w:p>
          <w:p w14:paraId="62C2F33A" w14:textId="03DCE651" w:rsidR="00801B5C" w:rsidRPr="00FD40C3" w:rsidRDefault="00801B5C" w:rsidP="00801B5C">
            <w:pPr>
              <w:pStyle w:val="Code"/>
              <w:rPr>
                <w:lang w:val="id-ID"/>
              </w:rPr>
            </w:pPr>
            <w:r w:rsidRPr="00FD40C3">
              <w:rPr>
                <w:lang w:val="id-ID"/>
              </w:rPr>
              <w:t xml:space="preserve">    return text_converted</w:t>
            </w:r>
          </w:p>
        </w:tc>
      </w:tr>
    </w:tbl>
    <w:p w14:paraId="376B17F9" w14:textId="52ECB654" w:rsidR="00801B5C" w:rsidRPr="00FD40C3" w:rsidRDefault="00801B5C" w:rsidP="00565639">
      <w:pPr>
        <w:keepNext/>
        <w:keepLines/>
        <w:pBdr>
          <w:top w:val="nil"/>
          <w:left w:val="nil"/>
          <w:bottom w:val="nil"/>
          <w:right w:val="nil"/>
          <w:between w:val="nil"/>
        </w:pBdr>
        <w:ind w:firstLine="0"/>
        <w:rPr>
          <w:bCs/>
          <w:color w:val="000000"/>
          <w:sz w:val="28"/>
          <w:szCs w:val="28"/>
        </w:rPr>
      </w:pPr>
    </w:p>
    <w:p w14:paraId="5E1B9A14" w14:textId="63AA5E86" w:rsidR="00CC1D5C" w:rsidRPr="00FD40C3" w:rsidRDefault="00CC1D5C" w:rsidP="003F4C4C">
      <w:pPr>
        <w:pStyle w:val="Lampiran"/>
        <w:rPr>
          <w:bCs/>
          <w:lang w:val="id-ID"/>
        </w:rPr>
      </w:pPr>
      <w:bookmarkStart w:id="410" w:name="_Toc156335727"/>
      <w:bookmarkStart w:id="411" w:name="_Toc156587106"/>
      <w:bookmarkStart w:id="412" w:name="_Toc156593651"/>
      <w:bookmarkStart w:id="413" w:name="_Toc156594665"/>
      <w:r w:rsidRPr="00FD40C3">
        <w:rPr>
          <w:lang w:val="id-ID"/>
        </w:rPr>
        <w:t xml:space="preserve">Lampiran II </w:t>
      </w:r>
      <w:r w:rsidR="0002107F" w:rsidRPr="00FD40C3">
        <w:rPr>
          <w:lang w:val="id-ID"/>
        </w:rPr>
        <w:t>Dokumentasi dengan Narasumber</w:t>
      </w:r>
      <w:bookmarkEnd w:id="410"/>
      <w:bookmarkEnd w:id="411"/>
      <w:bookmarkEnd w:id="412"/>
      <w:bookmarkEnd w:id="413"/>
    </w:p>
    <w:p w14:paraId="19F9229C" w14:textId="7CE45418"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1. Wawancara daring dengan Bapak Sukma Erawan, S.Kom, Guru SMA Negeri 68 Jakarta.</w:t>
      </w:r>
    </w:p>
    <w:p w14:paraId="1A241801" w14:textId="6E87D819"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noProof/>
          <w:color w:val="000000"/>
          <w:sz w:val="28"/>
          <w:szCs w:val="28"/>
        </w:rPr>
        <w:drawing>
          <wp:inline distT="0" distB="0" distL="0" distR="0" wp14:anchorId="3B5549ED" wp14:editId="3DC28AC9">
            <wp:extent cx="5210175" cy="29337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6C7A3ABB" w14:textId="18838E01" w:rsidR="0002107F" w:rsidRPr="00FD40C3" w:rsidRDefault="0002107F" w:rsidP="00565639">
      <w:pPr>
        <w:keepNext/>
        <w:keepLines/>
        <w:pBdr>
          <w:top w:val="nil"/>
          <w:left w:val="nil"/>
          <w:bottom w:val="nil"/>
          <w:right w:val="nil"/>
          <w:between w:val="nil"/>
        </w:pBdr>
        <w:ind w:firstLine="0"/>
        <w:rPr>
          <w:bCs/>
          <w:color w:val="000000"/>
          <w:sz w:val="28"/>
          <w:szCs w:val="28"/>
        </w:rPr>
      </w:pPr>
    </w:p>
    <w:p w14:paraId="09EB886B" w14:textId="0E8419F4"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 Wawancara daring dengan Ibu Ajeng Yeni Ratnasari, S.Pd, Guru Pondok Pesantren Alfassalam.</w:t>
      </w:r>
    </w:p>
    <w:p w14:paraId="42D24734" w14:textId="6A027506"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noProof/>
          <w:color w:val="000000"/>
          <w:sz w:val="28"/>
          <w:szCs w:val="28"/>
        </w:rPr>
        <w:drawing>
          <wp:inline distT="0" distB="0" distL="0" distR="0" wp14:anchorId="2B9B1EFB" wp14:editId="45661588">
            <wp:extent cx="5210175" cy="29337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7B504ECD" w14:textId="524A0675" w:rsidR="0002107F" w:rsidRPr="00FD40C3" w:rsidRDefault="0002107F" w:rsidP="00565639">
      <w:pPr>
        <w:keepNext/>
        <w:keepLines/>
        <w:pBdr>
          <w:top w:val="nil"/>
          <w:left w:val="nil"/>
          <w:bottom w:val="nil"/>
          <w:right w:val="nil"/>
          <w:between w:val="nil"/>
        </w:pBdr>
        <w:ind w:firstLine="0"/>
        <w:rPr>
          <w:bCs/>
          <w:color w:val="000000"/>
          <w:sz w:val="28"/>
          <w:szCs w:val="28"/>
        </w:rPr>
      </w:pPr>
    </w:p>
    <w:p w14:paraId="7CE689D2" w14:textId="5E7B0E3C"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lastRenderedPageBreak/>
        <w:t>3. Wawancara daring dengan Bapak Alan Syahwandi, S.Pd.I, Guru SMP Negeri 3 Bogor.</w:t>
      </w:r>
    </w:p>
    <w:p w14:paraId="31DDF4D5" w14:textId="6FEB31BE"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noProof/>
          <w:color w:val="000000"/>
          <w:sz w:val="28"/>
          <w:szCs w:val="28"/>
        </w:rPr>
        <w:drawing>
          <wp:inline distT="0" distB="0" distL="0" distR="0" wp14:anchorId="5C41BA0A" wp14:editId="742CDE8A">
            <wp:extent cx="5210175" cy="29337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2CE04C39" w14:textId="697E97C5" w:rsidR="0002107F" w:rsidRPr="00FD40C3" w:rsidRDefault="0002107F" w:rsidP="00565639">
      <w:pPr>
        <w:keepNext/>
        <w:keepLines/>
        <w:pBdr>
          <w:top w:val="nil"/>
          <w:left w:val="nil"/>
          <w:bottom w:val="nil"/>
          <w:right w:val="nil"/>
          <w:between w:val="nil"/>
        </w:pBdr>
        <w:ind w:firstLine="0"/>
        <w:rPr>
          <w:bCs/>
          <w:color w:val="000000"/>
          <w:sz w:val="28"/>
          <w:szCs w:val="28"/>
        </w:rPr>
      </w:pPr>
    </w:p>
    <w:p w14:paraId="38915096" w14:textId="00403364"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4. Wawancara luring dengan Bapak Ahmad Arfandi, S.Kom, dan Ibu Virgawaty Dewy, S.Pd, Guru SMA Negeri 65 Jakarta.</w:t>
      </w:r>
    </w:p>
    <w:p w14:paraId="3A0041E5" w14:textId="70695AB8"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noProof/>
          <w:color w:val="000000"/>
          <w:sz w:val="28"/>
          <w:szCs w:val="28"/>
        </w:rPr>
        <w:drawing>
          <wp:inline distT="0" distB="0" distL="0" distR="0" wp14:anchorId="2B19DC7F" wp14:editId="166B1D93">
            <wp:extent cx="5210175" cy="39052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210175" cy="3905250"/>
                    </a:xfrm>
                    <a:prstGeom prst="rect">
                      <a:avLst/>
                    </a:prstGeom>
                    <a:noFill/>
                    <a:ln>
                      <a:noFill/>
                    </a:ln>
                  </pic:spPr>
                </pic:pic>
              </a:graphicData>
            </a:graphic>
          </wp:inline>
        </w:drawing>
      </w:r>
    </w:p>
    <w:p w14:paraId="37BA5171" w14:textId="4C22B88B"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lastRenderedPageBreak/>
        <w:t>5. Wawancara luring dengan Ibu Dita Putri Bestari, S.Pd, dan Ibu Ayu Nulantika, S.Pd, Guru SMA Negeri 65 Jakarta.</w:t>
      </w:r>
    </w:p>
    <w:p w14:paraId="6B0E8655" w14:textId="5F50B957"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noProof/>
          <w:color w:val="000000"/>
          <w:sz w:val="28"/>
          <w:szCs w:val="28"/>
        </w:rPr>
        <w:drawing>
          <wp:inline distT="0" distB="0" distL="0" distR="0" wp14:anchorId="175BC37F" wp14:editId="147CBB7F">
            <wp:extent cx="5210175" cy="3905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210175" cy="3905250"/>
                    </a:xfrm>
                    <a:prstGeom prst="rect">
                      <a:avLst/>
                    </a:prstGeom>
                    <a:noFill/>
                    <a:ln>
                      <a:noFill/>
                    </a:ln>
                  </pic:spPr>
                </pic:pic>
              </a:graphicData>
            </a:graphic>
          </wp:inline>
        </w:drawing>
      </w:r>
    </w:p>
    <w:p w14:paraId="36E322EF" w14:textId="65C6E96D" w:rsidR="0002107F" w:rsidRPr="00FD40C3" w:rsidRDefault="0002107F" w:rsidP="00565639">
      <w:pPr>
        <w:keepNext/>
        <w:keepLines/>
        <w:pBdr>
          <w:top w:val="nil"/>
          <w:left w:val="nil"/>
          <w:bottom w:val="nil"/>
          <w:right w:val="nil"/>
          <w:between w:val="nil"/>
        </w:pBdr>
        <w:ind w:firstLine="0"/>
        <w:rPr>
          <w:bCs/>
          <w:color w:val="000000"/>
          <w:sz w:val="28"/>
          <w:szCs w:val="28"/>
        </w:rPr>
      </w:pPr>
    </w:p>
    <w:p w14:paraId="1DD09CE7" w14:textId="711CD6CA" w:rsidR="007421A7" w:rsidRPr="00FD40C3" w:rsidRDefault="000210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6. Wawancara daring dengan Ibu Dian Mustika Dewi Priyandari, S. Sos., M.M</w:t>
      </w:r>
      <w:r w:rsidR="007421A7" w:rsidRPr="00FD40C3">
        <w:rPr>
          <w:bCs/>
          <w:color w:val="000000"/>
          <w:sz w:val="28"/>
          <w:szCs w:val="28"/>
        </w:rPr>
        <w:t>, Dosen Universitas Suryadarma.</w:t>
      </w:r>
    </w:p>
    <w:p w14:paraId="7A68E6CF" w14:textId="248FB6B6" w:rsidR="007421A7" w:rsidRPr="00FD40C3" w:rsidRDefault="007421A7" w:rsidP="00565639">
      <w:pPr>
        <w:keepNext/>
        <w:keepLines/>
        <w:pBdr>
          <w:top w:val="nil"/>
          <w:left w:val="nil"/>
          <w:bottom w:val="nil"/>
          <w:right w:val="nil"/>
          <w:between w:val="nil"/>
        </w:pBdr>
        <w:ind w:firstLine="0"/>
        <w:rPr>
          <w:bCs/>
          <w:color w:val="000000"/>
          <w:sz w:val="28"/>
          <w:szCs w:val="28"/>
        </w:rPr>
      </w:pPr>
      <w:r w:rsidRPr="00FD40C3">
        <w:rPr>
          <w:bCs/>
          <w:noProof/>
          <w:color w:val="000000"/>
          <w:sz w:val="28"/>
          <w:szCs w:val="28"/>
        </w:rPr>
        <w:drawing>
          <wp:inline distT="0" distB="0" distL="0" distR="0" wp14:anchorId="69C8A3E0" wp14:editId="7D32E532">
            <wp:extent cx="5221605" cy="29368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221605" cy="2936875"/>
                    </a:xfrm>
                    <a:prstGeom prst="rect">
                      <a:avLst/>
                    </a:prstGeom>
                  </pic:spPr>
                </pic:pic>
              </a:graphicData>
            </a:graphic>
          </wp:inline>
        </w:drawing>
      </w:r>
    </w:p>
    <w:p w14:paraId="38612E39" w14:textId="4091DA62" w:rsidR="007421A7" w:rsidRPr="00FD40C3" w:rsidRDefault="007421A7"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lastRenderedPageBreak/>
        <w:t>7. Wawancara daring dengan Bapak Zamroni Riza, S.E, Guru SMA Sapta Kharisma Jakarta.</w:t>
      </w:r>
    </w:p>
    <w:p w14:paraId="3673A590" w14:textId="0D891083" w:rsidR="007421A7" w:rsidRPr="00FD40C3" w:rsidRDefault="007421A7" w:rsidP="00565639">
      <w:pPr>
        <w:keepNext/>
        <w:keepLines/>
        <w:pBdr>
          <w:top w:val="nil"/>
          <w:left w:val="nil"/>
          <w:bottom w:val="nil"/>
          <w:right w:val="nil"/>
          <w:between w:val="nil"/>
        </w:pBdr>
        <w:ind w:firstLine="0"/>
        <w:rPr>
          <w:bCs/>
          <w:color w:val="000000"/>
          <w:sz w:val="28"/>
          <w:szCs w:val="28"/>
        </w:rPr>
      </w:pPr>
      <w:r w:rsidRPr="00FD40C3">
        <w:rPr>
          <w:bCs/>
          <w:noProof/>
          <w:color w:val="000000"/>
          <w:sz w:val="28"/>
          <w:szCs w:val="28"/>
        </w:rPr>
        <w:drawing>
          <wp:inline distT="0" distB="0" distL="0" distR="0" wp14:anchorId="60D1B808" wp14:editId="059057E8">
            <wp:extent cx="5221605" cy="326326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221605" cy="3263265"/>
                    </a:xfrm>
                    <a:prstGeom prst="rect">
                      <a:avLst/>
                    </a:prstGeom>
                  </pic:spPr>
                </pic:pic>
              </a:graphicData>
            </a:graphic>
          </wp:inline>
        </w:drawing>
      </w:r>
    </w:p>
    <w:p w14:paraId="5E4B3207" w14:textId="14E8F36A" w:rsidR="007421A7" w:rsidRPr="00FD40C3" w:rsidRDefault="007421A7" w:rsidP="00565639">
      <w:pPr>
        <w:keepNext/>
        <w:keepLines/>
        <w:pBdr>
          <w:top w:val="nil"/>
          <w:left w:val="nil"/>
          <w:bottom w:val="nil"/>
          <w:right w:val="nil"/>
          <w:between w:val="nil"/>
        </w:pBdr>
        <w:ind w:firstLine="0"/>
        <w:rPr>
          <w:bCs/>
          <w:color w:val="000000"/>
          <w:sz w:val="28"/>
          <w:szCs w:val="28"/>
        </w:rPr>
      </w:pPr>
    </w:p>
    <w:p w14:paraId="47CEF88F" w14:textId="6CE1CDF3" w:rsidR="007421A7" w:rsidRPr="00FD40C3" w:rsidRDefault="007421A7"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8. Wawancara daring dengan Bapak Muhammad Lutfi, S.Pd, Guru SMA Negeri 113 Jakarta.</w:t>
      </w:r>
    </w:p>
    <w:p w14:paraId="2DA6E355" w14:textId="47D63CBA" w:rsidR="007421A7" w:rsidRPr="00FD40C3" w:rsidRDefault="007421A7" w:rsidP="00565639">
      <w:pPr>
        <w:keepNext/>
        <w:keepLines/>
        <w:pBdr>
          <w:top w:val="nil"/>
          <w:left w:val="nil"/>
          <w:bottom w:val="nil"/>
          <w:right w:val="nil"/>
          <w:between w:val="nil"/>
        </w:pBdr>
        <w:ind w:firstLine="0"/>
        <w:rPr>
          <w:bCs/>
          <w:color w:val="000000"/>
          <w:sz w:val="28"/>
          <w:szCs w:val="28"/>
        </w:rPr>
      </w:pPr>
      <w:r w:rsidRPr="00FD40C3">
        <w:rPr>
          <w:bCs/>
          <w:noProof/>
          <w:color w:val="000000"/>
          <w:sz w:val="28"/>
          <w:szCs w:val="28"/>
        </w:rPr>
        <w:drawing>
          <wp:inline distT="0" distB="0" distL="0" distR="0" wp14:anchorId="25DABCBC" wp14:editId="41EA0B5A">
            <wp:extent cx="5221605" cy="326326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221605" cy="3263265"/>
                    </a:xfrm>
                    <a:prstGeom prst="rect">
                      <a:avLst/>
                    </a:prstGeom>
                  </pic:spPr>
                </pic:pic>
              </a:graphicData>
            </a:graphic>
          </wp:inline>
        </w:drawing>
      </w:r>
    </w:p>
    <w:p w14:paraId="00E495F9" w14:textId="5C5A223C" w:rsidR="00B807AF" w:rsidRPr="00FD40C3" w:rsidRDefault="00B807AF" w:rsidP="00565639">
      <w:pPr>
        <w:keepNext/>
        <w:keepLines/>
        <w:pBdr>
          <w:top w:val="nil"/>
          <w:left w:val="nil"/>
          <w:bottom w:val="nil"/>
          <w:right w:val="nil"/>
          <w:between w:val="nil"/>
        </w:pBdr>
        <w:ind w:firstLine="0"/>
        <w:rPr>
          <w:bCs/>
          <w:color w:val="000000"/>
          <w:sz w:val="28"/>
          <w:szCs w:val="28"/>
        </w:rPr>
      </w:pPr>
    </w:p>
    <w:p w14:paraId="08E03B28" w14:textId="04098025" w:rsidR="00B807AF" w:rsidRPr="00FD40C3" w:rsidRDefault="00B807AF" w:rsidP="003F4C4C">
      <w:pPr>
        <w:pStyle w:val="Lampiran"/>
        <w:rPr>
          <w:lang w:val="id-ID"/>
        </w:rPr>
      </w:pPr>
      <w:bookmarkStart w:id="414" w:name="_Toc156335728"/>
      <w:bookmarkStart w:id="415" w:name="_Toc156587107"/>
      <w:bookmarkStart w:id="416" w:name="_Toc156593652"/>
      <w:bookmarkStart w:id="417" w:name="_Toc156594666"/>
      <w:r w:rsidRPr="00FD40C3">
        <w:rPr>
          <w:lang w:val="id-ID"/>
        </w:rPr>
        <w:lastRenderedPageBreak/>
        <w:t>Lampiran III Software Requirement Specification</w:t>
      </w:r>
      <w:bookmarkEnd w:id="414"/>
      <w:bookmarkEnd w:id="415"/>
      <w:bookmarkEnd w:id="416"/>
      <w:bookmarkEnd w:id="417"/>
    </w:p>
    <w:p w14:paraId="7B85AD4E" w14:textId="0BB67DE7" w:rsidR="00B807AF"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drawing>
          <wp:inline distT="0" distB="0" distL="0" distR="0" wp14:anchorId="493EEF25" wp14:editId="36F6BA68">
            <wp:extent cx="5219700" cy="6753225"/>
            <wp:effectExtent l="19050" t="19050" r="0" b="9525"/>
            <wp:docPr id="1338819975" name="Picture 13388199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308C362" w14:textId="6F63539E"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5B270045" wp14:editId="07A2FD55">
            <wp:extent cx="5219700" cy="6753225"/>
            <wp:effectExtent l="19050" t="19050" r="0" b="9525"/>
            <wp:docPr id="1338819979" name="Picture 1338819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508BCFE1" w14:textId="14C90A07"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1A2895E3" wp14:editId="35FC76DF">
            <wp:extent cx="5219700" cy="6753225"/>
            <wp:effectExtent l="19050" t="19050" r="0" b="9525"/>
            <wp:docPr id="1338819980" name="Picture 1338819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F9259B3" w14:textId="03E2C80C"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0FEA6B7C" wp14:editId="57C94A01">
            <wp:extent cx="5219700" cy="6753225"/>
            <wp:effectExtent l="19050" t="19050" r="0" b="9525"/>
            <wp:docPr id="1338819981" name="Picture 1338819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2E213493" w14:textId="1C77DF7D"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675C50E3" wp14:editId="596348FF">
            <wp:extent cx="5219700" cy="6753225"/>
            <wp:effectExtent l="19050" t="19050" r="0" b="9525"/>
            <wp:docPr id="1338819982" name="Picture 1338819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DC57E66" w14:textId="21D14802"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0E941A48" wp14:editId="2CC1E7B3">
            <wp:extent cx="5219700" cy="6753225"/>
            <wp:effectExtent l="19050" t="19050" r="0" b="9525"/>
            <wp:docPr id="1338819983" name="Picture 1338819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4C44605" w14:textId="3DE68131"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16CE5D12" wp14:editId="1CA73BD7">
            <wp:extent cx="5219700" cy="6753225"/>
            <wp:effectExtent l="19050" t="19050" r="0" b="9525"/>
            <wp:docPr id="1338819984" name="Picture 1338819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4EF6F803" w14:textId="242188D3"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2AA1D5B7" wp14:editId="4E7D99B5">
            <wp:extent cx="5219700" cy="6753225"/>
            <wp:effectExtent l="19050" t="19050" r="0" b="9525"/>
            <wp:docPr id="1338819985" name="Picture 1338819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58ABDBA" w14:textId="28A7320C"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7A320D6B" wp14:editId="131FB4AD">
            <wp:extent cx="5219700" cy="6753225"/>
            <wp:effectExtent l="19050" t="19050" r="0" b="9525"/>
            <wp:docPr id="1338819986" name="Picture 1338819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137C7CF" w14:textId="0A69AF76"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78AEC117" wp14:editId="42795691">
            <wp:extent cx="5219700" cy="6753225"/>
            <wp:effectExtent l="19050" t="19050" r="0" b="9525"/>
            <wp:docPr id="1338819987" name="Picture 1338819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137D08FA" w14:textId="3ECE20C2" w:rsidR="00A927E7" w:rsidRPr="00FD40C3" w:rsidRDefault="00A927E7" w:rsidP="00565639">
      <w:pPr>
        <w:keepNext/>
        <w:keepLines/>
        <w:pBdr>
          <w:top w:val="nil"/>
          <w:left w:val="nil"/>
          <w:bottom w:val="nil"/>
          <w:right w:val="nil"/>
          <w:between w:val="nil"/>
        </w:pBdr>
        <w:ind w:firstLine="0"/>
        <w:rPr>
          <w:b/>
          <w:color w:val="000000"/>
          <w:sz w:val="28"/>
          <w:szCs w:val="28"/>
        </w:rPr>
      </w:pPr>
    </w:p>
    <w:p w14:paraId="04CB8653" w14:textId="0EECDB72" w:rsidR="00A927E7" w:rsidRPr="00FD40C3" w:rsidRDefault="00A927E7" w:rsidP="00565639">
      <w:pPr>
        <w:keepNext/>
        <w:keepLines/>
        <w:pBdr>
          <w:top w:val="nil"/>
          <w:left w:val="nil"/>
          <w:bottom w:val="nil"/>
          <w:right w:val="nil"/>
          <w:between w:val="nil"/>
        </w:pBdr>
        <w:ind w:firstLine="0"/>
        <w:rPr>
          <w:b/>
          <w:color w:val="000000"/>
          <w:sz w:val="28"/>
          <w:szCs w:val="28"/>
        </w:rPr>
      </w:pPr>
    </w:p>
    <w:p w14:paraId="2FAB6E38" w14:textId="5EB030F6" w:rsidR="00A927E7" w:rsidRPr="00FD40C3" w:rsidRDefault="00A927E7" w:rsidP="00565639">
      <w:pPr>
        <w:keepNext/>
        <w:keepLines/>
        <w:pBdr>
          <w:top w:val="nil"/>
          <w:left w:val="nil"/>
          <w:bottom w:val="nil"/>
          <w:right w:val="nil"/>
          <w:between w:val="nil"/>
        </w:pBdr>
        <w:ind w:firstLine="0"/>
        <w:rPr>
          <w:b/>
          <w:color w:val="000000"/>
          <w:sz w:val="28"/>
          <w:szCs w:val="28"/>
        </w:rPr>
      </w:pPr>
    </w:p>
    <w:p w14:paraId="2853264F" w14:textId="18F16F7B" w:rsidR="00A927E7" w:rsidRPr="00FD40C3" w:rsidRDefault="00A927E7" w:rsidP="00565639">
      <w:pPr>
        <w:keepNext/>
        <w:keepLines/>
        <w:pBdr>
          <w:top w:val="nil"/>
          <w:left w:val="nil"/>
          <w:bottom w:val="nil"/>
          <w:right w:val="nil"/>
          <w:between w:val="nil"/>
        </w:pBdr>
        <w:ind w:firstLine="0"/>
        <w:rPr>
          <w:b/>
          <w:color w:val="000000"/>
          <w:sz w:val="28"/>
          <w:szCs w:val="28"/>
        </w:rPr>
      </w:pPr>
    </w:p>
    <w:p w14:paraId="014E7FCE" w14:textId="3B89A534" w:rsidR="00A927E7" w:rsidRPr="00FD40C3" w:rsidRDefault="00A927E7" w:rsidP="00565639">
      <w:pPr>
        <w:keepNext/>
        <w:keepLines/>
        <w:pBdr>
          <w:top w:val="nil"/>
          <w:left w:val="nil"/>
          <w:bottom w:val="nil"/>
          <w:right w:val="nil"/>
          <w:between w:val="nil"/>
        </w:pBdr>
        <w:ind w:firstLine="0"/>
        <w:rPr>
          <w:b/>
          <w:color w:val="000000"/>
          <w:sz w:val="28"/>
          <w:szCs w:val="28"/>
        </w:rPr>
      </w:pPr>
    </w:p>
    <w:p w14:paraId="2A938B8B" w14:textId="1094C1C4" w:rsidR="00A927E7" w:rsidRPr="00FD40C3" w:rsidRDefault="00A927E7" w:rsidP="00A927E7">
      <w:pPr>
        <w:pStyle w:val="Lampiran"/>
        <w:rPr>
          <w:lang w:val="id-ID"/>
        </w:rPr>
      </w:pPr>
      <w:bookmarkStart w:id="418" w:name="_Toc156335729"/>
      <w:bookmarkStart w:id="419" w:name="_Toc156587108"/>
      <w:bookmarkStart w:id="420" w:name="_Toc156593653"/>
      <w:bookmarkStart w:id="421" w:name="_Toc156594667"/>
      <w:r w:rsidRPr="00FD40C3">
        <w:rPr>
          <w:lang w:val="id-ID"/>
        </w:rPr>
        <w:lastRenderedPageBreak/>
        <w:t>Lampiran IV Hasil Responden System Usability Scale (SUS)</w:t>
      </w:r>
      <w:bookmarkEnd w:id="418"/>
      <w:bookmarkEnd w:id="419"/>
      <w:bookmarkEnd w:id="420"/>
      <w:bookmarkEnd w:id="421"/>
    </w:p>
    <w:p w14:paraId="35DA3EE4" w14:textId="7F51F485" w:rsidR="00A927E7" w:rsidRPr="00FD40C3" w:rsidRDefault="00A927E7" w:rsidP="00A927E7">
      <w:pPr>
        <w:ind w:firstLine="0"/>
      </w:pPr>
      <w:r w:rsidRPr="00FD40C3">
        <w:rPr>
          <w:noProof/>
        </w:rPr>
        <w:drawing>
          <wp:inline distT="0" distB="0" distL="0" distR="0" wp14:anchorId="556A9773" wp14:editId="1C44327F">
            <wp:extent cx="5221605" cy="354774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221605" cy="3547745"/>
                    </a:xfrm>
                    <a:prstGeom prst="rect">
                      <a:avLst/>
                    </a:prstGeom>
                  </pic:spPr>
                </pic:pic>
              </a:graphicData>
            </a:graphic>
          </wp:inline>
        </w:drawing>
      </w:r>
    </w:p>
    <w:p w14:paraId="061E8FFA" w14:textId="06C0BAD0" w:rsidR="00A927E7" w:rsidRPr="00FD40C3" w:rsidRDefault="00A927E7" w:rsidP="00A927E7">
      <w:pPr>
        <w:ind w:firstLine="0"/>
      </w:pPr>
      <w:r w:rsidRPr="00FD40C3">
        <w:rPr>
          <w:noProof/>
        </w:rPr>
        <w:drawing>
          <wp:inline distT="0" distB="0" distL="0" distR="0" wp14:anchorId="38ED48B7" wp14:editId="080F926D">
            <wp:extent cx="5221605" cy="21971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221605" cy="2197100"/>
                    </a:xfrm>
                    <a:prstGeom prst="rect">
                      <a:avLst/>
                    </a:prstGeom>
                    <a:noFill/>
                    <a:ln>
                      <a:noFill/>
                    </a:ln>
                  </pic:spPr>
                </pic:pic>
              </a:graphicData>
            </a:graphic>
          </wp:inline>
        </w:drawing>
      </w:r>
    </w:p>
    <w:p w14:paraId="2ACB6906" w14:textId="0C928FA4" w:rsidR="00A927E7" w:rsidRPr="00FD40C3" w:rsidRDefault="00A927E7" w:rsidP="00A927E7">
      <w:pPr>
        <w:ind w:firstLine="0"/>
      </w:pPr>
      <w:r w:rsidRPr="00FD40C3">
        <w:rPr>
          <w:noProof/>
        </w:rPr>
        <w:lastRenderedPageBreak/>
        <w:drawing>
          <wp:inline distT="0" distB="0" distL="0" distR="0" wp14:anchorId="62CF3996" wp14:editId="7119F9D7">
            <wp:extent cx="5221605" cy="248221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6D9D34A8" w14:textId="741405FD" w:rsidR="00A927E7" w:rsidRPr="00FD40C3" w:rsidRDefault="00A927E7" w:rsidP="00A927E7">
      <w:pPr>
        <w:ind w:firstLine="0"/>
      </w:pPr>
      <w:r w:rsidRPr="00FD40C3">
        <w:rPr>
          <w:noProof/>
        </w:rPr>
        <w:drawing>
          <wp:inline distT="0" distB="0" distL="0" distR="0" wp14:anchorId="50A5F2DA" wp14:editId="5DADEAC2">
            <wp:extent cx="5221605" cy="248221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3F36C23B" w14:textId="53D3ABD7" w:rsidR="00A927E7" w:rsidRPr="00FD40C3" w:rsidRDefault="00A927E7" w:rsidP="00A927E7">
      <w:pPr>
        <w:ind w:firstLine="0"/>
      </w:pPr>
      <w:r w:rsidRPr="00FD40C3">
        <w:rPr>
          <w:noProof/>
        </w:rPr>
        <w:drawing>
          <wp:inline distT="0" distB="0" distL="0" distR="0" wp14:anchorId="798341C5" wp14:editId="421251AA">
            <wp:extent cx="5221605" cy="248221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7A744313" w14:textId="2F733086" w:rsidR="00A927E7" w:rsidRPr="00FD40C3" w:rsidRDefault="00A927E7" w:rsidP="00A927E7">
      <w:pPr>
        <w:ind w:firstLine="0"/>
      </w:pPr>
      <w:r w:rsidRPr="00FD40C3">
        <w:rPr>
          <w:noProof/>
        </w:rPr>
        <w:lastRenderedPageBreak/>
        <w:drawing>
          <wp:inline distT="0" distB="0" distL="0" distR="0" wp14:anchorId="3AD684FF" wp14:editId="2586623B">
            <wp:extent cx="5221605" cy="265366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71195C45" w14:textId="335D22FB" w:rsidR="00A927E7" w:rsidRPr="00FD40C3" w:rsidRDefault="00A927E7" w:rsidP="00A927E7">
      <w:pPr>
        <w:ind w:firstLine="0"/>
      </w:pPr>
      <w:r w:rsidRPr="00FD40C3">
        <w:rPr>
          <w:noProof/>
        </w:rPr>
        <w:drawing>
          <wp:inline distT="0" distB="0" distL="0" distR="0" wp14:anchorId="17F82932" wp14:editId="02EC03DF">
            <wp:extent cx="5221605" cy="265366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713CE08" w14:textId="73294BB7" w:rsidR="00A927E7" w:rsidRPr="00FD40C3" w:rsidRDefault="00A927E7" w:rsidP="00A927E7">
      <w:pPr>
        <w:ind w:firstLine="0"/>
      </w:pPr>
      <w:r w:rsidRPr="00FD40C3">
        <w:rPr>
          <w:noProof/>
        </w:rPr>
        <w:drawing>
          <wp:inline distT="0" distB="0" distL="0" distR="0" wp14:anchorId="0DCC4ECB" wp14:editId="2BD3B090">
            <wp:extent cx="5221605" cy="265366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24AAFA8" w14:textId="3C940E52" w:rsidR="00A927E7" w:rsidRPr="00FD40C3" w:rsidRDefault="00A927E7" w:rsidP="00A927E7">
      <w:pPr>
        <w:ind w:firstLine="0"/>
      </w:pPr>
      <w:r w:rsidRPr="00FD40C3">
        <w:rPr>
          <w:noProof/>
        </w:rPr>
        <w:lastRenderedPageBreak/>
        <w:drawing>
          <wp:inline distT="0" distB="0" distL="0" distR="0" wp14:anchorId="57D5C69C" wp14:editId="1FFCB40D">
            <wp:extent cx="5221605" cy="265366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6F63117" w14:textId="41F9A05F" w:rsidR="00A927E7" w:rsidRPr="00FD40C3" w:rsidRDefault="00A927E7" w:rsidP="00A927E7">
      <w:pPr>
        <w:ind w:firstLine="0"/>
      </w:pPr>
      <w:r w:rsidRPr="00FD40C3">
        <w:rPr>
          <w:noProof/>
        </w:rPr>
        <w:drawing>
          <wp:inline distT="0" distB="0" distL="0" distR="0" wp14:anchorId="05EF0E09" wp14:editId="7C9D84B9">
            <wp:extent cx="5221605" cy="248221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208A3D65" w14:textId="5CDA16D4" w:rsidR="00A927E7" w:rsidRPr="00FD40C3" w:rsidRDefault="00A927E7" w:rsidP="00A927E7">
      <w:pPr>
        <w:ind w:firstLine="0"/>
      </w:pPr>
      <w:r w:rsidRPr="00FD40C3">
        <w:rPr>
          <w:noProof/>
        </w:rPr>
        <w:drawing>
          <wp:inline distT="0" distB="0" distL="0" distR="0" wp14:anchorId="2A63FDFB" wp14:editId="10064D8F">
            <wp:extent cx="5221605" cy="265366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35AA9F7A" w14:textId="72646E51" w:rsidR="00A927E7" w:rsidRPr="00FD40C3" w:rsidRDefault="00A927E7" w:rsidP="00A927E7">
      <w:pPr>
        <w:ind w:firstLine="0"/>
      </w:pPr>
      <w:r w:rsidRPr="00FD40C3">
        <w:rPr>
          <w:noProof/>
        </w:rPr>
        <w:lastRenderedPageBreak/>
        <w:drawing>
          <wp:inline distT="0" distB="0" distL="0" distR="0" wp14:anchorId="458AEE1B" wp14:editId="5381E228">
            <wp:extent cx="5221605" cy="265366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sectPr w:rsidR="00A927E7" w:rsidRPr="00FD40C3" w:rsidSect="00FD40C3">
      <w:pgSz w:w="11909" w:h="16834"/>
      <w:pgMar w:top="1701" w:right="1701" w:bottom="1701" w:left="1985"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F83B0E" w14:textId="77777777" w:rsidR="00185D77" w:rsidRDefault="00185D77">
      <w:pPr>
        <w:spacing w:line="240" w:lineRule="auto"/>
      </w:pPr>
      <w:r>
        <w:separator/>
      </w:r>
    </w:p>
  </w:endnote>
  <w:endnote w:type="continuationSeparator" w:id="0">
    <w:p w14:paraId="3FFD09EB" w14:textId="77777777" w:rsidR="00185D77" w:rsidRDefault="00185D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panose1 w:val="00000000000000000000"/>
    <w:charset w:val="00"/>
    <w:family w:val="roman"/>
    <w:notTrueType/>
    <w:pitch w:val="default"/>
  </w:font>
  <w:font w:name="Calibri">
    <w:panose1 w:val="020F0502020204030204"/>
    <w:charset w:val="00"/>
    <w:family w:val="swiss"/>
    <w:pitch w:val="variable"/>
    <w:sig w:usb0="E0002AFF" w:usb1="4000ACFF" w:usb2="00000001"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3D125E" w14:textId="77777777" w:rsidR="00185D77" w:rsidRDefault="00185D77">
      <w:pPr>
        <w:spacing w:line="240" w:lineRule="auto"/>
      </w:pPr>
      <w:r>
        <w:separator/>
      </w:r>
    </w:p>
  </w:footnote>
  <w:footnote w:type="continuationSeparator" w:id="0">
    <w:p w14:paraId="50C678A8" w14:textId="77777777" w:rsidR="00185D77" w:rsidRDefault="00185D7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BFC941" w14:textId="77777777" w:rsidR="00714510" w:rsidRDefault="00714510">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6698A1D8" w14:textId="77777777" w:rsidR="00714510" w:rsidRDefault="00714510">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BD50A7D"/>
    <w:multiLevelType w:val="hybridMultilevel"/>
    <w:tmpl w:val="82E4CDB8"/>
    <w:lvl w:ilvl="0" w:tplc="AA1C8642">
      <w:start w:val="1"/>
      <w:numFmt w:val="decimal"/>
      <w:pStyle w:val="Style1"/>
      <w:suff w:val="space"/>
      <w:lvlText w:val="Gambar 4.%1"/>
      <w:lvlJc w:val="center"/>
      <w:pPr>
        <w:ind w:left="0" w:firstLine="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6"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7" w15:restartNumberingAfterBreak="0">
    <w:nsid w:val="10E54B74"/>
    <w:multiLevelType w:val="hybridMultilevel"/>
    <w:tmpl w:val="E31C3A46"/>
    <w:lvl w:ilvl="0" w:tplc="C2721F7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B0278B"/>
    <w:multiLevelType w:val="hybridMultilevel"/>
    <w:tmpl w:val="EC32CBF6"/>
    <w:lvl w:ilvl="0" w:tplc="7ADCB788">
      <w:start w:val="1"/>
      <w:numFmt w:val="decimal"/>
      <w:pStyle w:val="Tabel3"/>
      <w:suff w:val="space"/>
      <w:lvlText w:val="Tabel 3.%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AD34233"/>
    <w:multiLevelType w:val="hybridMultilevel"/>
    <w:tmpl w:val="E6F4D68C"/>
    <w:lvl w:ilvl="0" w:tplc="7B26F0DC">
      <w:start w:val="1"/>
      <w:numFmt w:val="decimal"/>
      <w:pStyle w:val="Gambar4"/>
      <w:lvlText w:val="Gambar 4.%1"/>
      <w:lvlJc w:val="center"/>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D82FC5"/>
    <w:multiLevelType w:val="hybridMultilevel"/>
    <w:tmpl w:val="4D483F4A"/>
    <w:lvl w:ilvl="0" w:tplc="8DA0D93A">
      <w:start w:val="1"/>
      <w:numFmt w:val="decimal"/>
      <w:pStyle w:val="Gambar3"/>
      <w:suff w:val="space"/>
      <w:lvlText w:val="Gambar 3.%1"/>
      <w:lvlJc w:val="left"/>
      <w:pPr>
        <w:ind w:left="0" w:firstLine="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D3D73A2"/>
    <w:multiLevelType w:val="multilevel"/>
    <w:tmpl w:val="D9B6AE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D921B14"/>
    <w:multiLevelType w:val="hybridMultilevel"/>
    <w:tmpl w:val="59F8ECE2"/>
    <w:lvl w:ilvl="0" w:tplc="2CAAD6F6">
      <w:start w:val="1"/>
      <w:numFmt w:val="decimal"/>
      <w:lvlText w:val="3.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6"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325D4DAE"/>
    <w:multiLevelType w:val="hybridMultilevel"/>
    <w:tmpl w:val="8CC62812"/>
    <w:lvl w:ilvl="0" w:tplc="D92AC00E">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D37460"/>
    <w:multiLevelType w:val="hybridMultilevel"/>
    <w:tmpl w:val="42B0BFB0"/>
    <w:lvl w:ilvl="0" w:tplc="72A46FAA">
      <w:start w:val="1"/>
      <w:numFmt w:val="decimal"/>
      <w:lvlText w:val="4.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4A77464"/>
    <w:multiLevelType w:val="hybridMultilevel"/>
    <w:tmpl w:val="664CD738"/>
    <w:lvl w:ilvl="0" w:tplc="41C6A35A">
      <w:start w:val="1"/>
      <w:numFmt w:val="decimal"/>
      <w:pStyle w:val="Tabel2"/>
      <w:suff w:val="space"/>
      <w:lvlText w:val="Tabel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0F64487"/>
    <w:multiLevelType w:val="hybridMultilevel"/>
    <w:tmpl w:val="08F8700C"/>
    <w:lvl w:ilvl="0" w:tplc="EE70EE7E">
      <w:start w:val="1"/>
      <w:numFmt w:val="decimal"/>
      <w:pStyle w:val="Kode"/>
      <w:suff w:val="space"/>
      <w:lvlText w:val="Kode 4.%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2" w15:restartNumberingAfterBreak="0">
    <w:nsid w:val="55FB3531"/>
    <w:multiLevelType w:val="hybridMultilevel"/>
    <w:tmpl w:val="7CEE4AE8"/>
    <w:lvl w:ilvl="0" w:tplc="00B0C9F2">
      <w:start w:val="1"/>
      <w:numFmt w:val="decimal"/>
      <w:pStyle w:val="Gambar2"/>
      <w:suff w:val="space"/>
      <w:lvlText w:val="Gambar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3" w15:restartNumberingAfterBreak="0">
    <w:nsid w:val="60F847C3"/>
    <w:multiLevelType w:val="hybridMultilevel"/>
    <w:tmpl w:val="AD9E0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6"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7"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6B211843"/>
    <w:multiLevelType w:val="hybridMultilevel"/>
    <w:tmpl w:val="149619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40" w15:restartNumberingAfterBreak="0">
    <w:nsid w:val="700F4BFC"/>
    <w:multiLevelType w:val="hybridMultilevel"/>
    <w:tmpl w:val="B07865EE"/>
    <w:lvl w:ilvl="0" w:tplc="7C7C29AA">
      <w:start w:val="1"/>
      <w:numFmt w:val="decimal"/>
      <w:pStyle w:val="Tabel4"/>
      <w:lvlText w:val="Tabel 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2F57F70"/>
    <w:multiLevelType w:val="hybridMultilevel"/>
    <w:tmpl w:val="6EF8AC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9632FE8"/>
    <w:multiLevelType w:val="hybridMultilevel"/>
    <w:tmpl w:val="2DD83882"/>
    <w:lvl w:ilvl="0" w:tplc="5EA43A60">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7E955B4A"/>
    <w:multiLevelType w:val="hybridMultilevel"/>
    <w:tmpl w:val="937EE0A6"/>
    <w:lvl w:ilvl="0" w:tplc="AEA4749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EF84D59"/>
    <w:multiLevelType w:val="hybridMultilevel"/>
    <w:tmpl w:val="2E90D0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1"/>
  </w:num>
  <w:num w:numId="3">
    <w:abstractNumId w:val="15"/>
  </w:num>
  <w:num w:numId="4">
    <w:abstractNumId w:val="39"/>
  </w:num>
  <w:num w:numId="5">
    <w:abstractNumId w:val="6"/>
  </w:num>
  <w:num w:numId="6">
    <w:abstractNumId w:val="29"/>
  </w:num>
  <w:num w:numId="7">
    <w:abstractNumId w:val="37"/>
  </w:num>
  <w:num w:numId="8">
    <w:abstractNumId w:val="36"/>
  </w:num>
  <w:num w:numId="9">
    <w:abstractNumId w:val="2"/>
  </w:num>
  <w:num w:numId="10">
    <w:abstractNumId w:val="35"/>
  </w:num>
  <w:num w:numId="11">
    <w:abstractNumId w:val="17"/>
  </w:num>
  <w:num w:numId="12">
    <w:abstractNumId w:val="23"/>
  </w:num>
  <w:num w:numId="13">
    <w:abstractNumId w:val="5"/>
  </w:num>
  <w:num w:numId="14">
    <w:abstractNumId w:val="25"/>
  </w:num>
  <w:num w:numId="15">
    <w:abstractNumId w:val="26"/>
  </w:num>
  <w:num w:numId="16">
    <w:abstractNumId w:val="43"/>
  </w:num>
  <w:num w:numId="17">
    <w:abstractNumId w:val="28"/>
  </w:num>
  <w:num w:numId="18">
    <w:abstractNumId w:val="3"/>
  </w:num>
  <w:num w:numId="19">
    <w:abstractNumId w:val="20"/>
  </w:num>
  <w:num w:numId="20">
    <w:abstractNumId w:val="0"/>
  </w:num>
  <w:num w:numId="21">
    <w:abstractNumId w:val="16"/>
  </w:num>
  <w:num w:numId="22">
    <w:abstractNumId w:val="11"/>
  </w:num>
  <w:num w:numId="23">
    <w:abstractNumId w:val="34"/>
  </w:num>
  <w:num w:numId="24">
    <w:abstractNumId w:val="14"/>
  </w:num>
  <w:num w:numId="25">
    <w:abstractNumId w:val="22"/>
  </w:num>
  <w:num w:numId="26">
    <w:abstractNumId w:val="12"/>
  </w:num>
  <w:num w:numId="27">
    <w:abstractNumId w:val="1"/>
  </w:num>
  <w:num w:numId="28">
    <w:abstractNumId w:val="31"/>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7"/>
  </w:num>
  <w:num w:numId="31">
    <w:abstractNumId w:val="41"/>
  </w:num>
  <w:num w:numId="32">
    <w:abstractNumId w:val="32"/>
  </w:num>
  <w:num w:numId="33">
    <w:abstractNumId w:val="10"/>
  </w:num>
  <w:num w:numId="34">
    <w:abstractNumId w:val="24"/>
  </w:num>
  <w:num w:numId="35">
    <w:abstractNumId w:val="8"/>
  </w:num>
  <w:num w:numId="36">
    <w:abstractNumId w:val="44"/>
  </w:num>
  <w:num w:numId="37">
    <w:abstractNumId w:val="7"/>
  </w:num>
  <w:num w:numId="38">
    <w:abstractNumId w:val="33"/>
  </w:num>
  <w:num w:numId="39">
    <w:abstractNumId w:val="19"/>
  </w:num>
  <w:num w:numId="40">
    <w:abstractNumId w:val="18"/>
  </w:num>
  <w:num w:numId="41">
    <w:abstractNumId w:val="4"/>
  </w:num>
  <w:num w:numId="42">
    <w:abstractNumId w:val="9"/>
  </w:num>
  <w:num w:numId="43">
    <w:abstractNumId w:val="42"/>
  </w:num>
  <w:num w:numId="44">
    <w:abstractNumId w:val="40"/>
  </w:num>
  <w:num w:numId="45">
    <w:abstractNumId w:val="45"/>
  </w:num>
  <w:num w:numId="46">
    <w:abstractNumId w:val="38"/>
  </w:num>
  <w:num w:numId="47">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17DB"/>
    <w:rsid w:val="000133F8"/>
    <w:rsid w:val="000146BC"/>
    <w:rsid w:val="00015B80"/>
    <w:rsid w:val="0001652D"/>
    <w:rsid w:val="000175B2"/>
    <w:rsid w:val="00020EED"/>
    <w:rsid w:val="0002107F"/>
    <w:rsid w:val="00024258"/>
    <w:rsid w:val="0002641D"/>
    <w:rsid w:val="00031B24"/>
    <w:rsid w:val="00034751"/>
    <w:rsid w:val="000349C6"/>
    <w:rsid w:val="000356C8"/>
    <w:rsid w:val="000362AC"/>
    <w:rsid w:val="00043998"/>
    <w:rsid w:val="000446C9"/>
    <w:rsid w:val="00044789"/>
    <w:rsid w:val="00044A44"/>
    <w:rsid w:val="0004515E"/>
    <w:rsid w:val="00045547"/>
    <w:rsid w:val="00047972"/>
    <w:rsid w:val="00057484"/>
    <w:rsid w:val="000628ED"/>
    <w:rsid w:val="000717A1"/>
    <w:rsid w:val="00072257"/>
    <w:rsid w:val="0007707D"/>
    <w:rsid w:val="00082DAD"/>
    <w:rsid w:val="00083454"/>
    <w:rsid w:val="00084368"/>
    <w:rsid w:val="00086334"/>
    <w:rsid w:val="0009114B"/>
    <w:rsid w:val="00092D4D"/>
    <w:rsid w:val="00092F6D"/>
    <w:rsid w:val="000930E0"/>
    <w:rsid w:val="00095F11"/>
    <w:rsid w:val="000960A4"/>
    <w:rsid w:val="000A25E0"/>
    <w:rsid w:val="000A3DA2"/>
    <w:rsid w:val="000A4B98"/>
    <w:rsid w:val="000A62E2"/>
    <w:rsid w:val="000A7148"/>
    <w:rsid w:val="000B14CE"/>
    <w:rsid w:val="000B161D"/>
    <w:rsid w:val="000B2470"/>
    <w:rsid w:val="000B736D"/>
    <w:rsid w:val="000C5058"/>
    <w:rsid w:val="000C5302"/>
    <w:rsid w:val="000C6B40"/>
    <w:rsid w:val="000D2A1D"/>
    <w:rsid w:val="000D44AB"/>
    <w:rsid w:val="000D58BD"/>
    <w:rsid w:val="000D7E90"/>
    <w:rsid w:val="000E155F"/>
    <w:rsid w:val="000E479A"/>
    <w:rsid w:val="000E5DB9"/>
    <w:rsid w:val="000F1379"/>
    <w:rsid w:val="000F301C"/>
    <w:rsid w:val="00101B52"/>
    <w:rsid w:val="00103CC8"/>
    <w:rsid w:val="00104CBF"/>
    <w:rsid w:val="00104CFE"/>
    <w:rsid w:val="00114368"/>
    <w:rsid w:val="001170EB"/>
    <w:rsid w:val="001172DD"/>
    <w:rsid w:val="001174CA"/>
    <w:rsid w:val="00117DED"/>
    <w:rsid w:val="001224E3"/>
    <w:rsid w:val="001355C3"/>
    <w:rsid w:val="001422CC"/>
    <w:rsid w:val="001437A0"/>
    <w:rsid w:val="00146817"/>
    <w:rsid w:val="00150FBF"/>
    <w:rsid w:val="00151A7C"/>
    <w:rsid w:val="001522F5"/>
    <w:rsid w:val="001534DD"/>
    <w:rsid w:val="00153810"/>
    <w:rsid w:val="00153CC2"/>
    <w:rsid w:val="00154B53"/>
    <w:rsid w:val="0015580E"/>
    <w:rsid w:val="00163617"/>
    <w:rsid w:val="00163ECC"/>
    <w:rsid w:val="00164C97"/>
    <w:rsid w:val="00166005"/>
    <w:rsid w:val="00171CEB"/>
    <w:rsid w:val="00173FD4"/>
    <w:rsid w:val="001763C0"/>
    <w:rsid w:val="00177D46"/>
    <w:rsid w:val="00177FDA"/>
    <w:rsid w:val="00180E52"/>
    <w:rsid w:val="0018270C"/>
    <w:rsid w:val="001838CE"/>
    <w:rsid w:val="00185B58"/>
    <w:rsid w:val="00185D77"/>
    <w:rsid w:val="0018714F"/>
    <w:rsid w:val="00193EB6"/>
    <w:rsid w:val="00194686"/>
    <w:rsid w:val="001956F6"/>
    <w:rsid w:val="001957A6"/>
    <w:rsid w:val="001957EF"/>
    <w:rsid w:val="00196FEC"/>
    <w:rsid w:val="001A1EA3"/>
    <w:rsid w:val="001A223E"/>
    <w:rsid w:val="001A2DAB"/>
    <w:rsid w:val="001A33F1"/>
    <w:rsid w:val="001A3E0B"/>
    <w:rsid w:val="001A5370"/>
    <w:rsid w:val="001A7283"/>
    <w:rsid w:val="001A788C"/>
    <w:rsid w:val="001B01DC"/>
    <w:rsid w:val="001B04F1"/>
    <w:rsid w:val="001B14F3"/>
    <w:rsid w:val="001B2779"/>
    <w:rsid w:val="001C37C0"/>
    <w:rsid w:val="001C55B3"/>
    <w:rsid w:val="001C63E8"/>
    <w:rsid w:val="001D1CE4"/>
    <w:rsid w:val="001D2307"/>
    <w:rsid w:val="001D2F04"/>
    <w:rsid w:val="001D3AFE"/>
    <w:rsid w:val="001E0576"/>
    <w:rsid w:val="001E2E07"/>
    <w:rsid w:val="001E72F0"/>
    <w:rsid w:val="001F1BF9"/>
    <w:rsid w:val="001F7071"/>
    <w:rsid w:val="001F79D9"/>
    <w:rsid w:val="00201359"/>
    <w:rsid w:val="00202B75"/>
    <w:rsid w:val="00202F8B"/>
    <w:rsid w:val="002038CE"/>
    <w:rsid w:val="00206C37"/>
    <w:rsid w:val="002071A9"/>
    <w:rsid w:val="002150B1"/>
    <w:rsid w:val="00216DE0"/>
    <w:rsid w:val="00220668"/>
    <w:rsid w:val="00221F4E"/>
    <w:rsid w:val="002236AA"/>
    <w:rsid w:val="00224984"/>
    <w:rsid w:val="002266A7"/>
    <w:rsid w:val="002306B8"/>
    <w:rsid w:val="00233F64"/>
    <w:rsid w:val="00234B28"/>
    <w:rsid w:val="00250AF3"/>
    <w:rsid w:val="00251AC9"/>
    <w:rsid w:val="00253BFF"/>
    <w:rsid w:val="00260795"/>
    <w:rsid w:val="0026116A"/>
    <w:rsid w:val="00262D2F"/>
    <w:rsid w:val="00263AB1"/>
    <w:rsid w:val="002702C5"/>
    <w:rsid w:val="002704C1"/>
    <w:rsid w:val="002753F3"/>
    <w:rsid w:val="0027579F"/>
    <w:rsid w:val="00277DAF"/>
    <w:rsid w:val="00280BE0"/>
    <w:rsid w:val="00283944"/>
    <w:rsid w:val="002839FA"/>
    <w:rsid w:val="002843FF"/>
    <w:rsid w:val="00284522"/>
    <w:rsid w:val="002860BB"/>
    <w:rsid w:val="00287352"/>
    <w:rsid w:val="002902BE"/>
    <w:rsid w:val="0029178E"/>
    <w:rsid w:val="0029289E"/>
    <w:rsid w:val="00297360"/>
    <w:rsid w:val="00297526"/>
    <w:rsid w:val="002A19AA"/>
    <w:rsid w:val="002A53D3"/>
    <w:rsid w:val="002A7C81"/>
    <w:rsid w:val="002B1FB8"/>
    <w:rsid w:val="002B4DAF"/>
    <w:rsid w:val="002B761C"/>
    <w:rsid w:val="002C0335"/>
    <w:rsid w:val="002C2911"/>
    <w:rsid w:val="002C2A7A"/>
    <w:rsid w:val="002C646E"/>
    <w:rsid w:val="002C6A54"/>
    <w:rsid w:val="002C7C5E"/>
    <w:rsid w:val="002D390F"/>
    <w:rsid w:val="002D77A8"/>
    <w:rsid w:val="002E2F94"/>
    <w:rsid w:val="002F05DC"/>
    <w:rsid w:val="002F1F6A"/>
    <w:rsid w:val="002F2A29"/>
    <w:rsid w:val="002F33BD"/>
    <w:rsid w:val="002F3F60"/>
    <w:rsid w:val="00300A0C"/>
    <w:rsid w:val="00303AB6"/>
    <w:rsid w:val="00304756"/>
    <w:rsid w:val="00305C77"/>
    <w:rsid w:val="00305F78"/>
    <w:rsid w:val="003062CA"/>
    <w:rsid w:val="00316363"/>
    <w:rsid w:val="00330541"/>
    <w:rsid w:val="00330865"/>
    <w:rsid w:val="0033717E"/>
    <w:rsid w:val="003414BE"/>
    <w:rsid w:val="003418E4"/>
    <w:rsid w:val="00342C09"/>
    <w:rsid w:val="00344C3E"/>
    <w:rsid w:val="00346770"/>
    <w:rsid w:val="00353A44"/>
    <w:rsid w:val="00354DBC"/>
    <w:rsid w:val="003561D7"/>
    <w:rsid w:val="00357099"/>
    <w:rsid w:val="00360812"/>
    <w:rsid w:val="003609EF"/>
    <w:rsid w:val="00363A74"/>
    <w:rsid w:val="00364BD8"/>
    <w:rsid w:val="00364E7F"/>
    <w:rsid w:val="003673C8"/>
    <w:rsid w:val="00370569"/>
    <w:rsid w:val="00371208"/>
    <w:rsid w:val="00377D1C"/>
    <w:rsid w:val="003801D4"/>
    <w:rsid w:val="00380BB8"/>
    <w:rsid w:val="00381341"/>
    <w:rsid w:val="0038166B"/>
    <w:rsid w:val="003823C0"/>
    <w:rsid w:val="00390D1B"/>
    <w:rsid w:val="003960E2"/>
    <w:rsid w:val="003A0649"/>
    <w:rsid w:val="003A1320"/>
    <w:rsid w:val="003A7332"/>
    <w:rsid w:val="003B19A7"/>
    <w:rsid w:val="003C6CB6"/>
    <w:rsid w:val="003C7CBF"/>
    <w:rsid w:val="003C7F47"/>
    <w:rsid w:val="003D1091"/>
    <w:rsid w:val="003D4030"/>
    <w:rsid w:val="003D4F08"/>
    <w:rsid w:val="003D5A4A"/>
    <w:rsid w:val="003E1A0A"/>
    <w:rsid w:val="003E2532"/>
    <w:rsid w:val="003E2A73"/>
    <w:rsid w:val="003F04B7"/>
    <w:rsid w:val="003F15E3"/>
    <w:rsid w:val="003F36EC"/>
    <w:rsid w:val="003F4C4C"/>
    <w:rsid w:val="003F4E2F"/>
    <w:rsid w:val="003F6FC5"/>
    <w:rsid w:val="003F790D"/>
    <w:rsid w:val="004001F6"/>
    <w:rsid w:val="004020A8"/>
    <w:rsid w:val="0040495A"/>
    <w:rsid w:val="0040773B"/>
    <w:rsid w:val="004102C7"/>
    <w:rsid w:val="00411818"/>
    <w:rsid w:val="00411B2F"/>
    <w:rsid w:val="004126B2"/>
    <w:rsid w:val="00412975"/>
    <w:rsid w:val="0041364F"/>
    <w:rsid w:val="00415A2C"/>
    <w:rsid w:val="00415B02"/>
    <w:rsid w:val="0042035C"/>
    <w:rsid w:val="00421020"/>
    <w:rsid w:val="00422641"/>
    <w:rsid w:val="004238EA"/>
    <w:rsid w:val="004262AA"/>
    <w:rsid w:val="004264B0"/>
    <w:rsid w:val="00426A79"/>
    <w:rsid w:val="004327B1"/>
    <w:rsid w:val="00434719"/>
    <w:rsid w:val="00436A97"/>
    <w:rsid w:val="00437523"/>
    <w:rsid w:val="00440494"/>
    <w:rsid w:val="00441F31"/>
    <w:rsid w:val="00443F23"/>
    <w:rsid w:val="0044421E"/>
    <w:rsid w:val="00445A40"/>
    <w:rsid w:val="004506AB"/>
    <w:rsid w:val="00452FC3"/>
    <w:rsid w:val="00456F5B"/>
    <w:rsid w:val="004574A5"/>
    <w:rsid w:val="00457805"/>
    <w:rsid w:val="004600B2"/>
    <w:rsid w:val="00461135"/>
    <w:rsid w:val="00471B81"/>
    <w:rsid w:val="00472C02"/>
    <w:rsid w:val="004738BC"/>
    <w:rsid w:val="00475294"/>
    <w:rsid w:val="004754EB"/>
    <w:rsid w:val="004803A6"/>
    <w:rsid w:val="00482B78"/>
    <w:rsid w:val="004876F0"/>
    <w:rsid w:val="00492095"/>
    <w:rsid w:val="00492FCB"/>
    <w:rsid w:val="0049310E"/>
    <w:rsid w:val="004A11C8"/>
    <w:rsid w:val="004A4E16"/>
    <w:rsid w:val="004A50BE"/>
    <w:rsid w:val="004A7C98"/>
    <w:rsid w:val="004B2239"/>
    <w:rsid w:val="004B2DF9"/>
    <w:rsid w:val="004B3274"/>
    <w:rsid w:val="004B3B58"/>
    <w:rsid w:val="004C0618"/>
    <w:rsid w:val="004D03A2"/>
    <w:rsid w:val="004D629A"/>
    <w:rsid w:val="004E2FC0"/>
    <w:rsid w:val="004E4F0D"/>
    <w:rsid w:val="004E69AC"/>
    <w:rsid w:val="00500D82"/>
    <w:rsid w:val="00503404"/>
    <w:rsid w:val="00506AB0"/>
    <w:rsid w:val="00506C73"/>
    <w:rsid w:val="00512ABF"/>
    <w:rsid w:val="00514C5E"/>
    <w:rsid w:val="00516F02"/>
    <w:rsid w:val="00517F43"/>
    <w:rsid w:val="005207DB"/>
    <w:rsid w:val="00524A48"/>
    <w:rsid w:val="00524D40"/>
    <w:rsid w:val="005262E1"/>
    <w:rsid w:val="005352DA"/>
    <w:rsid w:val="00543358"/>
    <w:rsid w:val="00550423"/>
    <w:rsid w:val="00551D09"/>
    <w:rsid w:val="00553D08"/>
    <w:rsid w:val="00563651"/>
    <w:rsid w:val="00564DA4"/>
    <w:rsid w:val="00565639"/>
    <w:rsid w:val="00566D0E"/>
    <w:rsid w:val="00572865"/>
    <w:rsid w:val="0058173E"/>
    <w:rsid w:val="005833D7"/>
    <w:rsid w:val="005835F9"/>
    <w:rsid w:val="00583BFF"/>
    <w:rsid w:val="00583E5A"/>
    <w:rsid w:val="00584D91"/>
    <w:rsid w:val="005850A7"/>
    <w:rsid w:val="00585232"/>
    <w:rsid w:val="00586A88"/>
    <w:rsid w:val="005951D2"/>
    <w:rsid w:val="00596A34"/>
    <w:rsid w:val="00596B58"/>
    <w:rsid w:val="005A1240"/>
    <w:rsid w:val="005A1EE2"/>
    <w:rsid w:val="005A4ACD"/>
    <w:rsid w:val="005A77EB"/>
    <w:rsid w:val="005B1C4D"/>
    <w:rsid w:val="005B1E8A"/>
    <w:rsid w:val="005B3C9C"/>
    <w:rsid w:val="005B49D7"/>
    <w:rsid w:val="005B51E0"/>
    <w:rsid w:val="005C0B06"/>
    <w:rsid w:val="005C3A6E"/>
    <w:rsid w:val="005C4337"/>
    <w:rsid w:val="005C4ECF"/>
    <w:rsid w:val="005C5CC8"/>
    <w:rsid w:val="005D1B5B"/>
    <w:rsid w:val="005D1EC9"/>
    <w:rsid w:val="005D4F0F"/>
    <w:rsid w:val="005D5457"/>
    <w:rsid w:val="005D7749"/>
    <w:rsid w:val="005E04C3"/>
    <w:rsid w:val="005E33DE"/>
    <w:rsid w:val="005F486E"/>
    <w:rsid w:val="005F6BA3"/>
    <w:rsid w:val="00600A50"/>
    <w:rsid w:val="00600EFC"/>
    <w:rsid w:val="00604CC6"/>
    <w:rsid w:val="00613DDD"/>
    <w:rsid w:val="006155FF"/>
    <w:rsid w:val="006301D9"/>
    <w:rsid w:val="00636C0E"/>
    <w:rsid w:val="00637316"/>
    <w:rsid w:val="006374A4"/>
    <w:rsid w:val="006409B5"/>
    <w:rsid w:val="006413A7"/>
    <w:rsid w:val="0064298E"/>
    <w:rsid w:val="00643712"/>
    <w:rsid w:val="00644C72"/>
    <w:rsid w:val="00644E18"/>
    <w:rsid w:val="006458C0"/>
    <w:rsid w:val="00645F91"/>
    <w:rsid w:val="00647FC4"/>
    <w:rsid w:val="00650142"/>
    <w:rsid w:val="006526E7"/>
    <w:rsid w:val="00652765"/>
    <w:rsid w:val="00654433"/>
    <w:rsid w:val="006568EE"/>
    <w:rsid w:val="006710EE"/>
    <w:rsid w:val="006724C1"/>
    <w:rsid w:val="00674CBB"/>
    <w:rsid w:val="00677B79"/>
    <w:rsid w:val="00680959"/>
    <w:rsid w:val="00682FEC"/>
    <w:rsid w:val="00685E39"/>
    <w:rsid w:val="00685E77"/>
    <w:rsid w:val="00686FF7"/>
    <w:rsid w:val="0069091A"/>
    <w:rsid w:val="00693F07"/>
    <w:rsid w:val="0069451D"/>
    <w:rsid w:val="006A4E96"/>
    <w:rsid w:val="006A5FA3"/>
    <w:rsid w:val="006A69EB"/>
    <w:rsid w:val="006B3CD1"/>
    <w:rsid w:val="006B48DB"/>
    <w:rsid w:val="006B4B2D"/>
    <w:rsid w:val="006C04F7"/>
    <w:rsid w:val="006C12A2"/>
    <w:rsid w:val="006C1DB9"/>
    <w:rsid w:val="006C2130"/>
    <w:rsid w:val="006C23E4"/>
    <w:rsid w:val="006C3DCB"/>
    <w:rsid w:val="006C4E30"/>
    <w:rsid w:val="006C4FCF"/>
    <w:rsid w:val="006D0DB0"/>
    <w:rsid w:val="006D0F9A"/>
    <w:rsid w:val="006D2EFB"/>
    <w:rsid w:val="006D2F85"/>
    <w:rsid w:val="006D5A96"/>
    <w:rsid w:val="006D709C"/>
    <w:rsid w:val="006D753B"/>
    <w:rsid w:val="006E0866"/>
    <w:rsid w:val="006E0DE6"/>
    <w:rsid w:val="006F4098"/>
    <w:rsid w:val="006F58B4"/>
    <w:rsid w:val="006F5EE5"/>
    <w:rsid w:val="006F75A7"/>
    <w:rsid w:val="007005B2"/>
    <w:rsid w:val="0070063B"/>
    <w:rsid w:val="00702134"/>
    <w:rsid w:val="0070623A"/>
    <w:rsid w:val="007075E3"/>
    <w:rsid w:val="00710D22"/>
    <w:rsid w:val="00711F61"/>
    <w:rsid w:val="00714510"/>
    <w:rsid w:val="00715BEE"/>
    <w:rsid w:val="00720C47"/>
    <w:rsid w:val="007255AA"/>
    <w:rsid w:val="00725C51"/>
    <w:rsid w:val="00734521"/>
    <w:rsid w:val="00736EEB"/>
    <w:rsid w:val="00740D66"/>
    <w:rsid w:val="007415F3"/>
    <w:rsid w:val="007421A7"/>
    <w:rsid w:val="00742BBC"/>
    <w:rsid w:val="007457FB"/>
    <w:rsid w:val="00747EAC"/>
    <w:rsid w:val="00750130"/>
    <w:rsid w:val="00751AC5"/>
    <w:rsid w:val="00751D76"/>
    <w:rsid w:val="007546CB"/>
    <w:rsid w:val="007643DB"/>
    <w:rsid w:val="00766AAF"/>
    <w:rsid w:val="007705FC"/>
    <w:rsid w:val="007711D9"/>
    <w:rsid w:val="00771BFF"/>
    <w:rsid w:val="00772EC6"/>
    <w:rsid w:val="00773987"/>
    <w:rsid w:val="00774720"/>
    <w:rsid w:val="00781AC9"/>
    <w:rsid w:val="00783113"/>
    <w:rsid w:val="0078337C"/>
    <w:rsid w:val="007835DA"/>
    <w:rsid w:val="00786807"/>
    <w:rsid w:val="00786817"/>
    <w:rsid w:val="0079100C"/>
    <w:rsid w:val="00791A5A"/>
    <w:rsid w:val="007920DC"/>
    <w:rsid w:val="007922E8"/>
    <w:rsid w:val="007942B6"/>
    <w:rsid w:val="0079796E"/>
    <w:rsid w:val="007A185C"/>
    <w:rsid w:val="007A2D6A"/>
    <w:rsid w:val="007A334C"/>
    <w:rsid w:val="007A4647"/>
    <w:rsid w:val="007A5AE6"/>
    <w:rsid w:val="007A62D7"/>
    <w:rsid w:val="007A7D15"/>
    <w:rsid w:val="007B02C6"/>
    <w:rsid w:val="007B0AC2"/>
    <w:rsid w:val="007B1CC3"/>
    <w:rsid w:val="007B2815"/>
    <w:rsid w:val="007B471D"/>
    <w:rsid w:val="007B60CE"/>
    <w:rsid w:val="007B77CB"/>
    <w:rsid w:val="007C0597"/>
    <w:rsid w:val="007C4651"/>
    <w:rsid w:val="007C65BB"/>
    <w:rsid w:val="007D0ED1"/>
    <w:rsid w:val="007E073B"/>
    <w:rsid w:val="007E1D11"/>
    <w:rsid w:val="007E21C2"/>
    <w:rsid w:val="007E22A8"/>
    <w:rsid w:val="007E2DE4"/>
    <w:rsid w:val="007E786F"/>
    <w:rsid w:val="007F171C"/>
    <w:rsid w:val="007F1BFB"/>
    <w:rsid w:val="007F3405"/>
    <w:rsid w:val="007F39DA"/>
    <w:rsid w:val="007F746C"/>
    <w:rsid w:val="008011E8"/>
    <w:rsid w:val="00801B5C"/>
    <w:rsid w:val="00801F74"/>
    <w:rsid w:val="008022DB"/>
    <w:rsid w:val="008035FB"/>
    <w:rsid w:val="00803697"/>
    <w:rsid w:val="008042F1"/>
    <w:rsid w:val="00805A22"/>
    <w:rsid w:val="00810A37"/>
    <w:rsid w:val="00812CD2"/>
    <w:rsid w:val="00814363"/>
    <w:rsid w:val="00815355"/>
    <w:rsid w:val="00816AFB"/>
    <w:rsid w:val="008224C0"/>
    <w:rsid w:val="0082451E"/>
    <w:rsid w:val="00825209"/>
    <w:rsid w:val="00831EAA"/>
    <w:rsid w:val="00832090"/>
    <w:rsid w:val="00833D33"/>
    <w:rsid w:val="00834241"/>
    <w:rsid w:val="00834496"/>
    <w:rsid w:val="0083574D"/>
    <w:rsid w:val="00837CDD"/>
    <w:rsid w:val="00842E8F"/>
    <w:rsid w:val="00843D13"/>
    <w:rsid w:val="0085157C"/>
    <w:rsid w:val="00853507"/>
    <w:rsid w:val="0085409B"/>
    <w:rsid w:val="0085587B"/>
    <w:rsid w:val="0085640F"/>
    <w:rsid w:val="008618B8"/>
    <w:rsid w:val="00861D37"/>
    <w:rsid w:val="00864113"/>
    <w:rsid w:val="00864D48"/>
    <w:rsid w:val="008704EB"/>
    <w:rsid w:val="008739A8"/>
    <w:rsid w:val="0087426A"/>
    <w:rsid w:val="008747D1"/>
    <w:rsid w:val="008766CB"/>
    <w:rsid w:val="00876996"/>
    <w:rsid w:val="00880940"/>
    <w:rsid w:val="00881C86"/>
    <w:rsid w:val="00884BAC"/>
    <w:rsid w:val="00895795"/>
    <w:rsid w:val="008A1AA9"/>
    <w:rsid w:val="008A5BE7"/>
    <w:rsid w:val="008A685E"/>
    <w:rsid w:val="008B51DB"/>
    <w:rsid w:val="008B5206"/>
    <w:rsid w:val="008B7302"/>
    <w:rsid w:val="008B7820"/>
    <w:rsid w:val="008C08C8"/>
    <w:rsid w:val="008C2F64"/>
    <w:rsid w:val="008C305D"/>
    <w:rsid w:val="008C3D36"/>
    <w:rsid w:val="008C5183"/>
    <w:rsid w:val="008D0C7B"/>
    <w:rsid w:val="008D0E96"/>
    <w:rsid w:val="008D124A"/>
    <w:rsid w:val="008D3CF1"/>
    <w:rsid w:val="008D3E03"/>
    <w:rsid w:val="008D6732"/>
    <w:rsid w:val="008E2BA6"/>
    <w:rsid w:val="008F1644"/>
    <w:rsid w:val="008F19D3"/>
    <w:rsid w:val="008F2283"/>
    <w:rsid w:val="008F29ED"/>
    <w:rsid w:val="008F2D63"/>
    <w:rsid w:val="008F3655"/>
    <w:rsid w:val="00902D8C"/>
    <w:rsid w:val="00902EBE"/>
    <w:rsid w:val="00903EF2"/>
    <w:rsid w:val="00903FEF"/>
    <w:rsid w:val="009110E2"/>
    <w:rsid w:val="00911942"/>
    <w:rsid w:val="00914CAA"/>
    <w:rsid w:val="0091797A"/>
    <w:rsid w:val="00923D73"/>
    <w:rsid w:val="0092427E"/>
    <w:rsid w:val="00924C81"/>
    <w:rsid w:val="00926EE3"/>
    <w:rsid w:val="00927CE6"/>
    <w:rsid w:val="0093015F"/>
    <w:rsid w:val="00931C27"/>
    <w:rsid w:val="0093543C"/>
    <w:rsid w:val="00940980"/>
    <w:rsid w:val="009425CB"/>
    <w:rsid w:val="0094327D"/>
    <w:rsid w:val="00943BCE"/>
    <w:rsid w:val="009532A1"/>
    <w:rsid w:val="0095531D"/>
    <w:rsid w:val="00956364"/>
    <w:rsid w:val="00960588"/>
    <w:rsid w:val="00971671"/>
    <w:rsid w:val="00971DAC"/>
    <w:rsid w:val="0098065C"/>
    <w:rsid w:val="00981020"/>
    <w:rsid w:val="00982D30"/>
    <w:rsid w:val="00982FCD"/>
    <w:rsid w:val="00983B5F"/>
    <w:rsid w:val="009848BC"/>
    <w:rsid w:val="0098497E"/>
    <w:rsid w:val="009858CB"/>
    <w:rsid w:val="00985F94"/>
    <w:rsid w:val="00993AFA"/>
    <w:rsid w:val="009955FD"/>
    <w:rsid w:val="009A0AD3"/>
    <w:rsid w:val="009A167F"/>
    <w:rsid w:val="009A2031"/>
    <w:rsid w:val="009A48C8"/>
    <w:rsid w:val="009A60D5"/>
    <w:rsid w:val="009A6DBD"/>
    <w:rsid w:val="009B0E8D"/>
    <w:rsid w:val="009B12B3"/>
    <w:rsid w:val="009B1D3C"/>
    <w:rsid w:val="009B6456"/>
    <w:rsid w:val="009C04C0"/>
    <w:rsid w:val="009C2E48"/>
    <w:rsid w:val="009C3D6A"/>
    <w:rsid w:val="009C5E14"/>
    <w:rsid w:val="009C68BC"/>
    <w:rsid w:val="009C798D"/>
    <w:rsid w:val="009E2167"/>
    <w:rsid w:val="009E4957"/>
    <w:rsid w:val="009E4FA3"/>
    <w:rsid w:val="009E5ECE"/>
    <w:rsid w:val="009F197E"/>
    <w:rsid w:val="00A035E2"/>
    <w:rsid w:val="00A06BBD"/>
    <w:rsid w:val="00A1099F"/>
    <w:rsid w:val="00A1356F"/>
    <w:rsid w:val="00A140AA"/>
    <w:rsid w:val="00A14CB9"/>
    <w:rsid w:val="00A1594A"/>
    <w:rsid w:val="00A1786D"/>
    <w:rsid w:val="00A2039D"/>
    <w:rsid w:val="00A21913"/>
    <w:rsid w:val="00A26492"/>
    <w:rsid w:val="00A3034A"/>
    <w:rsid w:val="00A30A12"/>
    <w:rsid w:val="00A35D9B"/>
    <w:rsid w:val="00A42A3B"/>
    <w:rsid w:val="00A46F95"/>
    <w:rsid w:val="00A478F5"/>
    <w:rsid w:val="00A535C4"/>
    <w:rsid w:val="00A540B0"/>
    <w:rsid w:val="00A54CA1"/>
    <w:rsid w:val="00A57187"/>
    <w:rsid w:val="00A61D02"/>
    <w:rsid w:val="00A64602"/>
    <w:rsid w:val="00A660BF"/>
    <w:rsid w:val="00A66A16"/>
    <w:rsid w:val="00A7445F"/>
    <w:rsid w:val="00A75304"/>
    <w:rsid w:val="00A758B5"/>
    <w:rsid w:val="00A75D25"/>
    <w:rsid w:val="00A76D7C"/>
    <w:rsid w:val="00A80543"/>
    <w:rsid w:val="00A807DF"/>
    <w:rsid w:val="00A80CD8"/>
    <w:rsid w:val="00A81652"/>
    <w:rsid w:val="00A82DDC"/>
    <w:rsid w:val="00A836A9"/>
    <w:rsid w:val="00A8486F"/>
    <w:rsid w:val="00A85F68"/>
    <w:rsid w:val="00A86F6F"/>
    <w:rsid w:val="00A903E8"/>
    <w:rsid w:val="00A927E7"/>
    <w:rsid w:val="00A92FEB"/>
    <w:rsid w:val="00AA2BA9"/>
    <w:rsid w:val="00AA2DBA"/>
    <w:rsid w:val="00AA4B36"/>
    <w:rsid w:val="00AA578B"/>
    <w:rsid w:val="00AB26A4"/>
    <w:rsid w:val="00AB3A6F"/>
    <w:rsid w:val="00AB6D1F"/>
    <w:rsid w:val="00AB7327"/>
    <w:rsid w:val="00AC06D8"/>
    <w:rsid w:val="00AC1A8F"/>
    <w:rsid w:val="00AC3266"/>
    <w:rsid w:val="00AC4216"/>
    <w:rsid w:val="00AC57DF"/>
    <w:rsid w:val="00AC7610"/>
    <w:rsid w:val="00AD1B20"/>
    <w:rsid w:val="00AD51BD"/>
    <w:rsid w:val="00AD562C"/>
    <w:rsid w:val="00AD57D6"/>
    <w:rsid w:val="00AD6B3B"/>
    <w:rsid w:val="00AE24D8"/>
    <w:rsid w:val="00AE47D0"/>
    <w:rsid w:val="00AF32A5"/>
    <w:rsid w:val="00AF33B7"/>
    <w:rsid w:val="00AF7BF1"/>
    <w:rsid w:val="00B0117E"/>
    <w:rsid w:val="00B0613B"/>
    <w:rsid w:val="00B2137F"/>
    <w:rsid w:val="00B30150"/>
    <w:rsid w:val="00B37A61"/>
    <w:rsid w:val="00B407BE"/>
    <w:rsid w:val="00B40E85"/>
    <w:rsid w:val="00B45C70"/>
    <w:rsid w:val="00B46622"/>
    <w:rsid w:val="00B54BC6"/>
    <w:rsid w:val="00B5702A"/>
    <w:rsid w:val="00B57CCF"/>
    <w:rsid w:val="00B57DBD"/>
    <w:rsid w:val="00B60B89"/>
    <w:rsid w:val="00B6653B"/>
    <w:rsid w:val="00B66C3D"/>
    <w:rsid w:val="00B6713A"/>
    <w:rsid w:val="00B74930"/>
    <w:rsid w:val="00B75AF9"/>
    <w:rsid w:val="00B770CD"/>
    <w:rsid w:val="00B77214"/>
    <w:rsid w:val="00B807AF"/>
    <w:rsid w:val="00B816FE"/>
    <w:rsid w:val="00B818A3"/>
    <w:rsid w:val="00B82CEF"/>
    <w:rsid w:val="00B84B44"/>
    <w:rsid w:val="00B85A6C"/>
    <w:rsid w:val="00B87E82"/>
    <w:rsid w:val="00B9202F"/>
    <w:rsid w:val="00B925A0"/>
    <w:rsid w:val="00B92856"/>
    <w:rsid w:val="00B93B54"/>
    <w:rsid w:val="00B94C50"/>
    <w:rsid w:val="00B96D2C"/>
    <w:rsid w:val="00B97CC1"/>
    <w:rsid w:val="00BA00ED"/>
    <w:rsid w:val="00BA1559"/>
    <w:rsid w:val="00BA57AE"/>
    <w:rsid w:val="00BA5974"/>
    <w:rsid w:val="00BA7603"/>
    <w:rsid w:val="00BB0B09"/>
    <w:rsid w:val="00BB28E4"/>
    <w:rsid w:val="00BB68A9"/>
    <w:rsid w:val="00BC0EB2"/>
    <w:rsid w:val="00BC4050"/>
    <w:rsid w:val="00BD5DD7"/>
    <w:rsid w:val="00BD67F3"/>
    <w:rsid w:val="00BD7FCD"/>
    <w:rsid w:val="00BE0AB3"/>
    <w:rsid w:val="00BE1DF6"/>
    <w:rsid w:val="00BE2DA1"/>
    <w:rsid w:val="00BE4A8D"/>
    <w:rsid w:val="00BE4C69"/>
    <w:rsid w:val="00BF1B66"/>
    <w:rsid w:val="00BF1F1E"/>
    <w:rsid w:val="00BF56D5"/>
    <w:rsid w:val="00BF5CC7"/>
    <w:rsid w:val="00C01DD2"/>
    <w:rsid w:val="00C01F94"/>
    <w:rsid w:val="00C02CC5"/>
    <w:rsid w:val="00C02E66"/>
    <w:rsid w:val="00C125B8"/>
    <w:rsid w:val="00C153F2"/>
    <w:rsid w:val="00C20407"/>
    <w:rsid w:val="00C276D6"/>
    <w:rsid w:val="00C2796E"/>
    <w:rsid w:val="00C314AE"/>
    <w:rsid w:val="00C31851"/>
    <w:rsid w:val="00C31D0C"/>
    <w:rsid w:val="00C31FB8"/>
    <w:rsid w:val="00C33280"/>
    <w:rsid w:val="00C3366C"/>
    <w:rsid w:val="00C34252"/>
    <w:rsid w:val="00C34385"/>
    <w:rsid w:val="00C4411A"/>
    <w:rsid w:val="00C448F4"/>
    <w:rsid w:val="00C51336"/>
    <w:rsid w:val="00C52EE3"/>
    <w:rsid w:val="00C553BA"/>
    <w:rsid w:val="00C556E4"/>
    <w:rsid w:val="00C614A9"/>
    <w:rsid w:val="00C64185"/>
    <w:rsid w:val="00C67AEB"/>
    <w:rsid w:val="00C72CDB"/>
    <w:rsid w:val="00C773BA"/>
    <w:rsid w:val="00C875F6"/>
    <w:rsid w:val="00C922BD"/>
    <w:rsid w:val="00C94A6C"/>
    <w:rsid w:val="00C968FD"/>
    <w:rsid w:val="00C96D37"/>
    <w:rsid w:val="00CA0172"/>
    <w:rsid w:val="00CA01A6"/>
    <w:rsid w:val="00CA3E9E"/>
    <w:rsid w:val="00CB0B29"/>
    <w:rsid w:val="00CB0C6E"/>
    <w:rsid w:val="00CB0D09"/>
    <w:rsid w:val="00CB44D3"/>
    <w:rsid w:val="00CB48E6"/>
    <w:rsid w:val="00CB6172"/>
    <w:rsid w:val="00CC0F73"/>
    <w:rsid w:val="00CC1D5C"/>
    <w:rsid w:val="00CC3734"/>
    <w:rsid w:val="00CC7D90"/>
    <w:rsid w:val="00CD01EE"/>
    <w:rsid w:val="00CD2A06"/>
    <w:rsid w:val="00CD2BA8"/>
    <w:rsid w:val="00CD3A15"/>
    <w:rsid w:val="00CD7283"/>
    <w:rsid w:val="00CE111D"/>
    <w:rsid w:val="00CE1BBF"/>
    <w:rsid w:val="00CE269C"/>
    <w:rsid w:val="00CE2FD5"/>
    <w:rsid w:val="00CF1B1B"/>
    <w:rsid w:val="00CF2B47"/>
    <w:rsid w:val="00CF2D0C"/>
    <w:rsid w:val="00CF326A"/>
    <w:rsid w:val="00CF37B5"/>
    <w:rsid w:val="00CF62EB"/>
    <w:rsid w:val="00D04754"/>
    <w:rsid w:val="00D06F56"/>
    <w:rsid w:val="00D118BB"/>
    <w:rsid w:val="00D14E10"/>
    <w:rsid w:val="00D22573"/>
    <w:rsid w:val="00D24E92"/>
    <w:rsid w:val="00D25191"/>
    <w:rsid w:val="00D258F8"/>
    <w:rsid w:val="00D25AB4"/>
    <w:rsid w:val="00D25CB4"/>
    <w:rsid w:val="00D26F72"/>
    <w:rsid w:val="00D36407"/>
    <w:rsid w:val="00D376BA"/>
    <w:rsid w:val="00D37880"/>
    <w:rsid w:val="00D40B0C"/>
    <w:rsid w:val="00D4307D"/>
    <w:rsid w:val="00D439D9"/>
    <w:rsid w:val="00D459BB"/>
    <w:rsid w:val="00D45F0C"/>
    <w:rsid w:val="00D45F5F"/>
    <w:rsid w:val="00D46466"/>
    <w:rsid w:val="00D46CAA"/>
    <w:rsid w:val="00D52CD2"/>
    <w:rsid w:val="00D57068"/>
    <w:rsid w:val="00D602E0"/>
    <w:rsid w:val="00D61D93"/>
    <w:rsid w:val="00D62092"/>
    <w:rsid w:val="00D62FB7"/>
    <w:rsid w:val="00D65360"/>
    <w:rsid w:val="00D666C4"/>
    <w:rsid w:val="00D7013F"/>
    <w:rsid w:val="00D70CF5"/>
    <w:rsid w:val="00D72F15"/>
    <w:rsid w:val="00D74042"/>
    <w:rsid w:val="00D748C3"/>
    <w:rsid w:val="00D828FC"/>
    <w:rsid w:val="00D83512"/>
    <w:rsid w:val="00D84E46"/>
    <w:rsid w:val="00D878D3"/>
    <w:rsid w:val="00D929E0"/>
    <w:rsid w:val="00D94643"/>
    <w:rsid w:val="00D956DE"/>
    <w:rsid w:val="00D95E05"/>
    <w:rsid w:val="00D9707C"/>
    <w:rsid w:val="00D97A46"/>
    <w:rsid w:val="00DB0A3F"/>
    <w:rsid w:val="00DB1859"/>
    <w:rsid w:val="00DB6B97"/>
    <w:rsid w:val="00DC5B6A"/>
    <w:rsid w:val="00DC7986"/>
    <w:rsid w:val="00DD04D4"/>
    <w:rsid w:val="00DD2359"/>
    <w:rsid w:val="00DD64E9"/>
    <w:rsid w:val="00DE1B7F"/>
    <w:rsid w:val="00DE2B54"/>
    <w:rsid w:val="00DE5F56"/>
    <w:rsid w:val="00DF1EE7"/>
    <w:rsid w:val="00DF2F1D"/>
    <w:rsid w:val="00DF3CB2"/>
    <w:rsid w:val="00DF49B3"/>
    <w:rsid w:val="00E02E35"/>
    <w:rsid w:val="00E14D3D"/>
    <w:rsid w:val="00E16B23"/>
    <w:rsid w:val="00E17535"/>
    <w:rsid w:val="00E2348A"/>
    <w:rsid w:val="00E24B6C"/>
    <w:rsid w:val="00E3118C"/>
    <w:rsid w:val="00E31C5D"/>
    <w:rsid w:val="00E37E6F"/>
    <w:rsid w:val="00E4182D"/>
    <w:rsid w:val="00E4767C"/>
    <w:rsid w:val="00E55625"/>
    <w:rsid w:val="00E57405"/>
    <w:rsid w:val="00E57606"/>
    <w:rsid w:val="00E57DC9"/>
    <w:rsid w:val="00E60B81"/>
    <w:rsid w:val="00E60B89"/>
    <w:rsid w:val="00E72218"/>
    <w:rsid w:val="00E7312B"/>
    <w:rsid w:val="00E7389E"/>
    <w:rsid w:val="00E75639"/>
    <w:rsid w:val="00E762F8"/>
    <w:rsid w:val="00E76C5B"/>
    <w:rsid w:val="00E8131B"/>
    <w:rsid w:val="00E84101"/>
    <w:rsid w:val="00E917A9"/>
    <w:rsid w:val="00E96018"/>
    <w:rsid w:val="00E9622A"/>
    <w:rsid w:val="00E974C2"/>
    <w:rsid w:val="00EA05E6"/>
    <w:rsid w:val="00EA403C"/>
    <w:rsid w:val="00EB3AC5"/>
    <w:rsid w:val="00EC294E"/>
    <w:rsid w:val="00ED27CD"/>
    <w:rsid w:val="00ED3D1C"/>
    <w:rsid w:val="00ED3EDC"/>
    <w:rsid w:val="00ED4D30"/>
    <w:rsid w:val="00ED5398"/>
    <w:rsid w:val="00ED5D9B"/>
    <w:rsid w:val="00EE1F04"/>
    <w:rsid w:val="00EE2F22"/>
    <w:rsid w:val="00EE413A"/>
    <w:rsid w:val="00EE4DAA"/>
    <w:rsid w:val="00EE6027"/>
    <w:rsid w:val="00EF1346"/>
    <w:rsid w:val="00EF25DA"/>
    <w:rsid w:val="00EF2EB6"/>
    <w:rsid w:val="00F01010"/>
    <w:rsid w:val="00F0493E"/>
    <w:rsid w:val="00F04C34"/>
    <w:rsid w:val="00F07607"/>
    <w:rsid w:val="00F14DB4"/>
    <w:rsid w:val="00F15BA1"/>
    <w:rsid w:val="00F161E9"/>
    <w:rsid w:val="00F16255"/>
    <w:rsid w:val="00F166C9"/>
    <w:rsid w:val="00F2450B"/>
    <w:rsid w:val="00F26572"/>
    <w:rsid w:val="00F26DAD"/>
    <w:rsid w:val="00F32333"/>
    <w:rsid w:val="00F35453"/>
    <w:rsid w:val="00F43D54"/>
    <w:rsid w:val="00F446B1"/>
    <w:rsid w:val="00F449BC"/>
    <w:rsid w:val="00F44F69"/>
    <w:rsid w:val="00F50C36"/>
    <w:rsid w:val="00F52D40"/>
    <w:rsid w:val="00F5767D"/>
    <w:rsid w:val="00F600FC"/>
    <w:rsid w:val="00F62CA6"/>
    <w:rsid w:val="00F637CC"/>
    <w:rsid w:val="00F64694"/>
    <w:rsid w:val="00F6699F"/>
    <w:rsid w:val="00F67304"/>
    <w:rsid w:val="00F70B21"/>
    <w:rsid w:val="00F743B1"/>
    <w:rsid w:val="00F7535D"/>
    <w:rsid w:val="00F83278"/>
    <w:rsid w:val="00F83423"/>
    <w:rsid w:val="00F836CC"/>
    <w:rsid w:val="00F85042"/>
    <w:rsid w:val="00F863CF"/>
    <w:rsid w:val="00F86D93"/>
    <w:rsid w:val="00F96AC2"/>
    <w:rsid w:val="00F97D0F"/>
    <w:rsid w:val="00FA5260"/>
    <w:rsid w:val="00FA61FC"/>
    <w:rsid w:val="00FA6532"/>
    <w:rsid w:val="00FA7F7C"/>
    <w:rsid w:val="00FB1451"/>
    <w:rsid w:val="00FB1470"/>
    <w:rsid w:val="00FB48DB"/>
    <w:rsid w:val="00FC3981"/>
    <w:rsid w:val="00FC6F72"/>
    <w:rsid w:val="00FC74C1"/>
    <w:rsid w:val="00FC7C52"/>
    <w:rsid w:val="00FD09AD"/>
    <w:rsid w:val="00FD3A23"/>
    <w:rsid w:val="00FD40C3"/>
    <w:rsid w:val="00FD7AD0"/>
    <w:rsid w:val="00FE3550"/>
    <w:rsid w:val="00FE55CD"/>
    <w:rsid w:val="00FE62EB"/>
    <w:rsid w:val="00FF03DE"/>
    <w:rsid w:val="00FF04AF"/>
    <w:rsid w:val="00FF2143"/>
    <w:rsid w:val="00FF248A"/>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2FB7"/>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link w:val="ListParagraphChar"/>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B2137F"/>
    <w:pPr>
      <w:tabs>
        <w:tab w:val="right" w:leader="do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 w:type="paragraph" w:customStyle="1" w:styleId="Gambar2">
    <w:name w:val="Gambar 2."/>
    <w:basedOn w:val="Gambar"/>
    <w:link w:val="Gambar2Char"/>
    <w:autoRedefine/>
    <w:qFormat/>
    <w:rsid w:val="00791A5A"/>
    <w:pPr>
      <w:numPr>
        <w:numId w:val="32"/>
      </w:numPr>
    </w:pPr>
  </w:style>
  <w:style w:type="paragraph" w:customStyle="1" w:styleId="Gambar3">
    <w:name w:val="Gambar 3."/>
    <w:basedOn w:val="Gambar"/>
    <w:link w:val="Gambar3Char"/>
    <w:qFormat/>
    <w:rsid w:val="00791A5A"/>
    <w:pPr>
      <w:numPr>
        <w:numId w:val="33"/>
      </w:numPr>
      <w:contextualSpacing/>
    </w:pPr>
  </w:style>
  <w:style w:type="character" w:customStyle="1" w:styleId="Gambar2Char">
    <w:name w:val="Gambar 2. Char"/>
    <w:basedOn w:val="GambarChar"/>
    <w:link w:val="Gambar2"/>
    <w:rsid w:val="00791A5A"/>
  </w:style>
  <w:style w:type="paragraph" w:customStyle="1" w:styleId="Tabel2">
    <w:name w:val="Tabel 2."/>
    <w:basedOn w:val="Tabel"/>
    <w:link w:val="Tabel2Char"/>
    <w:qFormat/>
    <w:rsid w:val="00853507"/>
    <w:pPr>
      <w:numPr>
        <w:numId w:val="34"/>
      </w:numPr>
      <w:contextualSpacing/>
    </w:pPr>
  </w:style>
  <w:style w:type="character" w:customStyle="1" w:styleId="Gambar3Char">
    <w:name w:val="Gambar 3. Char"/>
    <w:basedOn w:val="GambarChar"/>
    <w:link w:val="Gambar3"/>
    <w:rsid w:val="00791A5A"/>
  </w:style>
  <w:style w:type="paragraph" w:customStyle="1" w:styleId="Tabel3">
    <w:name w:val="Tabel 3."/>
    <w:basedOn w:val="Tabel"/>
    <w:link w:val="Tabel3Char"/>
    <w:qFormat/>
    <w:rsid w:val="00853507"/>
    <w:pPr>
      <w:numPr>
        <w:numId w:val="35"/>
      </w:numPr>
      <w:contextualSpacing/>
    </w:pPr>
  </w:style>
  <w:style w:type="character" w:customStyle="1" w:styleId="Tabel2Char">
    <w:name w:val="Tabel 2. Char"/>
    <w:basedOn w:val="TabelChar"/>
    <w:link w:val="Tabel2"/>
    <w:rsid w:val="00853507"/>
  </w:style>
  <w:style w:type="character" w:customStyle="1" w:styleId="Tabel3Char">
    <w:name w:val="Tabel 3. Char"/>
    <w:basedOn w:val="TabelChar"/>
    <w:link w:val="Tabel3"/>
    <w:rsid w:val="00853507"/>
  </w:style>
  <w:style w:type="paragraph" w:customStyle="1" w:styleId="Style1">
    <w:name w:val="Style1"/>
    <w:basedOn w:val="ListParagraph"/>
    <w:link w:val="Style1Char"/>
    <w:rsid w:val="00F449BC"/>
    <w:pPr>
      <w:numPr>
        <w:numId w:val="41"/>
      </w:numPr>
      <w:jc w:val="center"/>
    </w:pPr>
  </w:style>
  <w:style w:type="paragraph" w:customStyle="1" w:styleId="Gambar4">
    <w:name w:val="Gambar 4."/>
    <w:basedOn w:val="Gambar"/>
    <w:link w:val="Gambar4Char"/>
    <w:autoRedefine/>
    <w:qFormat/>
    <w:rsid w:val="00766AAF"/>
    <w:pPr>
      <w:numPr>
        <w:numId w:val="42"/>
      </w:numPr>
    </w:pPr>
  </w:style>
  <w:style w:type="character" w:customStyle="1" w:styleId="ListParagraphChar">
    <w:name w:val="List Paragraph Char"/>
    <w:basedOn w:val="DefaultParagraphFont"/>
    <w:link w:val="ListParagraph"/>
    <w:uiPriority w:val="34"/>
    <w:rsid w:val="00F449BC"/>
    <w:rPr>
      <w:lang w:val="id-ID"/>
    </w:rPr>
  </w:style>
  <w:style w:type="character" w:customStyle="1" w:styleId="Style1Char">
    <w:name w:val="Style1 Char"/>
    <w:basedOn w:val="ListParagraphChar"/>
    <w:link w:val="Style1"/>
    <w:rsid w:val="00F449BC"/>
    <w:rPr>
      <w:lang w:val="id-ID"/>
    </w:rPr>
  </w:style>
  <w:style w:type="paragraph" w:styleId="Caption">
    <w:name w:val="caption"/>
    <w:basedOn w:val="Normal"/>
    <w:next w:val="Normal"/>
    <w:uiPriority w:val="35"/>
    <w:unhideWhenUsed/>
    <w:qFormat/>
    <w:rsid w:val="00B92856"/>
    <w:pPr>
      <w:spacing w:after="200" w:line="240" w:lineRule="auto"/>
    </w:pPr>
    <w:rPr>
      <w:i/>
      <w:iCs/>
      <w:color w:val="1F497D" w:themeColor="text2"/>
      <w:sz w:val="18"/>
      <w:szCs w:val="18"/>
    </w:rPr>
  </w:style>
  <w:style w:type="character" w:customStyle="1" w:styleId="Gambar4Char">
    <w:name w:val="Gambar 4. Char"/>
    <w:basedOn w:val="DefaultParagraphFont"/>
    <w:link w:val="Gambar4"/>
    <w:rsid w:val="00766AAF"/>
  </w:style>
  <w:style w:type="paragraph" w:customStyle="1" w:styleId="Tabel4">
    <w:name w:val="Tabel 4."/>
    <w:basedOn w:val="Tabel"/>
    <w:link w:val="Tabel4Char"/>
    <w:qFormat/>
    <w:rsid w:val="001B01DC"/>
    <w:pPr>
      <w:numPr>
        <w:numId w:val="44"/>
      </w:numPr>
    </w:pPr>
  </w:style>
  <w:style w:type="character" w:customStyle="1" w:styleId="Tabel4Char">
    <w:name w:val="Tabel 4. Char"/>
    <w:basedOn w:val="TabelChar"/>
    <w:link w:val="Tabel4"/>
    <w:rsid w:val="001B01DC"/>
  </w:style>
  <w:style w:type="paragraph" w:customStyle="1" w:styleId="Code">
    <w:name w:val="Code"/>
    <w:basedOn w:val="Normal"/>
    <w:link w:val="CodeChar"/>
    <w:qFormat/>
    <w:rsid w:val="000B2470"/>
    <w:pPr>
      <w:spacing w:line="240" w:lineRule="auto"/>
      <w:ind w:firstLine="0"/>
      <w:jc w:val="left"/>
    </w:pPr>
    <w:rPr>
      <w:rFonts w:ascii="Courier New" w:hAnsi="Courier New"/>
      <w:sz w:val="20"/>
      <w:lang w:val="en-US"/>
    </w:rPr>
  </w:style>
  <w:style w:type="character" w:customStyle="1" w:styleId="CodeChar">
    <w:name w:val="Code Char"/>
    <w:basedOn w:val="DefaultParagraphFont"/>
    <w:link w:val="Code"/>
    <w:rsid w:val="000B2470"/>
    <w:rPr>
      <w:rFonts w:ascii="Courier New" w:hAnsi="Courier New"/>
      <w:sz w:val="20"/>
    </w:rPr>
  </w:style>
  <w:style w:type="character" w:styleId="UnresolvedMention">
    <w:name w:val="Unresolved Mention"/>
    <w:basedOn w:val="DefaultParagraphFont"/>
    <w:uiPriority w:val="99"/>
    <w:semiHidden/>
    <w:unhideWhenUsed/>
    <w:rsid w:val="00C448F4"/>
    <w:rPr>
      <w:color w:val="605E5C"/>
      <w:shd w:val="clear" w:color="auto" w:fill="E1DFDD"/>
    </w:rPr>
  </w:style>
  <w:style w:type="paragraph" w:customStyle="1" w:styleId="Lampiran">
    <w:name w:val="Lampiran"/>
    <w:basedOn w:val="Heading2"/>
    <w:link w:val="LampiranChar"/>
    <w:qFormat/>
    <w:rsid w:val="003F4C4C"/>
    <w:rPr>
      <w:lang w:val="en-US"/>
    </w:rPr>
  </w:style>
  <w:style w:type="character" w:customStyle="1" w:styleId="LampiranChar">
    <w:name w:val="Lampiran Char"/>
    <w:basedOn w:val="Heading2Char"/>
    <w:link w:val="Lampiran"/>
    <w:rsid w:val="003F4C4C"/>
    <w:rPr>
      <w:b/>
      <w:color w:val="000000"/>
      <w:lang w:val="id-ID"/>
    </w:rPr>
  </w:style>
  <w:style w:type="paragraph" w:customStyle="1" w:styleId="Kode">
    <w:name w:val="Kode"/>
    <w:link w:val="KodeChar"/>
    <w:autoRedefine/>
    <w:qFormat/>
    <w:rsid w:val="00BE4C69"/>
    <w:pPr>
      <w:numPr>
        <w:numId w:val="47"/>
      </w:numPr>
      <w:ind w:left="360"/>
      <w:jc w:val="center"/>
    </w:pPr>
  </w:style>
  <w:style w:type="character" w:customStyle="1" w:styleId="KodeChar">
    <w:name w:val="Kode Char"/>
    <w:basedOn w:val="DefaultParagraphFont"/>
    <w:link w:val="Kode"/>
    <w:rsid w:val="00BE4C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7894224">
      <w:bodyDiv w:val="1"/>
      <w:marLeft w:val="0"/>
      <w:marRight w:val="0"/>
      <w:marTop w:val="0"/>
      <w:marBottom w:val="0"/>
      <w:divBdr>
        <w:top w:val="none" w:sz="0" w:space="0" w:color="auto"/>
        <w:left w:val="none" w:sz="0" w:space="0" w:color="auto"/>
        <w:bottom w:val="none" w:sz="0" w:space="0" w:color="auto"/>
        <w:right w:val="none" w:sz="0" w:space="0" w:color="auto"/>
      </w:divBdr>
      <w:divsChild>
        <w:div w:id="1442071623">
          <w:marLeft w:val="0"/>
          <w:marRight w:val="0"/>
          <w:marTop w:val="0"/>
          <w:marBottom w:val="0"/>
          <w:divBdr>
            <w:top w:val="none" w:sz="0" w:space="0" w:color="auto"/>
            <w:left w:val="none" w:sz="0" w:space="0" w:color="auto"/>
            <w:bottom w:val="none" w:sz="0" w:space="0" w:color="auto"/>
            <w:right w:val="none" w:sz="0" w:space="0" w:color="auto"/>
          </w:divBdr>
          <w:divsChild>
            <w:div w:id="1956911892">
              <w:marLeft w:val="0"/>
              <w:marRight w:val="0"/>
              <w:marTop w:val="0"/>
              <w:marBottom w:val="0"/>
              <w:divBdr>
                <w:top w:val="none" w:sz="0" w:space="0" w:color="auto"/>
                <w:left w:val="none" w:sz="0" w:space="0" w:color="auto"/>
                <w:bottom w:val="none" w:sz="0" w:space="0" w:color="auto"/>
                <w:right w:val="none" w:sz="0" w:space="0" w:color="auto"/>
              </w:divBdr>
              <w:divsChild>
                <w:div w:id="2058383978">
                  <w:marLeft w:val="0"/>
                  <w:marRight w:val="0"/>
                  <w:marTop w:val="0"/>
                  <w:marBottom w:val="0"/>
                  <w:divBdr>
                    <w:top w:val="none" w:sz="0" w:space="0" w:color="auto"/>
                    <w:left w:val="none" w:sz="0" w:space="0" w:color="auto"/>
                    <w:bottom w:val="none" w:sz="0" w:space="0" w:color="auto"/>
                    <w:right w:val="none" w:sz="0" w:space="0" w:color="auto"/>
                  </w:divBdr>
                  <w:divsChild>
                    <w:div w:id="19808364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941838695">
                          <w:marLeft w:val="0"/>
                          <w:marRight w:val="0"/>
                          <w:marTop w:val="180"/>
                          <w:marBottom w:val="180"/>
                          <w:divBdr>
                            <w:top w:val="none" w:sz="0" w:space="0" w:color="auto"/>
                            <w:left w:val="none" w:sz="0" w:space="0" w:color="auto"/>
                            <w:bottom w:val="none" w:sz="0" w:space="0" w:color="auto"/>
                            <w:right w:val="none" w:sz="0" w:space="0" w:color="auto"/>
                          </w:divBdr>
                          <w:divsChild>
                            <w:div w:id="205646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966112">
      <w:bodyDiv w:val="1"/>
      <w:marLeft w:val="0"/>
      <w:marRight w:val="0"/>
      <w:marTop w:val="0"/>
      <w:marBottom w:val="0"/>
      <w:divBdr>
        <w:top w:val="none" w:sz="0" w:space="0" w:color="auto"/>
        <w:left w:val="none" w:sz="0" w:space="0" w:color="auto"/>
        <w:bottom w:val="none" w:sz="0" w:space="0" w:color="auto"/>
        <w:right w:val="none" w:sz="0" w:space="0" w:color="auto"/>
      </w:divBdr>
      <w:divsChild>
        <w:div w:id="608708821">
          <w:marLeft w:val="0"/>
          <w:marRight w:val="0"/>
          <w:marTop w:val="0"/>
          <w:marBottom w:val="0"/>
          <w:divBdr>
            <w:top w:val="none" w:sz="0" w:space="0" w:color="auto"/>
            <w:left w:val="none" w:sz="0" w:space="0" w:color="auto"/>
            <w:bottom w:val="none" w:sz="0" w:space="0" w:color="auto"/>
            <w:right w:val="none" w:sz="0" w:space="0" w:color="auto"/>
          </w:divBdr>
          <w:divsChild>
            <w:div w:id="927159479">
              <w:marLeft w:val="0"/>
              <w:marRight w:val="0"/>
              <w:marTop w:val="0"/>
              <w:marBottom w:val="0"/>
              <w:divBdr>
                <w:top w:val="none" w:sz="0" w:space="0" w:color="auto"/>
                <w:left w:val="none" w:sz="0" w:space="0" w:color="auto"/>
                <w:bottom w:val="none" w:sz="0" w:space="0" w:color="auto"/>
                <w:right w:val="none" w:sz="0" w:space="0" w:color="auto"/>
              </w:divBdr>
            </w:div>
            <w:div w:id="173303091">
              <w:marLeft w:val="0"/>
              <w:marRight w:val="0"/>
              <w:marTop w:val="0"/>
              <w:marBottom w:val="0"/>
              <w:divBdr>
                <w:top w:val="none" w:sz="0" w:space="0" w:color="auto"/>
                <w:left w:val="none" w:sz="0" w:space="0" w:color="auto"/>
                <w:bottom w:val="none" w:sz="0" w:space="0" w:color="auto"/>
                <w:right w:val="none" w:sz="0" w:space="0" w:color="auto"/>
              </w:divBdr>
            </w:div>
            <w:div w:id="95909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35228">
      <w:bodyDiv w:val="1"/>
      <w:marLeft w:val="0"/>
      <w:marRight w:val="0"/>
      <w:marTop w:val="0"/>
      <w:marBottom w:val="0"/>
      <w:divBdr>
        <w:top w:val="none" w:sz="0" w:space="0" w:color="auto"/>
        <w:left w:val="none" w:sz="0" w:space="0" w:color="auto"/>
        <w:bottom w:val="none" w:sz="0" w:space="0" w:color="auto"/>
        <w:right w:val="none" w:sz="0" w:space="0" w:color="auto"/>
      </w:divBdr>
    </w:div>
    <w:div w:id="81068550">
      <w:bodyDiv w:val="1"/>
      <w:marLeft w:val="0"/>
      <w:marRight w:val="0"/>
      <w:marTop w:val="0"/>
      <w:marBottom w:val="0"/>
      <w:divBdr>
        <w:top w:val="none" w:sz="0" w:space="0" w:color="auto"/>
        <w:left w:val="none" w:sz="0" w:space="0" w:color="auto"/>
        <w:bottom w:val="none" w:sz="0" w:space="0" w:color="auto"/>
        <w:right w:val="none" w:sz="0" w:space="0" w:color="auto"/>
      </w:divBdr>
      <w:divsChild>
        <w:div w:id="1254361292">
          <w:marLeft w:val="0"/>
          <w:marRight w:val="0"/>
          <w:marTop w:val="0"/>
          <w:marBottom w:val="0"/>
          <w:divBdr>
            <w:top w:val="none" w:sz="0" w:space="0" w:color="auto"/>
            <w:left w:val="none" w:sz="0" w:space="0" w:color="auto"/>
            <w:bottom w:val="none" w:sz="0" w:space="0" w:color="auto"/>
            <w:right w:val="none" w:sz="0" w:space="0" w:color="auto"/>
          </w:divBdr>
          <w:divsChild>
            <w:div w:id="1488859324">
              <w:marLeft w:val="0"/>
              <w:marRight w:val="0"/>
              <w:marTop w:val="0"/>
              <w:marBottom w:val="0"/>
              <w:divBdr>
                <w:top w:val="none" w:sz="0" w:space="0" w:color="auto"/>
                <w:left w:val="none" w:sz="0" w:space="0" w:color="auto"/>
                <w:bottom w:val="none" w:sz="0" w:space="0" w:color="auto"/>
                <w:right w:val="none" w:sz="0" w:space="0" w:color="auto"/>
              </w:divBdr>
            </w:div>
            <w:div w:id="827475627">
              <w:marLeft w:val="0"/>
              <w:marRight w:val="0"/>
              <w:marTop w:val="0"/>
              <w:marBottom w:val="0"/>
              <w:divBdr>
                <w:top w:val="none" w:sz="0" w:space="0" w:color="auto"/>
                <w:left w:val="none" w:sz="0" w:space="0" w:color="auto"/>
                <w:bottom w:val="none" w:sz="0" w:space="0" w:color="auto"/>
                <w:right w:val="none" w:sz="0" w:space="0" w:color="auto"/>
              </w:divBdr>
            </w:div>
            <w:div w:id="778573466">
              <w:marLeft w:val="0"/>
              <w:marRight w:val="0"/>
              <w:marTop w:val="0"/>
              <w:marBottom w:val="0"/>
              <w:divBdr>
                <w:top w:val="none" w:sz="0" w:space="0" w:color="auto"/>
                <w:left w:val="none" w:sz="0" w:space="0" w:color="auto"/>
                <w:bottom w:val="none" w:sz="0" w:space="0" w:color="auto"/>
                <w:right w:val="none" w:sz="0" w:space="0" w:color="auto"/>
              </w:divBdr>
            </w:div>
            <w:div w:id="516772761">
              <w:marLeft w:val="0"/>
              <w:marRight w:val="0"/>
              <w:marTop w:val="0"/>
              <w:marBottom w:val="0"/>
              <w:divBdr>
                <w:top w:val="none" w:sz="0" w:space="0" w:color="auto"/>
                <w:left w:val="none" w:sz="0" w:space="0" w:color="auto"/>
                <w:bottom w:val="none" w:sz="0" w:space="0" w:color="auto"/>
                <w:right w:val="none" w:sz="0" w:space="0" w:color="auto"/>
              </w:divBdr>
            </w:div>
            <w:div w:id="1093015337">
              <w:marLeft w:val="0"/>
              <w:marRight w:val="0"/>
              <w:marTop w:val="0"/>
              <w:marBottom w:val="0"/>
              <w:divBdr>
                <w:top w:val="none" w:sz="0" w:space="0" w:color="auto"/>
                <w:left w:val="none" w:sz="0" w:space="0" w:color="auto"/>
                <w:bottom w:val="none" w:sz="0" w:space="0" w:color="auto"/>
                <w:right w:val="none" w:sz="0" w:space="0" w:color="auto"/>
              </w:divBdr>
            </w:div>
            <w:div w:id="266498456">
              <w:marLeft w:val="0"/>
              <w:marRight w:val="0"/>
              <w:marTop w:val="0"/>
              <w:marBottom w:val="0"/>
              <w:divBdr>
                <w:top w:val="none" w:sz="0" w:space="0" w:color="auto"/>
                <w:left w:val="none" w:sz="0" w:space="0" w:color="auto"/>
                <w:bottom w:val="none" w:sz="0" w:space="0" w:color="auto"/>
                <w:right w:val="none" w:sz="0" w:space="0" w:color="auto"/>
              </w:divBdr>
            </w:div>
            <w:div w:id="129127856">
              <w:marLeft w:val="0"/>
              <w:marRight w:val="0"/>
              <w:marTop w:val="0"/>
              <w:marBottom w:val="0"/>
              <w:divBdr>
                <w:top w:val="none" w:sz="0" w:space="0" w:color="auto"/>
                <w:left w:val="none" w:sz="0" w:space="0" w:color="auto"/>
                <w:bottom w:val="none" w:sz="0" w:space="0" w:color="auto"/>
                <w:right w:val="none" w:sz="0" w:space="0" w:color="auto"/>
              </w:divBdr>
            </w:div>
            <w:div w:id="1434321208">
              <w:marLeft w:val="0"/>
              <w:marRight w:val="0"/>
              <w:marTop w:val="0"/>
              <w:marBottom w:val="0"/>
              <w:divBdr>
                <w:top w:val="none" w:sz="0" w:space="0" w:color="auto"/>
                <w:left w:val="none" w:sz="0" w:space="0" w:color="auto"/>
                <w:bottom w:val="none" w:sz="0" w:space="0" w:color="auto"/>
                <w:right w:val="none" w:sz="0" w:space="0" w:color="auto"/>
              </w:divBdr>
            </w:div>
            <w:div w:id="1212621137">
              <w:marLeft w:val="0"/>
              <w:marRight w:val="0"/>
              <w:marTop w:val="0"/>
              <w:marBottom w:val="0"/>
              <w:divBdr>
                <w:top w:val="none" w:sz="0" w:space="0" w:color="auto"/>
                <w:left w:val="none" w:sz="0" w:space="0" w:color="auto"/>
                <w:bottom w:val="none" w:sz="0" w:space="0" w:color="auto"/>
                <w:right w:val="none" w:sz="0" w:space="0" w:color="auto"/>
              </w:divBdr>
            </w:div>
            <w:div w:id="826015870">
              <w:marLeft w:val="0"/>
              <w:marRight w:val="0"/>
              <w:marTop w:val="0"/>
              <w:marBottom w:val="0"/>
              <w:divBdr>
                <w:top w:val="none" w:sz="0" w:space="0" w:color="auto"/>
                <w:left w:val="none" w:sz="0" w:space="0" w:color="auto"/>
                <w:bottom w:val="none" w:sz="0" w:space="0" w:color="auto"/>
                <w:right w:val="none" w:sz="0" w:space="0" w:color="auto"/>
              </w:divBdr>
            </w:div>
            <w:div w:id="1755516638">
              <w:marLeft w:val="0"/>
              <w:marRight w:val="0"/>
              <w:marTop w:val="0"/>
              <w:marBottom w:val="0"/>
              <w:divBdr>
                <w:top w:val="none" w:sz="0" w:space="0" w:color="auto"/>
                <w:left w:val="none" w:sz="0" w:space="0" w:color="auto"/>
                <w:bottom w:val="none" w:sz="0" w:space="0" w:color="auto"/>
                <w:right w:val="none" w:sz="0" w:space="0" w:color="auto"/>
              </w:divBdr>
            </w:div>
            <w:div w:id="1968243344">
              <w:marLeft w:val="0"/>
              <w:marRight w:val="0"/>
              <w:marTop w:val="0"/>
              <w:marBottom w:val="0"/>
              <w:divBdr>
                <w:top w:val="none" w:sz="0" w:space="0" w:color="auto"/>
                <w:left w:val="none" w:sz="0" w:space="0" w:color="auto"/>
                <w:bottom w:val="none" w:sz="0" w:space="0" w:color="auto"/>
                <w:right w:val="none" w:sz="0" w:space="0" w:color="auto"/>
              </w:divBdr>
            </w:div>
            <w:div w:id="1521312108">
              <w:marLeft w:val="0"/>
              <w:marRight w:val="0"/>
              <w:marTop w:val="0"/>
              <w:marBottom w:val="0"/>
              <w:divBdr>
                <w:top w:val="none" w:sz="0" w:space="0" w:color="auto"/>
                <w:left w:val="none" w:sz="0" w:space="0" w:color="auto"/>
                <w:bottom w:val="none" w:sz="0" w:space="0" w:color="auto"/>
                <w:right w:val="none" w:sz="0" w:space="0" w:color="auto"/>
              </w:divBdr>
            </w:div>
            <w:div w:id="171772523">
              <w:marLeft w:val="0"/>
              <w:marRight w:val="0"/>
              <w:marTop w:val="0"/>
              <w:marBottom w:val="0"/>
              <w:divBdr>
                <w:top w:val="none" w:sz="0" w:space="0" w:color="auto"/>
                <w:left w:val="none" w:sz="0" w:space="0" w:color="auto"/>
                <w:bottom w:val="none" w:sz="0" w:space="0" w:color="auto"/>
                <w:right w:val="none" w:sz="0" w:space="0" w:color="auto"/>
              </w:divBdr>
            </w:div>
            <w:div w:id="1032389642">
              <w:marLeft w:val="0"/>
              <w:marRight w:val="0"/>
              <w:marTop w:val="0"/>
              <w:marBottom w:val="0"/>
              <w:divBdr>
                <w:top w:val="none" w:sz="0" w:space="0" w:color="auto"/>
                <w:left w:val="none" w:sz="0" w:space="0" w:color="auto"/>
                <w:bottom w:val="none" w:sz="0" w:space="0" w:color="auto"/>
                <w:right w:val="none" w:sz="0" w:space="0" w:color="auto"/>
              </w:divBdr>
            </w:div>
            <w:div w:id="2020816218">
              <w:marLeft w:val="0"/>
              <w:marRight w:val="0"/>
              <w:marTop w:val="0"/>
              <w:marBottom w:val="0"/>
              <w:divBdr>
                <w:top w:val="none" w:sz="0" w:space="0" w:color="auto"/>
                <w:left w:val="none" w:sz="0" w:space="0" w:color="auto"/>
                <w:bottom w:val="none" w:sz="0" w:space="0" w:color="auto"/>
                <w:right w:val="none" w:sz="0" w:space="0" w:color="auto"/>
              </w:divBdr>
            </w:div>
            <w:div w:id="160484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80042">
      <w:bodyDiv w:val="1"/>
      <w:marLeft w:val="0"/>
      <w:marRight w:val="0"/>
      <w:marTop w:val="0"/>
      <w:marBottom w:val="0"/>
      <w:divBdr>
        <w:top w:val="none" w:sz="0" w:space="0" w:color="auto"/>
        <w:left w:val="none" w:sz="0" w:space="0" w:color="auto"/>
        <w:bottom w:val="none" w:sz="0" w:space="0" w:color="auto"/>
        <w:right w:val="none" w:sz="0" w:space="0" w:color="auto"/>
      </w:divBdr>
      <w:divsChild>
        <w:div w:id="159196576">
          <w:marLeft w:val="0"/>
          <w:marRight w:val="0"/>
          <w:marTop w:val="0"/>
          <w:marBottom w:val="0"/>
          <w:divBdr>
            <w:top w:val="none" w:sz="0" w:space="0" w:color="auto"/>
            <w:left w:val="none" w:sz="0" w:space="0" w:color="auto"/>
            <w:bottom w:val="none" w:sz="0" w:space="0" w:color="auto"/>
            <w:right w:val="none" w:sz="0" w:space="0" w:color="auto"/>
          </w:divBdr>
          <w:divsChild>
            <w:div w:id="6991609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12124457">
                  <w:marLeft w:val="0"/>
                  <w:marRight w:val="0"/>
                  <w:marTop w:val="180"/>
                  <w:marBottom w:val="180"/>
                  <w:divBdr>
                    <w:top w:val="none" w:sz="0" w:space="0" w:color="auto"/>
                    <w:left w:val="none" w:sz="0" w:space="0" w:color="auto"/>
                    <w:bottom w:val="none" w:sz="0" w:space="0" w:color="auto"/>
                    <w:right w:val="none" w:sz="0" w:space="0" w:color="auto"/>
                  </w:divBdr>
                  <w:divsChild>
                    <w:div w:id="193365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078981">
      <w:bodyDiv w:val="1"/>
      <w:marLeft w:val="0"/>
      <w:marRight w:val="0"/>
      <w:marTop w:val="0"/>
      <w:marBottom w:val="0"/>
      <w:divBdr>
        <w:top w:val="none" w:sz="0" w:space="0" w:color="auto"/>
        <w:left w:val="none" w:sz="0" w:space="0" w:color="auto"/>
        <w:bottom w:val="none" w:sz="0" w:space="0" w:color="auto"/>
        <w:right w:val="none" w:sz="0" w:space="0" w:color="auto"/>
      </w:divBdr>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2998">
      <w:bodyDiv w:val="1"/>
      <w:marLeft w:val="0"/>
      <w:marRight w:val="0"/>
      <w:marTop w:val="0"/>
      <w:marBottom w:val="0"/>
      <w:divBdr>
        <w:top w:val="none" w:sz="0" w:space="0" w:color="auto"/>
        <w:left w:val="none" w:sz="0" w:space="0" w:color="auto"/>
        <w:bottom w:val="none" w:sz="0" w:space="0" w:color="auto"/>
        <w:right w:val="none" w:sz="0" w:space="0" w:color="auto"/>
      </w:divBdr>
      <w:divsChild>
        <w:div w:id="698776198">
          <w:marLeft w:val="0"/>
          <w:marRight w:val="0"/>
          <w:marTop w:val="0"/>
          <w:marBottom w:val="0"/>
          <w:divBdr>
            <w:top w:val="none" w:sz="0" w:space="0" w:color="auto"/>
            <w:left w:val="none" w:sz="0" w:space="0" w:color="auto"/>
            <w:bottom w:val="none" w:sz="0" w:space="0" w:color="auto"/>
            <w:right w:val="none" w:sz="0" w:space="0" w:color="auto"/>
          </w:divBdr>
          <w:divsChild>
            <w:div w:id="773212463">
              <w:marLeft w:val="0"/>
              <w:marRight w:val="0"/>
              <w:marTop w:val="0"/>
              <w:marBottom w:val="0"/>
              <w:divBdr>
                <w:top w:val="none" w:sz="0" w:space="0" w:color="auto"/>
                <w:left w:val="none" w:sz="0" w:space="0" w:color="auto"/>
                <w:bottom w:val="none" w:sz="0" w:space="0" w:color="auto"/>
                <w:right w:val="none" w:sz="0" w:space="0" w:color="auto"/>
              </w:divBdr>
              <w:divsChild>
                <w:div w:id="1377318023">
                  <w:marLeft w:val="0"/>
                  <w:marRight w:val="0"/>
                  <w:marTop w:val="0"/>
                  <w:marBottom w:val="0"/>
                  <w:divBdr>
                    <w:top w:val="none" w:sz="0" w:space="0" w:color="auto"/>
                    <w:left w:val="none" w:sz="0" w:space="0" w:color="auto"/>
                    <w:bottom w:val="none" w:sz="0" w:space="0" w:color="auto"/>
                    <w:right w:val="none" w:sz="0" w:space="0" w:color="auto"/>
                  </w:divBdr>
                  <w:divsChild>
                    <w:div w:id="550531989">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04184621">
                          <w:marLeft w:val="0"/>
                          <w:marRight w:val="0"/>
                          <w:marTop w:val="180"/>
                          <w:marBottom w:val="180"/>
                          <w:divBdr>
                            <w:top w:val="none" w:sz="0" w:space="0" w:color="auto"/>
                            <w:left w:val="none" w:sz="0" w:space="0" w:color="auto"/>
                            <w:bottom w:val="none" w:sz="0" w:space="0" w:color="auto"/>
                            <w:right w:val="none" w:sz="0" w:space="0" w:color="auto"/>
                          </w:divBdr>
                          <w:divsChild>
                            <w:div w:id="135267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2757120">
      <w:bodyDiv w:val="1"/>
      <w:marLeft w:val="0"/>
      <w:marRight w:val="0"/>
      <w:marTop w:val="0"/>
      <w:marBottom w:val="0"/>
      <w:divBdr>
        <w:top w:val="none" w:sz="0" w:space="0" w:color="auto"/>
        <w:left w:val="none" w:sz="0" w:space="0" w:color="auto"/>
        <w:bottom w:val="none" w:sz="0" w:space="0" w:color="auto"/>
        <w:right w:val="none" w:sz="0" w:space="0" w:color="auto"/>
      </w:divBdr>
    </w:div>
    <w:div w:id="239678728">
      <w:bodyDiv w:val="1"/>
      <w:marLeft w:val="0"/>
      <w:marRight w:val="0"/>
      <w:marTop w:val="0"/>
      <w:marBottom w:val="0"/>
      <w:divBdr>
        <w:top w:val="none" w:sz="0" w:space="0" w:color="auto"/>
        <w:left w:val="none" w:sz="0" w:space="0" w:color="auto"/>
        <w:bottom w:val="none" w:sz="0" w:space="0" w:color="auto"/>
        <w:right w:val="none" w:sz="0" w:space="0" w:color="auto"/>
      </w:divBdr>
      <w:divsChild>
        <w:div w:id="1602908702">
          <w:marLeft w:val="0"/>
          <w:marRight w:val="0"/>
          <w:marTop w:val="0"/>
          <w:marBottom w:val="0"/>
          <w:divBdr>
            <w:top w:val="none" w:sz="0" w:space="0" w:color="auto"/>
            <w:left w:val="none" w:sz="0" w:space="0" w:color="auto"/>
            <w:bottom w:val="none" w:sz="0" w:space="0" w:color="auto"/>
            <w:right w:val="none" w:sz="0" w:space="0" w:color="auto"/>
          </w:divBdr>
          <w:divsChild>
            <w:div w:id="2140101634">
              <w:marLeft w:val="0"/>
              <w:marRight w:val="0"/>
              <w:marTop w:val="0"/>
              <w:marBottom w:val="0"/>
              <w:divBdr>
                <w:top w:val="none" w:sz="0" w:space="0" w:color="auto"/>
                <w:left w:val="none" w:sz="0" w:space="0" w:color="auto"/>
                <w:bottom w:val="none" w:sz="0" w:space="0" w:color="auto"/>
                <w:right w:val="none" w:sz="0" w:space="0" w:color="auto"/>
              </w:divBdr>
            </w:div>
            <w:div w:id="1758752115">
              <w:marLeft w:val="0"/>
              <w:marRight w:val="0"/>
              <w:marTop w:val="0"/>
              <w:marBottom w:val="0"/>
              <w:divBdr>
                <w:top w:val="none" w:sz="0" w:space="0" w:color="auto"/>
                <w:left w:val="none" w:sz="0" w:space="0" w:color="auto"/>
                <w:bottom w:val="none" w:sz="0" w:space="0" w:color="auto"/>
                <w:right w:val="none" w:sz="0" w:space="0" w:color="auto"/>
              </w:divBdr>
            </w:div>
            <w:div w:id="116413972">
              <w:marLeft w:val="0"/>
              <w:marRight w:val="0"/>
              <w:marTop w:val="0"/>
              <w:marBottom w:val="0"/>
              <w:divBdr>
                <w:top w:val="none" w:sz="0" w:space="0" w:color="auto"/>
                <w:left w:val="none" w:sz="0" w:space="0" w:color="auto"/>
                <w:bottom w:val="none" w:sz="0" w:space="0" w:color="auto"/>
                <w:right w:val="none" w:sz="0" w:space="0" w:color="auto"/>
              </w:divBdr>
            </w:div>
            <w:div w:id="1412316582">
              <w:marLeft w:val="0"/>
              <w:marRight w:val="0"/>
              <w:marTop w:val="0"/>
              <w:marBottom w:val="0"/>
              <w:divBdr>
                <w:top w:val="none" w:sz="0" w:space="0" w:color="auto"/>
                <w:left w:val="none" w:sz="0" w:space="0" w:color="auto"/>
                <w:bottom w:val="none" w:sz="0" w:space="0" w:color="auto"/>
                <w:right w:val="none" w:sz="0" w:space="0" w:color="auto"/>
              </w:divBdr>
            </w:div>
            <w:div w:id="746658502">
              <w:marLeft w:val="0"/>
              <w:marRight w:val="0"/>
              <w:marTop w:val="0"/>
              <w:marBottom w:val="0"/>
              <w:divBdr>
                <w:top w:val="none" w:sz="0" w:space="0" w:color="auto"/>
                <w:left w:val="none" w:sz="0" w:space="0" w:color="auto"/>
                <w:bottom w:val="none" w:sz="0" w:space="0" w:color="auto"/>
                <w:right w:val="none" w:sz="0" w:space="0" w:color="auto"/>
              </w:divBdr>
            </w:div>
            <w:div w:id="1086809553">
              <w:marLeft w:val="0"/>
              <w:marRight w:val="0"/>
              <w:marTop w:val="0"/>
              <w:marBottom w:val="0"/>
              <w:divBdr>
                <w:top w:val="none" w:sz="0" w:space="0" w:color="auto"/>
                <w:left w:val="none" w:sz="0" w:space="0" w:color="auto"/>
                <w:bottom w:val="none" w:sz="0" w:space="0" w:color="auto"/>
                <w:right w:val="none" w:sz="0" w:space="0" w:color="auto"/>
              </w:divBdr>
            </w:div>
            <w:div w:id="413094533">
              <w:marLeft w:val="0"/>
              <w:marRight w:val="0"/>
              <w:marTop w:val="0"/>
              <w:marBottom w:val="0"/>
              <w:divBdr>
                <w:top w:val="none" w:sz="0" w:space="0" w:color="auto"/>
                <w:left w:val="none" w:sz="0" w:space="0" w:color="auto"/>
                <w:bottom w:val="none" w:sz="0" w:space="0" w:color="auto"/>
                <w:right w:val="none" w:sz="0" w:space="0" w:color="auto"/>
              </w:divBdr>
            </w:div>
            <w:div w:id="1791820165">
              <w:marLeft w:val="0"/>
              <w:marRight w:val="0"/>
              <w:marTop w:val="0"/>
              <w:marBottom w:val="0"/>
              <w:divBdr>
                <w:top w:val="none" w:sz="0" w:space="0" w:color="auto"/>
                <w:left w:val="none" w:sz="0" w:space="0" w:color="auto"/>
                <w:bottom w:val="none" w:sz="0" w:space="0" w:color="auto"/>
                <w:right w:val="none" w:sz="0" w:space="0" w:color="auto"/>
              </w:divBdr>
            </w:div>
            <w:div w:id="1564565629">
              <w:marLeft w:val="0"/>
              <w:marRight w:val="0"/>
              <w:marTop w:val="0"/>
              <w:marBottom w:val="0"/>
              <w:divBdr>
                <w:top w:val="none" w:sz="0" w:space="0" w:color="auto"/>
                <w:left w:val="none" w:sz="0" w:space="0" w:color="auto"/>
                <w:bottom w:val="none" w:sz="0" w:space="0" w:color="auto"/>
                <w:right w:val="none" w:sz="0" w:space="0" w:color="auto"/>
              </w:divBdr>
            </w:div>
            <w:div w:id="1256939947">
              <w:marLeft w:val="0"/>
              <w:marRight w:val="0"/>
              <w:marTop w:val="0"/>
              <w:marBottom w:val="0"/>
              <w:divBdr>
                <w:top w:val="none" w:sz="0" w:space="0" w:color="auto"/>
                <w:left w:val="none" w:sz="0" w:space="0" w:color="auto"/>
                <w:bottom w:val="none" w:sz="0" w:space="0" w:color="auto"/>
                <w:right w:val="none" w:sz="0" w:space="0" w:color="auto"/>
              </w:divBdr>
            </w:div>
            <w:div w:id="2122071558">
              <w:marLeft w:val="0"/>
              <w:marRight w:val="0"/>
              <w:marTop w:val="0"/>
              <w:marBottom w:val="0"/>
              <w:divBdr>
                <w:top w:val="none" w:sz="0" w:space="0" w:color="auto"/>
                <w:left w:val="none" w:sz="0" w:space="0" w:color="auto"/>
                <w:bottom w:val="none" w:sz="0" w:space="0" w:color="auto"/>
                <w:right w:val="none" w:sz="0" w:space="0" w:color="auto"/>
              </w:divBdr>
            </w:div>
            <w:div w:id="1974940831">
              <w:marLeft w:val="0"/>
              <w:marRight w:val="0"/>
              <w:marTop w:val="0"/>
              <w:marBottom w:val="0"/>
              <w:divBdr>
                <w:top w:val="none" w:sz="0" w:space="0" w:color="auto"/>
                <w:left w:val="none" w:sz="0" w:space="0" w:color="auto"/>
                <w:bottom w:val="none" w:sz="0" w:space="0" w:color="auto"/>
                <w:right w:val="none" w:sz="0" w:space="0" w:color="auto"/>
              </w:divBdr>
            </w:div>
            <w:div w:id="1384327887">
              <w:marLeft w:val="0"/>
              <w:marRight w:val="0"/>
              <w:marTop w:val="0"/>
              <w:marBottom w:val="0"/>
              <w:divBdr>
                <w:top w:val="none" w:sz="0" w:space="0" w:color="auto"/>
                <w:left w:val="none" w:sz="0" w:space="0" w:color="auto"/>
                <w:bottom w:val="none" w:sz="0" w:space="0" w:color="auto"/>
                <w:right w:val="none" w:sz="0" w:space="0" w:color="auto"/>
              </w:divBdr>
            </w:div>
            <w:div w:id="1254046542">
              <w:marLeft w:val="0"/>
              <w:marRight w:val="0"/>
              <w:marTop w:val="0"/>
              <w:marBottom w:val="0"/>
              <w:divBdr>
                <w:top w:val="none" w:sz="0" w:space="0" w:color="auto"/>
                <w:left w:val="none" w:sz="0" w:space="0" w:color="auto"/>
                <w:bottom w:val="none" w:sz="0" w:space="0" w:color="auto"/>
                <w:right w:val="none" w:sz="0" w:space="0" w:color="auto"/>
              </w:divBdr>
            </w:div>
            <w:div w:id="843056168">
              <w:marLeft w:val="0"/>
              <w:marRight w:val="0"/>
              <w:marTop w:val="0"/>
              <w:marBottom w:val="0"/>
              <w:divBdr>
                <w:top w:val="none" w:sz="0" w:space="0" w:color="auto"/>
                <w:left w:val="none" w:sz="0" w:space="0" w:color="auto"/>
                <w:bottom w:val="none" w:sz="0" w:space="0" w:color="auto"/>
                <w:right w:val="none" w:sz="0" w:space="0" w:color="auto"/>
              </w:divBdr>
            </w:div>
            <w:div w:id="1775517498">
              <w:marLeft w:val="0"/>
              <w:marRight w:val="0"/>
              <w:marTop w:val="0"/>
              <w:marBottom w:val="0"/>
              <w:divBdr>
                <w:top w:val="none" w:sz="0" w:space="0" w:color="auto"/>
                <w:left w:val="none" w:sz="0" w:space="0" w:color="auto"/>
                <w:bottom w:val="none" w:sz="0" w:space="0" w:color="auto"/>
                <w:right w:val="none" w:sz="0" w:space="0" w:color="auto"/>
              </w:divBdr>
            </w:div>
            <w:div w:id="649795111">
              <w:marLeft w:val="0"/>
              <w:marRight w:val="0"/>
              <w:marTop w:val="0"/>
              <w:marBottom w:val="0"/>
              <w:divBdr>
                <w:top w:val="none" w:sz="0" w:space="0" w:color="auto"/>
                <w:left w:val="none" w:sz="0" w:space="0" w:color="auto"/>
                <w:bottom w:val="none" w:sz="0" w:space="0" w:color="auto"/>
                <w:right w:val="none" w:sz="0" w:space="0" w:color="auto"/>
              </w:divBdr>
            </w:div>
            <w:div w:id="1763379004">
              <w:marLeft w:val="0"/>
              <w:marRight w:val="0"/>
              <w:marTop w:val="0"/>
              <w:marBottom w:val="0"/>
              <w:divBdr>
                <w:top w:val="none" w:sz="0" w:space="0" w:color="auto"/>
                <w:left w:val="none" w:sz="0" w:space="0" w:color="auto"/>
                <w:bottom w:val="none" w:sz="0" w:space="0" w:color="auto"/>
                <w:right w:val="none" w:sz="0" w:space="0" w:color="auto"/>
              </w:divBdr>
            </w:div>
            <w:div w:id="11810946">
              <w:marLeft w:val="0"/>
              <w:marRight w:val="0"/>
              <w:marTop w:val="0"/>
              <w:marBottom w:val="0"/>
              <w:divBdr>
                <w:top w:val="none" w:sz="0" w:space="0" w:color="auto"/>
                <w:left w:val="none" w:sz="0" w:space="0" w:color="auto"/>
                <w:bottom w:val="none" w:sz="0" w:space="0" w:color="auto"/>
                <w:right w:val="none" w:sz="0" w:space="0" w:color="auto"/>
              </w:divBdr>
            </w:div>
            <w:div w:id="1702127743">
              <w:marLeft w:val="0"/>
              <w:marRight w:val="0"/>
              <w:marTop w:val="0"/>
              <w:marBottom w:val="0"/>
              <w:divBdr>
                <w:top w:val="none" w:sz="0" w:space="0" w:color="auto"/>
                <w:left w:val="none" w:sz="0" w:space="0" w:color="auto"/>
                <w:bottom w:val="none" w:sz="0" w:space="0" w:color="auto"/>
                <w:right w:val="none" w:sz="0" w:space="0" w:color="auto"/>
              </w:divBdr>
            </w:div>
            <w:div w:id="170722681">
              <w:marLeft w:val="0"/>
              <w:marRight w:val="0"/>
              <w:marTop w:val="0"/>
              <w:marBottom w:val="0"/>
              <w:divBdr>
                <w:top w:val="none" w:sz="0" w:space="0" w:color="auto"/>
                <w:left w:val="none" w:sz="0" w:space="0" w:color="auto"/>
                <w:bottom w:val="none" w:sz="0" w:space="0" w:color="auto"/>
                <w:right w:val="none" w:sz="0" w:space="0" w:color="auto"/>
              </w:divBdr>
            </w:div>
            <w:div w:id="50813935">
              <w:marLeft w:val="0"/>
              <w:marRight w:val="0"/>
              <w:marTop w:val="0"/>
              <w:marBottom w:val="0"/>
              <w:divBdr>
                <w:top w:val="none" w:sz="0" w:space="0" w:color="auto"/>
                <w:left w:val="none" w:sz="0" w:space="0" w:color="auto"/>
                <w:bottom w:val="none" w:sz="0" w:space="0" w:color="auto"/>
                <w:right w:val="none" w:sz="0" w:space="0" w:color="auto"/>
              </w:divBdr>
            </w:div>
            <w:div w:id="358505125">
              <w:marLeft w:val="0"/>
              <w:marRight w:val="0"/>
              <w:marTop w:val="0"/>
              <w:marBottom w:val="0"/>
              <w:divBdr>
                <w:top w:val="none" w:sz="0" w:space="0" w:color="auto"/>
                <w:left w:val="none" w:sz="0" w:space="0" w:color="auto"/>
                <w:bottom w:val="none" w:sz="0" w:space="0" w:color="auto"/>
                <w:right w:val="none" w:sz="0" w:space="0" w:color="auto"/>
              </w:divBdr>
            </w:div>
            <w:div w:id="115754492">
              <w:marLeft w:val="0"/>
              <w:marRight w:val="0"/>
              <w:marTop w:val="0"/>
              <w:marBottom w:val="0"/>
              <w:divBdr>
                <w:top w:val="none" w:sz="0" w:space="0" w:color="auto"/>
                <w:left w:val="none" w:sz="0" w:space="0" w:color="auto"/>
                <w:bottom w:val="none" w:sz="0" w:space="0" w:color="auto"/>
                <w:right w:val="none" w:sz="0" w:space="0" w:color="auto"/>
              </w:divBdr>
            </w:div>
            <w:div w:id="1901019276">
              <w:marLeft w:val="0"/>
              <w:marRight w:val="0"/>
              <w:marTop w:val="0"/>
              <w:marBottom w:val="0"/>
              <w:divBdr>
                <w:top w:val="none" w:sz="0" w:space="0" w:color="auto"/>
                <w:left w:val="none" w:sz="0" w:space="0" w:color="auto"/>
                <w:bottom w:val="none" w:sz="0" w:space="0" w:color="auto"/>
                <w:right w:val="none" w:sz="0" w:space="0" w:color="auto"/>
              </w:divBdr>
            </w:div>
            <w:div w:id="1226797408">
              <w:marLeft w:val="0"/>
              <w:marRight w:val="0"/>
              <w:marTop w:val="0"/>
              <w:marBottom w:val="0"/>
              <w:divBdr>
                <w:top w:val="none" w:sz="0" w:space="0" w:color="auto"/>
                <w:left w:val="none" w:sz="0" w:space="0" w:color="auto"/>
                <w:bottom w:val="none" w:sz="0" w:space="0" w:color="auto"/>
                <w:right w:val="none" w:sz="0" w:space="0" w:color="auto"/>
              </w:divBdr>
            </w:div>
            <w:div w:id="208493990">
              <w:marLeft w:val="0"/>
              <w:marRight w:val="0"/>
              <w:marTop w:val="0"/>
              <w:marBottom w:val="0"/>
              <w:divBdr>
                <w:top w:val="none" w:sz="0" w:space="0" w:color="auto"/>
                <w:left w:val="none" w:sz="0" w:space="0" w:color="auto"/>
                <w:bottom w:val="none" w:sz="0" w:space="0" w:color="auto"/>
                <w:right w:val="none" w:sz="0" w:space="0" w:color="auto"/>
              </w:divBdr>
            </w:div>
            <w:div w:id="1350182066">
              <w:marLeft w:val="0"/>
              <w:marRight w:val="0"/>
              <w:marTop w:val="0"/>
              <w:marBottom w:val="0"/>
              <w:divBdr>
                <w:top w:val="none" w:sz="0" w:space="0" w:color="auto"/>
                <w:left w:val="none" w:sz="0" w:space="0" w:color="auto"/>
                <w:bottom w:val="none" w:sz="0" w:space="0" w:color="auto"/>
                <w:right w:val="none" w:sz="0" w:space="0" w:color="auto"/>
              </w:divBdr>
            </w:div>
            <w:div w:id="1542086636">
              <w:marLeft w:val="0"/>
              <w:marRight w:val="0"/>
              <w:marTop w:val="0"/>
              <w:marBottom w:val="0"/>
              <w:divBdr>
                <w:top w:val="none" w:sz="0" w:space="0" w:color="auto"/>
                <w:left w:val="none" w:sz="0" w:space="0" w:color="auto"/>
                <w:bottom w:val="none" w:sz="0" w:space="0" w:color="auto"/>
                <w:right w:val="none" w:sz="0" w:space="0" w:color="auto"/>
              </w:divBdr>
            </w:div>
            <w:div w:id="2111197531">
              <w:marLeft w:val="0"/>
              <w:marRight w:val="0"/>
              <w:marTop w:val="0"/>
              <w:marBottom w:val="0"/>
              <w:divBdr>
                <w:top w:val="none" w:sz="0" w:space="0" w:color="auto"/>
                <w:left w:val="none" w:sz="0" w:space="0" w:color="auto"/>
                <w:bottom w:val="none" w:sz="0" w:space="0" w:color="auto"/>
                <w:right w:val="none" w:sz="0" w:space="0" w:color="auto"/>
              </w:divBdr>
            </w:div>
            <w:div w:id="504789999">
              <w:marLeft w:val="0"/>
              <w:marRight w:val="0"/>
              <w:marTop w:val="0"/>
              <w:marBottom w:val="0"/>
              <w:divBdr>
                <w:top w:val="none" w:sz="0" w:space="0" w:color="auto"/>
                <w:left w:val="none" w:sz="0" w:space="0" w:color="auto"/>
                <w:bottom w:val="none" w:sz="0" w:space="0" w:color="auto"/>
                <w:right w:val="none" w:sz="0" w:space="0" w:color="auto"/>
              </w:divBdr>
            </w:div>
            <w:div w:id="754326965">
              <w:marLeft w:val="0"/>
              <w:marRight w:val="0"/>
              <w:marTop w:val="0"/>
              <w:marBottom w:val="0"/>
              <w:divBdr>
                <w:top w:val="none" w:sz="0" w:space="0" w:color="auto"/>
                <w:left w:val="none" w:sz="0" w:space="0" w:color="auto"/>
                <w:bottom w:val="none" w:sz="0" w:space="0" w:color="auto"/>
                <w:right w:val="none" w:sz="0" w:space="0" w:color="auto"/>
              </w:divBdr>
            </w:div>
            <w:div w:id="910507571">
              <w:marLeft w:val="0"/>
              <w:marRight w:val="0"/>
              <w:marTop w:val="0"/>
              <w:marBottom w:val="0"/>
              <w:divBdr>
                <w:top w:val="none" w:sz="0" w:space="0" w:color="auto"/>
                <w:left w:val="none" w:sz="0" w:space="0" w:color="auto"/>
                <w:bottom w:val="none" w:sz="0" w:space="0" w:color="auto"/>
                <w:right w:val="none" w:sz="0" w:space="0" w:color="auto"/>
              </w:divBdr>
            </w:div>
            <w:div w:id="838076711">
              <w:marLeft w:val="0"/>
              <w:marRight w:val="0"/>
              <w:marTop w:val="0"/>
              <w:marBottom w:val="0"/>
              <w:divBdr>
                <w:top w:val="none" w:sz="0" w:space="0" w:color="auto"/>
                <w:left w:val="none" w:sz="0" w:space="0" w:color="auto"/>
                <w:bottom w:val="none" w:sz="0" w:space="0" w:color="auto"/>
                <w:right w:val="none" w:sz="0" w:space="0" w:color="auto"/>
              </w:divBdr>
            </w:div>
            <w:div w:id="555625562">
              <w:marLeft w:val="0"/>
              <w:marRight w:val="0"/>
              <w:marTop w:val="0"/>
              <w:marBottom w:val="0"/>
              <w:divBdr>
                <w:top w:val="none" w:sz="0" w:space="0" w:color="auto"/>
                <w:left w:val="none" w:sz="0" w:space="0" w:color="auto"/>
                <w:bottom w:val="none" w:sz="0" w:space="0" w:color="auto"/>
                <w:right w:val="none" w:sz="0" w:space="0" w:color="auto"/>
              </w:divBdr>
            </w:div>
            <w:div w:id="370692005">
              <w:marLeft w:val="0"/>
              <w:marRight w:val="0"/>
              <w:marTop w:val="0"/>
              <w:marBottom w:val="0"/>
              <w:divBdr>
                <w:top w:val="none" w:sz="0" w:space="0" w:color="auto"/>
                <w:left w:val="none" w:sz="0" w:space="0" w:color="auto"/>
                <w:bottom w:val="none" w:sz="0" w:space="0" w:color="auto"/>
                <w:right w:val="none" w:sz="0" w:space="0" w:color="auto"/>
              </w:divBdr>
            </w:div>
            <w:div w:id="501242492">
              <w:marLeft w:val="0"/>
              <w:marRight w:val="0"/>
              <w:marTop w:val="0"/>
              <w:marBottom w:val="0"/>
              <w:divBdr>
                <w:top w:val="none" w:sz="0" w:space="0" w:color="auto"/>
                <w:left w:val="none" w:sz="0" w:space="0" w:color="auto"/>
                <w:bottom w:val="none" w:sz="0" w:space="0" w:color="auto"/>
                <w:right w:val="none" w:sz="0" w:space="0" w:color="auto"/>
              </w:divBdr>
            </w:div>
            <w:div w:id="1835486503">
              <w:marLeft w:val="0"/>
              <w:marRight w:val="0"/>
              <w:marTop w:val="0"/>
              <w:marBottom w:val="0"/>
              <w:divBdr>
                <w:top w:val="none" w:sz="0" w:space="0" w:color="auto"/>
                <w:left w:val="none" w:sz="0" w:space="0" w:color="auto"/>
                <w:bottom w:val="none" w:sz="0" w:space="0" w:color="auto"/>
                <w:right w:val="none" w:sz="0" w:space="0" w:color="auto"/>
              </w:divBdr>
            </w:div>
            <w:div w:id="1707483272">
              <w:marLeft w:val="0"/>
              <w:marRight w:val="0"/>
              <w:marTop w:val="0"/>
              <w:marBottom w:val="0"/>
              <w:divBdr>
                <w:top w:val="none" w:sz="0" w:space="0" w:color="auto"/>
                <w:left w:val="none" w:sz="0" w:space="0" w:color="auto"/>
                <w:bottom w:val="none" w:sz="0" w:space="0" w:color="auto"/>
                <w:right w:val="none" w:sz="0" w:space="0" w:color="auto"/>
              </w:divBdr>
            </w:div>
            <w:div w:id="111094951">
              <w:marLeft w:val="0"/>
              <w:marRight w:val="0"/>
              <w:marTop w:val="0"/>
              <w:marBottom w:val="0"/>
              <w:divBdr>
                <w:top w:val="none" w:sz="0" w:space="0" w:color="auto"/>
                <w:left w:val="none" w:sz="0" w:space="0" w:color="auto"/>
                <w:bottom w:val="none" w:sz="0" w:space="0" w:color="auto"/>
                <w:right w:val="none" w:sz="0" w:space="0" w:color="auto"/>
              </w:divBdr>
            </w:div>
            <w:div w:id="314603286">
              <w:marLeft w:val="0"/>
              <w:marRight w:val="0"/>
              <w:marTop w:val="0"/>
              <w:marBottom w:val="0"/>
              <w:divBdr>
                <w:top w:val="none" w:sz="0" w:space="0" w:color="auto"/>
                <w:left w:val="none" w:sz="0" w:space="0" w:color="auto"/>
                <w:bottom w:val="none" w:sz="0" w:space="0" w:color="auto"/>
                <w:right w:val="none" w:sz="0" w:space="0" w:color="auto"/>
              </w:divBdr>
            </w:div>
            <w:div w:id="1153520870">
              <w:marLeft w:val="0"/>
              <w:marRight w:val="0"/>
              <w:marTop w:val="0"/>
              <w:marBottom w:val="0"/>
              <w:divBdr>
                <w:top w:val="none" w:sz="0" w:space="0" w:color="auto"/>
                <w:left w:val="none" w:sz="0" w:space="0" w:color="auto"/>
                <w:bottom w:val="none" w:sz="0" w:space="0" w:color="auto"/>
                <w:right w:val="none" w:sz="0" w:space="0" w:color="auto"/>
              </w:divBdr>
            </w:div>
            <w:div w:id="547184891">
              <w:marLeft w:val="0"/>
              <w:marRight w:val="0"/>
              <w:marTop w:val="0"/>
              <w:marBottom w:val="0"/>
              <w:divBdr>
                <w:top w:val="none" w:sz="0" w:space="0" w:color="auto"/>
                <w:left w:val="none" w:sz="0" w:space="0" w:color="auto"/>
                <w:bottom w:val="none" w:sz="0" w:space="0" w:color="auto"/>
                <w:right w:val="none" w:sz="0" w:space="0" w:color="auto"/>
              </w:divBdr>
            </w:div>
            <w:div w:id="630474711">
              <w:marLeft w:val="0"/>
              <w:marRight w:val="0"/>
              <w:marTop w:val="0"/>
              <w:marBottom w:val="0"/>
              <w:divBdr>
                <w:top w:val="none" w:sz="0" w:space="0" w:color="auto"/>
                <w:left w:val="none" w:sz="0" w:space="0" w:color="auto"/>
                <w:bottom w:val="none" w:sz="0" w:space="0" w:color="auto"/>
                <w:right w:val="none" w:sz="0" w:space="0" w:color="auto"/>
              </w:divBdr>
            </w:div>
            <w:div w:id="413861826">
              <w:marLeft w:val="0"/>
              <w:marRight w:val="0"/>
              <w:marTop w:val="0"/>
              <w:marBottom w:val="0"/>
              <w:divBdr>
                <w:top w:val="none" w:sz="0" w:space="0" w:color="auto"/>
                <w:left w:val="none" w:sz="0" w:space="0" w:color="auto"/>
                <w:bottom w:val="none" w:sz="0" w:space="0" w:color="auto"/>
                <w:right w:val="none" w:sz="0" w:space="0" w:color="auto"/>
              </w:divBdr>
            </w:div>
            <w:div w:id="520509436">
              <w:marLeft w:val="0"/>
              <w:marRight w:val="0"/>
              <w:marTop w:val="0"/>
              <w:marBottom w:val="0"/>
              <w:divBdr>
                <w:top w:val="none" w:sz="0" w:space="0" w:color="auto"/>
                <w:left w:val="none" w:sz="0" w:space="0" w:color="auto"/>
                <w:bottom w:val="none" w:sz="0" w:space="0" w:color="auto"/>
                <w:right w:val="none" w:sz="0" w:space="0" w:color="auto"/>
              </w:divBdr>
            </w:div>
            <w:div w:id="2118867326">
              <w:marLeft w:val="0"/>
              <w:marRight w:val="0"/>
              <w:marTop w:val="0"/>
              <w:marBottom w:val="0"/>
              <w:divBdr>
                <w:top w:val="none" w:sz="0" w:space="0" w:color="auto"/>
                <w:left w:val="none" w:sz="0" w:space="0" w:color="auto"/>
                <w:bottom w:val="none" w:sz="0" w:space="0" w:color="auto"/>
                <w:right w:val="none" w:sz="0" w:space="0" w:color="auto"/>
              </w:divBdr>
            </w:div>
            <w:div w:id="1648319310">
              <w:marLeft w:val="0"/>
              <w:marRight w:val="0"/>
              <w:marTop w:val="0"/>
              <w:marBottom w:val="0"/>
              <w:divBdr>
                <w:top w:val="none" w:sz="0" w:space="0" w:color="auto"/>
                <w:left w:val="none" w:sz="0" w:space="0" w:color="auto"/>
                <w:bottom w:val="none" w:sz="0" w:space="0" w:color="auto"/>
                <w:right w:val="none" w:sz="0" w:space="0" w:color="auto"/>
              </w:divBdr>
            </w:div>
            <w:div w:id="1437562104">
              <w:marLeft w:val="0"/>
              <w:marRight w:val="0"/>
              <w:marTop w:val="0"/>
              <w:marBottom w:val="0"/>
              <w:divBdr>
                <w:top w:val="none" w:sz="0" w:space="0" w:color="auto"/>
                <w:left w:val="none" w:sz="0" w:space="0" w:color="auto"/>
                <w:bottom w:val="none" w:sz="0" w:space="0" w:color="auto"/>
                <w:right w:val="none" w:sz="0" w:space="0" w:color="auto"/>
              </w:divBdr>
            </w:div>
            <w:div w:id="1996491462">
              <w:marLeft w:val="0"/>
              <w:marRight w:val="0"/>
              <w:marTop w:val="0"/>
              <w:marBottom w:val="0"/>
              <w:divBdr>
                <w:top w:val="none" w:sz="0" w:space="0" w:color="auto"/>
                <w:left w:val="none" w:sz="0" w:space="0" w:color="auto"/>
                <w:bottom w:val="none" w:sz="0" w:space="0" w:color="auto"/>
                <w:right w:val="none" w:sz="0" w:space="0" w:color="auto"/>
              </w:divBdr>
            </w:div>
            <w:div w:id="1365977705">
              <w:marLeft w:val="0"/>
              <w:marRight w:val="0"/>
              <w:marTop w:val="0"/>
              <w:marBottom w:val="0"/>
              <w:divBdr>
                <w:top w:val="none" w:sz="0" w:space="0" w:color="auto"/>
                <w:left w:val="none" w:sz="0" w:space="0" w:color="auto"/>
                <w:bottom w:val="none" w:sz="0" w:space="0" w:color="auto"/>
                <w:right w:val="none" w:sz="0" w:space="0" w:color="auto"/>
              </w:divBdr>
            </w:div>
            <w:div w:id="371151296">
              <w:marLeft w:val="0"/>
              <w:marRight w:val="0"/>
              <w:marTop w:val="0"/>
              <w:marBottom w:val="0"/>
              <w:divBdr>
                <w:top w:val="none" w:sz="0" w:space="0" w:color="auto"/>
                <w:left w:val="none" w:sz="0" w:space="0" w:color="auto"/>
                <w:bottom w:val="none" w:sz="0" w:space="0" w:color="auto"/>
                <w:right w:val="none" w:sz="0" w:space="0" w:color="auto"/>
              </w:divBdr>
            </w:div>
            <w:div w:id="1367414570">
              <w:marLeft w:val="0"/>
              <w:marRight w:val="0"/>
              <w:marTop w:val="0"/>
              <w:marBottom w:val="0"/>
              <w:divBdr>
                <w:top w:val="none" w:sz="0" w:space="0" w:color="auto"/>
                <w:left w:val="none" w:sz="0" w:space="0" w:color="auto"/>
                <w:bottom w:val="none" w:sz="0" w:space="0" w:color="auto"/>
                <w:right w:val="none" w:sz="0" w:space="0" w:color="auto"/>
              </w:divBdr>
            </w:div>
            <w:div w:id="773015824">
              <w:marLeft w:val="0"/>
              <w:marRight w:val="0"/>
              <w:marTop w:val="0"/>
              <w:marBottom w:val="0"/>
              <w:divBdr>
                <w:top w:val="none" w:sz="0" w:space="0" w:color="auto"/>
                <w:left w:val="none" w:sz="0" w:space="0" w:color="auto"/>
                <w:bottom w:val="none" w:sz="0" w:space="0" w:color="auto"/>
                <w:right w:val="none" w:sz="0" w:space="0" w:color="auto"/>
              </w:divBdr>
            </w:div>
            <w:div w:id="429206389">
              <w:marLeft w:val="0"/>
              <w:marRight w:val="0"/>
              <w:marTop w:val="0"/>
              <w:marBottom w:val="0"/>
              <w:divBdr>
                <w:top w:val="none" w:sz="0" w:space="0" w:color="auto"/>
                <w:left w:val="none" w:sz="0" w:space="0" w:color="auto"/>
                <w:bottom w:val="none" w:sz="0" w:space="0" w:color="auto"/>
                <w:right w:val="none" w:sz="0" w:space="0" w:color="auto"/>
              </w:divBdr>
            </w:div>
            <w:div w:id="1291206662">
              <w:marLeft w:val="0"/>
              <w:marRight w:val="0"/>
              <w:marTop w:val="0"/>
              <w:marBottom w:val="0"/>
              <w:divBdr>
                <w:top w:val="none" w:sz="0" w:space="0" w:color="auto"/>
                <w:left w:val="none" w:sz="0" w:space="0" w:color="auto"/>
                <w:bottom w:val="none" w:sz="0" w:space="0" w:color="auto"/>
                <w:right w:val="none" w:sz="0" w:space="0" w:color="auto"/>
              </w:divBdr>
            </w:div>
            <w:div w:id="836650337">
              <w:marLeft w:val="0"/>
              <w:marRight w:val="0"/>
              <w:marTop w:val="0"/>
              <w:marBottom w:val="0"/>
              <w:divBdr>
                <w:top w:val="none" w:sz="0" w:space="0" w:color="auto"/>
                <w:left w:val="none" w:sz="0" w:space="0" w:color="auto"/>
                <w:bottom w:val="none" w:sz="0" w:space="0" w:color="auto"/>
                <w:right w:val="none" w:sz="0" w:space="0" w:color="auto"/>
              </w:divBdr>
            </w:div>
            <w:div w:id="631521374">
              <w:marLeft w:val="0"/>
              <w:marRight w:val="0"/>
              <w:marTop w:val="0"/>
              <w:marBottom w:val="0"/>
              <w:divBdr>
                <w:top w:val="none" w:sz="0" w:space="0" w:color="auto"/>
                <w:left w:val="none" w:sz="0" w:space="0" w:color="auto"/>
                <w:bottom w:val="none" w:sz="0" w:space="0" w:color="auto"/>
                <w:right w:val="none" w:sz="0" w:space="0" w:color="auto"/>
              </w:divBdr>
            </w:div>
            <w:div w:id="1884439367">
              <w:marLeft w:val="0"/>
              <w:marRight w:val="0"/>
              <w:marTop w:val="0"/>
              <w:marBottom w:val="0"/>
              <w:divBdr>
                <w:top w:val="none" w:sz="0" w:space="0" w:color="auto"/>
                <w:left w:val="none" w:sz="0" w:space="0" w:color="auto"/>
                <w:bottom w:val="none" w:sz="0" w:space="0" w:color="auto"/>
                <w:right w:val="none" w:sz="0" w:space="0" w:color="auto"/>
              </w:divBdr>
            </w:div>
            <w:div w:id="445348417">
              <w:marLeft w:val="0"/>
              <w:marRight w:val="0"/>
              <w:marTop w:val="0"/>
              <w:marBottom w:val="0"/>
              <w:divBdr>
                <w:top w:val="none" w:sz="0" w:space="0" w:color="auto"/>
                <w:left w:val="none" w:sz="0" w:space="0" w:color="auto"/>
                <w:bottom w:val="none" w:sz="0" w:space="0" w:color="auto"/>
                <w:right w:val="none" w:sz="0" w:space="0" w:color="auto"/>
              </w:divBdr>
            </w:div>
            <w:div w:id="798691934">
              <w:marLeft w:val="0"/>
              <w:marRight w:val="0"/>
              <w:marTop w:val="0"/>
              <w:marBottom w:val="0"/>
              <w:divBdr>
                <w:top w:val="none" w:sz="0" w:space="0" w:color="auto"/>
                <w:left w:val="none" w:sz="0" w:space="0" w:color="auto"/>
                <w:bottom w:val="none" w:sz="0" w:space="0" w:color="auto"/>
                <w:right w:val="none" w:sz="0" w:space="0" w:color="auto"/>
              </w:divBdr>
            </w:div>
            <w:div w:id="1050500117">
              <w:marLeft w:val="0"/>
              <w:marRight w:val="0"/>
              <w:marTop w:val="0"/>
              <w:marBottom w:val="0"/>
              <w:divBdr>
                <w:top w:val="none" w:sz="0" w:space="0" w:color="auto"/>
                <w:left w:val="none" w:sz="0" w:space="0" w:color="auto"/>
                <w:bottom w:val="none" w:sz="0" w:space="0" w:color="auto"/>
                <w:right w:val="none" w:sz="0" w:space="0" w:color="auto"/>
              </w:divBdr>
            </w:div>
            <w:div w:id="1154102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058495">
      <w:bodyDiv w:val="1"/>
      <w:marLeft w:val="0"/>
      <w:marRight w:val="0"/>
      <w:marTop w:val="0"/>
      <w:marBottom w:val="0"/>
      <w:divBdr>
        <w:top w:val="none" w:sz="0" w:space="0" w:color="auto"/>
        <w:left w:val="none" w:sz="0" w:space="0" w:color="auto"/>
        <w:bottom w:val="none" w:sz="0" w:space="0" w:color="auto"/>
        <w:right w:val="none" w:sz="0" w:space="0" w:color="auto"/>
      </w:divBdr>
      <w:divsChild>
        <w:div w:id="733742131">
          <w:marLeft w:val="0"/>
          <w:marRight w:val="0"/>
          <w:marTop w:val="0"/>
          <w:marBottom w:val="0"/>
          <w:divBdr>
            <w:top w:val="none" w:sz="0" w:space="0" w:color="auto"/>
            <w:left w:val="none" w:sz="0" w:space="0" w:color="auto"/>
            <w:bottom w:val="none" w:sz="0" w:space="0" w:color="auto"/>
            <w:right w:val="none" w:sz="0" w:space="0" w:color="auto"/>
          </w:divBdr>
          <w:divsChild>
            <w:div w:id="618685276">
              <w:marLeft w:val="0"/>
              <w:marRight w:val="0"/>
              <w:marTop w:val="0"/>
              <w:marBottom w:val="0"/>
              <w:divBdr>
                <w:top w:val="none" w:sz="0" w:space="0" w:color="auto"/>
                <w:left w:val="none" w:sz="0" w:space="0" w:color="auto"/>
                <w:bottom w:val="none" w:sz="0" w:space="0" w:color="auto"/>
                <w:right w:val="none" w:sz="0" w:space="0" w:color="auto"/>
              </w:divBdr>
            </w:div>
            <w:div w:id="1749688003">
              <w:marLeft w:val="0"/>
              <w:marRight w:val="0"/>
              <w:marTop w:val="0"/>
              <w:marBottom w:val="0"/>
              <w:divBdr>
                <w:top w:val="none" w:sz="0" w:space="0" w:color="auto"/>
                <w:left w:val="none" w:sz="0" w:space="0" w:color="auto"/>
                <w:bottom w:val="none" w:sz="0" w:space="0" w:color="auto"/>
                <w:right w:val="none" w:sz="0" w:space="0" w:color="auto"/>
              </w:divBdr>
            </w:div>
            <w:div w:id="1029335039">
              <w:marLeft w:val="0"/>
              <w:marRight w:val="0"/>
              <w:marTop w:val="0"/>
              <w:marBottom w:val="0"/>
              <w:divBdr>
                <w:top w:val="none" w:sz="0" w:space="0" w:color="auto"/>
                <w:left w:val="none" w:sz="0" w:space="0" w:color="auto"/>
                <w:bottom w:val="none" w:sz="0" w:space="0" w:color="auto"/>
                <w:right w:val="none" w:sz="0" w:space="0" w:color="auto"/>
              </w:divBdr>
            </w:div>
            <w:div w:id="1333528618">
              <w:marLeft w:val="0"/>
              <w:marRight w:val="0"/>
              <w:marTop w:val="0"/>
              <w:marBottom w:val="0"/>
              <w:divBdr>
                <w:top w:val="none" w:sz="0" w:space="0" w:color="auto"/>
                <w:left w:val="none" w:sz="0" w:space="0" w:color="auto"/>
                <w:bottom w:val="none" w:sz="0" w:space="0" w:color="auto"/>
                <w:right w:val="none" w:sz="0" w:space="0" w:color="auto"/>
              </w:divBdr>
            </w:div>
            <w:div w:id="722217982">
              <w:marLeft w:val="0"/>
              <w:marRight w:val="0"/>
              <w:marTop w:val="0"/>
              <w:marBottom w:val="0"/>
              <w:divBdr>
                <w:top w:val="none" w:sz="0" w:space="0" w:color="auto"/>
                <w:left w:val="none" w:sz="0" w:space="0" w:color="auto"/>
                <w:bottom w:val="none" w:sz="0" w:space="0" w:color="auto"/>
                <w:right w:val="none" w:sz="0" w:space="0" w:color="auto"/>
              </w:divBdr>
            </w:div>
            <w:div w:id="1154754948">
              <w:marLeft w:val="0"/>
              <w:marRight w:val="0"/>
              <w:marTop w:val="0"/>
              <w:marBottom w:val="0"/>
              <w:divBdr>
                <w:top w:val="none" w:sz="0" w:space="0" w:color="auto"/>
                <w:left w:val="none" w:sz="0" w:space="0" w:color="auto"/>
                <w:bottom w:val="none" w:sz="0" w:space="0" w:color="auto"/>
                <w:right w:val="none" w:sz="0" w:space="0" w:color="auto"/>
              </w:divBdr>
            </w:div>
            <w:div w:id="1367753438">
              <w:marLeft w:val="0"/>
              <w:marRight w:val="0"/>
              <w:marTop w:val="0"/>
              <w:marBottom w:val="0"/>
              <w:divBdr>
                <w:top w:val="none" w:sz="0" w:space="0" w:color="auto"/>
                <w:left w:val="none" w:sz="0" w:space="0" w:color="auto"/>
                <w:bottom w:val="none" w:sz="0" w:space="0" w:color="auto"/>
                <w:right w:val="none" w:sz="0" w:space="0" w:color="auto"/>
              </w:divBdr>
            </w:div>
            <w:div w:id="1840391824">
              <w:marLeft w:val="0"/>
              <w:marRight w:val="0"/>
              <w:marTop w:val="0"/>
              <w:marBottom w:val="0"/>
              <w:divBdr>
                <w:top w:val="none" w:sz="0" w:space="0" w:color="auto"/>
                <w:left w:val="none" w:sz="0" w:space="0" w:color="auto"/>
                <w:bottom w:val="none" w:sz="0" w:space="0" w:color="auto"/>
                <w:right w:val="none" w:sz="0" w:space="0" w:color="auto"/>
              </w:divBdr>
            </w:div>
            <w:div w:id="1926452773">
              <w:marLeft w:val="0"/>
              <w:marRight w:val="0"/>
              <w:marTop w:val="0"/>
              <w:marBottom w:val="0"/>
              <w:divBdr>
                <w:top w:val="none" w:sz="0" w:space="0" w:color="auto"/>
                <w:left w:val="none" w:sz="0" w:space="0" w:color="auto"/>
                <w:bottom w:val="none" w:sz="0" w:space="0" w:color="auto"/>
                <w:right w:val="none" w:sz="0" w:space="0" w:color="auto"/>
              </w:divBdr>
            </w:div>
            <w:div w:id="1897544023">
              <w:marLeft w:val="0"/>
              <w:marRight w:val="0"/>
              <w:marTop w:val="0"/>
              <w:marBottom w:val="0"/>
              <w:divBdr>
                <w:top w:val="none" w:sz="0" w:space="0" w:color="auto"/>
                <w:left w:val="none" w:sz="0" w:space="0" w:color="auto"/>
                <w:bottom w:val="none" w:sz="0" w:space="0" w:color="auto"/>
                <w:right w:val="none" w:sz="0" w:space="0" w:color="auto"/>
              </w:divBdr>
            </w:div>
            <w:div w:id="1586112179">
              <w:marLeft w:val="0"/>
              <w:marRight w:val="0"/>
              <w:marTop w:val="0"/>
              <w:marBottom w:val="0"/>
              <w:divBdr>
                <w:top w:val="none" w:sz="0" w:space="0" w:color="auto"/>
                <w:left w:val="none" w:sz="0" w:space="0" w:color="auto"/>
                <w:bottom w:val="none" w:sz="0" w:space="0" w:color="auto"/>
                <w:right w:val="none" w:sz="0" w:space="0" w:color="auto"/>
              </w:divBdr>
            </w:div>
            <w:div w:id="1085802527">
              <w:marLeft w:val="0"/>
              <w:marRight w:val="0"/>
              <w:marTop w:val="0"/>
              <w:marBottom w:val="0"/>
              <w:divBdr>
                <w:top w:val="none" w:sz="0" w:space="0" w:color="auto"/>
                <w:left w:val="none" w:sz="0" w:space="0" w:color="auto"/>
                <w:bottom w:val="none" w:sz="0" w:space="0" w:color="auto"/>
                <w:right w:val="none" w:sz="0" w:space="0" w:color="auto"/>
              </w:divBdr>
            </w:div>
            <w:div w:id="161820293">
              <w:marLeft w:val="0"/>
              <w:marRight w:val="0"/>
              <w:marTop w:val="0"/>
              <w:marBottom w:val="0"/>
              <w:divBdr>
                <w:top w:val="none" w:sz="0" w:space="0" w:color="auto"/>
                <w:left w:val="none" w:sz="0" w:space="0" w:color="auto"/>
                <w:bottom w:val="none" w:sz="0" w:space="0" w:color="auto"/>
                <w:right w:val="none" w:sz="0" w:space="0" w:color="auto"/>
              </w:divBdr>
            </w:div>
            <w:div w:id="727535984">
              <w:marLeft w:val="0"/>
              <w:marRight w:val="0"/>
              <w:marTop w:val="0"/>
              <w:marBottom w:val="0"/>
              <w:divBdr>
                <w:top w:val="none" w:sz="0" w:space="0" w:color="auto"/>
                <w:left w:val="none" w:sz="0" w:space="0" w:color="auto"/>
                <w:bottom w:val="none" w:sz="0" w:space="0" w:color="auto"/>
                <w:right w:val="none" w:sz="0" w:space="0" w:color="auto"/>
              </w:divBdr>
            </w:div>
            <w:div w:id="1613974466">
              <w:marLeft w:val="0"/>
              <w:marRight w:val="0"/>
              <w:marTop w:val="0"/>
              <w:marBottom w:val="0"/>
              <w:divBdr>
                <w:top w:val="none" w:sz="0" w:space="0" w:color="auto"/>
                <w:left w:val="none" w:sz="0" w:space="0" w:color="auto"/>
                <w:bottom w:val="none" w:sz="0" w:space="0" w:color="auto"/>
                <w:right w:val="none" w:sz="0" w:space="0" w:color="auto"/>
              </w:divBdr>
            </w:div>
            <w:div w:id="1586304621">
              <w:marLeft w:val="0"/>
              <w:marRight w:val="0"/>
              <w:marTop w:val="0"/>
              <w:marBottom w:val="0"/>
              <w:divBdr>
                <w:top w:val="none" w:sz="0" w:space="0" w:color="auto"/>
                <w:left w:val="none" w:sz="0" w:space="0" w:color="auto"/>
                <w:bottom w:val="none" w:sz="0" w:space="0" w:color="auto"/>
                <w:right w:val="none" w:sz="0" w:space="0" w:color="auto"/>
              </w:divBdr>
            </w:div>
            <w:div w:id="1938518078">
              <w:marLeft w:val="0"/>
              <w:marRight w:val="0"/>
              <w:marTop w:val="0"/>
              <w:marBottom w:val="0"/>
              <w:divBdr>
                <w:top w:val="none" w:sz="0" w:space="0" w:color="auto"/>
                <w:left w:val="none" w:sz="0" w:space="0" w:color="auto"/>
                <w:bottom w:val="none" w:sz="0" w:space="0" w:color="auto"/>
                <w:right w:val="none" w:sz="0" w:space="0" w:color="auto"/>
              </w:divBdr>
            </w:div>
            <w:div w:id="583954034">
              <w:marLeft w:val="0"/>
              <w:marRight w:val="0"/>
              <w:marTop w:val="0"/>
              <w:marBottom w:val="0"/>
              <w:divBdr>
                <w:top w:val="none" w:sz="0" w:space="0" w:color="auto"/>
                <w:left w:val="none" w:sz="0" w:space="0" w:color="auto"/>
                <w:bottom w:val="none" w:sz="0" w:space="0" w:color="auto"/>
                <w:right w:val="none" w:sz="0" w:space="0" w:color="auto"/>
              </w:divBdr>
            </w:div>
            <w:div w:id="627394171">
              <w:marLeft w:val="0"/>
              <w:marRight w:val="0"/>
              <w:marTop w:val="0"/>
              <w:marBottom w:val="0"/>
              <w:divBdr>
                <w:top w:val="none" w:sz="0" w:space="0" w:color="auto"/>
                <w:left w:val="none" w:sz="0" w:space="0" w:color="auto"/>
                <w:bottom w:val="none" w:sz="0" w:space="0" w:color="auto"/>
                <w:right w:val="none" w:sz="0" w:space="0" w:color="auto"/>
              </w:divBdr>
            </w:div>
            <w:div w:id="2068718532">
              <w:marLeft w:val="0"/>
              <w:marRight w:val="0"/>
              <w:marTop w:val="0"/>
              <w:marBottom w:val="0"/>
              <w:divBdr>
                <w:top w:val="none" w:sz="0" w:space="0" w:color="auto"/>
                <w:left w:val="none" w:sz="0" w:space="0" w:color="auto"/>
                <w:bottom w:val="none" w:sz="0" w:space="0" w:color="auto"/>
                <w:right w:val="none" w:sz="0" w:space="0" w:color="auto"/>
              </w:divBdr>
            </w:div>
            <w:div w:id="386491738">
              <w:marLeft w:val="0"/>
              <w:marRight w:val="0"/>
              <w:marTop w:val="0"/>
              <w:marBottom w:val="0"/>
              <w:divBdr>
                <w:top w:val="none" w:sz="0" w:space="0" w:color="auto"/>
                <w:left w:val="none" w:sz="0" w:space="0" w:color="auto"/>
                <w:bottom w:val="none" w:sz="0" w:space="0" w:color="auto"/>
                <w:right w:val="none" w:sz="0" w:space="0" w:color="auto"/>
              </w:divBdr>
            </w:div>
            <w:div w:id="1382748658">
              <w:marLeft w:val="0"/>
              <w:marRight w:val="0"/>
              <w:marTop w:val="0"/>
              <w:marBottom w:val="0"/>
              <w:divBdr>
                <w:top w:val="none" w:sz="0" w:space="0" w:color="auto"/>
                <w:left w:val="none" w:sz="0" w:space="0" w:color="auto"/>
                <w:bottom w:val="none" w:sz="0" w:space="0" w:color="auto"/>
                <w:right w:val="none" w:sz="0" w:space="0" w:color="auto"/>
              </w:divBdr>
            </w:div>
            <w:div w:id="154227712">
              <w:marLeft w:val="0"/>
              <w:marRight w:val="0"/>
              <w:marTop w:val="0"/>
              <w:marBottom w:val="0"/>
              <w:divBdr>
                <w:top w:val="none" w:sz="0" w:space="0" w:color="auto"/>
                <w:left w:val="none" w:sz="0" w:space="0" w:color="auto"/>
                <w:bottom w:val="none" w:sz="0" w:space="0" w:color="auto"/>
                <w:right w:val="none" w:sz="0" w:space="0" w:color="auto"/>
              </w:divBdr>
            </w:div>
            <w:div w:id="555091346">
              <w:marLeft w:val="0"/>
              <w:marRight w:val="0"/>
              <w:marTop w:val="0"/>
              <w:marBottom w:val="0"/>
              <w:divBdr>
                <w:top w:val="none" w:sz="0" w:space="0" w:color="auto"/>
                <w:left w:val="none" w:sz="0" w:space="0" w:color="auto"/>
                <w:bottom w:val="none" w:sz="0" w:space="0" w:color="auto"/>
                <w:right w:val="none" w:sz="0" w:space="0" w:color="auto"/>
              </w:divBdr>
            </w:div>
            <w:div w:id="1203788836">
              <w:marLeft w:val="0"/>
              <w:marRight w:val="0"/>
              <w:marTop w:val="0"/>
              <w:marBottom w:val="0"/>
              <w:divBdr>
                <w:top w:val="none" w:sz="0" w:space="0" w:color="auto"/>
                <w:left w:val="none" w:sz="0" w:space="0" w:color="auto"/>
                <w:bottom w:val="none" w:sz="0" w:space="0" w:color="auto"/>
                <w:right w:val="none" w:sz="0" w:space="0" w:color="auto"/>
              </w:divBdr>
            </w:div>
            <w:div w:id="67925764">
              <w:marLeft w:val="0"/>
              <w:marRight w:val="0"/>
              <w:marTop w:val="0"/>
              <w:marBottom w:val="0"/>
              <w:divBdr>
                <w:top w:val="none" w:sz="0" w:space="0" w:color="auto"/>
                <w:left w:val="none" w:sz="0" w:space="0" w:color="auto"/>
                <w:bottom w:val="none" w:sz="0" w:space="0" w:color="auto"/>
                <w:right w:val="none" w:sz="0" w:space="0" w:color="auto"/>
              </w:divBdr>
            </w:div>
            <w:div w:id="110393933">
              <w:marLeft w:val="0"/>
              <w:marRight w:val="0"/>
              <w:marTop w:val="0"/>
              <w:marBottom w:val="0"/>
              <w:divBdr>
                <w:top w:val="none" w:sz="0" w:space="0" w:color="auto"/>
                <w:left w:val="none" w:sz="0" w:space="0" w:color="auto"/>
                <w:bottom w:val="none" w:sz="0" w:space="0" w:color="auto"/>
                <w:right w:val="none" w:sz="0" w:space="0" w:color="auto"/>
              </w:divBdr>
            </w:div>
            <w:div w:id="11611750">
              <w:marLeft w:val="0"/>
              <w:marRight w:val="0"/>
              <w:marTop w:val="0"/>
              <w:marBottom w:val="0"/>
              <w:divBdr>
                <w:top w:val="none" w:sz="0" w:space="0" w:color="auto"/>
                <w:left w:val="none" w:sz="0" w:space="0" w:color="auto"/>
                <w:bottom w:val="none" w:sz="0" w:space="0" w:color="auto"/>
                <w:right w:val="none" w:sz="0" w:space="0" w:color="auto"/>
              </w:divBdr>
            </w:div>
            <w:div w:id="156389855">
              <w:marLeft w:val="0"/>
              <w:marRight w:val="0"/>
              <w:marTop w:val="0"/>
              <w:marBottom w:val="0"/>
              <w:divBdr>
                <w:top w:val="none" w:sz="0" w:space="0" w:color="auto"/>
                <w:left w:val="none" w:sz="0" w:space="0" w:color="auto"/>
                <w:bottom w:val="none" w:sz="0" w:space="0" w:color="auto"/>
                <w:right w:val="none" w:sz="0" w:space="0" w:color="auto"/>
              </w:divBdr>
            </w:div>
            <w:div w:id="158540360">
              <w:marLeft w:val="0"/>
              <w:marRight w:val="0"/>
              <w:marTop w:val="0"/>
              <w:marBottom w:val="0"/>
              <w:divBdr>
                <w:top w:val="none" w:sz="0" w:space="0" w:color="auto"/>
                <w:left w:val="none" w:sz="0" w:space="0" w:color="auto"/>
                <w:bottom w:val="none" w:sz="0" w:space="0" w:color="auto"/>
                <w:right w:val="none" w:sz="0" w:space="0" w:color="auto"/>
              </w:divBdr>
            </w:div>
            <w:div w:id="790562755">
              <w:marLeft w:val="0"/>
              <w:marRight w:val="0"/>
              <w:marTop w:val="0"/>
              <w:marBottom w:val="0"/>
              <w:divBdr>
                <w:top w:val="none" w:sz="0" w:space="0" w:color="auto"/>
                <w:left w:val="none" w:sz="0" w:space="0" w:color="auto"/>
                <w:bottom w:val="none" w:sz="0" w:space="0" w:color="auto"/>
                <w:right w:val="none" w:sz="0" w:space="0" w:color="auto"/>
              </w:divBdr>
            </w:div>
            <w:div w:id="1207060952">
              <w:marLeft w:val="0"/>
              <w:marRight w:val="0"/>
              <w:marTop w:val="0"/>
              <w:marBottom w:val="0"/>
              <w:divBdr>
                <w:top w:val="none" w:sz="0" w:space="0" w:color="auto"/>
                <w:left w:val="none" w:sz="0" w:space="0" w:color="auto"/>
                <w:bottom w:val="none" w:sz="0" w:space="0" w:color="auto"/>
                <w:right w:val="none" w:sz="0" w:space="0" w:color="auto"/>
              </w:divBdr>
            </w:div>
            <w:div w:id="2074354050">
              <w:marLeft w:val="0"/>
              <w:marRight w:val="0"/>
              <w:marTop w:val="0"/>
              <w:marBottom w:val="0"/>
              <w:divBdr>
                <w:top w:val="none" w:sz="0" w:space="0" w:color="auto"/>
                <w:left w:val="none" w:sz="0" w:space="0" w:color="auto"/>
                <w:bottom w:val="none" w:sz="0" w:space="0" w:color="auto"/>
                <w:right w:val="none" w:sz="0" w:space="0" w:color="auto"/>
              </w:divBdr>
            </w:div>
            <w:div w:id="77288453">
              <w:marLeft w:val="0"/>
              <w:marRight w:val="0"/>
              <w:marTop w:val="0"/>
              <w:marBottom w:val="0"/>
              <w:divBdr>
                <w:top w:val="none" w:sz="0" w:space="0" w:color="auto"/>
                <w:left w:val="none" w:sz="0" w:space="0" w:color="auto"/>
                <w:bottom w:val="none" w:sz="0" w:space="0" w:color="auto"/>
                <w:right w:val="none" w:sz="0" w:space="0" w:color="auto"/>
              </w:divBdr>
            </w:div>
            <w:div w:id="1895046207">
              <w:marLeft w:val="0"/>
              <w:marRight w:val="0"/>
              <w:marTop w:val="0"/>
              <w:marBottom w:val="0"/>
              <w:divBdr>
                <w:top w:val="none" w:sz="0" w:space="0" w:color="auto"/>
                <w:left w:val="none" w:sz="0" w:space="0" w:color="auto"/>
                <w:bottom w:val="none" w:sz="0" w:space="0" w:color="auto"/>
                <w:right w:val="none" w:sz="0" w:space="0" w:color="auto"/>
              </w:divBdr>
            </w:div>
            <w:div w:id="681198987">
              <w:marLeft w:val="0"/>
              <w:marRight w:val="0"/>
              <w:marTop w:val="0"/>
              <w:marBottom w:val="0"/>
              <w:divBdr>
                <w:top w:val="none" w:sz="0" w:space="0" w:color="auto"/>
                <w:left w:val="none" w:sz="0" w:space="0" w:color="auto"/>
                <w:bottom w:val="none" w:sz="0" w:space="0" w:color="auto"/>
                <w:right w:val="none" w:sz="0" w:space="0" w:color="auto"/>
              </w:divBdr>
            </w:div>
            <w:div w:id="148207705">
              <w:marLeft w:val="0"/>
              <w:marRight w:val="0"/>
              <w:marTop w:val="0"/>
              <w:marBottom w:val="0"/>
              <w:divBdr>
                <w:top w:val="none" w:sz="0" w:space="0" w:color="auto"/>
                <w:left w:val="none" w:sz="0" w:space="0" w:color="auto"/>
                <w:bottom w:val="none" w:sz="0" w:space="0" w:color="auto"/>
                <w:right w:val="none" w:sz="0" w:space="0" w:color="auto"/>
              </w:divBdr>
            </w:div>
            <w:div w:id="209268219">
              <w:marLeft w:val="0"/>
              <w:marRight w:val="0"/>
              <w:marTop w:val="0"/>
              <w:marBottom w:val="0"/>
              <w:divBdr>
                <w:top w:val="none" w:sz="0" w:space="0" w:color="auto"/>
                <w:left w:val="none" w:sz="0" w:space="0" w:color="auto"/>
                <w:bottom w:val="none" w:sz="0" w:space="0" w:color="auto"/>
                <w:right w:val="none" w:sz="0" w:space="0" w:color="auto"/>
              </w:divBdr>
            </w:div>
            <w:div w:id="229467028">
              <w:marLeft w:val="0"/>
              <w:marRight w:val="0"/>
              <w:marTop w:val="0"/>
              <w:marBottom w:val="0"/>
              <w:divBdr>
                <w:top w:val="none" w:sz="0" w:space="0" w:color="auto"/>
                <w:left w:val="none" w:sz="0" w:space="0" w:color="auto"/>
                <w:bottom w:val="none" w:sz="0" w:space="0" w:color="auto"/>
                <w:right w:val="none" w:sz="0" w:space="0" w:color="auto"/>
              </w:divBdr>
            </w:div>
            <w:div w:id="1108814064">
              <w:marLeft w:val="0"/>
              <w:marRight w:val="0"/>
              <w:marTop w:val="0"/>
              <w:marBottom w:val="0"/>
              <w:divBdr>
                <w:top w:val="none" w:sz="0" w:space="0" w:color="auto"/>
                <w:left w:val="none" w:sz="0" w:space="0" w:color="auto"/>
                <w:bottom w:val="none" w:sz="0" w:space="0" w:color="auto"/>
                <w:right w:val="none" w:sz="0" w:space="0" w:color="auto"/>
              </w:divBdr>
            </w:div>
            <w:div w:id="408037027">
              <w:marLeft w:val="0"/>
              <w:marRight w:val="0"/>
              <w:marTop w:val="0"/>
              <w:marBottom w:val="0"/>
              <w:divBdr>
                <w:top w:val="none" w:sz="0" w:space="0" w:color="auto"/>
                <w:left w:val="none" w:sz="0" w:space="0" w:color="auto"/>
                <w:bottom w:val="none" w:sz="0" w:space="0" w:color="auto"/>
                <w:right w:val="none" w:sz="0" w:space="0" w:color="auto"/>
              </w:divBdr>
            </w:div>
            <w:div w:id="1293293772">
              <w:marLeft w:val="0"/>
              <w:marRight w:val="0"/>
              <w:marTop w:val="0"/>
              <w:marBottom w:val="0"/>
              <w:divBdr>
                <w:top w:val="none" w:sz="0" w:space="0" w:color="auto"/>
                <w:left w:val="none" w:sz="0" w:space="0" w:color="auto"/>
                <w:bottom w:val="none" w:sz="0" w:space="0" w:color="auto"/>
                <w:right w:val="none" w:sz="0" w:space="0" w:color="auto"/>
              </w:divBdr>
            </w:div>
            <w:div w:id="1712226047">
              <w:marLeft w:val="0"/>
              <w:marRight w:val="0"/>
              <w:marTop w:val="0"/>
              <w:marBottom w:val="0"/>
              <w:divBdr>
                <w:top w:val="none" w:sz="0" w:space="0" w:color="auto"/>
                <w:left w:val="none" w:sz="0" w:space="0" w:color="auto"/>
                <w:bottom w:val="none" w:sz="0" w:space="0" w:color="auto"/>
                <w:right w:val="none" w:sz="0" w:space="0" w:color="auto"/>
              </w:divBdr>
            </w:div>
            <w:div w:id="556209125">
              <w:marLeft w:val="0"/>
              <w:marRight w:val="0"/>
              <w:marTop w:val="0"/>
              <w:marBottom w:val="0"/>
              <w:divBdr>
                <w:top w:val="none" w:sz="0" w:space="0" w:color="auto"/>
                <w:left w:val="none" w:sz="0" w:space="0" w:color="auto"/>
                <w:bottom w:val="none" w:sz="0" w:space="0" w:color="auto"/>
                <w:right w:val="none" w:sz="0" w:space="0" w:color="auto"/>
              </w:divBdr>
            </w:div>
            <w:div w:id="943611068">
              <w:marLeft w:val="0"/>
              <w:marRight w:val="0"/>
              <w:marTop w:val="0"/>
              <w:marBottom w:val="0"/>
              <w:divBdr>
                <w:top w:val="none" w:sz="0" w:space="0" w:color="auto"/>
                <w:left w:val="none" w:sz="0" w:space="0" w:color="auto"/>
                <w:bottom w:val="none" w:sz="0" w:space="0" w:color="auto"/>
                <w:right w:val="none" w:sz="0" w:space="0" w:color="auto"/>
              </w:divBdr>
            </w:div>
            <w:div w:id="1128858719">
              <w:marLeft w:val="0"/>
              <w:marRight w:val="0"/>
              <w:marTop w:val="0"/>
              <w:marBottom w:val="0"/>
              <w:divBdr>
                <w:top w:val="none" w:sz="0" w:space="0" w:color="auto"/>
                <w:left w:val="none" w:sz="0" w:space="0" w:color="auto"/>
                <w:bottom w:val="none" w:sz="0" w:space="0" w:color="auto"/>
                <w:right w:val="none" w:sz="0" w:space="0" w:color="auto"/>
              </w:divBdr>
            </w:div>
            <w:div w:id="1207371280">
              <w:marLeft w:val="0"/>
              <w:marRight w:val="0"/>
              <w:marTop w:val="0"/>
              <w:marBottom w:val="0"/>
              <w:divBdr>
                <w:top w:val="none" w:sz="0" w:space="0" w:color="auto"/>
                <w:left w:val="none" w:sz="0" w:space="0" w:color="auto"/>
                <w:bottom w:val="none" w:sz="0" w:space="0" w:color="auto"/>
                <w:right w:val="none" w:sz="0" w:space="0" w:color="auto"/>
              </w:divBdr>
            </w:div>
            <w:div w:id="533424593">
              <w:marLeft w:val="0"/>
              <w:marRight w:val="0"/>
              <w:marTop w:val="0"/>
              <w:marBottom w:val="0"/>
              <w:divBdr>
                <w:top w:val="none" w:sz="0" w:space="0" w:color="auto"/>
                <w:left w:val="none" w:sz="0" w:space="0" w:color="auto"/>
                <w:bottom w:val="none" w:sz="0" w:space="0" w:color="auto"/>
                <w:right w:val="none" w:sz="0" w:space="0" w:color="auto"/>
              </w:divBdr>
            </w:div>
            <w:div w:id="582951633">
              <w:marLeft w:val="0"/>
              <w:marRight w:val="0"/>
              <w:marTop w:val="0"/>
              <w:marBottom w:val="0"/>
              <w:divBdr>
                <w:top w:val="none" w:sz="0" w:space="0" w:color="auto"/>
                <w:left w:val="none" w:sz="0" w:space="0" w:color="auto"/>
                <w:bottom w:val="none" w:sz="0" w:space="0" w:color="auto"/>
                <w:right w:val="none" w:sz="0" w:space="0" w:color="auto"/>
              </w:divBdr>
            </w:div>
            <w:div w:id="800222904">
              <w:marLeft w:val="0"/>
              <w:marRight w:val="0"/>
              <w:marTop w:val="0"/>
              <w:marBottom w:val="0"/>
              <w:divBdr>
                <w:top w:val="none" w:sz="0" w:space="0" w:color="auto"/>
                <w:left w:val="none" w:sz="0" w:space="0" w:color="auto"/>
                <w:bottom w:val="none" w:sz="0" w:space="0" w:color="auto"/>
                <w:right w:val="none" w:sz="0" w:space="0" w:color="auto"/>
              </w:divBdr>
            </w:div>
            <w:div w:id="936790546">
              <w:marLeft w:val="0"/>
              <w:marRight w:val="0"/>
              <w:marTop w:val="0"/>
              <w:marBottom w:val="0"/>
              <w:divBdr>
                <w:top w:val="none" w:sz="0" w:space="0" w:color="auto"/>
                <w:left w:val="none" w:sz="0" w:space="0" w:color="auto"/>
                <w:bottom w:val="none" w:sz="0" w:space="0" w:color="auto"/>
                <w:right w:val="none" w:sz="0" w:space="0" w:color="auto"/>
              </w:divBdr>
            </w:div>
            <w:div w:id="1113860768">
              <w:marLeft w:val="0"/>
              <w:marRight w:val="0"/>
              <w:marTop w:val="0"/>
              <w:marBottom w:val="0"/>
              <w:divBdr>
                <w:top w:val="none" w:sz="0" w:space="0" w:color="auto"/>
                <w:left w:val="none" w:sz="0" w:space="0" w:color="auto"/>
                <w:bottom w:val="none" w:sz="0" w:space="0" w:color="auto"/>
                <w:right w:val="none" w:sz="0" w:space="0" w:color="auto"/>
              </w:divBdr>
            </w:div>
            <w:div w:id="1067800373">
              <w:marLeft w:val="0"/>
              <w:marRight w:val="0"/>
              <w:marTop w:val="0"/>
              <w:marBottom w:val="0"/>
              <w:divBdr>
                <w:top w:val="none" w:sz="0" w:space="0" w:color="auto"/>
                <w:left w:val="none" w:sz="0" w:space="0" w:color="auto"/>
                <w:bottom w:val="none" w:sz="0" w:space="0" w:color="auto"/>
                <w:right w:val="none" w:sz="0" w:space="0" w:color="auto"/>
              </w:divBdr>
            </w:div>
            <w:div w:id="967785905">
              <w:marLeft w:val="0"/>
              <w:marRight w:val="0"/>
              <w:marTop w:val="0"/>
              <w:marBottom w:val="0"/>
              <w:divBdr>
                <w:top w:val="none" w:sz="0" w:space="0" w:color="auto"/>
                <w:left w:val="none" w:sz="0" w:space="0" w:color="auto"/>
                <w:bottom w:val="none" w:sz="0" w:space="0" w:color="auto"/>
                <w:right w:val="none" w:sz="0" w:space="0" w:color="auto"/>
              </w:divBdr>
            </w:div>
            <w:div w:id="1303584147">
              <w:marLeft w:val="0"/>
              <w:marRight w:val="0"/>
              <w:marTop w:val="0"/>
              <w:marBottom w:val="0"/>
              <w:divBdr>
                <w:top w:val="none" w:sz="0" w:space="0" w:color="auto"/>
                <w:left w:val="none" w:sz="0" w:space="0" w:color="auto"/>
                <w:bottom w:val="none" w:sz="0" w:space="0" w:color="auto"/>
                <w:right w:val="none" w:sz="0" w:space="0" w:color="auto"/>
              </w:divBdr>
            </w:div>
            <w:div w:id="315886351">
              <w:marLeft w:val="0"/>
              <w:marRight w:val="0"/>
              <w:marTop w:val="0"/>
              <w:marBottom w:val="0"/>
              <w:divBdr>
                <w:top w:val="none" w:sz="0" w:space="0" w:color="auto"/>
                <w:left w:val="none" w:sz="0" w:space="0" w:color="auto"/>
                <w:bottom w:val="none" w:sz="0" w:space="0" w:color="auto"/>
                <w:right w:val="none" w:sz="0" w:space="0" w:color="auto"/>
              </w:divBdr>
            </w:div>
            <w:div w:id="1455174799">
              <w:marLeft w:val="0"/>
              <w:marRight w:val="0"/>
              <w:marTop w:val="0"/>
              <w:marBottom w:val="0"/>
              <w:divBdr>
                <w:top w:val="none" w:sz="0" w:space="0" w:color="auto"/>
                <w:left w:val="none" w:sz="0" w:space="0" w:color="auto"/>
                <w:bottom w:val="none" w:sz="0" w:space="0" w:color="auto"/>
                <w:right w:val="none" w:sz="0" w:space="0" w:color="auto"/>
              </w:divBdr>
            </w:div>
            <w:div w:id="2065791315">
              <w:marLeft w:val="0"/>
              <w:marRight w:val="0"/>
              <w:marTop w:val="0"/>
              <w:marBottom w:val="0"/>
              <w:divBdr>
                <w:top w:val="none" w:sz="0" w:space="0" w:color="auto"/>
                <w:left w:val="none" w:sz="0" w:space="0" w:color="auto"/>
                <w:bottom w:val="none" w:sz="0" w:space="0" w:color="auto"/>
                <w:right w:val="none" w:sz="0" w:space="0" w:color="auto"/>
              </w:divBdr>
            </w:div>
            <w:div w:id="360933316">
              <w:marLeft w:val="0"/>
              <w:marRight w:val="0"/>
              <w:marTop w:val="0"/>
              <w:marBottom w:val="0"/>
              <w:divBdr>
                <w:top w:val="none" w:sz="0" w:space="0" w:color="auto"/>
                <w:left w:val="none" w:sz="0" w:space="0" w:color="auto"/>
                <w:bottom w:val="none" w:sz="0" w:space="0" w:color="auto"/>
                <w:right w:val="none" w:sz="0" w:space="0" w:color="auto"/>
              </w:divBdr>
            </w:div>
            <w:div w:id="1765107508">
              <w:marLeft w:val="0"/>
              <w:marRight w:val="0"/>
              <w:marTop w:val="0"/>
              <w:marBottom w:val="0"/>
              <w:divBdr>
                <w:top w:val="none" w:sz="0" w:space="0" w:color="auto"/>
                <w:left w:val="none" w:sz="0" w:space="0" w:color="auto"/>
                <w:bottom w:val="none" w:sz="0" w:space="0" w:color="auto"/>
                <w:right w:val="none" w:sz="0" w:space="0" w:color="auto"/>
              </w:divBdr>
            </w:div>
            <w:div w:id="1265070808">
              <w:marLeft w:val="0"/>
              <w:marRight w:val="0"/>
              <w:marTop w:val="0"/>
              <w:marBottom w:val="0"/>
              <w:divBdr>
                <w:top w:val="none" w:sz="0" w:space="0" w:color="auto"/>
                <w:left w:val="none" w:sz="0" w:space="0" w:color="auto"/>
                <w:bottom w:val="none" w:sz="0" w:space="0" w:color="auto"/>
                <w:right w:val="none" w:sz="0" w:space="0" w:color="auto"/>
              </w:divBdr>
            </w:div>
            <w:div w:id="1886912931">
              <w:marLeft w:val="0"/>
              <w:marRight w:val="0"/>
              <w:marTop w:val="0"/>
              <w:marBottom w:val="0"/>
              <w:divBdr>
                <w:top w:val="none" w:sz="0" w:space="0" w:color="auto"/>
                <w:left w:val="none" w:sz="0" w:space="0" w:color="auto"/>
                <w:bottom w:val="none" w:sz="0" w:space="0" w:color="auto"/>
                <w:right w:val="none" w:sz="0" w:space="0" w:color="auto"/>
              </w:divBdr>
            </w:div>
            <w:div w:id="1157918474">
              <w:marLeft w:val="0"/>
              <w:marRight w:val="0"/>
              <w:marTop w:val="0"/>
              <w:marBottom w:val="0"/>
              <w:divBdr>
                <w:top w:val="none" w:sz="0" w:space="0" w:color="auto"/>
                <w:left w:val="none" w:sz="0" w:space="0" w:color="auto"/>
                <w:bottom w:val="none" w:sz="0" w:space="0" w:color="auto"/>
                <w:right w:val="none" w:sz="0" w:space="0" w:color="auto"/>
              </w:divBdr>
            </w:div>
            <w:div w:id="1879734145">
              <w:marLeft w:val="0"/>
              <w:marRight w:val="0"/>
              <w:marTop w:val="0"/>
              <w:marBottom w:val="0"/>
              <w:divBdr>
                <w:top w:val="none" w:sz="0" w:space="0" w:color="auto"/>
                <w:left w:val="none" w:sz="0" w:space="0" w:color="auto"/>
                <w:bottom w:val="none" w:sz="0" w:space="0" w:color="auto"/>
                <w:right w:val="none" w:sz="0" w:space="0" w:color="auto"/>
              </w:divBdr>
            </w:div>
            <w:div w:id="685713002">
              <w:marLeft w:val="0"/>
              <w:marRight w:val="0"/>
              <w:marTop w:val="0"/>
              <w:marBottom w:val="0"/>
              <w:divBdr>
                <w:top w:val="none" w:sz="0" w:space="0" w:color="auto"/>
                <w:left w:val="none" w:sz="0" w:space="0" w:color="auto"/>
                <w:bottom w:val="none" w:sz="0" w:space="0" w:color="auto"/>
                <w:right w:val="none" w:sz="0" w:space="0" w:color="auto"/>
              </w:divBdr>
            </w:div>
            <w:div w:id="1082993753">
              <w:marLeft w:val="0"/>
              <w:marRight w:val="0"/>
              <w:marTop w:val="0"/>
              <w:marBottom w:val="0"/>
              <w:divBdr>
                <w:top w:val="none" w:sz="0" w:space="0" w:color="auto"/>
                <w:left w:val="none" w:sz="0" w:space="0" w:color="auto"/>
                <w:bottom w:val="none" w:sz="0" w:space="0" w:color="auto"/>
                <w:right w:val="none" w:sz="0" w:space="0" w:color="auto"/>
              </w:divBdr>
            </w:div>
            <w:div w:id="1789859404">
              <w:marLeft w:val="0"/>
              <w:marRight w:val="0"/>
              <w:marTop w:val="0"/>
              <w:marBottom w:val="0"/>
              <w:divBdr>
                <w:top w:val="none" w:sz="0" w:space="0" w:color="auto"/>
                <w:left w:val="none" w:sz="0" w:space="0" w:color="auto"/>
                <w:bottom w:val="none" w:sz="0" w:space="0" w:color="auto"/>
                <w:right w:val="none" w:sz="0" w:space="0" w:color="auto"/>
              </w:divBdr>
            </w:div>
            <w:div w:id="1953634286">
              <w:marLeft w:val="0"/>
              <w:marRight w:val="0"/>
              <w:marTop w:val="0"/>
              <w:marBottom w:val="0"/>
              <w:divBdr>
                <w:top w:val="none" w:sz="0" w:space="0" w:color="auto"/>
                <w:left w:val="none" w:sz="0" w:space="0" w:color="auto"/>
                <w:bottom w:val="none" w:sz="0" w:space="0" w:color="auto"/>
                <w:right w:val="none" w:sz="0" w:space="0" w:color="auto"/>
              </w:divBdr>
            </w:div>
            <w:div w:id="204870386">
              <w:marLeft w:val="0"/>
              <w:marRight w:val="0"/>
              <w:marTop w:val="0"/>
              <w:marBottom w:val="0"/>
              <w:divBdr>
                <w:top w:val="none" w:sz="0" w:space="0" w:color="auto"/>
                <w:left w:val="none" w:sz="0" w:space="0" w:color="auto"/>
                <w:bottom w:val="none" w:sz="0" w:space="0" w:color="auto"/>
                <w:right w:val="none" w:sz="0" w:space="0" w:color="auto"/>
              </w:divBdr>
            </w:div>
            <w:div w:id="1225607867">
              <w:marLeft w:val="0"/>
              <w:marRight w:val="0"/>
              <w:marTop w:val="0"/>
              <w:marBottom w:val="0"/>
              <w:divBdr>
                <w:top w:val="none" w:sz="0" w:space="0" w:color="auto"/>
                <w:left w:val="none" w:sz="0" w:space="0" w:color="auto"/>
                <w:bottom w:val="none" w:sz="0" w:space="0" w:color="auto"/>
                <w:right w:val="none" w:sz="0" w:space="0" w:color="auto"/>
              </w:divBdr>
            </w:div>
            <w:div w:id="35282128">
              <w:marLeft w:val="0"/>
              <w:marRight w:val="0"/>
              <w:marTop w:val="0"/>
              <w:marBottom w:val="0"/>
              <w:divBdr>
                <w:top w:val="none" w:sz="0" w:space="0" w:color="auto"/>
                <w:left w:val="none" w:sz="0" w:space="0" w:color="auto"/>
                <w:bottom w:val="none" w:sz="0" w:space="0" w:color="auto"/>
                <w:right w:val="none" w:sz="0" w:space="0" w:color="auto"/>
              </w:divBdr>
            </w:div>
            <w:div w:id="1102606061">
              <w:marLeft w:val="0"/>
              <w:marRight w:val="0"/>
              <w:marTop w:val="0"/>
              <w:marBottom w:val="0"/>
              <w:divBdr>
                <w:top w:val="none" w:sz="0" w:space="0" w:color="auto"/>
                <w:left w:val="none" w:sz="0" w:space="0" w:color="auto"/>
                <w:bottom w:val="none" w:sz="0" w:space="0" w:color="auto"/>
                <w:right w:val="none" w:sz="0" w:space="0" w:color="auto"/>
              </w:divBdr>
            </w:div>
            <w:div w:id="778067949">
              <w:marLeft w:val="0"/>
              <w:marRight w:val="0"/>
              <w:marTop w:val="0"/>
              <w:marBottom w:val="0"/>
              <w:divBdr>
                <w:top w:val="none" w:sz="0" w:space="0" w:color="auto"/>
                <w:left w:val="none" w:sz="0" w:space="0" w:color="auto"/>
                <w:bottom w:val="none" w:sz="0" w:space="0" w:color="auto"/>
                <w:right w:val="none" w:sz="0" w:space="0" w:color="auto"/>
              </w:divBdr>
            </w:div>
            <w:div w:id="592517602">
              <w:marLeft w:val="0"/>
              <w:marRight w:val="0"/>
              <w:marTop w:val="0"/>
              <w:marBottom w:val="0"/>
              <w:divBdr>
                <w:top w:val="none" w:sz="0" w:space="0" w:color="auto"/>
                <w:left w:val="none" w:sz="0" w:space="0" w:color="auto"/>
                <w:bottom w:val="none" w:sz="0" w:space="0" w:color="auto"/>
                <w:right w:val="none" w:sz="0" w:space="0" w:color="auto"/>
              </w:divBdr>
            </w:div>
            <w:div w:id="2080639355">
              <w:marLeft w:val="0"/>
              <w:marRight w:val="0"/>
              <w:marTop w:val="0"/>
              <w:marBottom w:val="0"/>
              <w:divBdr>
                <w:top w:val="none" w:sz="0" w:space="0" w:color="auto"/>
                <w:left w:val="none" w:sz="0" w:space="0" w:color="auto"/>
                <w:bottom w:val="none" w:sz="0" w:space="0" w:color="auto"/>
                <w:right w:val="none" w:sz="0" w:space="0" w:color="auto"/>
              </w:divBdr>
            </w:div>
            <w:div w:id="999696441">
              <w:marLeft w:val="0"/>
              <w:marRight w:val="0"/>
              <w:marTop w:val="0"/>
              <w:marBottom w:val="0"/>
              <w:divBdr>
                <w:top w:val="none" w:sz="0" w:space="0" w:color="auto"/>
                <w:left w:val="none" w:sz="0" w:space="0" w:color="auto"/>
                <w:bottom w:val="none" w:sz="0" w:space="0" w:color="auto"/>
                <w:right w:val="none" w:sz="0" w:space="0" w:color="auto"/>
              </w:divBdr>
            </w:div>
            <w:div w:id="662516354">
              <w:marLeft w:val="0"/>
              <w:marRight w:val="0"/>
              <w:marTop w:val="0"/>
              <w:marBottom w:val="0"/>
              <w:divBdr>
                <w:top w:val="none" w:sz="0" w:space="0" w:color="auto"/>
                <w:left w:val="none" w:sz="0" w:space="0" w:color="auto"/>
                <w:bottom w:val="none" w:sz="0" w:space="0" w:color="auto"/>
                <w:right w:val="none" w:sz="0" w:space="0" w:color="auto"/>
              </w:divBdr>
            </w:div>
            <w:div w:id="1322075598">
              <w:marLeft w:val="0"/>
              <w:marRight w:val="0"/>
              <w:marTop w:val="0"/>
              <w:marBottom w:val="0"/>
              <w:divBdr>
                <w:top w:val="none" w:sz="0" w:space="0" w:color="auto"/>
                <w:left w:val="none" w:sz="0" w:space="0" w:color="auto"/>
                <w:bottom w:val="none" w:sz="0" w:space="0" w:color="auto"/>
                <w:right w:val="none" w:sz="0" w:space="0" w:color="auto"/>
              </w:divBdr>
            </w:div>
            <w:div w:id="2066174405">
              <w:marLeft w:val="0"/>
              <w:marRight w:val="0"/>
              <w:marTop w:val="0"/>
              <w:marBottom w:val="0"/>
              <w:divBdr>
                <w:top w:val="none" w:sz="0" w:space="0" w:color="auto"/>
                <w:left w:val="none" w:sz="0" w:space="0" w:color="auto"/>
                <w:bottom w:val="none" w:sz="0" w:space="0" w:color="auto"/>
                <w:right w:val="none" w:sz="0" w:space="0" w:color="auto"/>
              </w:divBdr>
            </w:div>
            <w:div w:id="249436125">
              <w:marLeft w:val="0"/>
              <w:marRight w:val="0"/>
              <w:marTop w:val="0"/>
              <w:marBottom w:val="0"/>
              <w:divBdr>
                <w:top w:val="none" w:sz="0" w:space="0" w:color="auto"/>
                <w:left w:val="none" w:sz="0" w:space="0" w:color="auto"/>
                <w:bottom w:val="none" w:sz="0" w:space="0" w:color="auto"/>
                <w:right w:val="none" w:sz="0" w:space="0" w:color="auto"/>
              </w:divBdr>
            </w:div>
            <w:div w:id="185019006">
              <w:marLeft w:val="0"/>
              <w:marRight w:val="0"/>
              <w:marTop w:val="0"/>
              <w:marBottom w:val="0"/>
              <w:divBdr>
                <w:top w:val="none" w:sz="0" w:space="0" w:color="auto"/>
                <w:left w:val="none" w:sz="0" w:space="0" w:color="auto"/>
                <w:bottom w:val="none" w:sz="0" w:space="0" w:color="auto"/>
                <w:right w:val="none" w:sz="0" w:space="0" w:color="auto"/>
              </w:divBdr>
            </w:div>
            <w:div w:id="1204753192">
              <w:marLeft w:val="0"/>
              <w:marRight w:val="0"/>
              <w:marTop w:val="0"/>
              <w:marBottom w:val="0"/>
              <w:divBdr>
                <w:top w:val="none" w:sz="0" w:space="0" w:color="auto"/>
                <w:left w:val="none" w:sz="0" w:space="0" w:color="auto"/>
                <w:bottom w:val="none" w:sz="0" w:space="0" w:color="auto"/>
                <w:right w:val="none" w:sz="0" w:space="0" w:color="auto"/>
              </w:divBdr>
            </w:div>
            <w:div w:id="1853572139">
              <w:marLeft w:val="0"/>
              <w:marRight w:val="0"/>
              <w:marTop w:val="0"/>
              <w:marBottom w:val="0"/>
              <w:divBdr>
                <w:top w:val="none" w:sz="0" w:space="0" w:color="auto"/>
                <w:left w:val="none" w:sz="0" w:space="0" w:color="auto"/>
                <w:bottom w:val="none" w:sz="0" w:space="0" w:color="auto"/>
                <w:right w:val="none" w:sz="0" w:space="0" w:color="auto"/>
              </w:divBdr>
            </w:div>
            <w:div w:id="1114785067">
              <w:marLeft w:val="0"/>
              <w:marRight w:val="0"/>
              <w:marTop w:val="0"/>
              <w:marBottom w:val="0"/>
              <w:divBdr>
                <w:top w:val="none" w:sz="0" w:space="0" w:color="auto"/>
                <w:left w:val="none" w:sz="0" w:space="0" w:color="auto"/>
                <w:bottom w:val="none" w:sz="0" w:space="0" w:color="auto"/>
                <w:right w:val="none" w:sz="0" w:space="0" w:color="auto"/>
              </w:divBdr>
            </w:div>
            <w:div w:id="375277725">
              <w:marLeft w:val="0"/>
              <w:marRight w:val="0"/>
              <w:marTop w:val="0"/>
              <w:marBottom w:val="0"/>
              <w:divBdr>
                <w:top w:val="none" w:sz="0" w:space="0" w:color="auto"/>
                <w:left w:val="none" w:sz="0" w:space="0" w:color="auto"/>
                <w:bottom w:val="none" w:sz="0" w:space="0" w:color="auto"/>
                <w:right w:val="none" w:sz="0" w:space="0" w:color="auto"/>
              </w:divBdr>
            </w:div>
            <w:div w:id="1133983622">
              <w:marLeft w:val="0"/>
              <w:marRight w:val="0"/>
              <w:marTop w:val="0"/>
              <w:marBottom w:val="0"/>
              <w:divBdr>
                <w:top w:val="none" w:sz="0" w:space="0" w:color="auto"/>
                <w:left w:val="none" w:sz="0" w:space="0" w:color="auto"/>
                <w:bottom w:val="none" w:sz="0" w:space="0" w:color="auto"/>
                <w:right w:val="none" w:sz="0" w:space="0" w:color="auto"/>
              </w:divBdr>
            </w:div>
            <w:div w:id="585381708">
              <w:marLeft w:val="0"/>
              <w:marRight w:val="0"/>
              <w:marTop w:val="0"/>
              <w:marBottom w:val="0"/>
              <w:divBdr>
                <w:top w:val="none" w:sz="0" w:space="0" w:color="auto"/>
                <w:left w:val="none" w:sz="0" w:space="0" w:color="auto"/>
                <w:bottom w:val="none" w:sz="0" w:space="0" w:color="auto"/>
                <w:right w:val="none" w:sz="0" w:space="0" w:color="auto"/>
              </w:divBdr>
            </w:div>
            <w:div w:id="1965038453">
              <w:marLeft w:val="0"/>
              <w:marRight w:val="0"/>
              <w:marTop w:val="0"/>
              <w:marBottom w:val="0"/>
              <w:divBdr>
                <w:top w:val="none" w:sz="0" w:space="0" w:color="auto"/>
                <w:left w:val="none" w:sz="0" w:space="0" w:color="auto"/>
                <w:bottom w:val="none" w:sz="0" w:space="0" w:color="auto"/>
                <w:right w:val="none" w:sz="0" w:space="0" w:color="auto"/>
              </w:divBdr>
            </w:div>
            <w:div w:id="2027244289">
              <w:marLeft w:val="0"/>
              <w:marRight w:val="0"/>
              <w:marTop w:val="0"/>
              <w:marBottom w:val="0"/>
              <w:divBdr>
                <w:top w:val="none" w:sz="0" w:space="0" w:color="auto"/>
                <w:left w:val="none" w:sz="0" w:space="0" w:color="auto"/>
                <w:bottom w:val="none" w:sz="0" w:space="0" w:color="auto"/>
                <w:right w:val="none" w:sz="0" w:space="0" w:color="auto"/>
              </w:divBdr>
            </w:div>
            <w:div w:id="285548836">
              <w:marLeft w:val="0"/>
              <w:marRight w:val="0"/>
              <w:marTop w:val="0"/>
              <w:marBottom w:val="0"/>
              <w:divBdr>
                <w:top w:val="none" w:sz="0" w:space="0" w:color="auto"/>
                <w:left w:val="none" w:sz="0" w:space="0" w:color="auto"/>
                <w:bottom w:val="none" w:sz="0" w:space="0" w:color="auto"/>
                <w:right w:val="none" w:sz="0" w:space="0" w:color="auto"/>
              </w:divBdr>
            </w:div>
            <w:div w:id="1629315784">
              <w:marLeft w:val="0"/>
              <w:marRight w:val="0"/>
              <w:marTop w:val="0"/>
              <w:marBottom w:val="0"/>
              <w:divBdr>
                <w:top w:val="none" w:sz="0" w:space="0" w:color="auto"/>
                <w:left w:val="none" w:sz="0" w:space="0" w:color="auto"/>
                <w:bottom w:val="none" w:sz="0" w:space="0" w:color="auto"/>
                <w:right w:val="none" w:sz="0" w:space="0" w:color="auto"/>
              </w:divBdr>
            </w:div>
            <w:div w:id="730081831">
              <w:marLeft w:val="0"/>
              <w:marRight w:val="0"/>
              <w:marTop w:val="0"/>
              <w:marBottom w:val="0"/>
              <w:divBdr>
                <w:top w:val="none" w:sz="0" w:space="0" w:color="auto"/>
                <w:left w:val="none" w:sz="0" w:space="0" w:color="auto"/>
                <w:bottom w:val="none" w:sz="0" w:space="0" w:color="auto"/>
                <w:right w:val="none" w:sz="0" w:space="0" w:color="auto"/>
              </w:divBdr>
            </w:div>
            <w:div w:id="628973823">
              <w:marLeft w:val="0"/>
              <w:marRight w:val="0"/>
              <w:marTop w:val="0"/>
              <w:marBottom w:val="0"/>
              <w:divBdr>
                <w:top w:val="none" w:sz="0" w:space="0" w:color="auto"/>
                <w:left w:val="none" w:sz="0" w:space="0" w:color="auto"/>
                <w:bottom w:val="none" w:sz="0" w:space="0" w:color="auto"/>
                <w:right w:val="none" w:sz="0" w:space="0" w:color="auto"/>
              </w:divBdr>
            </w:div>
            <w:div w:id="1024791950">
              <w:marLeft w:val="0"/>
              <w:marRight w:val="0"/>
              <w:marTop w:val="0"/>
              <w:marBottom w:val="0"/>
              <w:divBdr>
                <w:top w:val="none" w:sz="0" w:space="0" w:color="auto"/>
                <w:left w:val="none" w:sz="0" w:space="0" w:color="auto"/>
                <w:bottom w:val="none" w:sz="0" w:space="0" w:color="auto"/>
                <w:right w:val="none" w:sz="0" w:space="0" w:color="auto"/>
              </w:divBdr>
            </w:div>
            <w:div w:id="3476684">
              <w:marLeft w:val="0"/>
              <w:marRight w:val="0"/>
              <w:marTop w:val="0"/>
              <w:marBottom w:val="0"/>
              <w:divBdr>
                <w:top w:val="none" w:sz="0" w:space="0" w:color="auto"/>
                <w:left w:val="none" w:sz="0" w:space="0" w:color="auto"/>
                <w:bottom w:val="none" w:sz="0" w:space="0" w:color="auto"/>
                <w:right w:val="none" w:sz="0" w:space="0" w:color="auto"/>
              </w:divBdr>
            </w:div>
            <w:div w:id="2175048">
              <w:marLeft w:val="0"/>
              <w:marRight w:val="0"/>
              <w:marTop w:val="0"/>
              <w:marBottom w:val="0"/>
              <w:divBdr>
                <w:top w:val="none" w:sz="0" w:space="0" w:color="auto"/>
                <w:left w:val="none" w:sz="0" w:space="0" w:color="auto"/>
                <w:bottom w:val="none" w:sz="0" w:space="0" w:color="auto"/>
                <w:right w:val="none" w:sz="0" w:space="0" w:color="auto"/>
              </w:divBdr>
            </w:div>
            <w:div w:id="1483931854">
              <w:marLeft w:val="0"/>
              <w:marRight w:val="0"/>
              <w:marTop w:val="0"/>
              <w:marBottom w:val="0"/>
              <w:divBdr>
                <w:top w:val="none" w:sz="0" w:space="0" w:color="auto"/>
                <w:left w:val="none" w:sz="0" w:space="0" w:color="auto"/>
                <w:bottom w:val="none" w:sz="0" w:space="0" w:color="auto"/>
                <w:right w:val="none" w:sz="0" w:space="0" w:color="auto"/>
              </w:divBdr>
            </w:div>
            <w:div w:id="1834103266">
              <w:marLeft w:val="0"/>
              <w:marRight w:val="0"/>
              <w:marTop w:val="0"/>
              <w:marBottom w:val="0"/>
              <w:divBdr>
                <w:top w:val="none" w:sz="0" w:space="0" w:color="auto"/>
                <w:left w:val="none" w:sz="0" w:space="0" w:color="auto"/>
                <w:bottom w:val="none" w:sz="0" w:space="0" w:color="auto"/>
                <w:right w:val="none" w:sz="0" w:space="0" w:color="auto"/>
              </w:divBdr>
            </w:div>
            <w:div w:id="1288470468">
              <w:marLeft w:val="0"/>
              <w:marRight w:val="0"/>
              <w:marTop w:val="0"/>
              <w:marBottom w:val="0"/>
              <w:divBdr>
                <w:top w:val="none" w:sz="0" w:space="0" w:color="auto"/>
                <w:left w:val="none" w:sz="0" w:space="0" w:color="auto"/>
                <w:bottom w:val="none" w:sz="0" w:space="0" w:color="auto"/>
                <w:right w:val="none" w:sz="0" w:space="0" w:color="auto"/>
              </w:divBdr>
            </w:div>
            <w:div w:id="1126654211">
              <w:marLeft w:val="0"/>
              <w:marRight w:val="0"/>
              <w:marTop w:val="0"/>
              <w:marBottom w:val="0"/>
              <w:divBdr>
                <w:top w:val="none" w:sz="0" w:space="0" w:color="auto"/>
                <w:left w:val="none" w:sz="0" w:space="0" w:color="auto"/>
                <w:bottom w:val="none" w:sz="0" w:space="0" w:color="auto"/>
                <w:right w:val="none" w:sz="0" w:space="0" w:color="auto"/>
              </w:divBdr>
            </w:div>
            <w:div w:id="1570193993">
              <w:marLeft w:val="0"/>
              <w:marRight w:val="0"/>
              <w:marTop w:val="0"/>
              <w:marBottom w:val="0"/>
              <w:divBdr>
                <w:top w:val="none" w:sz="0" w:space="0" w:color="auto"/>
                <w:left w:val="none" w:sz="0" w:space="0" w:color="auto"/>
                <w:bottom w:val="none" w:sz="0" w:space="0" w:color="auto"/>
                <w:right w:val="none" w:sz="0" w:space="0" w:color="auto"/>
              </w:divBdr>
            </w:div>
            <w:div w:id="1983806631">
              <w:marLeft w:val="0"/>
              <w:marRight w:val="0"/>
              <w:marTop w:val="0"/>
              <w:marBottom w:val="0"/>
              <w:divBdr>
                <w:top w:val="none" w:sz="0" w:space="0" w:color="auto"/>
                <w:left w:val="none" w:sz="0" w:space="0" w:color="auto"/>
                <w:bottom w:val="none" w:sz="0" w:space="0" w:color="auto"/>
                <w:right w:val="none" w:sz="0" w:space="0" w:color="auto"/>
              </w:divBdr>
            </w:div>
            <w:div w:id="912155041">
              <w:marLeft w:val="0"/>
              <w:marRight w:val="0"/>
              <w:marTop w:val="0"/>
              <w:marBottom w:val="0"/>
              <w:divBdr>
                <w:top w:val="none" w:sz="0" w:space="0" w:color="auto"/>
                <w:left w:val="none" w:sz="0" w:space="0" w:color="auto"/>
                <w:bottom w:val="none" w:sz="0" w:space="0" w:color="auto"/>
                <w:right w:val="none" w:sz="0" w:space="0" w:color="auto"/>
              </w:divBdr>
            </w:div>
            <w:div w:id="151793966">
              <w:marLeft w:val="0"/>
              <w:marRight w:val="0"/>
              <w:marTop w:val="0"/>
              <w:marBottom w:val="0"/>
              <w:divBdr>
                <w:top w:val="none" w:sz="0" w:space="0" w:color="auto"/>
                <w:left w:val="none" w:sz="0" w:space="0" w:color="auto"/>
                <w:bottom w:val="none" w:sz="0" w:space="0" w:color="auto"/>
                <w:right w:val="none" w:sz="0" w:space="0" w:color="auto"/>
              </w:divBdr>
            </w:div>
            <w:div w:id="944851448">
              <w:marLeft w:val="0"/>
              <w:marRight w:val="0"/>
              <w:marTop w:val="0"/>
              <w:marBottom w:val="0"/>
              <w:divBdr>
                <w:top w:val="none" w:sz="0" w:space="0" w:color="auto"/>
                <w:left w:val="none" w:sz="0" w:space="0" w:color="auto"/>
                <w:bottom w:val="none" w:sz="0" w:space="0" w:color="auto"/>
                <w:right w:val="none" w:sz="0" w:space="0" w:color="auto"/>
              </w:divBdr>
            </w:div>
            <w:div w:id="1263613600">
              <w:marLeft w:val="0"/>
              <w:marRight w:val="0"/>
              <w:marTop w:val="0"/>
              <w:marBottom w:val="0"/>
              <w:divBdr>
                <w:top w:val="none" w:sz="0" w:space="0" w:color="auto"/>
                <w:left w:val="none" w:sz="0" w:space="0" w:color="auto"/>
                <w:bottom w:val="none" w:sz="0" w:space="0" w:color="auto"/>
                <w:right w:val="none" w:sz="0" w:space="0" w:color="auto"/>
              </w:divBdr>
            </w:div>
            <w:div w:id="773675686">
              <w:marLeft w:val="0"/>
              <w:marRight w:val="0"/>
              <w:marTop w:val="0"/>
              <w:marBottom w:val="0"/>
              <w:divBdr>
                <w:top w:val="none" w:sz="0" w:space="0" w:color="auto"/>
                <w:left w:val="none" w:sz="0" w:space="0" w:color="auto"/>
                <w:bottom w:val="none" w:sz="0" w:space="0" w:color="auto"/>
                <w:right w:val="none" w:sz="0" w:space="0" w:color="auto"/>
              </w:divBdr>
            </w:div>
            <w:div w:id="1192307209">
              <w:marLeft w:val="0"/>
              <w:marRight w:val="0"/>
              <w:marTop w:val="0"/>
              <w:marBottom w:val="0"/>
              <w:divBdr>
                <w:top w:val="none" w:sz="0" w:space="0" w:color="auto"/>
                <w:left w:val="none" w:sz="0" w:space="0" w:color="auto"/>
                <w:bottom w:val="none" w:sz="0" w:space="0" w:color="auto"/>
                <w:right w:val="none" w:sz="0" w:space="0" w:color="auto"/>
              </w:divBdr>
            </w:div>
            <w:div w:id="734861941">
              <w:marLeft w:val="0"/>
              <w:marRight w:val="0"/>
              <w:marTop w:val="0"/>
              <w:marBottom w:val="0"/>
              <w:divBdr>
                <w:top w:val="none" w:sz="0" w:space="0" w:color="auto"/>
                <w:left w:val="none" w:sz="0" w:space="0" w:color="auto"/>
                <w:bottom w:val="none" w:sz="0" w:space="0" w:color="auto"/>
                <w:right w:val="none" w:sz="0" w:space="0" w:color="auto"/>
              </w:divBdr>
            </w:div>
            <w:div w:id="230769799">
              <w:marLeft w:val="0"/>
              <w:marRight w:val="0"/>
              <w:marTop w:val="0"/>
              <w:marBottom w:val="0"/>
              <w:divBdr>
                <w:top w:val="none" w:sz="0" w:space="0" w:color="auto"/>
                <w:left w:val="none" w:sz="0" w:space="0" w:color="auto"/>
                <w:bottom w:val="none" w:sz="0" w:space="0" w:color="auto"/>
                <w:right w:val="none" w:sz="0" w:space="0" w:color="auto"/>
              </w:divBdr>
            </w:div>
            <w:div w:id="75519884">
              <w:marLeft w:val="0"/>
              <w:marRight w:val="0"/>
              <w:marTop w:val="0"/>
              <w:marBottom w:val="0"/>
              <w:divBdr>
                <w:top w:val="none" w:sz="0" w:space="0" w:color="auto"/>
                <w:left w:val="none" w:sz="0" w:space="0" w:color="auto"/>
                <w:bottom w:val="none" w:sz="0" w:space="0" w:color="auto"/>
                <w:right w:val="none" w:sz="0" w:space="0" w:color="auto"/>
              </w:divBdr>
            </w:div>
            <w:div w:id="1105999447">
              <w:marLeft w:val="0"/>
              <w:marRight w:val="0"/>
              <w:marTop w:val="0"/>
              <w:marBottom w:val="0"/>
              <w:divBdr>
                <w:top w:val="none" w:sz="0" w:space="0" w:color="auto"/>
                <w:left w:val="none" w:sz="0" w:space="0" w:color="auto"/>
                <w:bottom w:val="none" w:sz="0" w:space="0" w:color="auto"/>
                <w:right w:val="none" w:sz="0" w:space="0" w:color="auto"/>
              </w:divBdr>
            </w:div>
            <w:div w:id="837428731">
              <w:marLeft w:val="0"/>
              <w:marRight w:val="0"/>
              <w:marTop w:val="0"/>
              <w:marBottom w:val="0"/>
              <w:divBdr>
                <w:top w:val="none" w:sz="0" w:space="0" w:color="auto"/>
                <w:left w:val="none" w:sz="0" w:space="0" w:color="auto"/>
                <w:bottom w:val="none" w:sz="0" w:space="0" w:color="auto"/>
                <w:right w:val="none" w:sz="0" w:space="0" w:color="auto"/>
              </w:divBdr>
            </w:div>
            <w:div w:id="745029871">
              <w:marLeft w:val="0"/>
              <w:marRight w:val="0"/>
              <w:marTop w:val="0"/>
              <w:marBottom w:val="0"/>
              <w:divBdr>
                <w:top w:val="none" w:sz="0" w:space="0" w:color="auto"/>
                <w:left w:val="none" w:sz="0" w:space="0" w:color="auto"/>
                <w:bottom w:val="none" w:sz="0" w:space="0" w:color="auto"/>
                <w:right w:val="none" w:sz="0" w:space="0" w:color="auto"/>
              </w:divBdr>
            </w:div>
            <w:div w:id="623656602">
              <w:marLeft w:val="0"/>
              <w:marRight w:val="0"/>
              <w:marTop w:val="0"/>
              <w:marBottom w:val="0"/>
              <w:divBdr>
                <w:top w:val="none" w:sz="0" w:space="0" w:color="auto"/>
                <w:left w:val="none" w:sz="0" w:space="0" w:color="auto"/>
                <w:bottom w:val="none" w:sz="0" w:space="0" w:color="auto"/>
                <w:right w:val="none" w:sz="0" w:space="0" w:color="auto"/>
              </w:divBdr>
            </w:div>
            <w:div w:id="632095927">
              <w:marLeft w:val="0"/>
              <w:marRight w:val="0"/>
              <w:marTop w:val="0"/>
              <w:marBottom w:val="0"/>
              <w:divBdr>
                <w:top w:val="none" w:sz="0" w:space="0" w:color="auto"/>
                <w:left w:val="none" w:sz="0" w:space="0" w:color="auto"/>
                <w:bottom w:val="none" w:sz="0" w:space="0" w:color="auto"/>
                <w:right w:val="none" w:sz="0" w:space="0" w:color="auto"/>
              </w:divBdr>
            </w:div>
            <w:div w:id="1789202438">
              <w:marLeft w:val="0"/>
              <w:marRight w:val="0"/>
              <w:marTop w:val="0"/>
              <w:marBottom w:val="0"/>
              <w:divBdr>
                <w:top w:val="none" w:sz="0" w:space="0" w:color="auto"/>
                <w:left w:val="none" w:sz="0" w:space="0" w:color="auto"/>
                <w:bottom w:val="none" w:sz="0" w:space="0" w:color="auto"/>
                <w:right w:val="none" w:sz="0" w:space="0" w:color="auto"/>
              </w:divBdr>
            </w:div>
            <w:div w:id="976495308">
              <w:marLeft w:val="0"/>
              <w:marRight w:val="0"/>
              <w:marTop w:val="0"/>
              <w:marBottom w:val="0"/>
              <w:divBdr>
                <w:top w:val="none" w:sz="0" w:space="0" w:color="auto"/>
                <w:left w:val="none" w:sz="0" w:space="0" w:color="auto"/>
                <w:bottom w:val="none" w:sz="0" w:space="0" w:color="auto"/>
                <w:right w:val="none" w:sz="0" w:space="0" w:color="auto"/>
              </w:divBdr>
            </w:div>
            <w:div w:id="153686901">
              <w:marLeft w:val="0"/>
              <w:marRight w:val="0"/>
              <w:marTop w:val="0"/>
              <w:marBottom w:val="0"/>
              <w:divBdr>
                <w:top w:val="none" w:sz="0" w:space="0" w:color="auto"/>
                <w:left w:val="none" w:sz="0" w:space="0" w:color="auto"/>
                <w:bottom w:val="none" w:sz="0" w:space="0" w:color="auto"/>
                <w:right w:val="none" w:sz="0" w:space="0" w:color="auto"/>
              </w:divBdr>
            </w:div>
            <w:div w:id="2083409016">
              <w:marLeft w:val="0"/>
              <w:marRight w:val="0"/>
              <w:marTop w:val="0"/>
              <w:marBottom w:val="0"/>
              <w:divBdr>
                <w:top w:val="none" w:sz="0" w:space="0" w:color="auto"/>
                <w:left w:val="none" w:sz="0" w:space="0" w:color="auto"/>
                <w:bottom w:val="none" w:sz="0" w:space="0" w:color="auto"/>
                <w:right w:val="none" w:sz="0" w:space="0" w:color="auto"/>
              </w:divBdr>
            </w:div>
            <w:div w:id="1164587347">
              <w:marLeft w:val="0"/>
              <w:marRight w:val="0"/>
              <w:marTop w:val="0"/>
              <w:marBottom w:val="0"/>
              <w:divBdr>
                <w:top w:val="none" w:sz="0" w:space="0" w:color="auto"/>
                <w:left w:val="none" w:sz="0" w:space="0" w:color="auto"/>
                <w:bottom w:val="none" w:sz="0" w:space="0" w:color="auto"/>
                <w:right w:val="none" w:sz="0" w:space="0" w:color="auto"/>
              </w:divBdr>
            </w:div>
            <w:div w:id="1088036950">
              <w:marLeft w:val="0"/>
              <w:marRight w:val="0"/>
              <w:marTop w:val="0"/>
              <w:marBottom w:val="0"/>
              <w:divBdr>
                <w:top w:val="none" w:sz="0" w:space="0" w:color="auto"/>
                <w:left w:val="none" w:sz="0" w:space="0" w:color="auto"/>
                <w:bottom w:val="none" w:sz="0" w:space="0" w:color="auto"/>
                <w:right w:val="none" w:sz="0" w:space="0" w:color="auto"/>
              </w:divBdr>
            </w:div>
            <w:div w:id="468983295">
              <w:marLeft w:val="0"/>
              <w:marRight w:val="0"/>
              <w:marTop w:val="0"/>
              <w:marBottom w:val="0"/>
              <w:divBdr>
                <w:top w:val="none" w:sz="0" w:space="0" w:color="auto"/>
                <w:left w:val="none" w:sz="0" w:space="0" w:color="auto"/>
                <w:bottom w:val="none" w:sz="0" w:space="0" w:color="auto"/>
                <w:right w:val="none" w:sz="0" w:space="0" w:color="auto"/>
              </w:divBdr>
            </w:div>
            <w:div w:id="1615139580">
              <w:marLeft w:val="0"/>
              <w:marRight w:val="0"/>
              <w:marTop w:val="0"/>
              <w:marBottom w:val="0"/>
              <w:divBdr>
                <w:top w:val="none" w:sz="0" w:space="0" w:color="auto"/>
                <w:left w:val="none" w:sz="0" w:space="0" w:color="auto"/>
                <w:bottom w:val="none" w:sz="0" w:space="0" w:color="auto"/>
                <w:right w:val="none" w:sz="0" w:space="0" w:color="auto"/>
              </w:divBdr>
            </w:div>
            <w:div w:id="1270351404">
              <w:marLeft w:val="0"/>
              <w:marRight w:val="0"/>
              <w:marTop w:val="0"/>
              <w:marBottom w:val="0"/>
              <w:divBdr>
                <w:top w:val="none" w:sz="0" w:space="0" w:color="auto"/>
                <w:left w:val="none" w:sz="0" w:space="0" w:color="auto"/>
                <w:bottom w:val="none" w:sz="0" w:space="0" w:color="auto"/>
                <w:right w:val="none" w:sz="0" w:space="0" w:color="auto"/>
              </w:divBdr>
            </w:div>
            <w:div w:id="1311979738">
              <w:marLeft w:val="0"/>
              <w:marRight w:val="0"/>
              <w:marTop w:val="0"/>
              <w:marBottom w:val="0"/>
              <w:divBdr>
                <w:top w:val="none" w:sz="0" w:space="0" w:color="auto"/>
                <w:left w:val="none" w:sz="0" w:space="0" w:color="auto"/>
                <w:bottom w:val="none" w:sz="0" w:space="0" w:color="auto"/>
                <w:right w:val="none" w:sz="0" w:space="0" w:color="auto"/>
              </w:divBdr>
            </w:div>
            <w:div w:id="684594696">
              <w:marLeft w:val="0"/>
              <w:marRight w:val="0"/>
              <w:marTop w:val="0"/>
              <w:marBottom w:val="0"/>
              <w:divBdr>
                <w:top w:val="none" w:sz="0" w:space="0" w:color="auto"/>
                <w:left w:val="none" w:sz="0" w:space="0" w:color="auto"/>
                <w:bottom w:val="none" w:sz="0" w:space="0" w:color="auto"/>
                <w:right w:val="none" w:sz="0" w:space="0" w:color="auto"/>
              </w:divBdr>
            </w:div>
            <w:div w:id="1011225569">
              <w:marLeft w:val="0"/>
              <w:marRight w:val="0"/>
              <w:marTop w:val="0"/>
              <w:marBottom w:val="0"/>
              <w:divBdr>
                <w:top w:val="none" w:sz="0" w:space="0" w:color="auto"/>
                <w:left w:val="none" w:sz="0" w:space="0" w:color="auto"/>
                <w:bottom w:val="none" w:sz="0" w:space="0" w:color="auto"/>
                <w:right w:val="none" w:sz="0" w:space="0" w:color="auto"/>
              </w:divBdr>
            </w:div>
            <w:div w:id="552236901">
              <w:marLeft w:val="0"/>
              <w:marRight w:val="0"/>
              <w:marTop w:val="0"/>
              <w:marBottom w:val="0"/>
              <w:divBdr>
                <w:top w:val="none" w:sz="0" w:space="0" w:color="auto"/>
                <w:left w:val="none" w:sz="0" w:space="0" w:color="auto"/>
                <w:bottom w:val="none" w:sz="0" w:space="0" w:color="auto"/>
                <w:right w:val="none" w:sz="0" w:space="0" w:color="auto"/>
              </w:divBdr>
            </w:div>
            <w:div w:id="233011432">
              <w:marLeft w:val="0"/>
              <w:marRight w:val="0"/>
              <w:marTop w:val="0"/>
              <w:marBottom w:val="0"/>
              <w:divBdr>
                <w:top w:val="none" w:sz="0" w:space="0" w:color="auto"/>
                <w:left w:val="none" w:sz="0" w:space="0" w:color="auto"/>
                <w:bottom w:val="none" w:sz="0" w:space="0" w:color="auto"/>
                <w:right w:val="none" w:sz="0" w:space="0" w:color="auto"/>
              </w:divBdr>
            </w:div>
            <w:div w:id="397241022">
              <w:marLeft w:val="0"/>
              <w:marRight w:val="0"/>
              <w:marTop w:val="0"/>
              <w:marBottom w:val="0"/>
              <w:divBdr>
                <w:top w:val="none" w:sz="0" w:space="0" w:color="auto"/>
                <w:left w:val="none" w:sz="0" w:space="0" w:color="auto"/>
                <w:bottom w:val="none" w:sz="0" w:space="0" w:color="auto"/>
                <w:right w:val="none" w:sz="0" w:space="0" w:color="auto"/>
              </w:divBdr>
            </w:div>
            <w:div w:id="784932402">
              <w:marLeft w:val="0"/>
              <w:marRight w:val="0"/>
              <w:marTop w:val="0"/>
              <w:marBottom w:val="0"/>
              <w:divBdr>
                <w:top w:val="none" w:sz="0" w:space="0" w:color="auto"/>
                <w:left w:val="none" w:sz="0" w:space="0" w:color="auto"/>
                <w:bottom w:val="none" w:sz="0" w:space="0" w:color="auto"/>
                <w:right w:val="none" w:sz="0" w:space="0" w:color="auto"/>
              </w:divBdr>
            </w:div>
            <w:div w:id="2144731386">
              <w:marLeft w:val="0"/>
              <w:marRight w:val="0"/>
              <w:marTop w:val="0"/>
              <w:marBottom w:val="0"/>
              <w:divBdr>
                <w:top w:val="none" w:sz="0" w:space="0" w:color="auto"/>
                <w:left w:val="none" w:sz="0" w:space="0" w:color="auto"/>
                <w:bottom w:val="none" w:sz="0" w:space="0" w:color="auto"/>
                <w:right w:val="none" w:sz="0" w:space="0" w:color="auto"/>
              </w:divBdr>
            </w:div>
            <w:div w:id="198014015">
              <w:marLeft w:val="0"/>
              <w:marRight w:val="0"/>
              <w:marTop w:val="0"/>
              <w:marBottom w:val="0"/>
              <w:divBdr>
                <w:top w:val="none" w:sz="0" w:space="0" w:color="auto"/>
                <w:left w:val="none" w:sz="0" w:space="0" w:color="auto"/>
                <w:bottom w:val="none" w:sz="0" w:space="0" w:color="auto"/>
                <w:right w:val="none" w:sz="0" w:space="0" w:color="auto"/>
              </w:divBdr>
            </w:div>
            <w:div w:id="1314138627">
              <w:marLeft w:val="0"/>
              <w:marRight w:val="0"/>
              <w:marTop w:val="0"/>
              <w:marBottom w:val="0"/>
              <w:divBdr>
                <w:top w:val="none" w:sz="0" w:space="0" w:color="auto"/>
                <w:left w:val="none" w:sz="0" w:space="0" w:color="auto"/>
                <w:bottom w:val="none" w:sz="0" w:space="0" w:color="auto"/>
                <w:right w:val="none" w:sz="0" w:space="0" w:color="auto"/>
              </w:divBdr>
            </w:div>
            <w:div w:id="947158901">
              <w:marLeft w:val="0"/>
              <w:marRight w:val="0"/>
              <w:marTop w:val="0"/>
              <w:marBottom w:val="0"/>
              <w:divBdr>
                <w:top w:val="none" w:sz="0" w:space="0" w:color="auto"/>
                <w:left w:val="none" w:sz="0" w:space="0" w:color="auto"/>
                <w:bottom w:val="none" w:sz="0" w:space="0" w:color="auto"/>
                <w:right w:val="none" w:sz="0" w:space="0" w:color="auto"/>
              </w:divBdr>
            </w:div>
            <w:div w:id="1197741177">
              <w:marLeft w:val="0"/>
              <w:marRight w:val="0"/>
              <w:marTop w:val="0"/>
              <w:marBottom w:val="0"/>
              <w:divBdr>
                <w:top w:val="none" w:sz="0" w:space="0" w:color="auto"/>
                <w:left w:val="none" w:sz="0" w:space="0" w:color="auto"/>
                <w:bottom w:val="none" w:sz="0" w:space="0" w:color="auto"/>
                <w:right w:val="none" w:sz="0" w:space="0" w:color="auto"/>
              </w:divBdr>
            </w:div>
            <w:div w:id="1920869446">
              <w:marLeft w:val="0"/>
              <w:marRight w:val="0"/>
              <w:marTop w:val="0"/>
              <w:marBottom w:val="0"/>
              <w:divBdr>
                <w:top w:val="none" w:sz="0" w:space="0" w:color="auto"/>
                <w:left w:val="none" w:sz="0" w:space="0" w:color="auto"/>
                <w:bottom w:val="none" w:sz="0" w:space="0" w:color="auto"/>
                <w:right w:val="none" w:sz="0" w:space="0" w:color="auto"/>
              </w:divBdr>
            </w:div>
            <w:div w:id="599411093">
              <w:marLeft w:val="0"/>
              <w:marRight w:val="0"/>
              <w:marTop w:val="0"/>
              <w:marBottom w:val="0"/>
              <w:divBdr>
                <w:top w:val="none" w:sz="0" w:space="0" w:color="auto"/>
                <w:left w:val="none" w:sz="0" w:space="0" w:color="auto"/>
                <w:bottom w:val="none" w:sz="0" w:space="0" w:color="auto"/>
                <w:right w:val="none" w:sz="0" w:space="0" w:color="auto"/>
              </w:divBdr>
            </w:div>
            <w:div w:id="2103793996">
              <w:marLeft w:val="0"/>
              <w:marRight w:val="0"/>
              <w:marTop w:val="0"/>
              <w:marBottom w:val="0"/>
              <w:divBdr>
                <w:top w:val="none" w:sz="0" w:space="0" w:color="auto"/>
                <w:left w:val="none" w:sz="0" w:space="0" w:color="auto"/>
                <w:bottom w:val="none" w:sz="0" w:space="0" w:color="auto"/>
                <w:right w:val="none" w:sz="0" w:space="0" w:color="auto"/>
              </w:divBdr>
            </w:div>
            <w:div w:id="1542134866">
              <w:marLeft w:val="0"/>
              <w:marRight w:val="0"/>
              <w:marTop w:val="0"/>
              <w:marBottom w:val="0"/>
              <w:divBdr>
                <w:top w:val="none" w:sz="0" w:space="0" w:color="auto"/>
                <w:left w:val="none" w:sz="0" w:space="0" w:color="auto"/>
                <w:bottom w:val="none" w:sz="0" w:space="0" w:color="auto"/>
                <w:right w:val="none" w:sz="0" w:space="0" w:color="auto"/>
              </w:divBdr>
            </w:div>
            <w:div w:id="416942726">
              <w:marLeft w:val="0"/>
              <w:marRight w:val="0"/>
              <w:marTop w:val="0"/>
              <w:marBottom w:val="0"/>
              <w:divBdr>
                <w:top w:val="none" w:sz="0" w:space="0" w:color="auto"/>
                <w:left w:val="none" w:sz="0" w:space="0" w:color="auto"/>
                <w:bottom w:val="none" w:sz="0" w:space="0" w:color="auto"/>
                <w:right w:val="none" w:sz="0" w:space="0" w:color="auto"/>
              </w:divBdr>
            </w:div>
            <w:div w:id="1238638628">
              <w:marLeft w:val="0"/>
              <w:marRight w:val="0"/>
              <w:marTop w:val="0"/>
              <w:marBottom w:val="0"/>
              <w:divBdr>
                <w:top w:val="none" w:sz="0" w:space="0" w:color="auto"/>
                <w:left w:val="none" w:sz="0" w:space="0" w:color="auto"/>
                <w:bottom w:val="none" w:sz="0" w:space="0" w:color="auto"/>
                <w:right w:val="none" w:sz="0" w:space="0" w:color="auto"/>
              </w:divBdr>
            </w:div>
            <w:div w:id="631374682">
              <w:marLeft w:val="0"/>
              <w:marRight w:val="0"/>
              <w:marTop w:val="0"/>
              <w:marBottom w:val="0"/>
              <w:divBdr>
                <w:top w:val="none" w:sz="0" w:space="0" w:color="auto"/>
                <w:left w:val="none" w:sz="0" w:space="0" w:color="auto"/>
                <w:bottom w:val="none" w:sz="0" w:space="0" w:color="auto"/>
                <w:right w:val="none" w:sz="0" w:space="0" w:color="auto"/>
              </w:divBdr>
            </w:div>
            <w:div w:id="627080670">
              <w:marLeft w:val="0"/>
              <w:marRight w:val="0"/>
              <w:marTop w:val="0"/>
              <w:marBottom w:val="0"/>
              <w:divBdr>
                <w:top w:val="none" w:sz="0" w:space="0" w:color="auto"/>
                <w:left w:val="none" w:sz="0" w:space="0" w:color="auto"/>
                <w:bottom w:val="none" w:sz="0" w:space="0" w:color="auto"/>
                <w:right w:val="none" w:sz="0" w:space="0" w:color="auto"/>
              </w:divBdr>
            </w:div>
            <w:div w:id="1607927467">
              <w:marLeft w:val="0"/>
              <w:marRight w:val="0"/>
              <w:marTop w:val="0"/>
              <w:marBottom w:val="0"/>
              <w:divBdr>
                <w:top w:val="none" w:sz="0" w:space="0" w:color="auto"/>
                <w:left w:val="none" w:sz="0" w:space="0" w:color="auto"/>
                <w:bottom w:val="none" w:sz="0" w:space="0" w:color="auto"/>
                <w:right w:val="none" w:sz="0" w:space="0" w:color="auto"/>
              </w:divBdr>
            </w:div>
            <w:div w:id="1368288748">
              <w:marLeft w:val="0"/>
              <w:marRight w:val="0"/>
              <w:marTop w:val="0"/>
              <w:marBottom w:val="0"/>
              <w:divBdr>
                <w:top w:val="none" w:sz="0" w:space="0" w:color="auto"/>
                <w:left w:val="none" w:sz="0" w:space="0" w:color="auto"/>
                <w:bottom w:val="none" w:sz="0" w:space="0" w:color="auto"/>
                <w:right w:val="none" w:sz="0" w:space="0" w:color="auto"/>
              </w:divBdr>
            </w:div>
            <w:div w:id="615604309">
              <w:marLeft w:val="0"/>
              <w:marRight w:val="0"/>
              <w:marTop w:val="0"/>
              <w:marBottom w:val="0"/>
              <w:divBdr>
                <w:top w:val="none" w:sz="0" w:space="0" w:color="auto"/>
                <w:left w:val="none" w:sz="0" w:space="0" w:color="auto"/>
                <w:bottom w:val="none" w:sz="0" w:space="0" w:color="auto"/>
                <w:right w:val="none" w:sz="0" w:space="0" w:color="auto"/>
              </w:divBdr>
            </w:div>
            <w:div w:id="1251966143">
              <w:marLeft w:val="0"/>
              <w:marRight w:val="0"/>
              <w:marTop w:val="0"/>
              <w:marBottom w:val="0"/>
              <w:divBdr>
                <w:top w:val="none" w:sz="0" w:space="0" w:color="auto"/>
                <w:left w:val="none" w:sz="0" w:space="0" w:color="auto"/>
                <w:bottom w:val="none" w:sz="0" w:space="0" w:color="auto"/>
                <w:right w:val="none" w:sz="0" w:space="0" w:color="auto"/>
              </w:divBdr>
            </w:div>
            <w:div w:id="1743942559">
              <w:marLeft w:val="0"/>
              <w:marRight w:val="0"/>
              <w:marTop w:val="0"/>
              <w:marBottom w:val="0"/>
              <w:divBdr>
                <w:top w:val="none" w:sz="0" w:space="0" w:color="auto"/>
                <w:left w:val="none" w:sz="0" w:space="0" w:color="auto"/>
                <w:bottom w:val="none" w:sz="0" w:space="0" w:color="auto"/>
                <w:right w:val="none" w:sz="0" w:space="0" w:color="auto"/>
              </w:divBdr>
            </w:div>
            <w:div w:id="919481637">
              <w:marLeft w:val="0"/>
              <w:marRight w:val="0"/>
              <w:marTop w:val="0"/>
              <w:marBottom w:val="0"/>
              <w:divBdr>
                <w:top w:val="none" w:sz="0" w:space="0" w:color="auto"/>
                <w:left w:val="none" w:sz="0" w:space="0" w:color="auto"/>
                <w:bottom w:val="none" w:sz="0" w:space="0" w:color="auto"/>
                <w:right w:val="none" w:sz="0" w:space="0" w:color="auto"/>
              </w:divBdr>
            </w:div>
            <w:div w:id="2061203051">
              <w:marLeft w:val="0"/>
              <w:marRight w:val="0"/>
              <w:marTop w:val="0"/>
              <w:marBottom w:val="0"/>
              <w:divBdr>
                <w:top w:val="none" w:sz="0" w:space="0" w:color="auto"/>
                <w:left w:val="none" w:sz="0" w:space="0" w:color="auto"/>
                <w:bottom w:val="none" w:sz="0" w:space="0" w:color="auto"/>
                <w:right w:val="none" w:sz="0" w:space="0" w:color="auto"/>
              </w:divBdr>
            </w:div>
            <w:div w:id="21593973">
              <w:marLeft w:val="0"/>
              <w:marRight w:val="0"/>
              <w:marTop w:val="0"/>
              <w:marBottom w:val="0"/>
              <w:divBdr>
                <w:top w:val="none" w:sz="0" w:space="0" w:color="auto"/>
                <w:left w:val="none" w:sz="0" w:space="0" w:color="auto"/>
                <w:bottom w:val="none" w:sz="0" w:space="0" w:color="auto"/>
                <w:right w:val="none" w:sz="0" w:space="0" w:color="auto"/>
              </w:divBdr>
            </w:div>
            <w:div w:id="1615284480">
              <w:marLeft w:val="0"/>
              <w:marRight w:val="0"/>
              <w:marTop w:val="0"/>
              <w:marBottom w:val="0"/>
              <w:divBdr>
                <w:top w:val="none" w:sz="0" w:space="0" w:color="auto"/>
                <w:left w:val="none" w:sz="0" w:space="0" w:color="auto"/>
                <w:bottom w:val="none" w:sz="0" w:space="0" w:color="auto"/>
                <w:right w:val="none" w:sz="0" w:space="0" w:color="auto"/>
              </w:divBdr>
            </w:div>
            <w:div w:id="510142934">
              <w:marLeft w:val="0"/>
              <w:marRight w:val="0"/>
              <w:marTop w:val="0"/>
              <w:marBottom w:val="0"/>
              <w:divBdr>
                <w:top w:val="none" w:sz="0" w:space="0" w:color="auto"/>
                <w:left w:val="none" w:sz="0" w:space="0" w:color="auto"/>
                <w:bottom w:val="none" w:sz="0" w:space="0" w:color="auto"/>
                <w:right w:val="none" w:sz="0" w:space="0" w:color="auto"/>
              </w:divBdr>
            </w:div>
            <w:div w:id="154956340">
              <w:marLeft w:val="0"/>
              <w:marRight w:val="0"/>
              <w:marTop w:val="0"/>
              <w:marBottom w:val="0"/>
              <w:divBdr>
                <w:top w:val="none" w:sz="0" w:space="0" w:color="auto"/>
                <w:left w:val="none" w:sz="0" w:space="0" w:color="auto"/>
                <w:bottom w:val="none" w:sz="0" w:space="0" w:color="auto"/>
                <w:right w:val="none" w:sz="0" w:space="0" w:color="auto"/>
              </w:divBdr>
            </w:div>
            <w:div w:id="1648625508">
              <w:marLeft w:val="0"/>
              <w:marRight w:val="0"/>
              <w:marTop w:val="0"/>
              <w:marBottom w:val="0"/>
              <w:divBdr>
                <w:top w:val="none" w:sz="0" w:space="0" w:color="auto"/>
                <w:left w:val="none" w:sz="0" w:space="0" w:color="auto"/>
                <w:bottom w:val="none" w:sz="0" w:space="0" w:color="auto"/>
                <w:right w:val="none" w:sz="0" w:space="0" w:color="auto"/>
              </w:divBdr>
            </w:div>
            <w:div w:id="145972893">
              <w:marLeft w:val="0"/>
              <w:marRight w:val="0"/>
              <w:marTop w:val="0"/>
              <w:marBottom w:val="0"/>
              <w:divBdr>
                <w:top w:val="none" w:sz="0" w:space="0" w:color="auto"/>
                <w:left w:val="none" w:sz="0" w:space="0" w:color="auto"/>
                <w:bottom w:val="none" w:sz="0" w:space="0" w:color="auto"/>
                <w:right w:val="none" w:sz="0" w:space="0" w:color="auto"/>
              </w:divBdr>
            </w:div>
            <w:div w:id="1561402152">
              <w:marLeft w:val="0"/>
              <w:marRight w:val="0"/>
              <w:marTop w:val="0"/>
              <w:marBottom w:val="0"/>
              <w:divBdr>
                <w:top w:val="none" w:sz="0" w:space="0" w:color="auto"/>
                <w:left w:val="none" w:sz="0" w:space="0" w:color="auto"/>
                <w:bottom w:val="none" w:sz="0" w:space="0" w:color="auto"/>
                <w:right w:val="none" w:sz="0" w:space="0" w:color="auto"/>
              </w:divBdr>
            </w:div>
            <w:div w:id="1584409478">
              <w:marLeft w:val="0"/>
              <w:marRight w:val="0"/>
              <w:marTop w:val="0"/>
              <w:marBottom w:val="0"/>
              <w:divBdr>
                <w:top w:val="none" w:sz="0" w:space="0" w:color="auto"/>
                <w:left w:val="none" w:sz="0" w:space="0" w:color="auto"/>
                <w:bottom w:val="none" w:sz="0" w:space="0" w:color="auto"/>
                <w:right w:val="none" w:sz="0" w:space="0" w:color="auto"/>
              </w:divBdr>
            </w:div>
            <w:div w:id="1081222424">
              <w:marLeft w:val="0"/>
              <w:marRight w:val="0"/>
              <w:marTop w:val="0"/>
              <w:marBottom w:val="0"/>
              <w:divBdr>
                <w:top w:val="none" w:sz="0" w:space="0" w:color="auto"/>
                <w:left w:val="none" w:sz="0" w:space="0" w:color="auto"/>
                <w:bottom w:val="none" w:sz="0" w:space="0" w:color="auto"/>
                <w:right w:val="none" w:sz="0" w:space="0" w:color="auto"/>
              </w:divBdr>
            </w:div>
            <w:div w:id="671495331">
              <w:marLeft w:val="0"/>
              <w:marRight w:val="0"/>
              <w:marTop w:val="0"/>
              <w:marBottom w:val="0"/>
              <w:divBdr>
                <w:top w:val="none" w:sz="0" w:space="0" w:color="auto"/>
                <w:left w:val="none" w:sz="0" w:space="0" w:color="auto"/>
                <w:bottom w:val="none" w:sz="0" w:space="0" w:color="auto"/>
                <w:right w:val="none" w:sz="0" w:space="0" w:color="auto"/>
              </w:divBdr>
            </w:div>
            <w:div w:id="1514489631">
              <w:marLeft w:val="0"/>
              <w:marRight w:val="0"/>
              <w:marTop w:val="0"/>
              <w:marBottom w:val="0"/>
              <w:divBdr>
                <w:top w:val="none" w:sz="0" w:space="0" w:color="auto"/>
                <w:left w:val="none" w:sz="0" w:space="0" w:color="auto"/>
                <w:bottom w:val="none" w:sz="0" w:space="0" w:color="auto"/>
                <w:right w:val="none" w:sz="0" w:space="0" w:color="auto"/>
              </w:divBdr>
            </w:div>
            <w:div w:id="237056042">
              <w:marLeft w:val="0"/>
              <w:marRight w:val="0"/>
              <w:marTop w:val="0"/>
              <w:marBottom w:val="0"/>
              <w:divBdr>
                <w:top w:val="none" w:sz="0" w:space="0" w:color="auto"/>
                <w:left w:val="none" w:sz="0" w:space="0" w:color="auto"/>
                <w:bottom w:val="none" w:sz="0" w:space="0" w:color="auto"/>
                <w:right w:val="none" w:sz="0" w:space="0" w:color="auto"/>
              </w:divBdr>
            </w:div>
            <w:div w:id="1257980333">
              <w:marLeft w:val="0"/>
              <w:marRight w:val="0"/>
              <w:marTop w:val="0"/>
              <w:marBottom w:val="0"/>
              <w:divBdr>
                <w:top w:val="none" w:sz="0" w:space="0" w:color="auto"/>
                <w:left w:val="none" w:sz="0" w:space="0" w:color="auto"/>
                <w:bottom w:val="none" w:sz="0" w:space="0" w:color="auto"/>
                <w:right w:val="none" w:sz="0" w:space="0" w:color="auto"/>
              </w:divBdr>
            </w:div>
            <w:div w:id="683214119">
              <w:marLeft w:val="0"/>
              <w:marRight w:val="0"/>
              <w:marTop w:val="0"/>
              <w:marBottom w:val="0"/>
              <w:divBdr>
                <w:top w:val="none" w:sz="0" w:space="0" w:color="auto"/>
                <w:left w:val="none" w:sz="0" w:space="0" w:color="auto"/>
                <w:bottom w:val="none" w:sz="0" w:space="0" w:color="auto"/>
                <w:right w:val="none" w:sz="0" w:space="0" w:color="auto"/>
              </w:divBdr>
            </w:div>
            <w:div w:id="918364116">
              <w:marLeft w:val="0"/>
              <w:marRight w:val="0"/>
              <w:marTop w:val="0"/>
              <w:marBottom w:val="0"/>
              <w:divBdr>
                <w:top w:val="none" w:sz="0" w:space="0" w:color="auto"/>
                <w:left w:val="none" w:sz="0" w:space="0" w:color="auto"/>
                <w:bottom w:val="none" w:sz="0" w:space="0" w:color="auto"/>
                <w:right w:val="none" w:sz="0" w:space="0" w:color="auto"/>
              </w:divBdr>
            </w:div>
            <w:div w:id="261770413">
              <w:marLeft w:val="0"/>
              <w:marRight w:val="0"/>
              <w:marTop w:val="0"/>
              <w:marBottom w:val="0"/>
              <w:divBdr>
                <w:top w:val="none" w:sz="0" w:space="0" w:color="auto"/>
                <w:left w:val="none" w:sz="0" w:space="0" w:color="auto"/>
                <w:bottom w:val="none" w:sz="0" w:space="0" w:color="auto"/>
                <w:right w:val="none" w:sz="0" w:space="0" w:color="auto"/>
              </w:divBdr>
            </w:div>
            <w:div w:id="893349333">
              <w:marLeft w:val="0"/>
              <w:marRight w:val="0"/>
              <w:marTop w:val="0"/>
              <w:marBottom w:val="0"/>
              <w:divBdr>
                <w:top w:val="none" w:sz="0" w:space="0" w:color="auto"/>
                <w:left w:val="none" w:sz="0" w:space="0" w:color="auto"/>
                <w:bottom w:val="none" w:sz="0" w:space="0" w:color="auto"/>
                <w:right w:val="none" w:sz="0" w:space="0" w:color="auto"/>
              </w:divBdr>
            </w:div>
            <w:div w:id="438985123">
              <w:marLeft w:val="0"/>
              <w:marRight w:val="0"/>
              <w:marTop w:val="0"/>
              <w:marBottom w:val="0"/>
              <w:divBdr>
                <w:top w:val="none" w:sz="0" w:space="0" w:color="auto"/>
                <w:left w:val="none" w:sz="0" w:space="0" w:color="auto"/>
                <w:bottom w:val="none" w:sz="0" w:space="0" w:color="auto"/>
                <w:right w:val="none" w:sz="0" w:space="0" w:color="auto"/>
              </w:divBdr>
            </w:div>
            <w:div w:id="1458337217">
              <w:marLeft w:val="0"/>
              <w:marRight w:val="0"/>
              <w:marTop w:val="0"/>
              <w:marBottom w:val="0"/>
              <w:divBdr>
                <w:top w:val="none" w:sz="0" w:space="0" w:color="auto"/>
                <w:left w:val="none" w:sz="0" w:space="0" w:color="auto"/>
                <w:bottom w:val="none" w:sz="0" w:space="0" w:color="auto"/>
                <w:right w:val="none" w:sz="0" w:space="0" w:color="auto"/>
              </w:divBdr>
            </w:div>
            <w:div w:id="398216506">
              <w:marLeft w:val="0"/>
              <w:marRight w:val="0"/>
              <w:marTop w:val="0"/>
              <w:marBottom w:val="0"/>
              <w:divBdr>
                <w:top w:val="none" w:sz="0" w:space="0" w:color="auto"/>
                <w:left w:val="none" w:sz="0" w:space="0" w:color="auto"/>
                <w:bottom w:val="none" w:sz="0" w:space="0" w:color="auto"/>
                <w:right w:val="none" w:sz="0" w:space="0" w:color="auto"/>
              </w:divBdr>
            </w:div>
            <w:div w:id="993217945">
              <w:marLeft w:val="0"/>
              <w:marRight w:val="0"/>
              <w:marTop w:val="0"/>
              <w:marBottom w:val="0"/>
              <w:divBdr>
                <w:top w:val="none" w:sz="0" w:space="0" w:color="auto"/>
                <w:left w:val="none" w:sz="0" w:space="0" w:color="auto"/>
                <w:bottom w:val="none" w:sz="0" w:space="0" w:color="auto"/>
                <w:right w:val="none" w:sz="0" w:space="0" w:color="auto"/>
              </w:divBdr>
            </w:div>
            <w:div w:id="2091387906">
              <w:marLeft w:val="0"/>
              <w:marRight w:val="0"/>
              <w:marTop w:val="0"/>
              <w:marBottom w:val="0"/>
              <w:divBdr>
                <w:top w:val="none" w:sz="0" w:space="0" w:color="auto"/>
                <w:left w:val="none" w:sz="0" w:space="0" w:color="auto"/>
                <w:bottom w:val="none" w:sz="0" w:space="0" w:color="auto"/>
                <w:right w:val="none" w:sz="0" w:space="0" w:color="auto"/>
              </w:divBdr>
            </w:div>
            <w:div w:id="744380176">
              <w:marLeft w:val="0"/>
              <w:marRight w:val="0"/>
              <w:marTop w:val="0"/>
              <w:marBottom w:val="0"/>
              <w:divBdr>
                <w:top w:val="none" w:sz="0" w:space="0" w:color="auto"/>
                <w:left w:val="none" w:sz="0" w:space="0" w:color="auto"/>
                <w:bottom w:val="none" w:sz="0" w:space="0" w:color="auto"/>
                <w:right w:val="none" w:sz="0" w:space="0" w:color="auto"/>
              </w:divBdr>
            </w:div>
            <w:div w:id="866019694">
              <w:marLeft w:val="0"/>
              <w:marRight w:val="0"/>
              <w:marTop w:val="0"/>
              <w:marBottom w:val="0"/>
              <w:divBdr>
                <w:top w:val="none" w:sz="0" w:space="0" w:color="auto"/>
                <w:left w:val="none" w:sz="0" w:space="0" w:color="auto"/>
                <w:bottom w:val="none" w:sz="0" w:space="0" w:color="auto"/>
                <w:right w:val="none" w:sz="0" w:space="0" w:color="auto"/>
              </w:divBdr>
            </w:div>
            <w:div w:id="1274820471">
              <w:marLeft w:val="0"/>
              <w:marRight w:val="0"/>
              <w:marTop w:val="0"/>
              <w:marBottom w:val="0"/>
              <w:divBdr>
                <w:top w:val="none" w:sz="0" w:space="0" w:color="auto"/>
                <w:left w:val="none" w:sz="0" w:space="0" w:color="auto"/>
                <w:bottom w:val="none" w:sz="0" w:space="0" w:color="auto"/>
                <w:right w:val="none" w:sz="0" w:space="0" w:color="auto"/>
              </w:divBdr>
            </w:div>
            <w:div w:id="2027753002">
              <w:marLeft w:val="0"/>
              <w:marRight w:val="0"/>
              <w:marTop w:val="0"/>
              <w:marBottom w:val="0"/>
              <w:divBdr>
                <w:top w:val="none" w:sz="0" w:space="0" w:color="auto"/>
                <w:left w:val="none" w:sz="0" w:space="0" w:color="auto"/>
                <w:bottom w:val="none" w:sz="0" w:space="0" w:color="auto"/>
                <w:right w:val="none" w:sz="0" w:space="0" w:color="auto"/>
              </w:divBdr>
            </w:div>
            <w:div w:id="1982808097">
              <w:marLeft w:val="0"/>
              <w:marRight w:val="0"/>
              <w:marTop w:val="0"/>
              <w:marBottom w:val="0"/>
              <w:divBdr>
                <w:top w:val="none" w:sz="0" w:space="0" w:color="auto"/>
                <w:left w:val="none" w:sz="0" w:space="0" w:color="auto"/>
                <w:bottom w:val="none" w:sz="0" w:space="0" w:color="auto"/>
                <w:right w:val="none" w:sz="0" w:space="0" w:color="auto"/>
              </w:divBdr>
            </w:div>
            <w:div w:id="1468737379">
              <w:marLeft w:val="0"/>
              <w:marRight w:val="0"/>
              <w:marTop w:val="0"/>
              <w:marBottom w:val="0"/>
              <w:divBdr>
                <w:top w:val="none" w:sz="0" w:space="0" w:color="auto"/>
                <w:left w:val="none" w:sz="0" w:space="0" w:color="auto"/>
                <w:bottom w:val="none" w:sz="0" w:space="0" w:color="auto"/>
                <w:right w:val="none" w:sz="0" w:space="0" w:color="auto"/>
              </w:divBdr>
            </w:div>
            <w:div w:id="221598696">
              <w:marLeft w:val="0"/>
              <w:marRight w:val="0"/>
              <w:marTop w:val="0"/>
              <w:marBottom w:val="0"/>
              <w:divBdr>
                <w:top w:val="none" w:sz="0" w:space="0" w:color="auto"/>
                <w:left w:val="none" w:sz="0" w:space="0" w:color="auto"/>
                <w:bottom w:val="none" w:sz="0" w:space="0" w:color="auto"/>
                <w:right w:val="none" w:sz="0" w:space="0" w:color="auto"/>
              </w:divBdr>
            </w:div>
            <w:div w:id="398483358">
              <w:marLeft w:val="0"/>
              <w:marRight w:val="0"/>
              <w:marTop w:val="0"/>
              <w:marBottom w:val="0"/>
              <w:divBdr>
                <w:top w:val="none" w:sz="0" w:space="0" w:color="auto"/>
                <w:left w:val="none" w:sz="0" w:space="0" w:color="auto"/>
                <w:bottom w:val="none" w:sz="0" w:space="0" w:color="auto"/>
                <w:right w:val="none" w:sz="0" w:space="0" w:color="auto"/>
              </w:divBdr>
            </w:div>
            <w:div w:id="1129590039">
              <w:marLeft w:val="0"/>
              <w:marRight w:val="0"/>
              <w:marTop w:val="0"/>
              <w:marBottom w:val="0"/>
              <w:divBdr>
                <w:top w:val="none" w:sz="0" w:space="0" w:color="auto"/>
                <w:left w:val="none" w:sz="0" w:space="0" w:color="auto"/>
                <w:bottom w:val="none" w:sz="0" w:space="0" w:color="auto"/>
                <w:right w:val="none" w:sz="0" w:space="0" w:color="auto"/>
              </w:divBdr>
            </w:div>
            <w:div w:id="1759204382">
              <w:marLeft w:val="0"/>
              <w:marRight w:val="0"/>
              <w:marTop w:val="0"/>
              <w:marBottom w:val="0"/>
              <w:divBdr>
                <w:top w:val="none" w:sz="0" w:space="0" w:color="auto"/>
                <w:left w:val="none" w:sz="0" w:space="0" w:color="auto"/>
                <w:bottom w:val="none" w:sz="0" w:space="0" w:color="auto"/>
                <w:right w:val="none" w:sz="0" w:space="0" w:color="auto"/>
              </w:divBdr>
            </w:div>
            <w:div w:id="821776057">
              <w:marLeft w:val="0"/>
              <w:marRight w:val="0"/>
              <w:marTop w:val="0"/>
              <w:marBottom w:val="0"/>
              <w:divBdr>
                <w:top w:val="none" w:sz="0" w:space="0" w:color="auto"/>
                <w:left w:val="none" w:sz="0" w:space="0" w:color="auto"/>
                <w:bottom w:val="none" w:sz="0" w:space="0" w:color="auto"/>
                <w:right w:val="none" w:sz="0" w:space="0" w:color="auto"/>
              </w:divBdr>
            </w:div>
            <w:div w:id="761728569">
              <w:marLeft w:val="0"/>
              <w:marRight w:val="0"/>
              <w:marTop w:val="0"/>
              <w:marBottom w:val="0"/>
              <w:divBdr>
                <w:top w:val="none" w:sz="0" w:space="0" w:color="auto"/>
                <w:left w:val="none" w:sz="0" w:space="0" w:color="auto"/>
                <w:bottom w:val="none" w:sz="0" w:space="0" w:color="auto"/>
                <w:right w:val="none" w:sz="0" w:space="0" w:color="auto"/>
              </w:divBdr>
            </w:div>
            <w:div w:id="528372391">
              <w:marLeft w:val="0"/>
              <w:marRight w:val="0"/>
              <w:marTop w:val="0"/>
              <w:marBottom w:val="0"/>
              <w:divBdr>
                <w:top w:val="none" w:sz="0" w:space="0" w:color="auto"/>
                <w:left w:val="none" w:sz="0" w:space="0" w:color="auto"/>
                <w:bottom w:val="none" w:sz="0" w:space="0" w:color="auto"/>
                <w:right w:val="none" w:sz="0" w:space="0" w:color="auto"/>
              </w:divBdr>
            </w:div>
            <w:div w:id="1689983879">
              <w:marLeft w:val="0"/>
              <w:marRight w:val="0"/>
              <w:marTop w:val="0"/>
              <w:marBottom w:val="0"/>
              <w:divBdr>
                <w:top w:val="none" w:sz="0" w:space="0" w:color="auto"/>
                <w:left w:val="none" w:sz="0" w:space="0" w:color="auto"/>
                <w:bottom w:val="none" w:sz="0" w:space="0" w:color="auto"/>
                <w:right w:val="none" w:sz="0" w:space="0" w:color="auto"/>
              </w:divBdr>
            </w:div>
            <w:div w:id="740952470">
              <w:marLeft w:val="0"/>
              <w:marRight w:val="0"/>
              <w:marTop w:val="0"/>
              <w:marBottom w:val="0"/>
              <w:divBdr>
                <w:top w:val="none" w:sz="0" w:space="0" w:color="auto"/>
                <w:left w:val="none" w:sz="0" w:space="0" w:color="auto"/>
                <w:bottom w:val="none" w:sz="0" w:space="0" w:color="auto"/>
                <w:right w:val="none" w:sz="0" w:space="0" w:color="auto"/>
              </w:divBdr>
            </w:div>
            <w:div w:id="1547452286">
              <w:marLeft w:val="0"/>
              <w:marRight w:val="0"/>
              <w:marTop w:val="0"/>
              <w:marBottom w:val="0"/>
              <w:divBdr>
                <w:top w:val="none" w:sz="0" w:space="0" w:color="auto"/>
                <w:left w:val="none" w:sz="0" w:space="0" w:color="auto"/>
                <w:bottom w:val="none" w:sz="0" w:space="0" w:color="auto"/>
                <w:right w:val="none" w:sz="0" w:space="0" w:color="auto"/>
              </w:divBdr>
            </w:div>
            <w:div w:id="1362054597">
              <w:marLeft w:val="0"/>
              <w:marRight w:val="0"/>
              <w:marTop w:val="0"/>
              <w:marBottom w:val="0"/>
              <w:divBdr>
                <w:top w:val="none" w:sz="0" w:space="0" w:color="auto"/>
                <w:left w:val="none" w:sz="0" w:space="0" w:color="auto"/>
                <w:bottom w:val="none" w:sz="0" w:space="0" w:color="auto"/>
                <w:right w:val="none" w:sz="0" w:space="0" w:color="auto"/>
              </w:divBdr>
            </w:div>
            <w:div w:id="271985329">
              <w:marLeft w:val="0"/>
              <w:marRight w:val="0"/>
              <w:marTop w:val="0"/>
              <w:marBottom w:val="0"/>
              <w:divBdr>
                <w:top w:val="none" w:sz="0" w:space="0" w:color="auto"/>
                <w:left w:val="none" w:sz="0" w:space="0" w:color="auto"/>
                <w:bottom w:val="none" w:sz="0" w:space="0" w:color="auto"/>
                <w:right w:val="none" w:sz="0" w:space="0" w:color="auto"/>
              </w:divBdr>
            </w:div>
            <w:div w:id="1350792303">
              <w:marLeft w:val="0"/>
              <w:marRight w:val="0"/>
              <w:marTop w:val="0"/>
              <w:marBottom w:val="0"/>
              <w:divBdr>
                <w:top w:val="none" w:sz="0" w:space="0" w:color="auto"/>
                <w:left w:val="none" w:sz="0" w:space="0" w:color="auto"/>
                <w:bottom w:val="none" w:sz="0" w:space="0" w:color="auto"/>
                <w:right w:val="none" w:sz="0" w:space="0" w:color="auto"/>
              </w:divBdr>
            </w:div>
            <w:div w:id="1986204965">
              <w:marLeft w:val="0"/>
              <w:marRight w:val="0"/>
              <w:marTop w:val="0"/>
              <w:marBottom w:val="0"/>
              <w:divBdr>
                <w:top w:val="none" w:sz="0" w:space="0" w:color="auto"/>
                <w:left w:val="none" w:sz="0" w:space="0" w:color="auto"/>
                <w:bottom w:val="none" w:sz="0" w:space="0" w:color="auto"/>
                <w:right w:val="none" w:sz="0" w:space="0" w:color="auto"/>
              </w:divBdr>
            </w:div>
            <w:div w:id="767770415">
              <w:marLeft w:val="0"/>
              <w:marRight w:val="0"/>
              <w:marTop w:val="0"/>
              <w:marBottom w:val="0"/>
              <w:divBdr>
                <w:top w:val="none" w:sz="0" w:space="0" w:color="auto"/>
                <w:left w:val="none" w:sz="0" w:space="0" w:color="auto"/>
                <w:bottom w:val="none" w:sz="0" w:space="0" w:color="auto"/>
                <w:right w:val="none" w:sz="0" w:space="0" w:color="auto"/>
              </w:divBdr>
            </w:div>
            <w:div w:id="102266473">
              <w:marLeft w:val="0"/>
              <w:marRight w:val="0"/>
              <w:marTop w:val="0"/>
              <w:marBottom w:val="0"/>
              <w:divBdr>
                <w:top w:val="none" w:sz="0" w:space="0" w:color="auto"/>
                <w:left w:val="none" w:sz="0" w:space="0" w:color="auto"/>
                <w:bottom w:val="none" w:sz="0" w:space="0" w:color="auto"/>
                <w:right w:val="none" w:sz="0" w:space="0" w:color="auto"/>
              </w:divBdr>
            </w:div>
            <w:div w:id="1411467303">
              <w:marLeft w:val="0"/>
              <w:marRight w:val="0"/>
              <w:marTop w:val="0"/>
              <w:marBottom w:val="0"/>
              <w:divBdr>
                <w:top w:val="none" w:sz="0" w:space="0" w:color="auto"/>
                <w:left w:val="none" w:sz="0" w:space="0" w:color="auto"/>
                <w:bottom w:val="none" w:sz="0" w:space="0" w:color="auto"/>
                <w:right w:val="none" w:sz="0" w:space="0" w:color="auto"/>
              </w:divBdr>
            </w:div>
            <w:div w:id="763379267">
              <w:marLeft w:val="0"/>
              <w:marRight w:val="0"/>
              <w:marTop w:val="0"/>
              <w:marBottom w:val="0"/>
              <w:divBdr>
                <w:top w:val="none" w:sz="0" w:space="0" w:color="auto"/>
                <w:left w:val="none" w:sz="0" w:space="0" w:color="auto"/>
                <w:bottom w:val="none" w:sz="0" w:space="0" w:color="auto"/>
                <w:right w:val="none" w:sz="0" w:space="0" w:color="auto"/>
              </w:divBdr>
            </w:div>
            <w:div w:id="942298229">
              <w:marLeft w:val="0"/>
              <w:marRight w:val="0"/>
              <w:marTop w:val="0"/>
              <w:marBottom w:val="0"/>
              <w:divBdr>
                <w:top w:val="none" w:sz="0" w:space="0" w:color="auto"/>
                <w:left w:val="none" w:sz="0" w:space="0" w:color="auto"/>
                <w:bottom w:val="none" w:sz="0" w:space="0" w:color="auto"/>
                <w:right w:val="none" w:sz="0" w:space="0" w:color="auto"/>
              </w:divBdr>
            </w:div>
            <w:div w:id="655034503">
              <w:marLeft w:val="0"/>
              <w:marRight w:val="0"/>
              <w:marTop w:val="0"/>
              <w:marBottom w:val="0"/>
              <w:divBdr>
                <w:top w:val="none" w:sz="0" w:space="0" w:color="auto"/>
                <w:left w:val="none" w:sz="0" w:space="0" w:color="auto"/>
                <w:bottom w:val="none" w:sz="0" w:space="0" w:color="auto"/>
                <w:right w:val="none" w:sz="0" w:space="0" w:color="auto"/>
              </w:divBdr>
            </w:div>
            <w:div w:id="759830984">
              <w:marLeft w:val="0"/>
              <w:marRight w:val="0"/>
              <w:marTop w:val="0"/>
              <w:marBottom w:val="0"/>
              <w:divBdr>
                <w:top w:val="none" w:sz="0" w:space="0" w:color="auto"/>
                <w:left w:val="none" w:sz="0" w:space="0" w:color="auto"/>
                <w:bottom w:val="none" w:sz="0" w:space="0" w:color="auto"/>
                <w:right w:val="none" w:sz="0" w:space="0" w:color="auto"/>
              </w:divBdr>
            </w:div>
            <w:div w:id="716202993">
              <w:marLeft w:val="0"/>
              <w:marRight w:val="0"/>
              <w:marTop w:val="0"/>
              <w:marBottom w:val="0"/>
              <w:divBdr>
                <w:top w:val="none" w:sz="0" w:space="0" w:color="auto"/>
                <w:left w:val="none" w:sz="0" w:space="0" w:color="auto"/>
                <w:bottom w:val="none" w:sz="0" w:space="0" w:color="auto"/>
                <w:right w:val="none" w:sz="0" w:space="0" w:color="auto"/>
              </w:divBdr>
            </w:div>
            <w:div w:id="1059670718">
              <w:marLeft w:val="0"/>
              <w:marRight w:val="0"/>
              <w:marTop w:val="0"/>
              <w:marBottom w:val="0"/>
              <w:divBdr>
                <w:top w:val="none" w:sz="0" w:space="0" w:color="auto"/>
                <w:left w:val="none" w:sz="0" w:space="0" w:color="auto"/>
                <w:bottom w:val="none" w:sz="0" w:space="0" w:color="auto"/>
                <w:right w:val="none" w:sz="0" w:space="0" w:color="auto"/>
              </w:divBdr>
            </w:div>
            <w:div w:id="192576919">
              <w:marLeft w:val="0"/>
              <w:marRight w:val="0"/>
              <w:marTop w:val="0"/>
              <w:marBottom w:val="0"/>
              <w:divBdr>
                <w:top w:val="none" w:sz="0" w:space="0" w:color="auto"/>
                <w:left w:val="none" w:sz="0" w:space="0" w:color="auto"/>
                <w:bottom w:val="none" w:sz="0" w:space="0" w:color="auto"/>
                <w:right w:val="none" w:sz="0" w:space="0" w:color="auto"/>
              </w:divBdr>
            </w:div>
            <w:div w:id="1124270795">
              <w:marLeft w:val="0"/>
              <w:marRight w:val="0"/>
              <w:marTop w:val="0"/>
              <w:marBottom w:val="0"/>
              <w:divBdr>
                <w:top w:val="none" w:sz="0" w:space="0" w:color="auto"/>
                <w:left w:val="none" w:sz="0" w:space="0" w:color="auto"/>
                <w:bottom w:val="none" w:sz="0" w:space="0" w:color="auto"/>
                <w:right w:val="none" w:sz="0" w:space="0" w:color="auto"/>
              </w:divBdr>
            </w:div>
            <w:div w:id="1027828437">
              <w:marLeft w:val="0"/>
              <w:marRight w:val="0"/>
              <w:marTop w:val="0"/>
              <w:marBottom w:val="0"/>
              <w:divBdr>
                <w:top w:val="none" w:sz="0" w:space="0" w:color="auto"/>
                <w:left w:val="none" w:sz="0" w:space="0" w:color="auto"/>
                <w:bottom w:val="none" w:sz="0" w:space="0" w:color="auto"/>
                <w:right w:val="none" w:sz="0" w:space="0" w:color="auto"/>
              </w:divBdr>
            </w:div>
            <w:div w:id="131140475">
              <w:marLeft w:val="0"/>
              <w:marRight w:val="0"/>
              <w:marTop w:val="0"/>
              <w:marBottom w:val="0"/>
              <w:divBdr>
                <w:top w:val="none" w:sz="0" w:space="0" w:color="auto"/>
                <w:left w:val="none" w:sz="0" w:space="0" w:color="auto"/>
                <w:bottom w:val="none" w:sz="0" w:space="0" w:color="auto"/>
                <w:right w:val="none" w:sz="0" w:space="0" w:color="auto"/>
              </w:divBdr>
            </w:div>
            <w:div w:id="2111778954">
              <w:marLeft w:val="0"/>
              <w:marRight w:val="0"/>
              <w:marTop w:val="0"/>
              <w:marBottom w:val="0"/>
              <w:divBdr>
                <w:top w:val="none" w:sz="0" w:space="0" w:color="auto"/>
                <w:left w:val="none" w:sz="0" w:space="0" w:color="auto"/>
                <w:bottom w:val="none" w:sz="0" w:space="0" w:color="auto"/>
                <w:right w:val="none" w:sz="0" w:space="0" w:color="auto"/>
              </w:divBdr>
            </w:div>
            <w:div w:id="820971034">
              <w:marLeft w:val="0"/>
              <w:marRight w:val="0"/>
              <w:marTop w:val="0"/>
              <w:marBottom w:val="0"/>
              <w:divBdr>
                <w:top w:val="none" w:sz="0" w:space="0" w:color="auto"/>
                <w:left w:val="none" w:sz="0" w:space="0" w:color="auto"/>
                <w:bottom w:val="none" w:sz="0" w:space="0" w:color="auto"/>
                <w:right w:val="none" w:sz="0" w:space="0" w:color="auto"/>
              </w:divBdr>
            </w:div>
            <w:div w:id="628971054">
              <w:marLeft w:val="0"/>
              <w:marRight w:val="0"/>
              <w:marTop w:val="0"/>
              <w:marBottom w:val="0"/>
              <w:divBdr>
                <w:top w:val="none" w:sz="0" w:space="0" w:color="auto"/>
                <w:left w:val="none" w:sz="0" w:space="0" w:color="auto"/>
                <w:bottom w:val="none" w:sz="0" w:space="0" w:color="auto"/>
                <w:right w:val="none" w:sz="0" w:space="0" w:color="auto"/>
              </w:divBdr>
            </w:div>
            <w:div w:id="1419596431">
              <w:marLeft w:val="0"/>
              <w:marRight w:val="0"/>
              <w:marTop w:val="0"/>
              <w:marBottom w:val="0"/>
              <w:divBdr>
                <w:top w:val="none" w:sz="0" w:space="0" w:color="auto"/>
                <w:left w:val="none" w:sz="0" w:space="0" w:color="auto"/>
                <w:bottom w:val="none" w:sz="0" w:space="0" w:color="auto"/>
                <w:right w:val="none" w:sz="0" w:space="0" w:color="auto"/>
              </w:divBdr>
            </w:div>
            <w:div w:id="1256942060">
              <w:marLeft w:val="0"/>
              <w:marRight w:val="0"/>
              <w:marTop w:val="0"/>
              <w:marBottom w:val="0"/>
              <w:divBdr>
                <w:top w:val="none" w:sz="0" w:space="0" w:color="auto"/>
                <w:left w:val="none" w:sz="0" w:space="0" w:color="auto"/>
                <w:bottom w:val="none" w:sz="0" w:space="0" w:color="auto"/>
                <w:right w:val="none" w:sz="0" w:space="0" w:color="auto"/>
              </w:divBdr>
            </w:div>
            <w:div w:id="686442353">
              <w:marLeft w:val="0"/>
              <w:marRight w:val="0"/>
              <w:marTop w:val="0"/>
              <w:marBottom w:val="0"/>
              <w:divBdr>
                <w:top w:val="none" w:sz="0" w:space="0" w:color="auto"/>
                <w:left w:val="none" w:sz="0" w:space="0" w:color="auto"/>
                <w:bottom w:val="none" w:sz="0" w:space="0" w:color="auto"/>
                <w:right w:val="none" w:sz="0" w:space="0" w:color="auto"/>
              </w:divBdr>
            </w:div>
            <w:div w:id="1511486498">
              <w:marLeft w:val="0"/>
              <w:marRight w:val="0"/>
              <w:marTop w:val="0"/>
              <w:marBottom w:val="0"/>
              <w:divBdr>
                <w:top w:val="none" w:sz="0" w:space="0" w:color="auto"/>
                <w:left w:val="none" w:sz="0" w:space="0" w:color="auto"/>
                <w:bottom w:val="none" w:sz="0" w:space="0" w:color="auto"/>
                <w:right w:val="none" w:sz="0" w:space="0" w:color="auto"/>
              </w:divBdr>
            </w:div>
            <w:div w:id="1881162351">
              <w:marLeft w:val="0"/>
              <w:marRight w:val="0"/>
              <w:marTop w:val="0"/>
              <w:marBottom w:val="0"/>
              <w:divBdr>
                <w:top w:val="none" w:sz="0" w:space="0" w:color="auto"/>
                <w:left w:val="none" w:sz="0" w:space="0" w:color="auto"/>
                <w:bottom w:val="none" w:sz="0" w:space="0" w:color="auto"/>
                <w:right w:val="none" w:sz="0" w:space="0" w:color="auto"/>
              </w:divBdr>
            </w:div>
            <w:div w:id="974138244">
              <w:marLeft w:val="0"/>
              <w:marRight w:val="0"/>
              <w:marTop w:val="0"/>
              <w:marBottom w:val="0"/>
              <w:divBdr>
                <w:top w:val="none" w:sz="0" w:space="0" w:color="auto"/>
                <w:left w:val="none" w:sz="0" w:space="0" w:color="auto"/>
                <w:bottom w:val="none" w:sz="0" w:space="0" w:color="auto"/>
                <w:right w:val="none" w:sz="0" w:space="0" w:color="auto"/>
              </w:divBdr>
            </w:div>
            <w:div w:id="206719768">
              <w:marLeft w:val="0"/>
              <w:marRight w:val="0"/>
              <w:marTop w:val="0"/>
              <w:marBottom w:val="0"/>
              <w:divBdr>
                <w:top w:val="none" w:sz="0" w:space="0" w:color="auto"/>
                <w:left w:val="none" w:sz="0" w:space="0" w:color="auto"/>
                <w:bottom w:val="none" w:sz="0" w:space="0" w:color="auto"/>
                <w:right w:val="none" w:sz="0" w:space="0" w:color="auto"/>
              </w:divBdr>
            </w:div>
            <w:div w:id="1795437586">
              <w:marLeft w:val="0"/>
              <w:marRight w:val="0"/>
              <w:marTop w:val="0"/>
              <w:marBottom w:val="0"/>
              <w:divBdr>
                <w:top w:val="none" w:sz="0" w:space="0" w:color="auto"/>
                <w:left w:val="none" w:sz="0" w:space="0" w:color="auto"/>
                <w:bottom w:val="none" w:sz="0" w:space="0" w:color="auto"/>
                <w:right w:val="none" w:sz="0" w:space="0" w:color="auto"/>
              </w:divBdr>
            </w:div>
            <w:div w:id="830878003">
              <w:marLeft w:val="0"/>
              <w:marRight w:val="0"/>
              <w:marTop w:val="0"/>
              <w:marBottom w:val="0"/>
              <w:divBdr>
                <w:top w:val="none" w:sz="0" w:space="0" w:color="auto"/>
                <w:left w:val="none" w:sz="0" w:space="0" w:color="auto"/>
                <w:bottom w:val="none" w:sz="0" w:space="0" w:color="auto"/>
                <w:right w:val="none" w:sz="0" w:space="0" w:color="auto"/>
              </w:divBdr>
            </w:div>
            <w:div w:id="271598359">
              <w:marLeft w:val="0"/>
              <w:marRight w:val="0"/>
              <w:marTop w:val="0"/>
              <w:marBottom w:val="0"/>
              <w:divBdr>
                <w:top w:val="none" w:sz="0" w:space="0" w:color="auto"/>
                <w:left w:val="none" w:sz="0" w:space="0" w:color="auto"/>
                <w:bottom w:val="none" w:sz="0" w:space="0" w:color="auto"/>
                <w:right w:val="none" w:sz="0" w:space="0" w:color="auto"/>
              </w:divBdr>
            </w:div>
            <w:div w:id="1881672134">
              <w:marLeft w:val="0"/>
              <w:marRight w:val="0"/>
              <w:marTop w:val="0"/>
              <w:marBottom w:val="0"/>
              <w:divBdr>
                <w:top w:val="none" w:sz="0" w:space="0" w:color="auto"/>
                <w:left w:val="none" w:sz="0" w:space="0" w:color="auto"/>
                <w:bottom w:val="none" w:sz="0" w:space="0" w:color="auto"/>
                <w:right w:val="none" w:sz="0" w:space="0" w:color="auto"/>
              </w:divBdr>
            </w:div>
            <w:div w:id="156573662">
              <w:marLeft w:val="0"/>
              <w:marRight w:val="0"/>
              <w:marTop w:val="0"/>
              <w:marBottom w:val="0"/>
              <w:divBdr>
                <w:top w:val="none" w:sz="0" w:space="0" w:color="auto"/>
                <w:left w:val="none" w:sz="0" w:space="0" w:color="auto"/>
                <w:bottom w:val="none" w:sz="0" w:space="0" w:color="auto"/>
                <w:right w:val="none" w:sz="0" w:space="0" w:color="auto"/>
              </w:divBdr>
            </w:div>
            <w:div w:id="714424795">
              <w:marLeft w:val="0"/>
              <w:marRight w:val="0"/>
              <w:marTop w:val="0"/>
              <w:marBottom w:val="0"/>
              <w:divBdr>
                <w:top w:val="none" w:sz="0" w:space="0" w:color="auto"/>
                <w:left w:val="none" w:sz="0" w:space="0" w:color="auto"/>
                <w:bottom w:val="none" w:sz="0" w:space="0" w:color="auto"/>
                <w:right w:val="none" w:sz="0" w:space="0" w:color="auto"/>
              </w:divBdr>
            </w:div>
            <w:div w:id="196040768">
              <w:marLeft w:val="0"/>
              <w:marRight w:val="0"/>
              <w:marTop w:val="0"/>
              <w:marBottom w:val="0"/>
              <w:divBdr>
                <w:top w:val="none" w:sz="0" w:space="0" w:color="auto"/>
                <w:left w:val="none" w:sz="0" w:space="0" w:color="auto"/>
                <w:bottom w:val="none" w:sz="0" w:space="0" w:color="auto"/>
                <w:right w:val="none" w:sz="0" w:space="0" w:color="auto"/>
              </w:divBdr>
            </w:div>
            <w:div w:id="646130297">
              <w:marLeft w:val="0"/>
              <w:marRight w:val="0"/>
              <w:marTop w:val="0"/>
              <w:marBottom w:val="0"/>
              <w:divBdr>
                <w:top w:val="none" w:sz="0" w:space="0" w:color="auto"/>
                <w:left w:val="none" w:sz="0" w:space="0" w:color="auto"/>
                <w:bottom w:val="none" w:sz="0" w:space="0" w:color="auto"/>
                <w:right w:val="none" w:sz="0" w:space="0" w:color="auto"/>
              </w:divBdr>
            </w:div>
            <w:div w:id="77409560">
              <w:marLeft w:val="0"/>
              <w:marRight w:val="0"/>
              <w:marTop w:val="0"/>
              <w:marBottom w:val="0"/>
              <w:divBdr>
                <w:top w:val="none" w:sz="0" w:space="0" w:color="auto"/>
                <w:left w:val="none" w:sz="0" w:space="0" w:color="auto"/>
                <w:bottom w:val="none" w:sz="0" w:space="0" w:color="auto"/>
                <w:right w:val="none" w:sz="0" w:space="0" w:color="auto"/>
              </w:divBdr>
            </w:div>
            <w:div w:id="390815612">
              <w:marLeft w:val="0"/>
              <w:marRight w:val="0"/>
              <w:marTop w:val="0"/>
              <w:marBottom w:val="0"/>
              <w:divBdr>
                <w:top w:val="none" w:sz="0" w:space="0" w:color="auto"/>
                <w:left w:val="none" w:sz="0" w:space="0" w:color="auto"/>
                <w:bottom w:val="none" w:sz="0" w:space="0" w:color="auto"/>
                <w:right w:val="none" w:sz="0" w:space="0" w:color="auto"/>
              </w:divBdr>
            </w:div>
            <w:div w:id="885218427">
              <w:marLeft w:val="0"/>
              <w:marRight w:val="0"/>
              <w:marTop w:val="0"/>
              <w:marBottom w:val="0"/>
              <w:divBdr>
                <w:top w:val="none" w:sz="0" w:space="0" w:color="auto"/>
                <w:left w:val="none" w:sz="0" w:space="0" w:color="auto"/>
                <w:bottom w:val="none" w:sz="0" w:space="0" w:color="auto"/>
                <w:right w:val="none" w:sz="0" w:space="0" w:color="auto"/>
              </w:divBdr>
            </w:div>
            <w:div w:id="273485247">
              <w:marLeft w:val="0"/>
              <w:marRight w:val="0"/>
              <w:marTop w:val="0"/>
              <w:marBottom w:val="0"/>
              <w:divBdr>
                <w:top w:val="none" w:sz="0" w:space="0" w:color="auto"/>
                <w:left w:val="none" w:sz="0" w:space="0" w:color="auto"/>
                <w:bottom w:val="none" w:sz="0" w:space="0" w:color="auto"/>
                <w:right w:val="none" w:sz="0" w:space="0" w:color="auto"/>
              </w:divBdr>
            </w:div>
            <w:div w:id="1779911723">
              <w:marLeft w:val="0"/>
              <w:marRight w:val="0"/>
              <w:marTop w:val="0"/>
              <w:marBottom w:val="0"/>
              <w:divBdr>
                <w:top w:val="none" w:sz="0" w:space="0" w:color="auto"/>
                <w:left w:val="none" w:sz="0" w:space="0" w:color="auto"/>
                <w:bottom w:val="none" w:sz="0" w:space="0" w:color="auto"/>
                <w:right w:val="none" w:sz="0" w:space="0" w:color="auto"/>
              </w:divBdr>
            </w:div>
            <w:div w:id="480268644">
              <w:marLeft w:val="0"/>
              <w:marRight w:val="0"/>
              <w:marTop w:val="0"/>
              <w:marBottom w:val="0"/>
              <w:divBdr>
                <w:top w:val="none" w:sz="0" w:space="0" w:color="auto"/>
                <w:left w:val="none" w:sz="0" w:space="0" w:color="auto"/>
                <w:bottom w:val="none" w:sz="0" w:space="0" w:color="auto"/>
                <w:right w:val="none" w:sz="0" w:space="0" w:color="auto"/>
              </w:divBdr>
            </w:div>
            <w:div w:id="139660852">
              <w:marLeft w:val="0"/>
              <w:marRight w:val="0"/>
              <w:marTop w:val="0"/>
              <w:marBottom w:val="0"/>
              <w:divBdr>
                <w:top w:val="none" w:sz="0" w:space="0" w:color="auto"/>
                <w:left w:val="none" w:sz="0" w:space="0" w:color="auto"/>
                <w:bottom w:val="none" w:sz="0" w:space="0" w:color="auto"/>
                <w:right w:val="none" w:sz="0" w:space="0" w:color="auto"/>
              </w:divBdr>
            </w:div>
            <w:div w:id="1527720017">
              <w:marLeft w:val="0"/>
              <w:marRight w:val="0"/>
              <w:marTop w:val="0"/>
              <w:marBottom w:val="0"/>
              <w:divBdr>
                <w:top w:val="none" w:sz="0" w:space="0" w:color="auto"/>
                <w:left w:val="none" w:sz="0" w:space="0" w:color="auto"/>
                <w:bottom w:val="none" w:sz="0" w:space="0" w:color="auto"/>
                <w:right w:val="none" w:sz="0" w:space="0" w:color="auto"/>
              </w:divBdr>
            </w:div>
            <w:div w:id="1160004520">
              <w:marLeft w:val="0"/>
              <w:marRight w:val="0"/>
              <w:marTop w:val="0"/>
              <w:marBottom w:val="0"/>
              <w:divBdr>
                <w:top w:val="none" w:sz="0" w:space="0" w:color="auto"/>
                <w:left w:val="none" w:sz="0" w:space="0" w:color="auto"/>
                <w:bottom w:val="none" w:sz="0" w:space="0" w:color="auto"/>
                <w:right w:val="none" w:sz="0" w:space="0" w:color="auto"/>
              </w:divBdr>
            </w:div>
            <w:div w:id="605116554">
              <w:marLeft w:val="0"/>
              <w:marRight w:val="0"/>
              <w:marTop w:val="0"/>
              <w:marBottom w:val="0"/>
              <w:divBdr>
                <w:top w:val="none" w:sz="0" w:space="0" w:color="auto"/>
                <w:left w:val="none" w:sz="0" w:space="0" w:color="auto"/>
                <w:bottom w:val="none" w:sz="0" w:space="0" w:color="auto"/>
                <w:right w:val="none" w:sz="0" w:space="0" w:color="auto"/>
              </w:divBdr>
            </w:div>
            <w:div w:id="1205561906">
              <w:marLeft w:val="0"/>
              <w:marRight w:val="0"/>
              <w:marTop w:val="0"/>
              <w:marBottom w:val="0"/>
              <w:divBdr>
                <w:top w:val="none" w:sz="0" w:space="0" w:color="auto"/>
                <w:left w:val="none" w:sz="0" w:space="0" w:color="auto"/>
                <w:bottom w:val="none" w:sz="0" w:space="0" w:color="auto"/>
                <w:right w:val="none" w:sz="0" w:space="0" w:color="auto"/>
              </w:divBdr>
            </w:div>
            <w:div w:id="673384648">
              <w:marLeft w:val="0"/>
              <w:marRight w:val="0"/>
              <w:marTop w:val="0"/>
              <w:marBottom w:val="0"/>
              <w:divBdr>
                <w:top w:val="none" w:sz="0" w:space="0" w:color="auto"/>
                <w:left w:val="none" w:sz="0" w:space="0" w:color="auto"/>
                <w:bottom w:val="none" w:sz="0" w:space="0" w:color="auto"/>
                <w:right w:val="none" w:sz="0" w:space="0" w:color="auto"/>
              </w:divBdr>
            </w:div>
            <w:div w:id="2085031132">
              <w:marLeft w:val="0"/>
              <w:marRight w:val="0"/>
              <w:marTop w:val="0"/>
              <w:marBottom w:val="0"/>
              <w:divBdr>
                <w:top w:val="none" w:sz="0" w:space="0" w:color="auto"/>
                <w:left w:val="none" w:sz="0" w:space="0" w:color="auto"/>
                <w:bottom w:val="none" w:sz="0" w:space="0" w:color="auto"/>
                <w:right w:val="none" w:sz="0" w:space="0" w:color="auto"/>
              </w:divBdr>
            </w:div>
            <w:div w:id="1313172023">
              <w:marLeft w:val="0"/>
              <w:marRight w:val="0"/>
              <w:marTop w:val="0"/>
              <w:marBottom w:val="0"/>
              <w:divBdr>
                <w:top w:val="none" w:sz="0" w:space="0" w:color="auto"/>
                <w:left w:val="none" w:sz="0" w:space="0" w:color="auto"/>
                <w:bottom w:val="none" w:sz="0" w:space="0" w:color="auto"/>
                <w:right w:val="none" w:sz="0" w:space="0" w:color="auto"/>
              </w:divBdr>
            </w:div>
            <w:div w:id="1599018157">
              <w:marLeft w:val="0"/>
              <w:marRight w:val="0"/>
              <w:marTop w:val="0"/>
              <w:marBottom w:val="0"/>
              <w:divBdr>
                <w:top w:val="none" w:sz="0" w:space="0" w:color="auto"/>
                <w:left w:val="none" w:sz="0" w:space="0" w:color="auto"/>
                <w:bottom w:val="none" w:sz="0" w:space="0" w:color="auto"/>
                <w:right w:val="none" w:sz="0" w:space="0" w:color="auto"/>
              </w:divBdr>
            </w:div>
            <w:div w:id="1248617885">
              <w:marLeft w:val="0"/>
              <w:marRight w:val="0"/>
              <w:marTop w:val="0"/>
              <w:marBottom w:val="0"/>
              <w:divBdr>
                <w:top w:val="none" w:sz="0" w:space="0" w:color="auto"/>
                <w:left w:val="none" w:sz="0" w:space="0" w:color="auto"/>
                <w:bottom w:val="none" w:sz="0" w:space="0" w:color="auto"/>
                <w:right w:val="none" w:sz="0" w:space="0" w:color="auto"/>
              </w:divBdr>
            </w:div>
            <w:div w:id="1368065726">
              <w:marLeft w:val="0"/>
              <w:marRight w:val="0"/>
              <w:marTop w:val="0"/>
              <w:marBottom w:val="0"/>
              <w:divBdr>
                <w:top w:val="none" w:sz="0" w:space="0" w:color="auto"/>
                <w:left w:val="none" w:sz="0" w:space="0" w:color="auto"/>
                <w:bottom w:val="none" w:sz="0" w:space="0" w:color="auto"/>
                <w:right w:val="none" w:sz="0" w:space="0" w:color="auto"/>
              </w:divBdr>
            </w:div>
            <w:div w:id="936445099">
              <w:marLeft w:val="0"/>
              <w:marRight w:val="0"/>
              <w:marTop w:val="0"/>
              <w:marBottom w:val="0"/>
              <w:divBdr>
                <w:top w:val="none" w:sz="0" w:space="0" w:color="auto"/>
                <w:left w:val="none" w:sz="0" w:space="0" w:color="auto"/>
                <w:bottom w:val="none" w:sz="0" w:space="0" w:color="auto"/>
                <w:right w:val="none" w:sz="0" w:space="0" w:color="auto"/>
              </w:divBdr>
            </w:div>
            <w:div w:id="653459531">
              <w:marLeft w:val="0"/>
              <w:marRight w:val="0"/>
              <w:marTop w:val="0"/>
              <w:marBottom w:val="0"/>
              <w:divBdr>
                <w:top w:val="none" w:sz="0" w:space="0" w:color="auto"/>
                <w:left w:val="none" w:sz="0" w:space="0" w:color="auto"/>
                <w:bottom w:val="none" w:sz="0" w:space="0" w:color="auto"/>
                <w:right w:val="none" w:sz="0" w:space="0" w:color="auto"/>
              </w:divBdr>
            </w:div>
            <w:div w:id="1198198321">
              <w:marLeft w:val="0"/>
              <w:marRight w:val="0"/>
              <w:marTop w:val="0"/>
              <w:marBottom w:val="0"/>
              <w:divBdr>
                <w:top w:val="none" w:sz="0" w:space="0" w:color="auto"/>
                <w:left w:val="none" w:sz="0" w:space="0" w:color="auto"/>
                <w:bottom w:val="none" w:sz="0" w:space="0" w:color="auto"/>
                <w:right w:val="none" w:sz="0" w:space="0" w:color="auto"/>
              </w:divBdr>
            </w:div>
            <w:div w:id="2123304666">
              <w:marLeft w:val="0"/>
              <w:marRight w:val="0"/>
              <w:marTop w:val="0"/>
              <w:marBottom w:val="0"/>
              <w:divBdr>
                <w:top w:val="none" w:sz="0" w:space="0" w:color="auto"/>
                <w:left w:val="none" w:sz="0" w:space="0" w:color="auto"/>
                <w:bottom w:val="none" w:sz="0" w:space="0" w:color="auto"/>
                <w:right w:val="none" w:sz="0" w:space="0" w:color="auto"/>
              </w:divBdr>
            </w:div>
            <w:div w:id="1539705673">
              <w:marLeft w:val="0"/>
              <w:marRight w:val="0"/>
              <w:marTop w:val="0"/>
              <w:marBottom w:val="0"/>
              <w:divBdr>
                <w:top w:val="none" w:sz="0" w:space="0" w:color="auto"/>
                <w:left w:val="none" w:sz="0" w:space="0" w:color="auto"/>
                <w:bottom w:val="none" w:sz="0" w:space="0" w:color="auto"/>
                <w:right w:val="none" w:sz="0" w:space="0" w:color="auto"/>
              </w:divBdr>
            </w:div>
            <w:div w:id="216010798">
              <w:marLeft w:val="0"/>
              <w:marRight w:val="0"/>
              <w:marTop w:val="0"/>
              <w:marBottom w:val="0"/>
              <w:divBdr>
                <w:top w:val="none" w:sz="0" w:space="0" w:color="auto"/>
                <w:left w:val="none" w:sz="0" w:space="0" w:color="auto"/>
                <w:bottom w:val="none" w:sz="0" w:space="0" w:color="auto"/>
                <w:right w:val="none" w:sz="0" w:space="0" w:color="auto"/>
              </w:divBdr>
            </w:div>
            <w:div w:id="1130132199">
              <w:marLeft w:val="0"/>
              <w:marRight w:val="0"/>
              <w:marTop w:val="0"/>
              <w:marBottom w:val="0"/>
              <w:divBdr>
                <w:top w:val="none" w:sz="0" w:space="0" w:color="auto"/>
                <w:left w:val="none" w:sz="0" w:space="0" w:color="auto"/>
                <w:bottom w:val="none" w:sz="0" w:space="0" w:color="auto"/>
                <w:right w:val="none" w:sz="0" w:space="0" w:color="auto"/>
              </w:divBdr>
            </w:div>
            <w:div w:id="1007633079">
              <w:marLeft w:val="0"/>
              <w:marRight w:val="0"/>
              <w:marTop w:val="0"/>
              <w:marBottom w:val="0"/>
              <w:divBdr>
                <w:top w:val="none" w:sz="0" w:space="0" w:color="auto"/>
                <w:left w:val="none" w:sz="0" w:space="0" w:color="auto"/>
                <w:bottom w:val="none" w:sz="0" w:space="0" w:color="auto"/>
                <w:right w:val="none" w:sz="0" w:space="0" w:color="auto"/>
              </w:divBdr>
            </w:div>
            <w:div w:id="1867983406">
              <w:marLeft w:val="0"/>
              <w:marRight w:val="0"/>
              <w:marTop w:val="0"/>
              <w:marBottom w:val="0"/>
              <w:divBdr>
                <w:top w:val="none" w:sz="0" w:space="0" w:color="auto"/>
                <w:left w:val="none" w:sz="0" w:space="0" w:color="auto"/>
                <w:bottom w:val="none" w:sz="0" w:space="0" w:color="auto"/>
                <w:right w:val="none" w:sz="0" w:space="0" w:color="auto"/>
              </w:divBdr>
            </w:div>
            <w:div w:id="894120514">
              <w:marLeft w:val="0"/>
              <w:marRight w:val="0"/>
              <w:marTop w:val="0"/>
              <w:marBottom w:val="0"/>
              <w:divBdr>
                <w:top w:val="none" w:sz="0" w:space="0" w:color="auto"/>
                <w:left w:val="none" w:sz="0" w:space="0" w:color="auto"/>
                <w:bottom w:val="none" w:sz="0" w:space="0" w:color="auto"/>
                <w:right w:val="none" w:sz="0" w:space="0" w:color="auto"/>
              </w:divBdr>
            </w:div>
            <w:div w:id="602684800">
              <w:marLeft w:val="0"/>
              <w:marRight w:val="0"/>
              <w:marTop w:val="0"/>
              <w:marBottom w:val="0"/>
              <w:divBdr>
                <w:top w:val="none" w:sz="0" w:space="0" w:color="auto"/>
                <w:left w:val="none" w:sz="0" w:space="0" w:color="auto"/>
                <w:bottom w:val="none" w:sz="0" w:space="0" w:color="auto"/>
                <w:right w:val="none" w:sz="0" w:space="0" w:color="auto"/>
              </w:divBdr>
            </w:div>
            <w:div w:id="1678313582">
              <w:marLeft w:val="0"/>
              <w:marRight w:val="0"/>
              <w:marTop w:val="0"/>
              <w:marBottom w:val="0"/>
              <w:divBdr>
                <w:top w:val="none" w:sz="0" w:space="0" w:color="auto"/>
                <w:left w:val="none" w:sz="0" w:space="0" w:color="auto"/>
                <w:bottom w:val="none" w:sz="0" w:space="0" w:color="auto"/>
                <w:right w:val="none" w:sz="0" w:space="0" w:color="auto"/>
              </w:divBdr>
            </w:div>
            <w:div w:id="861936">
              <w:marLeft w:val="0"/>
              <w:marRight w:val="0"/>
              <w:marTop w:val="0"/>
              <w:marBottom w:val="0"/>
              <w:divBdr>
                <w:top w:val="none" w:sz="0" w:space="0" w:color="auto"/>
                <w:left w:val="none" w:sz="0" w:space="0" w:color="auto"/>
                <w:bottom w:val="none" w:sz="0" w:space="0" w:color="auto"/>
                <w:right w:val="none" w:sz="0" w:space="0" w:color="auto"/>
              </w:divBdr>
            </w:div>
            <w:div w:id="1367412315">
              <w:marLeft w:val="0"/>
              <w:marRight w:val="0"/>
              <w:marTop w:val="0"/>
              <w:marBottom w:val="0"/>
              <w:divBdr>
                <w:top w:val="none" w:sz="0" w:space="0" w:color="auto"/>
                <w:left w:val="none" w:sz="0" w:space="0" w:color="auto"/>
                <w:bottom w:val="none" w:sz="0" w:space="0" w:color="auto"/>
                <w:right w:val="none" w:sz="0" w:space="0" w:color="auto"/>
              </w:divBdr>
            </w:div>
            <w:div w:id="1344236767">
              <w:marLeft w:val="0"/>
              <w:marRight w:val="0"/>
              <w:marTop w:val="0"/>
              <w:marBottom w:val="0"/>
              <w:divBdr>
                <w:top w:val="none" w:sz="0" w:space="0" w:color="auto"/>
                <w:left w:val="none" w:sz="0" w:space="0" w:color="auto"/>
                <w:bottom w:val="none" w:sz="0" w:space="0" w:color="auto"/>
                <w:right w:val="none" w:sz="0" w:space="0" w:color="auto"/>
              </w:divBdr>
            </w:div>
            <w:div w:id="1474566802">
              <w:marLeft w:val="0"/>
              <w:marRight w:val="0"/>
              <w:marTop w:val="0"/>
              <w:marBottom w:val="0"/>
              <w:divBdr>
                <w:top w:val="none" w:sz="0" w:space="0" w:color="auto"/>
                <w:left w:val="none" w:sz="0" w:space="0" w:color="auto"/>
                <w:bottom w:val="none" w:sz="0" w:space="0" w:color="auto"/>
                <w:right w:val="none" w:sz="0" w:space="0" w:color="auto"/>
              </w:divBdr>
            </w:div>
            <w:div w:id="1786273209">
              <w:marLeft w:val="0"/>
              <w:marRight w:val="0"/>
              <w:marTop w:val="0"/>
              <w:marBottom w:val="0"/>
              <w:divBdr>
                <w:top w:val="none" w:sz="0" w:space="0" w:color="auto"/>
                <w:left w:val="none" w:sz="0" w:space="0" w:color="auto"/>
                <w:bottom w:val="none" w:sz="0" w:space="0" w:color="auto"/>
                <w:right w:val="none" w:sz="0" w:space="0" w:color="auto"/>
              </w:divBdr>
            </w:div>
            <w:div w:id="733889720">
              <w:marLeft w:val="0"/>
              <w:marRight w:val="0"/>
              <w:marTop w:val="0"/>
              <w:marBottom w:val="0"/>
              <w:divBdr>
                <w:top w:val="none" w:sz="0" w:space="0" w:color="auto"/>
                <w:left w:val="none" w:sz="0" w:space="0" w:color="auto"/>
                <w:bottom w:val="none" w:sz="0" w:space="0" w:color="auto"/>
                <w:right w:val="none" w:sz="0" w:space="0" w:color="auto"/>
              </w:divBdr>
            </w:div>
            <w:div w:id="1934122119">
              <w:marLeft w:val="0"/>
              <w:marRight w:val="0"/>
              <w:marTop w:val="0"/>
              <w:marBottom w:val="0"/>
              <w:divBdr>
                <w:top w:val="none" w:sz="0" w:space="0" w:color="auto"/>
                <w:left w:val="none" w:sz="0" w:space="0" w:color="auto"/>
                <w:bottom w:val="none" w:sz="0" w:space="0" w:color="auto"/>
                <w:right w:val="none" w:sz="0" w:space="0" w:color="auto"/>
              </w:divBdr>
            </w:div>
            <w:div w:id="1371876880">
              <w:marLeft w:val="0"/>
              <w:marRight w:val="0"/>
              <w:marTop w:val="0"/>
              <w:marBottom w:val="0"/>
              <w:divBdr>
                <w:top w:val="none" w:sz="0" w:space="0" w:color="auto"/>
                <w:left w:val="none" w:sz="0" w:space="0" w:color="auto"/>
                <w:bottom w:val="none" w:sz="0" w:space="0" w:color="auto"/>
                <w:right w:val="none" w:sz="0" w:space="0" w:color="auto"/>
              </w:divBdr>
            </w:div>
            <w:div w:id="749230676">
              <w:marLeft w:val="0"/>
              <w:marRight w:val="0"/>
              <w:marTop w:val="0"/>
              <w:marBottom w:val="0"/>
              <w:divBdr>
                <w:top w:val="none" w:sz="0" w:space="0" w:color="auto"/>
                <w:left w:val="none" w:sz="0" w:space="0" w:color="auto"/>
                <w:bottom w:val="none" w:sz="0" w:space="0" w:color="auto"/>
                <w:right w:val="none" w:sz="0" w:space="0" w:color="auto"/>
              </w:divBdr>
            </w:div>
            <w:div w:id="1919904636">
              <w:marLeft w:val="0"/>
              <w:marRight w:val="0"/>
              <w:marTop w:val="0"/>
              <w:marBottom w:val="0"/>
              <w:divBdr>
                <w:top w:val="none" w:sz="0" w:space="0" w:color="auto"/>
                <w:left w:val="none" w:sz="0" w:space="0" w:color="auto"/>
                <w:bottom w:val="none" w:sz="0" w:space="0" w:color="auto"/>
                <w:right w:val="none" w:sz="0" w:space="0" w:color="auto"/>
              </w:divBdr>
            </w:div>
            <w:div w:id="195657286">
              <w:marLeft w:val="0"/>
              <w:marRight w:val="0"/>
              <w:marTop w:val="0"/>
              <w:marBottom w:val="0"/>
              <w:divBdr>
                <w:top w:val="none" w:sz="0" w:space="0" w:color="auto"/>
                <w:left w:val="none" w:sz="0" w:space="0" w:color="auto"/>
                <w:bottom w:val="none" w:sz="0" w:space="0" w:color="auto"/>
                <w:right w:val="none" w:sz="0" w:space="0" w:color="auto"/>
              </w:divBdr>
            </w:div>
            <w:div w:id="2056076976">
              <w:marLeft w:val="0"/>
              <w:marRight w:val="0"/>
              <w:marTop w:val="0"/>
              <w:marBottom w:val="0"/>
              <w:divBdr>
                <w:top w:val="none" w:sz="0" w:space="0" w:color="auto"/>
                <w:left w:val="none" w:sz="0" w:space="0" w:color="auto"/>
                <w:bottom w:val="none" w:sz="0" w:space="0" w:color="auto"/>
                <w:right w:val="none" w:sz="0" w:space="0" w:color="auto"/>
              </w:divBdr>
            </w:div>
            <w:div w:id="1879510252">
              <w:marLeft w:val="0"/>
              <w:marRight w:val="0"/>
              <w:marTop w:val="0"/>
              <w:marBottom w:val="0"/>
              <w:divBdr>
                <w:top w:val="none" w:sz="0" w:space="0" w:color="auto"/>
                <w:left w:val="none" w:sz="0" w:space="0" w:color="auto"/>
                <w:bottom w:val="none" w:sz="0" w:space="0" w:color="auto"/>
                <w:right w:val="none" w:sz="0" w:space="0" w:color="auto"/>
              </w:divBdr>
            </w:div>
            <w:div w:id="1412896166">
              <w:marLeft w:val="0"/>
              <w:marRight w:val="0"/>
              <w:marTop w:val="0"/>
              <w:marBottom w:val="0"/>
              <w:divBdr>
                <w:top w:val="none" w:sz="0" w:space="0" w:color="auto"/>
                <w:left w:val="none" w:sz="0" w:space="0" w:color="auto"/>
                <w:bottom w:val="none" w:sz="0" w:space="0" w:color="auto"/>
                <w:right w:val="none" w:sz="0" w:space="0" w:color="auto"/>
              </w:divBdr>
            </w:div>
            <w:div w:id="514923701">
              <w:marLeft w:val="0"/>
              <w:marRight w:val="0"/>
              <w:marTop w:val="0"/>
              <w:marBottom w:val="0"/>
              <w:divBdr>
                <w:top w:val="none" w:sz="0" w:space="0" w:color="auto"/>
                <w:left w:val="none" w:sz="0" w:space="0" w:color="auto"/>
                <w:bottom w:val="none" w:sz="0" w:space="0" w:color="auto"/>
                <w:right w:val="none" w:sz="0" w:space="0" w:color="auto"/>
              </w:divBdr>
            </w:div>
            <w:div w:id="1246499012">
              <w:marLeft w:val="0"/>
              <w:marRight w:val="0"/>
              <w:marTop w:val="0"/>
              <w:marBottom w:val="0"/>
              <w:divBdr>
                <w:top w:val="none" w:sz="0" w:space="0" w:color="auto"/>
                <w:left w:val="none" w:sz="0" w:space="0" w:color="auto"/>
                <w:bottom w:val="none" w:sz="0" w:space="0" w:color="auto"/>
                <w:right w:val="none" w:sz="0" w:space="0" w:color="auto"/>
              </w:divBdr>
            </w:div>
            <w:div w:id="771121135">
              <w:marLeft w:val="0"/>
              <w:marRight w:val="0"/>
              <w:marTop w:val="0"/>
              <w:marBottom w:val="0"/>
              <w:divBdr>
                <w:top w:val="none" w:sz="0" w:space="0" w:color="auto"/>
                <w:left w:val="none" w:sz="0" w:space="0" w:color="auto"/>
                <w:bottom w:val="none" w:sz="0" w:space="0" w:color="auto"/>
                <w:right w:val="none" w:sz="0" w:space="0" w:color="auto"/>
              </w:divBdr>
            </w:div>
            <w:div w:id="94833718">
              <w:marLeft w:val="0"/>
              <w:marRight w:val="0"/>
              <w:marTop w:val="0"/>
              <w:marBottom w:val="0"/>
              <w:divBdr>
                <w:top w:val="none" w:sz="0" w:space="0" w:color="auto"/>
                <w:left w:val="none" w:sz="0" w:space="0" w:color="auto"/>
                <w:bottom w:val="none" w:sz="0" w:space="0" w:color="auto"/>
                <w:right w:val="none" w:sz="0" w:space="0" w:color="auto"/>
              </w:divBdr>
            </w:div>
            <w:div w:id="1870491218">
              <w:marLeft w:val="0"/>
              <w:marRight w:val="0"/>
              <w:marTop w:val="0"/>
              <w:marBottom w:val="0"/>
              <w:divBdr>
                <w:top w:val="none" w:sz="0" w:space="0" w:color="auto"/>
                <w:left w:val="none" w:sz="0" w:space="0" w:color="auto"/>
                <w:bottom w:val="none" w:sz="0" w:space="0" w:color="auto"/>
                <w:right w:val="none" w:sz="0" w:space="0" w:color="auto"/>
              </w:divBdr>
            </w:div>
            <w:div w:id="1626615031">
              <w:marLeft w:val="0"/>
              <w:marRight w:val="0"/>
              <w:marTop w:val="0"/>
              <w:marBottom w:val="0"/>
              <w:divBdr>
                <w:top w:val="none" w:sz="0" w:space="0" w:color="auto"/>
                <w:left w:val="none" w:sz="0" w:space="0" w:color="auto"/>
                <w:bottom w:val="none" w:sz="0" w:space="0" w:color="auto"/>
                <w:right w:val="none" w:sz="0" w:space="0" w:color="auto"/>
              </w:divBdr>
            </w:div>
            <w:div w:id="84767833">
              <w:marLeft w:val="0"/>
              <w:marRight w:val="0"/>
              <w:marTop w:val="0"/>
              <w:marBottom w:val="0"/>
              <w:divBdr>
                <w:top w:val="none" w:sz="0" w:space="0" w:color="auto"/>
                <w:left w:val="none" w:sz="0" w:space="0" w:color="auto"/>
                <w:bottom w:val="none" w:sz="0" w:space="0" w:color="auto"/>
                <w:right w:val="none" w:sz="0" w:space="0" w:color="auto"/>
              </w:divBdr>
            </w:div>
            <w:div w:id="345329422">
              <w:marLeft w:val="0"/>
              <w:marRight w:val="0"/>
              <w:marTop w:val="0"/>
              <w:marBottom w:val="0"/>
              <w:divBdr>
                <w:top w:val="none" w:sz="0" w:space="0" w:color="auto"/>
                <w:left w:val="none" w:sz="0" w:space="0" w:color="auto"/>
                <w:bottom w:val="none" w:sz="0" w:space="0" w:color="auto"/>
                <w:right w:val="none" w:sz="0" w:space="0" w:color="auto"/>
              </w:divBdr>
            </w:div>
            <w:div w:id="2092462362">
              <w:marLeft w:val="0"/>
              <w:marRight w:val="0"/>
              <w:marTop w:val="0"/>
              <w:marBottom w:val="0"/>
              <w:divBdr>
                <w:top w:val="none" w:sz="0" w:space="0" w:color="auto"/>
                <w:left w:val="none" w:sz="0" w:space="0" w:color="auto"/>
                <w:bottom w:val="none" w:sz="0" w:space="0" w:color="auto"/>
                <w:right w:val="none" w:sz="0" w:space="0" w:color="auto"/>
              </w:divBdr>
            </w:div>
            <w:div w:id="310057313">
              <w:marLeft w:val="0"/>
              <w:marRight w:val="0"/>
              <w:marTop w:val="0"/>
              <w:marBottom w:val="0"/>
              <w:divBdr>
                <w:top w:val="none" w:sz="0" w:space="0" w:color="auto"/>
                <w:left w:val="none" w:sz="0" w:space="0" w:color="auto"/>
                <w:bottom w:val="none" w:sz="0" w:space="0" w:color="auto"/>
                <w:right w:val="none" w:sz="0" w:space="0" w:color="auto"/>
              </w:divBdr>
            </w:div>
            <w:div w:id="793258023">
              <w:marLeft w:val="0"/>
              <w:marRight w:val="0"/>
              <w:marTop w:val="0"/>
              <w:marBottom w:val="0"/>
              <w:divBdr>
                <w:top w:val="none" w:sz="0" w:space="0" w:color="auto"/>
                <w:left w:val="none" w:sz="0" w:space="0" w:color="auto"/>
                <w:bottom w:val="none" w:sz="0" w:space="0" w:color="auto"/>
                <w:right w:val="none" w:sz="0" w:space="0" w:color="auto"/>
              </w:divBdr>
            </w:div>
            <w:div w:id="1636595068">
              <w:marLeft w:val="0"/>
              <w:marRight w:val="0"/>
              <w:marTop w:val="0"/>
              <w:marBottom w:val="0"/>
              <w:divBdr>
                <w:top w:val="none" w:sz="0" w:space="0" w:color="auto"/>
                <w:left w:val="none" w:sz="0" w:space="0" w:color="auto"/>
                <w:bottom w:val="none" w:sz="0" w:space="0" w:color="auto"/>
                <w:right w:val="none" w:sz="0" w:space="0" w:color="auto"/>
              </w:divBdr>
            </w:div>
            <w:div w:id="774518670">
              <w:marLeft w:val="0"/>
              <w:marRight w:val="0"/>
              <w:marTop w:val="0"/>
              <w:marBottom w:val="0"/>
              <w:divBdr>
                <w:top w:val="none" w:sz="0" w:space="0" w:color="auto"/>
                <w:left w:val="none" w:sz="0" w:space="0" w:color="auto"/>
                <w:bottom w:val="none" w:sz="0" w:space="0" w:color="auto"/>
                <w:right w:val="none" w:sz="0" w:space="0" w:color="auto"/>
              </w:divBdr>
            </w:div>
            <w:div w:id="1560942185">
              <w:marLeft w:val="0"/>
              <w:marRight w:val="0"/>
              <w:marTop w:val="0"/>
              <w:marBottom w:val="0"/>
              <w:divBdr>
                <w:top w:val="none" w:sz="0" w:space="0" w:color="auto"/>
                <w:left w:val="none" w:sz="0" w:space="0" w:color="auto"/>
                <w:bottom w:val="none" w:sz="0" w:space="0" w:color="auto"/>
                <w:right w:val="none" w:sz="0" w:space="0" w:color="auto"/>
              </w:divBdr>
            </w:div>
            <w:div w:id="1128740897">
              <w:marLeft w:val="0"/>
              <w:marRight w:val="0"/>
              <w:marTop w:val="0"/>
              <w:marBottom w:val="0"/>
              <w:divBdr>
                <w:top w:val="none" w:sz="0" w:space="0" w:color="auto"/>
                <w:left w:val="none" w:sz="0" w:space="0" w:color="auto"/>
                <w:bottom w:val="none" w:sz="0" w:space="0" w:color="auto"/>
                <w:right w:val="none" w:sz="0" w:space="0" w:color="auto"/>
              </w:divBdr>
            </w:div>
            <w:div w:id="1750347628">
              <w:marLeft w:val="0"/>
              <w:marRight w:val="0"/>
              <w:marTop w:val="0"/>
              <w:marBottom w:val="0"/>
              <w:divBdr>
                <w:top w:val="none" w:sz="0" w:space="0" w:color="auto"/>
                <w:left w:val="none" w:sz="0" w:space="0" w:color="auto"/>
                <w:bottom w:val="none" w:sz="0" w:space="0" w:color="auto"/>
                <w:right w:val="none" w:sz="0" w:space="0" w:color="auto"/>
              </w:divBdr>
            </w:div>
            <w:div w:id="1260524606">
              <w:marLeft w:val="0"/>
              <w:marRight w:val="0"/>
              <w:marTop w:val="0"/>
              <w:marBottom w:val="0"/>
              <w:divBdr>
                <w:top w:val="none" w:sz="0" w:space="0" w:color="auto"/>
                <w:left w:val="none" w:sz="0" w:space="0" w:color="auto"/>
                <w:bottom w:val="none" w:sz="0" w:space="0" w:color="auto"/>
                <w:right w:val="none" w:sz="0" w:space="0" w:color="auto"/>
              </w:divBdr>
            </w:div>
            <w:div w:id="160582370">
              <w:marLeft w:val="0"/>
              <w:marRight w:val="0"/>
              <w:marTop w:val="0"/>
              <w:marBottom w:val="0"/>
              <w:divBdr>
                <w:top w:val="none" w:sz="0" w:space="0" w:color="auto"/>
                <w:left w:val="none" w:sz="0" w:space="0" w:color="auto"/>
                <w:bottom w:val="none" w:sz="0" w:space="0" w:color="auto"/>
                <w:right w:val="none" w:sz="0" w:space="0" w:color="auto"/>
              </w:divBdr>
            </w:div>
            <w:div w:id="1771775534">
              <w:marLeft w:val="0"/>
              <w:marRight w:val="0"/>
              <w:marTop w:val="0"/>
              <w:marBottom w:val="0"/>
              <w:divBdr>
                <w:top w:val="none" w:sz="0" w:space="0" w:color="auto"/>
                <w:left w:val="none" w:sz="0" w:space="0" w:color="auto"/>
                <w:bottom w:val="none" w:sz="0" w:space="0" w:color="auto"/>
                <w:right w:val="none" w:sz="0" w:space="0" w:color="auto"/>
              </w:divBdr>
            </w:div>
            <w:div w:id="875847407">
              <w:marLeft w:val="0"/>
              <w:marRight w:val="0"/>
              <w:marTop w:val="0"/>
              <w:marBottom w:val="0"/>
              <w:divBdr>
                <w:top w:val="none" w:sz="0" w:space="0" w:color="auto"/>
                <w:left w:val="none" w:sz="0" w:space="0" w:color="auto"/>
                <w:bottom w:val="none" w:sz="0" w:space="0" w:color="auto"/>
                <w:right w:val="none" w:sz="0" w:space="0" w:color="auto"/>
              </w:divBdr>
            </w:div>
            <w:div w:id="609244107">
              <w:marLeft w:val="0"/>
              <w:marRight w:val="0"/>
              <w:marTop w:val="0"/>
              <w:marBottom w:val="0"/>
              <w:divBdr>
                <w:top w:val="none" w:sz="0" w:space="0" w:color="auto"/>
                <w:left w:val="none" w:sz="0" w:space="0" w:color="auto"/>
                <w:bottom w:val="none" w:sz="0" w:space="0" w:color="auto"/>
                <w:right w:val="none" w:sz="0" w:space="0" w:color="auto"/>
              </w:divBdr>
            </w:div>
            <w:div w:id="1093160163">
              <w:marLeft w:val="0"/>
              <w:marRight w:val="0"/>
              <w:marTop w:val="0"/>
              <w:marBottom w:val="0"/>
              <w:divBdr>
                <w:top w:val="none" w:sz="0" w:space="0" w:color="auto"/>
                <w:left w:val="none" w:sz="0" w:space="0" w:color="auto"/>
                <w:bottom w:val="none" w:sz="0" w:space="0" w:color="auto"/>
                <w:right w:val="none" w:sz="0" w:space="0" w:color="auto"/>
              </w:divBdr>
            </w:div>
            <w:div w:id="806435703">
              <w:marLeft w:val="0"/>
              <w:marRight w:val="0"/>
              <w:marTop w:val="0"/>
              <w:marBottom w:val="0"/>
              <w:divBdr>
                <w:top w:val="none" w:sz="0" w:space="0" w:color="auto"/>
                <w:left w:val="none" w:sz="0" w:space="0" w:color="auto"/>
                <w:bottom w:val="none" w:sz="0" w:space="0" w:color="auto"/>
                <w:right w:val="none" w:sz="0" w:space="0" w:color="auto"/>
              </w:divBdr>
            </w:div>
            <w:div w:id="1437480216">
              <w:marLeft w:val="0"/>
              <w:marRight w:val="0"/>
              <w:marTop w:val="0"/>
              <w:marBottom w:val="0"/>
              <w:divBdr>
                <w:top w:val="none" w:sz="0" w:space="0" w:color="auto"/>
                <w:left w:val="none" w:sz="0" w:space="0" w:color="auto"/>
                <w:bottom w:val="none" w:sz="0" w:space="0" w:color="auto"/>
                <w:right w:val="none" w:sz="0" w:space="0" w:color="auto"/>
              </w:divBdr>
            </w:div>
            <w:div w:id="1979795305">
              <w:marLeft w:val="0"/>
              <w:marRight w:val="0"/>
              <w:marTop w:val="0"/>
              <w:marBottom w:val="0"/>
              <w:divBdr>
                <w:top w:val="none" w:sz="0" w:space="0" w:color="auto"/>
                <w:left w:val="none" w:sz="0" w:space="0" w:color="auto"/>
                <w:bottom w:val="none" w:sz="0" w:space="0" w:color="auto"/>
                <w:right w:val="none" w:sz="0" w:space="0" w:color="auto"/>
              </w:divBdr>
            </w:div>
            <w:div w:id="428164649">
              <w:marLeft w:val="0"/>
              <w:marRight w:val="0"/>
              <w:marTop w:val="0"/>
              <w:marBottom w:val="0"/>
              <w:divBdr>
                <w:top w:val="none" w:sz="0" w:space="0" w:color="auto"/>
                <w:left w:val="none" w:sz="0" w:space="0" w:color="auto"/>
                <w:bottom w:val="none" w:sz="0" w:space="0" w:color="auto"/>
                <w:right w:val="none" w:sz="0" w:space="0" w:color="auto"/>
              </w:divBdr>
            </w:div>
            <w:div w:id="936910305">
              <w:marLeft w:val="0"/>
              <w:marRight w:val="0"/>
              <w:marTop w:val="0"/>
              <w:marBottom w:val="0"/>
              <w:divBdr>
                <w:top w:val="none" w:sz="0" w:space="0" w:color="auto"/>
                <w:left w:val="none" w:sz="0" w:space="0" w:color="auto"/>
                <w:bottom w:val="none" w:sz="0" w:space="0" w:color="auto"/>
                <w:right w:val="none" w:sz="0" w:space="0" w:color="auto"/>
              </w:divBdr>
            </w:div>
            <w:div w:id="1430470079">
              <w:marLeft w:val="0"/>
              <w:marRight w:val="0"/>
              <w:marTop w:val="0"/>
              <w:marBottom w:val="0"/>
              <w:divBdr>
                <w:top w:val="none" w:sz="0" w:space="0" w:color="auto"/>
                <w:left w:val="none" w:sz="0" w:space="0" w:color="auto"/>
                <w:bottom w:val="none" w:sz="0" w:space="0" w:color="auto"/>
                <w:right w:val="none" w:sz="0" w:space="0" w:color="auto"/>
              </w:divBdr>
            </w:div>
            <w:div w:id="1514147176">
              <w:marLeft w:val="0"/>
              <w:marRight w:val="0"/>
              <w:marTop w:val="0"/>
              <w:marBottom w:val="0"/>
              <w:divBdr>
                <w:top w:val="none" w:sz="0" w:space="0" w:color="auto"/>
                <w:left w:val="none" w:sz="0" w:space="0" w:color="auto"/>
                <w:bottom w:val="none" w:sz="0" w:space="0" w:color="auto"/>
                <w:right w:val="none" w:sz="0" w:space="0" w:color="auto"/>
              </w:divBdr>
            </w:div>
            <w:div w:id="1488790374">
              <w:marLeft w:val="0"/>
              <w:marRight w:val="0"/>
              <w:marTop w:val="0"/>
              <w:marBottom w:val="0"/>
              <w:divBdr>
                <w:top w:val="none" w:sz="0" w:space="0" w:color="auto"/>
                <w:left w:val="none" w:sz="0" w:space="0" w:color="auto"/>
                <w:bottom w:val="none" w:sz="0" w:space="0" w:color="auto"/>
                <w:right w:val="none" w:sz="0" w:space="0" w:color="auto"/>
              </w:divBdr>
            </w:div>
            <w:div w:id="321546056">
              <w:marLeft w:val="0"/>
              <w:marRight w:val="0"/>
              <w:marTop w:val="0"/>
              <w:marBottom w:val="0"/>
              <w:divBdr>
                <w:top w:val="none" w:sz="0" w:space="0" w:color="auto"/>
                <w:left w:val="none" w:sz="0" w:space="0" w:color="auto"/>
                <w:bottom w:val="none" w:sz="0" w:space="0" w:color="auto"/>
                <w:right w:val="none" w:sz="0" w:space="0" w:color="auto"/>
              </w:divBdr>
            </w:div>
            <w:div w:id="1437486230">
              <w:marLeft w:val="0"/>
              <w:marRight w:val="0"/>
              <w:marTop w:val="0"/>
              <w:marBottom w:val="0"/>
              <w:divBdr>
                <w:top w:val="none" w:sz="0" w:space="0" w:color="auto"/>
                <w:left w:val="none" w:sz="0" w:space="0" w:color="auto"/>
                <w:bottom w:val="none" w:sz="0" w:space="0" w:color="auto"/>
                <w:right w:val="none" w:sz="0" w:space="0" w:color="auto"/>
              </w:divBdr>
            </w:div>
            <w:div w:id="982004287">
              <w:marLeft w:val="0"/>
              <w:marRight w:val="0"/>
              <w:marTop w:val="0"/>
              <w:marBottom w:val="0"/>
              <w:divBdr>
                <w:top w:val="none" w:sz="0" w:space="0" w:color="auto"/>
                <w:left w:val="none" w:sz="0" w:space="0" w:color="auto"/>
                <w:bottom w:val="none" w:sz="0" w:space="0" w:color="auto"/>
                <w:right w:val="none" w:sz="0" w:space="0" w:color="auto"/>
              </w:divBdr>
            </w:div>
            <w:div w:id="735972599">
              <w:marLeft w:val="0"/>
              <w:marRight w:val="0"/>
              <w:marTop w:val="0"/>
              <w:marBottom w:val="0"/>
              <w:divBdr>
                <w:top w:val="none" w:sz="0" w:space="0" w:color="auto"/>
                <w:left w:val="none" w:sz="0" w:space="0" w:color="auto"/>
                <w:bottom w:val="none" w:sz="0" w:space="0" w:color="auto"/>
                <w:right w:val="none" w:sz="0" w:space="0" w:color="auto"/>
              </w:divBdr>
            </w:div>
            <w:div w:id="1794059228">
              <w:marLeft w:val="0"/>
              <w:marRight w:val="0"/>
              <w:marTop w:val="0"/>
              <w:marBottom w:val="0"/>
              <w:divBdr>
                <w:top w:val="none" w:sz="0" w:space="0" w:color="auto"/>
                <w:left w:val="none" w:sz="0" w:space="0" w:color="auto"/>
                <w:bottom w:val="none" w:sz="0" w:space="0" w:color="auto"/>
                <w:right w:val="none" w:sz="0" w:space="0" w:color="auto"/>
              </w:divBdr>
            </w:div>
            <w:div w:id="797917815">
              <w:marLeft w:val="0"/>
              <w:marRight w:val="0"/>
              <w:marTop w:val="0"/>
              <w:marBottom w:val="0"/>
              <w:divBdr>
                <w:top w:val="none" w:sz="0" w:space="0" w:color="auto"/>
                <w:left w:val="none" w:sz="0" w:space="0" w:color="auto"/>
                <w:bottom w:val="none" w:sz="0" w:space="0" w:color="auto"/>
                <w:right w:val="none" w:sz="0" w:space="0" w:color="auto"/>
              </w:divBdr>
            </w:div>
            <w:div w:id="1813525520">
              <w:marLeft w:val="0"/>
              <w:marRight w:val="0"/>
              <w:marTop w:val="0"/>
              <w:marBottom w:val="0"/>
              <w:divBdr>
                <w:top w:val="none" w:sz="0" w:space="0" w:color="auto"/>
                <w:left w:val="none" w:sz="0" w:space="0" w:color="auto"/>
                <w:bottom w:val="none" w:sz="0" w:space="0" w:color="auto"/>
                <w:right w:val="none" w:sz="0" w:space="0" w:color="auto"/>
              </w:divBdr>
            </w:div>
            <w:div w:id="1646156713">
              <w:marLeft w:val="0"/>
              <w:marRight w:val="0"/>
              <w:marTop w:val="0"/>
              <w:marBottom w:val="0"/>
              <w:divBdr>
                <w:top w:val="none" w:sz="0" w:space="0" w:color="auto"/>
                <w:left w:val="none" w:sz="0" w:space="0" w:color="auto"/>
                <w:bottom w:val="none" w:sz="0" w:space="0" w:color="auto"/>
                <w:right w:val="none" w:sz="0" w:space="0" w:color="auto"/>
              </w:divBdr>
            </w:div>
            <w:div w:id="86463599">
              <w:marLeft w:val="0"/>
              <w:marRight w:val="0"/>
              <w:marTop w:val="0"/>
              <w:marBottom w:val="0"/>
              <w:divBdr>
                <w:top w:val="none" w:sz="0" w:space="0" w:color="auto"/>
                <w:left w:val="none" w:sz="0" w:space="0" w:color="auto"/>
                <w:bottom w:val="none" w:sz="0" w:space="0" w:color="auto"/>
                <w:right w:val="none" w:sz="0" w:space="0" w:color="auto"/>
              </w:divBdr>
            </w:div>
            <w:div w:id="1254166007">
              <w:marLeft w:val="0"/>
              <w:marRight w:val="0"/>
              <w:marTop w:val="0"/>
              <w:marBottom w:val="0"/>
              <w:divBdr>
                <w:top w:val="none" w:sz="0" w:space="0" w:color="auto"/>
                <w:left w:val="none" w:sz="0" w:space="0" w:color="auto"/>
                <w:bottom w:val="none" w:sz="0" w:space="0" w:color="auto"/>
                <w:right w:val="none" w:sz="0" w:space="0" w:color="auto"/>
              </w:divBdr>
            </w:div>
            <w:div w:id="1049500003">
              <w:marLeft w:val="0"/>
              <w:marRight w:val="0"/>
              <w:marTop w:val="0"/>
              <w:marBottom w:val="0"/>
              <w:divBdr>
                <w:top w:val="none" w:sz="0" w:space="0" w:color="auto"/>
                <w:left w:val="none" w:sz="0" w:space="0" w:color="auto"/>
                <w:bottom w:val="none" w:sz="0" w:space="0" w:color="auto"/>
                <w:right w:val="none" w:sz="0" w:space="0" w:color="auto"/>
              </w:divBdr>
            </w:div>
            <w:div w:id="195703543">
              <w:marLeft w:val="0"/>
              <w:marRight w:val="0"/>
              <w:marTop w:val="0"/>
              <w:marBottom w:val="0"/>
              <w:divBdr>
                <w:top w:val="none" w:sz="0" w:space="0" w:color="auto"/>
                <w:left w:val="none" w:sz="0" w:space="0" w:color="auto"/>
                <w:bottom w:val="none" w:sz="0" w:space="0" w:color="auto"/>
                <w:right w:val="none" w:sz="0" w:space="0" w:color="auto"/>
              </w:divBdr>
            </w:div>
            <w:div w:id="849025560">
              <w:marLeft w:val="0"/>
              <w:marRight w:val="0"/>
              <w:marTop w:val="0"/>
              <w:marBottom w:val="0"/>
              <w:divBdr>
                <w:top w:val="none" w:sz="0" w:space="0" w:color="auto"/>
                <w:left w:val="none" w:sz="0" w:space="0" w:color="auto"/>
                <w:bottom w:val="none" w:sz="0" w:space="0" w:color="auto"/>
                <w:right w:val="none" w:sz="0" w:space="0" w:color="auto"/>
              </w:divBdr>
            </w:div>
            <w:div w:id="399062986">
              <w:marLeft w:val="0"/>
              <w:marRight w:val="0"/>
              <w:marTop w:val="0"/>
              <w:marBottom w:val="0"/>
              <w:divBdr>
                <w:top w:val="none" w:sz="0" w:space="0" w:color="auto"/>
                <w:left w:val="none" w:sz="0" w:space="0" w:color="auto"/>
                <w:bottom w:val="none" w:sz="0" w:space="0" w:color="auto"/>
                <w:right w:val="none" w:sz="0" w:space="0" w:color="auto"/>
              </w:divBdr>
            </w:div>
            <w:div w:id="1285649561">
              <w:marLeft w:val="0"/>
              <w:marRight w:val="0"/>
              <w:marTop w:val="0"/>
              <w:marBottom w:val="0"/>
              <w:divBdr>
                <w:top w:val="none" w:sz="0" w:space="0" w:color="auto"/>
                <w:left w:val="none" w:sz="0" w:space="0" w:color="auto"/>
                <w:bottom w:val="none" w:sz="0" w:space="0" w:color="auto"/>
                <w:right w:val="none" w:sz="0" w:space="0" w:color="auto"/>
              </w:divBdr>
            </w:div>
            <w:div w:id="798838518">
              <w:marLeft w:val="0"/>
              <w:marRight w:val="0"/>
              <w:marTop w:val="0"/>
              <w:marBottom w:val="0"/>
              <w:divBdr>
                <w:top w:val="none" w:sz="0" w:space="0" w:color="auto"/>
                <w:left w:val="none" w:sz="0" w:space="0" w:color="auto"/>
                <w:bottom w:val="none" w:sz="0" w:space="0" w:color="auto"/>
                <w:right w:val="none" w:sz="0" w:space="0" w:color="auto"/>
              </w:divBdr>
            </w:div>
            <w:div w:id="1646738554">
              <w:marLeft w:val="0"/>
              <w:marRight w:val="0"/>
              <w:marTop w:val="0"/>
              <w:marBottom w:val="0"/>
              <w:divBdr>
                <w:top w:val="none" w:sz="0" w:space="0" w:color="auto"/>
                <w:left w:val="none" w:sz="0" w:space="0" w:color="auto"/>
                <w:bottom w:val="none" w:sz="0" w:space="0" w:color="auto"/>
                <w:right w:val="none" w:sz="0" w:space="0" w:color="auto"/>
              </w:divBdr>
            </w:div>
            <w:div w:id="719672208">
              <w:marLeft w:val="0"/>
              <w:marRight w:val="0"/>
              <w:marTop w:val="0"/>
              <w:marBottom w:val="0"/>
              <w:divBdr>
                <w:top w:val="none" w:sz="0" w:space="0" w:color="auto"/>
                <w:left w:val="none" w:sz="0" w:space="0" w:color="auto"/>
                <w:bottom w:val="none" w:sz="0" w:space="0" w:color="auto"/>
                <w:right w:val="none" w:sz="0" w:space="0" w:color="auto"/>
              </w:divBdr>
            </w:div>
            <w:div w:id="1319841754">
              <w:marLeft w:val="0"/>
              <w:marRight w:val="0"/>
              <w:marTop w:val="0"/>
              <w:marBottom w:val="0"/>
              <w:divBdr>
                <w:top w:val="none" w:sz="0" w:space="0" w:color="auto"/>
                <w:left w:val="none" w:sz="0" w:space="0" w:color="auto"/>
                <w:bottom w:val="none" w:sz="0" w:space="0" w:color="auto"/>
                <w:right w:val="none" w:sz="0" w:space="0" w:color="auto"/>
              </w:divBdr>
            </w:div>
            <w:div w:id="1541241178">
              <w:marLeft w:val="0"/>
              <w:marRight w:val="0"/>
              <w:marTop w:val="0"/>
              <w:marBottom w:val="0"/>
              <w:divBdr>
                <w:top w:val="none" w:sz="0" w:space="0" w:color="auto"/>
                <w:left w:val="none" w:sz="0" w:space="0" w:color="auto"/>
                <w:bottom w:val="none" w:sz="0" w:space="0" w:color="auto"/>
                <w:right w:val="none" w:sz="0" w:space="0" w:color="auto"/>
              </w:divBdr>
            </w:div>
            <w:div w:id="449205131">
              <w:marLeft w:val="0"/>
              <w:marRight w:val="0"/>
              <w:marTop w:val="0"/>
              <w:marBottom w:val="0"/>
              <w:divBdr>
                <w:top w:val="none" w:sz="0" w:space="0" w:color="auto"/>
                <w:left w:val="none" w:sz="0" w:space="0" w:color="auto"/>
                <w:bottom w:val="none" w:sz="0" w:space="0" w:color="auto"/>
                <w:right w:val="none" w:sz="0" w:space="0" w:color="auto"/>
              </w:divBdr>
            </w:div>
            <w:div w:id="696276122">
              <w:marLeft w:val="0"/>
              <w:marRight w:val="0"/>
              <w:marTop w:val="0"/>
              <w:marBottom w:val="0"/>
              <w:divBdr>
                <w:top w:val="none" w:sz="0" w:space="0" w:color="auto"/>
                <w:left w:val="none" w:sz="0" w:space="0" w:color="auto"/>
                <w:bottom w:val="none" w:sz="0" w:space="0" w:color="auto"/>
                <w:right w:val="none" w:sz="0" w:space="0" w:color="auto"/>
              </w:divBdr>
            </w:div>
            <w:div w:id="853416677">
              <w:marLeft w:val="0"/>
              <w:marRight w:val="0"/>
              <w:marTop w:val="0"/>
              <w:marBottom w:val="0"/>
              <w:divBdr>
                <w:top w:val="none" w:sz="0" w:space="0" w:color="auto"/>
                <w:left w:val="none" w:sz="0" w:space="0" w:color="auto"/>
                <w:bottom w:val="none" w:sz="0" w:space="0" w:color="auto"/>
                <w:right w:val="none" w:sz="0" w:space="0" w:color="auto"/>
              </w:divBdr>
            </w:div>
            <w:div w:id="1691831533">
              <w:marLeft w:val="0"/>
              <w:marRight w:val="0"/>
              <w:marTop w:val="0"/>
              <w:marBottom w:val="0"/>
              <w:divBdr>
                <w:top w:val="none" w:sz="0" w:space="0" w:color="auto"/>
                <w:left w:val="none" w:sz="0" w:space="0" w:color="auto"/>
                <w:bottom w:val="none" w:sz="0" w:space="0" w:color="auto"/>
                <w:right w:val="none" w:sz="0" w:space="0" w:color="auto"/>
              </w:divBdr>
            </w:div>
            <w:div w:id="884558736">
              <w:marLeft w:val="0"/>
              <w:marRight w:val="0"/>
              <w:marTop w:val="0"/>
              <w:marBottom w:val="0"/>
              <w:divBdr>
                <w:top w:val="none" w:sz="0" w:space="0" w:color="auto"/>
                <w:left w:val="none" w:sz="0" w:space="0" w:color="auto"/>
                <w:bottom w:val="none" w:sz="0" w:space="0" w:color="auto"/>
                <w:right w:val="none" w:sz="0" w:space="0" w:color="auto"/>
              </w:divBdr>
            </w:div>
            <w:div w:id="1775393976">
              <w:marLeft w:val="0"/>
              <w:marRight w:val="0"/>
              <w:marTop w:val="0"/>
              <w:marBottom w:val="0"/>
              <w:divBdr>
                <w:top w:val="none" w:sz="0" w:space="0" w:color="auto"/>
                <w:left w:val="none" w:sz="0" w:space="0" w:color="auto"/>
                <w:bottom w:val="none" w:sz="0" w:space="0" w:color="auto"/>
                <w:right w:val="none" w:sz="0" w:space="0" w:color="auto"/>
              </w:divBdr>
            </w:div>
            <w:div w:id="391806361">
              <w:marLeft w:val="0"/>
              <w:marRight w:val="0"/>
              <w:marTop w:val="0"/>
              <w:marBottom w:val="0"/>
              <w:divBdr>
                <w:top w:val="none" w:sz="0" w:space="0" w:color="auto"/>
                <w:left w:val="none" w:sz="0" w:space="0" w:color="auto"/>
                <w:bottom w:val="none" w:sz="0" w:space="0" w:color="auto"/>
                <w:right w:val="none" w:sz="0" w:space="0" w:color="auto"/>
              </w:divBdr>
            </w:div>
            <w:div w:id="1985306522">
              <w:marLeft w:val="0"/>
              <w:marRight w:val="0"/>
              <w:marTop w:val="0"/>
              <w:marBottom w:val="0"/>
              <w:divBdr>
                <w:top w:val="none" w:sz="0" w:space="0" w:color="auto"/>
                <w:left w:val="none" w:sz="0" w:space="0" w:color="auto"/>
                <w:bottom w:val="none" w:sz="0" w:space="0" w:color="auto"/>
                <w:right w:val="none" w:sz="0" w:space="0" w:color="auto"/>
              </w:divBdr>
            </w:div>
            <w:div w:id="1154875726">
              <w:marLeft w:val="0"/>
              <w:marRight w:val="0"/>
              <w:marTop w:val="0"/>
              <w:marBottom w:val="0"/>
              <w:divBdr>
                <w:top w:val="none" w:sz="0" w:space="0" w:color="auto"/>
                <w:left w:val="none" w:sz="0" w:space="0" w:color="auto"/>
                <w:bottom w:val="none" w:sz="0" w:space="0" w:color="auto"/>
                <w:right w:val="none" w:sz="0" w:space="0" w:color="auto"/>
              </w:divBdr>
            </w:div>
            <w:div w:id="146482164">
              <w:marLeft w:val="0"/>
              <w:marRight w:val="0"/>
              <w:marTop w:val="0"/>
              <w:marBottom w:val="0"/>
              <w:divBdr>
                <w:top w:val="none" w:sz="0" w:space="0" w:color="auto"/>
                <w:left w:val="none" w:sz="0" w:space="0" w:color="auto"/>
                <w:bottom w:val="none" w:sz="0" w:space="0" w:color="auto"/>
                <w:right w:val="none" w:sz="0" w:space="0" w:color="auto"/>
              </w:divBdr>
            </w:div>
            <w:div w:id="1730106379">
              <w:marLeft w:val="0"/>
              <w:marRight w:val="0"/>
              <w:marTop w:val="0"/>
              <w:marBottom w:val="0"/>
              <w:divBdr>
                <w:top w:val="none" w:sz="0" w:space="0" w:color="auto"/>
                <w:left w:val="none" w:sz="0" w:space="0" w:color="auto"/>
                <w:bottom w:val="none" w:sz="0" w:space="0" w:color="auto"/>
                <w:right w:val="none" w:sz="0" w:space="0" w:color="auto"/>
              </w:divBdr>
            </w:div>
            <w:div w:id="1038816522">
              <w:marLeft w:val="0"/>
              <w:marRight w:val="0"/>
              <w:marTop w:val="0"/>
              <w:marBottom w:val="0"/>
              <w:divBdr>
                <w:top w:val="none" w:sz="0" w:space="0" w:color="auto"/>
                <w:left w:val="none" w:sz="0" w:space="0" w:color="auto"/>
                <w:bottom w:val="none" w:sz="0" w:space="0" w:color="auto"/>
                <w:right w:val="none" w:sz="0" w:space="0" w:color="auto"/>
              </w:divBdr>
            </w:div>
            <w:div w:id="696809615">
              <w:marLeft w:val="0"/>
              <w:marRight w:val="0"/>
              <w:marTop w:val="0"/>
              <w:marBottom w:val="0"/>
              <w:divBdr>
                <w:top w:val="none" w:sz="0" w:space="0" w:color="auto"/>
                <w:left w:val="none" w:sz="0" w:space="0" w:color="auto"/>
                <w:bottom w:val="none" w:sz="0" w:space="0" w:color="auto"/>
                <w:right w:val="none" w:sz="0" w:space="0" w:color="auto"/>
              </w:divBdr>
            </w:div>
            <w:div w:id="649331173">
              <w:marLeft w:val="0"/>
              <w:marRight w:val="0"/>
              <w:marTop w:val="0"/>
              <w:marBottom w:val="0"/>
              <w:divBdr>
                <w:top w:val="none" w:sz="0" w:space="0" w:color="auto"/>
                <w:left w:val="none" w:sz="0" w:space="0" w:color="auto"/>
                <w:bottom w:val="none" w:sz="0" w:space="0" w:color="auto"/>
                <w:right w:val="none" w:sz="0" w:space="0" w:color="auto"/>
              </w:divBdr>
            </w:div>
            <w:div w:id="1145270598">
              <w:marLeft w:val="0"/>
              <w:marRight w:val="0"/>
              <w:marTop w:val="0"/>
              <w:marBottom w:val="0"/>
              <w:divBdr>
                <w:top w:val="none" w:sz="0" w:space="0" w:color="auto"/>
                <w:left w:val="none" w:sz="0" w:space="0" w:color="auto"/>
                <w:bottom w:val="none" w:sz="0" w:space="0" w:color="auto"/>
                <w:right w:val="none" w:sz="0" w:space="0" w:color="auto"/>
              </w:divBdr>
            </w:div>
            <w:div w:id="826628472">
              <w:marLeft w:val="0"/>
              <w:marRight w:val="0"/>
              <w:marTop w:val="0"/>
              <w:marBottom w:val="0"/>
              <w:divBdr>
                <w:top w:val="none" w:sz="0" w:space="0" w:color="auto"/>
                <w:left w:val="none" w:sz="0" w:space="0" w:color="auto"/>
                <w:bottom w:val="none" w:sz="0" w:space="0" w:color="auto"/>
                <w:right w:val="none" w:sz="0" w:space="0" w:color="auto"/>
              </w:divBdr>
            </w:div>
            <w:div w:id="1724672958">
              <w:marLeft w:val="0"/>
              <w:marRight w:val="0"/>
              <w:marTop w:val="0"/>
              <w:marBottom w:val="0"/>
              <w:divBdr>
                <w:top w:val="none" w:sz="0" w:space="0" w:color="auto"/>
                <w:left w:val="none" w:sz="0" w:space="0" w:color="auto"/>
                <w:bottom w:val="none" w:sz="0" w:space="0" w:color="auto"/>
                <w:right w:val="none" w:sz="0" w:space="0" w:color="auto"/>
              </w:divBdr>
            </w:div>
            <w:div w:id="1938514483">
              <w:marLeft w:val="0"/>
              <w:marRight w:val="0"/>
              <w:marTop w:val="0"/>
              <w:marBottom w:val="0"/>
              <w:divBdr>
                <w:top w:val="none" w:sz="0" w:space="0" w:color="auto"/>
                <w:left w:val="none" w:sz="0" w:space="0" w:color="auto"/>
                <w:bottom w:val="none" w:sz="0" w:space="0" w:color="auto"/>
                <w:right w:val="none" w:sz="0" w:space="0" w:color="auto"/>
              </w:divBdr>
            </w:div>
            <w:div w:id="1441339344">
              <w:marLeft w:val="0"/>
              <w:marRight w:val="0"/>
              <w:marTop w:val="0"/>
              <w:marBottom w:val="0"/>
              <w:divBdr>
                <w:top w:val="none" w:sz="0" w:space="0" w:color="auto"/>
                <w:left w:val="none" w:sz="0" w:space="0" w:color="auto"/>
                <w:bottom w:val="none" w:sz="0" w:space="0" w:color="auto"/>
                <w:right w:val="none" w:sz="0" w:space="0" w:color="auto"/>
              </w:divBdr>
            </w:div>
            <w:div w:id="636447587">
              <w:marLeft w:val="0"/>
              <w:marRight w:val="0"/>
              <w:marTop w:val="0"/>
              <w:marBottom w:val="0"/>
              <w:divBdr>
                <w:top w:val="none" w:sz="0" w:space="0" w:color="auto"/>
                <w:left w:val="none" w:sz="0" w:space="0" w:color="auto"/>
                <w:bottom w:val="none" w:sz="0" w:space="0" w:color="auto"/>
                <w:right w:val="none" w:sz="0" w:space="0" w:color="auto"/>
              </w:divBdr>
            </w:div>
            <w:div w:id="1830904734">
              <w:marLeft w:val="0"/>
              <w:marRight w:val="0"/>
              <w:marTop w:val="0"/>
              <w:marBottom w:val="0"/>
              <w:divBdr>
                <w:top w:val="none" w:sz="0" w:space="0" w:color="auto"/>
                <w:left w:val="none" w:sz="0" w:space="0" w:color="auto"/>
                <w:bottom w:val="none" w:sz="0" w:space="0" w:color="auto"/>
                <w:right w:val="none" w:sz="0" w:space="0" w:color="auto"/>
              </w:divBdr>
            </w:div>
            <w:div w:id="1385984577">
              <w:marLeft w:val="0"/>
              <w:marRight w:val="0"/>
              <w:marTop w:val="0"/>
              <w:marBottom w:val="0"/>
              <w:divBdr>
                <w:top w:val="none" w:sz="0" w:space="0" w:color="auto"/>
                <w:left w:val="none" w:sz="0" w:space="0" w:color="auto"/>
                <w:bottom w:val="none" w:sz="0" w:space="0" w:color="auto"/>
                <w:right w:val="none" w:sz="0" w:space="0" w:color="auto"/>
              </w:divBdr>
            </w:div>
            <w:div w:id="1184248356">
              <w:marLeft w:val="0"/>
              <w:marRight w:val="0"/>
              <w:marTop w:val="0"/>
              <w:marBottom w:val="0"/>
              <w:divBdr>
                <w:top w:val="none" w:sz="0" w:space="0" w:color="auto"/>
                <w:left w:val="none" w:sz="0" w:space="0" w:color="auto"/>
                <w:bottom w:val="none" w:sz="0" w:space="0" w:color="auto"/>
                <w:right w:val="none" w:sz="0" w:space="0" w:color="auto"/>
              </w:divBdr>
            </w:div>
            <w:div w:id="621427065">
              <w:marLeft w:val="0"/>
              <w:marRight w:val="0"/>
              <w:marTop w:val="0"/>
              <w:marBottom w:val="0"/>
              <w:divBdr>
                <w:top w:val="none" w:sz="0" w:space="0" w:color="auto"/>
                <w:left w:val="none" w:sz="0" w:space="0" w:color="auto"/>
                <w:bottom w:val="none" w:sz="0" w:space="0" w:color="auto"/>
                <w:right w:val="none" w:sz="0" w:space="0" w:color="auto"/>
              </w:divBdr>
            </w:div>
            <w:div w:id="1848130669">
              <w:marLeft w:val="0"/>
              <w:marRight w:val="0"/>
              <w:marTop w:val="0"/>
              <w:marBottom w:val="0"/>
              <w:divBdr>
                <w:top w:val="none" w:sz="0" w:space="0" w:color="auto"/>
                <w:left w:val="none" w:sz="0" w:space="0" w:color="auto"/>
                <w:bottom w:val="none" w:sz="0" w:space="0" w:color="auto"/>
                <w:right w:val="none" w:sz="0" w:space="0" w:color="auto"/>
              </w:divBdr>
            </w:div>
            <w:div w:id="728966213">
              <w:marLeft w:val="0"/>
              <w:marRight w:val="0"/>
              <w:marTop w:val="0"/>
              <w:marBottom w:val="0"/>
              <w:divBdr>
                <w:top w:val="none" w:sz="0" w:space="0" w:color="auto"/>
                <w:left w:val="none" w:sz="0" w:space="0" w:color="auto"/>
                <w:bottom w:val="none" w:sz="0" w:space="0" w:color="auto"/>
                <w:right w:val="none" w:sz="0" w:space="0" w:color="auto"/>
              </w:divBdr>
            </w:div>
            <w:div w:id="2141150087">
              <w:marLeft w:val="0"/>
              <w:marRight w:val="0"/>
              <w:marTop w:val="0"/>
              <w:marBottom w:val="0"/>
              <w:divBdr>
                <w:top w:val="none" w:sz="0" w:space="0" w:color="auto"/>
                <w:left w:val="none" w:sz="0" w:space="0" w:color="auto"/>
                <w:bottom w:val="none" w:sz="0" w:space="0" w:color="auto"/>
                <w:right w:val="none" w:sz="0" w:space="0" w:color="auto"/>
              </w:divBdr>
            </w:div>
            <w:div w:id="1777480805">
              <w:marLeft w:val="0"/>
              <w:marRight w:val="0"/>
              <w:marTop w:val="0"/>
              <w:marBottom w:val="0"/>
              <w:divBdr>
                <w:top w:val="none" w:sz="0" w:space="0" w:color="auto"/>
                <w:left w:val="none" w:sz="0" w:space="0" w:color="auto"/>
                <w:bottom w:val="none" w:sz="0" w:space="0" w:color="auto"/>
                <w:right w:val="none" w:sz="0" w:space="0" w:color="auto"/>
              </w:divBdr>
            </w:div>
            <w:div w:id="403799365">
              <w:marLeft w:val="0"/>
              <w:marRight w:val="0"/>
              <w:marTop w:val="0"/>
              <w:marBottom w:val="0"/>
              <w:divBdr>
                <w:top w:val="none" w:sz="0" w:space="0" w:color="auto"/>
                <w:left w:val="none" w:sz="0" w:space="0" w:color="auto"/>
                <w:bottom w:val="none" w:sz="0" w:space="0" w:color="auto"/>
                <w:right w:val="none" w:sz="0" w:space="0" w:color="auto"/>
              </w:divBdr>
            </w:div>
            <w:div w:id="1722745536">
              <w:marLeft w:val="0"/>
              <w:marRight w:val="0"/>
              <w:marTop w:val="0"/>
              <w:marBottom w:val="0"/>
              <w:divBdr>
                <w:top w:val="none" w:sz="0" w:space="0" w:color="auto"/>
                <w:left w:val="none" w:sz="0" w:space="0" w:color="auto"/>
                <w:bottom w:val="none" w:sz="0" w:space="0" w:color="auto"/>
                <w:right w:val="none" w:sz="0" w:space="0" w:color="auto"/>
              </w:divBdr>
            </w:div>
            <w:div w:id="446856089">
              <w:marLeft w:val="0"/>
              <w:marRight w:val="0"/>
              <w:marTop w:val="0"/>
              <w:marBottom w:val="0"/>
              <w:divBdr>
                <w:top w:val="none" w:sz="0" w:space="0" w:color="auto"/>
                <w:left w:val="none" w:sz="0" w:space="0" w:color="auto"/>
                <w:bottom w:val="none" w:sz="0" w:space="0" w:color="auto"/>
                <w:right w:val="none" w:sz="0" w:space="0" w:color="auto"/>
              </w:divBdr>
            </w:div>
            <w:div w:id="1364356593">
              <w:marLeft w:val="0"/>
              <w:marRight w:val="0"/>
              <w:marTop w:val="0"/>
              <w:marBottom w:val="0"/>
              <w:divBdr>
                <w:top w:val="none" w:sz="0" w:space="0" w:color="auto"/>
                <w:left w:val="none" w:sz="0" w:space="0" w:color="auto"/>
                <w:bottom w:val="none" w:sz="0" w:space="0" w:color="auto"/>
                <w:right w:val="none" w:sz="0" w:space="0" w:color="auto"/>
              </w:divBdr>
            </w:div>
            <w:div w:id="1500074159">
              <w:marLeft w:val="0"/>
              <w:marRight w:val="0"/>
              <w:marTop w:val="0"/>
              <w:marBottom w:val="0"/>
              <w:divBdr>
                <w:top w:val="none" w:sz="0" w:space="0" w:color="auto"/>
                <w:left w:val="none" w:sz="0" w:space="0" w:color="auto"/>
                <w:bottom w:val="none" w:sz="0" w:space="0" w:color="auto"/>
                <w:right w:val="none" w:sz="0" w:space="0" w:color="auto"/>
              </w:divBdr>
            </w:div>
            <w:div w:id="1580138772">
              <w:marLeft w:val="0"/>
              <w:marRight w:val="0"/>
              <w:marTop w:val="0"/>
              <w:marBottom w:val="0"/>
              <w:divBdr>
                <w:top w:val="none" w:sz="0" w:space="0" w:color="auto"/>
                <w:left w:val="none" w:sz="0" w:space="0" w:color="auto"/>
                <w:bottom w:val="none" w:sz="0" w:space="0" w:color="auto"/>
                <w:right w:val="none" w:sz="0" w:space="0" w:color="auto"/>
              </w:divBdr>
            </w:div>
            <w:div w:id="1372194148">
              <w:marLeft w:val="0"/>
              <w:marRight w:val="0"/>
              <w:marTop w:val="0"/>
              <w:marBottom w:val="0"/>
              <w:divBdr>
                <w:top w:val="none" w:sz="0" w:space="0" w:color="auto"/>
                <w:left w:val="none" w:sz="0" w:space="0" w:color="auto"/>
                <w:bottom w:val="none" w:sz="0" w:space="0" w:color="auto"/>
                <w:right w:val="none" w:sz="0" w:space="0" w:color="auto"/>
              </w:divBdr>
            </w:div>
            <w:div w:id="1176725258">
              <w:marLeft w:val="0"/>
              <w:marRight w:val="0"/>
              <w:marTop w:val="0"/>
              <w:marBottom w:val="0"/>
              <w:divBdr>
                <w:top w:val="none" w:sz="0" w:space="0" w:color="auto"/>
                <w:left w:val="none" w:sz="0" w:space="0" w:color="auto"/>
                <w:bottom w:val="none" w:sz="0" w:space="0" w:color="auto"/>
                <w:right w:val="none" w:sz="0" w:space="0" w:color="auto"/>
              </w:divBdr>
            </w:div>
            <w:div w:id="276061663">
              <w:marLeft w:val="0"/>
              <w:marRight w:val="0"/>
              <w:marTop w:val="0"/>
              <w:marBottom w:val="0"/>
              <w:divBdr>
                <w:top w:val="none" w:sz="0" w:space="0" w:color="auto"/>
                <w:left w:val="none" w:sz="0" w:space="0" w:color="auto"/>
                <w:bottom w:val="none" w:sz="0" w:space="0" w:color="auto"/>
                <w:right w:val="none" w:sz="0" w:space="0" w:color="auto"/>
              </w:divBdr>
            </w:div>
            <w:div w:id="1354303305">
              <w:marLeft w:val="0"/>
              <w:marRight w:val="0"/>
              <w:marTop w:val="0"/>
              <w:marBottom w:val="0"/>
              <w:divBdr>
                <w:top w:val="none" w:sz="0" w:space="0" w:color="auto"/>
                <w:left w:val="none" w:sz="0" w:space="0" w:color="auto"/>
                <w:bottom w:val="none" w:sz="0" w:space="0" w:color="auto"/>
                <w:right w:val="none" w:sz="0" w:space="0" w:color="auto"/>
              </w:divBdr>
            </w:div>
            <w:div w:id="371540360">
              <w:marLeft w:val="0"/>
              <w:marRight w:val="0"/>
              <w:marTop w:val="0"/>
              <w:marBottom w:val="0"/>
              <w:divBdr>
                <w:top w:val="none" w:sz="0" w:space="0" w:color="auto"/>
                <w:left w:val="none" w:sz="0" w:space="0" w:color="auto"/>
                <w:bottom w:val="none" w:sz="0" w:space="0" w:color="auto"/>
                <w:right w:val="none" w:sz="0" w:space="0" w:color="auto"/>
              </w:divBdr>
            </w:div>
            <w:div w:id="227501916">
              <w:marLeft w:val="0"/>
              <w:marRight w:val="0"/>
              <w:marTop w:val="0"/>
              <w:marBottom w:val="0"/>
              <w:divBdr>
                <w:top w:val="none" w:sz="0" w:space="0" w:color="auto"/>
                <w:left w:val="none" w:sz="0" w:space="0" w:color="auto"/>
                <w:bottom w:val="none" w:sz="0" w:space="0" w:color="auto"/>
                <w:right w:val="none" w:sz="0" w:space="0" w:color="auto"/>
              </w:divBdr>
            </w:div>
            <w:div w:id="1535193065">
              <w:marLeft w:val="0"/>
              <w:marRight w:val="0"/>
              <w:marTop w:val="0"/>
              <w:marBottom w:val="0"/>
              <w:divBdr>
                <w:top w:val="none" w:sz="0" w:space="0" w:color="auto"/>
                <w:left w:val="none" w:sz="0" w:space="0" w:color="auto"/>
                <w:bottom w:val="none" w:sz="0" w:space="0" w:color="auto"/>
                <w:right w:val="none" w:sz="0" w:space="0" w:color="auto"/>
              </w:divBdr>
            </w:div>
            <w:div w:id="474105002">
              <w:marLeft w:val="0"/>
              <w:marRight w:val="0"/>
              <w:marTop w:val="0"/>
              <w:marBottom w:val="0"/>
              <w:divBdr>
                <w:top w:val="none" w:sz="0" w:space="0" w:color="auto"/>
                <w:left w:val="none" w:sz="0" w:space="0" w:color="auto"/>
                <w:bottom w:val="none" w:sz="0" w:space="0" w:color="auto"/>
                <w:right w:val="none" w:sz="0" w:space="0" w:color="auto"/>
              </w:divBdr>
            </w:div>
            <w:div w:id="1126048334">
              <w:marLeft w:val="0"/>
              <w:marRight w:val="0"/>
              <w:marTop w:val="0"/>
              <w:marBottom w:val="0"/>
              <w:divBdr>
                <w:top w:val="none" w:sz="0" w:space="0" w:color="auto"/>
                <w:left w:val="none" w:sz="0" w:space="0" w:color="auto"/>
                <w:bottom w:val="none" w:sz="0" w:space="0" w:color="auto"/>
                <w:right w:val="none" w:sz="0" w:space="0" w:color="auto"/>
              </w:divBdr>
            </w:div>
            <w:div w:id="252397785">
              <w:marLeft w:val="0"/>
              <w:marRight w:val="0"/>
              <w:marTop w:val="0"/>
              <w:marBottom w:val="0"/>
              <w:divBdr>
                <w:top w:val="none" w:sz="0" w:space="0" w:color="auto"/>
                <w:left w:val="none" w:sz="0" w:space="0" w:color="auto"/>
                <w:bottom w:val="none" w:sz="0" w:space="0" w:color="auto"/>
                <w:right w:val="none" w:sz="0" w:space="0" w:color="auto"/>
              </w:divBdr>
            </w:div>
            <w:div w:id="1444223113">
              <w:marLeft w:val="0"/>
              <w:marRight w:val="0"/>
              <w:marTop w:val="0"/>
              <w:marBottom w:val="0"/>
              <w:divBdr>
                <w:top w:val="none" w:sz="0" w:space="0" w:color="auto"/>
                <w:left w:val="none" w:sz="0" w:space="0" w:color="auto"/>
                <w:bottom w:val="none" w:sz="0" w:space="0" w:color="auto"/>
                <w:right w:val="none" w:sz="0" w:space="0" w:color="auto"/>
              </w:divBdr>
            </w:div>
            <w:div w:id="1013146405">
              <w:marLeft w:val="0"/>
              <w:marRight w:val="0"/>
              <w:marTop w:val="0"/>
              <w:marBottom w:val="0"/>
              <w:divBdr>
                <w:top w:val="none" w:sz="0" w:space="0" w:color="auto"/>
                <w:left w:val="none" w:sz="0" w:space="0" w:color="auto"/>
                <w:bottom w:val="none" w:sz="0" w:space="0" w:color="auto"/>
                <w:right w:val="none" w:sz="0" w:space="0" w:color="auto"/>
              </w:divBdr>
            </w:div>
            <w:div w:id="898175606">
              <w:marLeft w:val="0"/>
              <w:marRight w:val="0"/>
              <w:marTop w:val="0"/>
              <w:marBottom w:val="0"/>
              <w:divBdr>
                <w:top w:val="none" w:sz="0" w:space="0" w:color="auto"/>
                <w:left w:val="none" w:sz="0" w:space="0" w:color="auto"/>
                <w:bottom w:val="none" w:sz="0" w:space="0" w:color="auto"/>
                <w:right w:val="none" w:sz="0" w:space="0" w:color="auto"/>
              </w:divBdr>
            </w:div>
            <w:div w:id="933787605">
              <w:marLeft w:val="0"/>
              <w:marRight w:val="0"/>
              <w:marTop w:val="0"/>
              <w:marBottom w:val="0"/>
              <w:divBdr>
                <w:top w:val="none" w:sz="0" w:space="0" w:color="auto"/>
                <w:left w:val="none" w:sz="0" w:space="0" w:color="auto"/>
                <w:bottom w:val="none" w:sz="0" w:space="0" w:color="auto"/>
                <w:right w:val="none" w:sz="0" w:space="0" w:color="auto"/>
              </w:divBdr>
            </w:div>
            <w:div w:id="1622609278">
              <w:marLeft w:val="0"/>
              <w:marRight w:val="0"/>
              <w:marTop w:val="0"/>
              <w:marBottom w:val="0"/>
              <w:divBdr>
                <w:top w:val="none" w:sz="0" w:space="0" w:color="auto"/>
                <w:left w:val="none" w:sz="0" w:space="0" w:color="auto"/>
                <w:bottom w:val="none" w:sz="0" w:space="0" w:color="auto"/>
                <w:right w:val="none" w:sz="0" w:space="0" w:color="auto"/>
              </w:divBdr>
            </w:div>
            <w:div w:id="361639304">
              <w:marLeft w:val="0"/>
              <w:marRight w:val="0"/>
              <w:marTop w:val="0"/>
              <w:marBottom w:val="0"/>
              <w:divBdr>
                <w:top w:val="none" w:sz="0" w:space="0" w:color="auto"/>
                <w:left w:val="none" w:sz="0" w:space="0" w:color="auto"/>
                <w:bottom w:val="none" w:sz="0" w:space="0" w:color="auto"/>
                <w:right w:val="none" w:sz="0" w:space="0" w:color="auto"/>
              </w:divBdr>
            </w:div>
            <w:div w:id="1466045619">
              <w:marLeft w:val="0"/>
              <w:marRight w:val="0"/>
              <w:marTop w:val="0"/>
              <w:marBottom w:val="0"/>
              <w:divBdr>
                <w:top w:val="none" w:sz="0" w:space="0" w:color="auto"/>
                <w:left w:val="none" w:sz="0" w:space="0" w:color="auto"/>
                <w:bottom w:val="none" w:sz="0" w:space="0" w:color="auto"/>
                <w:right w:val="none" w:sz="0" w:space="0" w:color="auto"/>
              </w:divBdr>
            </w:div>
            <w:div w:id="328873591">
              <w:marLeft w:val="0"/>
              <w:marRight w:val="0"/>
              <w:marTop w:val="0"/>
              <w:marBottom w:val="0"/>
              <w:divBdr>
                <w:top w:val="none" w:sz="0" w:space="0" w:color="auto"/>
                <w:left w:val="none" w:sz="0" w:space="0" w:color="auto"/>
                <w:bottom w:val="none" w:sz="0" w:space="0" w:color="auto"/>
                <w:right w:val="none" w:sz="0" w:space="0" w:color="auto"/>
              </w:divBdr>
            </w:div>
            <w:div w:id="73934863">
              <w:marLeft w:val="0"/>
              <w:marRight w:val="0"/>
              <w:marTop w:val="0"/>
              <w:marBottom w:val="0"/>
              <w:divBdr>
                <w:top w:val="none" w:sz="0" w:space="0" w:color="auto"/>
                <w:left w:val="none" w:sz="0" w:space="0" w:color="auto"/>
                <w:bottom w:val="none" w:sz="0" w:space="0" w:color="auto"/>
                <w:right w:val="none" w:sz="0" w:space="0" w:color="auto"/>
              </w:divBdr>
            </w:div>
            <w:div w:id="1593856452">
              <w:marLeft w:val="0"/>
              <w:marRight w:val="0"/>
              <w:marTop w:val="0"/>
              <w:marBottom w:val="0"/>
              <w:divBdr>
                <w:top w:val="none" w:sz="0" w:space="0" w:color="auto"/>
                <w:left w:val="none" w:sz="0" w:space="0" w:color="auto"/>
                <w:bottom w:val="none" w:sz="0" w:space="0" w:color="auto"/>
                <w:right w:val="none" w:sz="0" w:space="0" w:color="auto"/>
              </w:divBdr>
            </w:div>
            <w:div w:id="1508977343">
              <w:marLeft w:val="0"/>
              <w:marRight w:val="0"/>
              <w:marTop w:val="0"/>
              <w:marBottom w:val="0"/>
              <w:divBdr>
                <w:top w:val="none" w:sz="0" w:space="0" w:color="auto"/>
                <w:left w:val="none" w:sz="0" w:space="0" w:color="auto"/>
                <w:bottom w:val="none" w:sz="0" w:space="0" w:color="auto"/>
                <w:right w:val="none" w:sz="0" w:space="0" w:color="auto"/>
              </w:divBdr>
            </w:div>
            <w:div w:id="16586858">
              <w:marLeft w:val="0"/>
              <w:marRight w:val="0"/>
              <w:marTop w:val="0"/>
              <w:marBottom w:val="0"/>
              <w:divBdr>
                <w:top w:val="none" w:sz="0" w:space="0" w:color="auto"/>
                <w:left w:val="none" w:sz="0" w:space="0" w:color="auto"/>
                <w:bottom w:val="none" w:sz="0" w:space="0" w:color="auto"/>
                <w:right w:val="none" w:sz="0" w:space="0" w:color="auto"/>
              </w:divBdr>
            </w:div>
            <w:div w:id="466167901">
              <w:marLeft w:val="0"/>
              <w:marRight w:val="0"/>
              <w:marTop w:val="0"/>
              <w:marBottom w:val="0"/>
              <w:divBdr>
                <w:top w:val="none" w:sz="0" w:space="0" w:color="auto"/>
                <w:left w:val="none" w:sz="0" w:space="0" w:color="auto"/>
                <w:bottom w:val="none" w:sz="0" w:space="0" w:color="auto"/>
                <w:right w:val="none" w:sz="0" w:space="0" w:color="auto"/>
              </w:divBdr>
            </w:div>
            <w:div w:id="2136555192">
              <w:marLeft w:val="0"/>
              <w:marRight w:val="0"/>
              <w:marTop w:val="0"/>
              <w:marBottom w:val="0"/>
              <w:divBdr>
                <w:top w:val="none" w:sz="0" w:space="0" w:color="auto"/>
                <w:left w:val="none" w:sz="0" w:space="0" w:color="auto"/>
                <w:bottom w:val="none" w:sz="0" w:space="0" w:color="auto"/>
                <w:right w:val="none" w:sz="0" w:space="0" w:color="auto"/>
              </w:divBdr>
            </w:div>
            <w:div w:id="636568852">
              <w:marLeft w:val="0"/>
              <w:marRight w:val="0"/>
              <w:marTop w:val="0"/>
              <w:marBottom w:val="0"/>
              <w:divBdr>
                <w:top w:val="none" w:sz="0" w:space="0" w:color="auto"/>
                <w:left w:val="none" w:sz="0" w:space="0" w:color="auto"/>
                <w:bottom w:val="none" w:sz="0" w:space="0" w:color="auto"/>
                <w:right w:val="none" w:sz="0" w:space="0" w:color="auto"/>
              </w:divBdr>
            </w:div>
            <w:div w:id="811601635">
              <w:marLeft w:val="0"/>
              <w:marRight w:val="0"/>
              <w:marTop w:val="0"/>
              <w:marBottom w:val="0"/>
              <w:divBdr>
                <w:top w:val="none" w:sz="0" w:space="0" w:color="auto"/>
                <w:left w:val="none" w:sz="0" w:space="0" w:color="auto"/>
                <w:bottom w:val="none" w:sz="0" w:space="0" w:color="auto"/>
                <w:right w:val="none" w:sz="0" w:space="0" w:color="auto"/>
              </w:divBdr>
            </w:div>
            <w:div w:id="393283414">
              <w:marLeft w:val="0"/>
              <w:marRight w:val="0"/>
              <w:marTop w:val="0"/>
              <w:marBottom w:val="0"/>
              <w:divBdr>
                <w:top w:val="none" w:sz="0" w:space="0" w:color="auto"/>
                <w:left w:val="none" w:sz="0" w:space="0" w:color="auto"/>
                <w:bottom w:val="none" w:sz="0" w:space="0" w:color="auto"/>
                <w:right w:val="none" w:sz="0" w:space="0" w:color="auto"/>
              </w:divBdr>
            </w:div>
            <w:div w:id="1988393214">
              <w:marLeft w:val="0"/>
              <w:marRight w:val="0"/>
              <w:marTop w:val="0"/>
              <w:marBottom w:val="0"/>
              <w:divBdr>
                <w:top w:val="none" w:sz="0" w:space="0" w:color="auto"/>
                <w:left w:val="none" w:sz="0" w:space="0" w:color="auto"/>
                <w:bottom w:val="none" w:sz="0" w:space="0" w:color="auto"/>
                <w:right w:val="none" w:sz="0" w:space="0" w:color="auto"/>
              </w:divBdr>
            </w:div>
            <w:div w:id="1582134419">
              <w:marLeft w:val="0"/>
              <w:marRight w:val="0"/>
              <w:marTop w:val="0"/>
              <w:marBottom w:val="0"/>
              <w:divBdr>
                <w:top w:val="none" w:sz="0" w:space="0" w:color="auto"/>
                <w:left w:val="none" w:sz="0" w:space="0" w:color="auto"/>
                <w:bottom w:val="none" w:sz="0" w:space="0" w:color="auto"/>
                <w:right w:val="none" w:sz="0" w:space="0" w:color="auto"/>
              </w:divBdr>
            </w:div>
            <w:div w:id="1516652569">
              <w:marLeft w:val="0"/>
              <w:marRight w:val="0"/>
              <w:marTop w:val="0"/>
              <w:marBottom w:val="0"/>
              <w:divBdr>
                <w:top w:val="none" w:sz="0" w:space="0" w:color="auto"/>
                <w:left w:val="none" w:sz="0" w:space="0" w:color="auto"/>
                <w:bottom w:val="none" w:sz="0" w:space="0" w:color="auto"/>
                <w:right w:val="none" w:sz="0" w:space="0" w:color="auto"/>
              </w:divBdr>
            </w:div>
            <w:div w:id="72555279">
              <w:marLeft w:val="0"/>
              <w:marRight w:val="0"/>
              <w:marTop w:val="0"/>
              <w:marBottom w:val="0"/>
              <w:divBdr>
                <w:top w:val="none" w:sz="0" w:space="0" w:color="auto"/>
                <w:left w:val="none" w:sz="0" w:space="0" w:color="auto"/>
                <w:bottom w:val="none" w:sz="0" w:space="0" w:color="auto"/>
                <w:right w:val="none" w:sz="0" w:space="0" w:color="auto"/>
              </w:divBdr>
            </w:div>
            <w:div w:id="825777507">
              <w:marLeft w:val="0"/>
              <w:marRight w:val="0"/>
              <w:marTop w:val="0"/>
              <w:marBottom w:val="0"/>
              <w:divBdr>
                <w:top w:val="none" w:sz="0" w:space="0" w:color="auto"/>
                <w:left w:val="none" w:sz="0" w:space="0" w:color="auto"/>
                <w:bottom w:val="none" w:sz="0" w:space="0" w:color="auto"/>
                <w:right w:val="none" w:sz="0" w:space="0" w:color="auto"/>
              </w:divBdr>
            </w:div>
            <w:div w:id="1074088785">
              <w:marLeft w:val="0"/>
              <w:marRight w:val="0"/>
              <w:marTop w:val="0"/>
              <w:marBottom w:val="0"/>
              <w:divBdr>
                <w:top w:val="none" w:sz="0" w:space="0" w:color="auto"/>
                <w:left w:val="none" w:sz="0" w:space="0" w:color="auto"/>
                <w:bottom w:val="none" w:sz="0" w:space="0" w:color="auto"/>
                <w:right w:val="none" w:sz="0" w:space="0" w:color="auto"/>
              </w:divBdr>
            </w:div>
            <w:div w:id="88505436">
              <w:marLeft w:val="0"/>
              <w:marRight w:val="0"/>
              <w:marTop w:val="0"/>
              <w:marBottom w:val="0"/>
              <w:divBdr>
                <w:top w:val="none" w:sz="0" w:space="0" w:color="auto"/>
                <w:left w:val="none" w:sz="0" w:space="0" w:color="auto"/>
                <w:bottom w:val="none" w:sz="0" w:space="0" w:color="auto"/>
                <w:right w:val="none" w:sz="0" w:space="0" w:color="auto"/>
              </w:divBdr>
            </w:div>
            <w:div w:id="1920286456">
              <w:marLeft w:val="0"/>
              <w:marRight w:val="0"/>
              <w:marTop w:val="0"/>
              <w:marBottom w:val="0"/>
              <w:divBdr>
                <w:top w:val="none" w:sz="0" w:space="0" w:color="auto"/>
                <w:left w:val="none" w:sz="0" w:space="0" w:color="auto"/>
                <w:bottom w:val="none" w:sz="0" w:space="0" w:color="auto"/>
                <w:right w:val="none" w:sz="0" w:space="0" w:color="auto"/>
              </w:divBdr>
            </w:div>
            <w:div w:id="1073820229">
              <w:marLeft w:val="0"/>
              <w:marRight w:val="0"/>
              <w:marTop w:val="0"/>
              <w:marBottom w:val="0"/>
              <w:divBdr>
                <w:top w:val="none" w:sz="0" w:space="0" w:color="auto"/>
                <w:left w:val="none" w:sz="0" w:space="0" w:color="auto"/>
                <w:bottom w:val="none" w:sz="0" w:space="0" w:color="auto"/>
                <w:right w:val="none" w:sz="0" w:space="0" w:color="auto"/>
              </w:divBdr>
            </w:div>
            <w:div w:id="120002418">
              <w:marLeft w:val="0"/>
              <w:marRight w:val="0"/>
              <w:marTop w:val="0"/>
              <w:marBottom w:val="0"/>
              <w:divBdr>
                <w:top w:val="none" w:sz="0" w:space="0" w:color="auto"/>
                <w:left w:val="none" w:sz="0" w:space="0" w:color="auto"/>
                <w:bottom w:val="none" w:sz="0" w:space="0" w:color="auto"/>
                <w:right w:val="none" w:sz="0" w:space="0" w:color="auto"/>
              </w:divBdr>
            </w:div>
            <w:div w:id="285507243">
              <w:marLeft w:val="0"/>
              <w:marRight w:val="0"/>
              <w:marTop w:val="0"/>
              <w:marBottom w:val="0"/>
              <w:divBdr>
                <w:top w:val="none" w:sz="0" w:space="0" w:color="auto"/>
                <w:left w:val="none" w:sz="0" w:space="0" w:color="auto"/>
                <w:bottom w:val="none" w:sz="0" w:space="0" w:color="auto"/>
                <w:right w:val="none" w:sz="0" w:space="0" w:color="auto"/>
              </w:divBdr>
            </w:div>
            <w:div w:id="445274743">
              <w:marLeft w:val="0"/>
              <w:marRight w:val="0"/>
              <w:marTop w:val="0"/>
              <w:marBottom w:val="0"/>
              <w:divBdr>
                <w:top w:val="none" w:sz="0" w:space="0" w:color="auto"/>
                <w:left w:val="none" w:sz="0" w:space="0" w:color="auto"/>
                <w:bottom w:val="none" w:sz="0" w:space="0" w:color="auto"/>
                <w:right w:val="none" w:sz="0" w:space="0" w:color="auto"/>
              </w:divBdr>
            </w:div>
            <w:div w:id="795367189">
              <w:marLeft w:val="0"/>
              <w:marRight w:val="0"/>
              <w:marTop w:val="0"/>
              <w:marBottom w:val="0"/>
              <w:divBdr>
                <w:top w:val="none" w:sz="0" w:space="0" w:color="auto"/>
                <w:left w:val="none" w:sz="0" w:space="0" w:color="auto"/>
                <w:bottom w:val="none" w:sz="0" w:space="0" w:color="auto"/>
                <w:right w:val="none" w:sz="0" w:space="0" w:color="auto"/>
              </w:divBdr>
            </w:div>
            <w:div w:id="1716660649">
              <w:marLeft w:val="0"/>
              <w:marRight w:val="0"/>
              <w:marTop w:val="0"/>
              <w:marBottom w:val="0"/>
              <w:divBdr>
                <w:top w:val="none" w:sz="0" w:space="0" w:color="auto"/>
                <w:left w:val="none" w:sz="0" w:space="0" w:color="auto"/>
                <w:bottom w:val="none" w:sz="0" w:space="0" w:color="auto"/>
                <w:right w:val="none" w:sz="0" w:space="0" w:color="auto"/>
              </w:divBdr>
            </w:div>
            <w:div w:id="1503011549">
              <w:marLeft w:val="0"/>
              <w:marRight w:val="0"/>
              <w:marTop w:val="0"/>
              <w:marBottom w:val="0"/>
              <w:divBdr>
                <w:top w:val="none" w:sz="0" w:space="0" w:color="auto"/>
                <w:left w:val="none" w:sz="0" w:space="0" w:color="auto"/>
                <w:bottom w:val="none" w:sz="0" w:space="0" w:color="auto"/>
                <w:right w:val="none" w:sz="0" w:space="0" w:color="auto"/>
              </w:divBdr>
            </w:div>
            <w:div w:id="446237038">
              <w:marLeft w:val="0"/>
              <w:marRight w:val="0"/>
              <w:marTop w:val="0"/>
              <w:marBottom w:val="0"/>
              <w:divBdr>
                <w:top w:val="none" w:sz="0" w:space="0" w:color="auto"/>
                <w:left w:val="none" w:sz="0" w:space="0" w:color="auto"/>
                <w:bottom w:val="none" w:sz="0" w:space="0" w:color="auto"/>
                <w:right w:val="none" w:sz="0" w:space="0" w:color="auto"/>
              </w:divBdr>
            </w:div>
            <w:div w:id="1187713398">
              <w:marLeft w:val="0"/>
              <w:marRight w:val="0"/>
              <w:marTop w:val="0"/>
              <w:marBottom w:val="0"/>
              <w:divBdr>
                <w:top w:val="none" w:sz="0" w:space="0" w:color="auto"/>
                <w:left w:val="none" w:sz="0" w:space="0" w:color="auto"/>
                <w:bottom w:val="none" w:sz="0" w:space="0" w:color="auto"/>
                <w:right w:val="none" w:sz="0" w:space="0" w:color="auto"/>
              </w:divBdr>
            </w:div>
            <w:div w:id="1869414625">
              <w:marLeft w:val="0"/>
              <w:marRight w:val="0"/>
              <w:marTop w:val="0"/>
              <w:marBottom w:val="0"/>
              <w:divBdr>
                <w:top w:val="none" w:sz="0" w:space="0" w:color="auto"/>
                <w:left w:val="none" w:sz="0" w:space="0" w:color="auto"/>
                <w:bottom w:val="none" w:sz="0" w:space="0" w:color="auto"/>
                <w:right w:val="none" w:sz="0" w:space="0" w:color="auto"/>
              </w:divBdr>
            </w:div>
            <w:div w:id="1351645284">
              <w:marLeft w:val="0"/>
              <w:marRight w:val="0"/>
              <w:marTop w:val="0"/>
              <w:marBottom w:val="0"/>
              <w:divBdr>
                <w:top w:val="none" w:sz="0" w:space="0" w:color="auto"/>
                <w:left w:val="none" w:sz="0" w:space="0" w:color="auto"/>
                <w:bottom w:val="none" w:sz="0" w:space="0" w:color="auto"/>
                <w:right w:val="none" w:sz="0" w:space="0" w:color="auto"/>
              </w:divBdr>
            </w:div>
            <w:div w:id="868563950">
              <w:marLeft w:val="0"/>
              <w:marRight w:val="0"/>
              <w:marTop w:val="0"/>
              <w:marBottom w:val="0"/>
              <w:divBdr>
                <w:top w:val="none" w:sz="0" w:space="0" w:color="auto"/>
                <w:left w:val="none" w:sz="0" w:space="0" w:color="auto"/>
                <w:bottom w:val="none" w:sz="0" w:space="0" w:color="auto"/>
                <w:right w:val="none" w:sz="0" w:space="0" w:color="auto"/>
              </w:divBdr>
            </w:div>
            <w:div w:id="594754571">
              <w:marLeft w:val="0"/>
              <w:marRight w:val="0"/>
              <w:marTop w:val="0"/>
              <w:marBottom w:val="0"/>
              <w:divBdr>
                <w:top w:val="none" w:sz="0" w:space="0" w:color="auto"/>
                <w:left w:val="none" w:sz="0" w:space="0" w:color="auto"/>
                <w:bottom w:val="none" w:sz="0" w:space="0" w:color="auto"/>
                <w:right w:val="none" w:sz="0" w:space="0" w:color="auto"/>
              </w:divBdr>
            </w:div>
            <w:div w:id="415903446">
              <w:marLeft w:val="0"/>
              <w:marRight w:val="0"/>
              <w:marTop w:val="0"/>
              <w:marBottom w:val="0"/>
              <w:divBdr>
                <w:top w:val="none" w:sz="0" w:space="0" w:color="auto"/>
                <w:left w:val="none" w:sz="0" w:space="0" w:color="auto"/>
                <w:bottom w:val="none" w:sz="0" w:space="0" w:color="auto"/>
                <w:right w:val="none" w:sz="0" w:space="0" w:color="auto"/>
              </w:divBdr>
            </w:div>
            <w:div w:id="1424494494">
              <w:marLeft w:val="0"/>
              <w:marRight w:val="0"/>
              <w:marTop w:val="0"/>
              <w:marBottom w:val="0"/>
              <w:divBdr>
                <w:top w:val="none" w:sz="0" w:space="0" w:color="auto"/>
                <w:left w:val="none" w:sz="0" w:space="0" w:color="auto"/>
                <w:bottom w:val="none" w:sz="0" w:space="0" w:color="auto"/>
                <w:right w:val="none" w:sz="0" w:space="0" w:color="auto"/>
              </w:divBdr>
            </w:div>
            <w:div w:id="777796302">
              <w:marLeft w:val="0"/>
              <w:marRight w:val="0"/>
              <w:marTop w:val="0"/>
              <w:marBottom w:val="0"/>
              <w:divBdr>
                <w:top w:val="none" w:sz="0" w:space="0" w:color="auto"/>
                <w:left w:val="none" w:sz="0" w:space="0" w:color="auto"/>
                <w:bottom w:val="none" w:sz="0" w:space="0" w:color="auto"/>
                <w:right w:val="none" w:sz="0" w:space="0" w:color="auto"/>
              </w:divBdr>
            </w:div>
            <w:div w:id="98724248">
              <w:marLeft w:val="0"/>
              <w:marRight w:val="0"/>
              <w:marTop w:val="0"/>
              <w:marBottom w:val="0"/>
              <w:divBdr>
                <w:top w:val="none" w:sz="0" w:space="0" w:color="auto"/>
                <w:left w:val="none" w:sz="0" w:space="0" w:color="auto"/>
                <w:bottom w:val="none" w:sz="0" w:space="0" w:color="auto"/>
                <w:right w:val="none" w:sz="0" w:space="0" w:color="auto"/>
              </w:divBdr>
            </w:div>
            <w:div w:id="558322950">
              <w:marLeft w:val="0"/>
              <w:marRight w:val="0"/>
              <w:marTop w:val="0"/>
              <w:marBottom w:val="0"/>
              <w:divBdr>
                <w:top w:val="none" w:sz="0" w:space="0" w:color="auto"/>
                <w:left w:val="none" w:sz="0" w:space="0" w:color="auto"/>
                <w:bottom w:val="none" w:sz="0" w:space="0" w:color="auto"/>
                <w:right w:val="none" w:sz="0" w:space="0" w:color="auto"/>
              </w:divBdr>
            </w:div>
            <w:div w:id="1762676158">
              <w:marLeft w:val="0"/>
              <w:marRight w:val="0"/>
              <w:marTop w:val="0"/>
              <w:marBottom w:val="0"/>
              <w:divBdr>
                <w:top w:val="none" w:sz="0" w:space="0" w:color="auto"/>
                <w:left w:val="none" w:sz="0" w:space="0" w:color="auto"/>
                <w:bottom w:val="none" w:sz="0" w:space="0" w:color="auto"/>
                <w:right w:val="none" w:sz="0" w:space="0" w:color="auto"/>
              </w:divBdr>
            </w:div>
            <w:div w:id="333804699">
              <w:marLeft w:val="0"/>
              <w:marRight w:val="0"/>
              <w:marTop w:val="0"/>
              <w:marBottom w:val="0"/>
              <w:divBdr>
                <w:top w:val="none" w:sz="0" w:space="0" w:color="auto"/>
                <w:left w:val="none" w:sz="0" w:space="0" w:color="auto"/>
                <w:bottom w:val="none" w:sz="0" w:space="0" w:color="auto"/>
                <w:right w:val="none" w:sz="0" w:space="0" w:color="auto"/>
              </w:divBdr>
            </w:div>
            <w:div w:id="145359979">
              <w:marLeft w:val="0"/>
              <w:marRight w:val="0"/>
              <w:marTop w:val="0"/>
              <w:marBottom w:val="0"/>
              <w:divBdr>
                <w:top w:val="none" w:sz="0" w:space="0" w:color="auto"/>
                <w:left w:val="none" w:sz="0" w:space="0" w:color="auto"/>
                <w:bottom w:val="none" w:sz="0" w:space="0" w:color="auto"/>
                <w:right w:val="none" w:sz="0" w:space="0" w:color="auto"/>
              </w:divBdr>
            </w:div>
            <w:div w:id="45110477">
              <w:marLeft w:val="0"/>
              <w:marRight w:val="0"/>
              <w:marTop w:val="0"/>
              <w:marBottom w:val="0"/>
              <w:divBdr>
                <w:top w:val="none" w:sz="0" w:space="0" w:color="auto"/>
                <w:left w:val="none" w:sz="0" w:space="0" w:color="auto"/>
                <w:bottom w:val="none" w:sz="0" w:space="0" w:color="auto"/>
                <w:right w:val="none" w:sz="0" w:space="0" w:color="auto"/>
              </w:divBdr>
            </w:div>
            <w:div w:id="1350713364">
              <w:marLeft w:val="0"/>
              <w:marRight w:val="0"/>
              <w:marTop w:val="0"/>
              <w:marBottom w:val="0"/>
              <w:divBdr>
                <w:top w:val="none" w:sz="0" w:space="0" w:color="auto"/>
                <w:left w:val="none" w:sz="0" w:space="0" w:color="auto"/>
                <w:bottom w:val="none" w:sz="0" w:space="0" w:color="auto"/>
                <w:right w:val="none" w:sz="0" w:space="0" w:color="auto"/>
              </w:divBdr>
            </w:div>
            <w:div w:id="1711150689">
              <w:marLeft w:val="0"/>
              <w:marRight w:val="0"/>
              <w:marTop w:val="0"/>
              <w:marBottom w:val="0"/>
              <w:divBdr>
                <w:top w:val="none" w:sz="0" w:space="0" w:color="auto"/>
                <w:left w:val="none" w:sz="0" w:space="0" w:color="auto"/>
                <w:bottom w:val="none" w:sz="0" w:space="0" w:color="auto"/>
                <w:right w:val="none" w:sz="0" w:space="0" w:color="auto"/>
              </w:divBdr>
            </w:div>
            <w:div w:id="414980417">
              <w:marLeft w:val="0"/>
              <w:marRight w:val="0"/>
              <w:marTop w:val="0"/>
              <w:marBottom w:val="0"/>
              <w:divBdr>
                <w:top w:val="none" w:sz="0" w:space="0" w:color="auto"/>
                <w:left w:val="none" w:sz="0" w:space="0" w:color="auto"/>
                <w:bottom w:val="none" w:sz="0" w:space="0" w:color="auto"/>
                <w:right w:val="none" w:sz="0" w:space="0" w:color="auto"/>
              </w:divBdr>
            </w:div>
            <w:div w:id="1667246751">
              <w:marLeft w:val="0"/>
              <w:marRight w:val="0"/>
              <w:marTop w:val="0"/>
              <w:marBottom w:val="0"/>
              <w:divBdr>
                <w:top w:val="none" w:sz="0" w:space="0" w:color="auto"/>
                <w:left w:val="none" w:sz="0" w:space="0" w:color="auto"/>
                <w:bottom w:val="none" w:sz="0" w:space="0" w:color="auto"/>
                <w:right w:val="none" w:sz="0" w:space="0" w:color="auto"/>
              </w:divBdr>
            </w:div>
            <w:div w:id="637952044">
              <w:marLeft w:val="0"/>
              <w:marRight w:val="0"/>
              <w:marTop w:val="0"/>
              <w:marBottom w:val="0"/>
              <w:divBdr>
                <w:top w:val="none" w:sz="0" w:space="0" w:color="auto"/>
                <w:left w:val="none" w:sz="0" w:space="0" w:color="auto"/>
                <w:bottom w:val="none" w:sz="0" w:space="0" w:color="auto"/>
                <w:right w:val="none" w:sz="0" w:space="0" w:color="auto"/>
              </w:divBdr>
            </w:div>
            <w:div w:id="351342639">
              <w:marLeft w:val="0"/>
              <w:marRight w:val="0"/>
              <w:marTop w:val="0"/>
              <w:marBottom w:val="0"/>
              <w:divBdr>
                <w:top w:val="none" w:sz="0" w:space="0" w:color="auto"/>
                <w:left w:val="none" w:sz="0" w:space="0" w:color="auto"/>
                <w:bottom w:val="none" w:sz="0" w:space="0" w:color="auto"/>
                <w:right w:val="none" w:sz="0" w:space="0" w:color="auto"/>
              </w:divBdr>
            </w:div>
            <w:div w:id="1464496584">
              <w:marLeft w:val="0"/>
              <w:marRight w:val="0"/>
              <w:marTop w:val="0"/>
              <w:marBottom w:val="0"/>
              <w:divBdr>
                <w:top w:val="none" w:sz="0" w:space="0" w:color="auto"/>
                <w:left w:val="none" w:sz="0" w:space="0" w:color="auto"/>
                <w:bottom w:val="none" w:sz="0" w:space="0" w:color="auto"/>
                <w:right w:val="none" w:sz="0" w:space="0" w:color="auto"/>
              </w:divBdr>
            </w:div>
            <w:div w:id="846092557">
              <w:marLeft w:val="0"/>
              <w:marRight w:val="0"/>
              <w:marTop w:val="0"/>
              <w:marBottom w:val="0"/>
              <w:divBdr>
                <w:top w:val="none" w:sz="0" w:space="0" w:color="auto"/>
                <w:left w:val="none" w:sz="0" w:space="0" w:color="auto"/>
                <w:bottom w:val="none" w:sz="0" w:space="0" w:color="auto"/>
                <w:right w:val="none" w:sz="0" w:space="0" w:color="auto"/>
              </w:divBdr>
            </w:div>
            <w:div w:id="1619028575">
              <w:marLeft w:val="0"/>
              <w:marRight w:val="0"/>
              <w:marTop w:val="0"/>
              <w:marBottom w:val="0"/>
              <w:divBdr>
                <w:top w:val="none" w:sz="0" w:space="0" w:color="auto"/>
                <w:left w:val="none" w:sz="0" w:space="0" w:color="auto"/>
                <w:bottom w:val="none" w:sz="0" w:space="0" w:color="auto"/>
                <w:right w:val="none" w:sz="0" w:space="0" w:color="auto"/>
              </w:divBdr>
            </w:div>
            <w:div w:id="1889216579">
              <w:marLeft w:val="0"/>
              <w:marRight w:val="0"/>
              <w:marTop w:val="0"/>
              <w:marBottom w:val="0"/>
              <w:divBdr>
                <w:top w:val="none" w:sz="0" w:space="0" w:color="auto"/>
                <w:left w:val="none" w:sz="0" w:space="0" w:color="auto"/>
                <w:bottom w:val="none" w:sz="0" w:space="0" w:color="auto"/>
                <w:right w:val="none" w:sz="0" w:space="0" w:color="auto"/>
              </w:divBdr>
            </w:div>
            <w:div w:id="453407634">
              <w:marLeft w:val="0"/>
              <w:marRight w:val="0"/>
              <w:marTop w:val="0"/>
              <w:marBottom w:val="0"/>
              <w:divBdr>
                <w:top w:val="none" w:sz="0" w:space="0" w:color="auto"/>
                <w:left w:val="none" w:sz="0" w:space="0" w:color="auto"/>
                <w:bottom w:val="none" w:sz="0" w:space="0" w:color="auto"/>
                <w:right w:val="none" w:sz="0" w:space="0" w:color="auto"/>
              </w:divBdr>
            </w:div>
            <w:div w:id="1384792504">
              <w:marLeft w:val="0"/>
              <w:marRight w:val="0"/>
              <w:marTop w:val="0"/>
              <w:marBottom w:val="0"/>
              <w:divBdr>
                <w:top w:val="none" w:sz="0" w:space="0" w:color="auto"/>
                <w:left w:val="none" w:sz="0" w:space="0" w:color="auto"/>
                <w:bottom w:val="none" w:sz="0" w:space="0" w:color="auto"/>
                <w:right w:val="none" w:sz="0" w:space="0" w:color="auto"/>
              </w:divBdr>
            </w:div>
            <w:div w:id="1068578700">
              <w:marLeft w:val="0"/>
              <w:marRight w:val="0"/>
              <w:marTop w:val="0"/>
              <w:marBottom w:val="0"/>
              <w:divBdr>
                <w:top w:val="none" w:sz="0" w:space="0" w:color="auto"/>
                <w:left w:val="none" w:sz="0" w:space="0" w:color="auto"/>
                <w:bottom w:val="none" w:sz="0" w:space="0" w:color="auto"/>
                <w:right w:val="none" w:sz="0" w:space="0" w:color="auto"/>
              </w:divBdr>
            </w:div>
            <w:div w:id="341049762">
              <w:marLeft w:val="0"/>
              <w:marRight w:val="0"/>
              <w:marTop w:val="0"/>
              <w:marBottom w:val="0"/>
              <w:divBdr>
                <w:top w:val="none" w:sz="0" w:space="0" w:color="auto"/>
                <w:left w:val="none" w:sz="0" w:space="0" w:color="auto"/>
                <w:bottom w:val="none" w:sz="0" w:space="0" w:color="auto"/>
                <w:right w:val="none" w:sz="0" w:space="0" w:color="auto"/>
              </w:divBdr>
            </w:div>
            <w:div w:id="539902493">
              <w:marLeft w:val="0"/>
              <w:marRight w:val="0"/>
              <w:marTop w:val="0"/>
              <w:marBottom w:val="0"/>
              <w:divBdr>
                <w:top w:val="none" w:sz="0" w:space="0" w:color="auto"/>
                <w:left w:val="none" w:sz="0" w:space="0" w:color="auto"/>
                <w:bottom w:val="none" w:sz="0" w:space="0" w:color="auto"/>
                <w:right w:val="none" w:sz="0" w:space="0" w:color="auto"/>
              </w:divBdr>
            </w:div>
            <w:div w:id="1932156265">
              <w:marLeft w:val="0"/>
              <w:marRight w:val="0"/>
              <w:marTop w:val="0"/>
              <w:marBottom w:val="0"/>
              <w:divBdr>
                <w:top w:val="none" w:sz="0" w:space="0" w:color="auto"/>
                <w:left w:val="none" w:sz="0" w:space="0" w:color="auto"/>
                <w:bottom w:val="none" w:sz="0" w:space="0" w:color="auto"/>
                <w:right w:val="none" w:sz="0" w:space="0" w:color="auto"/>
              </w:divBdr>
            </w:div>
            <w:div w:id="485318024">
              <w:marLeft w:val="0"/>
              <w:marRight w:val="0"/>
              <w:marTop w:val="0"/>
              <w:marBottom w:val="0"/>
              <w:divBdr>
                <w:top w:val="none" w:sz="0" w:space="0" w:color="auto"/>
                <w:left w:val="none" w:sz="0" w:space="0" w:color="auto"/>
                <w:bottom w:val="none" w:sz="0" w:space="0" w:color="auto"/>
                <w:right w:val="none" w:sz="0" w:space="0" w:color="auto"/>
              </w:divBdr>
            </w:div>
            <w:div w:id="1129131501">
              <w:marLeft w:val="0"/>
              <w:marRight w:val="0"/>
              <w:marTop w:val="0"/>
              <w:marBottom w:val="0"/>
              <w:divBdr>
                <w:top w:val="none" w:sz="0" w:space="0" w:color="auto"/>
                <w:left w:val="none" w:sz="0" w:space="0" w:color="auto"/>
                <w:bottom w:val="none" w:sz="0" w:space="0" w:color="auto"/>
                <w:right w:val="none" w:sz="0" w:space="0" w:color="auto"/>
              </w:divBdr>
            </w:div>
            <w:div w:id="1608462089">
              <w:marLeft w:val="0"/>
              <w:marRight w:val="0"/>
              <w:marTop w:val="0"/>
              <w:marBottom w:val="0"/>
              <w:divBdr>
                <w:top w:val="none" w:sz="0" w:space="0" w:color="auto"/>
                <w:left w:val="none" w:sz="0" w:space="0" w:color="auto"/>
                <w:bottom w:val="none" w:sz="0" w:space="0" w:color="auto"/>
                <w:right w:val="none" w:sz="0" w:space="0" w:color="auto"/>
              </w:divBdr>
            </w:div>
            <w:div w:id="100497505">
              <w:marLeft w:val="0"/>
              <w:marRight w:val="0"/>
              <w:marTop w:val="0"/>
              <w:marBottom w:val="0"/>
              <w:divBdr>
                <w:top w:val="none" w:sz="0" w:space="0" w:color="auto"/>
                <w:left w:val="none" w:sz="0" w:space="0" w:color="auto"/>
                <w:bottom w:val="none" w:sz="0" w:space="0" w:color="auto"/>
                <w:right w:val="none" w:sz="0" w:space="0" w:color="auto"/>
              </w:divBdr>
            </w:div>
            <w:div w:id="1255237015">
              <w:marLeft w:val="0"/>
              <w:marRight w:val="0"/>
              <w:marTop w:val="0"/>
              <w:marBottom w:val="0"/>
              <w:divBdr>
                <w:top w:val="none" w:sz="0" w:space="0" w:color="auto"/>
                <w:left w:val="none" w:sz="0" w:space="0" w:color="auto"/>
                <w:bottom w:val="none" w:sz="0" w:space="0" w:color="auto"/>
                <w:right w:val="none" w:sz="0" w:space="0" w:color="auto"/>
              </w:divBdr>
            </w:div>
            <w:div w:id="1903757355">
              <w:marLeft w:val="0"/>
              <w:marRight w:val="0"/>
              <w:marTop w:val="0"/>
              <w:marBottom w:val="0"/>
              <w:divBdr>
                <w:top w:val="none" w:sz="0" w:space="0" w:color="auto"/>
                <w:left w:val="none" w:sz="0" w:space="0" w:color="auto"/>
                <w:bottom w:val="none" w:sz="0" w:space="0" w:color="auto"/>
                <w:right w:val="none" w:sz="0" w:space="0" w:color="auto"/>
              </w:divBdr>
            </w:div>
            <w:div w:id="1798253697">
              <w:marLeft w:val="0"/>
              <w:marRight w:val="0"/>
              <w:marTop w:val="0"/>
              <w:marBottom w:val="0"/>
              <w:divBdr>
                <w:top w:val="none" w:sz="0" w:space="0" w:color="auto"/>
                <w:left w:val="none" w:sz="0" w:space="0" w:color="auto"/>
                <w:bottom w:val="none" w:sz="0" w:space="0" w:color="auto"/>
                <w:right w:val="none" w:sz="0" w:space="0" w:color="auto"/>
              </w:divBdr>
            </w:div>
            <w:div w:id="1510413422">
              <w:marLeft w:val="0"/>
              <w:marRight w:val="0"/>
              <w:marTop w:val="0"/>
              <w:marBottom w:val="0"/>
              <w:divBdr>
                <w:top w:val="none" w:sz="0" w:space="0" w:color="auto"/>
                <w:left w:val="none" w:sz="0" w:space="0" w:color="auto"/>
                <w:bottom w:val="none" w:sz="0" w:space="0" w:color="auto"/>
                <w:right w:val="none" w:sz="0" w:space="0" w:color="auto"/>
              </w:divBdr>
            </w:div>
            <w:div w:id="1075391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785596">
      <w:bodyDiv w:val="1"/>
      <w:marLeft w:val="0"/>
      <w:marRight w:val="0"/>
      <w:marTop w:val="0"/>
      <w:marBottom w:val="0"/>
      <w:divBdr>
        <w:top w:val="none" w:sz="0" w:space="0" w:color="auto"/>
        <w:left w:val="none" w:sz="0" w:space="0" w:color="auto"/>
        <w:bottom w:val="none" w:sz="0" w:space="0" w:color="auto"/>
        <w:right w:val="none" w:sz="0" w:space="0" w:color="auto"/>
      </w:divBdr>
      <w:divsChild>
        <w:div w:id="1496727433">
          <w:marLeft w:val="0"/>
          <w:marRight w:val="0"/>
          <w:marTop w:val="0"/>
          <w:marBottom w:val="0"/>
          <w:divBdr>
            <w:top w:val="none" w:sz="0" w:space="0" w:color="auto"/>
            <w:left w:val="none" w:sz="0" w:space="0" w:color="auto"/>
            <w:bottom w:val="none" w:sz="0" w:space="0" w:color="auto"/>
            <w:right w:val="none" w:sz="0" w:space="0" w:color="auto"/>
          </w:divBdr>
          <w:divsChild>
            <w:div w:id="1516722446">
              <w:marLeft w:val="0"/>
              <w:marRight w:val="0"/>
              <w:marTop w:val="0"/>
              <w:marBottom w:val="0"/>
              <w:divBdr>
                <w:top w:val="none" w:sz="0" w:space="0" w:color="auto"/>
                <w:left w:val="none" w:sz="0" w:space="0" w:color="auto"/>
                <w:bottom w:val="none" w:sz="0" w:space="0" w:color="auto"/>
                <w:right w:val="none" w:sz="0" w:space="0" w:color="auto"/>
              </w:divBdr>
            </w:div>
            <w:div w:id="312299927">
              <w:marLeft w:val="0"/>
              <w:marRight w:val="0"/>
              <w:marTop w:val="0"/>
              <w:marBottom w:val="0"/>
              <w:divBdr>
                <w:top w:val="none" w:sz="0" w:space="0" w:color="auto"/>
                <w:left w:val="none" w:sz="0" w:space="0" w:color="auto"/>
                <w:bottom w:val="none" w:sz="0" w:space="0" w:color="auto"/>
                <w:right w:val="none" w:sz="0" w:space="0" w:color="auto"/>
              </w:divBdr>
            </w:div>
            <w:div w:id="950670102">
              <w:marLeft w:val="0"/>
              <w:marRight w:val="0"/>
              <w:marTop w:val="0"/>
              <w:marBottom w:val="0"/>
              <w:divBdr>
                <w:top w:val="none" w:sz="0" w:space="0" w:color="auto"/>
                <w:left w:val="none" w:sz="0" w:space="0" w:color="auto"/>
                <w:bottom w:val="none" w:sz="0" w:space="0" w:color="auto"/>
                <w:right w:val="none" w:sz="0" w:space="0" w:color="auto"/>
              </w:divBdr>
            </w:div>
            <w:div w:id="1132750693">
              <w:marLeft w:val="0"/>
              <w:marRight w:val="0"/>
              <w:marTop w:val="0"/>
              <w:marBottom w:val="0"/>
              <w:divBdr>
                <w:top w:val="none" w:sz="0" w:space="0" w:color="auto"/>
                <w:left w:val="none" w:sz="0" w:space="0" w:color="auto"/>
                <w:bottom w:val="none" w:sz="0" w:space="0" w:color="auto"/>
                <w:right w:val="none" w:sz="0" w:space="0" w:color="auto"/>
              </w:divBdr>
            </w:div>
            <w:div w:id="926842395">
              <w:marLeft w:val="0"/>
              <w:marRight w:val="0"/>
              <w:marTop w:val="0"/>
              <w:marBottom w:val="0"/>
              <w:divBdr>
                <w:top w:val="none" w:sz="0" w:space="0" w:color="auto"/>
                <w:left w:val="none" w:sz="0" w:space="0" w:color="auto"/>
                <w:bottom w:val="none" w:sz="0" w:space="0" w:color="auto"/>
                <w:right w:val="none" w:sz="0" w:space="0" w:color="auto"/>
              </w:divBdr>
            </w:div>
            <w:div w:id="2077043317">
              <w:marLeft w:val="0"/>
              <w:marRight w:val="0"/>
              <w:marTop w:val="0"/>
              <w:marBottom w:val="0"/>
              <w:divBdr>
                <w:top w:val="none" w:sz="0" w:space="0" w:color="auto"/>
                <w:left w:val="none" w:sz="0" w:space="0" w:color="auto"/>
                <w:bottom w:val="none" w:sz="0" w:space="0" w:color="auto"/>
                <w:right w:val="none" w:sz="0" w:space="0" w:color="auto"/>
              </w:divBdr>
            </w:div>
            <w:div w:id="1468477481">
              <w:marLeft w:val="0"/>
              <w:marRight w:val="0"/>
              <w:marTop w:val="0"/>
              <w:marBottom w:val="0"/>
              <w:divBdr>
                <w:top w:val="none" w:sz="0" w:space="0" w:color="auto"/>
                <w:left w:val="none" w:sz="0" w:space="0" w:color="auto"/>
                <w:bottom w:val="none" w:sz="0" w:space="0" w:color="auto"/>
                <w:right w:val="none" w:sz="0" w:space="0" w:color="auto"/>
              </w:divBdr>
            </w:div>
            <w:div w:id="530649799">
              <w:marLeft w:val="0"/>
              <w:marRight w:val="0"/>
              <w:marTop w:val="0"/>
              <w:marBottom w:val="0"/>
              <w:divBdr>
                <w:top w:val="none" w:sz="0" w:space="0" w:color="auto"/>
                <w:left w:val="none" w:sz="0" w:space="0" w:color="auto"/>
                <w:bottom w:val="none" w:sz="0" w:space="0" w:color="auto"/>
                <w:right w:val="none" w:sz="0" w:space="0" w:color="auto"/>
              </w:divBdr>
            </w:div>
            <w:div w:id="1799369685">
              <w:marLeft w:val="0"/>
              <w:marRight w:val="0"/>
              <w:marTop w:val="0"/>
              <w:marBottom w:val="0"/>
              <w:divBdr>
                <w:top w:val="none" w:sz="0" w:space="0" w:color="auto"/>
                <w:left w:val="none" w:sz="0" w:space="0" w:color="auto"/>
                <w:bottom w:val="none" w:sz="0" w:space="0" w:color="auto"/>
                <w:right w:val="none" w:sz="0" w:space="0" w:color="auto"/>
              </w:divBdr>
            </w:div>
            <w:div w:id="219367425">
              <w:marLeft w:val="0"/>
              <w:marRight w:val="0"/>
              <w:marTop w:val="0"/>
              <w:marBottom w:val="0"/>
              <w:divBdr>
                <w:top w:val="none" w:sz="0" w:space="0" w:color="auto"/>
                <w:left w:val="none" w:sz="0" w:space="0" w:color="auto"/>
                <w:bottom w:val="none" w:sz="0" w:space="0" w:color="auto"/>
                <w:right w:val="none" w:sz="0" w:space="0" w:color="auto"/>
              </w:divBdr>
            </w:div>
            <w:div w:id="2065375148">
              <w:marLeft w:val="0"/>
              <w:marRight w:val="0"/>
              <w:marTop w:val="0"/>
              <w:marBottom w:val="0"/>
              <w:divBdr>
                <w:top w:val="none" w:sz="0" w:space="0" w:color="auto"/>
                <w:left w:val="none" w:sz="0" w:space="0" w:color="auto"/>
                <w:bottom w:val="none" w:sz="0" w:space="0" w:color="auto"/>
                <w:right w:val="none" w:sz="0" w:space="0" w:color="auto"/>
              </w:divBdr>
            </w:div>
            <w:div w:id="618875180">
              <w:marLeft w:val="0"/>
              <w:marRight w:val="0"/>
              <w:marTop w:val="0"/>
              <w:marBottom w:val="0"/>
              <w:divBdr>
                <w:top w:val="none" w:sz="0" w:space="0" w:color="auto"/>
                <w:left w:val="none" w:sz="0" w:space="0" w:color="auto"/>
                <w:bottom w:val="none" w:sz="0" w:space="0" w:color="auto"/>
                <w:right w:val="none" w:sz="0" w:space="0" w:color="auto"/>
              </w:divBdr>
            </w:div>
            <w:div w:id="810680730">
              <w:marLeft w:val="0"/>
              <w:marRight w:val="0"/>
              <w:marTop w:val="0"/>
              <w:marBottom w:val="0"/>
              <w:divBdr>
                <w:top w:val="none" w:sz="0" w:space="0" w:color="auto"/>
                <w:left w:val="none" w:sz="0" w:space="0" w:color="auto"/>
                <w:bottom w:val="none" w:sz="0" w:space="0" w:color="auto"/>
                <w:right w:val="none" w:sz="0" w:space="0" w:color="auto"/>
              </w:divBdr>
            </w:div>
            <w:div w:id="1594395">
              <w:marLeft w:val="0"/>
              <w:marRight w:val="0"/>
              <w:marTop w:val="0"/>
              <w:marBottom w:val="0"/>
              <w:divBdr>
                <w:top w:val="none" w:sz="0" w:space="0" w:color="auto"/>
                <w:left w:val="none" w:sz="0" w:space="0" w:color="auto"/>
                <w:bottom w:val="none" w:sz="0" w:space="0" w:color="auto"/>
                <w:right w:val="none" w:sz="0" w:space="0" w:color="auto"/>
              </w:divBdr>
            </w:div>
            <w:div w:id="890074745">
              <w:marLeft w:val="0"/>
              <w:marRight w:val="0"/>
              <w:marTop w:val="0"/>
              <w:marBottom w:val="0"/>
              <w:divBdr>
                <w:top w:val="none" w:sz="0" w:space="0" w:color="auto"/>
                <w:left w:val="none" w:sz="0" w:space="0" w:color="auto"/>
                <w:bottom w:val="none" w:sz="0" w:space="0" w:color="auto"/>
                <w:right w:val="none" w:sz="0" w:space="0" w:color="auto"/>
              </w:divBdr>
            </w:div>
            <w:div w:id="894509458">
              <w:marLeft w:val="0"/>
              <w:marRight w:val="0"/>
              <w:marTop w:val="0"/>
              <w:marBottom w:val="0"/>
              <w:divBdr>
                <w:top w:val="none" w:sz="0" w:space="0" w:color="auto"/>
                <w:left w:val="none" w:sz="0" w:space="0" w:color="auto"/>
                <w:bottom w:val="none" w:sz="0" w:space="0" w:color="auto"/>
                <w:right w:val="none" w:sz="0" w:space="0" w:color="auto"/>
              </w:divBdr>
            </w:div>
            <w:div w:id="1951358044">
              <w:marLeft w:val="0"/>
              <w:marRight w:val="0"/>
              <w:marTop w:val="0"/>
              <w:marBottom w:val="0"/>
              <w:divBdr>
                <w:top w:val="none" w:sz="0" w:space="0" w:color="auto"/>
                <w:left w:val="none" w:sz="0" w:space="0" w:color="auto"/>
                <w:bottom w:val="none" w:sz="0" w:space="0" w:color="auto"/>
                <w:right w:val="none" w:sz="0" w:space="0" w:color="auto"/>
              </w:divBdr>
            </w:div>
            <w:div w:id="1465468027">
              <w:marLeft w:val="0"/>
              <w:marRight w:val="0"/>
              <w:marTop w:val="0"/>
              <w:marBottom w:val="0"/>
              <w:divBdr>
                <w:top w:val="none" w:sz="0" w:space="0" w:color="auto"/>
                <w:left w:val="none" w:sz="0" w:space="0" w:color="auto"/>
                <w:bottom w:val="none" w:sz="0" w:space="0" w:color="auto"/>
                <w:right w:val="none" w:sz="0" w:space="0" w:color="auto"/>
              </w:divBdr>
            </w:div>
            <w:div w:id="1091851960">
              <w:marLeft w:val="0"/>
              <w:marRight w:val="0"/>
              <w:marTop w:val="0"/>
              <w:marBottom w:val="0"/>
              <w:divBdr>
                <w:top w:val="none" w:sz="0" w:space="0" w:color="auto"/>
                <w:left w:val="none" w:sz="0" w:space="0" w:color="auto"/>
                <w:bottom w:val="none" w:sz="0" w:space="0" w:color="auto"/>
                <w:right w:val="none" w:sz="0" w:space="0" w:color="auto"/>
              </w:divBdr>
            </w:div>
            <w:div w:id="1969772922">
              <w:marLeft w:val="0"/>
              <w:marRight w:val="0"/>
              <w:marTop w:val="0"/>
              <w:marBottom w:val="0"/>
              <w:divBdr>
                <w:top w:val="none" w:sz="0" w:space="0" w:color="auto"/>
                <w:left w:val="none" w:sz="0" w:space="0" w:color="auto"/>
                <w:bottom w:val="none" w:sz="0" w:space="0" w:color="auto"/>
                <w:right w:val="none" w:sz="0" w:space="0" w:color="auto"/>
              </w:divBdr>
            </w:div>
            <w:div w:id="1126312973">
              <w:marLeft w:val="0"/>
              <w:marRight w:val="0"/>
              <w:marTop w:val="0"/>
              <w:marBottom w:val="0"/>
              <w:divBdr>
                <w:top w:val="none" w:sz="0" w:space="0" w:color="auto"/>
                <w:left w:val="none" w:sz="0" w:space="0" w:color="auto"/>
                <w:bottom w:val="none" w:sz="0" w:space="0" w:color="auto"/>
                <w:right w:val="none" w:sz="0" w:space="0" w:color="auto"/>
              </w:divBdr>
            </w:div>
            <w:div w:id="152335421">
              <w:marLeft w:val="0"/>
              <w:marRight w:val="0"/>
              <w:marTop w:val="0"/>
              <w:marBottom w:val="0"/>
              <w:divBdr>
                <w:top w:val="none" w:sz="0" w:space="0" w:color="auto"/>
                <w:left w:val="none" w:sz="0" w:space="0" w:color="auto"/>
                <w:bottom w:val="none" w:sz="0" w:space="0" w:color="auto"/>
                <w:right w:val="none" w:sz="0" w:space="0" w:color="auto"/>
              </w:divBdr>
            </w:div>
            <w:div w:id="2081902733">
              <w:marLeft w:val="0"/>
              <w:marRight w:val="0"/>
              <w:marTop w:val="0"/>
              <w:marBottom w:val="0"/>
              <w:divBdr>
                <w:top w:val="none" w:sz="0" w:space="0" w:color="auto"/>
                <w:left w:val="none" w:sz="0" w:space="0" w:color="auto"/>
                <w:bottom w:val="none" w:sz="0" w:space="0" w:color="auto"/>
                <w:right w:val="none" w:sz="0" w:space="0" w:color="auto"/>
              </w:divBdr>
            </w:div>
            <w:div w:id="1130322484">
              <w:marLeft w:val="0"/>
              <w:marRight w:val="0"/>
              <w:marTop w:val="0"/>
              <w:marBottom w:val="0"/>
              <w:divBdr>
                <w:top w:val="none" w:sz="0" w:space="0" w:color="auto"/>
                <w:left w:val="none" w:sz="0" w:space="0" w:color="auto"/>
                <w:bottom w:val="none" w:sz="0" w:space="0" w:color="auto"/>
                <w:right w:val="none" w:sz="0" w:space="0" w:color="auto"/>
              </w:divBdr>
            </w:div>
            <w:div w:id="847446622">
              <w:marLeft w:val="0"/>
              <w:marRight w:val="0"/>
              <w:marTop w:val="0"/>
              <w:marBottom w:val="0"/>
              <w:divBdr>
                <w:top w:val="none" w:sz="0" w:space="0" w:color="auto"/>
                <w:left w:val="none" w:sz="0" w:space="0" w:color="auto"/>
                <w:bottom w:val="none" w:sz="0" w:space="0" w:color="auto"/>
                <w:right w:val="none" w:sz="0" w:space="0" w:color="auto"/>
              </w:divBdr>
            </w:div>
            <w:div w:id="1409308006">
              <w:marLeft w:val="0"/>
              <w:marRight w:val="0"/>
              <w:marTop w:val="0"/>
              <w:marBottom w:val="0"/>
              <w:divBdr>
                <w:top w:val="none" w:sz="0" w:space="0" w:color="auto"/>
                <w:left w:val="none" w:sz="0" w:space="0" w:color="auto"/>
                <w:bottom w:val="none" w:sz="0" w:space="0" w:color="auto"/>
                <w:right w:val="none" w:sz="0" w:space="0" w:color="auto"/>
              </w:divBdr>
            </w:div>
            <w:div w:id="1065372546">
              <w:marLeft w:val="0"/>
              <w:marRight w:val="0"/>
              <w:marTop w:val="0"/>
              <w:marBottom w:val="0"/>
              <w:divBdr>
                <w:top w:val="none" w:sz="0" w:space="0" w:color="auto"/>
                <w:left w:val="none" w:sz="0" w:space="0" w:color="auto"/>
                <w:bottom w:val="none" w:sz="0" w:space="0" w:color="auto"/>
                <w:right w:val="none" w:sz="0" w:space="0" w:color="auto"/>
              </w:divBdr>
            </w:div>
            <w:div w:id="1687050661">
              <w:marLeft w:val="0"/>
              <w:marRight w:val="0"/>
              <w:marTop w:val="0"/>
              <w:marBottom w:val="0"/>
              <w:divBdr>
                <w:top w:val="none" w:sz="0" w:space="0" w:color="auto"/>
                <w:left w:val="none" w:sz="0" w:space="0" w:color="auto"/>
                <w:bottom w:val="none" w:sz="0" w:space="0" w:color="auto"/>
                <w:right w:val="none" w:sz="0" w:space="0" w:color="auto"/>
              </w:divBdr>
            </w:div>
            <w:div w:id="572665311">
              <w:marLeft w:val="0"/>
              <w:marRight w:val="0"/>
              <w:marTop w:val="0"/>
              <w:marBottom w:val="0"/>
              <w:divBdr>
                <w:top w:val="none" w:sz="0" w:space="0" w:color="auto"/>
                <w:left w:val="none" w:sz="0" w:space="0" w:color="auto"/>
                <w:bottom w:val="none" w:sz="0" w:space="0" w:color="auto"/>
                <w:right w:val="none" w:sz="0" w:space="0" w:color="auto"/>
              </w:divBdr>
            </w:div>
            <w:div w:id="1420835997">
              <w:marLeft w:val="0"/>
              <w:marRight w:val="0"/>
              <w:marTop w:val="0"/>
              <w:marBottom w:val="0"/>
              <w:divBdr>
                <w:top w:val="none" w:sz="0" w:space="0" w:color="auto"/>
                <w:left w:val="none" w:sz="0" w:space="0" w:color="auto"/>
                <w:bottom w:val="none" w:sz="0" w:space="0" w:color="auto"/>
                <w:right w:val="none" w:sz="0" w:space="0" w:color="auto"/>
              </w:divBdr>
            </w:div>
            <w:div w:id="1659503111">
              <w:marLeft w:val="0"/>
              <w:marRight w:val="0"/>
              <w:marTop w:val="0"/>
              <w:marBottom w:val="0"/>
              <w:divBdr>
                <w:top w:val="none" w:sz="0" w:space="0" w:color="auto"/>
                <w:left w:val="none" w:sz="0" w:space="0" w:color="auto"/>
                <w:bottom w:val="none" w:sz="0" w:space="0" w:color="auto"/>
                <w:right w:val="none" w:sz="0" w:space="0" w:color="auto"/>
              </w:divBdr>
            </w:div>
            <w:div w:id="1403333718">
              <w:marLeft w:val="0"/>
              <w:marRight w:val="0"/>
              <w:marTop w:val="0"/>
              <w:marBottom w:val="0"/>
              <w:divBdr>
                <w:top w:val="none" w:sz="0" w:space="0" w:color="auto"/>
                <w:left w:val="none" w:sz="0" w:space="0" w:color="auto"/>
                <w:bottom w:val="none" w:sz="0" w:space="0" w:color="auto"/>
                <w:right w:val="none" w:sz="0" w:space="0" w:color="auto"/>
              </w:divBdr>
            </w:div>
            <w:div w:id="2110932044">
              <w:marLeft w:val="0"/>
              <w:marRight w:val="0"/>
              <w:marTop w:val="0"/>
              <w:marBottom w:val="0"/>
              <w:divBdr>
                <w:top w:val="none" w:sz="0" w:space="0" w:color="auto"/>
                <w:left w:val="none" w:sz="0" w:space="0" w:color="auto"/>
                <w:bottom w:val="none" w:sz="0" w:space="0" w:color="auto"/>
                <w:right w:val="none" w:sz="0" w:space="0" w:color="auto"/>
              </w:divBdr>
            </w:div>
            <w:div w:id="1044058555">
              <w:marLeft w:val="0"/>
              <w:marRight w:val="0"/>
              <w:marTop w:val="0"/>
              <w:marBottom w:val="0"/>
              <w:divBdr>
                <w:top w:val="none" w:sz="0" w:space="0" w:color="auto"/>
                <w:left w:val="none" w:sz="0" w:space="0" w:color="auto"/>
                <w:bottom w:val="none" w:sz="0" w:space="0" w:color="auto"/>
                <w:right w:val="none" w:sz="0" w:space="0" w:color="auto"/>
              </w:divBdr>
            </w:div>
            <w:div w:id="1359117032">
              <w:marLeft w:val="0"/>
              <w:marRight w:val="0"/>
              <w:marTop w:val="0"/>
              <w:marBottom w:val="0"/>
              <w:divBdr>
                <w:top w:val="none" w:sz="0" w:space="0" w:color="auto"/>
                <w:left w:val="none" w:sz="0" w:space="0" w:color="auto"/>
                <w:bottom w:val="none" w:sz="0" w:space="0" w:color="auto"/>
                <w:right w:val="none" w:sz="0" w:space="0" w:color="auto"/>
              </w:divBdr>
            </w:div>
            <w:div w:id="1295451042">
              <w:marLeft w:val="0"/>
              <w:marRight w:val="0"/>
              <w:marTop w:val="0"/>
              <w:marBottom w:val="0"/>
              <w:divBdr>
                <w:top w:val="none" w:sz="0" w:space="0" w:color="auto"/>
                <w:left w:val="none" w:sz="0" w:space="0" w:color="auto"/>
                <w:bottom w:val="none" w:sz="0" w:space="0" w:color="auto"/>
                <w:right w:val="none" w:sz="0" w:space="0" w:color="auto"/>
              </w:divBdr>
            </w:div>
            <w:div w:id="1852644399">
              <w:marLeft w:val="0"/>
              <w:marRight w:val="0"/>
              <w:marTop w:val="0"/>
              <w:marBottom w:val="0"/>
              <w:divBdr>
                <w:top w:val="none" w:sz="0" w:space="0" w:color="auto"/>
                <w:left w:val="none" w:sz="0" w:space="0" w:color="auto"/>
                <w:bottom w:val="none" w:sz="0" w:space="0" w:color="auto"/>
                <w:right w:val="none" w:sz="0" w:space="0" w:color="auto"/>
              </w:divBdr>
            </w:div>
            <w:div w:id="1344816101">
              <w:marLeft w:val="0"/>
              <w:marRight w:val="0"/>
              <w:marTop w:val="0"/>
              <w:marBottom w:val="0"/>
              <w:divBdr>
                <w:top w:val="none" w:sz="0" w:space="0" w:color="auto"/>
                <w:left w:val="none" w:sz="0" w:space="0" w:color="auto"/>
                <w:bottom w:val="none" w:sz="0" w:space="0" w:color="auto"/>
                <w:right w:val="none" w:sz="0" w:space="0" w:color="auto"/>
              </w:divBdr>
            </w:div>
            <w:div w:id="858276705">
              <w:marLeft w:val="0"/>
              <w:marRight w:val="0"/>
              <w:marTop w:val="0"/>
              <w:marBottom w:val="0"/>
              <w:divBdr>
                <w:top w:val="none" w:sz="0" w:space="0" w:color="auto"/>
                <w:left w:val="none" w:sz="0" w:space="0" w:color="auto"/>
                <w:bottom w:val="none" w:sz="0" w:space="0" w:color="auto"/>
                <w:right w:val="none" w:sz="0" w:space="0" w:color="auto"/>
              </w:divBdr>
            </w:div>
            <w:div w:id="1872766313">
              <w:marLeft w:val="0"/>
              <w:marRight w:val="0"/>
              <w:marTop w:val="0"/>
              <w:marBottom w:val="0"/>
              <w:divBdr>
                <w:top w:val="none" w:sz="0" w:space="0" w:color="auto"/>
                <w:left w:val="none" w:sz="0" w:space="0" w:color="auto"/>
                <w:bottom w:val="none" w:sz="0" w:space="0" w:color="auto"/>
                <w:right w:val="none" w:sz="0" w:space="0" w:color="auto"/>
              </w:divBdr>
            </w:div>
            <w:div w:id="844326371">
              <w:marLeft w:val="0"/>
              <w:marRight w:val="0"/>
              <w:marTop w:val="0"/>
              <w:marBottom w:val="0"/>
              <w:divBdr>
                <w:top w:val="none" w:sz="0" w:space="0" w:color="auto"/>
                <w:left w:val="none" w:sz="0" w:space="0" w:color="auto"/>
                <w:bottom w:val="none" w:sz="0" w:space="0" w:color="auto"/>
                <w:right w:val="none" w:sz="0" w:space="0" w:color="auto"/>
              </w:divBdr>
            </w:div>
            <w:div w:id="1846477691">
              <w:marLeft w:val="0"/>
              <w:marRight w:val="0"/>
              <w:marTop w:val="0"/>
              <w:marBottom w:val="0"/>
              <w:divBdr>
                <w:top w:val="none" w:sz="0" w:space="0" w:color="auto"/>
                <w:left w:val="none" w:sz="0" w:space="0" w:color="auto"/>
                <w:bottom w:val="none" w:sz="0" w:space="0" w:color="auto"/>
                <w:right w:val="none" w:sz="0" w:space="0" w:color="auto"/>
              </w:divBdr>
            </w:div>
            <w:div w:id="463352919">
              <w:marLeft w:val="0"/>
              <w:marRight w:val="0"/>
              <w:marTop w:val="0"/>
              <w:marBottom w:val="0"/>
              <w:divBdr>
                <w:top w:val="none" w:sz="0" w:space="0" w:color="auto"/>
                <w:left w:val="none" w:sz="0" w:space="0" w:color="auto"/>
                <w:bottom w:val="none" w:sz="0" w:space="0" w:color="auto"/>
                <w:right w:val="none" w:sz="0" w:space="0" w:color="auto"/>
              </w:divBdr>
            </w:div>
            <w:div w:id="381297788">
              <w:marLeft w:val="0"/>
              <w:marRight w:val="0"/>
              <w:marTop w:val="0"/>
              <w:marBottom w:val="0"/>
              <w:divBdr>
                <w:top w:val="none" w:sz="0" w:space="0" w:color="auto"/>
                <w:left w:val="none" w:sz="0" w:space="0" w:color="auto"/>
                <w:bottom w:val="none" w:sz="0" w:space="0" w:color="auto"/>
                <w:right w:val="none" w:sz="0" w:space="0" w:color="auto"/>
              </w:divBdr>
            </w:div>
            <w:div w:id="726954783">
              <w:marLeft w:val="0"/>
              <w:marRight w:val="0"/>
              <w:marTop w:val="0"/>
              <w:marBottom w:val="0"/>
              <w:divBdr>
                <w:top w:val="none" w:sz="0" w:space="0" w:color="auto"/>
                <w:left w:val="none" w:sz="0" w:space="0" w:color="auto"/>
                <w:bottom w:val="none" w:sz="0" w:space="0" w:color="auto"/>
                <w:right w:val="none" w:sz="0" w:space="0" w:color="auto"/>
              </w:divBdr>
            </w:div>
            <w:div w:id="183518299">
              <w:marLeft w:val="0"/>
              <w:marRight w:val="0"/>
              <w:marTop w:val="0"/>
              <w:marBottom w:val="0"/>
              <w:divBdr>
                <w:top w:val="none" w:sz="0" w:space="0" w:color="auto"/>
                <w:left w:val="none" w:sz="0" w:space="0" w:color="auto"/>
                <w:bottom w:val="none" w:sz="0" w:space="0" w:color="auto"/>
                <w:right w:val="none" w:sz="0" w:space="0" w:color="auto"/>
              </w:divBdr>
            </w:div>
            <w:div w:id="33620671">
              <w:marLeft w:val="0"/>
              <w:marRight w:val="0"/>
              <w:marTop w:val="0"/>
              <w:marBottom w:val="0"/>
              <w:divBdr>
                <w:top w:val="none" w:sz="0" w:space="0" w:color="auto"/>
                <w:left w:val="none" w:sz="0" w:space="0" w:color="auto"/>
                <w:bottom w:val="none" w:sz="0" w:space="0" w:color="auto"/>
                <w:right w:val="none" w:sz="0" w:space="0" w:color="auto"/>
              </w:divBdr>
            </w:div>
            <w:div w:id="1685129678">
              <w:marLeft w:val="0"/>
              <w:marRight w:val="0"/>
              <w:marTop w:val="0"/>
              <w:marBottom w:val="0"/>
              <w:divBdr>
                <w:top w:val="none" w:sz="0" w:space="0" w:color="auto"/>
                <w:left w:val="none" w:sz="0" w:space="0" w:color="auto"/>
                <w:bottom w:val="none" w:sz="0" w:space="0" w:color="auto"/>
                <w:right w:val="none" w:sz="0" w:space="0" w:color="auto"/>
              </w:divBdr>
            </w:div>
            <w:div w:id="934247814">
              <w:marLeft w:val="0"/>
              <w:marRight w:val="0"/>
              <w:marTop w:val="0"/>
              <w:marBottom w:val="0"/>
              <w:divBdr>
                <w:top w:val="none" w:sz="0" w:space="0" w:color="auto"/>
                <w:left w:val="none" w:sz="0" w:space="0" w:color="auto"/>
                <w:bottom w:val="none" w:sz="0" w:space="0" w:color="auto"/>
                <w:right w:val="none" w:sz="0" w:space="0" w:color="auto"/>
              </w:divBdr>
            </w:div>
            <w:div w:id="436291083">
              <w:marLeft w:val="0"/>
              <w:marRight w:val="0"/>
              <w:marTop w:val="0"/>
              <w:marBottom w:val="0"/>
              <w:divBdr>
                <w:top w:val="none" w:sz="0" w:space="0" w:color="auto"/>
                <w:left w:val="none" w:sz="0" w:space="0" w:color="auto"/>
                <w:bottom w:val="none" w:sz="0" w:space="0" w:color="auto"/>
                <w:right w:val="none" w:sz="0" w:space="0" w:color="auto"/>
              </w:divBdr>
            </w:div>
            <w:div w:id="532233931">
              <w:marLeft w:val="0"/>
              <w:marRight w:val="0"/>
              <w:marTop w:val="0"/>
              <w:marBottom w:val="0"/>
              <w:divBdr>
                <w:top w:val="none" w:sz="0" w:space="0" w:color="auto"/>
                <w:left w:val="none" w:sz="0" w:space="0" w:color="auto"/>
                <w:bottom w:val="none" w:sz="0" w:space="0" w:color="auto"/>
                <w:right w:val="none" w:sz="0" w:space="0" w:color="auto"/>
              </w:divBdr>
            </w:div>
            <w:div w:id="2065327021">
              <w:marLeft w:val="0"/>
              <w:marRight w:val="0"/>
              <w:marTop w:val="0"/>
              <w:marBottom w:val="0"/>
              <w:divBdr>
                <w:top w:val="none" w:sz="0" w:space="0" w:color="auto"/>
                <w:left w:val="none" w:sz="0" w:space="0" w:color="auto"/>
                <w:bottom w:val="none" w:sz="0" w:space="0" w:color="auto"/>
                <w:right w:val="none" w:sz="0" w:space="0" w:color="auto"/>
              </w:divBdr>
            </w:div>
            <w:div w:id="238293545">
              <w:marLeft w:val="0"/>
              <w:marRight w:val="0"/>
              <w:marTop w:val="0"/>
              <w:marBottom w:val="0"/>
              <w:divBdr>
                <w:top w:val="none" w:sz="0" w:space="0" w:color="auto"/>
                <w:left w:val="none" w:sz="0" w:space="0" w:color="auto"/>
                <w:bottom w:val="none" w:sz="0" w:space="0" w:color="auto"/>
                <w:right w:val="none" w:sz="0" w:space="0" w:color="auto"/>
              </w:divBdr>
            </w:div>
            <w:div w:id="702293702">
              <w:marLeft w:val="0"/>
              <w:marRight w:val="0"/>
              <w:marTop w:val="0"/>
              <w:marBottom w:val="0"/>
              <w:divBdr>
                <w:top w:val="none" w:sz="0" w:space="0" w:color="auto"/>
                <w:left w:val="none" w:sz="0" w:space="0" w:color="auto"/>
                <w:bottom w:val="none" w:sz="0" w:space="0" w:color="auto"/>
                <w:right w:val="none" w:sz="0" w:space="0" w:color="auto"/>
              </w:divBdr>
            </w:div>
            <w:div w:id="83499847">
              <w:marLeft w:val="0"/>
              <w:marRight w:val="0"/>
              <w:marTop w:val="0"/>
              <w:marBottom w:val="0"/>
              <w:divBdr>
                <w:top w:val="none" w:sz="0" w:space="0" w:color="auto"/>
                <w:left w:val="none" w:sz="0" w:space="0" w:color="auto"/>
                <w:bottom w:val="none" w:sz="0" w:space="0" w:color="auto"/>
                <w:right w:val="none" w:sz="0" w:space="0" w:color="auto"/>
              </w:divBdr>
            </w:div>
            <w:div w:id="2091803330">
              <w:marLeft w:val="0"/>
              <w:marRight w:val="0"/>
              <w:marTop w:val="0"/>
              <w:marBottom w:val="0"/>
              <w:divBdr>
                <w:top w:val="none" w:sz="0" w:space="0" w:color="auto"/>
                <w:left w:val="none" w:sz="0" w:space="0" w:color="auto"/>
                <w:bottom w:val="none" w:sz="0" w:space="0" w:color="auto"/>
                <w:right w:val="none" w:sz="0" w:space="0" w:color="auto"/>
              </w:divBdr>
            </w:div>
            <w:div w:id="1241404941">
              <w:marLeft w:val="0"/>
              <w:marRight w:val="0"/>
              <w:marTop w:val="0"/>
              <w:marBottom w:val="0"/>
              <w:divBdr>
                <w:top w:val="none" w:sz="0" w:space="0" w:color="auto"/>
                <w:left w:val="none" w:sz="0" w:space="0" w:color="auto"/>
                <w:bottom w:val="none" w:sz="0" w:space="0" w:color="auto"/>
                <w:right w:val="none" w:sz="0" w:space="0" w:color="auto"/>
              </w:divBdr>
            </w:div>
            <w:div w:id="1150558027">
              <w:marLeft w:val="0"/>
              <w:marRight w:val="0"/>
              <w:marTop w:val="0"/>
              <w:marBottom w:val="0"/>
              <w:divBdr>
                <w:top w:val="none" w:sz="0" w:space="0" w:color="auto"/>
                <w:left w:val="none" w:sz="0" w:space="0" w:color="auto"/>
                <w:bottom w:val="none" w:sz="0" w:space="0" w:color="auto"/>
                <w:right w:val="none" w:sz="0" w:space="0" w:color="auto"/>
              </w:divBdr>
            </w:div>
            <w:div w:id="519130168">
              <w:marLeft w:val="0"/>
              <w:marRight w:val="0"/>
              <w:marTop w:val="0"/>
              <w:marBottom w:val="0"/>
              <w:divBdr>
                <w:top w:val="none" w:sz="0" w:space="0" w:color="auto"/>
                <w:left w:val="none" w:sz="0" w:space="0" w:color="auto"/>
                <w:bottom w:val="none" w:sz="0" w:space="0" w:color="auto"/>
                <w:right w:val="none" w:sz="0" w:space="0" w:color="auto"/>
              </w:divBdr>
            </w:div>
            <w:div w:id="270943723">
              <w:marLeft w:val="0"/>
              <w:marRight w:val="0"/>
              <w:marTop w:val="0"/>
              <w:marBottom w:val="0"/>
              <w:divBdr>
                <w:top w:val="none" w:sz="0" w:space="0" w:color="auto"/>
                <w:left w:val="none" w:sz="0" w:space="0" w:color="auto"/>
                <w:bottom w:val="none" w:sz="0" w:space="0" w:color="auto"/>
                <w:right w:val="none" w:sz="0" w:space="0" w:color="auto"/>
              </w:divBdr>
            </w:div>
            <w:div w:id="1768309964">
              <w:marLeft w:val="0"/>
              <w:marRight w:val="0"/>
              <w:marTop w:val="0"/>
              <w:marBottom w:val="0"/>
              <w:divBdr>
                <w:top w:val="none" w:sz="0" w:space="0" w:color="auto"/>
                <w:left w:val="none" w:sz="0" w:space="0" w:color="auto"/>
                <w:bottom w:val="none" w:sz="0" w:space="0" w:color="auto"/>
                <w:right w:val="none" w:sz="0" w:space="0" w:color="auto"/>
              </w:divBdr>
            </w:div>
            <w:div w:id="1729450869">
              <w:marLeft w:val="0"/>
              <w:marRight w:val="0"/>
              <w:marTop w:val="0"/>
              <w:marBottom w:val="0"/>
              <w:divBdr>
                <w:top w:val="none" w:sz="0" w:space="0" w:color="auto"/>
                <w:left w:val="none" w:sz="0" w:space="0" w:color="auto"/>
                <w:bottom w:val="none" w:sz="0" w:space="0" w:color="auto"/>
                <w:right w:val="none" w:sz="0" w:space="0" w:color="auto"/>
              </w:divBdr>
            </w:div>
            <w:div w:id="1227840169">
              <w:marLeft w:val="0"/>
              <w:marRight w:val="0"/>
              <w:marTop w:val="0"/>
              <w:marBottom w:val="0"/>
              <w:divBdr>
                <w:top w:val="none" w:sz="0" w:space="0" w:color="auto"/>
                <w:left w:val="none" w:sz="0" w:space="0" w:color="auto"/>
                <w:bottom w:val="none" w:sz="0" w:space="0" w:color="auto"/>
                <w:right w:val="none" w:sz="0" w:space="0" w:color="auto"/>
              </w:divBdr>
            </w:div>
            <w:div w:id="414742297">
              <w:marLeft w:val="0"/>
              <w:marRight w:val="0"/>
              <w:marTop w:val="0"/>
              <w:marBottom w:val="0"/>
              <w:divBdr>
                <w:top w:val="none" w:sz="0" w:space="0" w:color="auto"/>
                <w:left w:val="none" w:sz="0" w:space="0" w:color="auto"/>
                <w:bottom w:val="none" w:sz="0" w:space="0" w:color="auto"/>
                <w:right w:val="none" w:sz="0" w:space="0" w:color="auto"/>
              </w:divBdr>
            </w:div>
            <w:div w:id="423770908">
              <w:marLeft w:val="0"/>
              <w:marRight w:val="0"/>
              <w:marTop w:val="0"/>
              <w:marBottom w:val="0"/>
              <w:divBdr>
                <w:top w:val="none" w:sz="0" w:space="0" w:color="auto"/>
                <w:left w:val="none" w:sz="0" w:space="0" w:color="auto"/>
                <w:bottom w:val="none" w:sz="0" w:space="0" w:color="auto"/>
                <w:right w:val="none" w:sz="0" w:space="0" w:color="auto"/>
              </w:divBdr>
            </w:div>
            <w:div w:id="1141462404">
              <w:marLeft w:val="0"/>
              <w:marRight w:val="0"/>
              <w:marTop w:val="0"/>
              <w:marBottom w:val="0"/>
              <w:divBdr>
                <w:top w:val="none" w:sz="0" w:space="0" w:color="auto"/>
                <w:left w:val="none" w:sz="0" w:space="0" w:color="auto"/>
                <w:bottom w:val="none" w:sz="0" w:space="0" w:color="auto"/>
                <w:right w:val="none" w:sz="0" w:space="0" w:color="auto"/>
              </w:divBdr>
            </w:div>
            <w:div w:id="956789570">
              <w:marLeft w:val="0"/>
              <w:marRight w:val="0"/>
              <w:marTop w:val="0"/>
              <w:marBottom w:val="0"/>
              <w:divBdr>
                <w:top w:val="none" w:sz="0" w:space="0" w:color="auto"/>
                <w:left w:val="none" w:sz="0" w:space="0" w:color="auto"/>
                <w:bottom w:val="none" w:sz="0" w:space="0" w:color="auto"/>
                <w:right w:val="none" w:sz="0" w:space="0" w:color="auto"/>
              </w:divBdr>
            </w:div>
            <w:div w:id="1506245596">
              <w:marLeft w:val="0"/>
              <w:marRight w:val="0"/>
              <w:marTop w:val="0"/>
              <w:marBottom w:val="0"/>
              <w:divBdr>
                <w:top w:val="none" w:sz="0" w:space="0" w:color="auto"/>
                <w:left w:val="none" w:sz="0" w:space="0" w:color="auto"/>
                <w:bottom w:val="none" w:sz="0" w:space="0" w:color="auto"/>
                <w:right w:val="none" w:sz="0" w:space="0" w:color="auto"/>
              </w:divBdr>
            </w:div>
            <w:div w:id="1118714992">
              <w:marLeft w:val="0"/>
              <w:marRight w:val="0"/>
              <w:marTop w:val="0"/>
              <w:marBottom w:val="0"/>
              <w:divBdr>
                <w:top w:val="none" w:sz="0" w:space="0" w:color="auto"/>
                <w:left w:val="none" w:sz="0" w:space="0" w:color="auto"/>
                <w:bottom w:val="none" w:sz="0" w:space="0" w:color="auto"/>
                <w:right w:val="none" w:sz="0" w:space="0" w:color="auto"/>
              </w:divBdr>
            </w:div>
            <w:div w:id="1074742575">
              <w:marLeft w:val="0"/>
              <w:marRight w:val="0"/>
              <w:marTop w:val="0"/>
              <w:marBottom w:val="0"/>
              <w:divBdr>
                <w:top w:val="none" w:sz="0" w:space="0" w:color="auto"/>
                <w:left w:val="none" w:sz="0" w:space="0" w:color="auto"/>
                <w:bottom w:val="none" w:sz="0" w:space="0" w:color="auto"/>
                <w:right w:val="none" w:sz="0" w:space="0" w:color="auto"/>
              </w:divBdr>
            </w:div>
            <w:div w:id="994994518">
              <w:marLeft w:val="0"/>
              <w:marRight w:val="0"/>
              <w:marTop w:val="0"/>
              <w:marBottom w:val="0"/>
              <w:divBdr>
                <w:top w:val="none" w:sz="0" w:space="0" w:color="auto"/>
                <w:left w:val="none" w:sz="0" w:space="0" w:color="auto"/>
                <w:bottom w:val="none" w:sz="0" w:space="0" w:color="auto"/>
                <w:right w:val="none" w:sz="0" w:space="0" w:color="auto"/>
              </w:divBdr>
            </w:div>
            <w:div w:id="631063508">
              <w:marLeft w:val="0"/>
              <w:marRight w:val="0"/>
              <w:marTop w:val="0"/>
              <w:marBottom w:val="0"/>
              <w:divBdr>
                <w:top w:val="none" w:sz="0" w:space="0" w:color="auto"/>
                <w:left w:val="none" w:sz="0" w:space="0" w:color="auto"/>
                <w:bottom w:val="none" w:sz="0" w:space="0" w:color="auto"/>
                <w:right w:val="none" w:sz="0" w:space="0" w:color="auto"/>
              </w:divBdr>
            </w:div>
            <w:div w:id="1119227826">
              <w:marLeft w:val="0"/>
              <w:marRight w:val="0"/>
              <w:marTop w:val="0"/>
              <w:marBottom w:val="0"/>
              <w:divBdr>
                <w:top w:val="none" w:sz="0" w:space="0" w:color="auto"/>
                <w:left w:val="none" w:sz="0" w:space="0" w:color="auto"/>
                <w:bottom w:val="none" w:sz="0" w:space="0" w:color="auto"/>
                <w:right w:val="none" w:sz="0" w:space="0" w:color="auto"/>
              </w:divBdr>
            </w:div>
            <w:div w:id="941649767">
              <w:marLeft w:val="0"/>
              <w:marRight w:val="0"/>
              <w:marTop w:val="0"/>
              <w:marBottom w:val="0"/>
              <w:divBdr>
                <w:top w:val="none" w:sz="0" w:space="0" w:color="auto"/>
                <w:left w:val="none" w:sz="0" w:space="0" w:color="auto"/>
                <w:bottom w:val="none" w:sz="0" w:space="0" w:color="auto"/>
                <w:right w:val="none" w:sz="0" w:space="0" w:color="auto"/>
              </w:divBdr>
            </w:div>
            <w:div w:id="1812944240">
              <w:marLeft w:val="0"/>
              <w:marRight w:val="0"/>
              <w:marTop w:val="0"/>
              <w:marBottom w:val="0"/>
              <w:divBdr>
                <w:top w:val="none" w:sz="0" w:space="0" w:color="auto"/>
                <w:left w:val="none" w:sz="0" w:space="0" w:color="auto"/>
                <w:bottom w:val="none" w:sz="0" w:space="0" w:color="auto"/>
                <w:right w:val="none" w:sz="0" w:space="0" w:color="auto"/>
              </w:divBdr>
            </w:div>
            <w:div w:id="1515993381">
              <w:marLeft w:val="0"/>
              <w:marRight w:val="0"/>
              <w:marTop w:val="0"/>
              <w:marBottom w:val="0"/>
              <w:divBdr>
                <w:top w:val="none" w:sz="0" w:space="0" w:color="auto"/>
                <w:left w:val="none" w:sz="0" w:space="0" w:color="auto"/>
                <w:bottom w:val="none" w:sz="0" w:space="0" w:color="auto"/>
                <w:right w:val="none" w:sz="0" w:space="0" w:color="auto"/>
              </w:divBdr>
            </w:div>
            <w:div w:id="1321883647">
              <w:marLeft w:val="0"/>
              <w:marRight w:val="0"/>
              <w:marTop w:val="0"/>
              <w:marBottom w:val="0"/>
              <w:divBdr>
                <w:top w:val="none" w:sz="0" w:space="0" w:color="auto"/>
                <w:left w:val="none" w:sz="0" w:space="0" w:color="auto"/>
                <w:bottom w:val="none" w:sz="0" w:space="0" w:color="auto"/>
                <w:right w:val="none" w:sz="0" w:space="0" w:color="auto"/>
              </w:divBdr>
            </w:div>
            <w:div w:id="1688023919">
              <w:marLeft w:val="0"/>
              <w:marRight w:val="0"/>
              <w:marTop w:val="0"/>
              <w:marBottom w:val="0"/>
              <w:divBdr>
                <w:top w:val="none" w:sz="0" w:space="0" w:color="auto"/>
                <w:left w:val="none" w:sz="0" w:space="0" w:color="auto"/>
                <w:bottom w:val="none" w:sz="0" w:space="0" w:color="auto"/>
                <w:right w:val="none" w:sz="0" w:space="0" w:color="auto"/>
              </w:divBdr>
            </w:div>
            <w:div w:id="1137529129">
              <w:marLeft w:val="0"/>
              <w:marRight w:val="0"/>
              <w:marTop w:val="0"/>
              <w:marBottom w:val="0"/>
              <w:divBdr>
                <w:top w:val="none" w:sz="0" w:space="0" w:color="auto"/>
                <w:left w:val="none" w:sz="0" w:space="0" w:color="auto"/>
                <w:bottom w:val="none" w:sz="0" w:space="0" w:color="auto"/>
                <w:right w:val="none" w:sz="0" w:space="0" w:color="auto"/>
              </w:divBdr>
            </w:div>
            <w:div w:id="654843083">
              <w:marLeft w:val="0"/>
              <w:marRight w:val="0"/>
              <w:marTop w:val="0"/>
              <w:marBottom w:val="0"/>
              <w:divBdr>
                <w:top w:val="none" w:sz="0" w:space="0" w:color="auto"/>
                <w:left w:val="none" w:sz="0" w:space="0" w:color="auto"/>
                <w:bottom w:val="none" w:sz="0" w:space="0" w:color="auto"/>
                <w:right w:val="none" w:sz="0" w:space="0" w:color="auto"/>
              </w:divBdr>
            </w:div>
            <w:div w:id="953556755">
              <w:marLeft w:val="0"/>
              <w:marRight w:val="0"/>
              <w:marTop w:val="0"/>
              <w:marBottom w:val="0"/>
              <w:divBdr>
                <w:top w:val="none" w:sz="0" w:space="0" w:color="auto"/>
                <w:left w:val="none" w:sz="0" w:space="0" w:color="auto"/>
                <w:bottom w:val="none" w:sz="0" w:space="0" w:color="auto"/>
                <w:right w:val="none" w:sz="0" w:space="0" w:color="auto"/>
              </w:divBdr>
            </w:div>
            <w:div w:id="787894031">
              <w:marLeft w:val="0"/>
              <w:marRight w:val="0"/>
              <w:marTop w:val="0"/>
              <w:marBottom w:val="0"/>
              <w:divBdr>
                <w:top w:val="none" w:sz="0" w:space="0" w:color="auto"/>
                <w:left w:val="none" w:sz="0" w:space="0" w:color="auto"/>
                <w:bottom w:val="none" w:sz="0" w:space="0" w:color="auto"/>
                <w:right w:val="none" w:sz="0" w:space="0" w:color="auto"/>
              </w:divBdr>
            </w:div>
            <w:div w:id="246304394">
              <w:marLeft w:val="0"/>
              <w:marRight w:val="0"/>
              <w:marTop w:val="0"/>
              <w:marBottom w:val="0"/>
              <w:divBdr>
                <w:top w:val="none" w:sz="0" w:space="0" w:color="auto"/>
                <w:left w:val="none" w:sz="0" w:space="0" w:color="auto"/>
                <w:bottom w:val="none" w:sz="0" w:space="0" w:color="auto"/>
                <w:right w:val="none" w:sz="0" w:space="0" w:color="auto"/>
              </w:divBdr>
            </w:div>
            <w:div w:id="619578643">
              <w:marLeft w:val="0"/>
              <w:marRight w:val="0"/>
              <w:marTop w:val="0"/>
              <w:marBottom w:val="0"/>
              <w:divBdr>
                <w:top w:val="none" w:sz="0" w:space="0" w:color="auto"/>
                <w:left w:val="none" w:sz="0" w:space="0" w:color="auto"/>
                <w:bottom w:val="none" w:sz="0" w:space="0" w:color="auto"/>
                <w:right w:val="none" w:sz="0" w:space="0" w:color="auto"/>
              </w:divBdr>
            </w:div>
            <w:div w:id="972642160">
              <w:marLeft w:val="0"/>
              <w:marRight w:val="0"/>
              <w:marTop w:val="0"/>
              <w:marBottom w:val="0"/>
              <w:divBdr>
                <w:top w:val="none" w:sz="0" w:space="0" w:color="auto"/>
                <w:left w:val="none" w:sz="0" w:space="0" w:color="auto"/>
                <w:bottom w:val="none" w:sz="0" w:space="0" w:color="auto"/>
                <w:right w:val="none" w:sz="0" w:space="0" w:color="auto"/>
              </w:divBdr>
            </w:div>
            <w:div w:id="406346173">
              <w:marLeft w:val="0"/>
              <w:marRight w:val="0"/>
              <w:marTop w:val="0"/>
              <w:marBottom w:val="0"/>
              <w:divBdr>
                <w:top w:val="none" w:sz="0" w:space="0" w:color="auto"/>
                <w:left w:val="none" w:sz="0" w:space="0" w:color="auto"/>
                <w:bottom w:val="none" w:sz="0" w:space="0" w:color="auto"/>
                <w:right w:val="none" w:sz="0" w:space="0" w:color="auto"/>
              </w:divBdr>
            </w:div>
            <w:div w:id="1055007731">
              <w:marLeft w:val="0"/>
              <w:marRight w:val="0"/>
              <w:marTop w:val="0"/>
              <w:marBottom w:val="0"/>
              <w:divBdr>
                <w:top w:val="none" w:sz="0" w:space="0" w:color="auto"/>
                <w:left w:val="none" w:sz="0" w:space="0" w:color="auto"/>
                <w:bottom w:val="none" w:sz="0" w:space="0" w:color="auto"/>
                <w:right w:val="none" w:sz="0" w:space="0" w:color="auto"/>
              </w:divBdr>
            </w:div>
            <w:div w:id="807941648">
              <w:marLeft w:val="0"/>
              <w:marRight w:val="0"/>
              <w:marTop w:val="0"/>
              <w:marBottom w:val="0"/>
              <w:divBdr>
                <w:top w:val="none" w:sz="0" w:space="0" w:color="auto"/>
                <w:left w:val="none" w:sz="0" w:space="0" w:color="auto"/>
                <w:bottom w:val="none" w:sz="0" w:space="0" w:color="auto"/>
                <w:right w:val="none" w:sz="0" w:space="0" w:color="auto"/>
              </w:divBdr>
            </w:div>
            <w:div w:id="397481307">
              <w:marLeft w:val="0"/>
              <w:marRight w:val="0"/>
              <w:marTop w:val="0"/>
              <w:marBottom w:val="0"/>
              <w:divBdr>
                <w:top w:val="none" w:sz="0" w:space="0" w:color="auto"/>
                <w:left w:val="none" w:sz="0" w:space="0" w:color="auto"/>
                <w:bottom w:val="none" w:sz="0" w:space="0" w:color="auto"/>
                <w:right w:val="none" w:sz="0" w:space="0" w:color="auto"/>
              </w:divBdr>
            </w:div>
            <w:div w:id="1701977881">
              <w:marLeft w:val="0"/>
              <w:marRight w:val="0"/>
              <w:marTop w:val="0"/>
              <w:marBottom w:val="0"/>
              <w:divBdr>
                <w:top w:val="none" w:sz="0" w:space="0" w:color="auto"/>
                <w:left w:val="none" w:sz="0" w:space="0" w:color="auto"/>
                <w:bottom w:val="none" w:sz="0" w:space="0" w:color="auto"/>
                <w:right w:val="none" w:sz="0" w:space="0" w:color="auto"/>
              </w:divBdr>
            </w:div>
            <w:div w:id="344326648">
              <w:marLeft w:val="0"/>
              <w:marRight w:val="0"/>
              <w:marTop w:val="0"/>
              <w:marBottom w:val="0"/>
              <w:divBdr>
                <w:top w:val="none" w:sz="0" w:space="0" w:color="auto"/>
                <w:left w:val="none" w:sz="0" w:space="0" w:color="auto"/>
                <w:bottom w:val="none" w:sz="0" w:space="0" w:color="auto"/>
                <w:right w:val="none" w:sz="0" w:space="0" w:color="auto"/>
              </w:divBdr>
            </w:div>
            <w:div w:id="132676164">
              <w:marLeft w:val="0"/>
              <w:marRight w:val="0"/>
              <w:marTop w:val="0"/>
              <w:marBottom w:val="0"/>
              <w:divBdr>
                <w:top w:val="none" w:sz="0" w:space="0" w:color="auto"/>
                <w:left w:val="none" w:sz="0" w:space="0" w:color="auto"/>
                <w:bottom w:val="none" w:sz="0" w:space="0" w:color="auto"/>
                <w:right w:val="none" w:sz="0" w:space="0" w:color="auto"/>
              </w:divBdr>
            </w:div>
            <w:div w:id="760763790">
              <w:marLeft w:val="0"/>
              <w:marRight w:val="0"/>
              <w:marTop w:val="0"/>
              <w:marBottom w:val="0"/>
              <w:divBdr>
                <w:top w:val="none" w:sz="0" w:space="0" w:color="auto"/>
                <w:left w:val="none" w:sz="0" w:space="0" w:color="auto"/>
                <w:bottom w:val="none" w:sz="0" w:space="0" w:color="auto"/>
                <w:right w:val="none" w:sz="0" w:space="0" w:color="auto"/>
              </w:divBdr>
            </w:div>
            <w:div w:id="1104498054">
              <w:marLeft w:val="0"/>
              <w:marRight w:val="0"/>
              <w:marTop w:val="0"/>
              <w:marBottom w:val="0"/>
              <w:divBdr>
                <w:top w:val="none" w:sz="0" w:space="0" w:color="auto"/>
                <w:left w:val="none" w:sz="0" w:space="0" w:color="auto"/>
                <w:bottom w:val="none" w:sz="0" w:space="0" w:color="auto"/>
                <w:right w:val="none" w:sz="0" w:space="0" w:color="auto"/>
              </w:divBdr>
            </w:div>
            <w:div w:id="1007559513">
              <w:marLeft w:val="0"/>
              <w:marRight w:val="0"/>
              <w:marTop w:val="0"/>
              <w:marBottom w:val="0"/>
              <w:divBdr>
                <w:top w:val="none" w:sz="0" w:space="0" w:color="auto"/>
                <w:left w:val="none" w:sz="0" w:space="0" w:color="auto"/>
                <w:bottom w:val="none" w:sz="0" w:space="0" w:color="auto"/>
                <w:right w:val="none" w:sz="0" w:space="0" w:color="auto"/>
              </w:divBdr>
            </w:div>
            <w:div w:id="455410281">
              <w:marLeft w:val="0"/>
              <w:marRight w:val="0"/>
              <w:marTop w:val="0"/>
              <w:marBottom w:val="0"/>
              <w:divBdr>
                <w:top w:val="none" w:sz="0" w:space="0" w:color="auto"/>
                <w:left w:val="none" w:sz="0" w:space="0" w:color="auto"/>
                <w:bottom w:val="none" w:sz="0" w:space="0" w:color="auto"/>
                <w:right w:val="none" w:sz="0" w:space="0" w:color="auto"/>
              </w:divBdr>
            </w:div>
            <w:div w:id="1988581475">
              <w:marLeft w:val="0"/>
              <w:marRight w:val="0"/>
              <w:marTop w:val="0"/>
              <w:marBottom w:val="0"/>
              <w:divBdr>
                <w:top w:val="none" w:sz="0" w:space="0" w:color="auto"/>
                <w:left w:val="none" w:sz="0" w:space="0" w:color="auto"/>
                <w:bottom w:val="none" w:sz="0" w:space="0" w:color="auto"/>
                <w:right w:val="none" w:sz="0" w:space="0" w:color="auto"/>
              </w:divBdr>
            </w:div>
            <w:div w:id="1745759484">
              <w:marLeft w:val="0"/>
              <w:marRight w:val="0"/>
              <w:marTop w:val="0"/>
              <w:marBottom w:val="0"/>
              <w:divBdr>
                <w:top w:val="none" w:sz="0" w:space="0" w:color="auto"/>
                <w:left w:val="none" w:sz="0" w:space="0" w:color="auto"/>
                <w:bottom w:val="none" w:sz="0" w:space="0" w:color="auto"/>
                <w:right w:val="none" w:sz="0" w:space="0" w:color="auto"/>
              </w:divBdr>
            </w:div>
            <w:div w:id="1526334244">
              <w:marLeft w:val="0"/>
              <w:marRight w:val="0"/>
              <w:marTop w:val="0"/>
              <w:marBottom w:val="0"/>
              <w:divBdr>
                <w:top w:val="none" w:sz="0" w:space="0" w:color="auto"/>
                <w:left w:val="none" w:sz="0" w:space="0" w:color="auto"/>
                <w:bottom w:val="none" w:sz="0" w:space="0" w:color="auto"/>
                <w:right w:val="none" w:sz="0" w:space="0" w:color="auto"/>
              </w:divBdr>
            </w:div>
            <w:div w:id="1952934911">
              <w:marLeft w:val="0"/>
              <w:marRight w:val="0"/>
              <w:marTop w:val="0"/>
              <w:marBottom w:val="0"/>
              <w:divBdr>
                <w:top w:val="none" w:sz="0" w:space="0" w:color="auto"/>
                <w:left w:val="none" w:sz="0" w:space="0" w:color="auto"/>
                <w:bottom w:val="none" w:sz="0" w:space="0" w:color="auto"/>
                <w:right w:val="none" w:sz="0" w:space="0" w:color="auto"/>
              </w:divBdr>
            </w:div>
            <w:div w:id="1101950519">
              <w:marLeft w:val="0"/>
              <w:marRight w:val="0"/>
              <w:marTop w:val="0"/>
              <w:marBottom w:val="0"/>
              <w:divBdr>
                <w:top w:val="none" w:sz="0" w:space="0" w:color="auto"/>
                <w:left w:val="none" w:sz="0" w:space="0" w:color="auto"/>
                <w:bottom w:val="none" w:sz="0" w:space="0" w:color="auto"/>
                <w:right w:val="none" w:sz="0" w:space="0" w:color="auto"/>
              </w:divBdr>
            </w:div>
            <w:div w:id="1783379844">
              <w:marLeft w:val="0"/>
              <w:marRight w:val="0"/>
              <w:marTop w:val="0"/>
              <w:marBottom w:val="0"/>
              <w:divBdr>
                <w:top w:val="none" w:sz="0" w:space="0" w:color="auto"/>
                <w:left w:val="none" w:sz="0" w:space="0" w:color="auto"/>
                <w:bottom w:val="none" w:sz="0" w:space="0" w:color="auto"/>
                <w:right w:val="none" w:sz="0" w:space="0" w:color="auto"/>
              </w:divBdr>
            </w:div>
            <w:div w:id="1302035539">
              <w:marLeft w:val="0"/>
              <w:marRight w:val="0"/>
              <w:marTop w:val="0"/>
              <w:marBottom w:val="0"/>
              <w:divBdr>
                <w:top w:val="none" w:sz="0" w:space="0" w:color="auto"/>
                <w:left w:val="none" w:sz="0" w:space="0" w:color="auto"/>
                <w:bottom w:val="none" w:sz="0" w:space="0" w:color="auto"/>
                <w:right w:val="none" w:sz="0" w:space="0" w:color="auto"/>
              </w:divBdr>
            </w:div>
            <w:div w:id="967278099">
              <w:marLeft w:val="0"/>
              <w:marRight w:val="0"/>
              <w:marTop w:val="0"/>
              <w:marBottom w:val="0"/>
              <w:divBdr>
                <w:top w:val="none" w:sz="0" w:space="0" w:color="auto"/>
                <w:left w:val="none" w:sz="0" w:space="0" w:color="auto"/>
                <w:bottom w:val="none" w:sz="0" w:space="0" w:color="auto"/>
                <w:right w:val="none" w:sz="0" w:space="0" w:color="auto"/>
              </w:divBdr>
            </w:div>
            <w:div w:id="1399867062">
              <w:marLeft w:val="0"/>
              <w:marRight w:val="0"/>
              <w:marTop w:val="0"/>
              <w:marBottom w:val="0"/>
              <w:divBdr>
                <w:top w:val="none" w:sz="0" w:space="0" w:color="auto"/>
                <w:left w:val="none" w:sz="0" w:space="0" w:color="auto"/>
                <w:bottom w:val="none" w:sz="0" w:space="0" w:color="auto"/>
                <w:right w:val="none" w:sz="0" w:space="0" w:color="auto"/>
              </w:divBdr>
            </w:div>
            <w:div w:id="1100876912">
              <w:marLeft w:val="0"/>
              <w:marRight w:val="0"/>
              <w:marTop w:val="0"/>
              <w:marBottom w:val="0"/>
              <w:divBdr>
                <w:top w:val="none" w:sz="0" w:space="0" w:color="auto"/>
                <w:left w:val="none" w:sz="0" w:space="0" w:color="auto"/>
                <w:bottom w:val="none" w:sz="0" w:space="0" w:color="auto"/>
                <w:right w:val="none" w:sz="0" w:space="0" w:color="auto"/>
              </w:divBdr>
            </w:div>
            <w:div w:id="1044526528">
              <w:marLeft w:val="0"/>
              <w:marRight w:val="0"/>
              <w:marTop w:val="0"/>
              <w:marBottom w:val="0"/>
              <w:divBdr>
                <w:top w:val="none" w:sz="0" w:space="0" w:color="auto"/>
                <w:left w:val="none" w:sz="0" w:space="0" w:color="auto"/>
                <w:bottom w:val="none" w:sz="0" w:space="0" w:color="auto"/>
                <w:right w:val="none" w:sz="0" w:space="0" w:color="auto"/>
              </w:divBdr>
            </w:div>
            <w:div w:id="533618174">
              <w:marLeft w:val="0"/>
              <w:marRight w:val="0"/>
              <w:marTop w:val="0"/>
              <w:marBottom w:val="0"/>
              <w:divBdr>
                <w:top w:val="none" w:sz="0" w:space="0" w:color="auto"/>
                <w:left w:val="none" w:sz="0" w:space="0" w:color="auto"/>
                <w:bottom w:val="none" w:sz="0" w:space="0" w:color="auto"/>
                <w:right w:val="none" w:sz="0" w:space="0" w:color="auto"/>
              </w:divBdr>
            </w:div>
            <w:div w:id="2100832199">
              <w:marLeft w:val="0"/>
              <w:marRight w:val="0"/>
              <w:marTop w:val="0"/>
              <w:marBottom w:val="0"/>
              <w:divBdr>
                <w:top w:val="none" w:sz="0" w:space="0" w:color="auto"/>
                <w:left w:val="none" w:sz="0" w:space="0" w:color="auto"/>
                <w:bottom w:val="none" w:sz="0" w:space="0" w:color="auto"/>
                <w:right w:val="none" w:sz="0" w:space="0" w:color="auto"/>
              </w:divBdr>
            </w:div>
            <w:div w:id="115563726">
              <w:marLeft w:val="0"/>
              <w:marRight w:val="0"/>
              <w:marTop w:val="0"/>
              <w:marBottom w:val="0"/>
              <w:divBdr>
                <w:top w:val="none" w:sz="0" w:space="0" w:color="auto"/>
                <w:left w:val="none" w:sz="0" w:space="0" w:color="auto"/>
                <w:bottom w:val="none" w:sz="0" w:space="0" w:color="auto"/>
                <w:right w:val="none" w:sz="0" w:space="0" w:color="auto"/>
              </w:divBdr>
            </w:div>
            <w:div w:id="1643732222">
              <w:marLeft w:val="0"/>
              <w:marRight w:val="0"/>
              <w:marTop w:val="0"/>
              <w:marBottom w:val="0"/>
              <w:divBdr>
                <w:top w:val="none" w:sz="0" w:space="0" w:color="auto"/>
                <w:left w:val="none" w:sz="0" w:space="0" w:color="auto"/>
                <w:bottom w:val="none" w:sz="0" w:space="0" w:color="auto"/>
                <w:right w:val="none" w:sz="0" w:space="0" w:color="auto"/>
              </w:divBdr>
            </w:div>
            <w:div w:id="358363082">
              <w:marLeft w:val="0"/>
              <w:marRight w:val="0"/>
              <w:marTop w:val="0"/>
              <w:marBottom w:val="0"/>
              <w:divBdr>
                <w:top w:val="none" w:sz="0" w:space="0" w:color="auto"/>
                <w:left w:val="none" w:sz="0" w:space="0" w:color="auto"/>
                <w:bottom w:val="none" w:sz="0" w:space="0" w:color="auto"/>
                <w:right w:val="none" w:sz="0" w:space="0" w:color="auto"/>
              </w:divBdr>
            </w:div>
            <w:div w:id="1862358724">
              <w:marLeft w:val="0"/>
              <w:marRight w:val="0"/>
              <w:marTop w:val="0"/>
              <w:marBottom w:val="0"/>
              <w:divBdr>
                <w:top w:val="none" w:sz="0" w:space="0" w:color="auto"/>
                <w:left w:val="none" w:sz="0" w:space="0" w:color="auto"/>
                <w:bottom w:val="none" w:sz="0" w:space="0" w:color="auto"/>
                <w:right w:val="none" w:sz="0" w:space="0" w:color="auto"/>
              </w:divBdr>
            </w:div>
            <w:div w:id="1366099917">
              <w:marLeft w:val="0"/>
              <w:marRight w:val="0"/>
              <w:marTop w:val="0"/>
              <w:marBottom w:val="0"/>
              <w:divBdr>
                <w:top w:val="none" w:sz="0" w:space="0" w:color="auto"/>
                <w:left w:val="none" w:sz="0" w:space="0" w:color="auto"/>
                <w:bottom w:val="none" w:sz="0" w:space="0" w:color="auto"/>
                <w:right w:val="none" w:sz="0" w:space="0" w:color="auto"/>
              </w:divBdr>
            </w:div>
            <w:div w:id="1523058320">
              <w:marLeft w:val="0"/>
              <w:marRight w:val="0"/>
              <w:marTop w:val="0"/>
              <w:marBottom w:val="0"/>
              <w:divBdr>
                <w:top w:val="none" w:sz="0" w:space="0" w:color="auto"/>
                <w:left w:val="none" w:sz="0" w:space="0" w:color="auto"/>
                <w:bottom w:val="none" w:sz="0" w:space="0" w:color="auto"/>
                <w:right w:val="none" w:sz="0" w:space="0" w:color="auto"/>
              </w:divBdr>
            </w:div>
            <w:div w:id="1211453611">
              <w:marLeft w:val="0"/>
              <w:marRight w:val="0"/>
              <w:marTop w:val="0"/>
              <w:marBottom w:val="0"/>
              <w:divBdr>
                <w:top w:val="none" w:sz="0" w:space="0" w:color="auto"/>
                <w:left w:val="none" w:sz="0" w:space="0" w:color="auto"/>
                <w:bottom w:val="none" w:sz="0" w:space="0" w:color="auto"/>
                <w:right w:val="none" w:sz="0" w:space="0" w:color="auto"/>
              </w:divBdr>
            </w:div>
            <w:div w:id="1471825013">
              <w:marLeft w:val="0"/>
              <w:marRight w:val="0"/>
              <w:marTop w:val="0"/>
              <w:marBottom w:val="0"/>
              <w:divBdr>
                <w:top w:val="none" w:sz="0" w:space="0" w:color="auto"/>
                <w:left w:val="none" w:sz="0" w:space="0" w:color="auto"/>
                <w:bottom w:val="none" w:sz="0" w:space="0" w:color="auto"/>
                <w:right w:val="none" w:sz="0" w:space="0" w:color="auto"/>
              </w:divBdr>
            </w:div>
            <w:div w:id="1408846517">
              <w:marLeft w:val="0"/>
              <w:marRight w:val="0"/>
              <w:marTop w:val="0"/>
              <w:marBottom w:val="0"/>
              <w:divBdr>
                <w:top w:val="none" w:sz="0" w:space="0" w:color="auto"/>
                <w:left w:val="none" w:sz="0" w:space="0" w:color="auto"/>
                <w:bottom w:val="none" w:sz="0" w:space="0" w:color="auto"/>
                <w:right w:val="none" w:sz="0" w:space="0" w:color="auto"/>
              </w:divBdr>
            </w:div>
            <w:div w:id="690499576">
              <w:marLeft w:val="0"/>
              <w:marRight w:val="0"/>
              <w:marTop w:val="0"/>
              <w:marBottom w:val="0"/>
              <w:divBdr>
                <w:top w:val="none" w:sz="0" w:space="0" w:color="auto"/>
                <w:left w:val="none" w:sz="0" w:space="0" w:color="auto"/>
                <w:bottom w:val="none" w:sz="0" w:space="0" w:color="auto"/>
                <w:right w:val="none" w:sz="0" w:space="0" w:color="auto"/>
              </w:divBdr>
            </w:div>
            <w:div w:id="1506869611">
              <w:marLeft w:val="0"/>
              <w:marRight w:val="0"/>
              <w:marTop w:val="0"/>
              <w:marBottom w:val="0"/>
              <w:divBdr>
                <w:top w:val="none" w:sz="0" w:space="0" w:color="auto"/>
                <w:left w:val="none" w:sz="0" w:space="0" w:color="auto"/>
                <w:bottom w:val="none" w:sz="0" w:space="0" w:color="auto"/>
                <w:right w:val="none" w:sz="0" w:space="0" w:color="auto"/>
              </w:divBdr>
            </w:div>
            <w:div w:id="1540390052">
              <w:marLeft w:val="0"/>
              <w:marRight w:val="0"/>
              <w:marTop w:val="0"/>
              <w:marBottom w:val="0"/>
              <w:divBdr>
                <w:top w:val="none" w:sz="0" w:space="0" w:color="auto"/>
                <w:left w:val="none" w:sz="0" w:space="0" w:color="auto"/>
                <w:bottom w:val="none" w:sz="0" w:space="0" w:color="auto"/>
                <w:right w:val="none" w:sz="0" w:space="0" w:color="auto"/>
              </w:divBdr>
            </w:div>
            <w:div w:id="1345588890">
              <w:marLeft w:val="0"/>
              <w:marRight w:val="0"/>
              <w:marTop w:val="0"/>
              <w:marBottom w:val="0"/>
              <w:divBdr>
                <w:top w:val="none" w:sz="0" w:space="0" w:color="auto"/>
                <w:left w:val="none" w:sz="0" w:space="0" w:color="auto"/>
                <w:bottom w:val="none" w:sz="0" w:space="0" w:color="auto"/>
                <w:right w:val="none" w:sz="0" w:space="0" w:color="auto"/>
              </w:divBdr>
            </w:div>
            <w:div w:id="646714571">
              <w:marLeft w:val="0"/>
              <w:marRight w:val="0"/>
              <w:marTop w:val="0"/>
              <w:marBottom w:val="0"/>
              <w:divBdr>
                <w:top w:val="none" w:sz="0" w:space="0" w:color="auto"/>
                <w:left w:val="none" w:sz="0" w:space="0" w:color="auto"/>
                <w:bottom w:val="none" w:sz="0" w:space="0" w:color="auto"/>
                <w:right w:val="none" w:sz="0" w:space="0" w:color="auto"/>
              </w:divBdr>
            </w:div>
            <w:div w:id="1043796429">
              <w:marLeft w:val="0"/>
              <w:marRight w:val="0"/>
              <w:marTop w:val="0"/>
              <w:marBottom w:val="0"/>
              <w:divBdr>
                <w:top w:val="none" w:sz="0" w:space="0" w:color="auto"/>
                <w:left w:val="none" w:sz="0" w:space="0" w:color="auto"/>
                <w:bottom w:val="none" w:sz="0" w:space="0" w:color="auto"/>
                <w:right w:val="none" w:sz="0" w:space="0" w:color="auto"/>
              </w:divBdr>
            </w:div>
            <w:div w:id="1921061576">
              <w:marLeft w:val="0"/>
              <w:marRight w:val="0"/>
              <w:marTop w:val="0"/>
              <w:marBottom w:val="0"/>
              <w:divBdr>
                <w:top w:val="none" w:sz="0" w:space="0" w:color="auto"/>
                <w:left w:val="none" w:sz="0" w:space="0" w:color="auto"/>
                <w:bottom w:val="none" w:sz="0" w:space="0" w:color="auto"/>
                <w:right w:val="none" w:sz="0" w:space="0" w:color="auto"/>
              </w:divBdr>
            </w:div>
            <w:div w:id="32851197">
              <w:marLeft w:val="0"/>
              <w:marRight w:val="0"/>
              <w:marTop w:val="0"/>
              <w:marBottom w:val="0"/>
              <w:divBdr>
                <w:top w:val="none" w:sz="0" w:space="0" w:color="auto"/>
                <w:left w:val="none" w:sz="0" w:space="0" w:color="auto"/>
                <w:bottom w:val="none" w:sz="0" w:space="0" w:color="auto"/>
                <w:right w:val="none" w:sz="0" w:space="0" w:color="auto"/>
              </w:divBdr>
            </w:div>
            <w:div w:id="1178739641">
              <w:marLeft w:val="0"/>
              <w:marRight w:val="0"/>
              <w:marTop w:val="0"/>
              <w:marBottom w:val="0"/>
              <w:divBdr>
                <w:top w:val="none" w:sz="0" w:space="0" w:color="auto"/>
                <w:left w:val="none" w:sz="0" w:space="0" w:color="auto"/>
                <w:bottom w:val="none" w:sz="0" w:space="0" w:color="auto"/>
                <w:right w:val="none" w:sz="0" w:space="0" w:color="auto"/>
              </w:divBdr>
            </w:div>
            <w:div w:id="159199435">
              <w:marLeft w:val="0"/>
              <w:marRight w:val="0"/>
              <w:marTop w:val="0"/>
              <w:marBottom w:val="0"/>
              <w:divBdr>
                <w:top w:val="none" w:sz="0" w:space="0" w:color="auto"/>
                <w:left w:val="none" w:sz="0" w:space="0" w:color="auto"/>
                <w:bottom w:val="none" w:sz="0" w:space="0" w:color="auto"/>
                <w:right w:val="none" w:sz="0" w:space="0" w:color="auto"/>
              </w:divBdr>
            </w:div>
            <w:div w:id="1609503874">
              <w:marLeft w:val="0"/>
              <w:marRight w:val="0"/>
              <w:marTop w:val="0"/>
              <w:marBottom w:val="0"/>
              <w:divBdr>
                <w:top w:val="none" w:sz="0" w:space="0" w:color="auto"/>
                <w:left w:val="none" w:sz="0" w:space="0" w:color="auto"/>
                <w:bottom w:val="none" w:sz="0" w:space="0" w:color="auto"/>
                <w:right w:val="none" w:sz="0" w:space="0" w:color="auto"/>
              </w:divBdr>
            </w:div>
            <w:div w:id="1382829300">
              <w:marLeft w:val="0"/>
              <w:marRight w:val="0"/>
              <w:marTop w:val="0"/>
              <w:marBottom w:val="0"/>
              <w:divBdr>
                <w:top w:val="none" w:sz="0" w:space="0" w:color="auto"/>
                <w:left w:val="none" w:sz="0" w:space="0" w:color="auto"/>
                <w:bottom w:val="none" w:sz="0" w:space="0" w:color="auto"/>
                <w:right w:val="none" w:sz="0" w:space="0" w:color="auto"/>
              </w:divBdr>
            </w:div>
            <w:div w:id="1469742859">
              <w:marLeft w:val="0"/>
              <w:marRight w:val="0"/>
              <w:marTop w:val="0"/>
              <w:marBottom w:val="0"/>
              <w:divBdr>
                <w:top w:val="none" w:sz="0" w:space="0" w:color="auto"/>
                <w:left w:val="none" w:sz="0" w:space="0" w:color="auto"/>
                <w:bottom w:val="none" w:sz="0" w:space="0" w:color="auto"/>
                <w:right w:val="none" w:sz="0" w:space="0" w:color="auto"/>
              </w:divBdr>
            </w:div>
            <w:div w:id="1918051172">
              <w:marLeft w:val="0"/>
              <w:marRight w:val="0"/>
              <w:marTop w:val="0"/>
              <w:marBottom w:val="0"/>
              <w:divBdr>
                <w:top w:val="none" w:sz="0" w:space="0" w:color="auto"/>
                <w:left w:val="none" w:sz="0" w:space="0" w:color="auto"/>
                <w:bottom w:val="none" w:sz="0" w:space="0" w:color="auto"/>
                <w:right w:val="none" w:sz="0" w:space="0" w:color="auto"/>
              </w:divBdr>
            </w:div>
            <w:div w:id="1248684677">
              <w:marLeft w:val="0"/>
              <w:marRight w:val="0"/>
              <w:marTop w:val="0"/>
              <w:marBottom w:val="0"/>
              <w:divBdr>
                <w:top w:val="none" w:sz="0" w:space="0" w:color="auto"/>
                <w:left w:val="none" w:sz="0" w:space="0" w:color="auto"/>
                <w:bottom w:val="none" w:sz="0" w:space="0" w:color="auto"/>
                <w:right w:val="none" w:sz="0" w:space="0" w:color="auto"/>
              </w:divBdr>
            </w:div>
            <w:div w:id="670837722">
              <w:marLeft w:val="0"/>
              <w:marRight w:val="0"/>
              <w:marTop w:val="0"/>
              <w:marBottom w:val="0"/>
              <w:divBdr>
                <w:top w:val="none" w:sz="0" w:space="0" w:color="auto"/>
                <w:left w:val="none" w:sz="0" w:space="0" w:color="auto"/>
                <w:bottom w:val="none" w:sz="0" w:space="0" w:color="auto"/>
                <w:right w:val="none" w:sz="0" w:space="0" w:color="auto"/>
              </w:divBdr>
            </w:div>
            <w:div w:id="1492713908">
              <w:marLeft w:val="0"/>
              <w:marRight w:val="0"/>
              <w:marTop w:val="0"/>
              <w:marBottom w:val="0"/>
              <w:divBdr>
                <w:top w:val="none" w:sz="0" w:space="0" w:color="auto"/>
                <w:left w:val="none" w:sz="0" w:space="0" w:color="auto"/>
                <w:bottom w:val="none" w:sz="0" w:space="0" w:color="auto"/>
                <w:right w:val="none" w:sz="0" w:space="0" w:color="auto"/>
              </w:divBdr>
            </w:div>
            <w:div w:id="1473062414">
              <w:marLeft w:val="0"/>
              <w:marRight w:val="0"/>
              <w:marTop w:val="0"/>
              <w:marBottom w:val="0"/>
              <w:divBdr>
                <w:top w:val="none" w:sz="0" w:space="0" w:color="auto"/>
                <w:left w:val="none" w:sz="0" w:space="0" w:color="auto"/>
                <w:bottom w:val="none" w:sz="0" w:space="0" w:color="auto"/>
                <w:right w:val="none" w:sz="0" w:space="0" w:color="auto"/>
              </w:divBdr>
            </w:div>
            <w:div w:id="1731346253">
              <w:marLeft w:val="0"/>
              <w:marRight w:val="0"/>
              <w:marTop w:val="0"/>
              <w:marBottom w:val="0"/>
              <w:divBdr>
                <w:top w:val="none" w:sz="0" w:space="0" w:color="auto"/>
                <w:left w:val="none" w:sz="0" w:space="0" w:color="auto"/>
                <w:bottom w:val="none" w:sz="0" w:space="0" w:color="auto"/>
                <w:right w:val="none" w:sz="0" w:space="0" w:color="auto"/>
              </w:divBdr>
            </w:div>
            <w:div w:id="307831163">
              <w:marLeft w:val="0"/>
              <w:marRight w:val="0"/>
              <w:marTop w:val="0"/>
              <w:marBottom w:val="0"/>
              <w:divBdr>
                <w:top w:val="none" w:sz="0" w:space="0" w:color="auto"/>
                <w:left w:val="none" w:sz="0" w:space="0" w:color="auto"/>
                <w:bottom w:val="none" w:sz="0" w:space="0" w:color="auto"/>
                <w:right w:val="none" w:sz="0" w:space="0" w:color="auto"/>
              </w:divBdr>
            </w:div>
            <w:div w:id="92484957">
              <w:marLeft w:val="0"/>
              <w:marRight w:val="0"/>
              <w:marTop w:val="0"/>
              <w:marBottom w:val="0"/>
              <w:divBdr>
                <w:top w:val="none" w:sz="0" w:space="0" w:color="auto"/>
                <w:left w:val="none" w:sz="0" w:space="0" w:color="auto"/>
                <w:bottom w:val="none" w:sz="0" w:space="0" w:color="auto"/>
                <w:right w:val="none" w:sz="0" w:space="0" w:color="auto"/>
              </w:divBdr>
            </w:div>
            <w:div w:id="1071005692">
              <w:marLeft w:val="0"/>
              <w:marRight w:val="0"/>
              <w:marTop w:val="0"/>
              <w:marBottom w:val="0"/>
              <w:divBdr>
                <w:top w:val="none" w:sz="0" w:space="0" w:color="auto"/>
                <w:left w:val="none" w:sz="0" w:space="0" w:color="auto"/>
                <w:bottom w:val="none" w:sz="0" w:space="0" w:color="auto"/>
                <w:right w:val="none" w:sz="0" w:space="0" w:color="auto"/>
              </w:divBdr>
            </w:div>
            <w:div w:id="1150251458">
              <w:marLeft w:val="0"/>
              <w:marRight w:val="0"/>
              <w:marTop w:val="0"/>
              <w:marBottom w:val="0"/>
              <w:divBdr>
                <w:top w:val="none" w:sz="0" w:space="0" w:color="auto"/>
                <w:left w:val="none" w:sz="0" w:space="0" w:color="auto"/>
                <w:bottom w:val="none" w:sz="0" w:space="0" w:color="auto"/>
                <w:right w:val="none" w:sz="0" w:space="0" w:color="auto"/>
              </w:divBdr>
            </w:div>
            <w:div w:id="1020358976">
              <w:marLeft w:val="0"/>
              <w:marRight w:val="0"/>
              <w:marTop w:val="0"/>
              <w:marBottom w:val="0"/>
              <w:divBdr>
                <w:top w:val="none" w:sz="0" w:space="0" w:color="auto"/>
                <w:left w:val="none" w:sz="0" w:space="0" w:color="auto"/>
                <w:bottom w:val="none" w:sz="0" w:space="0" w:color="auto"/>
                <w:right w:val="none" w:sz="0" w:space="0" w:color="auto"/>
              </w:divBdr>
            </w:div>
            <w:div w:id="1398433269">
              <w:marLeft w:val="0"/>
              <w:marRight w:val="0"/>
              <w:marTop w:val="0"/>
              <w:marBottom w:val="0"/>
              <w:divBdr>
                <w:top w:val="none" w:sz="0" w:space="0" w:color="auto"/>
                <w:left w:val="none" w:sz="0" w:space="0" w:color="auto"/>
                <w:bottom w:val="none" w:sz="0" w:space="0" w:color="auto"/>
                <w:right w:val="none" w:sz="0" w:space="0" w:color="auto"/>
              </w:divBdr>
            </w:div>
            <w:div w:id="12850212">
              <w:marLeft w:val="0"/>
              <w:marRight w:val="0"/>
              <w:marTop w:val="0"/>
              <w:marBottom w:val="0"/>
              <w:divBdr>
                <w:top w:val="none" w:sz="0" w:space="0" w:color="auto"/>
                <w:left w:val="none" w:sz="0" w:space="0" w:color="auto"/>
                <w:bottom w:val="none" w:sz="0" w:space="0" w:color="auto"/>
                <w:right w:val="none" w:sz="0" w:space="0" w:color="auto"/>
              </w:divBdr>
            </w:div>
            <w:div w:id="1147161611">
              <w:marLeft w:val="0"/>
              <w:marRight w:val="0"/>
              <w:marTop w:val="0"/>
              <w:marBottom w:val="0"/>
              <w:divBdr>
                <w:top w:val="none" w:sz="0" w:space="0" w:color="auto"/>
                <w:left w:val="none" w:sz="0" w:space="0" w:color="auto"/>
                <w:bottom w:val="none" w:sz="0" w:space="0" w:color="auto"/>
                <w:right w:val="none" w:sz="0" w:space="0" w:color="auto"/>
              </w:divBdr>
            </w:div>
            <w:div w:id="1316497696">
              <w:marLeft w:val="0"/>
              <w:marRight w:val="0"/>
              <w:marTop w:val="0"/>
              <w:marBottom w:val="0"/>
              <w:divBdr>
                <w:top w:val="none" w:sz="0" w:space="0" w:color="auto"/>
                <w:left w:val="none" w:sz="0" w:space="0" w:color="auto"/>
                <w:bottom w:val="none" w:sz="0" w:space="0" w:color="auto"/>
                <w:right w:val="none" w:sz="0" w:space="0" w:color="auto"/>
              </w:divBdr>
            </w:div>
            <w:div w:id="903611459">
              <w:marLeft w:val="0"/>
              <w:marRight w:val="0"/>
              <w:marTop w:val="0"/>
              <w:marBottom w:val="0"/>
              <w:divBdr>
                <w:top w:val="none" w:sz="0" w:space="0" w:color="auto"/>
                <w:left w:val="none" w:sz="0" w:space="0" w:color="auto"/>
                <w:bottom w:val="none" w:sz="0" w:space="0" w:color="auto"/>
                <w:right w:val="none" w:sz="0" w:space="0" w:color="auto"/>
              </w:divBdr>
            </w:div>
            <w:div w:id="425423900">
              <w:marLeft w:val="0"/>
              <w:marRight w:val="0"/>
              <w:marTop w:val="0"/>
              <w:marBottom w:val="0"/>
              <w:divBdr>
                <w:top w:val="none" w:sz="0" w:space="0" w:color="auto"/>
                <w:left w:val="none" w:sz="0" w:space="0" w:color="auto"/>
                <w:bottom w:val="none" w:sz="0" w:space="0" w:color="auto"/>
                <w:right w:val="none" w:sz="0" w:space="0" w:color="auto"/>
              </w:divBdr>
            </w:div>
            <w:div w:id="2084257312">
              <w:marLeft w:val="0"/>
              <w:marRight w:val="0"/>
              <w:marTop w:val="0"/>
              <w:marBottom w:val="0"/>
              <w:divBdr>
                <w:top w:val="none" w:sz="0" w:space="0" w:color="auto"/>
                <w:left w:val="none" w:sz="0" w:space="0" w:color="auto"/>
                <w:bottom w:val="none" w:sz="0" w:space="0" w:color="auto"/>
                <w:right w:val="none" w:sz="0" w:space="0" w:color="auto"/>
              </w:divBdr>
            </w:div>
            <w:div w:id="1996838990">
              <w:marLeft w:val="0"/>
              <w:marRight w:val="0"/>
              <w:marTop w:val="0"/>
              <w:marBottom w:val="0"/>
              <w:divBdr>
                <w:top w:val="none" w:sz="0" w:space="0" w:color="auto"/>
                <w:left w:val="none" w:sz="0" w:space="0" w:color="auto"/>
                <w:bottom w:val="none" w:sz="0" w:space="0" w:color="auto"/>
                <w:right w:val="none" w:sz="0" w:space="0" w:color="auto"/>
              </w:divBdr>
            </w:div>
            <w:div w:id="1251622520">
              <w:marLeft w:val="0"/>
              <w:marRight w:val="0"/>
              <w:marTop w:val="0"/>
              <w:marBottom w:val="0"/>
              <w:divBdr>
                <w:top w:val="none" w:sz="0" w:space="0" w:color="auto"/>
                <w:left w:val="none" w:sz="0" w:space="0" w:color="auto"/>
                <w:bottom w:val="none" w:sz="0" w:space="0" w:color="auto"/>
                <w:right w:val="none" w:sz="0" w:space="0" w:color="auto"/>
              </w:divBdr>
            </w:div>
            <w:div w:id="579414366">
              <w:marLeft w:val="0"/>
              <w:marRight w:val="0"/>
              <w:marTop w:val="0"/>
              <w:marBottom w:val="0"/>
              <w:divBdr>
                <w:top w:val="none" w:sz="0" w:space="0" w:color="auto"/>
                <w:left w:val="none" w:sz="0" w:space="0" w:color="auto"/>
                <w:bottom w:val="none" w:sz="0" w:space="0" w:color="auto"/>
                <w:right w:val="none" w:sz="0" w:space="0" w:color="auto"/>
              </w:divBdr>
            </w:div>
            <w:div w:id="409549527">
              <w:marLeft w:val="0"/>
              <w:marRight w:val="0"/>
              <w:marTop w:val="0"/>
              <w:marBottom w:val="0"/>
              <w:divBdr>
                <w:top w:val="none" w:sz="0" w:space="0" w:color="auto"/>
                <w:left w:val="none" w:sz="0" w:space="0" w:color="auto"/>
                <w:bottom w:val="none" w:sz="0" w:space="0" w:color="auto"/>
                <w:right w:val="none" w:sz="0" w:space="0" w:color="auto"/>
              </w:divBdr>
            </w:div>
            <w:div w:id="1527135301">
              <w:marLeft w:val="0"/>
              <w:marRight w:val="0"/>
              <w:marTop w:val="0"/>
              <w:marBottom w:val="0"/>
              <w:divBdr>
                <w:top w:val="none" w:sz="0" w:space="0" w:color="auto"/>
                <w:left w:val="none" w:sz="0" w:space="0" w:color="auto"/>
                <w:bottom w:val="none" w:sz="0" w:space="0" w:color="auto"/>
                <w:right w:val="none" w:sz="0" w:space="0" w:color="auto"/>
              </w:divBdr>
            </w:div>
            <w:div w:id="793328804">
              <w:marLeft w:val="0"/>
              <w:marRight w:val="0"/>
              <w:marTop w:val="0"/>
              <w:marBottom w:val="0"/>
              <w:divBdr>
                <w:top w:val="none" w:sz="0" w:space="0" w:color="auto"/>
                <w:left w:val="none" w:sz="0" w:space="0" w:color="auto"/>
                <w:bottom w:val="none" w:sz="0" w:space="0" w:color="auto"/>
                <w:right w:val="none" w:sz="0" w:space="0" w:color="auto"/>
              </w:divBdr>
            </w:div>
            <w:div w:id="144277473">
              <w:marLeft w:val="0"/>
              <w:marRight w:val="0"/>
              <w:marTop w:val="0"/>
              <w:marBottom w:val="0"/>
              <w:divBdr>
                <w:top w:val="none" w:sz="0" w:space="0" w:color="auto"/>
                <w:left w:val="none" w:sz="0" w:space="0" w:color="auto"/>
                <w:bottom w:val="none" w:sz="0" w:space="0" w:color="auto"/>
                <w:right w:val="none" w:sz="0" w:space="0" w:color="auto"/>
              </w:divBdr>
            </w:div>
            <w:div w:id="1987473591">
              <w:marLeft w:val="0"/>
              <w:marRight w:val="0"/>
              <w:marTop w:val="0"/>
              <w:marBottom w:val="0"/>
              <w:divBdr>
                <w:top w:val="none" w:sz="0" w:space="0" w:color="auto"/>
                <w:left w:val="none" w:sz="0" w:space="0" w:color="auto"/>
                <w:bottom w:val="none" w:sz="0" w:space="0" w:color="auto"/>
                <w:right w:val="none" w:sz="0" w:space="0" w:color="auto"/>
              </w:divBdr>
            </w:div>
            <w:div w:id="1232034727">
              <w:marLeft w:val="0"/>
              <w:marRight w:val="0"/>
              <w:marTop w:val="0"/>
              <w:marBottom w:val="0"/>
              <w:divBdr>
                <w:top w:val="none" w:sz="0" w:space="0" w:color="auto"/>
                <w:left w:val="none" w:sz="0" w:space="0" w:color="auto"/>
                <w:bottom w:val="none" w:sz="0" w:space="0" w:color="auto"/>
                <w:right w:val="none" w:sz="0" w:space="0" w:color="auto"/>
              </w:divBdr>
            </w:div>
            <w:div w:id="971400623">
              <w:marLeft w:val="0"/>
              <w:marRight w:val="0"/>
              <w:marTop w:val="0"/>
              <w:marBottom w:val="0"/>
              <w:divBdr>
                <w:top w:val="none" w:sz="0" w:space="0" w:color="auto"/>
                <w:left w:val="none" w:sz="0" w:space="0" w:color="auto"/>
                <w:bottom w:val="none" w:sz="0" w:space="0" w:color="auto"/>
                <w:right w:val="none" w:sz="0" w:space="0" w:color="auto"/>
              </w:divBdr>
            </w:div>
            <w:div w:id="284653061">
              <w:marLeft w:val="0"/>
              <w:marRight w:val="0"/>
              <w:marTop w:val="0"/>
              <w:marBottom w:val="0"/>
              <w:divBdr>
                <w:top w:val="none" w:sz="0" w:space="0" w:color="auto"/>
                <w:left w:val="none" w:sz="0" w:space="0" w:color="auto"/>
                <w:bottom w:val="none" w:sz="0" w:space="0" w:color="auto"/>
                <w:right w:val="none" w:sz="0" w:space="0" w:color="auto"/>
              </w:divBdr>
            </w:div>
            <w:div w:id="1338731552">
              <w:marLeft w:val="0"/>
              <w:marRight w:val="0"/>
              <w:marTop w:val="0"/>
              <w:marBottom w:val="0"/>
              <w:divBdr>
                <w:top w:val="none" w:sz="0" w:space="0" w:color="auto"/>
                <w:left w:val="none" w:sz="0" w:space="0" w:color="auto"/>
                <w:bottom w:val="none" w:sz="0" w:space="0" w:color="auto"/>
                <w:right w:val="none" w:sz="0" w:space="0" w:color="auto"/>
              </w:divBdr>
            </w:div>
            <w:div w:id="650989489">
              <w:marLeft w:val="0"/>
              <w:marRight w:val="0"/>
              <w:marTop w:val="0"/>
              <w:marBottom w:val="0"/>
              <w:divBdr>
                <w:top w:val="none" w:sz="0" w:space="0" w:color="auto"/>
                <w:left w:val="none" w:sz="0" w:space="0" w:color="auto"/>
                <w:bottom w:val="none" w:sz="0" w:space="0" w:color="auto"/>
                <w:right w:val="none" w:sz="0" w:space="0" w:color="auto"/>
              </w:divBdr>
            </w:div>
            <w:div w:id="1421754523">
              <w:marLeft w:val="0"/>
              <w:marRight w:val="0"/>
              <w:marTop w:val="0"/>
              <w:marBottom w:val="0"/>
              <w:divBdr>
                <w:top w:val="none" w:sz="0" w:space="0" w:color="auto"/>
                <w:left w:val="none" w:sz="0" w:space="0" w:color="auto"/>
                <w:bottom w:val="none" w:sz="0" w:space="0" w:color="auto"/>
                <w:right w:val="none" w:sz="0" w:space="0" w:color="auto"/>
              </w:divBdr>
            </w:div>
            <w:div w:id="239143842">
              <w:marLeft w:val="0"/>
              <w:marRight w:val="0"/>
              <w:marTop w:val="0"/>
              <w:marBottom w:val="0"/>
              <w:divBdr>
                <w:top w:val="none" w:sz="0" w:space="0" w:color="auto"/>
                <w:left w:val="none" w:sz="0" w:space="0" w:color="auto"/>
                <w:bottom w:val="none" w:sz="0" w:space="0" w:color="auto"/>
                <w:right w:val="none" w:sz="0" w:space="0" w:color="auto"/>
              </w:divBdr>
            </w:div>
            <w:div w:id="1155955707">
              <w:marLeft w:val="0"/>
              <w:marRight w:val="0"/>
              <w:marTop w:val="0"/>
              <w:marBottom w:val="0"/>
              <w:divBdr>
                <w:top w:val="none" w:sz="0" w:space="0" w:color="auto"/>
                <w:left w:val="none" w:sz="0" w:space="0" w:color="auto"/>
                <w:bottom w:val="none" w:sz="0" w:space="0" w:color="auto"/>
                <w:right w:val="none" w:sz="0" w:space="0" w:color="auto"/>
              </w:divBdr>
            </w:div>
            <w:div w:id="1729986532">
              <w:marLeft w:val="0"/>
              <w:marRight w:val="0"/>
              <w:marTop w:val="0"/>
              <w:marBottom w:val="0"/>
              <w:divBdr>
                <w:top w:val="none" w:sz="0" w:space="0" w:color="auto"/>
                <w:left w:val="none" w:sz="0" w:space="0" w:color="auto"/>
                <w:bottom w:val="none" w:sz="0" w:space="0" w:color="auto"/>
                <w:right w:val="none" w:sz="0" w:space="0" w:color="auto"/>
              </w:divBdr>
            </w:div>
            <w:div w:id="2078244556">
              <w:marLeft w:val="0"/>
              <w:marRight w:val="0"/>
              <w:marTop w:val="0"/>
              <w:marBottom w:val="0"/>
              <w:divBdr>
                <w:top w:val="none" w:sz="0" w:space="0" w:color="auto"/>
                <w:left w:val="none" w:sz="0" w:space="0" w:color="auto"/>
                <w:bottom w:val="none" w:sz="0" w:space="0" w:color="auto"/>
                <w:right w:val="none" w:sz="0" w:space="0" w:color="auto"/>
              </w:divBdr>
            </w:div>
            <w:div w:id="2016876370">
              <w:marLeft w:val="0"/>
              <w:marRight w:val="0"/>
              <w:marTop w:val="0"/>
              <w:marBottom w:val="0"/>
              <w:divBdr>
                <w:top w:val="none" w:sz="0" w:space="0" w:color="auto"/>
                <w:left w:val="none" w:sz="0" w:space="0" w:color="auto"/>
                <w:bottom w:val="none" w:sz="0" w:space="0" w:color="auto"/>
                <w:right w:val="none" w:sz="0" w:space="0" w:color="auto"/>
              </w:divBdr>
            </w:div>
            <w:div w:id="718747093">
              <w:marLeft w:val="0"/>
              <w:marRight w:val="0"/>
              <w:marTop w:val="0"/>
              <w:marBottom w:val="0"/>
              <w:divBdr>
                <w:top w:val="none" w:sz="0" w:space="0" w:color="auto"/>
                <w:left w:val="none" w:sz="0" w:space="0" w:color="auto"/>
                <w:bottom w:val="none" w:sz="0" w:space="0" w:color="auto"/>
                <w:right w:val="none" w:sz="0" w:space="0" w:color="auto"/>
              </w:divBdr>
            </w:div>
            <w:div w:id="1258561199">
              <w:marLeft w:val="0"/>
              <w:marRight w:val="0"/>
              <w:marTop w:val="0"/>
              <w:marBottom w:val="0"/>
              <w:divBdr>
                <w:top w:val="none" w:sz="0" w:space="0" w:color="auto"/>
                <w:left w:val="none" w:sz="0" w:space="0" w:color="auto"/>
                <w:bottom w:val="none" w:sz="0" w:space="0" w:color="auto"/>
                <w:right w:val="none" w:sz="0" w:space="0" w:color="auto"/>
              </w:divBdr>
            </w:div>
            <w:div w:id="955524769">
              <w:marLeft w:val="0"/>
              <w:marRight w:val="0"/>
              <w:marTop w:val="0"/>
              <w:marBottom w:val="0"/>
              <w:divBdr>
                <w:top w:val="none" w:sz="0" w:space="0" w:color="auto"/>
                <w:left w:val="none" w:sz="0" w:space="0" w:color="auto"/>
                <w:bottom w:val="none" w:sz="0" w:space="0" w:color="auto"/>
                <w:right w:val="none" w:sz="0" w:space="0" w:color="auto"/>
              </w:divBdr>
            </w:div>
            <w:div w:id="331839935">
              <w:marLeft w:val="0"/>
              <w:marRight w:val="0"/>
              <w:marTop w:val="0"/>
              <w:marBottom w:val="0"/>
              <w:divBdr>
                <w:top w:val="none" w:sz="0" w:space="0" w:color="auto"/>
                <w:left w:val="none" w:sz="0" w:space="0" w:color="auto"/>
                <w:bottom w:val="none" w:sz="0" w:space="0" w:color="auto"/>
                <w:right w:val="none" w:sz="0" w:space="0" w:color="auto"/>
              </w:divBdr>
            </w:div>
            <w:div w:id="1018770141">
              <w:marLeft w:val="0"/>
              <w:marRight w:val="0"/>
              <w:marTop w:val="0"/>
              <w:marBottom w:val="0"/>
              <w:divBdr>
                <w:top w:val="none" w:sz="0" w:space="0" w:color="auto"/>
                <w:left w:val="none" w:sz="0" w:space="0" w:color="auto"/>
                <w:bottom w:val="none" w:sz="0" w:space="0" w:color="auto"/>
                <w:right w:val="none" w:sz="0" w:space="0" w:color="auto"/>
              </w:divBdr>
            </w:div>
            <w:div w:id="1451625320">
              <w:marLeft w:val="0"/>
              <w:marRight w:val="0"/>
              <w:marTop w:val="0"/>
              <w:marBottom w:val="0"/>
              <w:divBdr>
                <w:top w:val="none" w:sz="0" w:space="0" w:color="auto"/>
                <w:left w:val="none" w:sz="0" w:space="0" w:color="auto"/>
                <w:bottom w:val="none" w:sz="0" w:space="0" w:color="auto"/>
                <w:right w:val="none" w:sz="0" w:space="0" w:color="auto"/>
              </w:divBdr>
            </w:div>
            <w:div w:id="588393700">
              <w:marLeft w:val="0"/>
              <w:marRight w:val="0"/>
              <w:marTop w:val="0"/>
              <w:marBottom w:val="0"/>
              <w:divBdr>
                <w:top w:val="none" w:sz="0" w:space="0" w:color="auto"/>
                <w:left w:val="none" w:sz="0" w:space="0" w:color="auto"/>
                <w:bottom w:val="none" w:sz="0" w:space="0" w:color="auto"/>
                <w:right w:val="none" w:sz="0" w:space="0" w:color="auto"/>
              </w:divBdr>
            </w:div>
            <w:div w:id="784419770">
              <w:marLeft w:val="0"/>
              <w:marRight w:val="0"/>
              <w:marTop w:val="0"/>
              <w:marBottom w:val="0"/>
              <w:divBdr>
                <w:top w:val="none" w:sz="0" w:space="0" w:color="auto"/>
                <w:left w:val="none" w:sz="0" w:space="0" w:color="auto"/>
                <w:bottom w:val="none" w:sz="0" w:space="0" w:color="auto"/>
                <w:right w:val="none" w:sz="0" w:space="0" w:color="auto"/>
              </w:divBdr>
            </w:div>
            <w:div w:id="1002584457">
              <w:marLeft w:val="0"/>
              <w:marRight w:val="0"/>
              <w:marTop w:val="0"/>
              <w:marBottom w:val="0"/>
              <w:divBdr>
                <w:top w:val="none" w:sz="0" w:space="0" w:color="auto"/>
                <w:left w:val="none" w:sz="0" w:space="0" w:color="auto"/>
                <w:bottom w:val="none" w:sz="0" w:space="0" w:color="auto"/>
                <w:right w:val="none" w:sz="0" w:space="0" w:color="auto"/>
              </w:divBdr>
            </w:div>
            <w:div w:id="1192374419">
              <w:marLeft w:val="0"/>
              <w:marRight w:val="0"/>
              <w:marTop w:val="0"/>
              <w:marBottom w:val="0"/>
              <w:divBdr>
                <w:top w:val="none" w:sz="0" w:space="0" w:color="auto"/>
                <w:left w:val="none" w:sz="0" w:space="0" w:color="auto"/>
                <w:bottom w:val="none" w:sz="0" w:space="0" w:color="auto"/>
                <w:right w:val="none" w:sz="0" w:space="0" w:color="auto"/>
              </w:divBdr>
            </w:div>
            <w:div w:id="133721059">
              <w:marLeft w:val="0"/>
              <w:marRight w:val="0"/>
              <w:marTop w:val="0"/>
              <w:marBottom w:val="0"/>
              <w:divBdr>
                <w:top w:val="none" w:sz="0" w:space="0" w:color="auto"/>
                <w:left w:val="none" w:sz="0" w:space="0" w:color="auto"/>
                <w:bottom w:val="none" w:sz="0" w:space="0" w:color="auto"/>
                <w:right w:val="none" w:sz="0" w:space="0" w:color="auto"/>
              </w:divBdr>
            </w:div>
            <w:div w:id="497044478">
              <w:marLeft w:val="0"/>
              <w:marRight w:val="0"/>
              <w:marTop w:val="0"/>
              <w:marBottom w:val="0"/>
              <w:divBdr>
                <w:top w:val="none" w:sz="0" w:space="0" w:color="auto"/>
                <w:left w:val="none" w:sz="0" w:space="0" w:color="auto"/>
                <w:bottom w:val="none" w:sz="0" w:space="0" w:color="auto"/>
                <w:right w:val="none" w:sz="0" w:space="0" w:color="auto"/>
              </w:divBdr>
            </w:div>
            <w:div w:id="2009284892">
              <w:marLeft w:val="0"/>
              <w:marRight w:val="0"/>
              <w:marTop w:val="0"/>
              <w:marBottom w:val="0"/>
              <w:divBdr>
                <w:top w:val="none" w:sz="0" w:space="0" w:color="auto"/>
                <w:left w:val="none" w:sz="0" w:space="0" w:color="auto"/>
                <w:bottom w:val="none" w:sz="0" w:space="0" w:color="auto"/>
                <w:right w:val="none" w:sz="0" w:space="0" w:color="auto"/>
              </w:divBdr>
            </w:div>
            <w:div w:id="1817184459">
              <w:marLeft w:val="0"/>
              <w:marRight w:val="0"/>
              <w:marTop w:val="0"/>
              <w:marBottom w:val="0"/>
              <w:divBdr>
                <w:top w:val="none" w:sz="0" w:space="0" w:color="auto"/>
                <w:left w:val="none" w:sz="0" w:space="0" w:color="auto"/>
                <w:bottom w:val="none" w:sz="0" w:space="0" w:color="auto"/>
                <w:right w:val="none" w:sz="0" w:space="0" w:color="auto"/>
              </w:divBdr>
            </w:div>
            <w:div w:id="1591961912">
              <w:marLeft w:val="0"/>
              <w:marRight w:val="0"/>
              <w:marTop w:val="0"/>
              <w:marBottom w:val="0"/>
              <w:divBdr>
                <w:top w:val="none" w:sz="0" w:space="0" w:color="auto"/>
                <w:left w:val="none" w:sz="0" w:space="0" w:color="auto"/>
                <w:bottom w:val="none" w:sz="0" w:space="0" w:color="auto"/>
                <w:right w:val="none" w:sz="0" w:space="0" w:color="auto"/>
              </w:divBdr>
            </w:div>
            <w:div w:id="922958624">
              <w:marLeft w:val="0"/>
              <w:marRight w:val="0"/>
              <w:marTop w:val="0"/>
              <w:marBottom w:val="0"/>
              <w:divBdr>
                <w:top w:val="none" w:sz="0" w:space="0" w:color="auto"/>
                <w:left w:val="none" w:sz="0" w:space="0" w:color="auto"/>
                <w:bottom w:val="none" w:sz="0" w:space="0" w:color="auto"/>
                <w:right w:val="none" w:sz="0" w:space="0" w:color="auto"/>
              </w:divBdr>
            </w:div>
            <w:div w:id="1128671293">
              <w:marLeft w:val="0"/>
              <w:marRight w:val="0"/>
              <w:marTop w:val="0"/>
              <w:marBottom w:val="0"/>
              <w:divBdr>
                <w:top w:val="none" w:sz="0" w:space="0" w:color="auto"/>
                <w:left w:val="none" w:sz="0" w:space="0" w:color="auto"/>
                <w:bottom w:val="none" w:sz="0" w:space="0" w:color="auto"/>
                <w:right w:val="none" w:sz="0" w:space="0" w:color="auto"/>
              </w:divBdr>
            </w:div>
            <w:div w:id="1338343264">
              <w:marLeft w:val="0"/>
              <w:marRight w:val="0"/>
              <w:marTop w:val="0"/>
              <w:marBottom w:val="0"/>
              <w:divBdr>
                <w:top w:val="none" w:sz="0" w:space="0" w:color="auto"/>
                <w:left w:val="none" w:sz="0" w:space="0" w:color="auto"/>
                <w:bottom w:val="none" w:sz="0" w:space="0" w:color="auto"/>
                <w:right w:val="none" w:sz="0" w:space="0" w:color="auto"/>
              </w:divBdr>
            </w:div>
            <w:div w:id="1027563436">
              <w:marLeft w:val="0"/>
              <w:marRight w:val="0"/>
              <w:marTop w:val="0"/>
              <w:marBottom w:val="0"/>
              <w:divBdr>
                <w:top w:val="none" w:sz="0" w:space="0" w:color="auto"/>
                <w:left w:val="none" w:sz="0" w:space="0" w:color="auto"/>
                <w:bottom w:val="none" w:sz="0" w:space="0" w:color="auto"/>
                <w:right w:val="none" w:sz="0" w:space="0" w:color="auto"/>
              </w:divBdr>
            </w:div>
            <w:div w:id="5376564">
              <w:marLeft w:val="0"/>
              <w:marRight w:val="0"/>
              <w:marTop w:val="0"/>
              <w:marBottom w:val="0"/>
              <w:divBdr>
                <w:top w:val="none" w:sz="0" w:space="0" w:color="auto"/>
                <w:left w:val="none" w:sz="0" w:space="0" w:color="auto"/>
                <w:bottom w:val="none" w:sz="0" w:space="0" w:color="auto"/>
                <w:right w:val="none" w:sz="0" w:space="0" w:color="auto"/>
              </w:divBdr>
            </w:div>
            <w:div w:id="1992513507">
              <w:marLeft w:val="0"/>
              <w:marRight w:val="0"/>
              <w:marTop w:val="0"/>
              <w:marBottom w:val="0"/>
              <w:divBdr>
                <w:top w:val="none" w:sz="0" w:space="0" w:color="auto"/>
                <w:left w:val="none" w:sz="0" w:space="0" w:color="auto"/>
                <w:bottom w:val="none" w:sz="0" w:space="0" w:color="auto"/>
                <w:right w:val="none" w:sz="0" w:space="0" w:color="auto"/>
              </w:divBdr>
            </w:div>
            <w:div w:id="1150318662">
              <w:marLeft w:val="0"/>
              <w:marRight w:val="0"/>
              <w:marTop w:val="0"/>
              <w:marBottom w:val="0"/>
              <w:divBdr>
                <w:top w:val="none" w:sz="0" w:space="0" w:color="auto"/>
                <w:left w:val="none" w:sz="0" w:space="0" w:color="auto"/>
                <w:bottom w:val="none" w:sz="0" w:space="0" w:color="auto"/>
                <w:right w:val="none" w:sz="0" w:space="0" w:color="auto"/>
              </w:divBdr>
            </w:div>
            <w:div w:id="1400322617">
              <w:marLeft w:val="0"/>
              <w:marRight w:val="0"/>
              <w:marTop w:val="0"/>
              <w:marBottom w:val="0"/>
              <w:divBdr>
                <w:top w:val="none" w:sz="0" w:space="0" w:color="auto"/>
                <w:left w:val="none" w:sz="0" w:space="0" w:color="auto"/>
                <w:bottom w:val="none" w:sz="0" w:space="0" w:color="auto"/>
                <w:right w:val="none" w:sz="0" w:space="0" w:color="auto"/>
              </w:divBdr>
            </w:div>
            <w:div w:id="1113744772">
              <w:marLeft w:val="0"/>
              <w:marRight w:val="0"/>
              <w:marTop w:val="0"/>
              <w:marBottom w:val="0"/>
              <w:divBdr>
                <w:top w:val="none" w:sz="0" w:space="0" w:color="auto"/>
                <w:left w:val="none" w:sz="0" w:space="0" w:color="auto"/>
                <w:bottom w:val="none" w:sz="0" w:space="0" w:color="auto"/>
                <w:right w:val="none" w:sz="0" w:space="0" w:color="auto"/>
              </w:divBdr>
            </w:div>
            <w:div w:id="208227419">
              <w:marLeft w:val="0"/>
              <w:marRight w:val="0"/>
              <w:marTop w:val="0"/>
              <w:marBottom w:val="0"/>
              <w:divBdr>
                <w:top w:val="none" w:sz="0" w:space="0" w:color="auto"/>
                <w:left w:val="none" w:sz="0" w:space="0" w:color="auto"/>
                <w:bottom w:val="none" w:sz="0" w:space="0" w:color="auto"/>
                <w:right w:val="none" w:sz="0" w:space="0" w:color="auto"/>
              </w:divBdr>
            </w:div>
            <w:div w:id="1473669018">
              <w:marLeft w:val="0"/>
              <w:marRight w:val="0"/>
              <w:marTop w:val="0"/>
              <w:marBottom w:val="0"/>
              <w:divBdr>
                <w:top w:val="none" w:sz="0" w:space="0" w:color="auto"/>
                <w:left w:val="none" w:sz="0" w:space="0" w:color="auto"/>
                <w:bottom w:val="none" w:sz="0" w:space="0" w:color="auto"/>
                <w:right w:val="none" w:sz="0" w:space="0" w:color="auto"/>
              </w:divBdr>
            </w:div>
            <w:div w:id="813255815">
              <w:marLeft w:val="0"/>
              <w:marRight w:val="0"/>
              <w:marTop w:val="0"/>
              <w:marBottom w:val="0"/>
              <w:divBdr>
                <w:top w:val="none" w:sz="0" w:space="0" w:color="auto"/>
                <w:left w:val="none" w:sz="0" w:space="0" w:color="auto"/>
                <w:bottom w:val="none" w:sz="0" w:space="0" w:color="auto"/>
                <w:right w:val="none" w:sz="0" w:space="0" w:color="auto"/>
              </w:divBdr>
            </w:div>
            <w:div w:id="51584965">
              <w:marLeft w:val="0"/>
              <w:marRight w:val="0"/>
              <w:marTop w:val="0"/>
              <w:marBottom w:val="0"/>
              <w:divBdr>
                <w:top w:val="none" w:sz="0" w:space="0" w:color="auto"/>
                <w:left w:val="none" w:sz="0" w:space="0" w:color="auto"/>
                <w:bottom w:val="none" w:sz="0" w:space="0" w:color="auto"/>
                <w:right w:val="none" w:sz="0" w:space="0" w:color="auto"/>
              </w:divBdr>
            </w:div>
            <w:div w:id="1767574132">
              <w:marLeft w:val="0"/>
              <w:marRight w:val="0"/>
              <w:marTop w:val="0"/>
              <w:marBottom w:val="0"/>
              <w:divBdr>
                <w:top w:val="none" w:sz="0" w:space="0" w:color="auto"/>
                <w:left w:val="none" w:sz="0" w:space="0" w:color="auto"/>
                <w:bottom w:val="none" w:sz="0" w:space="0" w:color="auto"/>
                <w:right w:val="none" w:sz="0" w:space="0" w:color="auto"/>
              </w:divBdr>
            </w:div>
            <w:div w:id="246891534">
              <w:marLeft w:val="0"/>
              <w:marRight w:val="0"/>
              <w:marTop w:val="0"/>
              <w:marBottom w:val="0"/>
              <w:divBdr>
                <w:top w:val="none" w:sz="0" w:space="0" w:color="auto"/>
                <w:left w:val="none" w:sz="0" w:space="0" w:color="auto"/>
                <w:bottom w:val="none" w:sz="0" w:space="0" w:color="auto"/>
                <w:right w:val="none" w:sz="0" w:space="0" w:color="auto"/>
              </w:divBdr>
            </w:div>
            <w:div w:id="1829397424">
              <w:marLeft w:val="0"/>
              <w:marRight w:val="0"/>
              <w:marTop w:val="0"/>
              <w:marBottom w:val="0"/>
              <w:divBdr>
                <w:top w:val="none" w:sz="0" w:space="0" w:color="auto"/>
                <w:left w:val="none" w:sz="0" w:space="0" w:color="auto"/>
                <w:bottom w:val="none" w:sz="0" w:space="0" w:color="auto"/>
                <w:right w:val="none" w:sz="0" w:space="0" w:color="auto"/>
              </w:divBdr>
            </w:div>
            <w:div w:id="1963220867">
              <w:marLeft w:val="0"/>
              <w:marRight w:val="0"/>
              <w:marTop w:val="0"/>
              <w:marBottom w:val="0"/>
              <w:divBdr>
                <w:top w:val="none" w:sz="0" w:space="0" w:color="auto"/>
                <w:left w:val="none" w:sz="0" w:space="0" w:color="auto"/>
                <w:bottom w:val="none" w:sz="0" w:space="0" w:color="auto"/>
                <w:right w:val="none" w:sz="0" w:space="0" w:color="auto"/>
              </w:divBdr>
            </w:div>
            <w:div w:id="1438676767">
              <w:marLeft w:val="0"/>
              <w:marRight w:val="0"/>
              <w:marTop w:val="0"/>
              <w:marBottom w:val="0"/>
              <w:divBdr>
                <w:top w:val="none" w:sz="0" w:space="0" w:color="auto"/>
                <w:left w:val="none" w:sz="0" w:space="0" w:color="auto"/>
                <w:bottom w:val="none" w:sz="0" w:space="0" w:color="auto"/>
                <w:right w:val="none" w:sz="0" w:space="0" w:color="auto"/>
              </w:divBdr>
            </w:div>
            <w:div w:id="2120561713">
              <w:marLeft w:val="0"/>
              <w:marRight w:val="0"/>
              <w:marTop w:val="0"/>
              <w:marBottom w:val="0"/>
              <w:divBdr>
                <w:top w:val="none" w:sz="0" w:space="0" w:color="auto"/>
                <w:left w:val="none" w:sz="0" w:space="0" w:color="auto"/>
                <w:bottom w:val="none" w:sz="0" w:space="0" w:color="auto"/>
                <w:right w:val="none" w:sz="0" w:space="0" w:color="auto"/>
              </w:divBdr>
            </w:div>
            <w:div w:id="1697123271">
              <w:marLeft w:val="0"/>
              <w:marRight w:val="0"/>
              <w:marTop w:val="0"/>
              <w:marBottom w:val="0"/>
              <w:divBdr>
                <w:top w:val="none" w:sz="0" w:space="0" w:color="auto"/>
                <w:left w:val="none" w:sz="0" w:space="0" w:color="auto"/>
                <w:bottom w:val="none" w:sz="0" w:space="0" w:color="auto"/>
                <w:right w:val="none" w:sz="0" w:space="0" w:color="auto"/>
              </w:divBdr>
            </w:div>
            <w:div w:id="1711342988">
              <w:marLeft w:val="0"/>
              <w:marRight w:val="0"/>
              <w:marTop w:val="0"/>
              <w:marBottom w:val="0"/>
              <w:divBdr>
                <w:top w:val="none" w:sz="0" w:space="0" w:color="auto"/>
                <w:left w:val="none" w:sz="0" w:space="0" w:color="auto"/>
                <w:bottom w:val="none" w:sz="0" w:space="0" w:color="auto"/>
                <w:right w:val="none" w:sz="0" w:space="0" w:color="auto"/>
              </w:divBdr>
            </w:div>
            <w:div w:id="1705785086">
              <w:marLeft w:val="0"/>
              <w:marRight w:val="0"/>
              <w:marTop w:val="0"/>
              <w:marBottom w:val="0"/>
              <w:divBdr>
                <w:top w:val="none" w:sz="0" w:space="0" w:color="auto"/>
                <w:left w:val="none" w:sz="0" w:space="0" w:color="auto"/>
                <w:bottom w:val="none" w:sz="0" w:space="0" w:color="auto"/>
                <w:right w:val="none" w:sz="0" w:space="0" w:color="auto"/>
              </w:divBdr>
            </w:div>
            <w:div w:id="1463843148">
              <w:marLeft w:val="0"/>
              <w:marRight w:val="0"/>
              <w:marTop w:val="0"/>
              <w:marBottom w:val="0"/>
              <w:divBdr>
                <w:top w:val="none" w:sz="0" w:space="0" w:color="auto"/>
                <w:left w:val="none" w:sz="0" w:space="0" w:color="auto"/>
                <w:bottom w:val="none" w:sz="0" w:space="0" w:color="auto"/>
                <w:right w:val="none" w:sz="0" w:space="0" w:color="auto"/>
              </w:divBdr>
            </w:div>
            <w:div w:id="89085997">
              <w:marLeft w:val="0"/>
              <w:marRight w:val="0"/>
              <w:marTop w:val="0"/>
              <w:marBottom w:val="0"/>
              <w:divBdr>
                <w:top w:val="none" w:sz="0" w:space="0" w:color="auto"/>
                <w:left w:val="none" w:sz="0" w:space="0" w:color="auto"/>
                <w:bottom w:val="none" w:sz="0" w:space="0" w:color="auto"/>
                <w:right w:val="none" w:sz="0" w:space="0" w:color="auto"/>
              </w:divBdr>
            </w:div>
            <w:div w:id="1592350873">
              <w:marLeft w:val="0"/>
              <w:marRight w:val="0"/>
              <w:marTop w:val="0"/>
              <w:marBottom w:val="0"/>
              <w:divBdr>
                <w:top w:val="none" w:sz="0" w:space="0" w:color="auto"/>
                <w:left w:val="none" w:sz="0" w:space="0" w:color="auto"/>
                <w:bottom w:val="none" w:sz="0" w:space="0" w:color="auto"/>
                <w:right w:val="none" w:sz="0" w:space="0" w:color="auto"/>
              </w:divBdr>
            </w:div>
            <w:div w:id="171383868">
              <w:marLeft w:val="0"/>
              <w:marRight w:val="0"/>
              <w:marTop w:val="0"/>
              <w:marBottom w:val="0"/>
              <w:divBdr>
                <w:top w:val="none" w:sz="0" w:space="0" w:color="auto"/>
                <w:left w:val="none" w:sz="0" w:space="0" w:color="auto"/>
                <w:bottom w:val="none" w:sz="0" w:space="0" w:color="auto"/>
                <w:right w:val="none" w:sz="0" w:space="0" w:color="auto"/>
              </w:divBdr>
            </w:div>
            <w:div w:id="1076241514">
              <w:marLeft w:val="0"/>
              <w:marRight w:val="0"/>
              <w:marTop w:val="0"/>
              <w:marBottom w:val="0"/>
              <w:divBdr>
                <w:top w:val="none" w:sz="0" w:space="0" w:color="auto"/>
                <w:left w:val="none" w:sz="0" w:space="0" w:color="auto"/>
                <w:bottom w:val="none" w:sz="0" w:space="0" w:color="auto"/>
                <w:right w:val="none" w:sz="0" w:space="0" w:color="auto"/>
              </w:divBdr>
            </w:div>
            <w:div w:id="1991715896">
              <w:marLeft w:val="0"/>
              <w:marRight w:val="0"/>
              <w:marTop w:val="0"/>
              <w:marBottom w:val="0"/>
              <w:divBdr>
                <w:top w:val="none" w:sz="0" w:space="0" w:color="auto"/>
                <w:left w:val="none" w:sz="0" w:space="0" w:color="auto"/>
                <w:bottom w:val="none" w:sz="0" w:space="0" w:color="auto"/>
                <w:right w:val="none" w:sz="0" w:space="0" w:color="auto"/>
              </w:divBdr>
            </w:div>
            <w:div w:id="1811089574">
              <w:marLeft w:val="0"/>
              <w:marRight w:val="0"/>
              <w:marTop w:val="0"/>
              <w:marBottom w:val="0"/>
              <w:divBdr>
                <w:top w:val="none" w:sz="0" w:space="0" w:color="auto"/>
                <w:left w:val="none" w:sz="0" w:space="0" w:color="auto"/>
                <w:bottom w:val="none" w:sz="0" w:space="0" w:color="auto"/>
                <w:right w:val="none" w:sz="0" w:space="0" w:color="auto"/>
              </w:divBdr>
            </w:div>
            <w:div w:id="1225602055">
              <w:marLeft w:val="0"/>
              <w:marRight w:val="0"/>
              <w:marTop w:val="0"/>
              <w:marBottom w:val="0"/>
              <w:divBdr>
                <w:top w:val="none" w:sz="0" w:space="0" w:color="auto"/>
                <w:left w:val="none" w:sz="0" w:space="0" w:color="auto"/>
                <w:bottom w:val="none" w:sz="0" w:space="0" w:color="auto"/>
                <w:right w:val="none" w:sz="0" w:space="0" w:color="auto"/>
              </w:divBdr>
            </w:div>
            <w:div w:id="2000379304">
              <w:marLeft w:val="0"/>
              <w:marRight w:val="0"/>
              <w:marTop w:val="0"/>
              <w:marBottom w:val="0"/>
              <w:divBdr>
                <w:top w:val="none" w:sz="0" w:space="0" w:color="auto"/>
                <w:left w:val="none" w:sz="0" w:space="0" w:color="auto"/>
                <w:bottom w:val="none" w:sz="0" w:space="0" w:color="auto"/>
                <w:right w:val="none" w:sz="0" w:space="0" w:color="auto"/>
              </w:divBdr>
            </w:div>
            <w:div w:id="485516246">
              <w:marLeft w:val="0"/>
              <w:marRight w:val="0"/>
              <w:marTop w:val="0"/>
              <w:marBottom w:val="0"/>
              <w:divBdr>
                <w:top w:val="none" w:sz="0" w:space="0" w:color="auto"/>
                <w:left w:val="none" w:sz="0" w:space="0" w:color="auto"/>
                <w:bottom w:val="none" w:sz="0" w:space="0" w:color="auto"/>
                <w:right w:val="none" w:sz="0" w:space="0" w:color="auto"/>
              </w:divBdr>
            </w:div>
            <w:div w:id="938678360">
              <w:marLeft w:val="0"/>
              <w:marRight w:val="0"/>
              <w:marTop w:val="0"/>
              <w:marBottom w:val="0"/>
              <w:divBdr>
                <w:top w:val="none" w:sz="0" w:space="0" w:color="auto"/>
                <w:left w:val="none" w:sz="0" w:space="0" w:color="auto"/>
                <w:bottom w:val="none" w:sz="0" w:space="0" w:color="auto"/>
                <w:right w:val="none" w:sz="0" w:space="0" w:color="auto"/>
              </w:divBdr>
            </w:div>
            <w:div w:id="144974526">
              <w:marLeft w:val="0"/>
              <w:marRight w:val="0"/>
              <w:marTop w:val="0"/>
              <w:marBottom w:val="0"/>
              <w:divBdr>
                <w:top w:val="none" w:sz="0" w:space="0" w:color="auto"/>
                <w:left w:val="none" w:sz="0" w:space="0" w:color="auto"/>
                <w:bottom w:val="none" w:sz="0" w:space="0" w:color="auto"/>
                <w:right w:val="none" w:sz="0" w:space="0" w:color="auto"/>
              </w:divBdr>
            </w:div>
            <w:div w:id="1756978228">
              <w:marLeft w:val="0"/>
              <w:marRight w:val="0"/>
              <w:marTop w:val="0"/>
              <w:marBottom w:val="0"/>
              <w:divBdr>
                <w:top w:val="none" w:sz="0" w:space="0" w:color="auto"/>
                <w:left w:val="none" w:sz="0" w:space="0" w:color="auto"/>
                <w:bottom w:val="none" w:sz="0" w:space="0" w:color="auto"/>
                <w:right w:val="none" w:sz="0" w:space="0" w:color="auto"/>
              </w:divBdr>
            </w:div>
            <w:div w:id="1760515785">
              <w:marLeft w:val="0"/>
              <w:marRight w:val="0"/>
              <w:marTop w:val="0"/>
              <w:marBottom w:val="0"/>
              <w:divBdr>
                <w:top w:val="none" w:sz="0" w:space="0" w:color="auto"/>
                <w:left w:val="none" w:sz="0" w:space="0" w:color="auto"/>
                <w:bottom w:val="none" w:sz="0" w:space="0" w:color="auto"/>
                <w:right w:val="none" w:sz="0" w:space="0" w:color="auto"/>
              </w:divBdr>
            </w:div>
            <w:div w:id="1907449957">
              <w:marLeft w:val="0"/>
              <w:marRight w:val="0"/>
              <w:marTop w:val="0"/>
              <w:marBottom w:val="0"/>
              <w:divBdr>
                <w:top w:val="none" w:sz="0" w:space="0" w:color="auto"/>
                <w:left w:val="none" w:sz="0" w:space="0" w:color="auto"/>
                <w:bottom w:val="none" w:sz="0" w:space="0" w:color="auto"/>
                <w:right w:val="none" w:sz="0" w:space="0" w:color="auto"/>
              </w:divBdr>
            </w:div>
            <w:div w:id="924804678">
              <w:marLeft w:val="0"/>
              <w:marRight w:val="0"/>
              <w:marTop w:val="0"/>
              <w:marBottom w:val="0"/>
              <w:divBdr>
                <w:top w:val="none" w:sz="0" w:space="0" w:color="auto"/>
                <w:left w:val="none" w:sz="0" w:space="0" w:color="auto"/>
                <w:bottom w:val="none" w:sz="0" w:space="0" w:color="auto"/>
                <w:right w:val="none" w:sz="0" w:space="0" w:color="auto"/>
              </w:divBdr>
            </w:div>
            <w:div w:id="895580977">
              <w:marLeft w:val="0"/>
              <w:marRight w:val="0"/>
              <w:marTop w:val="0"/>
              <w:marBottom w:val="0"/>
              <w:divBdr>
                <w:top w:val="none" w:sz="0" w:space="0" w:color="auto"/>
                <w:left w:val="none" w:sz="0" w:space="0" w:color="auto"/>
                <w:bottom w:val="none" w:sz="0" w:space="0" w:color="auto"/>
                <w:right w:val="none" w:sz="0" w:space="0" w:color="auto"/>
              </w:divBdr>
            </w:div>
            <w:div w:id="1167211541">
              <w:marLeft w:val="0"/>
              <w:marRight w:val="0"/>
              <w:marTop w:val="0"/>
              <w:marBottom w:val="0"/>
              <w:divBdr>
                <w:top w:val="none" w:sz="0" w:space="0" w:color="auto"/>
                <w:left w:val="none" w:sz="0" w:space="0" w:color="auto"/>
                <w:bottom w:val="none" w:sz="0" w:space="0" w:color="auto"/>
                <w:right w:val="none" w:sz="0" w:space="0" w:color="auto"/>
              </w:divBdr>
            </w:div>
            <w:div w:id="211307865">
              <w:marLeft w:val="0"/>
              <w:marRight w:val="0"/>
              <w:marTop w:val="0"/>
              <w:marBottom w:val="0"/>
              <w:divBdr>
                <w:top w:val="none" w:sz="0" w:space="0" w:color="auto"/>
                <w:left w:val="none" w:sz="0" w:space="0" w:color="auto"/>
                <w:bottom w:val="none" w:sz="0" w:space="0" w:color="auto"/>
                <w:right w:val="none" w:sz="0" w:space="0" w:color="auto"/>
              </w:divBdr>
            </w:div>
            <w:div w:id="1804928628">
              <w:marLeft w:val="0"/>
              <w:marRight w:val="0"/>
              <w:marTop w:val="0"/>
              <w:marBottom w:val="0"/>
              <w:divBdr>
                <w:top w:val="none" w:sz="0" w:space="0" w:color="auto"/>
                <w:left w:val="none" w:sz="0" w:space="0" w:color="auto"/>
                <w:bottom w:val="none" w:sz="0" w:space="0" w:color="auto"/>
                <w:right w:val="none" w:sz="0" w:space="0" w:color="auto"/>
              </w:divBdr>
            </w:div>
            <w:div w:id="129712111">
              <w:marLeft w:val="0"/>
              <w:marRight w:val="0"/>
              <w:marTop w:val="0"/>
              <w:marBottom w:val="0"/>
              <w:divBdr>
                <w:top w:val="none" w:sz="0" w:space="0" w:color="auto"/>
                <w:left w:val="none" w:sz="0" w:space="0" w:color="auto"/>
                <w:bottom w:val="none" w:sz="0" w:space="0" w:color="auto"/>
                <w:right w:val="none" w:sz="0" w:space="0" w:color="auto"/>
              </w:divBdr>
            </w:div>
            <w:div w:id="1195078680">
              <w:marLeft w:val="0"/>
              <w:marRight w:val="0"/>
              <w:marTop w:val="0"/>
              <w:marBottom w:val="0"/>
              <w:divBdr>
                <w:top w:val="none" w:sz="0" w:space="0" w:color="auto"/>
                <w:left w:val="none" w:sz="0" w:space="0" w:color="auto"/>
                <w:bottom w:val="none" w:sz="0" w:space="0" w:color="auto"/>
                <w:right w:val="none" w:sz="0" w:space="0" w:color="auto"/>
              </w:divBdr>
            </w:div>
            <w:div w:id="1587566724">
              <w:marLeft w:val="0"/>
              <w:marRight w:val="0"/>
              <w:marTop w:val="0"/>
              <w:marBottom w:val="0"/>
              <w:divBdr>
                <w:top w:val="none" w:sz="0" w:space="0" w:color="auto"/>
                <w:left w:val="none" w:sz="0" w:space="0" w:color="auto"/>
                <w:bottom w:val="none" w:sz="0" w:space="0" w:color="auto"/>
                <w:right w:val="none" w:sz="0" w:space="0" w:color="auto"/>
              </w:divBdr>
            </w:div>
            <w:div w:id="1637023921">
              <w:marLeft w:val="0"/>
              <w:marRight w:val="0"/>
              <w:marTop w:val="0"/>
              <w:marBottom w:val="0"/>
              <w:divBdr>
                <w:top w:val="none" w:sz="0" w:space="0" w:color="auto"/>
                <w:left w:val="none" w:sz="0" w:space="0" w:color="auto"/>
                <w:bottom w:val="none" w:sz="0" w:space="0" w:color="auto"/>
                <w:right w:val="none" w:sz="0" w:space="0" w:color="auto"/>
              </w:divBdr>
            </w:div>
            <w:div w:id="2139570588">
              <w:marLeft w:val="0"/>
              <w:marRight w:val="0"/>
              <w:marTop w:val="0"/>
              <w:marBottom w:val="0"/>
              <w:divBdr>
                <w:top w:val="none" w:sz="0" w:space="0" w:color="auto"/>
                <w:left w:val="none" w:sz="0" w:space="0" w:color="auto"/>
                <w:bottom w:val="none" w:sz="0" w:space="0" w:color="auto"/>
                <w:right w:val="none" w:sz="0" w:space="0" w:color="auto"/>
              </w:divBdr>
            </w:div>
            <w:div w:id="169418793">
              <w:marLeft w:val="0"/>
              <w:marRight w:val="0"/>
              <w:marTop w:val="0"/>
              <w:marBottom w:val="0"/>
              <w:divBdr>
                <w:top w:val="none" w:sz="0" w:space="0" w:color="auto"/>
                <w:left w:val="none" w:sz="0" w:space="0" w:color="auto"/>
                <w:bottom w:val="none" w:sz="0" w:space="0" w:color="auto"/>
                <w:right w:val="none" w:sz="0" w:space="0" w:color="auto"/>
              </w:divBdr>
            </w:div>
            <w:div w:id="1203246241">
              <w:marLeft w:val="0"/>
              <w:marRight w:val="0"/>
              <w:marTop w:val="0"/>
              <w:marBottom w:val="0"/>
              <w:divBdr>
                <w:top w:val="none" w:sz="0" w:space="0" w:color="auto"/>
                <w:left w:val="none" w:sz="0" w:space="0" w:color="auto"/>
                <w:bottom w:val="none" w:sz="0" w:space="0" w:color="auto"/>
                <w:right w:val="none" w:sz="0" w:space="0" w:color="auto"/>
              </w:divBdr>
            </w:div>
            <w:div w:id="2131974107">
              <w:marLeft w:val="0"/>
              <w:marRight w:val="0"/>
              <w:marTop w:val="0"/>
              <w:marBottom w:val="0"/>
              <w:divBdr>
                <w:top w:val="none" w:sz="0" w:space="0" w:color="auto"/>
                <w:left w:val="none" w:sz="0" w:space="0" w:color="auto"/>
                <w:bottom w:val="none" w:sz="0" w:space="0" w:color="auto"/>
                <w:right w:val="none" w:sz="0" w:space="0" w:color="auto"/>
              </w:divBdr>
            </w:div>
            <w:div w:id="22294397">
              <w:marLeft w:val="0"/>
              <w:marRight w:val="0"/>
              <w:marTop w:val="0"/>
              <w:marBottom w:val="0"/>
              <w:divBdr>
                <w:top w:val="none" w:sz="0" w:space="0" w:color="auto"/>
                <w:left w:val="none" w:sz="0" w:space="0" w:color="auto"/>
                <w:bottom w:val="none" w:sz="0" w:space="0" w:color="auto"/>
                <w:right w:val="none" w:sz="0" w:space="0" w:color="auto"/>
              </w:divBdr>
            </w:div>
            <w:div w:id="1790003578">
              <w:marLeft w:val="0"/>
              <w:marRight w:val="0"/>
              <w:marTop w:val="0"/>
              <w:marBottom w:val="0"/>
              <w:divBdr>
                <w:top w:val="none" w:sz="0" w:space="0" w:color="auto"/>
                <w:left w:val="none" w:sz="0" w:space="0" w:color="auto"/>
                <w:bottom w:val="none" w:sz="0" w:space="0" w:color="auto"/>
                <w:right w:val="none" w:sz="0" w:space="0" w:color="auto"/>
              </w:divBdr>
            </w:div>
            <w:div w:id="2075347900">
              <w:marLeft w:val="0"/>
              <w:marRight w:val="0"/>
              <w:marTop w:val="0"/>
              <w:marBottom w:val="0"/>
              <w:divBdr>
                <w:top w:val="none" w:sz="0" w:space="0" w:color="auto"/>
                <w:left w:val="none" w:sz="0" w:space="0" w:color="auto"/>
                <w:bottom w:val="none" w:sz="0" w:space="0" w:color="auto"/>
                <w:right w:val="none" w:sz="0" w:space="0" w:color="auto"/>
              </w:divBdr>
            </w:div>
            <w:div w:id="51119869">
              <w:marLeft w:val="0"/>
              <w:marRight w:val="0"/>
              <w:marTop w:val="0"/>
              <w:marBottom w:val="0"/>
              <w:divBdr>
                <w:top w:val="none" w:sz="0" w:space="0" w:color="auto"/>
                <w:left w:val="none" w:sz="0" w:space="0" w:color="auto"/>
                <w:bottom w:val="none" w:sz="0" w:space="0" w:color="auto"/>
                <w:right w:val="none" w:sz="0" w:space="0" w:color="auto"/>
              </w:divBdr>
            </w:div>
            <w:div w:id="818233987">
              <w:marLeft w:val="0"/>
              <w:marRight w:val="0"/>
              <w:marTop w:val="0"/>
              <w:marBottom w:val="0"/>
              <w:divBdr>
                <w:top w:val="none" w:sz="0" w:space="0" w:color="auto"/>
                <w:left w:val="none" w:sz="0" w:space="0" w:color="auto"/>
                <w:bottom w:val="none" w:sz="0" w:space="0" w:color="auto"/>
                <w:right w:val="none" w:sz="0" w:space="0" w:color="auto"/>
              </w:divBdr>
            </w:div>
            <w:div w:id="750199469">
              <w:marLeft w:val="0"/>
              <w:marRight w:val="0"/>
              <w:marTop w:val="0"/>
              <w:marBottom w:val="0"/>
              <w:divBdr>
                <w:top w:val="none" w:sz="0" w:space="0" w:color="auto"/>
                <w:left w:val="none" w:sz="0" w:space="0" w:color="auto"/>
                <w:bottom w:val="none" w:sz="0" w:space="0" w:color="auto"/>
                <w:right w:val="none" w:sz="0" w:space="0" w:color="auto"/>
              </w:divBdr>
            </w:div>
            <w:div w:id="1499808529">
              <w:marLeft w:val="0"/>
              <w:marRight w:val="0"/>
              <w:marTop w:val="0"/>
              <w:marBottom w:val="0"/>
              <w:divBdr>
                <w:top w:val="none" w:sz="0" w:space="0" w:color="auto"/>
                <w:left w:val="none" w:sz="0" w:space="0" w:color="auto"/>
                <w:bottom w:val="none" w:sz="0" w:space="0" w:color="auto"/>
                <w:right w:val="none" w:sz="0" w:space="0" w:color="auto"/>
              </w:divBdr>
            </w:div>
            <w:div w:id="1912078885">
              <w:marLeft w:val="0"/>
              <w:marRight w:val="0"/>
              <w:marTop w:val="0"/>
              <w:marBottom w:val="0"/>
              <w:divBdr>
                <w:top w:val="none" w:sz="0" w:space="0" w:color="auto"/>
                <w:left w:val="none" w:sz="0" w:space="0" w:color="auto"/>
                <w:bottom w:val="none" w:sz="0" w:space="0" w:color="auto"/>
                <w:right w:val="none" w:sz="0" w:space="0" w:color="auto"/>
              </w:divBdr>
            </w:div>
            <w:div w:id="1056782740">
              <w:marLeft w:val="0"/>
              <w:marRight w:val="0"/>
              <w:marTop w:val="0"/>
              <w:marBottom w:val="0"/>
              <w:divBdr>
                <w:top w:val="none" w:sz="0" w:space="0" w:color="auto"/>
                <w:left w:val="none" w:sz="0" w:space="0" w:color="auto"/>
                <w:bottom w:val="none" w:sz="0" w:space="0" w:color="auto"/>
                <w:right w:val="none" w:sz="0" w:space="0" w:color="auto"/>
              </w:divBdr>
            </w:div>
            <w:div w:id="206186191">
              <w:marLeft w:val="0"/>
              <w:marRight w:val="0"/>
              <w:marTop w:val="0"/>
              <w:marBottom w:val="0"/>
              <w:divBdr>
                <w:top w:val="none" w:sz="0" w:space="0" w:color="auto"/>
                <w:left w:val="none" w:sz="0" w:space="0" w:color="auto"/>
                <w:bottom w:val="none" w:sz="0" w:space="0" w:color="auto"/>
                <w:right w:val="none" w:sz="0" w:space="0" w:color="auto"/>
              </w:divBdr>
            </w:div>
            <w:div w:id="1885681097">
              <w:marLeft w:val="0"/>
              <w:marRight w:val="0"/>
              <w:marTop w:val="0"/>
              <w:marBottom w:val="0"/>
              <w:divBdr>
                <w:top w:val="none" w:sz="0" w:space="0" w:color="auto"/>
                <w:left w:val="none" w:sz="0" w:space="0" w:color="auto"/>
                <w:bottom w:val="none" w:sz="0" w:space="0" w:color="auto"/>
                <w:right w:val="none" w:sz="0" w:space="0" w:color="auto"/>
              </w:divBdr>
            </w:div>
            <w:div w:id="2016569664">
              <w:marLeft w:val="0"/>
              <w:marRight w:val="0"/>
              <w:marTop w:val="0"/>
              <w:marBottom w:val="0"/>
              <w:divBdr>
                <w:top w:val="none" w:sz="0" w:space="0" w:color="auto"/>
                <w:left w:val="none" w:sz="0" w:space="0" w:color="auto"/>
                <w:bottom w:val="none" w:sz="0" w:space="0" w:color="auto"/>
                <w:right w:val="none" w:sz="0" w:space="0" w:color="auto"/>
              </w:divBdr>
            </w:div>
            <w:div w:id="1576818909">
              <w:marLeft w:val="0"/>
              <w:marRight w:val="0"/>
              <w:marTop w:val="0"/>
              <w:marBottom w:val="0"/>
              <w:divBdr>
                <w:top w:val="none" w:sz="0" w:space="0" w:color="auto"/>
                <w:left w:val="none" w:sz="0" w:space="0" w:color="auto"/>
                <w:bottom w:val="none" w:sz="0" w:space="0" w:color="auto"/>
                <w:right w:val="none" w:sz="0" w:space="0" w:color="auto"/>
              </w:divBdr>
            </w:div>
            <w:div w:id="646475700">
              <w:marLeft w:val="0"/>
              <w:marRight w:val="0"/>
              <w:marTop w:val="0"/>
              <w:marBottom w:val="0"/>
              <w:divBdr>
                <w:top w:val="none" w:sz="0" w:space="0" w:color="auto"/>
                <w:left w:val="none" w:sz="0" w:space="0" w:color="auto"/>
                <w:bottom w:val="none" w:sz="0" w:space="0" w:color="auto"/>
                <w:right w:val="none" w:sz="0" w:space="0" w:color="auto"/>
              </w:divBdr>
            </w:div>
            <w:div w:id="1922137585">
              <w:marLeft w:val="0"/>
              <w:marRight w:val="0"/>
              <w:marTop w:val="0"/>
              <w:marBottom w:val="0"/>
              <w:divBdr>
                <w:top w:val="none" w:sz="0" w:space="0" w:color="auto"/>
                <w:left w:val="none" w:sz="0" w:space="0" w:color="auto"/>
                <w:bottom w:val="none" w:sz="0" w:space="0" w:color="auto"/>
                <w:right w:val="none" w:sz="0" w:space="0" w:color="auto"/>
              </w:divBdr>
            </w:div>
            <w:div w:id="679162713">
              <w:marLeft w:val="0"/>
              <w:marRight w:val="0"/>
              <w:marTop w:val="0"/>
              <w:marBottom w:val="0"/>
              <w:divBdr>
                <w:top w:val="none" w:sz="0" w:space="0" w:color="auto"/>
                <w:left w:val="none" w:sz="0" w:space="0" w:color="auto"/>
                <w:bottom w:val="none" w:sz="0" w:space="0" w:color="auto"/>
                <w:right w:val="none" w:sz="0" w:space="0" w:color="auto"/>
              </w:divBdr>
            </w:div>
            <w:div w:id="1777097254">
              <w:marLeft w:val="0"/>
              <w:marRight w:val="0"/>
              <w:marTop w:val="0"/>
              <w:marBottom w:val="0"/>
              <w:divBdr>
                <w:top w:val="none" w:sz="0" w:space="0" w:color="auto"/>
                <w:left w:val="none" w:sz="0" w:space="0" w:color="auto"/>
                <w:bottom w:val="none" w:sz="0" w:space="0" w:color="auto"/>
                <w:right w:val="none" w:sz="0" w:space="0" w:color="auto"/>
              </w:divBdr>
            </w:div>
            <w:div w:id="403381374">
              <w:marLeft w:val="0"/>
              <w:marRight w:val="0"/>
              <w:marTop w:val="0"/>
              <w:marBottom w:val="0"/>
              <w:divBdr>
                <w:top w:val="none" w:sz="0" w:space="0" w:color="auto"/>
                <w:left w:val="none" w:sz="0" w:space="0" w:color="auto"/>
                <w:bottom w:val="none" w:sz="0" w:space="0" w:color="auto"/>
                <w:right w:val="none" w:sz="0" w:space="0" w:color="auto"/>
              </w:divBdr>
            </w:div>
            <w:div w:id="475993708">
              <w:marLeft w:val="0"/>
              <w:marRight w:val="0"/>
              <w:marTop w:val="0"/>
              <w:marBottom w:val="0"/>
              <w:divBdr>
                <w:top w:val="none" w:sz="0" w:space="0" w:color="auto"/>
                <w:left w:val="none" w:sz="0" w:space="0" w:color="auto"/>
                <w:bottom w:val="none" w:sz="0" w:space="0" w:color="auto"/>
                <w:right w:val="none" w:sz="0" w:space="0" w:color="auto"/>
              </w:divBdr>
            </w:div>
            <w:div w:id="1124159939">
              <w:marLeft w:val="0"/>
              <w:marRight w:val="0"/>
              <w:marTop w:val="0"/>
              <w:marBottom w:val="0"/>
              <w:divBdr>
                <w:top w:val="none" w:sz="0" w:space="0" w:color="auto"/>
                <w:left w:val="none" w:sz="0" w:space="0" w:color="auto"/>
                <w:bottom w:val="none" w:sz="0" w:space="0" w:color="auto"/>
                <w:right w:val="none" w:sz="0" w:space="0" w:color="auto"/>
              </w:divBdr>
            </w:div>
            <w:div w:id="1058669654">
              <w:marLeft w:val="0"/>
              <w:marRight w:val="0"/>
              <w:marTop w:val="0"/>
              <w:marBottom w:val="0"/>
              <w:divBdr>
                <w:top w:val="none" w:sz="0" w:space="0" w:color="auto"/>
                <w:left w:val="none" w:sz="0" w:space="0" w:color="auto"/>
                <w:bottom w:val="none" w:sz="0" w:space="0" w:color="auto"/>
                <w:right w:val="none" w:sz="0" w:space="0" w:color="auto"/>
              </w:divBdr>
            </w:div>
            <w:div w:id="1767067597">
              <w:marLeft w:val="0"/>
              <w:marRight w:val="0"/>
              <w:marTop w:val="0"/>
              <w:marBottom w:val="0"/>
              <w:divBdr>
                <w:top w:val="none" w:sz="0" w:space="0" w:color="auto"/>
                <w:left w:val="none" w:sz="0" w:space="0" w:color="auto"/>
                <w:bottom w:val="none" w:sz="0" w:space="0" w:color="auto"/>
                <w:right w:val="none" w:sz="0" w:space="0" w:color="auto"/>
              </w:divBdr>
            </w:div>
            <w:div w:id="78253422">
              <w:marLeft w:val="0"/>
              <w:marRight w:val="0"/>
              <w:marTop w:val="0"/>
              <w:marBottom w:val="0"/>
              <w:divBdr>
                <w:top w:val="none" w:sz="0" w:space="0" w:color="auto"/>
                <w:left w:val="none" w:sz="0" w:space="0" w:color="auto"/>
                <w:bottom w:val="none" w:sz="0" w:space="0" w:color="auto"/>
                <w:right w:val="none" w:sz="0" w:space="0" w:color="auto"/>
              </w:divBdr>
            </w:div>
            <w:div w:id="1087311377">
              <w:marLeft w:val="0"/>
              <w:marRight w:val="0"/>
              <w:marTop w:val="0"/>
              <w:marBottom w:val="0"/>
              <w:divBdr>
                <w:top w:val="none" w:sz="0" w:space="0" w:color="auto"/>
                <w:left w:val="none" w:sz="0" w:space="0" w:color="auto"/>
                <w:bottom w:val="none" w:sz="0" w:space="0" w:color="auto"/>
                <w:right w:val="none" w:sz="0" w:space="0" w:color="auto"/>
              </w:divBdr>
            </w:div>
            <w:div w:id="705641030">
              <w:marLeft w:val="0"/>
              <w:marRight w:val="0"/>
              <w:marTop w:val="0"/>
              <w:marBottom w:val="0"/>
              <w:divBdr>
                <w:top w:val="none" w:sz="0" w:space="0" w:color="auto"/>
                <w:left w:val="none" w:sz="0" w:space="0" w:color="auto"/>
                <w:bottom w:val="none" w:sz="0" w:space="0" w:color="auto"/>
                <w:right w:val="none" w:sz="0" w:space="0" w:color="auto"/>
              </w:divBdr>
            </w:div>
            <w:div w:id="620916415">
              <w:marLeft w:val="0"/>
              <w:marRight w:val="0"/>
              <w:marTop w:val="0"/>
              <w:marBottom w:val="0"/>
              <w:divBdr>
                <w:top w:val="none" w:sz="0" w:space="0" w:color="auto"/>
                <w:left w:val="none" w:sz="0" w:space="0" w:color="auto"/>
                <w:bottom w:val="none" w:sz="0" w:space="0" w:color="auto"/>
                <w:right w:val="none" w:sz="0" w:space="0" w:color="auto"/>
              </w:divBdr>
            </w:div>
            <w:div w:id="1210848868">
              <w:marLeft w:val="0"/>
              <w:marRight w:val="0"/>
              <w:marTop w:val="0"/>
              <w:marBottom w:val="0"/>
              <w:divBdr>
                <w:top w:val="none" w:sz="0" w:space="0" w:color="auto"/>
                <w:left w:val="none" w:sz="0" w:space="0" w:color="auto"/>
                <w:bottom w:val="none" w:sz="0" w:space="0" w:color="auto"/>
                <w:right w:val="none" w:sz="0" w:space="0" w:color="auto"/>
              </w:divBdr>
            </w:div>
            <w:div w:id="2133133163">
              <w:marLeft w:val="0"/>
              <w:marRight w:val="0"/>
              <w:marTop w:val="0"/>
              <w:marBottom w:val="0"/>
              <w:divBdr>
                <w:top w:val="none" w:sz="0" w:space="0" w:color="auto"/>
                <w:left w:val="none" w:sz="0" w:space="0" w:color="auto"/>
                <w:bottom w:val="none" w:sz="0" w:space="0" w:color="auto"/>
                <w:right w:val="none" w:sz="0" w:space="0" w:color="auto"/>
              </w:divBdr>
            </w:div>
            <w:div w:id="347758275">
              <w:marLeft w:val="0"/>
              <w:marRight w:val="0"/>
              <w:marTop w:val="0"/>
              <w:marBottom w:val="0"/>
              <w:divBdr>
                <w:top w:val="none" w:sz="0" w:space="0" w:color="auto"/>
                <w:left w:val="none" w:sz="0" w:space="0" w:color="auto"/>
                <w:bottom w:val="none" w:sz="0" w:space="0" w:color="auto"/>
                <w:right w:val="none" w:sz="0" w:space="0" w:color="auto"/>
              </w:divBdr>
            </w:div>
            <w:div w:id="181555609">
              <w:marLeft w:val="0"/>
              <w:marRight w:val="0"/>
              <w:marTop w:val="0"/>
              <w:marBottom w:val="0"/>
              <w:divBdr>
                <w:top w:val="none" w:sz="0" w:space="0" w:color="auto"/>
                <w:left w:val="none" w:sz="0" w:space="0" w:color="auto"/>
                <w:bottom w:val="none" w:sz="0" w:space="0" w:color="auto"/>
                <w:right w:val="none" w:sz="0" w:space="0" w:color="auto"/>
              </w:divBdr>
            </w:div>
            <w:div w:id="69231544">
              <w:marLeft w:val="0"/>
              <w:marRight w:val="0"/>
              <w:marTop w:val="0"/>
              <w:marBottom w:val="0"/>
              <w:divBdr>
                <w:top w:val="none" w:sz="0" w:space="0" w:color="auto"/>
                <w:left w:val="none" w:sz="0" w:space="0" w:color="auto"/>
                <w:bottom w:val="none" w:sz="0" w:space="0" w:color="auto"/>
                <w:right w:val="none" w:sz="0" w:space="0" w:color="auto"/>
              </w:divBdr>
            </w:div>
            <w:div w:id="627589112">
              <w:marLeft w:val="0"/>
              <w:marRight w:val="0"/>
              <w:marTop w:val="0"/>
              <w:marBottom w:val="0"/>
              <w:divBdr>
                <w:top w:val="none" w:sz="0" w:space="0" w:color="auto"/>
                <w:left w:val="none" w:sz="0" w:space="0" w:color="auto"/>
                <w:bottom w:val="none" w:sz="0" w:space="0" w:color="auto"/>
                <w:right w:val="none" w:sz="0" w:space="0" w:color="auto"/>
              </w:divBdr>
            </w:div>
            <w:div w:id="771051120">
              <w:marLeft w:val="0"/>
              <w:marRight w:val="0"/>
              <w:marTop w:val="0"/>
              <w:marBottom w:val="0"/>
              <w:divBdr>
                <w:top w:val="none" w:sz="0" w:space="0" w:color="auto"/>
                <w:left w:val="none" w:sz="0" w:space="0" w:color="auto"/>
                <w:bottom w:val="none" w:sz="0" w:space="0" w:color="auto"/>
                <w:right w:val="none" w:sz="0" w:space="0" w:color="auto"/>
              </w:divBdr>
            </w:div>
            <w:div w:id="1283922792">
              <w:marLeft w:val="0"/>
              <w:marRight w:val="0"/>
              <w:marTop w:val="0"/>
              <w:marBottom w:val="0"/>
              <w:divBdr>
                <w:top w:val="none" w:sz="0" w:space="0" w:color="auto"/>
                <w:left w:val="none" w:sz="0" w:space="0" w:color="auto"/>
                <w:bottom w:val="none" w:sz="0" w:space="0" w:color="auto"/>
                <w:right w:val="none" w:sz="0" w:space="0" w:color="auto"/>
              </w:divBdr>
            </w:div>
            <w:div w:id="1640569861">
              <w:marLeft w:val="0"/>
              <w:marRight w:val="0"/>
              <w:marTop w:val="0"/>
              <w:marBottom w:val="0"/>
              <w:divBdr>
                <w:top w:val="none" w:sz="0" w:space="0" w:color="auto"/>
                <w:left w:val="none" w:sz="0" w:space="0" w:color="auto"/>
                <w:bottom w:val="none" w:sz="0" w:space="0" w:color="auto"/>
                <w:right w:val="none" w:sz="0" w:space="0" w:color="auto"/>
              </w:divBdr>
            </w:div>
            <w:div w:id="1977249804">
              <w:marLeft w:val="0"/>
              <w:marRight w:val="0"/>
              <w:marTop w:val="0"/>
              <w:marBottom w:val="0"/>
              <w:divBdr>
                <w:top w:val="none" w:sz="0" w:space="0" w:color="auto"/>
                <w:left w:val="none" w:sz="0" w:space="0" w:color="auto"/>
                <w:bottom w:val="none" w:sz="0" w:space="0" w:color="auto"/>
                <w:right w:val="none" w:sz="0" w:space="0" w:color="auto"/>
              </w:divBdr>
            </w:div>
            <w:div w:id="529686452">
              <w:marLeft w:val="0"/>
              <w:marRight w:val="0"/>
              <w:marTop w:val="0"/>
              <w:marBottom w:val="0"/>
              <w:divBdr>
                <w:top w:val="none" w:sz="0" w:space="0" w:color="auto"/>
                <w:left w:val="none" w:sz="0" w:space="0" w:color="auto"/>
                <w:bottom w:val="none" w:sz="0" w:space="0" w:color="auto"/>
                <w:right w:val="none" w:sz="0" w:space="0" w:color="auto"/>
              </w:divBdr>
            </w:div>
            <w:div w:id="420099991">
              <w:marLeft w:val="0"/>
              <w:marRight w:val="0"/>
              <w:marTop w:val="0"/>
              <w:marBottom w:val="0"/>
              <w:divBdr>
                <w:top w:val="none" w:sz="0" w:space="0" w:color="auto"/>
                <w:left w:val="none" w:sz="0" w:space="0" w:color="auto"/>
                <w:bottom w:val="none" w:sz="0" w:space="0" w:color="auto"/>
                <w:right w:val="none" w:sz="0" w:space="0" w:color="auto"/>
              </w:divBdr>
            </w:div>
            <w:div w:id="889000102">
              <w:marLeft w:val="0"/>
              <w:marRight w:val="0"/>
              <w:marTop w:val="0"/>
              <w:marBottom w:val="0"/>
              <w:divBdr>
                <w:top w:val="none" w:sz="0" w:space="0" w:color="auto"/>
                <w:left w:val="none" w:sz="0" w:space="0" w:color="auto"/>
                <w:bottom w:val="none" w:sz="0" w:space="0" w:color="auto"/>
                <w:right w:val="none" w:sz="0" w:space="0" w:color="auto"/>
              </w:divBdr>
            </w:div>
            <w:div w:id="1049299885">
              <w:marLeft w:val="0"/>
              <w:marRight w:val="0"/>
              <w:marTop w:val="0"/>
              <w:marBottom w:val="0"/>
              <w:divBdr>
                <w:top w:val="none" w:sz="0" w:space="0" w:color="auto"/>
                <w:left w:val="none" w:sz="0" w:space="0" w:color="auto"/>
                <w:bottom w:val="none" w:sz="0" w:space="0" w:color="auto"/>
                <w:right w:val="none" w:sz="0" w:space="0" w:color="auto"/>
              </w:divBdr>
            </w:div>
            <w:div w:id="120222890">
              <w:marLeft w:val="0"/>
              <w:marRight w:val="0"/>
              <w:marTop w:val="0"/>
              <w:marBottom w:val="0"/>
              <w:divBdr>
                <w:top w:val="none" w:sz="0" w:space="0" w:color="auto"/>
                <w:left w:val="none" w:sz="0" w:space="0" w:color="auto"/>
                <w:bottom w:val="none" w:sz="0" w:space="0" w:color="auto"/>
                <w:right w:val="none" w:sz="0" w:space="0" w:color="auto"/>
              </w:divBdr>
            </w:div>
            <w:div w:id="933246955">
              <w:marLeft w:val="0"/>
              <w:marRight w:val="0"/>
              <w:marTop w:val="0"/>
              <w:marBottom w:val="0"/>
              <w:divBdr>
                <w:top w:val="none" w:sz="0" w:space="0" w:color="auto"/>
                <w:left w:val="none" w:sz="0" w:space="0" w:color="auto"/>
                <w:bottom w:val="none" w:sz="0" w:space="0" w:color="auto"/>
                <w:right w:val="none" w:sz="0" w:space="0" w:color="auto"/>
              </w:divBdr>
            </w:div>
            <w:div w:id="1573658713">
              <w:marLeft w:val="0"/>
              <w:marRight w:val="0"/>
              <w:marTop w:val="0"/>
              <w:marBottom w:val="0"/>
              <w:divBdr>
                <w:top w:val="none" w:sz="0" w:space="0" w:color="auto"/>
                <w:left w:val="none" w:sz="0" w:space="0" w:color="auto"/>
                <w:bottom w:val="none" w:sz="0" w:space="0" w:color="auto"/>
                <w:right w:val="none" w:sz="0" w:space="0" w:color="auto"/>
              </w:divBdr>
            </w:div>
            <w:div w:id="2096389964">
              <w:marLeft w:val="0"/>
              <w:marRight w:val="0"/>
              <w:marTop w:val="0"/>
              <w:marBottom w:val="0"/>
              <w:divBdr>
                <w:top w:val="none" w:sz="0" w:space="0" w:color="auto"/>
                <w:left w:val="none" w:sz="0" w:space="0" w:color="auto"/>
                <w:bottom w:val="none" w:sz="0" w:space="0" w:color="auto"/>
                <w:right w:val="none" w:sz="0" w:space="0" w:color="auto"/>
              </w:divBdr>
            </w:div>
            <w:div w:id="453522476">
              <w:marLeft w:val="0"/>
              <w:marRight w:val="0"/>
              <w:marTop w:val="0"/>
              <w:marBottom w:val="0"/>
              <w:divBdr>
                <w:top w:val="none" w:sz="0" w:space="0" w:color="auto"/>
                <w:left w:val="none" w:sz="0" w:space="0" w:color="auto"/>
                <w:bottom w:val="none" w:sz="0" w:space="0" w:color="auto"/>
                <w:right w:val="none" w:sz="0" w:space="0" w:color="auto"/>
              </w:divBdr>
            </w:div>
            <w:div w:id="211965317">
              <w:marLeft w:val="0"/>
              <w:marRight w:val="0"/>
              <w:marTop w:val="0"/>
              <w:marBottom w:val="0"/>
              <w:divBdr>
                <w:top w:val="none" w:sz="0" w:space="0" w:color="auto"/>
                <w:left w:val="none" w:sz="0" w:space="0" w:color="auto"/>
                <w:bottom w:val="none" w:sz="0" w:space="0" w:color="auto"/>
                <w:right w:val="none" w:sz="0" w:space="0" w:color="auto"/>
              </w:divBdr>
            </w:div>
            <w:div w:id="1865508990">
              <w:marLeft w:val="0"/>
              <w:marRight w:val="0"/>
              <w:marTop w:val="0"/>
              <w:marBottom w:val="0"/>
              <w:divBdr>
                <w:top w:val="none" w:sz="0" w:space="0" w:color="auto"/>
                <w:left w:val="none" w:sz="0" w:space="0" w:color="auto"/>
                <w:bottom w:val="none" w:sz="0" w:space="0" w:color="auto"/>
                <w:right w:val="none" w:sz="0" w:space="0" w:color="auto"/>
              </w:divBdr>
            </w:div>
            <w:div w:id="1444304963">
              <w:marLeft w:val="0"/>
              <w:marRight w:val="0"/>
              <w:marTop w:val="0"/>
              <w:marBottom w:val="0"/>
              <w:divBdr>
                <w:top w:val="none" w:sz="0" w:space="0" w:color="auto"/>
                <w:left w:val="none" w:sz="0" w:space="0" w:color="auto"/>
                <w:bottom w:val="none" w:sz="0" w:space="0" w:color="auto"/>
                <w:right w:val="none" w:sz="0" w:space="0" w:color="auto"/>
              </w:divBdr>
            </w:div>
            <w:div w:id="901797675">
              <w:marLeft w:val="0"/>
              <w:marRight w:val="0"/>
              <w:marTop w:val="0"/>
              <w:marBottom w:val="0"/>
              <w:divBdr>
                <w:top w:val="none" w:sz="0" w:space="0" w:color="auto"/>
                <w:left w:val="none" w:sz="0" w:space="0" w:color="auto"/>
                <w:bottom w:val="none" w:sz="0" w:space="0" w:color="auto"/>
                <w:right w:val="none" w:sz="0" w:space="0" w:color="auto"/>
              </w:divBdr>
            </w:div>
            <w:div w:id="765344574">
              <w:marLeft w:val="0"/>
              <w:marRight w:val="0"/>
              <w:marTop w:val="0"/>
              <w:marBottom w:val="0"/>
              <w:divBdr>
                <w:top w:val="none" w:sz="0" w:space="0" w:color="auto"/>
                <w:left w:val="none" w:sz="0" w:space="0" w:color="auto"/>
                <w:bottom w:val="none" w:sz="0" w:space="0" w:color="auto"/>
                <w:right w:val="none" w:sz="0" w:space="0" w:color="auto"/>
              </w:divBdr>
            </w:div>
            <w:div w:id="1089085648">
              <w:marLeft w:val="0"/>
              <w:marRight w:val="0"/>
              <w:marTop w:val="0"/>
              <w:marBottom w:val="0"/>
              <w:divBdr>
                <w:top w:val="none" w:sz="0" w:space="0" w:color="auto"/>
                <w:left w:val="none" w:sz="0" w:space="0" w:color="auto"/>
                <w:bottom w:val="none" w:sz="0" w:space="0" w:color="auto"/>
                <w:right w:val="none" w:sz="0" w:space="0" w:color="auto"/>
              </w:divBdr>
            </w:div>
            <w:div w:id="1672490380">
              <w:marLeft w:val="0"/>
              <w:marRight w:val="0"/>
              <w:marTop w:val="0"/>
              <w:marBottom w:val="0"/>
              <w:divBdr>
                <w:top w:val="none" w:sz="0" w:space="0" w:color="auto"/>
                <w:left w:val="none" w:sz="0" w:space="0" w:color="auto"/>
                <w:bottom w:val="none" w:sz="0" w:space="0" w:color="auto"/>
                <w:right w:val="none" w:sz="0" w:space="0" w:color="auto"/>
              </w:divBdr>
            </w:div>
            <w:div w:id="1991859667">
              <w:marLeft w:val="0"/>
              <w:marRight w:val="0"/>
              <w:marTop w:val="0"/>
              <w:marBottom w:val="0"/>
              <w:divBdr>
                <w:top w:val="none" w:sz="0" w:space="0" w:color="auto"/>
                <w:left w:val="none" w:sz="0" w:space="0" w:color="auto"/>
                <w:bottom w:val="none" w:sz="0" w:space="0" w:color="auto"/>
                <w:right w:val="none" w:sz="0" w:space="0" w:color="auto"/>
              </w:divBdr>
            </w:div>
            <w:div w:id="2136216185">
              <w:marLeft w:val="0"/>
              <w:marRight w:val="0"/>
              <w:marTop w:val="0"/>
              <w:marBottom w:val="0"/>
              <w:divBdr>
                <w:top w:val="none" w:sz="0" w:space="0" w:color="auto"/>
                <w:left w:val="none" w:sz="0" w:space="0" w:color="auto"/>
                <w:bottom w:val="none" w:sz="0" w:space="0" w:color="auto"/>
                <w:right w:val="none" w:sz="0" w:space="0" w:color="auto"/>
              </w:divBdr>
            </w:div>
            <w:div w:id="1247618790">
              <w:marLeft w:val="0"/>
              <w:marRight w:val="0"/>
              <w:marTop w:val="0"/>
              <w:marBottom w:val="0"/>
              <w:divBdr>
                <w:top w:val="none" w:sz="0" w:space="0" w:color="auto"/>
                <w:left w:val="none" w:sz="0" w:space="0" w:color="auto"/>
                <w:bottom w:val="none" w:sz="0" w:space="0" w:color="auto"/>
                <w:right w:val="none" w:sz="0" w:space="0" w:color="auto"/>
              </w:divBdr>
            </w:div>
            <w:div w:id="1537497867">
              <w:marLeft w:val="0"/>
              <w:marRight w:val="0"/>
              <w:marTop w:val="0"/>
              <w:marBottom w:val="0"/>
              <w:divBdr>
                <w:top w:val="none" w:sz="0" w:space="0" w:color="auto"/>
                <w:left w:val="none" w:sz="0" w:space="0" w:color="auto"/>
                <w:bottom w:val="none" w:sz="0" w:space="0" w:color="auto"/>
                <w:right w:val="none" w:sz="0" w:space="0" w:color="auto"/>
              </w:divBdr>
            </w:div>
            <w:div w:id="1522818206">
              <w:marLeft w:val="0"/>
              <w:marRight w:val="0"/>
              <w:marTop w:val="0"/>
              <w:marBottom w:val="0"/>
              <w:divBdr>
                <w:top w:val="none" w:sz="0" w:space="0" w:color="auto"/>
                <w:left w:val="none" w:sz="0" w:space="0" w:color="auto"/>
                <w:bottom w:val="none" w:sz="0" w:space="0" w:color="auto"/>
                <w:right w:val="none" w:sz="0" w:space="0" w:color="auto"/>
              </w:divBdr>
            </w:div>
            <w:div w:id="1076708859">
              <w:marLeft w:val="0"/>
              <w:marRight w:val="0"/>
              <w:marTop w:val="0"/>
              <w:marBottom w:val="0"/>
              <w:divBdr>
                <w:top w:val="none" w:sz="0" w:space="0" w:color="auto"/>
                <w:left w:val="none" w:sz="0" w:space="0" w:color="auto"/>
                <w:bottom w:val="none" w:sz="0" w:space="0" w:color="auto"/>
                <w:right w:val="none" w:sz="0" w:space="0" w:color="auto"/>
              </w:divBdr>
            </w:div>
            <w:div w:id="1176579726">
              <w:marLeft w:val="0"/>
              <w:marRight w:val="0"/>
              <w:marTop w:val="0"/>
              <w:marBottom w:val="0"/>
              <w:divBdr>
                <w:top w:val="none" w:sz="0" w:space="0" w:color="auto"/>
                <w:left w:val="none" w:sz="0" w:space="0" w:color="auto"/>
                <w:bottom w:val="none" w:sz="0" w:space="0" w:color="auto"/>
                <w:right w:val="none" w:sz="0" w:space="0" w:color="auto"/>
              </w:divBdr>
            </w:div>
            <w:div w:id="388498200">
              <w:marLeft w:val="0"/>
              <w:marRight w:val="0"/>
              <w:marTop w:val="0"/>
              <w:marBottom w:val="0"/>
              <w:divBdr>
                <w:top w:val="none" w:sz="0" w:space="0" w:color="auto"/>
                <w:left w:val="none" w:sz="0" w:space="0" w:color="auto"/>
                <w:bottom w:val="none" w:sz="0" w:space="0" w:color="auto"/>
                <w:right w:val="none" w:sz="0" w:space="0" w:color="auto"/>
              </w:divBdr>
            </w:div>
            <w:div w:id="843974958">
              <w:marLeft w:val="0"/>
              <w:marRight w:val="0"/>
              <w:marTop w:val="0"/>
              <w:marBottom w:val="0"/>
              <w:divBdr>
                <w:top w:val="none" w:sz="0" w:space="0" w:color="auto"/>
                <w:left w:val="none" w:sz="0" w:space="0" w:color="auto"/>
                <w:bottom w:val="none" w:sz="0" w:space="0" w:color="auto"/>
                <w:right w:val="none" w:sz="0" w:space="0" w:color="auto"/>
              </w:divBdr>
            </w:div>
            <w:div w:id="916137729">
              <w:marLeft w:val="0"/>
              <w:marRight w:val="0"/>
              <w:marTop w:val="0"/>
              <w:marBottom w:val="0"/>
              <w:divBdr>
                <w:top w:val="none" w:sz="0" w:space="0" w:color="auto"/>
                <w:left w:val="none" w:sz="0" w:space="0" w:color="auto"/>
                <w:bottom w:val="none" w:sz="0" w:space="0" w:color="auto"/>
                <w:right w:val="none" w:sz="0" w:space="0" w:color="auto"/>
              </w:divBdr>
            </w:div>
            <w:div w:id="1607347866">
              <w:marLeft w:val="0"/>
              <w:marRight w:val="0"/>
              <w:marTop w:val="0"/>
              <w:marBottom w:val="0"/>
              <w:divBdr>
                <w:top w:val="none" w:sz="0" w:space="0" w:color="auto"/>
                <w:left w:val="none" w:sz="0" w:space="0" w:color="auto"/>
                <w:bottom w:val="none" w:sz="0" w:space="0" w:color="auto"/>
                <w:right w:val="none" w:sz="0" w:space="0" w:color="auto"/>
              </w:divBdr>
            </w:div>
            <w:div w:id="1703434115">
              <w:marLeft w:val="0"/>
              <w:marRight w:val="0"/>
              <w:marTop w:val="0"/>
              <w:marBottom w:val="0"/>
              <w:divBdr>
                <w:top w:val="none" w:sz="0" w:space="0" w:color="auto"/>
                <w:left w:val="none" w:sz="0" w:space="0" w:color="auto"/>
                <w:bottom w:val="none" w:sz="0" w:space="0" w:color="auto"/>
                <w:right w:val="none" w:sz="0" w:space="0" w:color="auto"/>
              </w:divBdr>
            </w:div>
            <w:div w:id="1556817218">
              <w:marLeft w:val="0"/>
              <w:marRight w:val="0"/>
              <w:marTop w:val="0"/>
              <w:marBottom w:val="0"/>
              <w:divBdr>
                <w:top w:val="none" w:sz="0" w:space="0" w:color="auto"/>
                <w:left w:val="none" w:sz="0" w:space="0" w:color="auto"/>
                <w:bottom w:val="none" w:sz="0" w:space="0" w:color="auto"/>
                <w:right w:val="none" w:sz="0" w:space="0" w:color="auto"/>
              </w:divBdr>
            </w:div>
            <w:div w:id="1480341554">
              <w:marLeft w:val="0"/>
              <w:marRight w:val="0"/>
              <w:marTop w:val="0"/>
              <w:marBottom w:val="0"/>
              <w:divBdr>
                <w:top w:val="none" w:sz="0" w:space="0" w:color="auto"/>
                <w:left w:val="none" w:sz="0" w:space="0" w:color="auto"/>
                <w:bottom w:val="none" w:sz="0" w:space="0" w:color="auto"/>
                <w:right w:val="none" w:sz="0" w:space="0" w:color="auto"/>
              </w:divBdr>
            </w:div>
            <w:div w:id="2063482722">
              <w:marLeft w:val="0"/>
              <w:marRight w:val="0"/>
              <w:marTop w:val="0"/>
              <w:marBottom w:val="0"/>
              <w:divBdr>
                <w:top w:val="none" w:sz="0" w:space="0" w:color="auto"/>
                <w:left w:val="none" w:sz="0" w:space="0" w:color="auto"/>
                <w:bottom w:val="none" w:sz="0" w:space="0" w:color="auto"/>
                <w:right w:val="none" w:sz="0" w:space="0" w:color="auto"/>
              </w:divBdr>
            </w:div>
            <w:div w:id="508250057">
              <w:marLeft w:val="0"/>
              <w:marRight w:val="0"/>
              <w:marTop w:val="0"/>
              <w:marBottom w:val="0"/>
              <w:divBdr>
                <w:top w:val="none" w:sz="0" w:space="0" w:color="auto"/>
                <w:left w:val="none" w:sz="0" w:space="0" w:color="auto"/>
                <w:bottom w:val="none" w:sz="0" w:space="0" w:color="auto"/>
                <w:right w:val="none" w:sz="0" w:space="0" w:color="auto"/>
              </w:divBdr>
            </w:div>
            <w:div w:id="438719936">
              <w:marLeft w:val="0"/>
              <w:marRight w:val="0"/>
              <w:marTop w:val="0"/>
              <w:marBottom w:val="0"/>
              <w:divBdr>
                <w:top w:val="none" w:sz="0" w:space="0" w:color="auto"/>
                <w:left w:val="none" w:sz="0" w:space="0" w:color="auto"/>
                <w:bottom w:val="none" w:sz="0" w:space="0" w:color="auto"/>
                <w:right w:val="none" w:sz="0" w:space="0" w:color="auto"/>
              </w:divBdr>
            </w:div>
            <w:div w:id="1497770943">
              <w:marLeft w:val="0"/>
              <w:marRight w:val="0"/>
              <w:marTop w:val="0"/>
              <w:marBottom w:val="0"/>
              <w:divBdr>
                <w:top w:val="none" w:sz="0" w:space="0" w:color="auto"/>
                <w:left w:val="none" w:sz="0" w:space="0" w:color="auto"/>
                <w:bottom w:val="none" w:sz="0" w:space="0" w:color="auto"/>
                <w:right w:val="none" w:sz="0" w:space="0" w:color="auto"/>
              </w:divBdr>
            </w:div>
            <w:div w:id="1214538111">
              <w:marLeft w:val="0"/>
              <w:marRight w:val="0"/>
              <w:marTop w:val="0"/>
              <w:marBottom w:val="0"/>
              <w:divBdr>
                <w:top w:val="none" w:sz="0" w:space="0" w:color="auto"/>
                <w:left w:val="none" w:sz="0" w:space="0" w:color="auto"/>
                <w:bottom w:val="none" w:sz="0" w:space="0" w:color="auto"/>
                <w:right w:val="none" w:sz="0" w:space="0" w:color="auto"/>
              </w:divBdr>
            </w:div>
            <w:div w:id="1820540731">
              <w:marLeft w:val="0"/>
              <w:marRight w:val="0"/>
              <w:marTop w:val="0"/>
              <w:marBottom w:val="0"/>
              <w:divBdr>
                <w:top w:val="none" w:sz="0" w:space="0" w:color="auto"/>
                <w:left w:val="none" w:sz="0" w:space="0" w:color="auto"/>
                <w:bottom w:val="none" w:sz="0" w:space="0" w:color="auto"/>
                <w:right w:val="none" w:sz="0" w:space="0" w:color="auto"/>
              </w:divBdr>
            </w:div>
            <w:div w:id="1222907855">
              <w:marLeft w:val="0"/>
              <w:marRight w:val="0"/>
              <w:marTop w:val="0"/>
              <w:marBottom w:val="0"/>
              <w:divBdr>
                <w:top w:val="none" w:sz="0" w:space="0" w:color="auto"/>
                <w:left w:val="none" w:sz="0" w:space="0" w:color="auto"/>
                <w:bottom w:val="none" w:sz="0" w:space="0" w:color="auto"/>
                <w:right w:val="none" w:sz="0" w:space="0" w:color="auto"/>
              </w:divBdr>
            </w:div>
            <w:div w:id="1961760538">
              <w:marLeft w:val="0"/>
              <w:marRight w:val="0"/>
              <w:marTop w:val="0"/>
              <w:marBottom w:val="0"/>
              <w:divBdr>
                <w:top w:val="none" w:sz="0" w:space="0" w:color="auto"/>
                <w:left w:val="none" w:sz="0" w:space="0" w:color="auto"/>
                <w:bottom w:val="none" w:sz="0" w:space="0" w:color="auto"/>
                <w:right w:val="none" w:sz="0" w:space="0" w:color="auto"/>
              </w:divBdr>
            </w:div>
            <w:div w:id="1195313432">
              <w:marLeft w:val="0"/>
              <w:marRight w:val="0"/>
              <w:marTop w:val="0"/>
              <w:marBottom w:val="0"/>
              <w:divBdr>
                <w:top w:val="none" w:sz="0" w:space="0" w:color="auto"/>
                <w:left w:val="none" w:sz="0" w:space="0" w:color="auto"/>
                <w:bottom w:val="none" w:sz="0" w:space="0" w:color="auto"/>
                <w:right w:val="none" w:sz="0" w:space="0" w:color="auto"/>
              </w:divBdr>
            </w:div>
            <w:div w:id="1972055562">
              <w:marLeft w:val="0"/>
              <w:marRight w:val="0"/>
              <w:marTop w:val="0"/>
              <w:marBottom w:val="0"/>
              <w:divBdr>
                <w:top w:val="none" w:sz="0" w:space="0" w:color="auto"/>
                <w:left w:val="none" w:sz="0" w:space="0" w:color="auto"/>
                <w:bottom w:val="none" w:sz="0" w:space="0" w:color="auto"/>
                <w:right w:val="none" w:sz="0" w:space="0" w:color="auto"/>
              </w:divBdr>
            </w:div>
            <w:div w:id="1526359716">
              <w:marLeft w:val="0"/>
              <w:marRight w:val="0"/>
              <w:marTop w:val="0"/>
              <w:marBottom w:val="0"/>
              <w:divBdr>
                <w:top w:val="none" w:sz="0" w:space="0" w:color="auto"/>
                <w:left w:val="none" w:sz="0" w:space="0" w:color="auto"/>
                <w:bottom w:val="none" w:sz="0" w:space="0" w:color="auto"/>
                <w:right w:val="none" w:sz="0" w:space="0" w:color="auto"/>
              </w:divBdr>
            </w:div>
            <w:div w:id="1371682174">
              <w:marLeft w:val="0"/>
              <w:marRight w:val="0"/>
              <w:marTop w:val="0"/>
              <w:marBottom w:val="0"/>
              <w:divBdr>
                <w:top w:val="none" w:sz="0" w:space="0" w:color="auto"/>
                <w:left w:val="none" w:sz="0" w:space="0" w:color="auto"/>
                <w:bottom w:val="none" w:sz="0" w:space="0" w:color="auto"/>
                <w:right w:val="none" w:sz="0" w:space="0" w:color="auto"/>
              </w:divBdr>
            </w:div>
            <w:div w:id="870538190">
              <w:marLeft w:val="0"/>
              <w:marRight w:val="0"/>
              <w:marTop w:val="0"/>
              <w:marBottom w:val="0"/>
              <w:divBdr>
                <w:top w:val="none" w:sz="0" w:space="0" w:color="auto"/>
                <w:left w:val="none" w:sz="0" w:space="0" w:color="auto"/>
                <w:bottom w:val="none" w:sz="0" w:space="0" w:color="auto"/>
                <w:right w:val="none" w:sz="0" w:space="0" w:color="auto"/>
              </w:divBdr>
            </w:div>
            <w:div w:id="243925974">
              <w:marLeft w:val="0"/>
              <w:marRight w:val="0"/>
              <w:marTop w:val="0"/>
              <w:marBottom w:val="0"/>
              <w:divBdr>
                <w:top w:val="none" w:sz="0" w:space="0" w:color="auto"/>
                <w:left w:val="none" w:sz="0" w:space="0" w:color="auto"/>
                <w:bottom w:val="none" w:sz="0" w:space="0" w:color="auto"/>
                <w:right w:val="none" w:sz="0" w:space="0" w:color="auto"/>
              </w:divBdr>
            </w:div>
            <w:div w:id="621687506">
              <w:marLeft w:val="0"/>
              <w:marRight w:val="0"/>
              <w:marTop w:val="0"/>
              <w:marBottom w:val="0"/>
              <w:divBdr>
                <w:top w:val="none" w:sz="0" w:space="0" w:color="auto"/>
                <w:left w:val="none" w:sz="0" w:space="0" w:color="auto"/>
                <w:bottom w:val="none" w:sz="0" w:space="0" w:color="auto"/>
                <w:right w:val="none" w:sz="0" w:space="0" w:color="auto"/>
              </w:divBdr>
            </w:div>
            <w:div w:id="1257131141">
              <w:marLeft w:val="0"/>
              <w:marRight w:val="0"/>
              <w:marTop w:val="0"/>
              <w:marBottom w:val="0"/>
              <w:divBdr>
                <w:top w:val="none" w:sz="0" w:space="0" w:color="auto"/>
                <w:left w:val="none" w:sz="0" w:space="0" w:color="auto"/>
                <w:bottom w:val="none" w:sz="0" w:space="0" w:color="auto"/>
                <w:right w:val="none" w:sz="0" w:space="0" w:color="auto"/>
              </w:divBdr>
            </w:div>
            <w:div w:id="923027216">
              <w:marLeft w:val="0"/>
              <w:marRight w:val="0"/>
              <w:marTop w:val="0"/>
              <w:marBottom w:val="0"/>
              <w:divBdr>
                <w:top w:val="none" w:sz="0" w:space="0" w:color="auto"/>
                <w:left w:val="none" w:sz="0" w:space="0" w:color="auto"/>
                <w:bottom w:val="none" w:sz="0" w:space="0" w:color="auto"/>
                <w:right w:val="none" w:sz="0" w:space="0" w:color="auto"/>
              </w:divBdr>
            </w:div>
            <w:div w:id="1598438783">
              <w:marLeft w:val="0"/>
              <w:marRight w:val="0"/>
              <w:marTop w:val="0"/>
              <w:marBottom w:val="0"/>
              <w:divBdr>
                <w:top w:val="none" w:sz="0" w:space="0" w:color="auto"/>
                <w:left w:val="none" w:sz="0" w:space="0" w:color="auto"/>
                <w:bottom w:val="none" w:sz="0" w:space="0" w:color="auto"/>
                <w:right w:val="none" w:sz="0" w:space="0" w:color="auto"/>
              </w:divBdr>
            </w:div>
            <w:div w:id="1510949394">
              <w:marLeft w:val="0"/>
              <w:marRight w:val="0"/>
              <w:marTop w:val="0"/>
              <w:marBottom w:val="0"/>
              <w:divBdr>
                <w:top w:val="none" w:sz="0" w:space="0" w:color="auto"/>
                <w:left w:val="none" w:sz="0" w:space="0" w:color="auto"/>
                <w:bottom w:val="none" w:sz="0" w:space="0" w:color="auto"/>
                <w:right w:val="none" w:sz="0" w:space="0" w:color="auto"/>
              </w:divBdr>
            </w:div>
            <w:div w:id="1003703760">
              <w:marLeft w:val="0"/>
              <w:marRight w:val="0"/>
              <w:marTop w:val="0"/>
              <w:marBottom w:val="0"/>
              <w:divBdr>
                <w:top w:val="none" w:sz="0" w:space="0" w:color="auto"/>
                <w:left w:val="none" w:sz="0" w:space="0" w:color="auto"/>
                <w:bottom w:val="none" w:sz="0" w:space="0" w:color="auto"/>
                <w:right w:val="none" w:sz="0" w:space="0" w:color="auto"/>
              </w:divBdr>
            </w:div>
            <w:div w:id="997224029">
              <w:marLeft w:val="0"/>
              <w:marRight w:val="0"/>
              <w:marTop w:val="0"/>
              <w:marBottom w:val="0"/>
              <w:divBdr>
                <w:top w:val="none" w:sz="0" w:space="0" w:color="auto"/>
                <w:left w:val="none" w:sz="0" w:space="0" w:color="auto"/>
                <w:bottom w:val="none" w:sz="0" w:space="0" w:color="auto"/>
                <w:right w:val="none" w:sz="0" w:space="0" w:color="auto"/>
              </w:divBdr>
            </w:div>
            <w:div w:id="309402634">
              <w:marLeft w:val="0"/>
              <w:marRight w:val="0"/>
              <w:marTop w:val="0"/>
              <w:marBottom w:val="0"/>
              <w:divBdr>
                <w:top w:val="none" w:sz="0" w:space="0" w:color="auto"/>
                <w:left w:val="none" w:sz="0" w:space="0" w:color="auto"/>
                <w:bottom w:val="none" w:sz="0" w:space="0" w:color="auto"/>
                <w:right w:val="none" w:sz="0" w:space="0" w:color="auto"/>
              </w:divBdr>
            </w:div>
            <w:div w:id="1150556420">
              <w:marLeft w:val="0"/>
              <w:marRight w:val="0"/>
              <w:marTop w:val="0"/>
              <w:marBottom w:val="0"/>
              <w:divBdr>
                <w:top w:val="none" w:sz="0" w:space="0" w:color="auto"/>
                <w:left w:val="none" w:sz="0" w:space="0" w:color="auto"/>
                <w:bottom w:val="none" w:sz="0" w:space="0" w:color="auto"/>
                <w:right w:val="none" w:sz="0" w:space="0" w:color="auto"/>
              </w:divBdr>
            </w:div>
            <w:div w:id="931157580">
              <w:marLeft w:val="0"/>
              <w:marRight w:val="0"/>
              <w:marTop w:val="0"/>
              <w:marBottom w:val="0"/>
              <w:divBdr>
                <w:top w:val="none" w:sz="0" w:space="0" w:color="auto"/>
                <w:left w:val="none" w:sz="0" w:space="0" w:color="auto"/>
                <w:bottom w:val="none" w:sz="0" w:space="0" w:color="auto"/>
                <w:right w:val="none" w:sz="0" w:space="0" w:color="auto"/>
              </w:divBdr>
            </w:div>
            <w:div w:id="1372804420">
              <w:marLeft w:val="0"/>
              <w:marRight w:val="0"/>
              <w:marTop w:val="0"/>
              <w:marBottom w:val="0"/>
              <w:divBdr>
                <w:top w:val="none" w:sz="0" w:space="0" w:color="auto"/>
                <w:left w:val="none" w:sz="0" w:space="0" w:color="auto"/>
                <w:bottom w:val="none" w:sz="0" w:space="0" w:color="auto"/>
                <w:right w:val="none" w:sz="0" w:space="0" w:color="auto"/>
              </w:divBdr>
            </w:div>
            <w:div w:id="1040596911">
              <w:marLeft w:val="0"/>
              <w:marRight w:val="0"/>
              <w:marTop w:val="0"/>
              <w:marBottom w:val="0"/>
              <w:divBdr>
                <w:top w:val="none" w:sz="0" w:space="0" w:color="auto"/>
                <w:left w:val="none" w:sz="0" w:space="0" w:color="auto"/>
                <w:bottom w:val="none" w:sz="0" w:space="0" w:color="auto"/>
                <w:right w:val="none" w:sz="0" w:space="0" w:color="auto"/>
              </w:divBdr>
            </w:div>
            <w:div w:id="658266020">
              <w:marLeft w:val="0"/>
              <w:marRight w:val="0"/>
              <w:marTop w:val="0"/>
              <w:marBottom w:val="0"/>
              <w:divBdr>
                <w:top w:val="none" w:sz="0" w:space="0" w:color="auto"/>
                <w:left w:val="none" w:sz="0" w:space="0" w:color="auto"/>
                <w:bottom w:val="none" w:sz="0" w:space="0" w:color="auto"/>
                <w:right w:val="none" w:sz="0" w:space="0" w:color="auto"/>
              </w:divBdr>
            </w:div>
            <w:div w:id="1153988153">
              <w:marLeft w:val="0"/>
              <w:marRight w:val="0"/>
              <w:marTop w:val="0"/>
              <w:marBottom w:val="0"/>
              <w:divBdr>
                <w:top w:val="none" w:sz="0" w:space="0" w:color="auto"/>
                <w:left w:val="none" w:sz="0" w:space="0" w:color="auto"/>
                <w:bottom w:val="none" w:sz="0" w:space="0" w:color="auto"/>
                <w:right w:val="none" w:sz="0" w:space="0" w:color="auto"/>
              </w:divBdr>
            </w:div>
            <w:div w:id="130758981">
              <w:marLeft w:val="0"/>
              <w:marRight w:val="0"/>
              <w:marTop w:val="0"/>
              <w:marBottom w:val="0"/>
              <w:divBdr>
                <w:top w:val="none" w:sz="0" w:space="0" w:color="auto"/>
                <w:left w:val="none" w:sz="0" w:space="0" w:color="auto"/>
                <w:bottom w:val="none" w:sz="0" w:space="0" w:color="auto"/>
                <w:right w:val="none" w:sz="0" w:space="0" w:color="auto"/>
              </w:divBdr>
            </w:div>
            <w:div w:id="822812825">
              <w:marLeft w:val="0"/>
              <w:marRight w:val="0"/>
              <w:marTop w:val="0"/>
              <w:marBottom w:val="0"/>
              <w:divBdr>
                <w:top w:val="none" w:sz="0" w:space="0" w:color="auto"/>
                <w:left w:val="none" w:sz="0" w:space="0" w:color="auto"/>
                <w:bottom w:val="none" w:sz="0" w:space="0" w:color="auto"/>
                <w:right w:val="none" w:sz="0" w:space="0" w:color="auto"/>
              </w:divBdr>
            </w:div>
            <w:div w:id="777678463">
              <w:marLeft w:val="0"/>
              <w:marRight w:val="0"/>
              <w:marTop w:val="0"/>
              <w:marBottom w:val="0"/>
              <w:divBdr>
                <w:top w:val="none" w:sz="0" w:space="0" w:color="auto"/>
                <w:left w:val="none" w:sz="0" w:space="0" w:color="auto"/>
                <w:bottom w:val="none" w:sz="0" w:space="0" w:color="auto"/>
                <w:right w:val="none" w:sz="0" w:space="0" w:color="auto"/>
              </w:divBdr>
            </w:div>
            <w:div w:id="523786569">
              <w:marLeft w:val="0"/>
              <w:marRight w:val="0"/>
              <w:marTop w:val="0"/>
              <w:marBottom w:val="0"/>
              <w:divBdr>
                <w:top w:val="none" w:sz="0" w:space="0" w:color="auto"/>
                <w:left w:val="none" w:sz="0" w:space="0" w:color="auto"/>
                <w:bottom w:val="none" w:sz="0" w:space="0" w:color="auto"/>
                <w:right w:val="none" w:sz="0" w:space="0" w:color="auto"/>
              </w:divBdr>
            </w:div>
            <w:div w:id="1795055520">
              <w:marLeft w:val="0"/>
              <w:marRight w:val="0"/>
              <w:marTop w:val="0"/>
              <w:marBottom w:val="0"/>
              <w:divBdr>
                <w:top w:val="none" w:sz="0" w:space="0" w:color="auto"/>
                <w:left w:val="none" w:sz="0" w:space="0" w:color="auto"/>
                <w:bottom w:val="none" w:sz="0" w:space="0" w:color="auto"/>
                <w:right w:val="none" w:sz="0" w:space="0" w:color="auto"/>
              </w:divBdr>
            </w:div>
            <w:div w:id="739720256">
              <w:marLeft w:val="0"/>
              <w:marRight w:val="0"/>
              <w:marTop w:val="0"/>
              <w:marBottom w:val="0"/>
              <w:divBdr>
                <w:top w:val="none" w:sz="0" w:space="0" w:color="auto"/>
                <w:left w:val="none" w:sz="0" w:space="0" w:color="auto"/>
                <w:bottom w:val="none" w:sz="0" w:space="0" w:color="auto"/>
                <w:right w:val="none" w:sz="0" w:space="0" w:color="auto"/>
              </w:divBdr>
            </w:div>
            <w:div w:id="2087532248">
              <w:marLeft w:val="0"/>
              <w:marRight w:val="0"/>
              <w:marTop w:val="0"/>
              <w:marBottom w:val="0"/>
              <w:divBdr>
                <w:top w:val="none" w:sz="0" w:space="0" w:color="auto"/>
                <w:left w:val="none" w:sz="0" w:space="0" w:color="auto"/>
                <w:bottom w:val="none" w:sz="0" w:space="0" w:color="auto"/>
                <w:right w:val="none" w:sz="0" w:space="0" w:color="auto"/>
              </w:divBdr>
            </w:div>
            <w:div w:id="376783970">
              <w:marLeft w:val="0"/>
              <w:marRight w:val="0"/>
              <w:marTop w:val="0"/>
              <w:marBottom w:val="0"/>
              <w:divBdr>
                <w:top w:val="none" w:sz="0" w:space="0" w:color="auto"/>
                <w:left w:val="none" w:sz="0" w:space="0" w:color="auto"/>
                <w:bottom w:val="none" w:sz="0" w:space="0" w:color="auto"/>
                <w:right w:val="none" w:sz="0" w:space="0" w:color="auto"/>
              </w:divBdr>
            </w:div>
            <w:div w:id="309866219">
              <w:marLeft w:val="0"/>
              <w:marRight w:val="0"/>
              <w:marTop w:val="0"/>
              <w:marBottom w:val="0"/>
              <w:divBdr>
                <w:top w:val="none" w:sz="0" w:space="0" w:color="auto"/>
                <w:left w:val="none" w:sz="0" w:space="0" w:color="auto"/>
                <w:bottom w:val="none" w:sz="0" w:space="0" w:color="auto"/>
                <w:right w:val="none" w:sz="0" w:space="0" w:color="auto"/>
              </w:divBdr>
            </w:div>
            <w:div w:id="2125538870">
              <w:marLeft w:val="0"/>
              <w:marRight w:val="0"/>
              <w:marTop w:val="0"/>
              <w:marBottom w:val="0"/>
              <w:divBdr>
                <w:top w:val="none" w:sz="0" w:space="0" w:color="auto"/>
                <w:left w:val="none" w:sz="0" w:space="0" w:color="auto"/>
                <w:bottom w:val="none" w:sz="0" w:space="0" w:color="auto"/>
                <w:right w:val="none" w:sz="0" w:space="0" w:color="auto"/>
              </w:divBdr>
            </w:div>
            <w:div w:id="1990745742">
              <w:marLeft w:val="0"/>
              <w:marRight w:val="0"/>
              <w:marTop w:val="0"/>
              <w:marBottom w:val="0"/>
              <w:divBdr>
                <w:top w:val="none" w:sz="0" w:space="0" w:color="auto"/>
                <w:left w:val="none" w:sz="0" w:space="0" w:color="auto"/>
                <w:bottom w:val="none" w:sz="0" w:space="0" w:color="auto"/>
                <w:right w:val="none" w:sz="0" w:space="0" w:color="auto"/>
              </w:divBdr>
            </w:div>
            <w:div w:id="14968666">
              <w:marLeft w:val="0"/>
              <w:marRight w:val="0"/>
              <w:marTop w:val="0"/>
              <w:marBottom w:val="0"/>
              <w:divBdr>
                <w:top w:val="none" w:sz="0" w:space="0" w:color="auto"/>
                <w:left w:val="none" w:sz="0" w:space="0" w:color="auto"/>
                <w:bottom w:val="none" w:sz="0" w:space="0" w:color="auto"/>
                <w:right w:val="none" w:sz="0" w:space="0" w:color="auto"/>
              </w:divBdr>
            </w:div>
            <w:div w:id="210575767">
              <w:marLeft w:val="0"/>
              <w:marRight w:val="0"/>
              <w:marTop w:val="0"/>
              <w:marBottom w:val="0"/>
              <w:divBdr>
                <w:top w:val="none" w:sz="0" w:space="0" w:color="auto"/>
                <w:left w:val="none" w:sz="0" w:space="0" w:color="auto"/>
                <w:bottom w:val="none" w:sz="0" w:space="0" w:color="auto"/>
                <w:right w:val="none" w:sz="0" w:space="0" w:color="auto"/>
              </w:divBdr>
            </w:div>
            <w:div w:id="1109281677">
              <w:marLeft w:val="0"/>
              <w:marRight w:val="0"/>
              <w:marTop w:val="0"/>
              <w:marBottom w:val="0"/>
              <w:divBdr>
                <w:top w:val="none" w:sz="0" w:space="0" w:color="auto"/>
                <w:left w:val="none" w:sz="0" w:space="0" w:color="auto"/>
                <w:bottom w:val="none" w:sz="0" w:space="0" w:color="auto"/>
                <w:right w:val="none" w:sz="0" w:space="0" w:color="auto"/>
              </w:divBdr>
            </w:div>
            <w:div w:id="299960953">
              <w:marLeft w:val="0"/>
              <w:marRight w:val="0"/>
              <w:marTop w:val="0"/>
              <w:marBottom w:val="0"/>
              <w:divBdr>
                <w:top w:val="none" w:sz="0" w:space="0" w:color="auto"/>
                <w:left w:val="none" w:sz="0" w:space="0" w:color="auto"/>
                <w:bottom w:val="none" w:sz="0" w:space="0" w:color="auto"/>
                <w:right w:val="none" w:sz="0" w:space="0" w:color="auto"/>
              </w:divBdr>
            </w:div>
            <w:div w:id="1543906030">
              <w:marLeft w:val="0"/>
              <w:marRight w:val="0"/>
              <w:marTop w:val="0"/>
              <w:marBottom w:val="0"/>
              <w:divBdr>
                <w:top w:val="none" w:sz="0" w:space="0" w:color="auto"/>
                <w:left w:val="none" w:sz="0" w:space="0" w:color="auto"/>
                <w:bottom w:val="none" w:sz="0" w:space="0" w:color="auto"/>
                <w:right w:val="none" w:sz="0" w:space="0" w:color="auto"/>
              </w:divBdr>
            </w:div>
            <w:div w:id="356394477">
              <w:marLeft w:val="0"/>
              <w:marRight w:val="0"/>
              <w:marTop w:val="0"/>
              <w:marBottom w:val="0"/>
              <w:divBdr>
                <w:top w:val="none" w:sz="0" w:space="0" w:color="auto"/>
                <w:left w:val="none" w:sz="0" w:space="0" w:color="auto"/>
                <w:bottom w:val="none" w:sz="0" w:space="0" w:color="auto"/>
                <w:right w:val="none" w:sz="0" w:space="0" w:color="auto"/>
              </w:divBdr>
            </w:div>
            <w:div w:id="2076660637">
              <w:marLeft w:val="0"/>
              <w:marRight w:val="0"/>
              <w:marTop w:val="0"/>
              <w:marBottom w:val="0"/>
              <w:divBdr>
                <w:top w:val="none" w:sz="0" w:space="0" w:color="auto"/>
                <w:left w:val="none" w:sz="0" w:space="0" w:color="auto"/>
                <w:bottom w:val="none" w:sz="0" w:space="0" w:color="auto"/>
                <w:right w:val="none" w:sz="0" w:space="0" w:color="auto"/>
              </w:divBdr>
            </w:div>
            <w:div w:id="1590888221">
              <w:marLeft w:val="0"/>
              <w:marRight w:val="0"/>
              <w:marTop w:val="0"/>
              <w:marBottom w:val="0"/>
              <w:divBdr>
                <w:top w:val="none" w:sz="0" w:space="0" w:color="auto"/>
                <w:left w:val="none" w:sz="0" w:space="0" w:color="auto"/>
                <w:bottom w:val="none" w:sz="0" w:space="0" w:color="auto"/>
                <w:right w:val="none" w:sz="0" w:space="0" w:color="auto"/>
              </w:divBdr>
            </w:div>
            <w:div w:id="1915119120">
              <w:marLeft w:val="0"/>
              <w:marRight w:val="0"/>
              <w:marTop w:val="0"/>
              <w:marBottom w:val="0"/>
              <w:divBdr>
                <w:top w:val="none" w:sz="0" w:space="0" w:color="auto"/>
                <w:left w:val="none" w:sz="0" w:space="0" w:color="auto"/>
                <w:bottom w:val="none" w:sz="0" w:space="0" w:color="auto"/>
                <w:right w:val="none" w:sz="0" w:space="0" w:color="auto"/>
              </w:divBdr>
            </w:div>
            <w:div w:id="125857302">
              <w:marLeft w:val="0"/>
              <w:marRight w:val="0"/>
              <w:marTop w:val="0"/>
              <w:marBottom w:val="0"/>
              <w:divBdr>
                <w:top w:val="none" w:sz="0" w:space="0" w:color="auto"/>
                <w:left w:val="none" w:sz="0" w:space="0" w:color="auto"/>
                <w:bottom w:val="none" w:sz="0" w:space="0" w:color="auto"/>
                <w:right w:val="none" w:sz="0" w:space="0" w:color="auto"/>
              </w:divBdr>
            </w:div>
            <w:div w:id="1860311423">
              <w:marLeft w:val="0"/>
              <w:marRight w:val="0"/>
              <w:marTop w:val="0"/>
              <w:marBottom w:val="0"/>
              <w:divBdr>
                <w:top w:val="none" w:sz="0" w:space="0" w:color="auto"/>
                <w:left w:val="none" w:sz="0" w:space="0" w:color="auto"/>
                <w:bottom w:val="none" w:sz="0" w:space="0" w:color="auto"/>
                <w:right w:val="none" w:sz="0" w:space="0" w:color="auto"/>
              </w:divBdr>
            </w:div>
            <w:div w:id="516311167">
              <w:marLeft w:val="0"/>
              <w:marRight w:val="0"/>
              <w:marTop w:val="0"/>
              <w:marBottom w:val="0"/>
              <w:divBdr>
                <w:top w:val="none" w:sz="0" w:space="0" w:color="auto"/>
                <w:left w:val="none" w:sz="0" w:space="0" w:color="auto"/>
                <w:bottom w:val="none" w:sz="0" w:space="0" w:color="auto"/>
                <w:right w:val="none" w:sz="0" w:space="0" w:color="auto"/>
              </w:divBdr>
            </w:div>
            <w:div w:id="1229531643">
              <w:marLeft w:val="0"/>
              <w:marRight w:val="0"/>
              <w:marTop w:val="0"/>
              <w:marBottom w:val="0"/>
              <w:divBdr>
                <w:top w:val="none" w:sz="0" w:space="0" w:color="auto"/>
                <w:left w:val="none" w:sz="0" w:space="0" w:color="auto"/>
                <w:bottom w:val="none" w:sz="0" w:space="0" w:color="auto"/>
                <w:right w:val="none" w:sz="0" w:space="0" w:color="auto"/>
              </w:divBdr>
            </w:div>
            <w:div w:id="509370628">
              <w:marLeft w:val="0"/>
              <w:marRight w:val="0"/>
              <w:marTop w:val="0"/>
              <w:marBottom w:val="0"/>
              <w:divBdr>
                <w:top w:val="none" w:sz="0" w:space="0" w:color="auto"/>
                <w:left w:val="none" w:sz="0" w:space="0" w:color="auto"/>
                <w:bottom w:val="none" w:sz="0" w:space="0" w:color="auto"/>
                <w:right w:val="none" w:sz="0" w:space="0" w:color="auto"/>
              </w:divBdr>
            </w:div>
            <w:div w:id="2072775324">
              <w:marLeft w:val="0"/>
              <w:marRight w:val="0"/>
              <w:marTop w:val="0"/>
              <w:marBottom w:val="0"/>
              <w:divBdr>
                <w:top w:val="none" w:sz="0" w:space="0" w:color="auto"/>
                <w:left w:val="none" w:sz="0" w:space="0" w:color="auto"/>
                <w:bottom w:val="none" w:sz="0" w:space="0" w:color="auto"/>
                <w:right w:val="none" w:sz="0" w:space="0" w:color="auto"/>
              </w:divBdr>
            </w:div>
            <w:div w:id="140274130">
              <w:marLeft w:val="0"/>
              <w:marRight w:val="0"/>
              <w:marTop w:val="0"/>
              <w:marBottom w:val="0"/>
              <w:divBdr>
                <w:top w:val="none" w:sz="0" w:space="0" w:color="auto"/>
                <w:left w:val="none" w:sz="0" w:space="0" w:color="auto"/>
                <w:bottom w:val="none" w:sz="0" w:space="0" w:color="auto"/>
                <w:right w:val="none" w:sz="0" w:space="0" w:color="auto"/>
              </w:divBdr>
            </w:div>
            <w:div w:id="1434789058">
              <w:marLeft w:val="0"/>
              <w:marRight w:val="0"/>
              <w:marTop w:val="0"/>
              <w:marBottom w:val="0"/>
              <w:divBdr>
                <w:top w:val="none" w:sz="0" w:space="0" w:color="auto"/>
                <w:left w:val="none" w:sz="0" w:space="0" w:color="auto"/>
                <w:bottom w:val="none" w:sz="0" w:space="0" w:color="auto"/>
                <w:right w:val="none" w:sz="0" w:space="0" w:color="auto"/>
              </w:divBdr>
            </w:div>
            <w:div w:id="810288411">
              <w:marLeft w:val="0"/>
              <w:marRight w:val="0"/>
              <w:marTop w:val="0"/>
              <w:marBottom w:val="0"/>
              <w:divBdr>
                <w:top w:val="none" w:sz="0" w:space="0" w:color="auto"/>
                <w:left w:val="none" w:sz="0" w:space="0" w:color="auto"/>
                <w:bottom w:val="none" w:sz="0" w:space="0" w:color="auto"/>
                <w:right w:val="none" w:sz="0" w:space="0" w:color="auto"/>
              </w:divBdr>
            </w:div>
            <w:div w:id="1668747508">
              <w:marLeft w:val="0"/>
              <w:marRight w:val="0"/>
              <w:marTop w:val="0"/>
              <w:marBottom w:val="0"/>
              <w:divBdr>
                <w:top w:val="none" w:sz="0" w:space="0" w:color="auto"/>
                <w:left w:val="none" w:sz="0" w:space="0" w:color="auto"/>
                <w:bottom w:val="none" w:sz="0" w:space="0" w:color="auto"/>
                <w:right w:val="none" w:sz="0" w:space="0" w:color="auto"/>
              </w:divBdr>
            </w:div>
            <w:div w:id="1695156386">
              <w:marLeft w:val="0"/>
              <w:marRight w:val="0"/>
              <w:marTop w:val="0"/>
              <w:marBottom w:val="0"/>
              <w:divBdr>
                <w:top w:val="none" w:sz="0" w:space="0" w:color="auto"/>
                <w:left w:val="none" w:sz="0" w:space="0" w:color="auto"/>
                <w:bottom w:val="none" w:sz="0" w:space="0" w:color="auto"/>
                <w:right w:val="none" w:sz="0" w:space="0" w:color="auto"/>
              </w:divBdr>
            </w:div>
            <w:div w:id="1186821533">
              <w:marLeft w:val="0"/>
              <w:marRight w:val="0"/>
              <w:marTop w:val="0"/>
              <w:marBottom w:val="0"/>
              <w:divBdr>
                <w:top w:val="none" w:sz="0" w:space="0" w:color="auto"/>
                <w:left w:val="none" w:sz="0" w:space="0" w:color="auto"/>
                <w:bottom w:val="none" w:sz="0" w:space="0" w:color="auto"/>
                <w:right w:val="none" w:sz="0" w:space="0" w:color="auto"/>
              </w:divBdr>
            </w:div>
            <w:div w:id="751926067">
              <w:marLeft w:val="0"/>
              <w:marRight w:val="0"/>
              <w:marTop w:val="0"/>
              <w:marBottom w:val="0"/>
              <w:divBdr>
                <w:top w:val="none" w:sz="0" w:space="0" w:color="auto"/>
                <w:left w:val="none" w:sz="0" w:space="0" w:color="auto"/>
                <w:bottom w:val="none" w:sz="0" w:space="0" w:color="auto"/>
                <w:right w:val="none" w:sz="0" w:space="0" w:color="auto"/>
              </w:divBdr>
            </w:div>
            <w:div w:id="247616193">
              <w:marLeft w:val="0"/>
              <w:marRight w:val="0"/>
              <w:marTop w:val="0"/>
              <w:marBottom w:val="0"/>
              <w:divBdr>
                <w:top w:val="none" w:sz="0" w:space="0" w:color="auto"/>
                <w:left w:val="none" w:sz="0" w:space="0" w:color="auto"/>
                <w:bottom w:val="none" w:sz="0" w:space="0" w:color="auto"/>
                <w:right w:val="none" w:sz="0" w:space="0" w:color="auto"/>
              </w:divBdr>
            </w:div>
            <w:div w:id="1235512830">
              <w:marLeft w:val="0"/>
              <w:marRight w:val="0"/>
              <w:marTop w:val="0"/>
              <w:marBottom w:val="0"/>
              <w:divBdr>
                <w:top w:val="none" w:sz="0" w:space="0" w:color="auto"/>
                <w:left w:val="none" w:sz="0" w:space="0" w:color="auto"/>
                <w:bottom w:val="none" w:sz="0" w:space="0" w:color="auto"/>
                <w:right w:val="none" w:sz="0" w:space="0" w:color="auto"/>
              </w:divBdr>
            </w:div>
            <w:div w:id="1390151594">
              <w:marLeft w:val="0"/>
              <w:marRight w:val="0"/>
              <w:marTop w:val="0"/>
              <w:marBottom w:val="0"/>
              <w:divBdr>
                <w:top w:val="none" w:sz="0" w:space="0" w:color="auto"/>
                <w:left w:val="none" w:sz="0" w:space="0" w:color="auto"/>
                <w:bottom w:val="none" w:sz="0" w:space="0" w:color="auto"/>
                <w:right w:val="none" w:sz="0" w:space="0" w:color="auto"/>
              </w:divBdr>
            </w:div>
            <w:div w:id="2126732026">
              <w:marLeft w:val="0"/>
              <w:marRight w:val="0"/>
              <w:marTop w:val="0"/>
              <w:marBottom w:val="0"/>
              <w:divBdr>
                <w:top w:val="none" w:sz="0" w:space="0" w:color="auto"/>
                <w:left w:val="none" w:sz="0" w:space="0" w:color="auto"/>
                <w:bottom w:val="none" w:sz="0" w:space="0" w:color="auto"/>
                <w:right w:val="none" w:sz="0" w:space="0" w:color="auto"/>
              </w:divBdr>
            </w:div>
            <w:div w:id="1286622704">
              <w:marLeft w:val="0"/>
              <w:marRight w:val="0"/>
              <w:marTop w:val="0"/>
              <w:marBottom w:val="0"/>
              <w:divBdr>
                <w:top w:val="none" w:sz="0" w:space="0" w:color="auto"/>
                <w:left w:val="none" w:sz="0" w:space="0" w:color="auto"/>
                <w:bottom w:val="none" w:sz="0" w:space="0" w:color="auto"/>
                <w:right w:val="none" w:sz="0" w:space="0" w:color="auto"/>
              </w:divBdr>
            </w:div>
            <w:div w:id="72239096">
              <w:marLeft w:val="0"/>
              <w:marRight w:val="0"/>
              <w:marTop w:val="0"/>
              <w:marBottom w:val="0"/>
              <w:divBdr>
                <w:top w:val="none" w:sz="0" w:space="0" w:color="auto"/>
                <w:left w:val="none" w:sz="0" w:space="0" w:color="auto"/>
                <w:bottom w:val="none" w:sz="0" w:space="0" w:color="auto"/>
                <w:right w:val="none" w:sz="0" w:space="0" w:color="auto"/>
              </w:divBdr>
            </w:div>
            <w:div w:id="186215044">
              <w:marLeft w:val="0"/>
              <w:marRight w:val="0"/>
              <w:marTop w:val="0"/>
              <w:marBottom w:val="0"/>
              <w:divBdr>
                <w:top w:val="none" w:sz="0" w:space="0" w:color="auto"/>
                <w:left w:val="none" w:sz="0" w:space="0" w:color="auto"/>
                <w:bottom w:val="none" w:sz="0" w:space="0" w:color="auto"/>
                <w:right w:val="none" w:sz="0" w:space="0" w:color="auto"/>
              </w:divBdr>
            </w:div>
            <w:div w:id="2059236034">
              <w:marLeft w:val="0"/>
              <w:marRight w:val="0"/>
              <w:marTop w:val="0"/>
              <w:marBottom w:val="0"/>
              <w:divBdr>
                <w:top w:val="none" w:sz="0" w:space="0" w:color="auto"/>
                <w:left w:val="none" w:sz="0" w:space="0" w:color="auto"/>
                <w:bottom w:val="none" w:sz="0" w:space="0" w:color="auto"/>
                <w:right w:val="none" w:sz="0" w:space="0" w:color="auto"/>
              </w:divBdr>
            </w:div>
            <w:div w:id="638148659">
              <w:marLeft w:val="0"/>
              <w:marRight w:val="0"/>
              <w:marTop w:val="0"/>
              <w:marBottom w:val="0"/>
              <w:divBdr>
                <w:top w:val="none" w:sz="0" w:space="0" w:color="auto"/>
                <w:left w:val="none" w:sz="0" w:space="0" w:color="auto"/>
                <w:bottom w:val="none" w:sz="0" w:space="0" w:color="auto"/>
                <w:right w:val="none" w:sz="0" w:space="0" w:color="auto"/>
              </w:divBdr>
            </w:div>
            <w:div w:id="479738063">
              <w:marLeft w:val="0"/>
              <w:marRight w:val="0"/>
              <w:marTop w:val="0"/>
              <w:marBottom w:val="0"/>
              <w:divBdr>
                <w:top w:val="none" w:sz="0" w:space="0" w:color="auto"/>
                <w:left w:val="none" w:sz="0" w:space="0" w:color="auto"/>
                <w:bottom w:val="none" w:sz="0" w:space="0" w:color="auto"/>
                <w:right w:val="none" w:sz="0" w:space="0" w:color="auto"/>
              </w:divBdr>
            </w:div>
            <w:div w:id="1685596791">
              <w:marLeft w:val="0"/>
              <w:marRight w:val="0"/>
              <w:marTop w:val="0"/>
              <w:marBottom w:val="0"/>
              <w:divBdr>
                <w:top w:val="none" w:sz="0" w:space="0" w:color="auto"/>
                <w:left w:val="none" w:sz="0" w:space="0" w:color="auto"/>
                <w:bottom w:val="none" w:sz="0" w:space="0" w:color="auto"/>
                <w:right w:val="none" w:sz="0" w:space="0" w:color="auto"/>
              </w:divBdr>
            </w:div>
            <w:div w:id="880096696">
              <w:marLeft w:val="0"/>
              <w:marRight w:val="0"/>
              <w:marTop w:val="0"/>
              <w:marBottom w:val="0"/>
              <w:divBdr>
                <w:top w:val="none" w:sz="0" w:space="0" w:color="auto"/>
                <w:left w:val="none" w:sz="0" w:space="0" w:color="auto"/>
                <w:bottom w:val="none" w:sz="0" w:space="0" w:color="auto"/>
                <w:right w:val="none" w:sz="0" w:space="0" w:color="auto"/>
              </w:divBdr>
            </w:div>
            <w:div w:id="1719889462">
              <w:marLeft w:val="0"/>
              <w:marRight w:val="0"/>
              <w:marTop w:val="0"/>
              <w:marBottom w:val="0"/>
              <w:divBdr>
                <w:top w:val="none" w:sz="0" w:space="0" w:color="auto"/>
                <w:left w:val="none" w:sz="0" w:space="0" w:color="auto"/>
                <w:bottom w:val="none" w:sz="0" w:space="0" w:color="auto"/>
                <w:right w:val="none" w:sz="0" w:space="0" w:color="auto"/>
              </w:divBdr>
            </w:div>
            <w:div w:id="922640029">
              <w:marLeft w:val="0"/>
              <w:marRight w:val="0"/>
              <w:marTop w:val="0"/>
              <w:marBottom w:val="0"/>
              <w:divBdr>
                <w:top w:val="none" w:sz="0" w:space="0" w:color="auto"/>
                <w:left w:val="none" w:sz="0" w:space="0" w:color="auto"/>
                <w:bottom w:val="none" w:sz="0" w:space="0" w:color="auto"/>
                <w:right w:val="none" w:sz="0" w:space="0" w:color="auto"/>
              </w:divBdr>
            </w:div>
            <w:div w:id="1567062280">
              <w:marLeft w:val="0"/>
              <w:marRight w:val="0"/>
              <w:marTop w:val="0"/>
              <w:marBottom w:val="0"/>
              <w:divBdr>
                <w:top w:val="none" w:sz="0" w:space="0" w:color="auto"/>
                <w:left w:val="none" w:sz="0" w:space="0" w:color="auto"/>
                <w:bottom w:val="none" w:sz="0" w:space="0" w:color="auto"/>
                <w:right w:val="none" w:sz="0" w:space="0" w:color="auto"/>
              </w:divBdr>
            </w:div>
            <w:div w:id="1632662733">
              <w:marLeft w:val="0"/>
              <w:marRight w:val="0"/>
              <w:marTop w:val="0"/>
              <w:marBottom w:val="0"/>
              <w:divBdr>
                <w:top w:val="none" w:sz="0" w:space="0" w:color="auto"/>
                <w:left w:val="none" w:sz="0" w:space="0" w:color="auto"/>
                <w:bottom w:val="none" w:sz="0" w:space="0" w:color="auto"/>
                <w:right w:val="none" w:sz="0" w:space="0" w:color="auto"/>
              </w:divBdr>
            </w:div>
            <w:div w:id="406458936">
              <w:marLeft w:val="0"/>
              <w:marRight w:val="0"/>
              <w:marTop w:val="0"/>
              <w:marBottom w:val="0"/>
              <w:divBdr>
                <w:top w:val="none" w:sz="0" w:space="0" w:color="auto"/>
                <w:left w:val="none" w:sz="0" w:space="0" w:color="auto"/>
                <w:bottom w:val="none" w:sz="0" w:space="0" w:color="auto"/>
                <w:right w:val="none" w:sz="0" w:space="0" w:color="auto"/>
              </w:divBdr>
            </w:div>
            <w:div w:id="203562418">
              <w:marLeft w:val="0"/>
              <w:marRight w:val="0"/>
              <w:marTop w:val="0"/>
              <w:marBottom w:val="0"/>
              <w:divBdr>
                <w:top w:val="none" w:sz="0" w:space="0" w:color="auto"/>
                <w:left w:val="none" w:sz="0" w:space="0" w:color="auto"/>
                <w:bottom w:val="none" w:sz="0" w:space="0" w:color="auto"/>
                <w:right w:val="none" w:sz="0" w:space="0" w:color="auto"/>
              </w:divBdr>
            </w:div>
            <w:div w:id="1143087463">
              <w:marLeft w:val="0"/>
              <w:marRight w:val="0"/>
              <w:marTop w:val="0"/>
              <w:marBottom w:val="0"/>
              <w:divBdr>
                <w:top w:val="none" w:sz="0" w:space="0" w:color="auto"/>
                <w:left w:val="none" w:sz="0" w:space="0" w:color="auto"/>
                <w:bottom w:val="none" w:sz="0" w:space="0" w:color="auto"/>
                <w:right w:val="none" w:sz="0" w:space="0" w:color="auto"/>
              </w:divBdr>
            </w:div>
            <w:div w:id="2561112">
              <w:marLeft w:val="0"/>
              <w:marRight w:val="0"/>
              <w:marTop w:val="0"/>
              <w:marBottom w:val="0"/>
              <w:divBdr>
                <w:top w:val="none" w:sz="0" w:space="0" w:color="auto"/>
                <w:left w:val="none" w:sz="0" w:space="0" w:color="auto"/>
                <w:bottom w:val="none" w:sz="0" w:space="0" w:color="auto"/>
                <w:right w:val="none" w:sz="0" w:space="0" w:color="auto"/>
              </w:divBdr>
            </w:div>
            <w:div w:id="275674313">
              <w:marLeft w:val="0"/>
              <w:marRight w:val="0"/>
              <w:marTop w:val="0"/>
              <w:marBottom w:val="0"/>
              <w:divBdr>
                <w:top w:val="none" w:sz="0" w:space="0" w:color="auto"/>
                <w:left w:val="none" w:sz="0" w:space="0" w:color="auto"/>
                <w:bottom w:val="none" w:sz="0" w:space="0" w:color="auto"/>
                <w:right w:val="none" w:sz="0" w:space="0" w:color="auto"/>
              </w:divBdr>
            </w:div>
            <w:div w:id="2118717025">
              <w:marLeft w:val="0"/>
              <w:marRight w:val="0"/>
              <w:marTop w:val="0"/>
              <w:marBottom w:val="0"/>
              <w:divBdr>
                <w:top w:val="none" w:sz="0" w:space="0" w:color="auto"/>
                <w:left w:val="none" w:sz="0" w:space="0" w:color="auto"/>
                <w:bottom w:val="none" w:sz="0" w:space="0" w:color="auto"/>
                <w:right w:val="none" w:sz="0" w:space="0" w:color="auto"/>
              </w:divBdr>
            </w:div>
            <w:div w:id="575675695">
              <w:marLeft w:val="0"/>
              <w:marRight w:val="0"/>
              <w:marTop w:val="0"/>
              <w:marBottom w:val="0"/>
              <w:divBdr>
                <w:top w:val="none" w:sz="0" w:space="0" w:color="auto"/>
                <w:left w:val="none" w:sz="0" w:space="0" w:color="auto"/>
                <w:bottom w:val="none" w:sz="0" w:space="0" w:color="auto"/>
                <w:right w:val="none" w:sz="0" w:space="0" w:color="auto"/>
              </w:divBdr>
            </w:div>
            <w:div w:id="362218920">
              <w:marLeft w:val="0"/>
              <w:marRight w:val="0"/>
              <w:marTop w:val="0"/>
              <w:marBottom w:val="0"/>
              <w:divBdr>
                <w:top w:val="none" w:sz="0" w:space="0" w:color="auto"/>
                <w:left w:val="none" w:sz="0" w:space="0" w:color="auto"/>
                <w:bottom w:val="none" w:sz="0" w:space="0" w:color="auto"/>
                <w:right w:val="none" w:sz="0" w:space="0" w:color="auto"/>
              </w:divBdr>
            </w:div>
            <w:div w:id="331228926">
              <w:marLeft w:val="0"/>
              <w:marRight w:val="0"/>
              <w:marTop w:val="0"/>
              <w:marBottom w:val="0"/>
              <w:divBdr>
                <w:top w:val="none" w:sz="0" w:space="0" w:color="auto"/>
                <w:left w:val="none" w:sz="0" w:space="0" w:color="auto"/>
                <w:bottom w:val="none" w:sz="0" w:space="0" w:color="auto"/>
                <w:right w:val="none" w:sz="0" w:space="0" w:color="auto"/>
              </w:divBdr>
            </w:div>
            <w:div w:id="2082099079">
              <w:marLeft w:val="0"/>
              <w:marRight w:val="0"/>
              <w:marTop w:val="0"/>
              <w:marBottom w:val="0"/>
              <w:divBdr>
                <w:top w:val="none" w:sz="0" w:space="0" w:color="auto"/>
                <w:left w:val="none" w:sz="0" w:space="0" w:color="auto"/>
                <w:bottom w:val="none" w:sz="0" w:space="0" w:color="auto"/>
                <w:right w:val="none" w:sz="0" w:space="0" w:color="auto"/>
              </w:divBdr>
            </w:div>
            <w:div w:id="258371344">
              <w:marLeft w:val="0"/>
              <w:marRight w:val="0"/>
              <w:marTop w:val="0"/>
              <w:marBottom w:val="0"/>
              <w:divBdr>
                <w:top w:val="none" w:sz="0" w:space="0" w:color="auto"/>
                <w:left w:val="none" w:sz="0" w:space="0" w:color="auto"/>
                <w:bottom w:val="none" w:sz="0" w:space="0" w:color="auto"/>
                <w:right w:val="none" w:sz="0" w:space="0" w:color="auto"/>
              </w:divBdr>
            </w:div>
            <w:div w:id="1586190293">
              <w:marLeft w:val="0"/>
              <w:marRight w:val="0"/>
              <w:marTop w:val="0"/>
              <w:marBottom w:val="0"/>
              <w:divBdr>
                <w:top w:val="none" w:sz="0" w:space="0" w:color="auto"/>
                <w:left w:val="none" w:sz="0" w:space="0" w:color="auto"/>
                <w:bottom w:val="none" w:sz="0" w:space="0" w:color="auto"/>
                <w:right w:val="none" w:sz="0" w:space="0" w:color="auto"/>
              </w:divBdr>
            </w:div>
            <w:div w:id="567112770">
              <w:marLeft w:val="0"/>
              <w:marRight w:val="0"/>
              <w:marTop w:val="0"/>
              <w:marBottom w:val="0"/>
              <w:divBdr>
                <w:top w:val="none" w:sz="0" w:space="0" w:color="auto"/>
                <w:left w:val="none" w:sz="0" w:space="0" w:color="auto"/>
                <w:bottom w:val="none" w:sz="0" w:space="0" w:color="auto"/>
                <w:right w:val="none" w:sz="0" w:space="0" w:color="auto"/>
              </w:divBdr>
            </w:div>
            <w:div w:id="851842896">
              <w:marLeft w:val="0"/>
              <w:marRight w:val="0"/>
              <w:marTop w:val="0"/>
              <w:marBottom w:val="0"/>
              <w:divBdr>
                <w:top w:val="none" w:sz="0" w:space="0" w:color="auto"/>
                <w:left w:val="none" w:sz="0" w:space="0" w:color="auto"/>
                <w:bottom w:val="none" w:sz="0" w:space="0" w:color="auto"/>
                <w:right w:val="none" w:sz="0" w:space="0" w:color="auto"/>
              </w:divBdr>
            </w:div>
            <w:div w:id="1626694023">
              <w:marLeft w:val="0"/>
              <w:marRight w:val="0"/>
              <w:marTop w:val="0"/>
              <w:marBottom w:val="0"/>
              <w:divBdr>
                <w:top w:val="none" w:sz="0" w:space="0" w:color="auto"/>
                <w:left w:val="none" w:sz="0" w:space="0" w:color="auto"/>
                <w:bottom w:val="none" w:sz="0" w:space="0" w:color="auto"/>
                <w:right w:val="none" w:sz="0" w:space="0" w:color="auto"/>
              </w:divBdr>
            </w:div>
            <w:div w:id="660306332">
              <w:marLeft w:val="0"/>
              <w:marRight w:val="0"/>
              <w:marTop w:val="0"/>
              <w:marBottom w:val="0"/>
              <w:divBdr>
                <w:top w:val="none" w:sz="0" w:space="0" w:color="auto"/>
                <w:left w:val="none" w:sz="0" w:space="0" w:color="auto"/>
                <w:bottom w:val="none" w:sz="0" w:space="0" w:color="auto"/>
                <w:right w:val="none" w:sz="0" w:space="0" w:color="auto"/>
              </w:divBdr>
            </w:div>
            <w:div w:id="70470614">
              <w:marLeft w:val="0"/>
              <w:marRight w:val="0"/>
              <w:marTop w:val="0"/>
              <w:marBottom w:val="0"/>
              <w:divBdr>
                <w:top w:val="none" w:sz="0" w:space="0" w:color="auto"/>
                <w:left w:val="none" w:sz="0" w:space="0" w:color="auto"/>
                <w:bottom w:val="none" w:sz="0" w:space="0" w:color="auto"/>
                <w:right w:val="none" w:sz="0" w:space="0" w:color="auto"/>
              </w:divBdr>
            </w:div>
            <w:div w:id="1701858571">
              <w:marLeft w:val="0"/>
              <w:marRight w:val="0"/>
              <w:marTop w:val="0"/>
              <w:marBottom w:val="0"/>
              <w:divBdr>
                <w:top w:val="none" w:sz="0" w:space="0" w:color="auto"/>
                <w:left w:val="none" w:sz="0" w:space="0" w:color="auto"/>
                <w:bottom w:val="none" w:sz="0" w:space="0" w:color="auto"/>
                <w:right w:val="none" w:sz="0" w:space="0" w:color="auto"/>
              </w:divBdr>
            </w:div>
            <w:div w:id="908884212">
              <w:marLeft w:val="0"/>
              <w:marRight w:val="0"/>
              <w:marTop w:val="0"/>
              <w:marBottom w:val="0"/>
              <w:divBdr>
                <w:top w:val="none" w:sz="0" w:space="0" w:color="auto"/>
                <w:left w:val="none" w:sz="0" w:space="0" w:color="auto"/>
                <w:bottom w:val="none" w:sz="0" w:space="0" w:color="auto"/>
                <w:right w:val="none" w:sz="0" w:space="0" w:color="auto"/>
              </w:divBdr>
            </w:div>
            <w:div w:id="1379671261">
              <w:marLeft w:val="0"/>
              <w:marRight w:val="0"/>
              <w:marTop w:val="0"/>
              <w:marBottom w:val="0"/>
              <w:divBdr>
                <w:top w:val="none" w:sz="0" w:space="0" w:color="auto"/>
                <w:left w:val="none" w:sz="0" w:space="0" w:color="auto"/>
                <w:bottom w:val="none" w:sz="0" w:space="0" w:color="auto"/>
                <w:right w:val="none" w:sz="0" w:space="0" w:color="auto"/>
              </w:divBdr>
            </w:div>
            <w:div w:id="1215971885">
              <w:marLeft w:val="0"/>
              <w:marRight w:val="0"/>
              <w:marTop w:val="0"/>
              <w:marBottom w:val="0"/>
              <w:divBdr>
                <w:top w:val="none" w:sz="0" w:space="0" w:color="auto"/>
                <w:left w:val="none" w:sz="0" w:space="0" w:color="auto"/>
                <w:bottom w:val="none" w:sz="0" w:space="0" w:color="auto"/>
                <w:right w:val="none" w:sz="0" w:space="0" w:color="auto"/>
              </w:divBdr>
            </w:div>
            <w:div w:id="1673021431">
              <w:marLeft w:val="0"/>
              <w:marRight w:val="0"/>
              <w:marTop w:val="0"/>
              <w:marBottom w:val="0"/>
              <w:divBdr>
                <w:top w:val="none" w:sz="0" w:space="0" w:color="auto"/>
                <w:left w:val="none" w:sz="0" w:space="0" w:color="auto"/>
                <w:bottom w:val="none" w:sz="0" w:space="0" w:color="auto"/>
                <w:right w:val="none" w:sz="0" w:space="0" w:color="auto"/>
              </w:divBdr>
            </w:div>
            <w:div w:id="1904371590">
              <w:marLeft w:val="0"/>
              <w:marRight w:val="0"/>
              <w:marTop w:val="0"/>
              <w:marBottom w:val="0"/>
              <w:divBdr>
                <w:top w:val="none" w:sz="0" w:space="0" w:color="auto"/>
                <w:left w:val="none" w:sz="0" w:space="0" w:color="auto"/>
                <w:bottom w:val="none" w:sz="0" w:space="0" w:color="auto"/>
                <w:right w:val="none" w:sz="0" w:space="0" w:color="auto"/>
              </w:divBdr>
            </w:div>
            <w:div w:id="865870967">
              <w:marLeft w:val="0"/>
              <w:marRight w:val="0"/>
              <w:marTop w:val="0"/>
              <w:marBottom w:val="0"/>
              <w:divBdr>
                <w:top w:val="none" w:sz="0" w:space="0" w:color="auto"/>
                <w:left w:val="none" w:sz="0" w:space="0" w:color="auto"/>
                <w:bottom w:val="none" w:sz="0" w:space="0" w:color="auto"/>
                <w:right w:val="none" w:sz="0" w:space="0" w:color="auto"/>
              </w:divBdr>
            </w:div>
            <w:div w:id="59333463">
              <w:marLeft w:val="0"/>
              <w:marRight w:val="0"/>
              <w:marTop w:val="0"/>
              <w:marBottom w:val="0"/>
              <w:divBdr>
                <w:top w:val="none" w:sz="0" w:space="0" w:color="auto"/>
                <w:left w:val="none" w:sz="0" w:space="0" w:color="auto"/>
                <w:bottom w:val="none" w:sz="0" w:space="0" w:color="auto"/>
                <w:right w:val="none" w:sz="0" w:space="0" w:color="auto"/>
              </w:divBdr>
            </w:div>
            <w:div w:id="1040318772">
              <w:marLeft w:val="0"/>
              <w:marRight w:val="0"/>
              <w:marTop w:val="0"/>
              <w:marBottom w:val="0"/>
              <w:divBdr>
                <w:top w:val="none" w:sz="0" w:space="0" w:color="auto"/>
                <w:left w:val="none" w:sz="0" w:space="0" w:color="auto"/>
                <w:bottom w:val="none" w:sz="0" w:space="0" w:color="auto"/>
                <w:right w:val="none" w:sz="0" w:space="0" w:color="auto"/>
              </w:divBdr>
            </w:div>
            <w:div w:id="544755742">
              <w:marLeft w:val="0"/>
              <w:marRight w:val="0"/>
              <w:marTop w:val="0"/>
              <w:marBottom w:val="0"/>
              <w:divBdr>
                <w:top w:val="none" w:sz="0" w:space="0" w:color="auto"/>
                <w:left w:val="none" w:sz="0" w:space="0" w:color="auto"/>
                <w:bottom w:val="none" w:sz="0" w:space="0" w:color="auto"/>
                <w:right w:val="none" w:sz="0" w:space="0" w:color="auto"/>
              </w:divBdr>
            </w:div>
            <w:div w:id="945389525">
              <w:marLeft w:val="0"/>
              <w:marRight w:val="0"/>
              <w:marTop w:val="0"/>
              <w:marBottom w:val="0"/>
              <w:divBdr>
                <w:top w:val="none" w:sz="0" w:space="0" w:color="auto"/>
                <w:left w:val="none" w:sz="0" w:space="0" w:color="auto"/>
                <w:bottom w:val="none" w:sz="0" w:space="0" w:color="auto"/>
                <w:right w:val="none" w:sz="0" w:space="0" w:color="auto"/>
              </w:divBdr>
            </w:div>
            <w:div w:id="828323596">
              <w:marLeft w:val="0"/>
              <w:marRight w:val="0"/>
              <w:marTop w:val="0"/>
              <w:marBottom w:val="0"/>
              <w:divBdr>
                <w:top w:val="none" w:sz="0" w:space="0" w:color="auto"/>
                <w:left w:val="none" w:sz="0" w:space="0" w:color="auto"/>
                <w:bottom w:val="none" w:sz="0" w:space="0" w:color="auto"/>
                <w:right w:val="none" w:sz="0" w:space="0" w:color="auto"/>
              </w:divBdr>
            </w:div>
            <w:div w:id="1543590768">
              <w:marLeft w:val="0"/>
              <w:marRight w:val="0"/>
              <w:marTop w:val="0"/>
              <w:marBottom w:val="0"/>
              <w:divBdr>
                <w:top w:val="none" w:sz="0" w:space="0" w:color="auto"/>
                <w:left w:val="none" w:sz="0" w:space="0" w:color="auto"/>
                <w:bottom w:val="none" w:sz="0" w:space="0" w:color="auto"/>
                <w:right w:val="none" w:sz="0" w:space="0" w:color="auto"/>
              </w:divBdr>
            </w:div>
            <w:div w:id="2108426338">
              <w:marLeft w:val="0"/>
              <w:marRight w:val="0"/>
              <w:marTop w:val="0"/>
              <w:marBottom w:val="0"/>
              <w:divBdr>
                <w:top w:val="none" w:sz="0" w:space="0" w:color="auto"/>
                <w:left w:val="none" w:sz="0" w:space="0" w:color="auto"/>
                <w:bottom w:val="none" w:sz="0" w:space="0" w:color="auto"/>
                <w:right w:val="none" w:sz="0" w:space="0" w:color="auto"/>
              </w:divBdr>
            </w:div>
            <w:div w:id="309017723">
              <w:marLeft w:val="0"/>
              <w:marRight w:val="0"/>
              <w:marTop w:val="0"/>
              <w:marBottom w:val="0"/>
              <w:divBdr>
                <w:top w:val="none" w:sz="0" w:space="0" w:color="auto"/>
                <w:left w:val="none" w:sz="0" w:space="0" w:color="auto"/>
                <w:bottom w:val="none" w:sz="0" w:space="0" w:color="auto"/>
                <w:right w:val="none" w:sz="0" w:space="0" w:color="auto"/>
              </w:divBdr>
            </w:div>
            <w:div w:id="1677225601">
              <w:marLeft w:val="0"/>
              <w:marRight w:val="0"/>
              <w:marTop w:val="0"/>
              <w:marBottom w:val="0"/>
              <w:divBdr>
                <w:top w:val="none" w:sz="0" w:space="0" w:color="auto"/>
                <w:left w:val="none" w:sz="0" w:space="0" w:color="auto"/>
                <w:bottom w:val="none" w:sz="0" w:space="0" w:color="auto"/>
                <w:right w:val="none" w:sz="0" w:space="0" w:color="auto"/>
              </w:divBdr>
            </w:div>
            <w:div w:id="1755004261">
              <w:marLeft w:val="0"/>
              <w:marRight w:val="0"/>
              <w:marTop w:val="0"/>
              <w:marBottom w:val="0"/>
              <w:divBdr>
                <w:top w:val="none" w:sz="0" w:space="0" w:color="auto"/>
                <w:left w:val="none" w:sz="0" w:space="0" w:color="auto"/>
                <w:bottom w:val="none" w:sz="0" w:space="0" w:color="auto"/>
                <w:right w:val="none" w:sz="0" w:space="0" w:color="auto"/>
              </w:divBdr>
            </w:div>
            <w:div w:id="1698655876">
              <w:marLeft w:val="0"/>
              <w:marRight w:val="0"/>
              <w:marTop w:val="0"/>
              <w:marBottom w:val="0"/>
              <w:divBdr>
                <w:top w:val="none" w:sz="0" w:space="0" w:color="auto"/>
                <w:left w:val="none" w:sz="0" w:space="0" w:color="auto"/>
                <w:bottom w:val="none" w:sz="0" w:space="0" w:color="auto"/>
                <w:right w:val="none" w:sz="0" w:space="0" w:color="auto"/>
              </w:divBdr>
            </w:div>
            <w:div w:id="1855804377">
              <w:marLeft w:val="0"/>
              <w:marRight w:val="0"/>
              <w:marTop w:val="0"/>
              <w:marBottom w:val="0"/>
              <w:divBdr>
                <w:top w:val="none" w:sz="0" w:space="0" w:color="auto"/>
                <w:left w:val="none" w:sz="0" w:space="0" w:color="auto"/>
                <w:bottom w:val="none" w:sz="0" w:space="0" w:color="auto"/>
                <w:right w:val="none" w:sz="0" w:space="0" w:color="auto"/>
              </w:divBdr>
            </w:div>
            <w:div w:id="1570773779">
              <w:marLeft w:val="0"/>
              <w:marRight w:val="0"/>
              <w:marTop w:val="0"/>
              <w:marBottom w:val="0"/>
              <w:divBdr>
                <w:top w:val="none" w:sz="0" w:space="0" w:color="auto"/>
                <w:left w:val="none" w:sz="0" w:space="0" w:color="auto"/>
                <w:bottom w:val="none" w:sz="0" w:space="0" w:color="auto"/>
                <w:right w:val="none" w:sz="0" w:space="0" w:color="auto"/>
              </w:divBdr>
            </w:div>
            <w:div w:id="884027399">
              <w:marLeft w:val="0"/>
              <w:marRight w:val="0"/>
              <w:marTop w:val="0"/>
              <w:marBottom w:val="0"/>
              <w:divBdr>
                <w:top w:val="none" w:sz="0" w:space="0" w:color="auto"/>
                <w:left w:val="none" w:sz="0" w:space="0" w:color="auto"/>
                <w:bottom w:val="none" w:sz="0" w:space="0" w:color="auto"/>
                <w:right w:val="none" w:sz="0" w:space="0" w:color="auto"/>
              </w:divBdr>
            </w:div>
            <w:div w:id="107360092">
              <w:marLeft w:val="0"/>
              <w:marRight w:val="0"/>
              <w:marTop w:val="0"/>
              <w:marBottom w:val="0"/>
              <w:divBdr>
                <w:top w:val="none" w:sz="0" w:space="0" w:color="auto"/>
                <w:left w:val="none" w:sz="0" w:space="0" w:color="auto"/>
                <w:bottom w:val="none" w:sz="0" w:space="0" w:color="auto"/>
                <w:right w:val="none" w:sz="0" w:space="0" w:color="auto"/>
              </w:divBdr>
            </w:div>
            <w:div w:id="2086829688">
              <w:marLeft w:val="0"/>
              <w:marRight w:val="0"/>
              <w:marTop w:val="0"/>
              <w:marBottom w:val="0"/>
              <w:divBdr>
                <w:top w:val="none" w:sz="0" w:space="0" w:color="auto"/>
                <w:left w:val="none" w:sz="0" w:space="0" w:color="auto"/>
                <w:bottom w:val="none" w:sz="0" w:space="0" w:color="auto"/>
                <w:right w:val="none" w:sz="0" w:space="0" w:color="auto"/>
              </w:divBdr>
            </w:div>
            <w:div w:id="1551335369">
              <w:marLeft w:val="0"/>
              <w:marRight w:val="0"/>
              <w:marTop w:val="0"/>
              <w:marBottom w:val="0"/>
              <w:divBdr>
                <w:top w:val="none" w:sz="0" w:space="0" w:color="auto"/>
                <w:left w:val="none" w:sz="0" w:space="0" w:color="auto"/>
                <w:bottom w:val="none" w:sz="0" w:space="0" w:color="auto"/>
                <w:right w:val="none" w:sz="0" w:space="0" w:color="auto"/>
              </w:divBdr>
            </w:div>
            <w:div w:id="591433">
              <w:marLeft w:val="0"/>
              <w:marRight w:val="0"/>
              <w:marTop w:val="0"/>
              <w:marBottom w:val="0"/>
              <w:divBdr>
                <w:top w:val="none" w:sz="0" w:space="0" w:color="auto"/>
                <w:left w:val="none" w:sz="0" w:space="0" w:color="auto"/>
                <w:bottom w:val="none" w:sz="0" w:space="0" w:color="auto"/>
                <w:right w:val="none" w:sz="0" w:space="0" w:color="auto"/>
              </w:divBdr>
            </w:div>
            <w:div w:id="995498648">
              <w:marLeft w:val="0"/>
              <w:marRight w:val="0"/>
              <w:marTop w:val="0"/>
              <w:marBottom w:val="0"/>
              <w:divBdr>
                <w:top w:val="none" w:sz="0" w:space="0" w:color="auto"/>
                <w:left w:val="none" w:sz="0" w:space="0" w:color="auto"/>
                <w:bottom w:val="none" w:sz="0" w:space="0" w:color="auto"/>
                <w:right w:val="none" w:sz="0" w:space="0" w:color="auto"/>
              </w:divBdr>
            </w:div>
            <w:div w:id="1158423673">
              <w:marLeft w:val="0"/>
              <w:marRight w:val="0"/>
              <w:marTop w:val="0"/>
              <w:marBottom w:val="0"/>
              <w:divBdr>
                <w:top w:val="none" w:sz="0" w:space="0" w:color="auto"/>
                <w:left w:val="none" w:sz="0" w:space="0" w:color="auto"/>
                <w:bottom w:val="none" w:sz="0" w:space="0" w:color="auto"/>
                <w:right w:val="none" w:sz="0" w:space="0" w:color="auto"/>
              </w:divBdr>
            </w:div>
            <w:div w:id="1413236643">
              <w:marLeft w:val="0"/>
              <w:marRight w:val="0"/>
              <w:marTop w:val="0"/>
              <w:marBottom w:val="0"/>
              <w:divBdr>
                <w:top w:val="none" w:sz="0" w:space="0" w:color="auto"/>
                <w:left w:val="none" w:sz="0" w:space="0" w:color="auto"/>
                <w:bottom w:val="none" w:sz="0" w:space="0" w:color="auto"/>
                <w:right w:val="none" w:sz="0" w:space="0" w:color="auto"/>
              </w:divBdr>
            </w:div>
            <w:div w:id="1407023510">
              <w:marLeft w:val="0"/>
              <w:marRight w:val="0"/>
              <w:marTop w:val="0"/>
              <w:marBottom w:val="0"/>
              <w:divBdr>
                <w:top w:val="none" w:sz="0" w:space="0" w:color="auto"/>
                <w:left w:val="none" w:sz="0" w:space="0" w:color="auto"/>
                <w:bottom w:val="none" w:sz="0" w:space="0" w:color="auto"/>
                <w:right w:val="none" w:sz="0" w:space="0" w:color="auto"/>
              </w:divBdr>
            </w:div>
            <w:div w:id="273101112">
              <w:marLeft w:val="0"/>
              <w:marRight w:val="0"/>
              <w:marTop w:val="0"/>
              <w:marBottom w:val="0"/>
              <w:divBdr>
                <w:top w:val="none" w:sz="0" w:space="0" w:color="auto"/>
                <w:left w:val="none" w:sz="0" w:space="0" w:color="auto"/>
                <w:bottom w:val="none" w:sz="0" w:space="0" w:color="auto"/>
                <w:right w:val="none" w:sz="0" w:space="0" w:color="auto"/>
              </w:divBdr>
            </w:div>
            <w:div w:id="1156458280">
              <w:marLeft w:val="0"/>
              <w:marRight w:val="0"/>
              <w:marTop w:val="0"/>
              <w:marBottom w:val="0"/>
              <w:divBdr>
                <w:top w:val="none" w:sz="0" w:space="0" w:color="auto"/>
                <w:left w:val="none" w:sz="0" w:space="0" w:color="auto"/>
                <w:bottom w:val="none" w:sz="0" w:space="0" w:color="auto"/>
                <w:right w:val="none" w:sz="0" w:space="0" w:color="auto"/>
              </w:divBdr>
            </w:div>
            <w:div w:id="868298581">
              <w:marLeft w:val="0"/>
              <w:marRight w:val="0"/>
              <w:marTop w:val="0"/>
              <w:marBottom w:val="0"/>
              <w:divBdr>
                <w:top w:val="none" w:sz="0" w:space="0" w:color="auto"/>
                <w:left w:val="none" w:sz="0" w:space="0" w:color="auto"/>
                <w:bottom w:val="none" w:sz="0" w:space="0" w:color="auto"/>
                <w:right w:val="none" w:sz="0" w:space="0" w:color="auto"/>
              </w:divBdr>
            </w:div>
            <w:div w:id="1847597020">
              <w:marLeft w:val="0"/>
              <w:marRight w:val="0"/>
              <w:marTop w:val="0"/>
              <w:marBottom w:val="0"/>
              <w:divBdr>
                <w:top w:val="none" w:sz="0" w:space="0" w:color="auto"/>
                <w:left w:val="none" w:sz="0" w:space="0" w:color="auto"/>
                <w:bottom w:val="none" w:sz="0" w:space="0" w:color="auto"/>
                <w:right w:val="none" w:sz="0" w:space="0" w:color="auto"/>
              </w:divBdr>
            </w:div>
            <w:div w:id="1337264000">
              <w:marLeft w:val="0"/>
              <w:marRight w:val="0"/>
              <w:marTop w:val="0"/>
              <w:marBottom w:val="0"/>
              <w:divBdr>
                <w:top w:val="none" w:sz="0" w:space="0" w:color="auto"/>
                <w:left w:val="none" w:sz="0" w:space="0" w:color="auto"/>
                <w:bottom w:val="none" w:sz="0" w:space="0" w:color="auto"/>
                <w:right w:val="none" w:sz="0" w:space="0" w:color="auto"/>
              </w:divBdr>
            </w:div>
            <w:div w:id="915627216">
              <w:marLeft w:val="0"/>
              <w:marRight w:val="0"/>
              <w:marTop w:val="0"/>
              <w:marBottom w:val="0"/>
              <w:divBdr>
                <w:top w:val="none" w:sz="0" w:space="0" w:color="auto"/>
                <w:left w:val="none" w:sz="0" w:space="0" w:color="auto"/>
                <w:bottom w:val="none" w:sz="0" w:space="0" w:color="auto"/>
                <w:right w:val="none" w:sz="0" w:space="0" w:color="auto"/>
              </w:divBdr>
            </w:div>
            <w:div w:id="929581664">
              <w:marLeft w:val="0"/>
              <w:marRight w:val="0"/>
              <w:marTop w:val="0"/>
              <w:marBottom w:val="0"/>
              <w:divBdr>
                <w:top w:val="none" w:sz="0" w:space="0" w:color="auto"/>
                <w:left w:val="none" w:sz="0" w:space="0" w:color="auto"/>
                <w:bottom w:val="none" w:sz="0" w:space="0" w:color="auto"/>
                <w:right w:val="none" w:sz="0" w:space="0" w:color="auto"/>
              </w:divBdr>
            </w:div>
            <w:div w:id="1411392188">
              <w:marLeft w:val="0"/>
              <w:marRight w:val="0"/>
              <w:marTop w:val="0"/>
              <w:marBottom w:val="0"/>
              <w:divBdr>
                <w:top w:val="none" w:sz="0" w:space="0" w:color="auto"/>
                <w:left w:val="none" w:sz="0" w:space="0" w:color="auto"/>
                <w:bottom w:val="none" w:sz="0" w:space="0" w:color="auto"/>
                <w:right w:val="none" w:sz="0" w:space="0" w:color="auto"/>
              </w:divBdr>
            </w:div>
            <w:div w:id="123547315">
              <w:marLeft w:val="0"/>
              <w:marRight w:val="0"/>
              <w:marTop w:val="0"/>
              <w:marBottom w:val="0"/>
              <w:divBdr>
                <w:top w:val="none" w:sz="0" w:space="0" w:color="auto"/>
                <w:left w:val="none" w:sz="0" w:space="0" w:color="auto"/>
                <w:bottom w:val="none" w:sz="0" w:space="0" w:color="auto"/>
                <w:right w:val="none" w:sz="0" w:space="0" w:color="auto"/>
              </w:divBdr>
            </w:div>
            <w:div w:id="325403288">
              <w:marLeft w:val="0"/>
              <w:marRight w:val="0"/>
              <w:marTop w:val="0"/>
              <w:marBottom w:val="0"/>
              <w:divBdr>
                <w:top w:val="none" w:sz="0" w:space="0" w:color="auto"/>
                <w:left w:val="none" w:sz="0" w:space="0" w:color="auto"/>
                <w:bottom w:val="none" w:sz="0" w:space="0" w:color="auto"/>
                <w:right w:val="none" w:sz="0" w:space="0" w:color="auto"/>
              </w:divBdr>
            </w:div>
            <w:div w:id="1867021890">
              <w:marLeft w:val="0"/>
              <w:marRight w:val="0"/>
              <w:marTop w:val="0"/>
              <w:marBottom w:val="0"/>
              <w:divBdr>
                <w:top w:val="none" w:sz="0" w:space="0" w:color="auto"/>
                <w:left w:val="none" w:sz="0" w:space="0" w:color="auto"/>
                <w:bottom w:val="none" w:sz="0" w:space="0" w:color="auto"/>
                <w:right w:val="none" w:sz="0" w:space="0" w:color="auto"/>
              </w:divBdr>
            </w:div>
            <w:div w:id="1346008923">
              <w:marLeft w:val="0"/>
              <w:marRight w:val="0"/>
              <w:marTop w:val="0"/>
              <w:marBottom w:val="0"/>
              <w:divBdr>
                <w:top w:val="none" w:sz="0" w:space="0" w:color="auto"/>
                <w:left w:val="none" w:sz="0" w:space="0" w:color="auto"/>
                <w:bottom w:val="none" w:sz="0" w:space="0" w:color="auto"/>
                <w:right w:val="none" w:sz="0" w:space="0" w:color="auto"/>
              </w:divBdr>
            </w:div>
            <w:div w:id="2005624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774666">
      <w:bodyDiv w:val="1"/>
      <w:marLeft w:val="0"/>
      <w:marRight w:val="0"/>
      <w:marTop w:val="0"/>
      <w:marBottom w:val="0"/>
      <w:divBdr>
        <w:top w:val="none" w:sz="0" w:space="0" w:color="auto"/>
        <w:left w:val="none" w:sz="0" w:space="0" w:color="auto"/>
        <w:bottom w:val="none" w:sz="0" w:space="0" w:color="auto"/>
        <w:right w:val="none" w:sz="0" w:space="0" w:color="auto"/>
      </w:divBdr>
      <w:divsChild>
        <w:div w:id="115376034">
          <w:marLeft w:val="0"/>
          <w:marRight w:val="0"/>
          <w:marTop w:val="0"/>
          <w:marBottom w:val="0"/>
          <w:divBdr>
            <w:top w:val="none" w:sz="0" w:space="0" w:color="auto"/>
            <w:left w:val="none" w:sz="0" w:space="0" w:color="auto"/>
            <w:bottom w:val="none" w:sz="0" w:space="0" w:color="auto"/>
            <w:right w:val="none" w:sz="0" w:space="0" w:color="auto"/>
          </w:divBdr>
          <w:divsChild>
            <w:div w:id="797650669">
              <w:marLeft w:val="0"/>
              <w:marRight w:val="0"/>
              <w:marTop w:val="0"/>
              <w:marBottom w:val="0"/>
              <w:divBdr>
                <w:top w:val="none" w:sz="0" w:space="0" w:color="auto"/>
                <w:left w:val="none" w:sz="0" w:space="0" w:color="auto"/>
                <w:bottom w:val="none" w:sz="0" w:space="0" w:color="auto"/>
                <w:right w:val="none" w:sz="0" w:space="0" w:color="auto"/>
              </w:divBdr>
            </w:div>
            <w:div w:id="1115442529">
              <w:marLeft w:val="0"/>
              <w:marRight w:val="0"/>
              <w:marTop w:val="0"/>
              <w:marBottom w:val="0"/>
              <w:divBdr>
                <w:top w:val="none" w:sz="0" w:space="0" w:color="auto"/>
                <w:left w:val="none" w:sz="0" w:space="0" w:color="auto"/>
                <w:bottom w:val="none" w:sz="0" w:space="0" w:color="auto"/>
                <w:right w:val="none" w:sz="0" w:space="0" w:color="auto"/>
              </w:divBdr>
            </w:div>
            <w:div w:id="463159574">
              <w:marLeft w:val="0"/>
              <w:marRight w:val="0"/>
              <w:marTop w:val="0"/>
              <w:marBottom w:val="0"/>
              <w:divBdr>
                <w:top w:val="none" w:sz="0" w:space="0" w:color="auto"/>
                <w:left w:val="none" w:sz="0" w:space="0" w:color="auto"/>
                <w:bottom w:val="none" w:sz="0" w:space="0" w:color="auto"/>
                <w:right w:val="none" w:sz="0" w:space="0" w:color="auto"/>
              </w:divBdr>
            </w:div>
            <w:div w:id="131795381">
              <w:marLeft w:val="0"/>
              <w:marRight w:val="0"/>
              <w:marTop w:val="0"/>
              <w:marBottom w:val="0"/>
              <w:divBdr>
                <w:top w:val="none" w:sz="0" w:space="0" w:color="auto"/>
                <w:left w:val="none" w:sz="0" w:space="0" w:color="auto"/>
                <w:bottom w:val="none" w:sz="0" w:space="0" w:color="auto"/>
                <w:right w:val="none" w:sz="0" w:space="0" w:color="auto"/>
              </w:divBdr>
            </w:div>
            <w:div w:id="2049060581">
              <w:marLeft w:val="0"/>
              <w:marRight w:val="0"/>
              <w:marTop w:val="0"/>
              <w:marBottom w:val="0"/>
              <w:divBdr>
                <w:top w:val="none" w:sz="0" w:space="0" w:color="auto"/>
                <w:left w:val="none" w:sz="0" w:space="0" w:color="auto"/>
                <w:bottom w:val="none" w:sz="0" w:space="0" w:color="auto"/>
                <w:right w:val="none" w:sz="0" w:space="0" w:color="auto"/>
              </w:divBdr>
            </w:div>
            <w:div w:id="745809048">
              <w:marLeft w:val="0"/>
              <w:marRight w:val="0"/>
              <w:marTop w:val="0"/>
              <w:marBottom w:val="0"/>
              <w:divBdr>
                <w:top w:val="none" w:sz="0" w:space="0" w:color="auto"/>
                <w:left w:val="none" w:sz="0" w:space="0" w:color="auto"/>
                <w:bottom w:val="none" w:sz="0" w:space="0" w:color="auto"/>
                <w:right w:val="none" w:sz="0" w:space="0" w:color="auto"/>
              </w:divBdr>
            </w:div>
            <w:div w:id="1925190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2754790">
      <w:bodyDiv w:val="1"/>
      <w:marLeft w:val="0"/>
      <w:marRight w:val="0"/>
      <w:marTop w:val="0"/>
      <w:marBottom w:val="0"/>
      <w:divBdr>
        <w:top w:val="none" w:sz="0" w:space="0" w:color="auto"/>
        <w:left w:val="none" w:sz="0" w:space="0" w:color="auto"/>
        <w:bottom w:val="none" w:sz="0" w:space="0" w:color="auto"/>
        <w:right w:val="none" w:sz="0" w:space="0" w:color="auto"/>
      </w:divBdr>
      <w:divsChild>
        <w:div w:id="1137600930">
          <w:marLeft w:val="0"/>
          <w:marRight w:val="0"/>
          <w:marTop w:val="0"/>
          <w:marBottom w:val="0"/>
          <w:divBdr>
            <w:top w:val="none" w:sz="0" w:space="0" w:color="auto"/>
            <w:left w:val="none" w:sz="0" w:space="0" w:color="auto"/>
            <w:bottom w:val="none" w:sz="0" w:space="0" w:color="auto"/>
            <w:right w:val="none" w:sz="0" w:space="0" w:color="auto"/>
          </w:divBdr>
          <w:divsChild>
            <w:div w:id="2044624510">
              <w:marLeft w:val="0"/>
              <w:marRight w:val="0"/>
              <w:marTop w:val="0"/>
              <w:marBottom w:val="0"/>
              <w:divBdr>
                <w:top w:val="none" w:sz="0" w:space="0" w:color="auto"/>
                <w:left w:val="none" w:sz="0" w:space="0" w:color="auto"/>
                <w:bottom w:val="none" w:sz="0" w:space="0" w:color="auto"/>
                <w:right w:val="none" w:sz="0" w:space="0" w:color="auto"/>
              </w:divBdr>
              <w:divsChild>
                <w:div w:id="421411510">
                  <w:marLeft w:val="0"/>
                  <w:marRight w:val="0"/>
                  <w:marTop w:val="0"/>
                  <w:marBottom w:val="0"/>
                  <w:divBdr>
                    <w:top w:val="none" w:sz="0" w:space="0" w:color="auto"/>
                    <w:left w:val="none" w:sz="0" w:space="0" w:color="auto"/>
                    <w:bottom w:val="none" w:sz="0" w:space="0" w:color="auto"/>
                    <w:right w:val="none" w:sz="0" w:space="0" w:color="auto"/>
                  </w:divBdr>
                  <w:divsChild>
                    <w:div w:id="15847177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97202433">
                          <w:marLeft w:val="0"/>
                          <w:marRight w:val="0"/>
                          <w:marTop w:val="180"/>
                          <w:marBottom w:val="180"/>
                          <w:divBdr>
                            <w:top w:val="none" w:sz="0" w:space="0" w:color="auto"/>
                            <w:left w:val="none" w:sz="0" w:space="0" w:color="auto"/>
                            <w:bottom w:val="none" w:sz="0" w:space="0" w:color="auto"/>
                            <w:right w:val="none" w:sz="0" w:space="0" w:color="auto"/>
                          </w:divBdr>
                          <w:divsChild>
                            <w:div w:id="99178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0526476">
      <w:bodyDiv w:val="1"/>
      <w:marLeft w:val="0"/>
      <w:marRight w:val="0"/>
      <w:marTop w:val="0"/>
      <w:marBottom w:val="0"/>
      <w:divBdr>
        <w:top w:val="none" w:sz="0" w:space="0" w:color="auto"/>
        <w:left w:val="none" w:sz="0" w:space="0" w:color="auto"/>
        <w:bottom w:val="none" w:sz="0" w:space="0" w:color="auto"/>
        <w:right w:val="none" w:sz="0" w:space="0" w:color="auto"/>
      </w:divBdr>
      <w:divsChild>
        <w:div w:id="1207526200">
          <w:marLeft w:val="0"/>
          <w:marRight w:val="0"/>
          <w:marTop w:val="0"/>
          <w:marBottom w:val="0"/>
          <w:divBdr>
            <w:top w:val="none" w:sz="0" w:space="0" w:color="auto"/>
            <w:left w:val="none" w:sz="0" w:space="0" w:color="auto"/>
            <w:bottom w:val="none" w:sz="0" w:space="0" w:color="auto"/>
            <w:right w:val="none" w:sz="0" w:space="0" w:color="auto"/>
          </w:divBdr>
          <w:divsChild>
            <w:div w:id="1506089300">
              <w:marLeft w:val="0"/>
              <w:marRight w:val="0"/>
              <w:marTop w:val="0"/>
              <w:marBottom w:val="0"/>
              <w:divBdr>
                <w:top w:val="none" w:sz="0" w:space="0" w:color="auto"/>
                <w:left w:val="none" w:sz="0" w:space="0" w:color="auto"/>
                <w:bottom w:val="none" w:sz="0" w:space="0" w:color="auto"/>
                <w:right w:val="none" w:sz="0" w:space="0" w:color="auto"/>
              </w:divBdr>
            </w:div>
            <w:div w:id="997612777">
              <w:marLeft w:val="0"/>
              <w:marRight w:val="0"/>
              <w:marTop w:val="0"/>
              <w:marBottom w:val="0"/>
              <w:divBdr>
                <w:top w:val="none" w:sz="0" w:space="0" w:color="auto"/>
                <w:left w:val="none" w:sz="0" w:space="0" w:color="auto"/>
                <w:bottom w:val="none" w:sz="0" w:space="0" w:color="auto"/>
                <w:right w:val="none" w:sz="0" w:space="0" w:color="auto"/>
              </w:divBdr>
            </w:div>
            <w:div w:id="190632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08274">
      <w:bodyDiv w:val="1"/>
      <w:marLeft w:val="0"/>
      <w:marRight w:val="0"/>
      <w:marTop w:val="0"/>
      <w:marBottom w:val="0"/>
      <w:divBdr>
        <w:top w:val="none" w:sz="0" w:space="0" w:color="auto"/>
        <w:left w:val="none" w:sz="0" w:space="0" w:color="auto"/>
        <w:bottom w:val="none" w:sz="0" w:space="0" w:color="auto"/>
        <w:right w:val="none" w:sz="0" w:space="0" w:color="auto"/>
      </w:divBdr>
      <w:divsChild>
        <w:div w:id="2131511001">
          <w:marLeft w:val="0"/>
          <w:marRight w:val="0"/>
          <w:marTop w:val="0"/>
          <w:marBottom w:val="0"/>
          <w:divBdr>
            <w:top w:val="none" w:sz="0" w:space="0" w:color="auto"/>
            <w:left w:val="none" w:sz="0" w:space="0" w:color="auto"/>
            <w:bottom w:val="none" w:sz="0" w:space="0" w:color="auto"/>
            <w:right w:val="none" w:sz="0" w:space="0" w:color="auto"/>
          </w:divBdr>
          <w:divsChild>
            <w:div w:id="189827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888673">
      <w:bodyDiv w:val="1"/>
      <w:marLeft w:val="0"/>
      <w:marRight w:val="0"/>
      <w:marTop w:val="0"/>
      <w:marBottom w:val="0"/>
      <w:divBdr>
        <w:top w:val="none" w:sz="0" w:space="0" w:color="auto"/>
        <w:left w:val="none" w:sz="0" w:space="0" w:color="auto"/>
        <w:bottom w:val="none" w:sz="0" w:space="0" w:color="auto"/>
        <w:right w:val="none" w:sz="0" w:space="0" w:color="auto"/>
      </w:divBdr>
      <w:divsChild>
        <w:div w:id="1170171648">
          <w:marLeft w:val="0"/>
          <w:marRight w:val="0"/>
          <w:marTop w:val="0"/>
          <w:marBottom w:val="0"/>
          <w:divBdr>
            <w:top w:val="none" w:sz="0" w:space="0" w:color="auto"/>
            <w:left w:val="none" w:sz="0" w:space="0" w:color="auto"/>
            <w:bottom w:val="none" w:sz="0" w:space="0" w:color="auto"/>
            <w:right w:val="none" w:sz="0" w:space="0" w:color="auto"/>
          </w:divBdr>
          <w:divsChild>
            <w:div w:id="751586288">
              <w:marLeft w:val="0"/>
              <w:marRight w:val="0"/>
              <w:marTop w:val="0"/>
              <w:marBottom w:val="0"/>
              <w:divBdr>
                <w:top w:val="none" w:sz="0" w:space="0" w:color="auto"/>
                <w:left w:val="none" w:sz="0" w:space="0" w:color="auto"/>
                <w:bottom w:val="none" w:sz="0" w:space="0" w:color="auto"/>
                <w:right w:val="none" w:sz="0" w:space="0" w:color="auto"/>
              </w:divBdr>
              <w:divsChild>
                <w:div w:id="1901089165">
                  <w:marLeft w:val="0"/>
                  <w:marRight w:val="0"/>
                  <w:marTop w:val="0"/>
                  <w:marBottom w:val="0"/>
                  <w:divBdr>
                    <w:top w:val="none" w:sz="0" w:space="0" w:color="auto"/>
                    <w:left w:val="none" w:sz="0" w:space="0" w:color="auto"/>
                    <w:bottom w:val="none" w:sz="0" w:space="0" w:color="auto"/>
                    <w:right w:val="none" w:sz="0" w:space="0" w:color="auto"/>
                  </w:divBdr>
                  <w:divsChild>
                    <w:div w:id="909579275">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50838511">
                          <w:marLeft w:val="0"/>
                          <w:marRight w:val="0"/>
                          <w:marTop w:val="180"/>
                          <w:marBottom w:val="180"/>
                          <w:divBdr>
                            <w:top w:val="none" w:sz="0" w:space="0" w:color="auto"/>
                            <w:left w:val="none" w:sz="0" w:space="0" w:color="auto"/>
                            <w:bottom w:val="none" w:sz="0" w:space="0" w:color="auto"/>
                            <w:right w:val="none" w:sz="0" w:space="0" w:color="auto"/>
                          </w:divBdr>
                          <w:divsChild>
                            <w:div w:id="47429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31441289">
      <w:bodyDiv w:val="1"/>
      <w:marLeft w:val="0"/>
      <w:marRight w:val="0"/>
      <w:marTop w:val="0"/>
      <w:marBottom w:val="0"/>
      <w:divBdr>
        <w:top w:val="none" w:sz="0" w:space="0" w:color="auto"/>
        <w:left w:val="none" w:sz="0" w:space="0" w:color="auto"/>
        <w:bottom w:val="none" w:sz="0" w:space="0" w:color="auto"/>
        <w:right w:val="none" w:sz="0" w:space="0" w:color="auto"/>
      </w:divBdr>
      <w:divsChild>
        <w:div w:id="1907184566">
          <w:marLeft w:val="0"/>
          <w:marRight w:val="0"/>
          <w:marTop w:val="0"/>
          <w:marBottom w:val="0"/>
          <w:divBdr>
            <w:top w:val="none" w:sz="0" w:space="0" w:color="auto"/>
            <w:left w:val="none" w:sz="0" w:space="0" w:color="auto"/>
            <w:bottom w:val="none" w:sz="0" w:space="0" w:color="auto"/>
            <w:right w:val="none" w:sz="0" w:space="0" w:color="auto"/>
          </w:divBdr>
          <w:divsChild>
            <w:div w:id="1763911201">
              <w:marLeft w:val="0"/>
              <w:marRight w:val="0"/>
              <w:marTop w:val="0"/>
              <w:marBottom w:val="0"/>
              <w:divBdr>
                <w:top w:val="none" w:sz="0" w:space="0" w:color="auto"/>
                <w:left w:val="none" w:sz="0" w:space="0" w:color="auto"/>
                <w:bottom w:val="none" w:sz="0" w:space="0" w:color="auto"/>
                <w:right w:val="none" w:sz="0" w:space="0" w:color="auto"/>
              </w:divBdr>
            </w:div>
            <w:div w:id="1252085081">
              <w:marLeft w:val="0"/>
              <w:marRight w:val="0"/>
              <w:marTop w:val="0"/>
              <w:marBottom w:val="0"/>
              <w:divBdr>
                <w:top w:val="none" w:sz="0" w:space="0" w:color="auto"/>
                <w:left w:val="none" w:sz="0" w:space="0" w:color="auto"/>
                <w:bottom w:val="none" w:sz="0" w:space="0" w:color="auto"/>
                <w:right w:val="none" w:sz="0" w:space="0" w:color="auto"/>
              </w:divBdr>
            </w:div>
            <w:div w:id="1619527329">
              <w:marLeft w:val="0"/>
              <w:marRight w:val="0"/>
              <w:marTop w:val="0"/>
              <w:marBottom w:val="0"/>
              <w:divBdr>
                <w:top w:val="none" w:sz="0" w:space="0" w:color="auto"/>
                <w:left w:val="none" w:sz="0" w:space="0" w:color="auto"/>
                <w:bottom w:val="none" w:sz="0" w:space="0" w:color="auto"/>
                <w:right w:val="none" w:sz="0" w:space="0" w:color="auto"/>
              </w:divBdr>
            </w:div>
            <w:div w:id="1642346267">
              <w:marLeft w:val="0"/>
              <w:marRight w:val="0"/>
              <w:marTop w:val="0"/>
              <w:marBottom w:val="0"/>
              <w:divBdr>
                <w:top w:val="none" w:sz="0" w:space="0" w:color="auto"/>
                <w:left w:val="none" w:sz="0" w:space="0" w:color="auto"/>
                <w:bottom w:val="none" w:sz="0" w:space="0" w:color="auto"/>
                <w:right w:val="none" w:sz="0" w:space="0" w:color="auto"/>
              </w:divBdr>
            </w:div>
            <w:div w:id="334458121">
              <w:marLeft w:val="0"/>
              <w:marRight w:val="0"/>
              <w:marTop w:val="0"/>
              <w:marBottom w:val="0"/>
              <w:divBdr>
                <w:top w:val="none" w:sz="0" w:space="0" w:color="auto"/>
                <w:left w:val="none" w:sz="0" w:space="0" w:color="auto"/>
                <w:bottom w:val="none" w:sz="0" w:space="0" w:color="auto"/>
                <w:right w:val="none" w:sz="0" w:space="0" w:color="auto"/>
              </w:divBdr>
            </w:div>
            <w:div w:id="37416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161634">
      <w:bodyDiv w:val="1"/>
      <w:marLeft w:val="0"/>
      <w:marRight w:val="0"/>
      <w:marTop w:val="0"/>
      <w:marBottom w:val="0"/>
      <w:divBdr>
        <w:top w:val="none" w:sz="0" w:space="0" w:color="auto"/>
        <w:left w:val="none" w:sz="0" w:space="0" w:color="auto"/>
        <w:bottom w:val="none" w:sz="0" w:space="0" w:color="auto"/>
        <w:right w:val="none" w:sz="0" w:space="0" w:color="auto"/>
      </w:divBdr>
    </w:div>
    <w:div w:id="466246989">
      <w:bodyDiv w:val="1"/>
      <w:marLeft w:val="0"/>
      <w:marRight w:val="0"/>
      <w:marTop w:val="0"/>
      <w:marBottom w:val="0"/>
      <w:divBdr>
        <w:top w:val="none" w:sz="0" w:space="0" w:color="auto"/>
        <w:left w:val="none" w:sz="0" w:space="0" w:color="auto"/>
        <w:bottom w:val="none" w:sz="0" w:space="0" w:color="auto"/>
        <w:right w:val="none" w:sz="0" w:space="0" w:color="auto"/>
      </w:divBdr>
      <w:divsChild>
        <w:div w:id="1448935615">
          <w:marLeft w:val="0"/>
          <w:marRight w:val="0"/>
          <w:marTop w:val="0"/>
          <w:marBottom w:val="0"/>
          <w:divBdr>
            <w:top w:val="none" w:sz="0" w:space="0" w:color="auto"/>
            <w:left w:val="none" w:sz="0" w:space="0" w:color="auto"/>
            <w:bottom w:val="none" w:sz="0" w:space="0" w:color="auto"/>
            <w:right w:val="none" w:sz="0" w:space="0" w:color="auto"/>
          </w:divBdr>
          <w:divsChild>
            <w:div w:id="908927552">
              <w:marLeft w:val="0"/>
              <w:marRight w:val="0"/>
              <w:marTop w:val="0"/>
              <w:marBottom w:val="0"/>
              <w:divBdr>
                <w:top w:val="none" w:sz="0" w:space="0" w:color="auto"/>
                <w:left w:val="none" w:sz="0" w:space="0" w:color="auto"/>
                <w:bottom w:val="none" w:sz="0" w:space="0" w:color="auto"/>
                <w:right w:val="none" w:sz="0" w:space="0" w:color="auto"/>
              </w:divBdr>
            </w:div>
            <w:div w:id="238908950">
              <w:marLeft w:val="0"/>
              <w:marRight w:val="0"/>
              <w:marTop w:val="0"/>
              <w:marBottom w:val="0"/>
              <w:divBdr>
                <w:top w:val="none" w:sz="0" w:space="0" w:color="auto"/>
                <w:left w:val="none" w:sz="0" w:space="0" w:color="auto"/>
                <w:bottom w:val="none" w:sz="0" w:space="0" w:color="auto"/>
                <w:right w:val="none" w:sz="0" w:space="0" w:color="auto"/>
              </w:divBdr>
            </w:div>
            <w:div w:id="1264604158">
              <w:marLeft w:val="0"/>
              <w:marRight w:val="0"/>
              <w:marTop w:val="0"/>
              <w:marBottom w:val="0"/>
              <w:divBdr>
                <w:top w:val="none" w:sz="0" w:space="0" w:color="auto"/>
                <w:left w:val="none" w:sz="0" w:space="0" w:color="auto"/>
                <w:bottom w:val="none" w:sz="0" w:space="0" w:color="auto"/>
                <w:right w:val="none" w:sz="0" w:space="0" w:color="auto"/>
              </w:divBdr>
            </w:div>
            <w:div w:id="1774744668">
              <w:marLeft w:val="0"/>
              <w:marRight w:val="0"/>
              <w:marTop w:val="0"/>
              <w:marBottom w:val="0"/>
              <w:divBdr>
                <w:top w:val="none" w:sz="0" w:space="0" w:color="auto"/>
                <w:left w:val="none" w:sz="0" w:space="0" w:color="auto"/>
                <w:bottom w:val="none" w:sz="0" w:space="0" w:color="auto"/>
                <w:right w:val="none" w:sz="0" w:space="0" w:color="auto"/>
              </w:divBdr>
            </w:div>
            <w:div w:id="111367127">
              <w:marLeft w:val="0"/>
              <w:marRight w:val="0"/>
              <w:marTop w:val="0"/>
              <w:marBottom w:val="0"/>
              <w:divBdr>
                <w:top w:val="none" w:sz="0" w:space="0" w:color="auto"/>
                <w:left w:val="none" w:sz="0" w:space="0" w:color="auto"/>
                <w:bottom w:val="none" w:sz="0" w:space="0" w:color="auto"/>
                <w:right w:val="none" w:sz="0" w:space="0" w:color="auto"/>
              </w:divBdr>
            </w:div>
            <w:div w:id="1968974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856615">
      <w:bodyDiv w:val="1"/>
      <w:marLeft w:val="0"/>
      <w:marRight w:val="0"/>
      <w:marTop w:val="0"/>
      <w:marBottom w:val="0"/>
      <w:divBdr>
        <w:top w:val="none" w:sz="0" w:space="0" w:color="auto"/>
        <w:left w:val="none" w:sz="0" w:space="0" w:color="auto"/>
        <w:bottom w:val="none" w:sz="0" w:space="0" w:color="auto"/>
        <w:right w:val="none" w:sz="0" w:space="0" w:color="auto"/>
      </w:divBdr>
      <w:divsChild>
        <w:div w:id="1466656963">
          <w:marLeft w:val="0"/>
          <w:marRight w:val="0"/>
          <w:marTop w:val="0"/>
          <w:marBottom w:val="0"/>
          <w:divBdr>
            <w:top w:val="none" w:sz="0" w:space="0" w:color="auto"/>
            <w:left w:val="none" w:sz="0" w:space="0" w:color="auto"/>
            <w:bottom w:val="none" w:sz="0" w:space="0" w:color="auto"/>
            <w:right w:val="none" w:sz="0" w:space="0" w:color="auto"/>
          </w:divBdr>
          <w:divsChild>
            <w:div w:id="192619410">
              <w:marLeft w:val="0"/>
              <w:marRight w:val="0"/>
              <w:marTop w:val="0"/>
              <w:marBottom w:val="0"/>
              <w:divBdr>
                <w:top w:val="none" w:sz="0" w:space="0" w:color="auto"/>
                <w:left w:val="none" w:sz="0" w:space="0" w:color="auto"/>
                <w:bottom w:val="none" w:sz="0" w:space="0" w:color="auto"/>
                <w:right w:val="none" w:sz="0" w:space="0" w:color="auto"/>
              </w:divBdr>
            </w:div>
            <w:div w:id="952253194">
              <w:marLeft w:val="0"/>
              <w:marRight w:val="0"/>
              <w:marTop w:val="0"/>
              <w:marBottom w:val="0"/>
              <w:divBdr>
                <w:top w:val="none" w:sz="0" w:space="0" w:color="auto"/>
                <w:left w:val="none" w:sz="0" w:space="0" w:color="auto"/>
                <w:bottom w:val="none" w:sz="0" w:space="0" w:color="auto"/>
                <w:right w:val="none" w:sz="0" w:space="0" w:color="auto"/>
              </w:divBdr>
            </w:div>
            <w:div w:id="2011369319">
              <w:marLeft w:val="0"/>
              <w:marRight w:val="0"/>
              <w:marTop w:val="0"/>
              <w:marBottom w:val="0"/>
              <w:divBdr>
                <w:top w:val="none" w:sz="0" w:space="0" w:color="auto"/>
                <w:left w:val="none" w:sz="0" w:space="0" w:color="auto"/>
                <w:bottom w:val="none" w:sz="0" w:space="0" w:color="auto"/>
                <w:right w:val="none" w:sz="0" w:space="0" w:color="auto"/>
              </w:divBdr>
            </w:div>
            <w:div w:id="1698314667">
              <w:marLeft w:val="0"/>
              <w:marRight w:val="0"/>
              <w:marTop w:val="0"/>
              <w:marBottom w:val="0"/>
              <w:divBdr>
                <w:top w:val="none" w:sz="0" w:space="0" w:color="auto"/>
                <w:left w:val="none" w:sz="0" w:space="0" w:color="auto"/>
                <w:bottom w:val="none" w:sz="0" w:space="0" w:color="auto"/>
                <w:right w:val="none" w:sz="0" w:space="0" w:color="auto"/>
              </w:divBdr>
            </w:div>
            <w:div w:id="1978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953426">
      <w:bodyDiv w:val="1"/>
      <w:marLeft w:val="0"/>
      <w:marRight w:val="0"/>
      <w:marTop w:val="0"/>
      <w:marBottom w:val="0"/>
      <w:divBdr>
        <w:top w:val="none" w:sz="0" w:space="0" w:color="auto"/>
        <w:left w:val="none" w:sz="0" w:space="0" w:color="auto"/>
        <w:bottom w:val="none" w:sz="0" w:space="0" w:color="auto"/>
        <w:right w:val="none" w:sz="0" w:space="0" w:color="auto"/>
      </w:divBdr>
      <w:divsChild>
        <w:div w:id="988021374">
          <w:marLeft w:val="0"/>
          <w:marRight w:val="0"/>
          <w:marTop w:val="0"/>
          <w:marBottom w:val="0"/>
          <w:divBdr>
            <w:top w:val="none" w:sz="0" w:space="0" w:color="auto"/>
            <w:left w:val="none" w:sz="0" w:space="0" w:color="auto"/>
            <w:bottom w:val="none" w:sz="0" w:space="0" w:color="auto"/>
            <w:right w:val="none" w:sz="0" w:space="0" w:color="auto"/>
          </w:divBdr>
          <w:divsChild>
            <w:div w:id="15010997">
              <w:marLeft w:val="0"/>
              <w:marRight w:val="0"/>
              <w:marTop w:val="0"/>
              <w:marBottom w:val="0"/>
              <w:divBdr>
                <w:top w:val="none" w:sz="0" w:space="0" w:color="auto"/>
                <w:left w:val="none" w:sz="0" w:space="0" w:color="auto"/>
                <w:bottom w:val="none" w:sz="0" w:space="0" w:color="auto"/>
                <w:right w:val="none" w:sz="0" w:space="0" w:color="auto"/>
              </w:divBdr>
            </w:div>
            <w:div w:id="2122534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727344800">
      <w:bodyDiv w:val="1"/>
      <w:marLeft w:val="0"/>
      <w:marRight w:val="0"/>
      <w:marTop w:val="0"/>
      <w:marBottom w:val="0"/>
      <w:divBdr>
        <w:top w:val="none" w:sz="0" w:space="0" w:color="auto"/>
        <w:left w:val="none" w:sz="0" w:space="0" w:color="auto"/>
        <w:bottom w:val="none" w:sz="0" w:space="0" w:color="auto"/>
        <w:right w:val="none" w:sz="0" w:space="0" w:color="auto"/>
      </w:divBdr>
    </w:div>
    <w:div w:id="790630666">
      <w:bodyDiv w:val="1"/>
      <w:marLeft w:val="0"/>
      <w:marRight w:val="0"/>
      <w:marTop w:val="0"/>
      <w:marBottom w:val="0"/>
      <w:divBdr>
        <w:top w:val="none" w:sz="0" w:space="0" w:color="auto"/>
        <w:left w:val="none" w:sz="0" w:space="0" w:color="auto"/>
        <w:bottom w:val="none" w:sz="0" w:space="0" w:color="auto"/>
        <w:right w:val="none" w:sz="0" w:space="0" w:color="auto"/>
      </w:divBdr>
      <w:divsChild>
        <w:div w:id="643780262">
          <w:marLeft w:val="0"/>
          <w:marRight w:val="0"/>
          <w:marTop w:val="0"/>
          <w:marBottom w:val="0"/>
          <w:divBdr>
            <w:top w:val="none" w:sz="0" w:space="0" w:color="auto"/>
            <w:left w:val="none" w:sz="0" w:space="0" w:color="auto"/>
            <w:bottom w:val="none" w:sz="0" w:space="0" w:color="auto"/>
            <w:right w:val="none" w:sz="0" w:space="0" w:color="auto"/>
          </w:divBdr>
          <w:divsChild>
            <w:div w:id="242758364">
              <w:marLeft w:val="0"/>
              <w:marRight w:val="0"/>
              <w:marTop w:val="0"/>
              <w:marBottom w:val="180"/>
              <w:divBdr>
                <w:top w:val="single" w:sz="6" w:space="18" w:color="DADCE0"/>
                <w:left w:val="single" w:sz="6" w:space="18" w:color="DADCE0"/>
                <w:bottom w:val="single" w:sz="6" w:space="18" w:color="DADCE0"/>
                <w:right w:val="single" w:sz="6" w:space="18" w:color="DADCE0"/>
              </w:divBdr>
              <w:divsChild>
                <w:div w:id="668752949">
                  <w:marLeft w:val="0"/>
                  <w:marRight w:val="0"/>
                  <w:marTop w:val="180"/>
                  <w:marBottom w:val="180"/>
                  <w:divBdr>
                    <w:top w:val="none" w:sz="0" w:space="0" w:color="auto"/>
                    <w:left w:val="none" w:sz="0" w:space="0" w:color="auto"/>
                    <w:bottom w:val="none" w:sz="0" w:space="0" w:color="auto"/>
                    <w:right w:val="none" w:sz="0" w:space="0" w:color="auto"/>
                  </w:divBdr>
                  <w:divsChild>
                    <w:div w:id="99171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7676144">
      <w:bodyDiv w:val="1"/>
      <w:marLeft w:val="0"/>
      <w:marRight w:val="0"/>
      <w:marTop w:val="0"/>
      <w:marBottom w:val="0"/>
      <w:divBdr>
        <w:top w:val="none" w:sz="0" w:space="0" w:color="auto"/>
        <w:left w:val="none" w:sz="0" w:space="0" w:color="auto"/>
        <w:bottom w:val="none" w:sz="0" w:space="0" w:color="auto"/>
        <w:right w:val="none" w:sz="0" w:space="0" w:color="auto"/>
      </w:divBdr>
      <w:divsChild>
        <w:div w:id="1889536579">
          <w:marLeft w:val="0"/>
          <w:marRight w:val="0"/>
          <w:marTop w:val="0"/>
          <w:marBottom w:val="0"/>
          <w:divBdr>
            <w:top w:val="none" w:sz="0" w:space="0" w:color="auto"/>
            <w:left w:val="none" w:sz="0" w:space="0" w:color="auto"/>
            <w:bottom w:val="none" w:sz="0" w:space="0" w:color="auto"/>
            <w:right w:val="none" w:sz="0" w:space="0" w:color="auto"/>
          </w:divBdr>
          <w:divsChild>
            <w:div w:id="1921988834">
              <w:marLeft w:val="0"/>
              <w:marRight w:val="0"/>
              <w:marTop w:val="0"/>
              <w:marBottom w:val="0"/>
              <w:divBdr>
                <w:top w:val="none" w:sz="0" w:space="0" w:color="auto"/>
                <w:left w:val="none" w:sz="0" w:space="0" w:color="auto"/>
                <w:bottom w:val="none" w:sz="0" w:space="0" w:color="auto"/>
                <w:right w:val="none" w:sz="0" w:space="0" w:color="auto"/>
              </w:divBdr>
            </w:div>
            <w:div w:id="1223831372">
              <w:marLeft w:val="0"/>
              <w:marRight w:val="0"/>
              <w:marTop w:val="0"/>
              <w:marBottom w:val="0"/>
              <w:divBdr>
                <w:top w:val="none" w:sz="0" w:space="0" w:color="auto"/>
                <w:left w:val="none" w:sz="0" w:space="0" w:color="auto"/>
                <w:bottom w:val="none" w:sz="0" w:space="0" w:color="auto"/>
                <w:right w:val="none" w:sz="0" w:space="0" w:color="auto"/>
              </w:divBdr>
            </w:div>
            <w:div w:id="369889560">
              <w:marLeft w:val="0"/>
              <w:marRight w:val="0"/>
              <w:marTop w:val="0"/>
              <w:marBottom w:val="0"/>
              <w:divBdr>
                <w:top w:val="none" w:sz="0" w:space="0" w:color="auto"/>
                <w:left w:val="none" w:sz="0" w:space="0" w:color="auto"/>
                <w:bottom w:val="none" w:sz="0" w:space="0" w:color="auto"/>
                <w:right w:val="none" w:sz="0" w:space="0" w:color="auto"/>
              </w:divBdr>
            </w:div>
            <w:div w:id="1690907773">
              <w:marLeft w:val="0"/>
              <w:marRight w:val="0"/>
              <w:marTop w:val="0"/>
              <w:marBottom w:val="0"/>
              <w:divBdr>
                <w:top w:val="none" w:sz="0" w:space="0" w:color="auto"/>
                <w:left w:val="none" w:sz="0" w:space="0" w:color="auto"/>
                <w:bottom w:val="none" w:sz="0" w:space="0" w:color="auto"/>
                <w:right w:val="none" w:sz="0" w:space="0" w:color="auto"/>
              </w:divBdr>
            </w:div>
            <w:div w:id="1020165686">
              <w:marLeft w:val="0"/>
              <w:marRight w:val="0"/>
              <w:marTop w:val="0"/>
              <w:marBottom w:val="0"/>
              <w:divBdr>
                <w:top w:val="none" w:sz="0" w:space="0" w:color="auto"/>
                <w:left w:val="none" w:sz="0" w:space="0" w:color="auto"/>
                <w:bottom w:val="none" w:sz="0" w:space="0" w:color="auto"/>
                <w:right w:val="none" w:sz="0" w:space="0" w:color="auto"/>
              </w:divBdr>
            </w:div>
            <w:div w:id="347760839">
              <w:marLeft w:val="0"/>
              <w:marRight w:val="0"/>
              <w:marTop w:val="0"/>
              <w:marBottom w:val="0"/>
              <w:divBdr>
                <w:top w:val="none" w:sz="0" w:space="0" w:color="auto"/>
                <w:left w:val="none" w:sz="0" w:space="0" w:color="auto"/>
                <w:bottom w:val="none" w:sz="0" w:space="0" w:color="auto"/>
                <w:right w:val="none" w:sz="0" w:space="0" w:color="auto"/>
              </w:divBdr>
            </w:div>
            <w:div w:id="825517829">
              <w:marLeft w:val="0"/>
              <w:marRight w:val="0"/>
              <w:marTop w:val="0"/>
              <w:marBottom w:val="0"/>
              <w:divBdr>
                <w:top w:val="none" w:sz="0" w:space="0" w:color="auto"/>
                <w:left w:val="none" w:sz="0" w:space="0" w:color="auto"/>
                <w:bottom w:val="none" w:sz="0" w:space="0" w:color="auto"/>
                <w:right w:val="none" w:sz="0" w:space="0" w:color="auto"/>
              </w:divBdr>
            </w:div>
            <w:div w:id="1139881265">
              <w:marLeft w:val="0"/>
              <w:marRight w:val="0"/>
              <w:marTop w:val="0"/>
              <w:marBottom w:val="0"/>
              <w:divBdr>
                <w:top w:val="none" w:sz="0" w:space="0" w:color="auto"/>
                <w:left w:val="none" w:sz="0" w:space="0" w:color="auto"/>
                <w:bottom w:val="none" w:sz="0" w:space="0" w:color="auto"/>
                <w:right w:val="none" w:sz="0" w:space="0" w:color="auto"/>
              </w:divBdr>
            </w:div>
            <w:div w:id="684791252">
              <w:marLeft w:val="0"/>
              <w:marRight w:val="0"/>
              <w:marTop w:val="0"/>
              <w:marBottom w:val="0"/>
              <w:divBdr>
                <w:top w:val="none" w:sz="0" w:space="0" w:color="auto"/>
                <w:left w:val="none" w:sz="0" w:space="0" w:color="auto"/>
                <w:bottom w:val="none" w:sz="0" w:space="0" w:color="auto"/>
                <w:right w:val="none" w:sz="0" w:space="0" w:color="auto"/>
              </w:divBdr>
            </w:div>
            <w:div w:id="1970086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736148">
      <w:bodyDiv w:val="1"/>
      <w:marLeft w:val="0"/>
      <w:marRight w:val="0"/>
      <w:marTop w:val="0"/>
      <w:marBottom w:val="0"/>
      <w:divBdr>
        <w:top w:val="none" w:sz="0" w:space="0" w:color="auto"/>
        <w:left w:val="none" w:sz="0" w:space="0" w:color="auto"/>
        <w:bottom w:val="none" w:sz="0" w:space="0" w:color="auto"/>
        <w:right w:val="none" w:sz="0" w:space="0" w:color="auto"/>
      </w:divBdr>
      <w:divsChild>
        <w:div w:id="243028128">
          <w:marLeft w:val="0"/>
          <w:marRight w:val="0"/>
          <w:marTop w:val="0"/>
          <w:marBottom w:val="0"/>
          <w:divBdr>
            <w:top w:val="none" w:sz="0" w:space="0" w:color="auto"/>
            <w:left w:val="none" w:sz="0" w:space="0" w:color="auto"/>
            <w:bottom w:val="none" w:sz="0" w:space="0" w:color="auto"/>
            <w:right w:val="none" w:sz="0" w:space="0" w:color="auto"/>
          </w:divBdr>
          <w:divsChild>
            <w:div w:id="825320032">
              <w:marLeft w:val="0"/>
              <w:marRight w:val="0"/>
              <w:marTop w:val="0"/>
              <w:marBottom w:val="0"/>
              <w:divBdr>
                <w:top w:val="none" w:sz="0" w:space="0" w:color="auto"/>
                <w:left w:val="none" w:sz="0" w:space="0" w:color="auto"/>
                <w:bottom w:val="none" w:sz="0" w:space="0" w:color="auto"/>
                <w:right w:val="none" w:sz="0" w:space="0" w:color="auto"/>
              </w:divBdr>
            </w:div>
            <w:div w:id="757017114">
              <w:marLeft w:val="0"/>
              <w:marRight w:val="0"/>
              <w:marTop w:val="0"/>
              <w:marBottom w:val="0"/>
              <w:divBdr>
                <w:top w:val="none" w:sz="0" w:space="0" w:color="auto"/>
                <w:left w:val="none" w:sz="0" w:space="0" w:color="auto"/>
                <w:bottom w:val="none" w:sz="0" w:space="0" w:color="auto"/>
                <w:right w:val="none" w:sz="0" w:space="0" w:color="auto"/>
              </w:divBdr>
            </w:div>
            <w:div w:id="102348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203325">
      <w:bodyDiv w:val="1"/>
      <w:marLeft w:val="0"/>
      <w:marRight w:val="0"/>
      <w:marTop w:val="0"/>
      <w:marBottom w:val="0"/>
      <w:divBdr>
        <w:top w:val="none" w:sz="0" w:space="0" w:color="auto"/>
        <w:left w:val="none" w:sz="0" w:space="0" w:color="auto"/>
        <w:bottom w:val="none" w:sz="0" w:space="0" w:color="auto"/>
        <w:right w:val="none" w:sz="0" w:space="0" w:color="auto"/>
      </w:divBdr>
    </w:div>
    <w:div w:id="950432416">
      <w:bodyDiv w:val="1"/>
      <w:marLeft w:val="0"/>
      <w:marRight w:val="0"/>
      <w:marTop w:val="0"/>
      <w:marBottom w:val="0"/>
      <w:divBdr>
        <w:top w:val="none" w:sz="0" w:space="0" w:color="auto"/>
        <w:left w:val="none" w:sz="0" w:space="0" w:color="auto"/>
        <w:bottom w:val="none" w:sz="0" w:space="0" w:color="auto"/>
        <w:right w:val="none" w:sz="0" w:space="0" w:color="auto"/>
      </w:divBdr>
      <w:divsChild>
        <w:div w:id="2117477717">
          <w:marLeft w:val="0"/>
          <w:marRight w:val="0"/>
          <w:marTop w:val="0"/>
          <w:marBottom w:val="0"/>
          <w:divBdr>
            <w:top w:val="none" w:sz="0" w:space="0" w:color="auto"/>
            <w:left w:val="none" w:sz="0" w:space="0" w:color="auto"/>
            <w:bottom w:val="none" w:sz="0" w:space="0" w:color="auto"/>
            <w:right w:val="none" w:sz="0" w:space="0" w:color="auto"/>
          </w:divBdr>
          <w:divsChild>
            <w:div w:id="1712344310">
              <w:marLeft w:val="0"/>
              <w:marRight w:val="0"/>
              <w:marTop w:val="0"/>
              <w:marBottom w:val="0"/>
              <w:divBdr>
                <w:top w:val="none" w:sz="0" w:space="0" w:color="auto"/>
                <w:left w:val="none" w:sz="0" w:space="0" w:color="auto"/>
                <w:bottom w:val="none" w:sz="0" w:space="0" w:color="auto"/>
                <w:right w:val="none" w:sz="0" w:space="0" w:color="auto"/>
              </w:divBdr>
            </w:div>
            <w:div w:id="501702712">
              <w:marLeft w:val="0"/>
              <w:marRight w:val="0"/>
              <w:marTop w:val="0"/>
              <w:marBottom w:val="0"/>
              <w:divBdr>
                <w:top w:val="none" w:sz="0" w:space="0" w:color="auto"/>
                <w:left w:val="none" w:sz="0" w:space="0" w:color="auto"/>
                <w:bottom w:val="none" w:sz="0" w:space="0" w:color="auto"/>
                <w:right w:val="none" w:sz="0" w:space="0" w:color="auto"/>
              </w:divBdr>
            </w:div>
            <w:div w:id="1542668500">
              <w:marLeft w:val="0"/>
              <w:marRight w:val="0"/>
              <w:marTop w:val="0"/>
              <w:marBottom w:val="0"/>
              <w:divBdr>
                <w:top w:val="none" w:sz="0" w:space="0" w:color="auto"/>
                <w:left w:val="none" w:sz="0" w:space="0" w:color="auto"/>
                <w:bottom w:val="none" w:sz="0" w:space="0" w:color="auto"/>
                <w:right w:val="none" w:sz="0" w:space="0" w:color="auto"/>
              </w:divBdr>
            </w:div>
            <w:div w:id="578910336">
              <w:marLeft w:val="0"/>
              <w:marRight w:val="0"/>
              <w:marTop w:val="0"/>
              <w:marBottom w:val="0"/>
              <w:divBdr>
                <w:top w:val="none" w:sz="0" w:space="0" w:color="auto"/>
                <w:left w:val="none" w:sz="0" w:space="0" w:color="auto"/>
                <w:bottom w:val="none" w:sz="0" w:space="0" w:color="auto"/>
                <w:right w:val="none" w:sz="0" w:space="0" w:color="auto"/>
              </w:divBdr>
            </w:div>
            <w:div w:id="1875195612">
              <w:marLeft w:val="0"/>
              <w:marRight w:val="0"/>
              <w:marTop w:val="0"/>
              <w:marBottom w:val="0"/>
              <w:divBdr>
                <w:top w:val="none" w:sz="0" w:space="0" w:color="auto"/>
                <w:left w:val="none" w:sz="0" w:space="0" w:color="auto"/>
                <w:bottom w:val="none" w:sz="0" w:space="0" w:color="auto"/>
                <w:right w:val="none" w:sz="0" w:space="0" w:color="auto"/>
              </w:divBdr>
            </w:div>
            <w:div w:id="557935171">
              <w:marLeft w:val="0"/>
              <w:marRight w:val="0"/>
              <w:marTop w:val="0"/>
              <w:marBottom w:val="0"/>
              <w:divBdr>
                <w:top w:val="none" w:sz="0" w:space="0" w:color="auto"/>
                <w:left w:val="none" w:sz="0" w:space="0" w:color="auto"/>
                <w:bottom w:val="none" w:sz="0" w:space="0" w:color="auto"/>
                <w:right w:val="none" w:sz="0" w:space="0" w:color="auto"/>
              </w:divBdr>
            </w:div>
            <w:div w:id="719596204">
              <w:marLeft w:val="0"/>
              <w:marRight w:val="0"/>
              <w:marTop w:val="0"/>
              <w:marBottom w:val="0"/>
              <w:divBdr>
                <w:top w:val="none" w:sz="0" w:space="0" w:color="auto"/>
                <w:left w:val="none" w:sz="0" w:space="0" w:color="auto"/>
                <w:bottom w:val="none" w:sz="0" w:space="0" w:color="auto"/>
                <w:right w:val="none" w:sz="0" w:space="0" w:color="auto"/>
              </w:divBdr>
            </w:div>
            <w:div w:id="792869161">
              <w:marLeft w:val="0"/>
              <w:marRight w:val="0"/>
              <w:marTop w:val="0"/>
              <w:marBottom w:val="0"/>
              <w:divBdr>
                <w:top w:val="none" w:sz="0" w:space="0" w:color="auto"/>
                <w:left w:val="none" w:sz="0" w:space="0" w:color="auto"/>
                <w:bottom w:val="none" w:sz="0" w:space="0" w:color="auto"/>
                <w:right w:val="none" w:sz="0" w:space="0" w:color="auto"/>
              </w:divBdr>
            </w:div>
            <w:div w:id="1730495693">
              <w:marLeft w:val="0"/>
              <w:marRight w:val="0"/>
              <w:marTop w:val="0"/>
              <w:marBottom w:val="0"/>
              <w:divBdr>
                <w:top w:val="none" w:sz="0" w:space="0" w:color="auto"/>
                <w:left w:val="none" w:sz="0" w:space="0" w:color="auto"/>
                <w:bottom w:val="none" w:sz="0" w:space="0" w:color="auto"/>
                <w:right w:val="none" w:sz="0" w:space="0" w:color="auto"/>
              </w:divBdr>
            </w:div>
            <w:div w:id="445348805">
              <w:marLeft w:val="0"/>
              <w:marRight w:val="0"/>
              <w:marTop w:val="0"/>
              <w:marBottom w:val="0"/>
              <w:divBdr>
                <w:top w:val="none" w:sz="0" w:space="0" w:color="auto"/>
                <w:left w:val="none" w:sz="0" w:space="0" w:color="auto"/>
                <w:bottom w:val="none" w:sz="0" w:space="0" w:color="auto"/>
                <w:right w:val="none" w:sz="0" w:space="0" w:color="auto"/>
              </w:divBdr>
            </w:div>
            <w:div w:id="1697273614">
              <w:marLeft w:val="0"/>
              <w:marRight w:val="0"/>
              <w:marTop w:val="0"/>
              <w:marBottom w:val="0"/>
              <w:divBdr>
                <w:top w:val="none" w:sz="0" w:space="0" w:color="auto"/>
                <w:left w:val="none" w:sz="0" w:space="0" w:color="auto"/>
                <w:bottom w:val="none" w:sz="0" w:space="0" w:color="auto"/>
                <w:right w:val="none" w:sz="0" w:space="0" w:color="auto"/>
              </w:divBdr>
            </w:div>
            <w:div w:id="1266503516">
              <w:marLeft w:val="0"/>
              <w:marRight w:val="0"/>
              <w:marTop w:val="0"/>
              <w:marBottom w:val="0"/>
              <w:divBdr>
                <w:top w:val="none" w:sz="0" w:space="0" w:color="auto"/>
                <w:left w:val="none" w:sz="0" w:space="0" w:color="auto"/>
                <w:bottom w:val="none" w:sz="0" w:space="0" w:color="auto"/>
                <w:right w:val="none" w:sz="0" w:space="0" w:color="auto"/>
              </w:divBdr>
            </w:div>
            <w:div w:id="369694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363140">
      <w:bodyDiv w:val="1"/>
      <w:marLeft w:val="0"/>
      <w:marRight w:val="0"/>
      <w:marTop w:val="0"/>
      <w:marBottom w:val="0"/>
      <w:divBdr>
        <w:top w:val="none" w:sz="0" w:space="0" w:color="auto"/>
        <w:left w:val="none" w:sz="0" w:space="0" w:color="auto"/>
        <w:bottom w:val="none" w:sz="0" w:space="0" w:color="auto"/>
        <w:right w:val="none" w:sz="0" w:space="0" w:color="auto"/>
      </w:divBdr>
      <w:divsChild>
        <w:div w:id="29500106">
          <w:marLeft w:val="0"/>
          <w:marRight w:val="0"/>
          <w:marTop w:val="0"/>
          <w:marBottom w:val="0"/>
          <w:divBdr>
            <w:top w:val="none" w:sz="0" w:space="0" w:color="auto"/>
            <w:left w:val="none" w:sz="0" w:space="0" w:color="auto"/>
            <w:bottom w:val="none" w:sz="0" w:space="0" w:color="auto"/>
            <w:right w:val="none" w:sz="0" w:space="0" w:color="auto"/>
          </w:divBdr>
          <w:divsChild>
            <w:div w:id="537860419">
              <w:marLeft w:val="0"/>
              <w:marRight w:val="0"/>
              <w:marTop w:val="0"/>
              <w:marBottom w:val="0"/>
              <w:divBdr>
                <w:top w:val="none" w:sz="0" w:space="0" w:color="auto"/>
                <w:left w:val="none" w:sz="0" w:space="0" w:color="auto"/>
                <w:bottom w:val="none" w:sz="0" w:space="0" w:color="auto"/>
                <w:right w:val="none" w:sz="0" w:space="0" w:color="auto"/>
              </w:divBdr>
            </w:div>
            <w:div w:id="476994278">
              <w:marLeft w:val="0"/>
              <w:marRight w:val="0"/>
              <w:marTop w:val="0"/>
              <w:marBottom w:val="0"/>
              <w:divBdr>
                <w:top w:val="none" w:sz="0" w:space="0" w:color="auto"/>
                <w:left w:val="none" w:sz="0" w:space="0" w:color="auto"/>
                <w:bottom w:val="none" w:sz="0" w:space="0" w:color="auto"/>
                <w:right w:val="none" w:sz="0" w:space="0" w:color="auto"/>
              </w:divBdr>
            </w:div>
            <w:div w:id="1100951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082701">
      <w:bodyDiv w:val="1"/>
      <w:marLeft w:val="0"/>
      <w:marRight w:val="0"/>
      <w:marTop w:val="0"/>
      <w:marBottom w:val="0"/>
      <w:divBdr>
        <w:top w:val="none" w:sz="0" w:space="0" w:color="auto"/>
        <w:left w:val="none" w:sz="0" w:space="0" w:color="auto"/>
        <w:bottom w:val="none" w:sz="0" w:space="0" w:color="auto"/>
        <w:right w:val="none" w:sz="0" w:space="0" w:color="auto"/>
      </w:divBdr>
      <w:divsChild>
        <w:div w:id="1869491204">
          <w:marLeft w:val="0"/>
          <w:marRight w:val="0"/>
          <w:marTop w:val="0"/>
          <w:marBottom w:val="0"/>
          <w:divBdr>
            <w:top w:val="none" w:sz="0" w:space="0" w:color="auto"/>
            <w:left w:val="none" w:sz="0" w:space="0" w:color="auto"/>
            <w:bottom w:val="none" w:sz="0" w:space="0" w:color="auto"/>
            <w:right w:val="none" w:sz="0" w:space="0" w:color="auto"/>
          </w:divBdr>
          <w:divsChild>
            <w:div w:id="523175936">
              <w:marLeft w:val="0"/>
              <w:marRight w:val="0"/>
              <w:marTop w:val="0"/>
              <w:marBottom w:val="0"/>
              <w:divBdr>
                <w:top w:val="none" w:sz="0" w:space="0" w:color="auto"/>
                <w:left w:val="none" w:sz="0" w:space="0" w:color="auto"/>
                <w:bottom w:val="none" w:sz="0" w:space="0" w:color="auto"/>
                <w:right w:val="none" w:sz="0" w:space="0" w:color="auto"/>
              </w:divBdr>
            </w:div>
            <w:div w:id="1702701818">
              <w:marLeft w:val="0"/>
              <w:marRight w:val="0"/>
              <w:marTop w:val="0"/>
              <w:marBottom w:val="0"/>
              <w:divBdr>
                <w:top w:val="none" w:sz="0" w:space="0" w:color="auto"/>
                <w:left w:val="none" w:sz="0" w:space="0" w:color="auto"/>
                <w:bottom w:val="none" w:sz="0" w:space="0" w:color="auto"/>
                <w:right w:val="none" w:sz="0" w:space="0" w:color="auto"/>
              </w:divBdr>
            </w:div>
            <w:div w:id="1550266169">
              <w:marLeft w:val="0"/>
              <w:marRight w:val="0"/>
              <w:marTop w:val="0"/>
              <w:marBottom w:val="0"/>
              <w:divBdr>
                <w:top w:val="none" w:sz="0" w:space="0" w:color="auto"/>
                <w:left w:val="none" w:sz="0" w:space="0" w:color="auto"/>
                <w:bottom w:val="none" w:sz="0" w:space="0" w:color="auto"/>
                <w:right w:val="none" w:sz="0" w:space="0" w:color="auto"/>
              </w:divBdr>
            </w:div>
            <w:div w:id="1023439243">
              <w:marLeft w:val="0"/>
              <w:marRight w:val="0"/>
              <w:marTop w:val="0"/>
              <w:marBottom w:val="0"/>
              <w:divBdr>
                <w:top w:val="none" w:sz="0" w:space="0" w:color="auto"/>
                <w:left w:val="none" w:sz="0" w:space="0" w:color="auto"/>
                <w:bottom w:val="none" w:sz="0" w:space="0" w:color="auto"/>
                <w:right w:val="none" w:sz="0" w:space="0" w:color="auto"/>
              </w:divBdr>
            </w:div>
            <w:div w:id="270431516">
              <w:marLeft w:val="0"/>
              <w:marRight w:val="0"/>
              <w:marTop w:val="0"/>
              <w:marBottom w:val="0"/>
              <w:divBdr>
                <w:top w:val="none" w:sz="0" w:space="0" w:color="auto"/>
                <w:left w:val="none" w:sz="0" w:space="0" w:color="auto"/>
                <w:bottom w:val="none" w:sz="0" w:space="0" w:color="auto"/>
                <w:right w:val="none" w:sz="0" w:space="0" w:color="auto"/>
              </w:divBdr>
            </w:div>
            <w:div w:id="1312178198">
              <w:marLeft w:val="0"/>
              <w:marRight w:val="0"/>
              <w:marTop w:val="0"/>
              <w:marBottom w:val="0"/>
              <w:divBdr>
                <w:top w:val="none" w:sz="0" w:space="0" w:color="auto"/>
                <w:left w:val="none" w:sz="0" w:space="0" w:color="auto"/>
                <w:bottom w:val="none" w:sz="0" w:space="0" w:color="auto"/>
                <w:right w:val="none" w:sz="0" w:space="0" w:color="auto"/>
              </w:divBdr>
            </w:div>
            <w:div w:id="605576414">
              <w:marLeft w:val="0"/>
              <w:marRight w:val="0"/>
              <w:marTop w:val="0"/>
              <w:marBottom w:val="0"/>
              <w:divBdr>
                <w:top w:val="none" w:sz="0" w:space="0" w:color="auto"/>
                <w:left w:val="none" w:sz="0" w:space="0" w:color="auto"/>
                <w:bottom w:val="none" w:sz="0" w:space="0" w:color="auto"/>
                <w:right w:val="none" w:sz="0" w:space="0" w:color="auto"/>
              </w:divBdr>
            </w:div>
            <w:div w:id="1215386869">
              <w:marLeft w:val="0"/>
              <w:marRight w:val="0"/>
              <w:marTop w:val="0"/>
              <w:marBottom w:val="0"/>
              <w:divBdr>
                <w:top w:val="none" w:sz="0" w:space="0" w:color="auto"/>
                <w:left w:val="none" w:sz="0" w:space="0" w:color="auto"/>
                <w:bottom w:val="none" w:sz="0" w:space="0" w:color="auto"/>
                <w:right w:val="none" w:sz="0" w:space="0" w:color="auto"/>
              </w:divBdr>
            </w:div>
            <w:div w:id="1701004100">
              <w:marLeft w:val="0"/>
              <w:marRight w:val="0"/>
              <w:marTop w:val="0"/>
              <w:marBottom w:val="0"/>
              <w:divBdr>
                <w:top w:val="none" w:sz="0" w:space="0" w:color="auto"/>
                <w:left w:val="none" w:sz="0" w:space="0" w:color="auto"/>
                <w:bottom w:val="none" w:sz="0" w:space="0" w:color="auto"/>
                <w:right w:val="none" w:sz="0" w:space="0" w:color="auto"/>
              </w:divBdr>
            </w:div>
            <w:div w:id="718365162">
              <w:marLeft w:val="0"/>
              <w:marRight w:val="0"/>
              <w:marTop w:val="0"/>
              <w:marBottom w:val="0"/>
              <w:divBdr>
                <w:top w:val="none" w:sz="0" w:space="0" w:color="auto"/>
                <w:left w:val="none" w:sz="0" w:space="0" w:color="auto"/>
                <w:bottom w:val="none" w:sz="0" w:space="0" w:color="auto"/>
                <w:right w:val="none" w:sz="0" w:space="0" w:color="auto"/>
              </w:divBdr>
            </w:div>
            <w:div w:id="1918131564">
              <w:marLeft w:val="0"/>
              <w:marRight w:val="0"/>
              <w:marTop w:val="0"/>
              <w:marBottom w:val="0"/>
              <w:divBdr>
                <w:top w:val="none" w:sz="0" w:space="0" w:color="auto"/>
                <w:left w:val="none" w:sz="0" w:space="0" w:color="auto"/>
                <w:bottom w:val="none" w:sz="0" w:space="0" w:color="auto"/>
                <w:right w:val="none" w:sz="0" w:space="0" w:color="auto"/>
              </w:divBdr>
            </w:div>
            <w:div w:id="315913900">
              <w:marLeft w:val="0"/>
              <w:marRight w:val="0"/>
              <w:marTop w:val="0"/>
              <w:marBottom w:val="0"/>
              <w:divBdr>
                <w:top w:val="none" w:sz="0" w:space="0" w:color="auto"/>
                <w:left w:val="none" w:sz="0" w:space="0" w:color="auto"/>
                <w:bottom w:val="none" w:sz="0" w:space="0" w:color="auto"/>
                <w:right w:val="none" w:sz="0" w:space="0" w:color="auto"/>
              </w:divBdr>
            </w:div>
            <w:div w:id="1540313826">
              <w:marLeft w:val="0"/>
              <w:marRight w:val="0"/>
              <w:marTop w:val="0"/>
              <w:marBottom w:val="0"/>
              <w:divBdr>
                <w:top w:val="none" w:sz="0" w:space="0" w:color="auto"/>
                <w:left w:val="none" w:sz="0" w:space="0" w:color="auto"/>
                <w:bottom w:val="none" w:sz="0" w:space="0" w:color="auto"/>
                <w:right w:val="none" w:sz="0" w:space="0" w:color="auto"/>
              </w:divBdr>
            </w:div>
            <w:div w:id="969550029">
              <w:marLeft w:val="0"/>
              <w:marRight w:val="0"/>
              <w:marTop w:val="0"/>
              <w:marBottom w:val="0"/>
              <w:divBdr>
                <w:top w:val="none" w:sz="0" w:space="0" w:color="auto"/>
                <w:left w:val="none" w:sz="0" w:space="0" w:color="auto"/>
                <w:bottom w:val="none" w:sz="0" w:space="0" w:color="auto"/>
                <w:right w:val="none" w:sz="0" w:space="0" w:color="auto"/>
              </w:divBdr>
            </w:div>
            <w:div w:id="1263486990">
              <w:marLeft w:val="0"/>
              <w:marRight w:val="0"/>
              <w:marTop w:val="0"/>
              <w:marBottom w:val="0"/>
              <w:divBdr>
                <w:top w:val="none" w:sz="0" w:space="0" w:color="auto"/>
                <w:left w:val="none" w:sz="0" w:space="0" w:color="auto"/>
                <w:bottom w:val="none" w:sz="0" w:space="0" w:color="auto"/>
                <w:right w:val="none" w:sz="0" w:space="0" w:color="auto"/>
              </w:divBdr>
            </w:div>
            <w:div w:id="1897013969">
              <w:marLeft w:val="0"/>
              <w:marRight w:val="0"/>
              <w:marTop w:val="0"/>
              <w:marBottom w:val="0"/>
              <w:divBdr>
                <w:top w:val="none" w:sz="0" w:space="0" w:color="auto"/>
                <w:left w:val="none" w:sz="0" w:space="0" w:color="auto"/>
                <w:bottom w:val="none" w:sz="0" w:space="0" w:color="auto"/>
                <w:right w:val="none" w:sz="0" w:space="0" w:color="auto"/>
              </w:divBdr>
            </w:div>
            <w:div w:id="1113137606">
              <w:marLeft w:val="0"/>
              <w:marRight w:val="0"/>
              <w:marTop w:val="0"/>
              <w:marBottom w:val="0"/>
              <w:divBdr>
                <w:top w:val="none" w:sz="0" w:space="0" w:color="auto"/>
                <w:left w:val="none" w:sz="0" w:space="0" w:color="auto"/>
                <w:bottom w:val="none" w:sz="0" w:space="0" w:color="auto"/>
                <w:right w:val="none" w:sz="0" w:space="0" w:color="auto"/>
              </w:divBdr>
            </w:div>
            <w:div w:id="1282223416">
              <w:marLeft w:val="0"/>
              <w:marRight w:val="0"/>
              <w:marTop w:val="0"/>
              <w:marBottom w:val="0"/>
              <w:divBdr>
                <w:top w:val="none" w:sz="0" w:space="0" w:color="auto"/>
                <w:left w:val="none" w:sz="0" w:space="0" w:color="auto"/>
                <w:bottom w:val="none" w:sz="0" w:space="0" w:color="auto"/>
                <w:right w:val="none" w:sz="0" w:space="0" w:color="auto"/>
              </w:divBdr>
            </w:div>
            <w:div w:id="1512334436">
              <w:marLeft w:val="0"/>
              <w:marRight w:val="0"/>
              <w:marTop w:val="0"/>
              <w:marBottom w:val="0"/>
              <w:divBdr>
                <w:top w:val="none" w:sz="0" w:space="0" w:color="auto"/>
                <w:left w:val="none" w:sz="0" w:space="0" w:color="auto"/>
                <w:bottom w:val="none" w:sz="0" w:space="0" w:color="auto"/>
                <w:right w:val="none" w:sz="0" w:space="0" w:color="auto"/>
              </w:divBdr>
            </w:div>
            <w:div w:id="1854026063">
              <w:marLeft w:val="0"/>
              <w:marRight w:val="0"/>
              <w:marTop w:val="0"/>
              <w:marBottom w:val="0"/>
              <w:divBdr>
                <w:top w:val="none" w:sz="0" w:space="0" w:color="auto"/>
                <w:left w:val="none" w:sz="0" w:space="0" w:color="auto"/>
                <w:bottom w:val="none" w:sz="0" w:space="0" w:color="auto"/>
                <w:right w:val="none" w:sz="0" w:space="0" w:color="auto"/>
              </w:divBdr>
            </w:div>
            <w:div w:id="682438254">
              <w:marLeft w:val="0"/>
              <w:marRight w:val="0"/>
              <w:marTop w:val="0"/>
              <w:marBottom w:val="0"/>
              <w:divBdr>
                <w:top w:val="none" w:sz="0" w:space="0" w:color="auto"/>
                <w:left w:val="none" w:sz="0" w:space="0" w:color="auto"/>
                <w:bottom w:val="none" w:sz="0" w:space="0" w:color="auto"/>
                <w:right w:val="none" w:sz="0" w:space="0" w:color="auto"/>
              </w:divBdr>
            </w:div>
            <w:div w:id="1510019354">
              <w:marLeft w:val="0"/>
              <w:marRight w:val="0"/>
              <w:marTop w:val="0"/>
              <w:marBottom w:val="0"/>
              <w:divBdr>
                <w:top w:val="none" w:sz="0" w:space="0" w:color="auto"/>
                <w:left w:val="none" w:sz="0" w:space="0" w:color="auto"/>
                <w:bottom w:val="none" w:sz="0" w:space="0" w:color="auto"/>
                <w:right w:val="none" w:sz="0" w:space="0" w:color="auto"/>
              </w:divBdr>
            </w:div>
            <w:div w:id="677543653">
              <w:marLeft w:val="0"/>
              <w:marRight w:val="0"/>
              <w:marTop w:val="0"/>
              <w:marBottom w:val="0"/>
              <w:divBdr>
                <w:top w:val="none" w:sz="0" w:space="0" w:color="auto"/>
                <w:left w:val="none" w:sz="0" w:space="0" w:color="auto"/>
                <w:bottom w:val="none" w:sz="0" w:space="0" w:color="auto"/>
                <w:right w:val="none" w:sz="0" w:space="0" w:color="auto"/>
              </w:divBdr>
            </w:div>
            <w:div w:id="1454399077">
              <w:marLeft w:val="0"/>
              <w:marRight w:val="0"/>
              <w:marTop w:val="0"/>
              <w:marBottom w:val="0"/>
              <w:divBdr>
                <w:top w:val="none" w:sz="0" w:space="0" w:color="auto"/>
                <w:left w:val="none" w:sz="0" w:space="0" w:color="auto"/>
                <w:bottom w:val="none" w:sz="0" w:space="0" w:color="auto"/>
                <w:right w:val="none" w:sz="0" w:space="0" w:color="auto"/>
              </w:divBdr>
            </w:div>
            <w:div w:id="1765956847">
              <w:marLeft w:val="0"/>
              <w:marRight w:val="0"/>
              <w:marTop w:val="0"/>
              <w:marBottom w:val="0"/>
              <w:divBdr>
                <w:top w:val="none" w:sz="0" w:space="0" w:color="auto"/>
                <w:left w:val="none" w:sz="0" w:space="0" w:color="auto"/>
                <w:bottom w:val="none" w:sz="0" w:space="0" w:color="auto"/>
                <w:right w:val="none" w:sz="0" w:space="0" w:color="auto"/>
              </w:divBdr>
            </w:div>
            <w:div w:id="1359821035">
              <w:marLeft w:val="0"/>
              <w:marRight w:val="0"/>
              <w:marTop w:val="0"/>
              <w:marBottom w:val="0"/>
              <w:divBdr>
                <w:top w:val="none" w:sz="0" w:space="0" w:color="auto"/>
                <w:left w:val="none" w:sz="0" w:space="0" w:color="auto"/>
                <w:bottom w:val="none" w:sz="0" w:space="0" w:color="auto"/>
                <w:right w:val="none" w:sz="0" w:space="0" w:color="auto"/>
              </w:divBdr>
            </w:div>
            <w:div w:id="554511937">
              <w:marLeft w:val="0"/>
              <w:marRight w:val="0"/>
              <w:marTop w:val="0"/>
              <w:marBottom w:val="0"/>
              <w:divBdr>
                <w:top w:val="none" w:sz="0" w:space="0" w:color="auto"/>
                <w:left w:val="none" w:sz="0" w:space="0" w:color="auto"/>
                <w:bottom w:val="none" w:sz="0" w:space="0" w:color="auto"/>
                <w:right w:val="none" w:sz="0" w:space="0" w:color="auto"/>
              </w:divBdr>
            </w:div>
            <w:div w:id="280963397">
              <w:marLeft w:val="0"/>
              <w:marRight w:val="0"/>
              <w:marTop w:val="0"/>
              <w:marBottom w:val="0"/>
              <w:divBdr>
                <w:top w:val="none" w:sz="0" w:space="0" w:color="auto"/>
                <w:left w:val="none" w:sz="0" w:space="0" w:color="auto"/>
                <w:bottom w:val="none" w:sz="0" w:space="0" w:color="auto"/>
                <w:right w:val="none" w:sz="0" w:space="0" w:color="auto"/>
              </w:divBdr>
            </w:div>
            <w:div w:id="1072385387">
              <w:marLeft w:val="0"/>
              <w:marRight w:val="0"/>
              <w:marTop w:val="0"/>
              <w:marBottom w:val="0"/>
              <w:divBdr>
                <w:top w:val="none" w:sz="0" w:space="0" w:color="auto"/>
                <w:left w:val="none" w:sz="0" w:space="0" w:color="auto"/>
                <w:bottom w:val="none" w:sz="0" w:space="0" w:color="auto"/>
                <w:right w:val="none" w:sz="0" w:space="0" w:color="auto"/>
              </w:divBdr>
            </w:div>
            <w:div w:id="545990884">
              <w:marLeft w:val="0"/>
              <w:marRight w:val="0"/>
              <w:marTop w:val="0"/>
              <w:marBottom w:val="0"/>
              <w:divBdr>
                <w:top w:val="none" w:sz="0" w:space="0" w:color="auto"/>
                <w:left w:val="none" w:sz="0" w:space="0" w:color="auto"/>
                <w:bottom w:val="none" w:sz="0" w:space="0" w:color="auto"/>
                <w:right w:val="none" w:sz="0" w:space="0" w:color="auto"/>
              </w:divBdr>
            </w:div>
            <w:div w:id="1370911219">
              <w:marLeft w:val="0"/>
              <w:marRight w:val="0"/>
              <w:marTop w:val="0"/>
              <w:marBottom w:val="0"/>
              <w:divBdr>
                <w:top w:val="none" w:sz="0" w:space="0" w:color="auto"/>
                <w:left w:val="none" w:sz="0" w:space="0" w:color="auto"/>
                <w:bottom w:val="none" w:sz="0" w:space="0" w:color="auto"/>
                <w:right w:val="none" w:sz="0" w:space="0" w:color="auto"/>
              </w:divBdr>
            </w:div>
            <w:div w:id="421146625">
              <w:marLeft w:val="0"/>
              <w:marRight w:val="0"/>
              <w:marTop w:val="0"/>
              <w:marBottom w:val="0"/>
              <w:divBdr>
                <w:top w:val="none" w:sz="0" w:space="0" w:color="auto"/>
                <w:left w:val="none" w:sz="0" w:space="0" w:color="auto"/>
                <w:bottom w:val="none" w:sz="0" w:space="0" w:color="auto"/>
                <w:right w:val="none" w:sz="0" w:space="0" w:color="auto"/>
              </w:divBdr>
            </w:div>
            <w:div w:id="616640856">
              <w:marLeft w:val="0"/>
              <w:marRight w:val="0"/>
              <w:marTop w:val="0"/>
              <w:marBottom w:val="0"/>
              <w:divBdr>
                <w:top w:val="none" w:sz="0" w:space="0" w:color="auto"/>
                <w:left w:val="none" w:sz="0" w:space="0" w:color="auto"/>
                <w:bottom w:val="none" w:sz="0" w:space="0" w:color="auto"/>
                <w:right w:val="none" w:sz="0" w:space="0" w:color="auto"/>
              </w:divBdr>
            </w:div>
            <w:div w:id="525754680">
              <w:marLeft w:val="0"/>
              <w:marRight w:val="0"/>
              <w:marTop w:val="0"/>
              <w:marBottom w:val="0"/>
              <w:divBdr>
                <w:top w:val="none" w:sz="0" w:space="0" w:color="auto"/>
                <w:left w:val="none" w:sz="0" w:space="0" w:color="auto"/>
                <w:bottom w:val="none" w:sz="0" w:space="0" w:color="auto"/>
                <w:right w:val="none" w:sz="0" w:space="0" w:color="auto"/>
              </w:divBdr>
            </w:div>
            <w:div w:id="860243056">
              <w:marLeft w:val="0"/>
              <w:marRight w:val="0"/>
              <w:marTop w:val="0"/>
              <w:marBottom w:val="0"/>
              <w:divBdr>
                <w:top w:val="none" w:sz="0" w:space="0" w:color="auto"/>
                <w:left w:val="none" w:sz="0" w:space="0" w:color="auto"/>
                <w:bottom w:val="none" w:sz="0" w:space="0" w:color="auto"/>
                <w:right w:val="none" w:sz="0" w:space="0" w:color="auto"/>
              </w:divBdr>
            </w:div>
            <w:div w:id="574705500">
              <w:marLeft w:val="0"/>
              <w:marRight w:val="0"/>
              <w:marTop w:val="0"/>
              <w:marBottom w:val="0"/>
              <w:divBdr>
                <w:top w:val="none" w:sz="0" w:space="0" w:color="auto"/>
                <w:left w:val="none" w:sz="0" w:space="0" w:color="auto"/>
                <w:bottom w:val="none" w:sz="0" w:space="0" w:color="auto"/>
                <w:right w:val="none" w:sz="0" w:space="0" w:color="auto"/>
              </w:divBdr>
            </w:div>
            <w:div w:id="276300811">
              <w:marLeft w:val="0"/>
              <w:marRight w:val="0"/>
              <w:marTop w:val="0"/>
              <w:marBottom w:val="0"/>
              <w:divBdr>
                <w:top w:val="none" w:sz="0" w:space="0" w:color="auto"/>
                <w:left w:val="none" w:sz="0" w:space="0" w:color="auto"/>
                <w:bottom w:val="none" w:sz="0" w:space="0" w:color="auto"/>
                <w:right w:val="none" w:sz="0" w:space="0" w:color="auto"/>
              </w:divBdr>
            </w:div>
            <w:div w:id="648486039">
              <w:marLeft w:val="0"/>
              <w:marRight w:val="0"/>
              <w:marTop w:val="0"/>
              <w:marBottom w:val="0"/>
              <w:divBdr>
                <w:top w:val="none" w:sz="0" w:space="0" w:color="auto"/>
                <w:left w:val="none" w:sz="0" w:space="0" w:color="auto"/>
                <w:bottom w:val="none" w:sz="0" w:space="0" w:color="auto"/>
                <w:right w:val="none" w:sz="0" w:space="0" w:color="auto"/>
              </w:divBdr>
            </w:div>
            <w:div w:id="1268194460">
              <w:marLeft w:val="0"/>
              <w:marRight w:val="0"/>
              <w:marTop w:val="0"/>
              <w:marBottom w:val="0"/>
              <w:divBdr>
                <w:top w:val="none" w:sz="0" w:space="0" w:color="auto"/>
                <w:left w:val="none" w:sz="0" w:space="0" w:color="auto"/>
                <w:bottom w:val="none" w:sz="0" w:space="0" w:color="auto"/>
                <w:right w:val="none" w:sz="0" w:space="0" w:color="auto"/>
              </w:divBdr>
            </w:div>
            <w:div w:id="641663462">
              <w:marLeft w:val="0"/>
              <w:marRight w:val="0"/>
              <w:marTop w:val="0"/>
              <w:marBottom w:val="0"/>
              <w:divBdr>
                <w:top w:val="none" w:sz="0" w:space="0" w:color="auto"/>
                <w:left w:val="none" w:sz="0" w:space="0" w:color="auto"/>
                <w:bottom w:val="none" w:sz="0" w:space="0" w:color="auto"/>
                <w:right w:val="none" w:sz="0" w:space="0" w:color="auto"/>
              </w:divBdr>
            </w:div>
            <w:div w:id="1303657396">
              <w:marLeft w:val="0"/>
              <w:marRight w:val="0"/>
              <w:marTop w:val="0"/>
              <w:marBottom w:val="0"/>
              <w:divBdr>
                <w:top w:val="none" w:sz="0" w:space="0" w:color="auto"/>
                <w:left w:val="none" w:sz="0" w:space="0" w:color="auto"/>
                <w:bottom w:val="none" w:sz="0" w:space="0" w:color="auto"/>
                <w:right w:val="none" w:sz="0" w:space="0" w:color="auto"/>
              </w:divBdr>
            </w:div>
            <w:div w:id="102726781">
              <w:marLeft w:val="0"/>
              <w:marRight w:val="0"/>
              <w:marTop w:val="0"/>
              <w:marBottom w:val="0"/>
              <w:divBdr>
                <w:top w:val="none" w:sz="0" w:space="0" w:color="auto"/>
                <w:left w:val="none" w:sz="0" w:space="0" w:color="auto"/>
                <w:bottom w:val="none" w:sz="0" w:space="0" w:color="auto"/>
                <w:right w:val="none" w:sz="0" w:space="0" w:color="auto"/>
              </w:divBdr>
            </w:div>
            <w:div w:id="110756452">
              <w:marLeft w:val="0"/>
              <w:marRight w:val="0"/>
              <w:marTop w:val="0"/>
              <w:marBottom w:val="0"/>
              <w:divBdr>
                <w:top w:val="none" w:sz="0" w:space="0" w:color="auto"/>
                <w:left w:val="none" w:sz="0" w:space="0" w:color="auto"/>
                <w:bottom w:val="none" w:sz="0" w:space="0" w:color="auto"/>
                <w:right w:val="none" w:sz="0" w:space="0" w:color="auto"/>
              </w:divBdr>
            </w:div>
            <w:div w:id="1218591716">
              <w:marLeft w:val="0"/>
              <w:marRight w:val="0"/>
              <w:marTop w:val="0"/>
              <w:marBottom w:val="0"/>
              <w:divBdr>
                <w:top w:val="none" w:sz="0" w:space="0" w:color="auto"/>
                <w:left w:val="none" w:sz="0" w:space="0" w:color="auto"/>
                <w:bottom w:val="none" w:sz="0" w:space="0" w:color="auto"/>
                <w:right w:val="none" w:sz="0" w:space="0" w:color="auto"/>
              </w:divBdr>
            </w:div>
            <w:div w:id="721365540">
              <w:marLeft w:val="0"/>
              <w:marRight w:val="0"/>
              <w:marTop w:val="0"/>
              <w:marBottom w:val="0"/>
              <w:divBdr>
                <w:top w:val="none" w:sz="0" w:space="0" w:color="auto"/>
                <w:left w:val="none" w:sz="0" w:space="0" w:color="auto"/>
                <w:bottom w:val="none" w:sz="0" w:space="0" w:color="auto"/>
                <w:right w:val="none" w:sz="0" w:space="0" w:color="auto"/>
              </w:divBdr>
            </w:div>
            <w:div w:id="865411377">
              <w:marLeft w:val="0"/>
              <w:marRight w:val="0"/>
              <w:marTop w:val="0"/>
              <w:marBottom w:val="0"/>
              <w:divBdr>
                <w:top w:val="none" w:sz="0" w:space="0" w:color="auto"/>
                <w:left w:val="none" w:sz="0" w:space="0" w:color="auto"/>
                <w:bottom w:val="none" w:sz="0" w:space="0" w:color="auto"/>
                <w:right w:val="none" w:sz="0" w:space="0" w:color="auto"/>
              </w:divBdr>
            </w:div>
            <w:div w:id="1415937219">
              <w:marLeft w:val="0"/>
              <w:marRight w:val="0"/>
              <w:marTop w:val="0"/>
              <w:marBottom w:val="0"/>
              <w:divBdr>
                <w:top w:val="none" w:sz="0" w:space="0" w:color="auto"/>
                <w:left w:val="none" w:sz="0" w:space="0" w:color="auto"/>
                <w:bottom w:val="none" w:sz="0" w:space="0" w:color="auto"/>
                <w:right w:val="none" w:sz="0" w:space="0" w:color="auto"/>
              </w:divBdr>
            </w:div>
            <w:div w:id="2077586788">
              <w:marLeft w:val="0"/>
              <w:marRight w:val="0"/>
              <w:marTop w:val="0"/>
              <w:marBottom w:val="0"/>
              <w:divBdr>
                <w:top w:val="none" w:sz="0" w:space="0" w:color="auto"/>
                <w:left w:val="none" w:sz="0" w:space="0" w:color="auto"/>
                <w:bottom w:val="none" w:sz="0" w:space="0" w:color="auto"/>
                <w:right w:val="none" w:sz="0" w:space="0" w:color="auto"/>
              </w:divBdr>
            </w:div>
            <w:div w:id="531920773">
              <w:marLeft w:val="0"/>
              <w:marRight w:val="0"/>
              <w:marTop w:val="0"/>
              <w:marBottom w:val="0"/>
              <w:divBdr>
                <w:top w:val="none" w:sz="0" w:space="0" w:color="auto"/>
                <w:left w:val="none" w:sz="0" w:space="0" w:color="auto"/>
                <w:bottom w:val="none" w:sz="0" w:space="0" w:color="auto"/>
                <w:right w:val="none" w:sz="0" w:space="0" w:color="auto"/>
              </w:divBdr>
            </w:div>
            <w:div w:id="1422871192">
              <w:marLeft w:val="0"/>
              <w:marRight w:val="0"/>
              <w:marTop w:val="0"/>
              <w:marBottom w:val="0"/>
              <w:divBdr>
                <w:top w:val="none" w:sz="0" w:space="0" w:color="auto"/>
                <w:left w:val="none" w:sz="0" w:space="0" w:color="auto"/>
                <w:bottom w:val="none" w:sz="0" w:space="0" w:color="auto"/>
                <w:right w:val="none" w:sz="0" w:space="0" w:color="auto"/>
              </w:divBdr>
            </w:div>
            <w:div w:id="1016037068">
              <w:marLeft w:val="0"/>
              <w:marRight w:val="0"/>
              <w:marTop w:val="0"/>
              <w:marBottom w:val="0"/>
              <w:divBdr>
                <w:top w:val="none" w:sz="0" w:space="0" w:color="auto"/>
                <w:left w:val="none" w:sz="0" w:space="0" w:color="auto"/>
                <w:bottom w:val="none" w:sz="0" w:space="0" w:color="auto"/>
                <w:right w:val="none" w:sz="0" w:space="0" w:color="auto"/>
              </w:divBdr>
            </w:div>
            <w:div w:id="410128431">
              <w:marLeft w:val="0"/>
              <w:marRight w:val="0"/>
              <w:marTop w:val="0"/>
              <w:marBottom w:val="0"/>
              <w:divBdr>
                <w:top w:val="none" w:sz="0" w:space="0" w:color="auto"/>
                <w:left w:val="none" w:sz="0" w:space="0" w:color="auto"/>
                <w:bottom w:val="none" w:sz="0" w:space="0" w:color="auto"/>
                <w:right w:val="none" w:sz="0" w:space="0" w:color="auto"/>
              </w:divBdr>
            </w:div>
            <w:div w:id="2030373835">
              <w:marLeft w:val="0"/>
              <w:marRight w:val="0"/>
              <w:marTop w:val="0"/>
              <w:marBottom w:val="0"/>
              <w:divBdr>
                <w:top w:val="none" w:sz="0" w:space="0" w:color="auto"/>
                <w:left w:val="none" w:sz="0" w:space="0" w:color="auto"/>
                <w:bottom w:val="none" w:sz="0" w:space="0" w:color="auto"/>
                <w:right w:val="none" w:sz="0" w:space="0" w:color="auto"/>
              </w:divBdr>
            </w:div>
            <w:div w:id="1973903337">
              <w:marLeft w:val="0"/>
              <w:marRight w:val="0"/>
              <w:marTop w:val="0"/>
              <w:marBottom w:val="0"/>
              <w:divBdr>
                <w:top w:val="none" w:sz="0" w:space="0" w:color="auto"/>
                <w:left w:val="none" w:sz="0" w:space="0" w:color="auto"/>
                <w:bottom w:val="none" w:sz="0" w:space="0" w:color="auto"/>
                <w:right w:val="none" w:sz="0" w:space="0" w:color="auto"/>
              </w:divBdr>
            </w:div>
            <w:div w:id="563178431">
              <w:marLeft w:val="0"/>
              <w:marRight w:val="0"/>
              <w:marTop w:val="0"/>
              <w:marBottom w:val="0"/>
              <w:divBdr>
                <w:top w:val="none" w:sz="0" w:space="0" w:color="auto"/>
                <w:left w:val="none" w:sz="0" w:space="0" w:color="auto"/>
                <w:bottom w:val="none" w:sz="0" w:space="0" w:color="auto"/>
                <w:right w:val="none" w:sz="0" w:space="0" w:color="auto"/>
              </w:divBdr>
            </w:div>
            <w:div w:id="475033250">
              <w:marLeft w:val="0"/>
              <w:marRight w:val="0"/>
              <w:marTop w:val="0"/>
              <w:marBottom w:val="0"/>
              <w:divBdr>
                <w:top w:val="none" w:sz="0" w:space="0" w:color="auto"/>
                <w:left w:val="none" w:sz="0" w:space="0" w:color="auto"/>
                <w:bottom w:val="none" w:sz="0" w:space="0" w:color="auto"/>
                <w:right w:val="none" w:sz="0" w:space="0" w:color="auto"/>
              </w:divBdr>
            </w:div>
            <w:div w:id="1550414147">
              <w:marLeft w:val="0"/>
              <w:marRight w:val="0"/>
              <w:marTop w:val="0"/>
              <w:marBottom w:val="0"/>
              <w:divBdr>
                <w:top w:val="none" w:sz="0" w:space="0" w:color="auto"/>
                <w:left w:val="none" w:sz="0" w:space="0" w:color="auto"/>
                <w:bottom w:val="none" w:sz="0" w:space="0" w:color="auto"/>
                <w:right w:val="none" w:sz="0" w:space="0" w:color="auto"/>
              </w:divBdr>
            </w:div>
            <w:div w:id="1242252552">
              <w:marLeft w:val="0"/>
              <w:marRight w:val="0"/>
              <w:marTop w:val="0"/>
              <w:marBottom w:val="0"/>
              <w:divBdr>
                <w:top w:val="none" w:sz="0" w:space="0" w:color="auto"/>
                <w:left w:val="none" w:sz="0" w:space="0" w:color="auto"/>
                <w:bottom w:val="none" w:sz="0" w:space="0" w:color="auto"/>
                <w:right w:val="none" w:sz="0" w:space="0" w:color="auto"/>
              </w:divBdr>
            </w:div>
            <w:div w:id="1469397884">
              <w:marLeft w:val="0"/>
              <w:marRight w:val="0"/>
              <w:marTop w:val="0"/>
              <w:marBottom w:val="0"/>
              <w:divBdr>
                <w:top w:val="none" w:sz="0" w:space="0" w:color="auto"/>
                <w:left w:val="none" w:sz="0" w:space="0" w:color="auto"/>
                <w:bottom w:val="none" w:sz="0" w:space="0" w:color="auto"/>
                <w:right w:val="none" w:sz="0" w:space="0" w:color="auto"/>
              </w:divBdr>
            </w:div>
            <w:div w:id="649601671">
              <w:marLeft w:val="0"/>
              <w:marRight w:val="0"/>
              <w:marTop w:val="0"/>
              <w:marBottom w:val="0"/>
              <w:divBdr>
                <w:top w:val="none" w:sz="0" w:space="0" w:color="auto"/>
                <w:left w:val="none" w:sz="0" w:space="0" w:color="auto"/>
                <w:bottom w:val="none" w:sz="0" w:space="0" w:color="auto"/>
                <w:right w:val="none" w:sz="0" w:space="0" w:color="auto"/>
              </w:divBdr>
            </w:div>
            <w:div w:id="377554851">
              <w:marLeft w:val="0"/>
              <w:marRight w:val="0"/>
              <w:marTop w:val="0"/>
              <w:marBottom w:val="0"/>
              <w:divBdr>
                <w:top w:val="none" w:sz="0" w:space="0" w:color="auto"/>
                <w:left w:val="none" w:sz="0" w:space="0" w:color="auto"/>
                <w:bottom w:val="none" w:sz="0" w:space="0" w:color="auto"/>
                <w:right w:val="none" w:sz="0" w:space="0" w:color="auto"/>
              </w:divBdr>
            </w:div>
            <w:div w:id="1875996933">
              <w:marLeft w:val="0"/>
              <w:marRight w:val="0"/>
              <w:marTop w:val="0"/>
              <w:marBottom w:val="0"/>
              <w:divBdr>
                <w:top w:val="none" w:sz="0" w:space="0" w:color="auto"/>
                <w:left w:val="none" w:sz="0" w:space="0" w:color="auto"/>
                <w:bottom w:val="none" w:sz="0" w:space="0" w:color="auto"/>
                <w:right w:val="none" w:sz="0" w:space="0" w:color="auto"/>
              </w:divBdr>
            </w:div>
            <w:div w:id="1864123229">
              <w:marLeft w:val="0"/>
              <w:marRight w:val="0"/>
              <w:marTop w:val="0"/>
              <w:marBottom w:val="0"/>
              <w:divBdr>
                <w:top w:val="none" w:sz="0" w:space="0" w:color="auto"/>
                <w:left w:val="none" w:sz="0" w:space="0" w:color="auto"/>
                <w:bottom w:val="none" w:sz="0" w:space="0" w:color="auto"/>
                <w:right w:val="none" w:sz="0" w:space="0" w:color="auto"/>
              </w:divBdr>
            </w:div>
            <w:div w:id="1665083683">
              <w:marLeft w:val="0"/>
              <w:marRight w:val="0"/>
              <w:marTop w:val="0"/>
              <w:marBottom w:val="0"/>
              <w:divBdr>
                <w:top w:val="none" w:sz="0" w:space="0" w:color="auto"/>
                <w:left w:val="none" w:sz="0" w:space="0" w:color="auto"/>
                <w:bottom w:val="none" w:sz="0" w:space="0" w:color="auto"/>
                <w:right w:val="none" w:sz="0" w:space="0" w:color="auto"/>
              </w:divBdr>
            </w:div>
            <w:div w:id="930701461">
              <w:marLeft w:val="0"/>
              <w:marRight w:val="0"/>
              <w:marTop w:val="0"/>
              <w:marBottom w:val="0"/>
              <w:divBdr>
                <w:top w:val="none" w:sz="0" w:space="0" w:color="auto"/>
                <w:left w:val="none" w:sz="0" w:space="0" w:color="auto"/>
                <w:bottom w:val="none" w:sz="0" w:space="0" w:color="auto"/>
                <w:right w:val="none" w:sz="0" w:space="0" w:color="auto"/>
              </w:divBdr>
            </w:div>
            <w:div w:id="1309478640">
              <w:marLeft w:val="0"/>
              <w:marRight w:val="0"/>
              <w:marTop w:val="0"/>
              <w:marBottom w:val="0"/>
              <w:divBdr>
                <w:top w:val="none" w:sz="0" w:space="0" w:color="auto"/>
                <w:left w:val="none" w:sz="0" w:space="0" w:color="auto"/>
                <w:bottom w:val="none" w:sz="0" w:space="0" w:color="auto"/>
                <w:right w:val="none" w:sz="0" w:space="0" w:color="auto"/>
              </w:divBdr>
            </w:div>
            <w:div w:id="664474684">
              <w:marLeft w:val="0"/>
              <w:marRight w:val="0"/>
              <w:marTop w:val="0"/>
              <w:marBottom w:val="0"/>
              <w:divBdr>
                <w:top w:val="none" w:sz="0" w:space="0" w:color="auto"/>
                <w:left w:val="none" w:sz="0" w:space="0" w:color="auto"/>
                <w:bottom w:val="none" w:sz="0" w:space="0" w:color="auto"/>
                <w:right w:val="none" w:sz="0" w:space="0" w:color="auto"/>
              </w:divBdr>
            </w:div>
            <w:div w:id="1287352504">
              <w:marLeft w:val="0"/>
              <w:marRight w:val="0"/>
              <w:marTop w:val="0"/>
              <w:marBottom w:val="0"/>
              <w:divBdr>
                <w:top w:val="none" w:sz="0" w:space="0" w:color="auto"/>
                <w:left w:val="none" w:sz="0" w:space="0" w:color="auto"/>
                <w:bottom w:val="none" w:sz="0" w:space="0" w:color="auto"/>
                <w:right w:val="none" w:sz="0" w:space="0" w:color="auto"/>
              </w:divBdr>
            </w:div>
            <w:div w:id="2052655957">
              <w:marLeft w:val="0"/>
              <w:marRight w:val="0"/>
              <w:marTop w:val="0"/>
              <w:marBottom w:val="0"/>
              <w:divBdr>
                <w:top w:val="none" w:sz="0" w:space="0" w:color="auto"/>
                <w:left w:val="none" w:sz="0" w:space="0" w:color="auto"/>
                <w:bottom w:val="none" w:sz="0" w:space="0" w:color="auto"/>
                <w:right w:val="none" w:sz="0" w:space="0" w:color="auto"/>
              </w:divBdr>
            </w:div>
            <w:div w:id="1443107087">
              <w:marLeft w:val="0"/>
              <w:marRight w:val="0"/>
              <w:marTop w:val="0"/>
              <w:marBottom w:val="0"/>
              <w:divBdr>
                <w:top w:val="none" w:sz="0" w:space="0" w:color="auto"/>
                <w:left w:val="none" w:sz="0" w:space="0" w:color="auto"/>
                <w:bottom w:val="none" w:sz="0" w:space="0" w:color="auto"/>
                <w:right w:val="none" w:sz="0" w:space="0" w:color="auto"/>
              </w:divBdr>
            </w:div>
            <w:div w:id="42872540">
              <w:marLeft w:val="0"/>
              <w:marRight w:val="0"/>
              <w:marTop w:val="0"/>
              <w:marBottom w:val="0"/>
              <w:divBdr>
                <w:top w:val="none" w:sz="0" w:space="0" w:color="auto"/>
                <w:left w:val="none" w:sz="0" w:space="0" w:color="auto"/>
                <w:bottom w:val="none" w:sz="0" w:space="0" w:color="auto"/>
                <w:right w:val="none" w:sz="0" w:space="0" w:color="auto"/>
              </w:divBdr>
            </w:div>
            <w:div w:id="840123471">
              <w:marLeft w:val="0"/>
              <w:marRight w:val="0"/>
              <w:marTop w:val="0"/>
              <w:marBottom w:val="0"/>
              <w:divBdr>
                <w:top w:val="none" w:sz="0" w:space="0" w:color="auto"/>
                <w:left w:val="none" w:sz="0" w:space="0" w:color="auto"/>
                <w:bottom w:val="none" w:sz="0" w:space="0" w:color="auto"/>
                <w:right w:val="none" w:sz="0" w:space="0" w:color="auto"/>
              </w:divBdr>
            </w:div>
            <w:div w:id="640842781">
              <w:marLeft w:val="0"/>
              <w:marRight w:val="0"/>
              <w:marTop w:val="0"/>
              <w:marBottom w:val="0"/>
              <w:divBdr>
                <w:top w:val="none" w:sz="0" w:space="0" w:color="auto"/>
                <w:left w:val="none" w:sz="0" w:space="0" w:color="auto"/>
                <w:bottom w:val="none" w:sz="0" w:space="0" w:color="auto"/>
                <w:right w:val="none" w:sz="0" w:space="0" w:color="auto"/>
              </w:divBdr>
            </w:div>
            <w:div w:id="15009845">
              <w:marLeft w:val="0"/>
              <w:marRight w:val="0"/>
              <w:marTop w:val="0"/>
              <w:marBottom w:val="0"/>
              <w:divBdr>
                <w:top w:val="none" w:sz="0" w:space="0" w:color="auto"/>
                <w:left w:val="none" w:sz="0" w:space="0" w:color="auto"/>
                <w:bottom w:val="none" w:sz="0" w:space="0" w:color="auto"/>
                <w:right w:val="none" w:sz="0" w:space="0" w:color="auto"/>
              </w:divBdr>
            </w:div>
            <w:div w:id="1964918797">
              <w:marLeft w:val="0"/>
              <w:marRight w:val="0"/>
              <w:marTop w:val="0"/>
              <w:marBottom w:val="0"/>
              <w:divBdr>
                <w:top w:val="none" w:sz="0" w:space="0" w:color="auto"/>
                <w:left w:val="none" w:sz="0" w:space="0" w:color="auto"/>
                <w:bottom w:val="none" w:sz="0" w:space="0" w:color="auto"/>
                <w:right w:val="none" w:sz="0" w:space="0" w:color="auto"/>
              </w:divBdr>
            </w:div>
            <w:div w:id="1060862036">
              <w:marLeft w:val="0"/>
              <w:marRight w:val="0"/>
              <w:marTop w:val="0"/>
              <w:marBottom w:val="0"/>
              <w:divBdr>
                <w:top w:val="none" w:sz="0" w:space="0" w:color="auto"/>
                <w:left w:val="none" w:sz="0" w:space="0" w:color="auto"/>
                <w:bottom w:val="none" w:sz="0" w:space="0" w:color="auto"/>
                <w:right w:val="none" w:sz="0" w:space="0" w:color="auto"/>
              </w:divBdr>
            </w:div>
            <w:div w:id="1337534259">
              <w:marLeft w:val="0"/>
              <w:marRight w:val="0"/>
              <w:marTop w:val="0"/>
              <w:marBottom w:val="0"/>
              <w:divBdr>
                <w:top w:val="none" w:sz="0" w:space="0" w:color="auto"/>
                <w:left w:val="none" w:sz="0" w:space="0" w:color="auto"/>
                <w:bottom w:val="none" w:sz="0" w:space="0" w:color="auto"/>
                <w:right w:val="none" w:sz="0" w:space="0" w:color="auto"/>
              </w:divBdr>
            </w:div>
            <w:div w:id="1471092212">
              <w:marLeft w:val="0"/>
              <w:marRight w:val="0"/>
              <w:marTop w:val="0"/>
              <w:marBottom w:val="0"/>
              <w:divBdr>
                <w:top w:val="none" w:sz="0" w:space="0" w:color="auto"/>
                <w:left w:val="none" w:sz="0" w:space="0" w:color="auto"/>
                <w:bottom w:val="none" w:sz="0" w:space="0" w:color="auto"/>
                <w:right w:val="none" w:sz="0" w:space="0" w:color="auto"/>
              </w:divBdr>
            </w:div>
            <w:div w:id="1384914576">
              <w:marLeft w:val="0"/>
              <w:marRight w:val="0"/>
              <w:marTop w:val="0"/>
              <w:marBottom w:val="0"/>
              <w:divBdr>
                <w:top w:val="none" w:sz="0" w:space="0" w:color="auto"/>
                <w:left w:val="none" w:sz="0" w:space="0" w:color="auto"/>
                <w:bottom w:val="none" w:sz="0" w:space="0" w:color="auto"/>
                <w:right w:val="none" w:sz="0" w:space="0" w:color="auto"/>
              </w:divBdr>
            </w:div>
            <w:div w:id="295381599">
              <w:marLeft w:val="0"/>
              <w:marRight w:val="0"/>
              <w:marTop w:val="0"/>
              <w:marBottom w:val="0"/>
              <w:divBdr>
                <w:top w:val="none" w:sz="0" w:space="0" w:color="auto"/>
                <w:left w:val="none" w:sz="0" w:space="0" w:color="auto"/>
                <w:bottom w:val="none" w:sz="0" w:space="0" w:color="auto"/>
                <w:right w:val="none" w:sz="0" w:space="0" w:color="auto"/>
              </w:divBdr>
            </w:div>
            <w:div w:id="7489627">
              <w:marLeft w:val="0"/>
              <w:marRight w:val="0"/>
              <w:marTop w:val="0"/>
              <w:marBottom w:val="0"/>
              <w:divBdr>
                <w:top w:val="none" w:sz="0" w:space="0" w:color="auto"/>
                <w:left w:val="none" w:sz="0" w:space="0" w:color="auto"/>
                <w:bottom w:val="none" w:sz="0" w:space="0" w:color="auto"/>
                <w:right w:val="none" w:sz="0" w:space="0" w:color="auto"/>
              </w:divBdr>
            </w:div>
            <w:div w:id="2075274880">
              <w:marLeft w:val="0"/>
              <w:marRight w:val="0"/>
              <w:marTop w:val="0"/>
              <w:marBottom w:val="0"/>
              <w:divBdr>
                <w:top w:val="none" w:sz="0" w:space="0" w:color="auto"/>
                <w:left w:val="none" w:sz="0" w:space="0" w:color="auto"/>
                <w:bottom w:val="none" w:sz="0" w:space="0" w:color="auto"/>
                <w:right w:val="none" w:sz="0" w:space="0" w:color="auto"/>
              </w:divBdr>
            </w:div>
            <w:div w:id="2090152485">
              <w:marLeft w:val="0"/>
              <w:marRight w:val="0"/>
              <w:marTop w:val="0"/>
              <w:marBottom w:val="0"/>
              <w:divBdr>
                <w:top w:val="none" w:sz="0" w:space="0" w:color="auto"/>
                <w:left w:val="none" w:sz="0" w:space="0" w:color="auto"/>
                <w:bottom w:val="none" w:sz="0" w:space="0" w:color="auto"/>
                <w:right w:val="none" w:sz="0" w:space="0" w:color="auto"/>
              </w:divBdr>
            </w:div>
            <w:div w:id="961963306">
              <w:marLeft w:val="0"/>
              <w:marRight w:val="0"/>
              <w:marTop w:val="0"/>
              <w:marBottom w:val="0"/>
              <w:divBdr>
                <w:top w:val="none" w:sz="0" w:space="0" w:color="auto"/>
                <w:left w:val="none" w:sz="0" w:space="0" w:color="auto"/>
                <w:bottom w:val="none" w:sz="0" w:space="0" w:color="auto"/>
                <w:right w:val="none" w:sz="0" w:space="0" w:color="auto"/>
              </w:divBdr>
            </w:div>
            <w:div w:id="435709704">
              <w:marLeft w:val="0"/>
              <w:marRight w:val="0"/>
              <w:marTop w:val="0"/>
              <w:marBottom w:val="0"/>
              <w:divBdr>
                <w:top w:val="none" w:sz="0" w:space="0" w:color="auto"/>
                <w:left w:val="none" w:sz="0" w:space="0" w:color="auto"/>
                <w:bottom w:val="none" w:sz="0" w:space="0" w:color="auto"/>
                <w:right w:val="none" w:sz="0" w:space="0" w:color="auto"/>
              </w:divBdr>
            </w:div>
            <w:div w:id="1200243974">
              <w:marLeft w:val="0"/>
              <w:marRight w:val="0"/>
              <w:marTop w:val="0"/>
              <w:marBottom w:val="0"/>
              <w:divBdr>
                <w:top w:val="none" w:sz="0" w:space="0" w:color="auto"/>
                <w:left w:val="none" w:sz="0" w:space="0" w:color="auto"/>
                <w:bottom w:val="none" w:sz="0" w:space="0" w:color="auto"/>
                <w:right w:val="none" w:sz="0" w:space="0" w:color="auto"/>
              </w:divBdr>
            </w:div>
            <w:div w:id="161051712">
              <w:marLeft w:val="0"/>
              <w:marRight w:val="0"/>
              <w:marTop w:val="0"/>
              <w:marBottom w:val="0"/>
              <w:divBdr>
                <w:top w:val="none" w:sz="0" w:space="0" w:color="auto"/>
                <w:left w:val="none" w:sz="0" w:space="0" w:color="auto"/>
                <w:bottom w:val="none" w:sz="0" w:space="0" w:color="auto"/>
                <w:right w:val="none" w:sz="0" w:space="0" w:color="auto"/>
              </w:divBdr>
            </w:div>
            <w:div w:id="1817914420">
              <w:marLeft w:val="0"/>
              <w:marRight w:val="0"/>
              <w:marTop w:val="0"/>
              <w:marBottom w:val="0"/>
              <w:divBdr>
                <w:top w:val="none" w:sz="0" w:space="0" w:color="auto"/>
                <w:left w:val="none" w:sz="0" w:space="0" w:color="auto"/>
                <w:bottom w:val="none" w:sz="0" w:space="0" w:color="auto"/>
                <w:right w:val="none" w:sz="0" w:space="0" w:color="auto"/>
              </w:divBdr>
            </w:div>
            <w:div w:id="1250503492">
              <w:marLeft w:val="0"/>
              <w:marRight w:val="0"/>
              <w:marTop w:val="0"/>
              <w:marBottom w:val="0"/>
              <w:divBdr>
                <w:top w:val="none" w:sz="0" w:space="0" w:color="auto"/>
                <w:left w:val="none" w:sz="0" w:space="0" w:color="auto"/>
                <w:bottom w:val="none" w:sz="0" w:space="0" w:color="auto"/>
                <w:right w:val="none" w:sz="0" w:space="0" w:color="auto"/>
              </w:divBdr>
            </w:div>
            <w:div w:id="1821337583">
              <w:marLeft w:val="0"/>
              <w:marRight w:val="0"/>
              <w:marTop w:val="0"/>
              <w:marBottom w:val="0"/>
              <w:divBdr>
                <w:top w:val="none" w:sz="0" w:space="0" w:color="auto"/>
                <w:left w:val="none" w:sz="0" w:space="0" w:color="auto"/>
                <w:bottom w:val="none" w:sz="0" w:space="0" w:color="auto"/>
                <w:right w:val="none" w:sz="0" w:space="0" w:color="auto"/>
              </w:divBdr>
            </w:div>
            <w:div w:id="1702827895">
              <w:marLeft w:val="0"/>
              <w:marRight w:val="0"/>
              <w:marTop w:val="0"/>
              <w:marBottom w:val="0"/>
              <w:divBdr>
                <w:top w:val="none" w:sz="0" w:space="0" w:color="auto"/>
                <w:left w:val="none" w:sz="0" w:space="0" w:color="auto"/>
                <w:bottom w:val="none" w:sz="0" w:space="0" w:color="auto"/>
                <w:right w:val="none" w:sz="0" w:space="0" w:color="auto"/>
              </w:divBdr>
            </w:div>
            <w:div w:id="1060598826">
              <w:marLeft w:val="0"/>
              <w:marRight w:val="0"/>
              <w:marTop w:val="0"/>
              <w:marBottom w:val="0"/>
              <w:divBdr>
                <w:top w:val="none" w:sz="0" w:space="0" w:color="auto"/>
                <w:left w:val="none" w:sz="0" w:space="0" w:color="auto"/>
                <w:bottom w:val="none" w:sz="0" w:space="0" w:color="auto"/>
                <w:right w:val="none" w:sz="0" w:space="0" w:color="auto"/>
              </w:divBdr>
            </w:div>
            <w:div w:id="132338321">
              <w:marLeft w:val="0"/>
              <w:marRight w:val="0"/>
              <w:marTop w:val="0"/>
              <w:marBottom w:val="0"/>
              <w:divBdr>
                <w:top w:val="none" w:sz="0" w:space="0" w:color="auto"/>
                <w:left w:val="none" w:sz="0" w:space="0" w:color="auto"/>
                <w:bottom w:val="none" w:sz="0" w:space="0" w:color="auto"/>
                <w:right w:val="none" w:sz="0" w:space="0" w:color="auto"/>
              </w:divBdr>
            </w:div>
            <w:div w:id="486167844">
              <w:marLeft w:val="0"/>
              <w:marRight w:val="0"/>
              <w:marTop w:val="0"/>
              <w:marBottom w:val="0"/>
              <w:divBdr>
                <w:top w:val="none" w:sz="0" w:space="0" w:color="auto"/>
                <w:left w:val="none" w:sz="0" w:space="0" w:color="auto"/>
                <w:bottom w:val="none" w:sz="0" w:space="0" w:color="auto"/>
                <w:right w:val="none" w:sz="0" w:space="0" w:color="auto"/>
              </w:divBdr>
            </w:div>
            <w:div w:id="1495417019">
              <w:marLeft w:val="0"/>
              <w:marRight w:val="0"/>
              <w:marTop w:val="0"/>
              <w:marBottom w:val="0"/>
              <w:divBdr>
                <w:top w:val="none" w:sz="0" w:space="0" w:color="auto"/>
                <w:left w:val="none" w:sz="0" w:space="0" w:color="auto"/>
                <w:bottom w:val="none" w:sz="0" w:space="0" w:color="auto"/>
                <w:right w:val="none" w:sz="0" w:space="0" w:color="auto"/>
              </w:divBdr>
            </w:div>
            <w:div w:id="1669558989">
              <w:marLeft w:val="0"/>
              <w:marRight w:val="0"/>
              <w:marTop w:val="0"/>
              <w:marBottom w:val="0"/>
              <w:divBdr>
                <w:top w:val="none" w:sz="0" w:space="0" w:color="auto"/>
                <w:left w:val="none" w:sz="0" w:space="0" w:color="auto"/>
                <w:bottom w:val="none" w:sz="0" w:space="0" w:color="auto"/>
                <w:right w:val="none" w:sz="0" w:space="0" w:color="auto"/>
              </w:divBdr>
            </w:div>
            <w:div w:id="1467972260">
              <w:marLeft w:val="0"/>
              <w:marRight w:val="0"/>
              <w:marTop w:val="0"/>
              <w:marBottom w:val="0"/>
              <w:divBdr>
                <w:top w:val="none" w:sz="0" w:space="0" w:color="auto"/>
                <w:left w:val="none" w:sz="0" w:space="0" w:color="auto"/>
                <w:bottom w:val="none" w:sz="0" w:space="0" w:color="auto"/>
                <w:right w:val="none" w:sz="0" w:space="0" w:color="auto"/>
              </w:divBdr>
            </w:div>
            <w:div w:id="91125529">
              <w:marLeft w:val="0"/>
              <w:marRight w:val="0"/>
              <w:marTop w:val="0"/>
              <w:marBottom w:val="0"/>
              <w:divBdr>
                <w:top w:val="none" w:sz="0" w:space="0" w:color="auto"/>
                <w:left w:val="none" w:sz="0" w:space="0" w:color="auto"/>
                <w:bottom w:val="none" w:sz="0" w:space="0" w:color="auto"/>
                <w:right w:val="none" w:sz="0" w:space="0" w:color="auto"/>
              </w:divBdr>
            </w:div>
            <w:div w:id="876770069">
              <w:marLeft w:val="0"/>
              <w:marRight w:val="0"/>
              <w:marTop w:val="0"/>
              <w:marBottom w:val="0"/>
              <w:divBdr>
                <w:top w:val="none" w:sz="0" w:space="0" w:color="auto"/>
                <w:left w:val="none" w:sz="0" w:space="0" w:color="auto"/>
                <w:bottom w:val="none" w:sz="0" w:space="0" w:color="auto"/>
                <w:right w:val="none" w:sz="0" w:space="0" w:color="auto"/>
              </w:divBdr>
            </w:div>
            <w:div w:id="634261006">
              <w:marLeft w:val="0"/>
              <w:marRight w:val="0"/>
              <w:marTop w:val="0"/>
              <w:marBottom w:val="0"/>
              <w:divBdr>
                <w:top w:val="none" w:sz="0" w:space="0" w:color="auto"/>
                <w:left w:val="none" w:sz="0" w:space="0" w:color="auto"/>
                <w:bottom w:val="none" w:sz="0" w:space="0" w:color="auto"/>
                <w:right w:val="none" w:sz="0" w:space="0" w:color="auto"/>
              </w:divBdr>
            </w:div>
            <w:div w:id="780684809">
              <w:marLeft w:val="0"/>
              <w:marRight w:val="0"/>
              <w:marTop w:val="0"/>
              <w:marBottom w:val="0"/>
              <w:divBdr>
                <w:top w:val="none" w:sz="0" w:space="0" w:color="auto"/>
                <w:left w:val="none" w:sz="0" w:space="0" w:color="auto"/>
                <w:bottom w:val="none" w:sz="0" w:space="0" w:color="auto"/>
                <w:right w:val="none" w:sz="0" w:space="0" w:color="auto"/>
              </w:divBdr>
            </w:div>
            <w:div w:id="1636829869">
              <w:marLeft w:val="0"/>
              <w:marRight w:val="0"/>
              <w:marTop w:val="0"/>
              <w:marBottom w:val="0"/>
              <w:divBdr>
                <w:top w:val="none" w:sz="0" w:space="0" w:color="auto"/>
                <w:left w:val="none" w:sz="0" w:space="0" w:color="auto"/>
                <w:bottom w:val="none" w:sz="0" w:space="0" w:color="auto"/>
                <w:right w:val="none" w:sz="0" w:space="0" w:color="auto"/>
              </w:divBdr>
            </w:div>
            <w:div w:id="672026175">
              <w:marLeft w:val="0"/>
              <w:marRight w:val="0"/>
              <w:marTop w:val="0"/>
              <w:marBottom w:val="0"/>
              <w:divBdr>
                <w:top w:val="none" w:sz="0" w:space="0" w:color="auto"/>
                <w:left w:val="none" w:sz="0" w:space="0" w:color="auto"/>
                <w:bottom w:val="none" w:sz="0" w:space="0" w:color="auto"/>
                <w:right w:val="none" w:sz="0" w:space="0" w:color="auto"/>
              </w:divBdr>
            </w:div>
            <w:div w:id="2024622866">
              <w:marLeft w:val="0"/>
              <w:marRight w:val="0"/>
              <w:marTop w:val="0"/>
              <w:marBottom w:val="0"/>
              <w:divBdr>
                <w:top w:val="none" w:sz="0" w:space="0" w:color="auto"/>
                <w:left w:val="none" w:sz="0" w:space="0" w:color="auto"/>
                <w:bottom w:val="none" w:sz="0" w:space="0" w:color="auto"/>
                <w:right w:val="none" w:sz="0" w:space="0" w:color="auto"/>
              </w:divBdr>
            </w:div>
            <w:div w:id="550194510">
              <w:marLeft w:val="0"/>
              <w:marRight w:val="0"/>
              <w:marTop w:val="0"/>
              <w:marBottom w:val="0"/>
              <w:divBdr>
                <w:top w:val="none" w:sz="0" w:space="0" w:color="auto"/>
                <w:left w:val="none" w:sz="0" w:space="0" w:color="auto"/>
                <w:bottom w:val="none" w:sz="0" w:space="0" w:color="auto"/>
                <w:right w:val="none" w:sz="0" w:space="0" w:color="auto"/>
              </w:divBdr>
            </w:div>
            <w:div w:id="1490051923">
              <w:marLeft w:val="0"/>
              <w:marRight w:val="0"/>
              <w:marTop w:val="0"/>
              <w:marBottom w:val="0"/>
              <w:divBdr>
                <w:top w:val="none" w:sz="0" w:space="0" w:color="auto"/>
                <w:left w:val="none" w:sz="0" w:space="0" w:color="auto"/>
                <w:bottom w:val="none" w:sz="0" w:space="0" w:color="auto"/>
                <w:right w:val="none" w:sz="0" w:space="0" w:color="auto"/>
              </w:divBdr>
            </w:div>
            <w:div w:id="25181737">
              <w:marLeft w:val="0"/>
              <w:marRight w:val="0"/>
              <w:marTop w:val="0"/>
              <w:marBottom w:val="0"/>
              <w:divBdr>
                <w:top w:val="none" w:sz="0" w:space="0" w:color="auto"/>
                <w:left w:val="none" w:sz="0" w:space="0" w:color="auto"/>
                <w:bottom w:val="none" w:sz="0" w:space="0" w:color="auto"/>
                <w:right w:val="none" w:sz="0" w:space="0" w:color="auto"/>
              </w:divBdr>
            </w:div>
            <w:div w:id="1321346825">
              <w:marLeft w:val="0"/>
              <w:marRight w:val="0"/>
              <w:marTop w:val="0"/>
              <w:marBottom w:val="0"/>
              <w:divBdr>
                <w:top w:val="none" w:sz="0" w:space="0" w:color="auto"/>
                <w:left w:val="none" w:sz="0" w:space="0" w:color="auto"/>
                <w:bottom w:val="none" w:sz="0" w:space="0" w:color="auto"/>
                <w:right w:val="none" w:sz="0" w:space="0" w:color="auto"/>
              </w:divBdr>
            </w:div>
            <w:div w:id="502742991">
              <w:marLeft w:val="0"/>
              <w:marRight w:val="0"/>
              <w:marTop w:val="0"/>
              <w:marBottom w:val="0"/>
              <w:divBdr>
                <w:top w:val="none" w:sz="0" w:space="0" w:color="auto"/>
                <w:left w:val="none" w:sz="0" w:space="0" w:color="auto"/>
                <w:bottom w:val="none" w:sz="0" w:space="0" w:color="auto"/>
                <w:right w:val="none" w:sz="0" w:space="0" w:color="auto"/>
              </w:divBdr>
            </w:div>
            <w:div w:id="265115603">
              <w:marLeft w:val="0"/>
              <w:marRight w:val="0"/>
              <w:marTop w:val="0"/>
              <w:marBottom w:val="0"/>
              <w:divBdr>
                <w:top w:val="none" w:sz="0" w:space="0" w:color="auto"/>
                <w:left w:val="none" w:sz="0" w:space="0" w:color="auto"/>
                <w:bottom w:val="none" w:sz="0" w:space="0" w:color="auto"/>
                <w:right w:val="none" w:sz="0" w:space="0" w:color="auto"/>
              </w:divBdr>
            </w:div>
            <w:div w:id="1315838847">
              <w:marLeft w:val="0"/>
              <w:marRight w:val="0"/>
              <w:marTop w:val="0"/>
              <w:marBottom w:val="0"/>
              <w:divBdr>
                <w:top w:val="none" w:sz="0" w:space="0" w:color="auto"/>
                <w:left w:val="none" w:sz="0" w:space="0" w:color="auto"/>
                <w:bottom w:val="none" w:sz="0" w:space="0" w:color="auto"/>
                <w:right w:val="none" w:sz="0" w:space="0" w:color="auto"/>
              </w:divBdr>
            </w:div>
            <w:div w:id="1815945974">
              <w:marLeft w:val="0"/>
              <w:marRight w:val="0"/>
              <w:marTop w:val="0"/>
              <w:marBottom w:val="0"/>
              <w:divBdr>
                <w:top w:val="none" w:sz="0" w:space="0" w:color="auto"/>
                <w:left w:val="none" w:sz="0" w:space="0" w:color="auto"/>
                <w:bottom w:val="none" w:sz="0" w:space="0" w:color="auto"/>
                <w:right w:val="none" w:sz="0" w:space="0" w:color="auto"/>
              </w:divBdr>
            </w:div>
            <w:div w:id="1151287243">
              <w:marLeft w:val="0"/>
              <w:marRight w:val="0"/>
              <w:marTop w:val="0"/>
              <w:marBottom w:val="0"/>
              <w:divBdr>
                <w:top w:val="none" w:sz="0" w:space="0" w:color="auto"/>
                <w:left w:val="none" w:sz="0" w:space="0" w:color="auto"/>
                <w:bottom w:val="none" w:sz="0" w:space="0" w:color="auto"/>
                <w:right w:val="none" w:sz="0" w:space="0" w:color="auto"/>
              </w:divBdr>
            </w:div>
            <w:div w:id="1951546578">
              <w:marLeft w:val="0"/>
              <w:marRight w:val="0"/>
              <w:marTop w:val="0"/>
              <w:marBottom w:val="0"/>
              <w:divBdr>
                <w:top w:val="none" w:sz="0" w:space="0" w:color="auto"/>
                <w:left w:val="none" w:sz="0" w:space="0" w:color="auto"/>
                <w:bottom w:val="none" w:sz="0" w:space="0" w:color="auto"/>
                <w:right w:val="none" w:sz="0" w:space="0" w:color="auto"/>
              </w:divBdr>
            </w:div>
            <w:div w:id="1562711686">
              <w:marLeft w:val="0"/>
              <w:marRight w:val="0"/>
              <w:marTop w:val="0"/>
              <w:marBottom w:val="0"/>
              <w:divBdr>
                <w:top w:val="none" w:sz="0" w:space="0" w:color="auto"/>
                <w:left w:val="none" w:sz="0" w:space="0" w:color="auto"/>
                <w:bottom w:val="none" w:sz="0" w:space="0" w:color="auto"/>
                <w:right w:val="none" w:sz="0" w:space="0" w:color="auto"/>
              </w:divBdr>
            </w:div>
            <w:div w:id="681123084">
              <w:marLeft w:val="0"/>
              <w:marRight w:val="0"/>
              <w:marTop w:val="0"/>
              <w:marBottom w:val="0"/>
              <w:divBdr>
                <w:top w:val="none" w:sz="0" w:space="0" w:color="auto"/>
                <w:left w:val="none" w:sz="0" w:space="0" w:color="auto"/>
                <w:bottom w:val="none" w:sz="0" w:space="0" w:color="auto"/>
                <w:right w:val="none" w:sz="0" w:space="0" w:color="auto"/>
              </w:divBdr>
            </w:div>
            <w:div w:id="1732846601">
              <w:marLeft w:val="0"/>
              <w:marRight w:val="0"/>
              <w:marTop w:val="0"/>
              <w:marBottom w:val="0"/>
              <w:divBdr>
                <w:top w:val="none" w:sz="0" w:space="0" w:color="auto"/>
                <w:left w:val="none" w:sz="0" w:space="0" w:color="auto"/>
                <w:bottom w:val="none" w:sz="0" w:space="0" w:color="auto"/>
                <w:right w:val="none" w:sz="0" w:space="0" w:color="auto"/>
              </w:divBdr>
            </w:div>
            <w:div w:id="134689227">
              <w:marLeft w:val="0"/>
              <w:marRight w:val="0"/>
              <w:marTop w:val="0"/>
              <w:marBottom w:val="0"/>
              <w:divBdr>
                <w:top w:val="none" w:sz="0" w:space="0" w:color="auto"/>
                <w:left w:val="none" w:sz="0" w:space="0" w:color="auto"/>
                <w:bottom w:val="none" w:sz="0" w:space="0" w:color="auto"/>
                <w:right w:val="none" w:sz="0" w:space="0" w:color="auto"/>
              </w:divBdr>
            </w:div>
            <w:div w:id="1260330390">
              <w:marLeft w:val="0"/>
              <w:marRight w:val="0"/>
              <w:marTop w:val="0"/>
              <w:marBottom w:val="0"/>
              <w:divBdr>
                <w:top w:val="none" w:sz="0" w:space="0" w:color="auto"/>
                <w:left w:val="none" w:sz="0" w:space="0" w:color="auto"/>
                <w:bottom w:val="none" w:sz="0" w:space="0" w:color="auto"/>
                <w:right w:val="none" w:sz="0" w:space="0" w:color="auto"/>
              </w:divBdr>
            </w:div>
            <w:div w:id="310671641">
              <w:marLeft w:val="0"/>
              <w:marRight w:val="0"/>
              <w:marTop w:val="0"/>
              <w:marBottom w:val="0"/>
              <w:divBdr>
                <w:top w:val="none" w:sz="0" w:space="0" w:color="auto"/>
                <w:left w:val="none" w:sz="0" w:space="0" w:color="auto"/>
                <w:bottom w:val="none" w:sz="0" w:space="0" w:color="auto"/>
                <w:right w:val="none" w:sz="0" w:space="0" w:color="auto"/>
              </w:divBdr>
            </w:div>
            <w:div w:id="1429499539">
              <w:marLeft w:val="0"/>
              <w:marRight w:val="0"/>
              <w:marTop w:val="0"/>
              <w:marBottom w:val="0"/>
              <w:divBdr>
                <w:top w:val="none" w:sz="0" w:space="0" w:color="auto"/>
                <w:left w:val="none" w:sz="0" w:space="0" w:color="auto"/>
                <w:bottom w:val="none" w:sz="0" w:space="0" w:color="auto"/>
                <w:right w:val="none" w:sz="0" w:space="0" w:color="auto"/>
              </w:divBdr>
            </w:div>
            <w:div w:id="496070499">
              <w:marLeft w:val="0"/>
              <w:marRight w:val="0"/>
              <w:marTop w:val="0"/>
              <w:marBottom w:val="0"/>
              <w:divBdr>
                <w:top w:val="none" w:sz="0" w:space="0" w:color="auto"/>
                <w:left w:val="none" w:sz="0" w:space="0" w:color="auto"/>
                <w:bottom w:val="none" w:sz="0" w:space="0" w:color="auto"/>
                <w:right w:val="none" w:sz="0" w:space="0" w:color="auto"/>
              </w:divBdr>
            </w:div>
            <w:div w:id="1244686000">
              <w:marLeft w:val="0"/>
              <w:marRight w:val="0"/>
              <w:marTop w:val="0"/>
              <w:marBottom w:val="0"/>
              <w:divBdr>
                <w:top w:val="none" w:sz="0" w:space="0" w:color="auto"/>
                <w:left w:val="none" w:sz="0" w:space="0" w:color="auto"/>
                <w:bottom w:val="none" w:sz="0" w:space="0" w:color="auto"/>
                <w:right w:val="none" w:sz="0" w:space="0" w:color="auto"/>
              </w:divBdr>
            </w:div>
            <w:div w:id="239216508">
              <w:marLeft w:val="0"/>
              <w:marRight w:val="0"/>
              <w:marTop w:val="0"/>
              <w:marBottom w:val="0"/>
              <w:divBdr>
                <w:top w:val="none" w:sz="0" w:space="0" w:color="auto"/>
                <w:left w:val="none" w:sz="0" w:space="0" w:color="auto"/>
                <w:bottom w:val="none" w:sz="0" w:space="0" w:color="auto"/>
                <w:right w:val="none" w:sz="0" w:space="0" w:color="auto"/>
              </w:divBdr>
            </w:div>
            <w:div w:id="1553956834">
              <w:marLeft w:val="0"/>
              <w:marRight w:val="0"/>
              <w:marTop w:val="0"/>
              <w:marBottom w:val="0"/>
              <w:divBdr>
                <w:top w:val="none" w:sz="0" w:space="0" w:color="auto"/>
                <w:left w:val="none" w:sz="0" w:space="0" w:color="auto"/>
                <w:bottom w:val="none" w:sz="0" w:space="0" w:color="auto"/>
                <w:right w:val="none" w:sz="0" w:space="0" w:color="auto"/>
              </w:divBdr>
            </w:div>
            <w:div w:id="589318146">
              <w:marLeft w:val="0"/>
              <w:marRight w:val="0"/>
              <w:marTop w:val="0"/>
              <w:marBottom w:val="0"/>
              <w:divBdr>
                <w:top w:val="none" w:sz="0" w:space="0" w:color="auto"/>
                <w:left w:val="none" w:sz="0" w:space="0" w:color="auto"/>
                <w:bottom w:val="none" w:sz="0" w:space="0" w:color="auto"/>
                <w:right w:val="none" w:sz="0" w:space="0" w:color="auto"/>
              </w:divBdr>
            </w:div>
            <w:div w:id="221134159">
              <w:marLeft w:val="0"/>
              <w:marRight w:val="0"/>
              <w:marTop w:val="0"/>
              <w:marBottom w:val="0"/>
              <w:divBdr>
                <w:top w:val="none" w:sz="0" w:space="0" w:color="auto"/>
                <w:left w:val="none" w:sz="0" w:space="0" w:color="auto"/>
                <w:bottom w:val="none" w:sz="0" w:space="0" w:color="auto"/>
                <w:right w:val="none" w:sz="0" w:space="0" w:color="auto"/>
              </w:divBdr>
            </w:div>
            <w:div w:id="333071571">
              <w:marLeft w:val="0"/>
              <w:marRight w:val="0"/>
              <w:marTop w:val="0"/>
              <w:marBottom w:val="0"/>
              <w:divBdr>
                <w:top w:val="none" w:sz="0" w:space="0" w:color="auto"/>
                <w:left w:val="none" w:sz="0" w:space="0" w:color="auto"/>
                <w:bottom w:val="none" w:sz="0" w:space="0" w:color="auto"/>
                <w:right w:val="none" w:sz="0" w:space="0" w:color="auto"/>
              </w:divBdr>
            </w:div>
            <w:div w:id="1862888339">
              <w:marLeft w:val="0"/>
              <w:marRight w:val="0"/>
              <w:marTop w:val="0"/>
              <w:marBottom w:val="0"/>
              <w:divBdr>
                <w:top w:val="none" w:sz="0" w:space="0" w:color="auto"/>
                <w:left w:val="none" w:sz="0" w:space="0" w:color="auto"/>
                <w:bottom w:val="none" w:sz="0" w:space="0" w:color="auto"/>
                <w:right w:val="none" w:sz="0" w:space="0" w:color="auto"/>
              </w:divBdr>
            </w:div>
            <w:div w:id="373390251">
              <w:marLeft w:val="0"/>
              <w:marRight w:val="0"/>
              <w:marTop w:val="0"/>
              <w:marBottom w:val="0"/>
              <w:divBdr>
                <w:top w:val="none" w:sz="0" w:space="0" w:color="auto"/>
                <w:left w:val="none" w:sz="0" w:space="0" w:color="auto"/>
                <w:bottom w:val="none" w:sz="0" w:space="0" w:color="auto"/>
                <w:right w:val="none" w:sz="0" w:space="0" w:color="auto"/>
              </w:divBdr>
            </w:div>
            <w:div w:id="131405859">
              <w:marLeft w:val="0"/>
              <w:marRight w:val="0"/>
              <w:marTop w:val="0"/>
              <w:marBottom w:val="0"/>
              <w:divBdr>
                <w:top w:val="none" w:sz="0" w:space="0" w:color="auto"/>
                <w:left w:val="none" w:sz="0" w:space="0" w:color="auto"/>
                <w:bottom w:val="none" w:sz="0" w:space="0" w:color="auto"/>
                <w:right w:val="none" w:sz="0" w:space="0" w:color="auto"/>
              </w:divBdr>
            </w:div>
            <w:div w:id="107358400">
              <w:marLeft w:val="0"/>
              <w:marRight w:val="0"/>
              <w:marTop w:val="0"/>
              <w:marBottom w:val="0"/>
              <w:divBdr>
                <w:top w:val="none" w:sz="0" w:space="0" w:color="auto"/>
                <w:left w:val="none" w:sz="0" w:space="0" w:color="auto"/>
                <w:bottom w:val="none" w:sz="0" w:space="0" w:color="auto"/>
                <w:right w:val="none" w:sz="0" w:space="0" w:color="auto"/>
              </w:divBdr>
            </w:div>
            <w:div w:id="1671636387">
              <w:marLeft w:val="0"/>
              <w:marRight w:val="0"/>
              <w:marTop w:val="0"/>
              <w:marBottom w:val="0"/>
              <w:divBdr>
                <w:top w:val="none" w:sz="0" w:space="0" w:color="auto"/>
                <w:left w:val="none" w:sz="0" w:space="0" w:color="auto"/>
                <w:bottom w:val="none" w:sz="0" w:space="0" w:color="auto"/>
                <w:right w:val="none" w:sz="0" w:space="0" w:color="auto"/>
              </w:divBdr>
            </w:div>
            <w:div w:id="2051998121">
              <w:marLeft w:val="0"/>
              <w:marRight w:val="0"/>
              <w:marTop w:val="0"/>
              <w:marBottom w:val="0"/>
              <w:divBdr>
                <w:top w:val="none" w:sz="0" w:space="0" w:color="auto"/>
                <w:left w:val="none" w:sz="0" w:space="0" w:color="auto"/>
                <w:bottom w:val="none" w:sz="0" w:space="0" w:color="auto"/>
                <w:right w:val="none" w:sz="0" w:space="0" w:color="auto"/>
              </w:divBdr>
            </w:div>
            <w:div w:id="694118046">
              <w:marLeft w:val="0"/>
              <w:marRight w:val="0"/>
              <w:marTop w:val="0"/>
              <w:marBottom w:val="0"/>
              <w:divBdr>
                <w:top w:val="none" w:sz="0" w:space="0" w:color="auto"/>
                <w:left w:val="none" w:sz="0" w:space="0" w:color="auto"/>
                <w:bottom w:val="none" w:sz="0" w:space="0" w:color="auto"/>
                <w:right w:val="none" w:sz="0" w:space="0" w:color="auto"/>
              </w:divBdr>
            </w:div>
            <w:div w:id="1661349373">
              <w:marLeft w:val="0"/>
              <w:marRight w:val="0"/>
              <w:marTop w:val="0"/>
              <w:marBottom w:val="0"/>
              <w:divBdr>
                <w:top w:val="none" w:sz="0" w:space="0" w:color="auto"/>
                <w:left w:val="none" w:sz="0" w:space="0" w:color="auto"/>
                <w:bottom w:val="none" w:sz="0" w:space="0" w:color="auto"/>
                <w:right w:val="none" w:sz="0" w:space="0" w:color="auto"/>
              </w:divBdr>
            </w:div>
            <w:div w:id="1594390766">
              <w:marLeft w:val="0"/>
              <w:marRight w:val="0"/>
              <w:marTop w:val="0"/>
              <w:marBottom w:val="0"/>
              <w:divBdr>
                <w:top w:val="none" w:sz="0" w:space="0" w:color="auto"/>
                <w:left w:val="none" w:sz="0" w:space="0" w:color="auto"/>
                <w:bottom w:val="none" w:sz="0" w:space="0" w:color="auto"/>
                <w:right w:val="none" w:sz="0" w:space="0" w:color="auto"/>
              </w:divBdr>
            </w:div>
            <w:div w:id="1981768250">
              <w:marLeft w:val="0"/>
              <w:marRight w:val="0"/>
              <w:marTop w:val="0"/>
              <w:marBottom w:val="0"/>
              <w:divBdr>
                <w:top w:val="none" w:sz="0" w:space="0" w:color="auto"/>
                <w:left w:val="none" w:sz="0" w:space="0" w:color="auto"/>
                <w:bottom w:val="none" w:sz="0" w:space="0" w:color="auto"/>
                <w:right w:val="none" w:sz="0" w:space="0" w:color="auto"/>
              </w:divBdr>
            </w:div>
            <w:div w:id="1898079577">
              <w:marLeft w:val="0"/>
              <w:marRight w:val="0"/>
              <w:marTop w:val="0"/>
              <w:marBottom w:val="0"/>
              <w:divBdr>
                <w:top w:val="none" w:sz="0" w:space="0" w:color="auto"/>
                <w:left w:val="none" w:sz="0" w:space="0" w:color="auto"/>
                <w:bottom w:val="none" w:sz="0" w:space="0" w:color="auto"/>
                <w:right w:val="none" w:sz="0" w:space="0" w:color="auto"/>
              </w:divBdr>
            </w:div>
            <w:div w:id="493106057">
              <w:marLeft w:val="0"/>
              <w:marRight w:val="0"/>
              <w:marTop w:val="0"/>
              <w:marBottom w:val="0"/>
              <w:divBdr>
                <w:top w:val="none" w:sz="0" w:space="0" w:color="auto"/>
                <w:left w:val="none" w:sz="0" w:space="0" w:color="auto"/>
                <w:bottom w:val="none" w:sz="0" w:space="0" w:color="auto"/>
                <w:right w:val="none" w:sz="0" w:space="0" w:color="auto"/>
              </w:divBdr>
            </w:div>
            <w:div w:id="426850742">
              <w:marLeft w:val="0"/>
              <w:marRight w:val="0"/>
              <w:marTop w:val="0"/>
              <w:marBottom w:val="0"/>
              <w:divBdr>
                <w:top w:val="none" w:sz="0" w:space="0" w:color="auto"/>
                <w:left w:val="none" w:sz="0" w:space="0" w:color="auto"/>
                <w:bottom w:val="none" w:sz="0" w:space="0" w:color="auto"/>
                <w:right w:val="none" w:sz="0" w:space="0" w:color="auto"/>
              </w:divBdr>
            </w:div>
            <w:div w:id="541794473">
              <w:marLeft w:val="0"/>
              <w:marRight w:val="0"/>
              <w:marTop w:val="0"/>
              <w:marBottom w:val="0"/>
              <w:divBdr>
                <w:top w:val="none" w:sz="0" w:space="0" w:color="auto"/>
                <w:left w:val="none" w:sz="0" w:space="0" w:color="auto"/>
                <w:bottom w:val="none" w:sz="0" w:space="0" w:color="auto"/>
                <w:right w:val="none" w:sz="0" w:space="0" w:color="auto"/>
              </w:divBdr>
            </w:div>
            <w:div w:id="2078941819">
              <w:marLeft w:val="0"/>
              <w:marRight w:val="0"/>
              <w:marTop w:val="0"/>
              <w:marBottom w:val="0"/>
              <w:divBdr>
                <w:top w:val="none" w:sz="0" w:space="0" w:color="auto"/>
                <w:left w:val="none" w:sz="0" w:space="0" w:color="auto"/>
                <w:bottom w:val="none" w:sz="0" w:space="0" w:color="auto"/>
                <w:right w:val="none" w:sz="0" w:space="0" w:color="auto"/>
              </w:divBdr>
            </w:div>
            <w:div w:id="1526089856">
              <w:marLeft w:val="0"/>
              <w:marRight w:val="0"/>
              <w:marTop w:val="0"/>
              <w:marBottom w:val="0"/>
              <w:divBdr>
                <w:top w:val="none" w:sz="0" w:space="0" w:color="auto"/>
                <w:left w:val="none" w:sz="0" w:space="0" w:color="auto"/>
                <w:bottom w:val="none" w:sz="0" w:space="0" w:color="auto"/>
                <w:right w:val="none" w:sz="0" w:space="0" w:color="auto"/>
              </w:divBdr>
            </w:div>
            <w:div w:id="1805198748">
              <w:marLeft w:val="0"/>
              <w:marRight w:val="0"/>
              <w:marTop w:val="0"/>
              <w:marBottom w:val="0"/>
              <w:divBdr>
                <w:top w:val="none" w:sz="0" w:space="0" w:color="auto"/>
                <w:left w:val="none" w:sz="0" w:space="0" w:color="auto"/>
                <w:bottom w:val="none" w:sz="0" w:space="0" w:color="auto"/>
                <w:right w:val="none" w:sz="0" w:space="0" w:color="auto"/>
              </w:divBdr>
            </w:div>
            <w:div w:id="1818452283">
              <w:marLeft w:val="0"/>
              <w:marRight w:val="0"/>
              <w:marTop w:val="0"/>
              <w:marBottom w:val="0"/>
              <w:divBdr>
                <w:top w:val="none" w:sz="0" w:space="0" w:color="auto"/>
                <w:left w:val="none" w:sz="0" w:space="0" w:color="auto"/>
                <w:bottom w:val="none" w:sz="0" w:space="0" w:color="auto"/>
                <w:right w:val="none" w:sz="0" w:space="0" w:color="auto"/>
              </w:divBdr>
            </w:div>
            <w:div w:id="924846239">
              <w:marLeft w:val="0"/>
              <w:marRight w:val="0"/>
              <w:marTop w:val="0"/>
              <w:marBottom w:val="0"/>
              <w:divBdr>
                <w:top w:val="none" w:sz="0" w:space="0" w:color="auto"/>
                <w:left w:val="none" w:sz="0" w:space="0" w:color="auto"/>
                <w:bottom w:val="none" w:sz="0" w:space="0" w:color="auto"/>
                <w:right w:val="none" w:sz="0" w:space="0" w:color="auto"/>
              </w:divBdr>
            </w:div>
            <w:div w:id="1336615766">
              <w:marLeft w:val="0"/>
              <w:marRight w:val="0"/>
              <w:marTop w:val="0"/>
              <w:marBottom w:val="0"/>
              <w:divBdr>
                <w:top w:val="none" w:sz="0" w:space="0" w:color="auto"/>
                <w:left w:val="none" w:sz="0" w:space="0" w:color="auto"/>
                <w:bottom w:val="none" w:sz="0" w:space="0" w:color="auto"/>
                <w:right w:val="none" w:sz="0" w:space="0" w:color="auto"/>
              </w:divBdr>
            </w:div>
            <w:div w:id="775977934">
              <w:marLeft w:val="0"/>
              <w:marRight w:val="0"/>
              <w:marTop w:val="0"/>
              <w:marBottom w:val="0"/>
              <w:divBdr>
                <w:top w:val="none" w:sz="0" w:space="0" w:color="auto"/>
                <w:left w:val="none" w:sz="0" w:space="0" w:color="auto"/>
                <w:bottom w:val="none" w:sz="0" w:space="0" w:color="auto"/>
                <w:right w:val="none" w:sz="0" w:space="0" w:color="auto"/>
              </w:divBdr>
            </w:div>
            <w:div w:id="817839416">
              <w:marLeft w:val="0"/>
              <w:marRight w:val="0"/>
              <w:marTop w:val="0"/>
              <w:marBottom w:val="0"/>
              <w:divBdr>
                <w:top w:val="none" w:sz="0" w:space="0" w:color="auto"/>
                <w:left w:val="none" w:sz="0" w:space="0" w:color="auto"/>
                <w:bottom w:val="none" w:sz="0" w:space="0" w:color="auto"/>
                <w:right w:val="none" w:sz="0" w:space="0" w:color="auto"/>
              </w:divBdr>
            </w:div>
            <w:div w:id="880752251">
              <w:marLeft w:val="0"/>
              <w:marRight w:val="0"/>
              <w:marTop w:val="0"/>
              <w:marBottom w:val="0"/>
              <w:divBdr>
                <w:top w:val="none" w:sz="0" w:space="0" w:color="auto"/>
                <w:left w:val="none" w:sz="0" w:space="0" w:color="auto"/>
                <w:bottom w:val="none" w:sz="0" w:space="0" w:color="auto"/>
                <w:right w:val="none" w:sz="0" w:space="0" w:color="auto"/>
              </w:divBdr>
            </w:div>
            <w:div w:id="490682813">
              <w:marLeft w:val="0"/>
              <w:marRight w:val="0"/>
              <w:marTop w:val="0"/>
              <w:marBottom w:val="0"/>
              <w:divBdr>
                <w:top w:val="none" w:sz="0" w:space="0" w:color="auto"/>
                <w:left w:val="none" w:sz="0" w:space="0" w:color="auto"/>
                <w:bottom w:val="none" w:sz="0" w:space="0" w:color="auto"/>
                <w:right w:val="none" w:sz="0" w:space="0" w:color="auto"/>
              </w:divBdr>
            </w:div>
            <w:div w:id="826627676">
              <w:marLeft w:val="0"/>
              <w:marRight w:val="0"/>
              <w:marTop w:val="0"/>
              <w:marBottom w:val="0"/>
              <w:divBdr>
                <w:top w:val="none" w:sz="0" w:space="0" w:color="auto"/>
                <w:left w:val="none" w:sz="0" w:space="0" w:color="auto"/>
                <w:bottom w:val="none" w:sz="0" w:space="0" w:color="auto"/>
                <w:right w:val="none" w:sz="0" w:space="0" w:color="auto"/>
              </w:divBdr>
            </w:div>
            <w:div w:id="1001543073">
              <w:marLeft w:val="0"/>
              <w:marRight w:val="0"/>
              <w:marTop w:val="0"/>
              <w:marBottom w:val="0"/>
              <w:divBdr>
                <w:top w:val="none" w:sz="0" w:space="0" w:color="auto"/>
                <w:left w:val="none" w:sz="0" w:space="0" w:color="auto"/>
                <w:bottom w:val="none" w:sz="0" w:space="0" w:color="auto"/>
                <w:right w:val="none" w:sz="0" w:space="0" w:color="auto"/>
              </w:divBdr>
            </w:div>
            <w:div w:id="540093597">
              <w:marLeft w:val="0"/>
              <w:marRight w:val="0"/>
              <w:marTop w:val="0"/>
              <w:marBottom w:val="0"/>
              <w:divBdr>
                <w:top w:val="none" w:sz="0" w:space="0" w:color="auto"/>
                <w:left w:val="none" w:sz="0" w:space="0" w:color="auto"/>
                <w:bottom w:val="none" w:sz="0" w:space="0" w:color="auto"/>
                <w:right w:val="none" w:sz="0" w:space="0" w:color="auto"/>
              </w:divBdr>
            </w:div>
            <w:div w:id="519666944">
              <w:marLeft w:val="0"/>
              <w:marRight w:val="0"/>
              <w:marTop w:val="0"/>
              <w:marBottom w:val="0"/>
              <w:divBdr>
                <w:top w:val="none" w:sz="0" w:space="0" w:color="auto"/>
                <w:left w:val="none" w:sz="0" w:space="0" w:color="auto"/>
                <w:bottom w:val="none" w:sz="0" w:space="0" w:color="auto"/>
                <w:right w:val="none" w:sz="0" w:space="0" w:color="auto"/>
              </w:divBdr>
            </w:div>
            <w:div w:id="55206516">
              <w:marLeft w:val="0"/>
              <w:marRight w:val="0"/>
              <w:marTop w:val="0"/>
              <w:marBottom w:val="0"/>
              <w:divBdr>
                <w:top w:val="none" w:sz="0" w:space="0" w:color="auto"/>
                <w:left w:val="none" w:sz="0" w:space="0" w:color="auto"/>
                <w:bottom w:val="none" w:sz="0" w:space="0" w:color="auto"/>
                <w:right w:val="none" w:sz="0" w:space="0" w:color="auto"/>
              </w:divBdr>
            </w:div>
            <w:div w:id="330377392">
              <w:marLeft w:val="0"/>
              <w:marRight w:val="0"/>
              <w:marTop w:val="0"/>
              <w:marBottom w:val="0"/>
              <w:divBdr>
                <w:top w:val="none" w:sz="0" w:space="0" w:color="auto"/>
                <w:left w:val="none" w:sz="0" w:space="0" w:color="auto"/>
                <w:bottom w:val="none" w:sz="0" w:space="0" w:color="auto"/>
                <w:right w:val="none" w:sz="0" w:space="0" w:color="auto"/>
              </w:divBdr>
            </w:div>
            <w:div w:id="1788771360">
              <w:marLeft w:val="0"/>
              <w:marRight w:val="0"/>
              <w:marTop w:val="0"/>
              <w:marBottom w:val="0"/>
              <w:divBdr>
                <w:top w:val="none" w:sz="0" w:space="0" w:color="auto"/>
                <w:left w:val="none" w:sz="0" w:space="0" w:color="auto"/>
                <w:bottom w:val="none" w:sz="0" w:space="0" w:color="auto"/>
                <w:right w:val="none" w:sz="0" w:space="0" w:color="auto"/>
              </w:divBdr>
            </w:div>
            <w:div w:id="9842098">
              <w:marLeft w:val="0"/>
              <w:marRight w:val="0"/>
              <w:marTop w:val="0"/>
              <w:marBottom w:val="0"/>
              <w:divBdr>
                <w:top w:val="none" w:sz="0" w:space="0" w:color="auto"/>
                <w:left w:val="none" w:sz="0" w:space="0" w:color="auto"/>
                <w:bottom w:val="none" w:sz="0" w:space="0" w:color="auto"/>
                <w:right w:val="none" w:sz="0" w:space="0" w:color="auto"/>
              </w:divBdr>
            </w:div>
            <w:div w:id="231738971">
              <w:marLeft w:val="0"/>
              <w:marRight w:val="0"/>
              <w:marTop w:val="0"/>
              <w:marBottom w:val="0"/>
              <w:divBdr>
                <w:top w:val="none" w:sz="0" w:space="0" w:color="auto"/>
                <w:left w:val="none" w:sz="0" w:space="0" w:color="auto"/>
                <w:bottom w:val="none" w:sz="0" w:space="0" w:color="auto"/>
                <w:right w:val="none" w:sz="0" w:space="0" w:color="auto"/>
              </w:divBdr>
            </w:div>
            <w:div w:id="1064110913">
              <w:marLeft w:val="0"/>
              <w:marRight w:val="0"/>
              <w:marTop w:val="0"/>
              <w:marBottom w:val="0"/>
              <w:divBdr>
                <w:top w:val="none" w:sz="0" w:space="0" w:color="auto"/>
                <w:left w:val="none" w:sz="0" w:space="0" w:color="auto"/>
                <w:bottom w:val="none" w:sz="0" w:space="0" w:color="auto"/>
                <w:right w:val="none" w:sz="0" w:space="0" w:color="auto"/>
              </w:divBdr>
            </w:div>
            <w:div w:id="1112823157">
              <w:marLeft w:val="0"/>
              <w:marRight w:val="0"/>
              <w:marTop w:val="0"/>
              <w:marBottom w:val="0"/>
              <w:divBdr>
                <w:top w:val="none" w:sz="0" w:space="0" w:color="auto"/>
                <w:left w:val="none" w:sz="0" w:space="0" w:color="auto"/>
                <w:bottom w:val="none" w:sz="0" w:space="0" w:color="auto"/>
                <w:right w:val="none" w:sz="0" w:space="0" w:color="auto"/>
              </w:divBdr>
            </w:div>
            <w:div w:id="69734342">
              <w:marLeft w:val="0"/>
              <w:marRight w:val="0"/>
              <w:marTop w:val="0"/>
              <w:marBottom w:val="0"/>
              <w:divBdr>
                <w:top w:val="none" w:sz="0" w:space="0" w:color="auto"/>
                <w:left w:val="none" w:sz="0" w:space="0" w:color="auto"/>
                <w:bottom w:val="none" w:sz="0" w:space="0" w:color="auto"/>
                <w:right w:val="none" w:sz="0" w:space="0" w:color="auto"/>
              </w:divBdr>
            </w:div>
            <w:div w:id="452017372">
              <w:marLeft w:val="0"/>
              <w:marRight w:val="0"/>
              <w:marTop w:val="0"/>
              <w:marBottom w:val="0"/>
              <w:divBdr>
                <w:top w:val="none" w:sz="0" w:space="0" w:color="auto"/>
                <w:left w:val="none" w:sz="0" w:space="0" w:color="auto"/>
                <w:bottom w:val="none" w:sz="0" w:space="0" w:color="auto"/>
                <w:right w:val="none" w:sz="0" w:space="0" w:color="auto"/>
              </w:divBdr>
            </w:div>
            <w:div w:id="1545212045">
              <w:marLeft w:val="0"/>
              <w:marRight w:val="0"/>
              <w:marTop w:val="0"/>
              <w:marBottom w:val="0"/>
              <w:divBdr>
                <w:top w:val="none" w:sz="0" w:space="0" w:color="auto"/>
                <w:left w:val="none" w:sz="0" w:space="0" w:color="auto"/>
                <w:bottom w:val="none" w:sz="0" w:space="0" w:color="auto"/>
                <w:right w:val="none" w:sz="0" w:space="0" w:color="auto"/>
              </w:divBdr>
            </w:div>
            <w:div w:id="27220828">
              <w:marLeft w:val="0"/>
              <w:marRight w:val="0"/>
              <w:marTop w:val="0"/>
              <w:marBottom w:val="0"/>
              <w:divBdr>
                <w:top w:val="none" w:sz="0" w:space="0" w:color="auto"/>
                <w:left w:val="none" w:sz="0" w:space="0" w:color="auto"/>
                <w:bottom w:val="none" w:sz="0" w:space="0" w:color="auto"/>
                <w:right w:val="none" w:sz="0" w:space="0" w:color="auto"/>
              </w:divBdr>
            </w:div>
            <w:div w:id="161547898">
              <w:marLeft w:val="0"/>
              <w:marRight w:val="0"/>
              <w:marTop w:val="0"/>
              <w:marBottom w:val="0"/>
              <w:divBdr>
                <w:top w:val="none" w:sz="0" w:space="0" w:color="auto"/>
                <w:left w:val="none" w:sz="0" w:space="0" w:color="auto"/>
                <w:bottom w:val="none" w:sz="0" w:space="0" w:color="auto"/>
                <w:right w:val="none" w:sz="0" w:space="0" w:color="auto"/>
              </w:divBdr>
            </w:div>
            <w:div w:id="1904827446">
              <w:marLeft w:val="0"/>
              <w:marRight w:val="0"/>
              <w:marTop w:val="0"/>
              <w:marBottom w:val="0"/>
              <w:divBdr>
                <w:top w:val="none" w:sz="0" w:space="0" w:color="auto"/>
                <w:left w:val="none" w:sz="0" w:space="0" w:color="auto"/>
                <w:bottom w:val="none" w:sz="0" w:space="0" w:color="auto"/>
                <w:right w:val="none" w:sz="0" w:space="0" w:color="auto"/>
              </w:divBdr>
            </w:div>
            <w:div w:id="660961149">
              <w:marLeft w:val="0"/>
              <w:marRight w:val="0"/>
              <w:marTop w:val="0"/>
              <w:marBottom w:val="0"/>
              <w:divBdr>
                <w:top w:val="none" w:sz="0" w:space="0" w:color="auto"/>
                <w:left w:val="none" w:sz="0" w:space="0" w:color="auto"/>
                <w:bottom w:val="none" w:sz="0" w:space="0" w:color="auto"/>
                <w:right w:val="none" w:sz="0" w:space="0" w:color="auto"/>
              </w:divBdr>
            </w:div>
            <w:div w:id="663513999">
              <w:marLeft w:val="0"/>
              <w:marRight w:val="0"/>
              <w:marTop w:val="0"/>
              <w:marBottom w:val="0"/>
              <w:divBdr>
                <w:top w:val="none" w:sz="0" w:space="0" w:color="auto"/>
                <w:left w:val="none" w:sz="0" w:space="0" w:color="auto"/>
                <w:bottom w:val="none" w:sz="0" w:space="0" w:color="auto"/>
                <w:right w:val="none" w:sz="0" w:space="0" w:color="auto"/>
              </w:divBdr>
            </w:div>
            <w:div w:id="1852142425">
              <w:marLeft w:val="0"/>
              <w:marRight w:val="0"/>
              <w:marTop w:val="0"/>
              <w:marBottom w:val="0"/>
              <w:divBdr>
                <w:top w:val="none" w:sz="0" w:space="0" w:color="auto"/>
                <w:left w:val="none" w:sz="0" w:space="0" w:color="auto"/>
                <w:bottom w:val="none" w:sz="0" w:space="0" w:color="auto"/>
                <w:right w:val="none" w:sz="0" w:space="0" w:color="auto"/>
              </w:divBdr>
            </w:div>
            <w:div w:id="1378243369">
              <w:marLeft w:val="0"/>
              <w:marRight w:val="0"/>
              <w:marTop w:val="0"/>
              <w:marBottom w:val="0"/>
              <w:divBdr>
                <w:top w:val="none" w:sz="0" w:space="0" w:color="auto"/>
                <w:left w:val="none" w:sz="0" w:space="0" w:color="auto"/>
                <w:bottom w:val="none" w:sz="0" w:space="0" w:color="auto"/>
                <w:right w:val="none" w:sz="0" w:space="0" w:color="auto"/>
              </w:divBdr>
            </w:div>
            <w:div w:id="1878203665">
              <w:marLeft w:val="0"/>
              <w:marRight w:val="0"/>
              <w:marTop w:val="0"/>
              <w:marBottom w:val="0"/>
              <w:divBdr>
                <w:top w:val="none" w:sz="0" w:space="0" w:color="auto"/>
                <w:left w:val="none" w:sz="0" w:space="0" w:color="auto"/>
                <w:bottom w:val="none" w:sz="0" w:space="0" w:color="auto"/>
                <w:right w:val="none" w:sz="0" w:space="0" w:color="auto"/>
              </w:divBdr>
            </w:div>
            <w:div w:id="954560441">
              <w:marLeft w:val="0"/>
              <w:marRight w:val="0"/>
              <w:marTop w:val="0"/>
              <w:marBottom w:val="0"/>
              <w:divBdr>
                <w:top w:val="none" w:sz="0" w:space="0" w:color="auto"/>
                <w:left w:val="none" w:sz="0" w:space="0" w:color="auto"/>
                <w:bottom w:val="none" w:sz="0" w:space="0" w:color="auto"/>
                <w:right w:val="none" w:sz="0" w:space="0" w:color="auto"/>
              </w:divBdr>
            </w:div>
            <w:div w:id="930820844">
              <w:marLeft w:val="0"/>
              <w:marRight w:val="0"/>
              <w:marTop w:val="0"/>
              <w:marBottom w:val="0"/>
              <w:divBdr>
                <w:top w:val="none" w:sz="0" w:space="0" w:color="auto"/>
                <w:left w:val="none" w:sz="0" w:space="0" w:color="auto"/>
                <w:bottom w:val="none" w:sz="0" w:space="0" w:color="auto"/>
                <w:right w:val="none" w:sz="0" w:space="0" w:color="auto"/>
              </w:divBdr>
            </w:div>
            <w:div w:id="568536860">
              <w:marLeft w:val="0"/>
              <w:marRight w:val="0"/>
              <w:marTop w:val="0"/>
              <w:marBottom w:val="0"/>
              <w:divBdr>
                <w:top w:val="none" w:sz="0" w:space="0" w:color="auto"/>
                <w:left w:val="none" w:sz="0" w:space="0" w:color="auto"/>
                <w:bottom w:val="none" w:sz="0" w:space="0" w:color="auto"/>
                <w:right w:val="none" w:sz="0" w:space="0" w:color="auto"/>
              </w:divBdr>
            </w:div>
            <w:div w:id="1215502714">
              <w:marLeft w:val="0"/>
              <w:marRight w:val="0"/>
              <w:marTop w:val="0"/>
              <w:marBottom w:val="0"/>
              <w:divBdr>
                <w:top w:val="none" w:sz="0" w:space="0" w:color="auto"/>
                <w:left w:val="none" w:sz="0" w:space="0" w:color="auto"/>
                <w:bottom w:val="none" w:sz="0" w:space="0" w:color="auto"/>
                <w:right w:val="none" w:sz="0" w:space="0" w:color="auto"/>
              </w:divBdr>
            </w:div>
            <w:div w:id="2145846178">
              <w:marLeft w:val="0"/>
              <w:marRight w:val="0"/>
              <w:marTop w:val="0"/>
              <w:marBottom w:val="0"/>
              <w:divBdr>
                <w:top w:val="none" w:sz="0" w:space="0" w:color="auto"/>
                <w:left w:val="none" w:sz="0" w:space="0" w:color="auto"/>
                <w:bottom w:val="none" w:sz="0" w:space="0" w:color="auto"/>
                <w:right w:val="none" w:sz="0" w:space="0" w:color="auto"/>
              </w:divBdr>
            </w:div>
            <w:div w:id="1535656509">
              <w:marLeft w:val="0"/>
              <w:marRight w:val="0"/>
              <w:marTop w:val="0"/>
              <w:marBottom w:val="0"/>
              <w:divBdr>
                <w:top w:val="none" w:sz="0" w:space="0" w:color="auto"/>
                <w:left w:val="none" w:sz="0" w:space="0" w:color="auto"/>
                <w:bottom w:val="none" w:sz="0" w:space="0" w:color="auto"/>
                <w:right w:val="none" w:sz="0" w:space="0" w:color="auto"/>
              </w:divBdr>
            </w:div>
            <w:div w:id="739063970">
              <w:marLeft w:val="0"/>
              <w:marRight w:val="0"/>
              <w:marTop w:val="0"/>
              <w:marBottom w:val="0"/>
              <w:divBdr>
                <w:top w:val="none" w:sz="0" w:space="0" w:color="auto"/>
                <w:left w:val="none" w:sz="0" w:space="0" w:color="auto"/>
                <w:bottom w:val="none" w:sz="0" w:space="0" w:color="auto"/>
                <w:right w:val="none" w:sz="0" w:space="0" w:color="auto"/>
              </w:divBdr>
            </w:div>
            <w:div w:id="896013406">
              <w:marLeft w:val="0"/>
              <w:marRight w:val="0"/>
              <w:marTop w:val="0"/>
              <w:marBottom w:val="0"/>
              <w:divBdr>
                <w:top w:val="none" w:sz="0" w:space="0" w:color="auto"/>
                <w:left w:val="none" w:sz="0" w:space="0" w:color="auto"/>
                <w:bottom w:val="none" w:sz="0" w:space="0" w:color="auto"/>
                <w:right w:val="none" w:sz="0" w:space="0" w:color="auto"/>
              </w:divBdr>
            </w:div>
            <w:div w:id="1921015080">
              <w:marLeft w:val="0"/>
              <w:marRight w:val="0"/>
              <w:marTop w:val="0"/>
              <w:marBottom w:val="0"/>
              <w:divBdr>
                <w:top w:val="none" w:sz="0" w:space="0" w:color="auto"/>
                <w:left w:val="none" w:sz="0" w:space="0" w:color="auto"/>
                <w:bottom w:val="none" w:sz="0" w:space="0" w:color="auto"/>
                <w:right w:val="none" w:sz="0" w:space="0" w:color="auto"/>
              </w:divBdr>
            </w:div>
            <w:div w:id="1913730629">
              <w:marLeft w:val="0"/>
              <w:marRight w:val="0"/>
              <w:marTop w:val="0"/>
              <w:marBottom w:val="0"/>
              <w:divBdr>
                <w:top w:val="none" w:sz="0" w:space="0" w:color="auto"/>
                <w:left w:val="none" w:sz="0" w:space="0" w:color="auto"/>
                <w:bottom w:val="none" w:sz="0" w:space="0" w:color="auto"/>
                <w:right w:val="none" w:sz="0" w:space="0" w:color="auto"/>
              </w:divBdr>
            </w:div>
            <w:div w:id="13506842">
              <w:marLeft w:val="0"/>
              <w:marRight w:val="0"/>
              <w:marTop w:val="0"/>
              <w:marBottom w:val="0"/>
              <w:divBdr>
                <w:top w:val="none" w:sz="0" w:space="0" w:color="auto"/>
                <w:left w:val="none" w:sz="0" w:space="0" w:color="auto"/>
                <w:bottom w:val="none" w:sz="0" w:space="0" w:color="auto"/>
                <w:right w:val="none" w:sz="0" w:space="0" w:color="auto"/>
              </w:divBdr>
            </w:div>
            <w:div w:id="431512230">
              <w:marLeft w:val="0"/>
              <w:marRight w:val="0"/>
              <w:marTop w:val="0"/>
              <w:marBottom w:val="0"/>
              <w:divBdr>
                <w:top w:val="none" w:sz="0" w:space="0" w:color="auto"/>
                <w:left w:val="none" w:sz="0" w:space="0" w:color="auto"/>
                <w:bottom w:val="none" w:sz="0" w:space="0" w:color="auto"/>
                <w:right w:val="none" w:sz="0" w:space="0" w:color="auto"/>
              </w:divBdr>
            </w:div>
            <w:div w:id="1107232123">
              <w:marLeft w:val="0"/>
              <w:marRight w:val="0"/>
              <w:marTop w:val="0"/>
              <w:marBottom w:val="0"/>
              <w:divBdr>
                <w:top w:val="none" w:sz="0" w:space="0" w:color="auto"/>
                <w:left w:val="none" w:sz="0" w:space="0" w:color="auto"/>
                <w:bottom w:val="none" w:sz="0" w:space="0" w:color="auto"/>
                <w:right w:val="none" w:sz="0" w:space="0" w:color="auto"/>
              </w:divBdr>
            </w:div>
            <w:div w:id="1516336585">
              <w:marLeft w:val="0"/>
              <w:marRight w:val="0"/>
              <w:marTop w:val="0"/>
              <w:marBottom w:val="0"/>
              <w:divBdr>
                <w:top w:val="none" w:sz="0" w:space="0" w:color="auto"/>
                <w:left w:val="none" w:sz="0" w:space="0" w:color="auto"/>
                <w:bottom w:val="none" w:sz="0" w:space="0" w:color="auto"/>
                <w:right w:val="none" w:sz="0" w:space="0" w:color="auto"/>
              </w:divBdr>
            </w:div>
            <w:div w:id="1480993854">
              <w:marLeft w:val="0"/>
              <w:marRight w:val="0"/>
              <w:marTop w:val="0"/>
              <w:marBottom w:val="0"/>
              <w:divBdr>
                <w:top w:val="none" w:sz="0" w:space="0" w:color="auto"/>
                <w:left w:val="none" w:sz="0" w:space="0" w:color="auto"/>
                <w:bottom w:val="none" w:sz="0" w:space="0" w:color="auto"/>
                <w:right w:val="none" w:sz="0" w:space="0" w:color="auto"/>
              </w:divBdr>
            </w:div>
            <w:div w:id="1684016856">
              <w:marLeft w:val="0"/>
              <w:marRight w:val="0"/>
              <w:marTop w:val="0"/>
              <w:marBottom w:val="0"/>
              <w:divBdr>
                <w:top w:val="none" w:sz="0" w:space="0" w:color="auto"/>
                <w:left w:val="none" w:sz="0" w:space="0" w:color="auto"/>
                <w:bottom w:val="none" w:sz="0" w:space="0" w:color="auto"/>
                <w:right w:val="none" w:sz="0" w:space="0" w:color="auto"/>
              </w:divBdr>
            </w:div>
            <w:div w:id="72748512">
              <w:marLeft w:val="0"/>
              <w:marRight w:val="0"/>
              <w:marTop w:val="0"/>
              <w:marBottom w:val="0"/>
              <w:divBdr>
                <w:top w:val="none" w:sz="0" w:space="0" w:color="auto"/>
                <w:left w:val="none" w:sz="0" w:space="0" w:color="auto"/>
                <w:bottom w:val="none" w:sz="0" w:space="0" w:color="auto"/>
                <w:right w:val="none" w:sz="0" w:space="0" w:color="auto"/>
              </w:divBdr>
            </w:div>
            <w:div w:id="1715426886">
              <w:marLeft w:val="0"/>
              <w:marRight w:val="0"/>
              <w:marTop w:val="0"/>
              <w:marBottom w:val="0"/>
              <w:divBdr>
                <w:top w:val="none" w:sz="0" w:space="0" w:color="auto"/>
                <w:left w:val="none" w:sz="0" w:space="0" w:color="auto"/>
                <w:bottom w:val="none" w:sz="0" w:space="0" w:color="auto"/>
                <w:right w:val="none" w:sz="0" w:space="0" w:color="auto"/>
              </w:divBdr>
            </w:div>
            <w:div w:id="1653099040">
              <w:marLeft w:val="0"/>
              <w:marRight w:val="0"/>
              <w:marTop w:val="0"/>
              <w:marBottom w:val="0"/>
              <w:divBdr>
                <w:top w:val="none" w:sz="0" w:space="0" w:color="auto"/>
                <w:left w:val="none" w:sz="0" w:space="0" w:color="auto"/>
                <w:bottom w:val="none" w:sz="0" w:space="0" w:color="auto"/>
                <w:right w:val="none" w:sz="0" w:space="0" w:color="auto"/>
              </w:divBdr>
            </w:div>
            <w:div w:id="1359355411">
              <w:marLeft w:val="0"/>
              <w:marRight w:val="0"/>
              <w:marTop w:val="0"/>
              <w:marBottom w:val="0"/>
              <w:divBdr>
                <w:top w:val="none" w:sz="0" w:space="0" w:color="auto"/>
                <w:left w:val="none" w:sz="0" w:space="0" w:color="auto"/>
                <w:bottom w:val="none" w:sz="0" w:space="0" w:color="auto"/>
                <w:right w:val="none" w:sz="0" w:space="0" w:color="auto"/>
              </w:divBdr>
            </w:div>
            <w:div w:id="1112286765">
              <w:marLeft w:val="0"/>
              <w:marRight w:val="0"/>
              <w:marTop w:val="0"/>
              <w:marBottom w:val="0"/>
              <w:divBdr>
                <w:top w:val="none" w:sz="0" w:space="0" w:color="auto"/>
                <w:left w:val="none" w:sz="0" w:space="0" w:color="auto"/>
                <w:bottom w:val="none" w:sz="0" w:space="0" w:color="auto"/>
                <w:right w:val="none" w:sz="0" w:space="0" w:color="auto"/>
              </w:divBdr>
            </w:div>
            <w:div w:id="221913503">
              <w:marLeft w:val="0"/>
              <w:marRight w:val="0"/>
              <w:marTop w:val="0"/>
              <w:marBottom w:val="0"/>
              <w:divBdr>
                <w:top w:val="none" w:sz="0" w:space="0" w:color="auto"/>
                <w:left w:val="none" w:sz="0" w:space="0" w:color="auto"/>
                <w:bottom w:val="none" w:sz="0" w:space="0" w:color="auto"/>
                <w:right w:val="none" w:sz="0" w:space="0" w:color="auto"/>
              </w:divBdr>
            </w:div>
            <w:div w:id="1406101280">
              <w:marLeft w:val="0"/>
              <w:marRight w:val="0"/>
              <w:marTop w:val="0"/>
              <w:marBottom w:val="0"/>
              <w:divBdr>
                <w:top w:val="none" w:sz="0" w:space="0" w:color="auto"/>
                <w:left w:val="none" w:sz="0" w:space="0" w:color="auto"/>
                <w:bottom w:val="none" w:sz="0" w:space="0" w:color="auto"/>
                <w:right w:val="none" w:sz="0" w:space="0" w:color="auto"/>
              </w:divBdr>
            </w:div>
            <w:div w:id="1399207869">
              <w:marLeft w:val="0"/>
              <w:marRight w:val="0"/>
              <w:marTop w:val="0"/>
              <w:marBottom w:val="0"/>
              <w:divBdr>
                <w:top w:val="none" w:sz="0" w:space="0" w:color="auto"/>
                <w:left w:val="none" w:sz="0" w:space="0" w:color="auto"/>
                <w:bottom w:val="none" w:sz="0" w:space="0" w:color="auto"/>
                <w:right w:val="none" w:sz="0" w:space="0" w:color="auto"/>
              </w:divBdr>
            </w:div>
            <w:div w:id="1638219863">
              <w:marLeft w:val="0"/>
              <w:marRight w:val="0"/>
              <w:marTop w:val="0"/>
              <w:marBottom w:val="0"/>
              <w:divBdr>
                <w:top w:val="none" w:sz="0" w:space="0" w:color="auto"/>
                <w:left w:val="none" w:sz="0" w:space="0" w:color="auto"/>
                <w:bottom w:val="none" w:sz="0" w:space="0" w:color="auto"/>
                <w:right w:val="none" w:sz="0" w:space="0" w:color="auto"/>
              </w:divBdr>
            </w:div>
            <w:div w:id="1674643722">
              <w:marLeft w:val="0"/>
              <w:marRight w:val="0"/>
              <w:marTop w:val="0"/>
              <w:marBottom w:val="0"/>
              <w:divBdr>
                <w:top w:val="none" w:sz="0" w:space="0" w:color="auto"/>
                <w:left w:val="none" w:sz="0" w:space="0" w:color="auto"/>
                <w:bottom w:val="none" w:sz="0" w:space="0" w:color="auto"/>
                <w:right w:val="none" w:sz="0" w:space="0" w:color="auto"/>
              </w:divBdr>
            </w:div>
            <w:div w:id="1546914937">
              <w:marLeft w:val="0"/>
              <w:marRight w:val="0"/>
              <w:marTop w:val="0"/>
              <w:marBottom w:val="0"/>
              <w:divBdr>
                <w:top w:val="none" w:sz="0" w:space="0" w:color="auto"/>
                <w:left w:val="none" w:sz="0" w:space="0" w:color="auto"/>
                <w:bottom w:val="none" w:sz="0" w:space="0" w:color="auto"/>
                <w:right w:val="none" w:sz="0" w:space="0" w:color="auto"/>
              </w:divBdr>
            </w:div>
            <w:div w:id="76102664">
              <w:marLeft w:val="0"/>
              <w:marRight w:val="0"/>
              <w:marTop w:val="0"/>
              <w:marBottom w:val="0"/>
              <w:divBdr>
                <w:top w:val="none" w:sz="0" w:space="0" w:color="auto"/>
                <w:left w:val="none" w:sz="0" w:space="0" w:color="auto"/>
                <w:bottom w:val="none" w:sz="0" w:space="0" w:color="auto"/>
                <w:right w:val="none" w:sz="0" w:space="0" w:color="auto"/>
              </w:divBdr>
            </w:div>
            <w:div w:id="599681879">
              <w:marLeft w:val="0"/>
              <w:marRight w:val="0"/>
              <w:marTop w:val="0"/>
              <w:marBottom w:val="0"/>
              <w:divBdr>
                <w:top w:val="none" w:sz="0" w:space="0" w:color="auto"/>
                <w:left w:val="none" w:sz="0" w:space="0" w:color="auto"/>
                <w:bottom w:val="none" w:sz="0" w:space="0" w:color="auto"/>
                <w:right w:val="none" w:sz="0" w:space="0" w:color="auto"/>
              </w:divBdr>
            </w:div>
            <w:div w:id="491145067">
              <w:marLeft w:val="0"/>
              <w:marRight w:val="0"/>
              <w:marTop w:val="0"/>
              <w:marBottom w:val="0"/>
              <w:divBdr>
                <w:top w:val="none" w:sz="0" w:space="0" w:color="auto"/>
                <w:left w:val="none" w:sz="0" w:space="0" w:color="auto"/>
                <w:bottom w:val="none" w:sz="0" w:space="0" w:color="auto"/>
                <w:right w:val="none" w:sz="0" w:space="0" w:color="auto"/>
              </w:divBdr>
            </w:div>
            <w:div w:id="1670253026">
              <w:marLeft w:val="0"/>
              <w:marRight w:val="0"/>
              <w:marTop w:val="0"/>
              <w:marBottom w:val="0"/>
              <w:divBdr>
                <w:top w:val="none" w:sz="0" w:space="0" w:color="auto"/>
                <w:left w:val="none" w:sz="0" w:space="0" w:color="auto"/>
                <w:bottom w:val="none" w:sz="0" w:space="0" w:color="auto"/>
                <w:right w:val="none" w:sz="0" w:space="0" w:color="auto"/>
              </w:divBdr>
            </w:div>
            <w:div w:id="858396438">
              <w:marLeft w:val="0"/>
              <w:marRight w:val="0"/>
              <w:marTop w:val="0"/>
              <w:marBottom w:val="0"/>
              <w:divBdr>
                <w:top w:val="none" w:sz="0" w:space="0" w:color="auto"/>
                <w:left w:val="none" w:sz="0" w:space="0" w:color="auto"/>
                <w:bottom w:val="none" w:sz="0" w:space="0" w:color="auto"/>
                <w:right w:val="none" w:sz="0" w:space="0" w:color="auto"/>
              </w:divBdr>
            </w:div>
            <w:div w:id="678850164">
              <w:marLeft w:val="0"/>
              <w:marRight w:val="0"/>
              <w:marTop w:val="0"/>
              <w:marBottom w:val="0"/>
              <w:divBdr>
                <w:top w:val="none" w:sz="0" w:space="0" w:color="auto"/>
                <w:left w:val="none" w:sz="0" w:space="0" w:color="auto"/>
                <w:bottom w:val="none" w:sz="0" w:space="0" w:color="auto"/>
                <w:right w:val="none" w:sz="0" w:space="0" w:color="auto"/>
              </w:divBdr>
            </w:div>
            <w:div w:id="1930847871">
              <w:marLeft w:val="0"/>
              <w:marRight w:val="0"/>
              <w:marTop w:val="0"/>
              <w:marBottom w:val="0"/>
              <w:divBdr>
                <w:top w:val="none" w:sz="0" w:space="0" w:color="auto"/>
                <w:left w:val="none" w:sz="0" w:space="0" w:color="auto"/>
                <w:bottom w:val="none" w:sz="0" w:space="0" w:color="auto"/>
                <w:right w:val="none" w:sz="0" w:space="0" w:color="auto"/>
              </w:divBdr>
            </w:div>
            <w:div w:id="1179075351">
              <w:marLeft w:val="0"/>
              <w:marRight w:val="0"/>
              <w:marTop w:val="0"/>
              <w:marBottom w:val="0"/>
              <w:divBdr>
                <w:top w:val="none" w:sz="0" w:space="0" w:color="auto"/>
                <w:left w:val="none" w:sz="0" w:space="0" w:color="auto"/>
                <w:bottom w:val="none" w:sz="0" w:space="0" w:color="auto"/>
                <w:right w:val="none" w:sz="0" w:space="0" w:color="auto"/>
              </w:divBdr>
            </w:div>
            <w:div w:id="1982613134">
              <w:marLeft w:val="0"/>
              <w:marRight w:val="0"/>
              <w:marTop w:val="0"/>
              <w:marBottom w:val="0"/>
              <w:divBdr>
                <w:top w:val="none" w:sz="0" w:space="0" w:color="auto"/>
                <w:left w:val="none" w:sz="0" w:space="0" w:color="auto"/>
                <w:bottom w:val="none" w:sz="0" w:space="0" w:color="auto"/>
                <w:right w:val="none" w:sz="0" w:space="0" w:color="auto"/>
              </w:divBdr>
            </w:div>
            <w:div w:id="1113598093">
              <w:marLeft w:val="0"/>
              <w:marRight w:val="0"/>
              <w:marTop w:val="0"/>
              <w:marBottom w:val="0"/>
              <w:divBdr>
                <w:top w:val="none" w:sz="0" w:space="0" w:color="auto"/>
                <w:left w:val="none" w:sz="0" w:space="0" w:color="auto"/>
                <w:bottom w:val="none" w:sz="0" w:space="0" w:color="auto"/>
                <w:right w:val="none" w:sz="0" w:space="0" w:color="auto"/>
              </w:divBdr>
            </w:div>
            <w:div w:id="1167359941">
              <w:marLeft w:val="0"/>
              <w:marRight w:val="0"/>
              <w:marTop w:val="0"/>
              <w:marBottom w:val="0"/>
              <w:divBdr>
                <w:top w:val="none" w:sz="0" w:space="0" w:color="auto"/>
                <w:left w:val="none" w:sz="0" w:space="0" w:color="auto"/>
                <w:bottom w:val="none" w:sz="0" w:space="0" w:color="auto"/>
                <w:right w:val="none" w:sz="0" w:space="0" w:color="auto"/>
              </w:divBdr>
            </w:div>
            <w:div w:id="1245647154">
              <w:marLeft w:val="0"/>
              <w:marRight w:val="0"/>
              <w:marTop w:val="0"/>
              <w:marBottom w:val="0"/>
              <w:divBdr>
                <w:top w:val="none" w:sz="0" w:space="0" w:color="auto"/>
                <w:left w:val="none" w:sz="0" w:space="0" w:color="auto"/>
                <w:bottom w:val="none" w:sz="0" w:space="0" w:color="auto"/>
                <w:right w:val="none" w:sz="0" w:space="0" w:color="auto"/>
              </w:divBdr>
            </w:div>
            <w:div w:id="864515295">
              <w:marLeft w:val="0"/>
              <w:marRight w:val="0"/>
              <w:marTop w:val="0"/>
              <w:marBottom w:val="0"/>
              <w:divBdr>
                <w:top w:val="none" w:sz="0" w:space="0" w:color="auto"/>
                <w:left w:val="none" w:sz="0" w:space="0" w:color="auto"/>
                <w:bottom w:val="none" w:sz="0" w:space="0" w:color="auto"/>
                <w:right w:val="none" w:sz="0" w:space="0" w:color="auto"/>
              </w:divBdr>
            </w:div>
            <w:div w:id="917860899">
              <w:marLeft w:val="0"/>
              <w:marRight w:val="0"/>
              <w:marTop w:val="0"/>
              <w:marBottom w:val="0"/>
              <w:divBdr>
                <w:top w:val="none" w:sz="0" w:space="0" w:color="auto"/>
                <w:left w:val="none" w:sz="0" w:space="0" w:color="auto"/>
                <w:bottom w:val="none" w:sz="0" w:space="0" w:color="auto"/>
                <w:right w:val="none" w:sz="0" w:space="0" w:color="auto"/>
              </w:divBdr>
            </w:div>
            <w:div w:id="1652522112">
              <w:marLeft w:val="0"/>
              <w:marRight w:val="0"/>
              <w:marTop w:val="0"/>
              <w:marBottom w:val="0"/>
              <w:divBdr>
                <w:top w:val="none" w:sz="0" w:space="0" w:color="auto"/>
                <w:left w:val="none" w:sz="0" w:space="0" w:color="auto"/>
                <w:bottom w:val="none" w:sz="0" w:space="0" w:color="auto"/>
                <w:right w:val="none" w:sz="0" w:space="0" w:color="auto"/>
              </w:divBdr>
            </w:div>
            <w:div w:id="1747259104">
              <w:marLeft w:val="0"/>
              <w:marRight w:val="0"/>
              <w:marTop w:val="0"/>
              <w:marBottom w:val="0"/>
              <w:divBdr>
                <w:top w:val="none" w:sz="0" w:space="0" w:color="auto"/>
                <w:left w:val="none" w:sz="0" w:space="0" w:color="auto"/>
                <w:bottom w:val="none" w:sz="0" w:space="0" w:color="auto"/>
                <w:right w:val="none" w:sz="0" w:space="0" w:color="auto"/>
              </w:divBdr>
            </w:div>
            <w:div w:id="1142648684">
              <w:marLeft w:val="0"/>
              <w:marRight w:val="0"/>
              <w:marTop w:val="0"/>
              <w:marBottom w:val="0"/>
              <w:divBdr>
                <w:top w:val="none" w:sz="0" w:space="0" w:color="auto"/>
                <w:left w:val="none" w:sz="0" w:space="0" w:color="auto"/>
                <w:bottom w:val="none" w:sz="0" w:space="0" w:color="auto"/>
                <w:right w:val="none" w:sz="0" w:space="0" w:color="auto"/>
              </w:divBdr>
            </w:div>
            <w:div w:id="899753937">
              <w:marLeft w:val="0"/>
              <w:marRight w:val="0"/>
              <w:marTop w:val="0"/>
              <w:marBottom w:val="0"/>
              <w:divBdr>
                <w:top w:val="none" w:sz="0" w:space="0" w:color="auto"/>
                <w:left w:val="none" w:sz="0" w:space="0" w:color="auto"/>
                <w:bottom w:val="none" w:sz="0" w:space="0" w:color="auto"/>
                <w:right w:val="none" w:sz="0" w:space="0" w:color="auto"/>
              </w:divBdr>
            </w:div>
            <w:div w:id="491027943">
              <w:marLeft w:val="0"/>
              <w:marRight w:val="0"/>
              <w:marTop w:val="0"/>
              <w:marBottom w:val="0"/>
              <w:divBdr>
                <w:top w:val="none" w:sz="0" w:space="0" w:color="auto"/>
                <w:left w:val="none" w:sz="0" w:space="0" w:color="auto"/>
                <w:bottom w:val="none" w:sz="0" w:space="0" w:color="auto"/>
                <w:right w:val="none" w:sz="0" w:space="0" w:color="auto"/>
              </w:divBdr>
            </w:div>
            <w:div w:id="820122037">
              <w:marLeft w:val="0"/>
              <w:marRight w:val="0"/>
              <w:marTop w:val="0"/>
              <w:marBottom w:val="0"/>
              <w:divBdr>
                <w:top w:val="none" w:sz="0" w:space="0" w:color="auto"/>
                <w:left w:val="none" w:sz="0" w:space="0" w:color="auto"/>
                <w:bottom w:val="none" w:sz="0" w:space="0" w:color="auto"/>
                <w:right w:val="none" w:sz="0" w:space="0" w:color="auto"/>
              </w:divBdr>
            </w:div>
            <w:div w:id="1299530620">
              <w:marLeft w:val="0"/>
              <w:marRight w:val="0"/>
              <w:marTop w:val="0"/>
              <w:marBottom w:val="0"/>
              <w:divBdr>
                <w:top w:val="none" w:sz="0" w:space="0" w:color="auto"/>
                <w:left w:val="none" w:sz="0" w:space="0" w:color="auto"/>
                <w:bottom w:val="none" w:sz="0" w:space="0" w:color="auto"/>
                <w:right w:val="none" w:sz="0" w:space="0" w:color="auto"/>
              </w:divBdr>
            </w:div>
            <w:div w:id="6299724">
              <w:marLeft w:val="0"/>
              <w:marRight w:val="0"/>
              <w:marTop w:val="0"/>
              <w:marBottom w:val="0"/>
              <w:divBdr>
                <w:top w:val="none" w:sz="0" w:space="0" w:color="auto"/>
                <w:left w:val="none" w:sz="0" w:space="0" w:color="auto"/>
                <w:bottom w:val="none" w:sz="0" w:space="0" w:color="auto"/>
                <w:right w:val="none" w:sz="0" w:space="0" w:color="auto"/>
              </w:divBdr>
            </w:div>
            <w:div w:id="115028885">
              <w:marLeft w:val="0"/>
              <w:marRight w:val="0"/>
              <w:marTop w:val="0"/>
              <w:marBottom w:val="0"/>
              <w:divBdr>
                <w:top w:val="none" w:sz="0" w:space="0" w:color="auto"/>
                <w:left w:val="none" w:sz="0" w:space="0" w:color="auto"/>
                <w:bottom w:val="none" w:sz="0" w:space="0" w:color="auto"/>
                <w:right w:val="none" w:sz="0" w:space="0" w:color="auto"/>
              </w:divBdr>
            </w:div>
            <w:div w:id="83649094">
              <w:marLeft w:val="0"/>
              <w:marRight w:val="0"/>
              <w:marTop w:val="0"/>
              <w:marBottom w:val="0"/>
              <w:divBdr>
                <w:top w:val="none" w:sz="0" w:space="0" w:color="auto"/>
                <w:left w:val="none" w:sz="0" w:space="0" w:color="auto"/>
                <w:bottom w:val="none" w:sz="0" w:space="0" w:color="auto"/>
                <w:right w:val="none" w:sz="0" w:space="0" w:color="auto"/>
              </w:divBdr>
            </w:div>
            <w:div w:id="1336153761">
              <w:marLeft w:val="0"/>
              <w:marRight w:val="0"/>
              <w:marTop w:val="0"/>
              <w:marBottom w:val="0"/>
              <w:divBdr>
                <w:top w:val="none" w:sz="0" w:space="0" w:color="auto"/>
                <w:left w:val="none" w:sz="0" w:space="0" w:color="auto"/>
                <w:bottom w:val="none" w:sz="0" w:space="0" w:color="auto"/>
                <w:right w:val="none" w:sz="0" w:space="0" w:color="auto"/>
              </w:divBdr>
            </w:div>
            <w:div w:id="835535692">
              <w:marLeft w:val="0"/>
              <w:marRight w:val="0"/>
              <w:marTop w:val="0"/>
              <w:marBottom w:val="0"/>
              <w:divBdr>
                <w:top w:val="none" w:sz="0" w:space="0" w:color="auto"/>
                <w:left w:val="none" w:sz="0" w:space="0" w:color="auto"/>
                <w:bottom w:val="none" w:sz="0" w:space="0" w:color="auto"/>
                <w:right w:val="none" w:sz="0" w:space="0" w:color="auto"/>
              </w:divBdr>
            </w:div>
            <w:div w:id="1514345624">
              <w:marLeft w:val="0"/>
              <w:marRight w:val="0"/>
              <w:marTop w:val="0"/>
              <w:marBottom w:val="0"/>
              <w:divBdr>
                <w:top w:val="none" w:sz="0" w:space="0" w:color="auto"/>
                <w:left w:val="none" w:sz="0" w:space="0" w:color="auto"/>
                <w:bottom w:val="none" w:sz="0" w:space="0" w:color="auto"/>
                <w:right w:val="none" w:sz="0" w:space="0" w:color="auto"/>
              </w:divBdr>
            </w:div>
            <w:div w:id="166989098">
              <w:marLeft w:val="0"/>
              <w:marRight w:val="0"/>
              <w:marTop w:val="0"/>
              <w:marBottom w:val="0"/>
              <w:divBdr>
                <w:top w:val="none" w:sz="0" w:space="0" w:color="auto"/>
                <w:left w:val="none" w:sz="0" w:space="0" w:color="auto"/>
                <w:bottom w:val="none" w:sz="0" w:space="0" w:color="auto"/>
                <w:right w:val="none" w:sz="0" w:space="0" w:color="auto"/>
              </w:divBdr>
            </w:div>
            <w:div w:id="169369804">
              <w:marLeft w:val="0"/>
              <w:marRight w:val="0"/>
              <w:marTop w:val="0"/>
              <w:marBottom w:val="0"/>
              <w:divBdr>
                <w:top w:val="none" w:sz="0" w:space="0" w:color="auto"/>
                <w:left w:val="none" w:sz="0" w:space="0" w:color="auto"/>
                <w:bottom w:val="none" w:sz="0" w:space="0" w:color="auto"/>
                <w:right w:val="none" w:sz="0" w:space="0" w:color="auto"/>
              </w:divBdr>
            </w:div>
            <w:div w:id="299530663">
              <w:marLeft w:val="0"/>
              <w:marRight w:val="0"/>
              <w:marTop w:val="0"/>
              <w:marBottom w:val="0"/>
              <w:divBdr>
                <w:top w:val="none" w:sz="0" w:space="0" w:color="auto"/>
                <w:left w:val="none" w:sz="0" w:space="0" w:color="auto"/>
                <w:bottom w:val="none" w:sz="0" w:space="0" w:color="auto"/>
                <w:right w:val="none" w:sz="0" w:space="0" w:color="auto"/>
              </w:divBdr>
            </w:div>
            <w:div w:id="560867108">
              <w:marLeft w:val="0"/>
              <w:marRight w:val="0"/>
              <w:marTop w:val="0"/>
              <w:marBottom w:val="0"/>
              <w:divBdr>
                <w:top w:val="none" w:sz="0" w:space="0" w:color="auto"/>
                <w:left w:val="none" w:sz="0" w:space="0" w:color="auto"/>
                <w:bottom w:val="none" w:sz="0" w:space="0" w:color="auto"/>
                <w:right w:val="none" w:sz="0" w:space="0" w:color="auto"/>
              </w:divBdr>
            </w:div>
            <w:div w:id="529682363">
              <w:marLeft w:val="0"/>
              <w:marRight w:val="0"/>
              <w:marTop w:val="0"/>
              <w:marBottom w:val="0"/>
              <w:divBdr>
                <w:top w:val="none" w:sz="0" w:space="0" w:color="auto"/>
                <w:left w:val="none" w:sz="0" w:space="0" w:color="auto"/>
                <w:bottom w:val="none" w:sz="0" w:space="0" w:color="auto"/>
                <w:right w:val="none" w:sz="0" w:space="0" w:color="auto"/>
              </w:divBdr>
            </w:div>
            <w:div w:id="1543706460">
              <w:marLeft w:val="0"/>
              <w:marRight w:val="0"/>
              <w:marTop w:val="0"/>
              <w:marBottom w:val="0"/>
              <w:divBdr>
                <w:top w:val="none" w:sz="0" w:space="0" w:color="auto"/>
                <w:left w:val="none" w:sz="0" w:space="0" w:color="auto"/>
                <w:bottom w:val="none" w:sz="0" w:space="0" w:color="auto"/>
                <w:right w:val="none" w:sz="0" w:space="0" w:color="auto"/>
              </w:divBdr>
            </w:div>
            <w:div w:id="584145027">
              <w:marLeft w:val="0"/>
              <w:marRight w:val="0"/>
              <w:marTop w:val="0"/>
              <w:marBottom w:val="0"/>
              <w:divBdr>
                <w:top w:val="none" w:sz="0" w:space="0" w:color="auto"/>
                <w:left w:val="none" w:sz="0" w:space="0" w:color="auto"/>
                <w:bottom w:val="none" w:sz="0" w:space="0" w:color="auto"/>
                <w:right w:val="none" w:sz="0" w:space="0" w:color="auto"/>
              </w:divBdr>
            </w:div>
            <w:div w:id="1108770402">
              <w:marLeft w:val="0"/>
              <w:marRight w:val="0"/>
              <w:marTop w:val="0"/>
              <w:marBottom w:val="0"/>
              <w:divBdr>
                <w:top w:val="none" w:sz="0" w:space="0" w:color="auto"/>
                <w:left w:val="none" w:sz="0" w:space="0" w:color="auto"/>
                <w:bottom w:val="none" w:sz="0" w:space="0" w:color="auto"/>
                <w:right w:val="none" w:sz="0" w:space="0" w:color="auto"/>
              </w:divBdr>
            </w:div>
            <w:div w:id="789010715">
              <w:marLeft w:val="0"/>
              <w:marRight w:val="0"/>
              <w:marTop w:val="0"/>
              <w:marBottom w:val="0"/>
              <w:divBdr>
                <w:top w:val="none" w:sz="0" w:space="0" w:color="auto"/>
                <w:left w:val="none" w:sz="0" w:space="0" w:color="auto"/>
                <w:bottom w:val="none" w:sz="0" w:space="0" w:color="auto"/>
                <w:right w:val="none" w:sz="0" w:space="0" w:color="auto"/>
              </w:divBdr>
            </w:div>
            <w:div w:id="2094743134">
              <w:marLeft w:val="0"/>
              <w:marRight w:val="0"/>
              <w:marTop w:val="0"/>
              <w:marBottom w:val="0"/>
              <w:divBdr>
                <w:top w:val="none" w:sz="0" w:space="0" w:color="auto"/>
                <w:left w:val="none" w:sz="0" w:space="0" w:color="auto"/>
                <w:bottom w:val="none" w:sz="0" w:space="0" w:color="auto"/>
                <w:right w:val="none" w:sz="0" w:space="0" w:color="auto"/>
              </w:divBdr>
            </w:div>
            <w:div w:id="907149877">
              <w:marLeft w:val="0"/>
              <w:marRight w:val="0"/>
              <w:marTop w:val="0"/>
              <w:marBottom w:val="0"/>
              <w:divBdr>
                <w:top w:val="none" w:sz="0" w:space="0" w:color="auto"/>
                <w:left w:val="none" w:sz="0" w:space="0" w:color="auto"/>
                <w:bottom w:val="none" w:sz="0" w:space="0" w:color="auto"/>
                <w:right w:val="none" w:sz="0" w:space="0" w:color="auto"/>
              </w:divBdr>
            </w:div>
            <w:div w:id="959410383">
              <w:marLeft w:val="0"/>
              <w:marRight w:val="0"/>
              <w:marTop w:val="0"/>
              <w:marBottom w:val="0"/>
              <w:divBdr>
                <w:top w:val="none" w:sz="0" w:space="0" w:color="auto"/>
                <w:left w:val="none" w:sz="0" w:space="0" w:color="auto"/>
                <w:bottom w:val="none" w:sz="0" w:space="0" w:color="auto"/>
                <w:right w:val="none" w:sz="0" w:space="0" w:color="auto"/>
              </w:divBdr>
            </w:div>
            <w:div w:id="1510826442">
              <w:marLeft w:val="0"/>
              <w:marRight w:val="0"/>
              <w:marTop w:val="0"/>
              <w:marBottom w:val="0"/>
              <w:divBdr>
                <w:top w:val="none" w:sz="0" w:space="0" w:color="auto"/>
                <w:left w:val="none" w:sz="0" w:space="0" w:color="auto"/>
                <w:bottom w:val="none" w:sz="0" w:space="0" w:color="auto"/>
                <w:right w:val="none" w:sz="0" w:space="0" w:color="auto"/>
              </w:divBdr>
            </w:div>
            <w:div w:id="452133173">
              <w:marLeft w:val="0"/>
              <w:marRight w:val="0"/>
              <w:marTop w:val="0"/>
              <w:marBottom w:val="0"/>
              <w:divBdr>
                <w:top w:val="none" w:sz="0" w:space="0" w:color="auto"/>
                <w:left w:val="none" w:sz="0" w:space="0" w:color="auto"/>
                <w:bottom w:val="none" w:sz="0" w:space="0" w:color="auto"/>
                <w:right w:val="none" w:sz="0" w:space="0" w:color="auto"/>
              </w:divBdr>
            </w:div>
            <w:div w:id="1140155041">
              <w:marLeft w:val="0"/>
              <w:marRight w:val="0"/>
              <w:marTop w:val="0"/>
              <w:marBottom w:val="0"/>
              <w:divBdr>
                <w:top w:val="none" w:sz="0" w:space="0" w:color="auto"/>
                <w:left w:val="none" w:sz="0" w:space="0" w:color="auto"/>
                <w:bottom w:val="none" w:sz="0" w:space="0" w:color="auto"/>
                <w:right w:val="none" w:sz="0" w:space="0" w:color="auto"/>
              </w:divBdr>
            </w:div>
            <w:div w:id="1524394574">
              <w:marLeft w:val="0"/>
              <w:marRight w:val="0"/>
              <w:marTop w:val="0"/>
              <w:marBottom w:val="0"/>
              <w:divBdr>
                <w:top w:val="none" w:sz="0" w:space="0" w:color="auto"/>
                <w:left w:val="none" w:sz="0" w:space="0" w:color="auto"/>
                <w:bottom w:val="none" w:sz="0" w:space="0" w:color="auto"/>
                <w:right w:val="none" w:sz="0" w:space="0" w:color="auto"/>
              </w:divBdr>
            </w:div>
            <w:div w:id="1702168345">
              <w:marLeft w:val="0"/>
              <w:marRight w:val="0"/>
              <w:marTop w:val="0"/>
              <w:marBottom w:val="0"/>
              <w:divBdr>
                <w:top w:val="none" w:sz="0" w:space="0" w:color="auto"/>
                <w:left w:val="none" w:sz="0" w:space="0" w:color="auto"/>
                <w:bottom w:val="none" w:sz="0" w:space="0" w:color="auto"/>
                <w:right w:val="none" w:sz="0" w:space="0" w:color="auto"/>
              </w:divBdr>
            </w:div>
            <w:div w:id="1700423776">
              <w:marLeft w:val="0"/>
              <w:marRight w:val="0"/>
              <w:marTop w:val="0"/>
              <w:marBottom w:val="0"/>
              <w:divBdr>
                <w:top w:val="none" w:sz="0" w:space="0" w:color="auto"/>
                <w:left w:val="none" w:sz="0" w:space="0" w:color="auto"/>
                <w:bottom w:val="none" w:sz="0" w:space="0" w:color="auto"/>
                <w:right w:val="none" w:sz="0" w:space="0" w:color="auto"/>
              </w:divBdr>
            </w:div>
            <w:div w:id="1516842228">
              <w:marLeft w:val="0"/>
              <w:marRight w:val="0"/>
              <w:marTop w:val="0"/>
              <w:marBottom w:val="0"/>
              <w:divBdr>
                <w:top w:val="none" w:sz="0" w:space="0" w:color="auto"/>
                <w:left w:val="none" w:sz="0" w:space="0" w:color="auto"/>
                <w:bottom w:val="none" w:sz="0" w:space="0" w:color="auto"/>
                <w:right w:val="none" w:sz="0" w:space="0" w:color="auto"/>
              </w:divBdr>
            </w:div>
            <w:div w:id="430783945">
              <w:marLeft w:val="0"/>
              <w:marRight w:val="0"/>
              <w:marTop w:val="0"/>
              <w:marBottom w:val="0"/>
              <w:divBdr>
                <w:top w:val="none" w:sz="0" w:space="0" w:color="auto"/>
                <w:left w:val="none" w:sz="0" w:space="0" w:color="auto"/>
                <w:bottom w:val="none" w:sz="0" w:space="0" w:color="auto"/>
                <w:right w:val="none" w:sz="0" w:space="0" w:color="auto"/>
              </w:divBdr>
            </w:div>
            <w:div w:id="1343168943">
              <w:marLeft w:val="0"/>
              <w:marRight w:val="0"/>
              <w:marTop w:val="0"/>
              <w:marBottom w:val="0"/>
              <w:divBdr>
                <w:top w:val="none" w:sz="0" w:space="0" w:color="auto"/>
                <w:left w:val="none" w:sz="0" w:space="0" w:color="auto"/>
                <w:bottom w:val="none" w:sz="0" w:space="0" w:color="auto"/>
                <w:right w:val="none" w:sz="0" w:space="0" w:color="auto"/>
              </w:divBdr>
            </w:div>
            <w:div w:id="1240284912">
              <w:marLeft w:val="0"/>
              <w:marRight w:val="0"/>
              <w:marTop w:val="0"/>
              <w:marBottom w:val="0"/>
              <w:divBdr>
                <w:top w:val="none" w:sz="0" w:space="0" w:color="auto"/>
                <w:left w:val="none" w:sz="0" w:space="0" w:color="auto"/>
                <w:bottom w:val="none" w:sz="0" w:space="0" w:color="auto"/>
                <w:right w:val="none" w:sz="0" w:space="0" w:color="auto"/>
              </w:divBdr>
            </w:div>
            <w:div w:id="628244202">
              <w:marLeft w:val="0"/>
              <w:marRight w:val="0"/>
              <w:marTop w:val="0"/>
              <w:marBottom w:val="0"/>
              <w:divBdr>
                <w:top w:val="none" w:sz="0" w:space="0" w:color="auto"/>
                <w:left w:val="none" w:sz="0" w:space="0" w:color="auto"/>
                <w:bottom w:val="none" w:sz="0" w:space="0" w:color="auto"/>
                <w:right w:val="none" w:sz="0" w:space="0" w:color="auto"/>
              </w:divBdr>
            </w:div>
            <w:div w:id="1127968105">
              <w:marLeft w:val="0"/>
              <w:marRight w:val="0"/>
              <w:marTop w:val="0"/>
              <w:marBottom w:val="0"/>
              <w:divBdr>
                <w:top w:val="none" w:sz="0" w:space="0" w:color="auto"/>
                <w:left w:val="none" w:sz="0" w:space="0" w:color="auto"/>
                <w:bottom w:val="none" w:sz="0" w:space="0" w:color="auto"/>
                <w:right w:val="none" w:sz="0" w:space="0" w:color="auto"/>
              </w:divBdr>
            </w:div>
            <w:div w:id="1895852577">
              <w:marLeft w:val="0"/>
              <w:marRight w:val="0"/>
              <w:marTop w:val="0"/>
              <w:marBottom w:val="0"/>
              <w:divBdr>
                <w:top w:val="none" w:sz="0" w:space="0" w:color="auto"/>
                <w:left w:val="none" w:sz="0" w:space="0" w:color="auto"/>
                <w:bottom w:val="none" w:sz="0" w:space="0" w:color="auto"/>
                <w:right w:val="none" w:sz="0" w:space="0" w:color="auto"/>
              </w:divBdr>
            </w:div>
            <w:div w:id="468016069">
              <w:marLeft w:val="0"/>
              <w:marRight w:val="0"/>
              <w:marTop w:val="0"/>
              <w:marBottom w:val="0"/>
              <w:divBdr>
                <w:top w:val="none" w:sz="0" w:space="0" w:color="auto"/>
                <w:left w:val="none" w:sz="0" w:space="0" w:color="auto"/>
                <w:bottom w:val="none" w:sz="0" w:space="0" w:color="auto"/>
                <w:right w:val="none" w:sz="0" w:space="0" w:color="auto"/>
              </w:divBdr>
            </w:div>
            <w:div w:id="894659968">
              <w:marLeft w:val="0"/>
              <w:marRight w:val="0"/>
              <w:marTop w:val="0"/>
              <w:marBottom w:val="0"/>
              <w:divBdr>
                <w:top w:val="none" w:sz="0" w:space="0" w:color="auto"/>
                <w:left w:val="none" w:sz="0" w:space="0" w:color="auto"/>
                <w:bottom w:val="none" w:sz="0" w:space="0" w:color="auto"/>
                <w:right w:val="none" w:sz="0" w:space="0" w:color="auto"/>
              </w:divBdr>
            </w:div>
            <w:div w:id="1933733965">
              <w:marLeft w:val="0"/>
              <w:marRight w:val="0"/>
              <w:marTop w:val="0"/>
              <w:marBottom w:val="0"/>
              <w:divBdr>
                <w:top w:val="none" w:sz="0" w:space="0" w:color="auto"/>
                <w:left w:val="none" w:sz="0" w:space="0" w:color="auto"/>
                <w:bottom w:val="none" w:sz="0" w:space="0" w:color="auto"/>
                <w:right w:val="none" w:sz="0" w:space="0" w:color="auto"/>
              </w:divBdr>
            </w:div>
            <w:div w:id="1670448585">
              <w:marLeft w:val="0"/>
              <w:marRight w:val="0"/>
              <w:marTop w:val="0"/>
              <w:marBottom w:val="0"/>
              <w:divBdr>
                <w:top w:val="none" w:sz="0" w:space="0" w:color="auto"/>
                <w:left w:val="none" w:sz="0" w:space="0" w:color="auto"/>
                <w:bottom w:val="none" w:sz="0" w:space="0" w:color="auto"/>
                <w:right w:val="none" w:sz="0" w:space="0" w:color="auto"/>
              </w:divBdr>
            </w:div>
            <w:div w:id="131365433">
              <w:marLeft w:val="0"/>
              <w:marRight w:val="0"/>
              <w:marTop w:val="0"/>
              <w:marBottom w:val="0"/>
              <w:divBdr>
                <w:top w:val="none" w:sz="0" w:space="0" w:color="auto"/>
                <w:left w:val="none" w:sz="0" w:space="0" w:color="auto"/>
                <w:bottom w:val="none" w:sz="0" w:space="0" w:color="auto"/>
                <w:right w:val="none" w:sz="0" w:space="0" w:color="auto"/>
              </w:divBdr>
            </w:div>
            <w:div w:id="107622163">
              <w:marLeft w:val="0"/>
              <w:marRight w:val="0"/>
              <w:marTop w:val="0"/>
              <w:marBottom w:val="0"/>
              <w:divBdr>
                <w:top w:val="none" w:sz="0" w:space="0" w:color="auto"/>
                <w:left w:val="none" w:sz="0" w:space="0" w:color="auto"/>
                <w:bottom w:val="none" w:sz="0" w:space="0" w:color="auto"/>
                <w:right w:val="none" w:sz="0" w:space="0" w:color="auto"/>
              </w:divBdr>
            </w:div>
            <w:div w:id="210502596">
              <w:marLeft w:val="0"/>
              <w:marRight w:val="0"/>
              <w:marTop w:val="0"/>
              <w:marBottom w:val="0"/>
              <w:divBdr>
                <w:top w:val="none" w:sz="0" w:space="0" w:color="auto"/>
                <w:left w:val="none" w:sz="0" w:space="0" w:color="auto"/>
                <w:bottom w:val="none" w:sz="0" w:space="0" w:color="auto"/>
                <w:right w:val="none" w:sz="0" w:space="0" w:color="auto"/>
              </w:divBdr>
            </w:div>
            <w:div w:id="1992368095">
              <w:marLeft w:val="0"/>
              <w:marRight w:val="0"/>
              <w:marTop w:val="0"/>
              <w:marBottom w:val="0"/>
              <w:divBdr>
                <w:top w:val="none" w:sz="0" w:space="0" w:color="auto"/>
                <w:left w:val="none" w:sz="0" w:space="0" w:color="auto"/>
                <w:bottom w:val="none" w:sz="0" w:space="0" w:color="auto"/>
                <w:right w:val="none" w:sz="0" w:space="0" w:color="auto"/>
              </w:divBdr>
            </w:div>
            <w:div w:id="1225019836">
              <w:marLeft w:val="0"/>
              <w:marRight w:val="0"/>
              <w:marTop w:val="0"/>
              <w:marBottom w:val="0"/>
              <w:divBdr>
                <w:top w:val="none" w:sz="0" w:space="0" w:color="auto"/>
                <w:left w:val="none" w:sz="0" w:space="0" w:color="auto"/>
                <w:bottom w:val="none" w:sz="0" w:space="0" w:color="auto"/>
                <w:right w:val="none" w:sz="0" w:space="0" w:color="auto"/>
              </w:divBdr>
            </w:div>
            <w:div w:id="707489576">
              <w:marLeft w:val="0"/>
              <w:marRight w:val="0"/>
              <w:marTop w:val="0"/>
              <w:marBottom w:val="0"/>
              <w:divBdr>
                <w:top w:val="none" w:sz="0" w:space="0" w:color="auto"/>
                <w:left w:val="none" w:sz="0" w:space="0" w:color="auto"/>
                <w:bottom w:val="none" w:sz="0" w:space="0" w:color="auto"/>
                <w:right w:val="none" w:sz="0" w:space="0" w:color="auto"/>
              </w:divBdr>
            </w:div>
            <w:div w:id="2043747355">
              <w:marLeft w:val="0"/>
              <w:marRight w:val="0"/>
              <w:marTop w:val="0"/>
              <w:marBottom w:val="0"/>
              <w:divBdr>
                <w:top w:val="none" w:sz="0" w:space="0" w:color="auto"/>
                <w:left w:val="none" w:sz="0" w:space="0" w:color="auto"/>
                <w:bottom w:val="none" w:sz="0" w:space="0" w:color="auto"/>
                <w:right w:val="none" w:sz="0" w:space="0" w:color="auto"/>
              </w:divBdr>
            </w:div>
            <w:div w:id="956253719">
              <w:marLeft w:val="0"/>
              <w:marRight w:val="0"/>
              <w:marTop w:val="0"/>
              <w:marBottom w:val="0"/>
              <w:divBdr>
                <w:top w:val="none" w:sz="0" w:space="0" w:color="auto"/>
                <w:left w:val="none" w:sz="0" w:space="0" w:color="auto"/>
                <w:bottom w:val="none" w:sz="0" w:space="0" w:color="auto"/>
                <w:right w:val="none" w:sz="0" w:space="0" w:color="auto"/>
              </w:divBdr>
            </w:div>
            <w:div w:id="19474225">
              <w:marLeft w:val="0"/>
              <w:marRight w:val="0"/>
              <w:marTop w:val="0"/>
              <w:marBottom w:val="0"/>
              <w:divBdr>
                <w:top w:val="none" w:sz="0" w:space="0" w:color="auto"/>
                <w:left w:val="none" w:sz="0" w:space="0" w:color="auto"/>
                <w:bottom w:val="none" w:sz="0" w:space="0" w:color="auto"/>
                <w:right w:val="none" w:sz="0" w:space="0" w:color="auto"/>
              </w:divBdr>
            </w:div>
            <w:div w:id="186022656">
              <w:marLeft w:val="0"/>
              <w:marRight w:val="0"/>
              <w:marTop w:val="0"/>
              <w:marBottom w:val="0"/>
              <w:divBdr>
                <w:top w:val="none" w:sz="0" w:space="0" w:color="auto"/>
                <w:left w:val="none" w:sz="0" w:space="0" w:color="auto"/>
                <w:bottom w:val="none" w:sz="0" w:space="0" w:color="auto"/>
                <w:right w:val="none" w:sz="0" w:space="0" w:color="auto"/>
              </w:divBdr>
            </w:div>
            <w:div w:id="1819151881">
              <w:marLeft w:val="0"/>
              <w:marRight w:val="0"/>
              <w:marTop w:val="0"/>
              <w:marBottom w:val="0"/>
              <w:divBdr>
                <w:top w:val="none" w:sz="0" w:space="0" w:color="auto"/>
                <w:left w:val="none" w:sz="0" w:space="0" w:color="auto"/>
                <w:bottom w:val="none" w:sz="0" w:space="0" w:color="auto"/>
                <w:right w:val="none" w:sz="0" w:space="0" w:color="auto"/>
              </w:divBdr>
            </w:div>
            <w:div w:id="35157302">
              <w:marLeft w:val="0"/>
              <w:marRight w:val="0"/>
              <w:marTop w:val="0"/>
              <w:marBottom w:val="0"/>
              <w:divBdr>
                <w:top w:val="none" w:sz="0" w:space="0" w:color="auto"/>
                <w:left w:val="none" w:sz="0" w:space="0" w:color="auto"/>
                <w:bottom w:val="none" w:sz="0" w:space="0" w:color="auto"/>
                <w:right w:val="none" w:sz="0" w:space="0" w:color="auto"/>
              </w:divBdr>
            </w:div>
            <w:div w:id="1332835681">
              <w:marLeft w:val="0"/>
              <w:marRight w:val="0"/>
              <w:marTop w:val="0"/>
              <w:marBottom w:val="0"/>
              <w:divBdr>
                <w:top w:val="none" w:sz="0" w:space="0" w:color="auto"/>
                <w:left w:val="none" w:sz="0" w:space="0" w:color="auto"/>
                <w:bottom w:val="none" w:sz="0" w:space="0" w:color="auto"/>
                <w:right w:val="none" w:sz="0" w:space="0" w:color="auto"/>
              </w:divBdr>
            </w:div>
            <w:div w:id="1007901127">
              <w:marLeft w:val="0"/>
              <w:marRight w:val="0"/>
              <w:marTop w:val="0"/>
              <w:marBottom w:val="0"/>
              <w:divBdr>
                <w:top w:val="none" w:sz="0" w:space="0" w:color="auto"/>
                <w:left w:val="none" w:sz="0" w:space="0" w:color="auto"/>
                <w:bottom w:val="none" w:sz="0" w:space="0" w:color="auto"/>
                <w:right w:val="none" w:sz="0" w:space="0" w:color="auto"/>
              </w:divBdr>
            </w:div>
            <w:div w:id="1013847499">
              <w:marLeft w:val="0"/>
              <w:marRight w:val="0"/>
              <w:marTop w:val="0"/>
              <w:marBottom w:val="0"/>
              <w:divBdr>
                <w:top w:val="none" w:sz="0" w:space="0" w:color="auto"/>
                <w:left w:val="none" w:sz="0" w:space="0" w:color="auto"/>
                <w:bottom w:val="none" w:sz="0" w:space="0" w:color="auto"/>
                <w:right w:val="none" w:sz="0" w:space="0" w:color="auto"/>
              </w:divBdr>
            </w:div>
            <w:div w:id="738484182">
              <w:marLeft w:val="0"/>
              <w:marRight w:val="0"/>
              <w:marTop w:val="0"/>
              <w:marBottom w:val="0"/>
              <w:divBdr>
                <w:top w:val="none" w:sz="0" w:space="0" w:color="auto"/>
                <w:left w:val="none" w:sz="0" w:space="0" w:color="auto"/>
                <w:bottom w:val="none" w:sz="0" w:space="0" w:color="auto"/>
                <w:right w:val="none" w:sz="0" w:space="0" w:color="auto"/>
              </w:divBdr>
            </w:div>
            <w:div w:id="662467115">
              <w:marLeft w:val="0"/>
              <w:marRight w:val="0"/>
              <w:marTop w:val="0"/>
              <w:marBottom w:val="0"/>
              <w:divBdr>
                <w:top w:val="none" w:sz="0" w:space="0" w:color="auto"/>
                <w:left w:val="none" w:sz="0" w:space="0" w:color="auto"/>
                <w:bottom w:val="none" w:sz="0" w:space="0" w:color="auto"/>
                <w:right w:val="none" w:sz="0" w:space="0" w:color="auto"/>
              </w:divBdr>
            </w:div>
            <w:div w:id="1921404008">
              <w:marLeft w:val="0"/>
              <w:marRight w:val="0"/>
              <w:marTop w:val="0"/>
              <w:marBottom w:val="0"/>
              <w:divBdr>
                <w:top w:val="none" w:sz="0" w:space="0" w:color="auto"/>
                <w:left w:val="none" w:sz="0" w:space="0" w:color="auto"/>
                <w:bottom w:val="none" w:sz="0" w:space="0" w:color="auto"/>
                <w:right w:val="none" w:sz="0" w:space="0" w:color="auto"/>
              </w:divBdr>
            </w:div>
            <w:div w:id="1427339179">
              <w:marLeft w:val="0"/>
              <w:marRight w:val="0"/>
              <w:marTop w:val="0"/>
              <w:marBottom w:val="0"/>
              <w:divBdr>
                <w:top w:val="none" w:sz="0" w:space="0" w:color="auto"/>
                <w:left w:val="none" w:sz="0" w:space="0" w:color="auto"/>
                <w:bottom w:val="none" w:sz="0" w:space="0" w:color="auto"/>
                <w:right w:val="none" w:sz="0" w:space="0" w:color="auto"/>
              </w:divBdr>
            </w:div>
            <w:div w:id="286161013">
              <w:marLeft w:val="0"/>
              <w:marRight w:val="0"/>
              <w:marTop w:val="0"/>
              <w:marBottom w:val="0"/>
              <w:divBdr>
                <w:top w:val="none" w:sz="0" w:space="0" w:color="auto"/>
                <w:left w:val="none" w:sz="0" w:space="0" w:color="auto"/>
                <w:bottom w:val="none" w:sz="0" w:space="0" w:color="auto"/>
                <w:right w:val="none" w:sz="0" w:space="0" w:color="auto"/>
              </w:divBdr>
            </w:div>
            <w:div w:id="1330019511">
              <w:marLeft w:val="0"/>
              <w:marRight w:val="0"/>
              <w:marTop w:val="0"/>
              <w:marBottom w:val="0"/>
              <w:divBdr>
                <w:top w:val="none" w:sz="0" w:space="0" w:color="auto"/>
                <w:left w:val="none" w:sz="0" w:space="0" w:color="auto"/>
                <w:bottom w:val="none" w:sz="0" w:space="0" w:color="auto"/>
                <w:right w:val="none" w:sz="0" w:space="0" w:color="auto"/>
              </w:divBdr>
            </w:div>
            <w:div w:id="937951717">
              <w:marLeft w:val="0"/>
              <w:marRight w:val="0"/>
              <w:marTop w:val="0"/>
              <w:marBottom w:val="0"/>
              <w:divBdr>
                <w:top w:val="none" w:sz="0" w:space="0" w:color="auto"/>
                <w:left w:val="none" w:sz="0" w:space="0" w:color="auto"/>
                <w:bottom w:val="none" w:sz="0" w:space="0" w:color="auto"/>
                <w:right w:val="none" w:sz="0" w:space="0" w:color="auto"/>
              </w:divBdr>
            </w:div>
            <w:div w:id="900672796">
              <w:marLeft w:val="0"/>
              <w:marRight w:val="0"/>
              <w:marTop w:val="0"/>
              <w:marBottom w:val="0"/>
              <w:divBdr>
                <w:top w:val="none" w:sz="0" w:space="0" w:color="auto"/>
                <w:left w:val="none" w:sz="0" w:space="0" w:color="auto"/>
                <w:bottom w:val="none" w:sz="0" w:space="0" w:color="auto"/>
                <w:right w:val="none" w:sz="0" w:space="0" w:color="auto"/>
              </w:divBdr>
            </w:div>
            <w:div w:id="795568871">
              <w:marLeft w:val="0"/>
              <w:marRight w:val="0"/>
              <w:marTop w:val="0"/>
              <w:marBottom w:val="0"/>
              <w:divBdr>
                <w:top w:val="none" w:sz="0" w:space="0" w:color="auto"/>
                <w:left w:val="none" w:sz="0" w:space="0" w:color="auto"/>
                <w:bottom w:val="none" w:sz="0" w:space="0" w:color="auto"/>
                <w:right w:val="none" w:sz="0" w:space="0" w:color="auto"/>
              </w:divBdr>
            </w:div>
            <w:div w:id="1170291699">
              <w:marLeft w:val="0"/>
              <w:marRight w:val="0"/>
              <w:marTop w:val="0"/>
              <w:marBottom w:val="0"/>
              <w:divBdr>
                <w:top w:val="none" w:sz="0" w:space="0" w:color="auto"/>
                <w:left w:val="none" w:sz="0" w:space="0" w:color="auto"/>
                <w:bottom w:val="none" w:sz="0" w:space="0" w:color="auto"/>
                <w:right w:val="none" w:sz="0" w:space="0" w:color="auto"/>
              </w:divBdr>
            </w:div>
            <w:div w:id="2131821868">
              <w:marLeft w:val="0"/>
              <w:marRight w:val="0"/>
              <w:marTop w:val="0"/>
              <w:marBottom w:val="0"/>
              <w:divBdr>
                <w:top w:val="none" w:sz="0" w:space="0" w:color="auto"/>
                <w:left w:val="none" w:sz="0" w:space="0" w:color="auto"/>
                <w:bottom w:val="none" w:sz="0" w:space="0" w:color="auto"/>
                <w:right w:val="none" w:sz="0" w:space="0" w:color="auto"/>
              </w:divBdr>
            </w:div>
            <w:div w:id="1619751840">
              <w:marLeft w:val="0"/>
              <w:marRight w:val="0"/>
              <w:marTop w:val="0"/>
              <w:marBottom w:val="0"/>
              <w:divBdr>
                <w:top w:val="none" w:sz="0" w:space="0" w:color="auto"/>
                <w:left w:val="none" w:sz="0" w:space="0" w:color="auto"/>
                <w:bottom w:val="none" w:sz="0" w:space="0" w:color="auto"/>
                <w:right w:val="none" w:sz="0" w:space="0" w:color="auto"/>
              </w:divBdr>
            </w:div>
            <w:div w:id="2114670783">
              <w:marLeft w:val="0"/>
              <w:marRight w:val="0"/>
              <w:marTop w:val="0"/>
              <w:marBottom w:val="0"/>
              <w:divBdr>
                <w:top w:val="none" w:sz="0" w:space="0" w:color="auto"/>
                <w:left w:val="none" w:sz="0" w:space="0" w:color="auto"/>
                <w:bottom w:val="none" w:sz="0" w:space="0" w:color="auto"/>
                <w:right w:val="none" w:sz="0" w:space="0" w:color="auto"/>
              </w:divBdr>
            </w:div>
            <w:div w:id="1356955237">
              <w:marLeft w:val="0"/>
              <w:marRight w:val="0"/>
              <w:marTop w:val="0"/>
              <w:marBottom w:val="0"/>
              <w:divBdr>
                <w:top w:val="none" w:sz="0" w:space="0" w:color="auto"/>
                <w:left w:val="none" w:sz="0" w:space="0" w:color="auto"/>
                <w:bottom w:val="none" w:sz="0" w:space="0" w:color="auto"/>
                <w:right w:val="none" w:sz="0" w:space="0" w:color="auto"/>
              </w:divBdr>
            </w:div>
            <w:div w:id="355279971">
              <w:marLeft w:val="0"/>
              <w:marRight w:val="0"/>
              <w:marTop w:val="0"/>
              <w:marBottom w:val="0"/>
              <w:divBdr>
                <w:top w:val="none" w:sz="0" w:space="0" w:color="auto"/>
                <w:left w:val="none" w:sz="0" w:space="0" w:color="auto"/>
                <w:bottom w:val="none" w:sz="0" w:space="0" w:color="auto"/>
                <w:right w:val="none" w:sz="0" w:space="0" w:color="auto"/>
              </w:divBdr>
            </w:div>
            <w:div w:id="1978678320">
              <w:marLeft w:val="0"/>
              <w:marRight w:val="0"/>
              <w:marTop w:val="0"/>
              <w:marBottom w:val="0"/>
              <w:divBdr>
                <w:top w:val="none" w:sz="0" w:space="0" w:color="auto"/>
                <w:left w:val="none" w:sz="0" w:space="0" w:color="auto"/>
                <w:bottom w:val="none" w:sz="0" w:space="0" w:color="auto"/>
                <w:right w:val="none" w:sz="0" w:space="0" w:color="auto"/>
              </w:divBdr>
            </w:div>
            <w:div w:id="563642282">
              <w:marLeft w:val="0"/>
              <w:marRight w:val="0"/>
              <w:marTop w:val="0"/>
              <w:marBottom w:val="0"/>
              <w:divBdr>
                <w:top w:val="none" w:sz="0" w:space="0" w:color="auto"/>
                <w:left w:val="none" w:sz="0" w:space="0" w:color="auto"/>
                <w:bottom w:val="none" w:sz="0" w:space="0" w:color="auto"/>
                <w:right w:val="none" w:sz="0" w:space="0" w:color="auto"/>
              </w:divBdr>
            </w:div>
            <w:div w:id="1329019954">
              <w:marLeft w:val="0"/>
              <w:marRight w:val="0"/>
              <w:marTop w:val="0"/>
              <w:marBottom w:val="0"/>
              <w:divBdr>
                <w:top w:val="none" w:sz="0" w:space="0" w:color="auto"/>
                <w:left w:val="none" w:sz="0" w:space="0" w:color="auto"/>
                <w:bottom w:val="none" w:sz="0" w:space="0" w:color="auto"/>
                <w:right w:val="none" w:sz="0" w:space="0" w:color="auto"/>
              </w:divBdr>
            </w:div>
            <w:div w:id="1557935930">
              <w:marLeft w:val="0"/>
              <w:marRight w:val="0"/>
              <w:marTop w:val="0"/>
              <w:marBottom w:val="0"/>
              <w:divBdr>
                <w:top w:val="none" w:sz="0" w:space="0" w:color="auto"/>
                <w:left w:val="none" w:sz="0" w:space="0" w:color="auto"/>
                <w:bottom w:val="none" w:sz="0" w:space="0" w:color="auto"/>
                <w:right w:val="none" w:sz="0" w:space="0" w:color="auto"/>
              </w:divBdr>
            </w:div>
            <w:div w:id="942806694">
              <w:marLeft w:val="0"/>
              <w:marRight w:val="0"/>
              <w:marTop w:val="0"/>
              <w:marBottom w:val="0"/>
              <w:divBdr>
                <w:top w:val="none" w:sz="0" w:space="0" w:color="auto"/>
                <w:left w:val="none" w:sz="0" w:space="0" w:color="auto"/>
                <w:bottom w:val="none" w:sz="0" w:space="0" w:color="auto"/>
                <w:right w:val="none" w:sz="0" w:space="0" w:color="auto"/>
              </w:divBdr>
            </w:div>
            <w:div w:id="1605992357">
              <w:marLeft w:val="0"/>
              <w:marRight w:val="0"/>
              <w:marTop w:val="0"/>
              <w:marBottom w:val="0"/>
              <w:divBdr>
                <w:top w:val="none" w:sz="0" w:space="0" w:color="auto"/>
                <w:left w:val="none" w:sz="0" w:space="0" w:color="auto"/>
                <w:bottom w:val="none" w:sz="0" w:space="0" w:color="auto"/>
                <w:right w:val="none" w:sz="0" w:space="0" w:color="auto"/>
              </w:divBdr>
            </w:div>
            <w:div w:id="446193023">
              <w:marLeft w:val="0"/>
              <w:marRight w:val="0"/>
              <w:marTop w:val="0"/>
              <w:marBottom w:val="0"/>
              <w:divBdr>
                <w:top w:val="none" w:sz="0" w:space="0" w:color="auto"/>
                <w:left w:val="none" w:sz="0" w:space="0" w:color="auto"/>
                <w:bottom w:val="none" w:sz="0" w:space="0" w:color="auto"/>
                <w:right w:val="none" w:sz="0" w:space="0" w:color="auto"/>
              </w:divBdr>
            </w:div>
            <w:div w:id="1947733921">
              <w:marLeft w:val="0"/>
              <w:marRight w:val="0"/>
              <w:marTop w:val="0"/>
              <w:marBottom w:val="0"/>
              <w:divBdr>
                <w:top w:val="none" w:sz="0" w:space="0" w:color="auto"/>
                <w:left w:val="none" w:sz="0" w:space="0" w:color="auto"/>
                <w:bottom w:val="none" w:sz="0" w:space="0" w:color="auto"/>
                <w:right w:val="none" w:sz="0" w:space="0" w:color="auto"/>
              </w:divBdr>
            </w:div>
            <w:div w:id="336887243">
              <w:marLeft w:val="0"/>
              <w:marRight w:val="0"/>
              <w:marTop w:val="0"/>
              <w:marBottom w:val="0"/>
              <w:divBdr>
                <w:top w:val="none" w:sz="0" w:space="0" w:color="auto"/>
                <w:left w:val="none" w:sz="0" w:space="0" w:color="auto"/>
                <w:bottom w:val="none" w:sz="0" w:space="0" w:color="auto"/>
                <w:right w:val="none" w:sz="0" w:space="0" w:color="auto"/>
              </w:divBdr>
            </w:div>
            <w:div w:id="2093701402">
              <w:marLeft w:val="0"/>
              <w:marRight w:val="0"/>
              <w:marTop w:val="0"/>
              <w:marBottom w:val="0"/>
              <w:divBdr>
                <w:top w:val="none" w:sz="0" w:space="0" w:color="auto"/>
                <w:left w:val="none" w:sz="0" w:space="0" w:color="auto"/>
                <w:bottom w:val="none" w:sz="0" w:space="0" w:color="auto"/>
                <w:right w:val="none" w:sz="0" w:space="0" w:color="auto"/>
              </w:divBdr>
            </w:div>
            <w:div w:id="1475297776">
              <w:marLeft w:val="0"/>
              <w:marRight w:val="0"/>
              <w:marTop w:val="0"/>
              <w:marBottom w:val="0"/>
              <w:divBdr>
                <w:top w:val="none" w:sz="0" w:space="0" w:color="auto"/>
                <w:left w:val="none" w:sz="0" w:space="0" w:color="auto"/>
                <w:bottom w:val="none" w:sz="0" w:space="0" w:color="auto"/>
                <w:right w:val="none" w:sz="0" w:space="0" w:color="auto"/>
              </w:divBdr>
            </w:div>
            <w:div w:id="750322226">
              <w:marLeft w:val="0"/>
              <w:marRight w:val="0"/>
              <w:marTop w:val="0"/>
              <w:marBottom w:val="0"/>
              <w:divBdr>
                <w:top w:val="none" w:sz="0" w:space="0" w:color="auto"/>
                <w:left w:val="none" w:sz="0" w:space="0" w:color="auto"/>
                <w:bottom w:val="none" w:sz="0" w:space="0" w:color="auto"/>
                <w:right w:val="none" w:sz="0" w:space="0" w:color="auto"/>
              </w:divBdr>
            </w:div>
            <w:div w:id="1175388246">
              <w:marLeft w:val="0"/>
              <w:marRight w:val="0"/>
              <w:marTop w:val="0"/>
              <w:marBottom w:val="0"/>
              <w:divBdr>
                <w:top w:val="none" w:sz="0" w:space="0" w:color="auto"/>
                <w:left w:val="none" w:sz="0" w:space="0" w:color="auto"/>
                <w:bottom w:val="none" w:sz="0" w:space="0" w:color="auto"/>
                <w:right w:val="none" w:sz="0" w:space="0" w:color="auto"/>
              </w:divBdr>
            </w:div>
            <w:div w:id="1959801502">
              <w:marLeft w:val="0"/>
              <w:marRight w:val="0"/>
              <w:marTop w:val="0"/>
              <w:marBottom w:val="0"/>
              <w:divBdr>
                <w:top w:val="none" w:sz="0" w:space="0" w:color="auto"/>
                <w:left w:val="none" w:sz="0" w:space="0" w:color="auto"/>
                <w:bottom w:val="none" w:sz="0" w:space="0" w:color="auto"/>
                <w:right w:val="none" w:sz="0" w:space="0" w:color="auto"/>
              </w:divBdr>
            </w:div>
            <w:div w:id="2073917154">
              <w:marLeft w:val="0"/>
              <w:marRight w:val="0"/>
              <w:marTop w:val="0"/>
              <w:marBottom w:val="0"/>
              <w:divBdr>
                <w:top w:val="none" w:sz="0" w:space="0" w:color="auto"/>
                <w:left w:val="none" w:sz="0" w:space="0" w:color="auto"/>
                <w:bottom w:val="none" w:sz="0" w:space="0" w:color="auto"/>
                <w:right w:val="none" w:sz="0" w:space="0" w:color="auto"/>
              </w:divBdr>
            </w:div>
            <w:div w:id="1608392876">
              <w:marLeft w:val="0"/>
              <w:marRight w:val="0"/>
              <w:marTop w:val="0"/>
              <w:marBottom w:val="0"/>
              <w:divBdr>
                <w:top w:val="none" w:sz="0" w:space="0" w:color="auto"/>
                <w:left w:val="none" w:sz="0" w:space="0" w:color="auto"/>
                <w:bottom w:val="none" w:sz="0" w:space="0" w:color="auto"/>
                <w:right w:val="none" w:sz="0" w:space="0" w:color="auto"/>
              </w:divBdr>
            </w:div>
            <w:div w:id="109016716">
              <w:marLeft w:val="0"/>
              <w:marRight w:val="0"/>
              <w:marTop w:val="0"/>
              <w:marBottom w:val="0"/>
              <w:divBdr>
                <w:top w:val="none" w:sz="0" w:space="0" w:color="auto"/>
                <w:left w:val="none" w:sz="0" w:space="0" w:color="auto"/>
                <w:bottom w:val="none" w:sz="0" w:space="0" w:color="auto"/>
                <w:right w:val="none" w:sz="0" w:space="0" w:color="auto"/>
              </w:divBdr>
            </w:div>
            <w:div w:id="1972246573">
              <w:marLeft w:val="0"/>
              <w:marRight w:val="0"/>
              <w:marTop w:val="0"/>
              <w:marBottom w:val="0"/>
              <w:divBdr>
                <w:top w:val="none" w:sz="0" w:space="0" w:color="auto"/>
                <w:left w:val="none" w:sz="0" w:space="0" w:color="auto"/>
                <w:bottom w:val="none" w:sz="0" w:space="0" w:color="auto"/>
                <w:right w:val="none" w:sz="0" w:space="0" w:color="auto"/>
              </w:divBdr>
            </w:div>
            <w:div w:id="2104690611">
              <w:marLeft w:val="0"/>
              <w:marRight w:val="0"/>
              <w:marTop w:val="0"/>
              <w:marBottom w:val="0"/>
              <w:divBdr>
                <w:top w:val="none" w:sz="0" w:space="0" w:color="auto"/>
                <w:left w:val="none" w:sz="0" w:space="0" w:color="auto"/>
                <w:bottom w:val="none" w:sz="0" w:space="0" w:color="auto"/>
                <w:right w:val="none" w:sz="0" w:space="0" w:color="auto"/>
              </w:divBdr>
            </w:div>
            <w:div w:id="1733650261">
              <w:marLeft w:val="0"/>
              <w:marRight w:val="0"/>
              <w:marTop w:val="0"/>
              <w:marBottom w:val="0"/>
              <w:divBdr>
                <w:top w:val="none" w:sz="0" w:space="0" w:color="auto"/>
                <w:left w:val="none" w:sz="0" w:space="0" w:color="auto"/>
                <w:bottom w:val="none" w:sz="0" w:space="0" w:color="auto"/>
                <w:right w:val="none" w:sz="0" w:space="0" w:color="auto"/>
              </w:divBdr>
            </w:div>
            <w:div w:id="1233395038">
              <w:marLeft w:val="0"/>
              <w:marRight w:val="0"/>
              <w:marTop w:val="0"/>
              <w:marBottom w:val="0"/>
              <w:divBdr>
                <w:top w:val="none" w:sz="0" w:space="0" w:color="auto"/>
                <w:left w:val="none" w:sz="0" w:space="0" w:color="auto"/>
                <w:bottom w:val="none" w:sz="0" w:space="0" w:color="auto"/>
                <w:right w:val="none" w:sz="0" w:space="0" w:color="auto"/>
              </w:divBdr>
            </w:div>
            <w:div w:id="933829260">
              <w:marLeft w:val="0"/>
              <w:marRight w:val="0"/>
              <w:marTop w:val="0"/>
              <w:marBottom w:val="0"/>
              <w:divBdr>
                <w:top w:val="none" w:sz="0" w:space="0" w:color="auto"/>
                <w:left w:val="none" w:sz="0" w:space="0" w:color="auto"/>
                <w:bottom w:val="none" w:sz="0" w:space="0" w:color="auto"/>
                <w:right w:val="none" w:sz="0" w:space="0" w:color="auto"/>
              </w:divBdr>
            </w:div>
            <w:div w:id="4478990">
              <w:marLeft w:val="0"/>
              <w:marRight w:val="0"/>
              <w:marTop w:val="0"/>
              <w:marBottom w:val="0"/>
              <w:divBdr>
                <w:top w:val="none" w:sz="0" w:space="0" w:color="auto"/>
                <w:left w:val="none" w:sz="0" w:space="0" w:color="auto"/>
                <w:bottom w:val="none" w:sz="0" w:space="0" w:color="auto"/>
                <w:right w:val="none" w:sz="0" w:space="0" w:color="auto"/>
              </w:divBdr>
            </w:div>
            <w:div w:id="793408116">
              <w:marLeft w:val="0"/>
              <w:marRight w:val="0"/>
              <w:marTop w:val="0"/>
              <w:marBottom w:val="0"/>
              <w:divBdr>
                <w:top w:val="none" w:sz="0" w:space="0" w:color="auto"/>
                <w:left w:val="none" w:sz="0" w:space="0" w:color="auto"/>
                <w:bottom w:val="none" w:sz="0" w:space="0" w:color="auto"/>
                <w:right w:val="none" w:sz="0" w:space="0" w:color="auto"/>
              </w:divBdr>
            </w:div>
            <w:div w:id="61804390">
              <w:marLeft w:val="0"/>
              <w:marRight w:val="0"/>
              <w:marTop w:val="0"/>
              <w:marBottom w:val="0"/>
              <w:divBdr>
                <w:top w:val="none" w:sz="0" w:space="0" w:color="auto"/>
                <w:left w:val="none" w:sz="0" w:space="0" w:color="auto"/>
                <w:bottom w:val="none" w:sz="0" w:space="0" w:color="auto"/>
                <w:right w:val="none" w:sz="0" w:space="0" w:color="auto"/>
              </w:divBdr>
            </w:div>
            <w:div w:id="1039091686">
              <w:marLeft w:val="0"/>
              <w:marRight w:val="0"/>
              <w:marTop w:val="0"/>
              <w:marBottom w:val="0"/>
              <w:divBdr>
                <w:top w:val="none" w:sz="0" w:space="0" w:color="auto"/>
                <w:left w:val="none" w:sz="0" w:space="0" w:color="auto"/>
                <w:bottom w:val="none" w:sz="0" w:space="0" w:color="auto"/>
                <w:right w:val="none" w:sz="0" w:space="0" w:color="auto"/>
              </w:divBdr>
            </w:div>
            <w:div w:id="1896046530">
              <w:marLeft w:val="0"/>
              <w:marRight w:val="0"/>
              <w:marTop w:val="0"/>
              <w:marBottom w:val="0"/>
              <w:divBdr>
                <w:top w:val="none" w:sz="0" w:space="0" w:color="auto"/>
                <w:left w:val="none" w:sz="0" w:space="0" w:color="auto"/>
                <w:bottom w:val="none" w:sz="0" w:space="0" w:color="auto"/>
                <w:right w:val="none" w:sz="0" w:space="0" w:color="auto"/>
              </w:divBdr>
            </w:div>
            <w:div w:id="1075395054">
              <w:marLeft w:val="0"/>
              <w:marRight w:val="0"/>
              <w:marTop w:val="0"/>
              <w:marBottom w:val="0"/>
              <w:divBdr>
                <w:top w:val="none" w:sz="0" w:space="0" w:color="auto"/>
                <w:left w:val="none" w:sz="0" w:space="0" w:color="auto"/>
                <w:bottom w:val="none" w:sz="0" w:space="0" w:color="auto"/>
                <w:right w:val="none" w:sz="0" w:space="0" w:color="auto"/>
              </w:divBdr>
            </w:div>
            <w:div w:id="1807550513">
              <w:marLeft w:val="0"/>
              <w:marRight w:val="0"/>
              <w:marTop w:val="0"/>
              <w:marBottom w:val="0"/>
              <w:divBdr>
                <w:top w:val="none" w:sz="0" w:space="0" w:color="auto"/>
                <w:left w:val="none" w:sz="0" w:space="0" w:color="auto"/>
                <w:bottom w:val="none" w:sz="0" w:space="0" w:color="auto"/>
                <w:right w:val="none" w:sz="0" w:space="0" w:color="auto"/>
              </w:divBdr>
            </w:div>
            <w:div w:id="1299649501">
              <w:marLeft w:val="0"/>
              <w:marRight w:val="0"/>
              <w:marTop w:val="0"/>
              <w:marBottom w:val="0"/>
              <w:divBdr>
                <w:top w:val="none" w:sz="0" w:space="0" w:color="auto"/>
                <w:left w:val="none" w:sz="0" w:space="0" w:color="auto"/>
                <w:bottom w:val="none" w:sz="0" w:space="0" w:color="auto"/>
                <w:right w:val="none" w:sz="0" w:space="0" w:color="auto"/>
              </w:divBdr>
            </w:div>
            <w:div w:id="16808663">
              <w:marLeft w:val="0"/>
              <w:marRight w:val="0"/>
              <w:marTop w:val="0"/>
              <w:marBottom w:val="0"/>
              <w:divBdr>
                <w:top w:val="none" w:sz="0" w:space="0" w:color="auto"/>
                <w:left w:val="none" w:sz="0" w:space="0" w:color="auto"/>
                <w:bottom w:val="none" w:sz="0" w:space="0" w:color="auto"/>
                <w:right w:val="none" w:sz="0" w:space="0" w:color="auto"/>
              </w:divBdr>
            </w:div>
            <w:div w:id="1055663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064518">
      <w:bodyDiv w:val="1"/>
      <w:marLeft w:val="0"/>
      <w:marRight w:val="0"/>
      <w:marTop w:val="0"/>
      <w:marBottom w:val="0"/>
      <w:divBdr>
        <w:top w:val="none" w:sz="0" w:space="0" w:color="auto"/>
        <w:left w:val="none" w:sz="0" w:space="0" w:color="auto"/>
        <w:bottom w:val="none" w:sz="0" w:space="0" w:color="auto"/>
        <w:right w:val="none" w:sz="0" w:space="0" w:color="auto"/>
      </w:divBdr>
    </w:div>
    <w:div w:id="1083915223">
      <w:bodyDiv w:val="1"/>
      <w:marLeft w:val="0"/>
      <w:marRight w:val="0"/>
      <w:marTop w:val="0"/>
      <w:marBottom w:val="0"/>
      <w:divBdr>
        <w:top w:val="none" w:sz="0" w:space="0" w:color="auto"/>
        <w:left w:val="none" w:sz="0" w:space="0" w:color="auto"/>
        <w:bottom w:val="none" w:sz="0" w:space="0" w:color="auto"/>
        <w:right w:val="none" w:sz="0" w:space="0" w:color="auto"/>
      </w:divBdr>
      <w:divsChild>
        <w:div w:id="67533043">
          <w:marLeft w:val="0"/>
          <w:marRight w:val="0"/>
          <w:marTop w:val="0"/>
          <w:marBottom w:val="0"/>
          <w:divBdr>
            <w:top w:val="none" w:sz="0" w:space="0" w:color="auto"/>
            <w:left w:val="none" w:sz="0" w:space="0" w:color="auto"/>
            <w:bottom w:val="none" w:sz="0" w:space="0" w:color="auto"/>
            <w:right w:val="none" w:sz="0" w:space="0" w:color="auto"/>
          </w:divBdr>
          <w:divsChild>
            <w:div w:id="2005237659">
              <w:marLeft w:val="0"/>
              <w:marRight w:val="0"/>
              <w:marTop w:val="0"/>
              <w:marBottom w:val="0"/>
              <w:divBdr>
                <w:top w:val="none" w:sz="0" w:space="0" w:color="auto"/>
                <w:left w:val="none" w:sz="0" w:space="0" w:color="auto"/>
                <w:bottom w:val="none" w:sz="0" w:space="0" w:color="auto"/>
                <w:right w:val="none" w:sz="0" w:space="0" w:color="auto"/>
              </w:divBdr>
            </w:div>
            <w:div w:id="395394745">
              <w:marLeft w:val="0"/>
              <w:marRight w:val="0"/>
              <w:marTop w:val="0"/>
              <w:marBottom w:val="0"/>
              <w:divBdr>
                <w:top w:val="none" w:sz="0" w:space="0" w:color="auto"/>
                <w:left w:val="none" w:sz="0" w:space="0" w:color="auto"/>
                <w:bottom w:val="none" w:sz="0" w:space="0" w:color="auto"/>
                <w:right w:val="none" w:sz="0" w:space="0" w:color="auto"/>
              </w:divBdr>
            </w:div>
            <w:div w:id="1518689369">
              <w:marLeft w:val="0"/>
              <w:marRight w:val="0"/>
              <w:marTop w:val="0"/>
              <w:marBottom w:val="0"/>
              <w:divBdr>
                <w:top w:val="none" w:sz="0" w:space="0" w:color="auto"/>
                <w:left w:val="none" w:sz="0" w:space="0" w:color="auto"/>
                <w:bottom w:val="none" w:sz="0" w:space="0" w:color="auto"/>
                <w:right w:val="none" w:sz="0" w:space="0" w:color="auto"/>
              </w:divBdr>
            </w:div>
            <w:div w:id="1960719052">
              <w:marLeft w:val="0"/>
              <w:marRight w:val="0"/>
              <w:marTop w:val="0"/>
              <w:marBottom w:val="0"/>
              <w:divBdr>
                <w:top w:val="none" w:sz="0" w:space="0" w:color="auto"/>
                <w:left w:val="none" w:sz="0" w:space="0" w:color="auto"/>
                <w:bottom w:val="none" w:sz="0" w:space="0" w:color="auto"/>
                <w:right w:val="none" w:sz="0" w:space="0" w:color="auto"/>
              </w:divBdr>
            </w:div>
            <w:div w:id="1259632947">
              <w:marLeft w:val="0"/>
              <w:marRight w:val="0"/>
              <w:marTop w:val="0"/>
              <w:marBottom w:val="0"/>
              <w:divBdr>
                <w:top w:val="none" w:sz="0" w:space="0" w:color="auto"/>
                <w:left w:val="none" w:sz="0" w:space="0" w:color="auto"/>
                <w:bottom w:val="none" w:sz="0" w:space="0" w:color="auto"/>
                <w:right w:val="none" w:sz="0" w:space="0" w:color="auto"/>
              </w:divBdr>
            </w:div>
            <w:div w:id="999191103">
              <w:marLeft w:val="0"/>
              <w:marRight w:val="0"/>
              <w:marTop w:val="0"/>
              <w:marBottom w:val="0"/>
              <w:divBdr>
                <w:top w:val="none" w:sz="0" w:space="0" w:color="auto"/>
                <w:left w:val="none" w:sz="0" w:space="0" w:color="auto"/>
                <w:bottom w:val="none" w:sz="0" w:space="0" w:color="auto"/>
                <w:right w:val="none" w:sz="0" w:space="0" w:color="auto"/>
              </w:divBdr>
            </w:div>
            <w:div w:id="325668509">
              <w:marLeft w:val="0"/>
              <w:marRight w:val="0"/>
              <w:marTop w:val="0"/>
              <w:marBottom w:val="0"/>
              <w:divBdr>
                <w:top w:val="none" w:sz="0" w:space="0" w:color="auto"/>
                <w:left w:val="none" w:sz="0" w:space="0" w:color="auto"/>
                <w:bottom w:val="none" w:sz="0" w:space="0" w:color="auto"/>
                <w:right w:val="none" w:sz="0" w:space="0" w:color="auto"/>
              </w:divBdr>
            </w:div>
            <w:div w:id="1766611488">
              <w:marLeft w:val="0"/>
              <w:marRight w:val="0"/>
              <w:marTop w:val="0"/>
              <w:marBottom w:val="0"/>
              <w:divBdr>
                <w:top w:val="none" w:sz="0" w:space="0" w:color="auto"/>
                <w:left w:val="none" w:sz="0" w:space="0" w:color="auto"/>
                <w:bottom w:val="none" w:sz="0" w:space="0" w:color="auto"/>
                <w:right w:val="none" w:sz="0" w:space="0" w:color="auto"/>
              </w:divBdr>
            </w:div>
            <w:div w:id="353308068">
              <w:marLeft w:val="0"/>
              <w:marRight w:val="0"/>
              <w:marTop w:val="0"/>
              <w:marBottom w:val="0"/>
              <w:divBdr>
                <w:top w:val="none" w:sz="0" w:space="0" w:color="auto"/>
                <w:left w:val="none" w:sz="0" w:space="0" w:color="auto"/>
                <w:bottom w:val="none" w:sz="0" w:space="0" w:color="auto"/>
                <w:right w:val="none" w:sz="0" w:space="0" w:color="auto"/>
              </w:divBdr>
            </w:div>
            <w:div w:id="1702124487">
              <w:marLeft w:val="0"/>
              <w:marRight w:val="0"/>
              <w:marTop w:val="0"/>
              <w:marBottom w:val="0"/>
              <w:divBdr>
                <w:top w:val="none" w:sz="0" w:space="0" w:color="auto"/>
                <w:left w:val="none" w:sz="0" w:space="0" w:color="auto"/>
                <w:bottom w:val="none" w:sz="0" w:space="0" w:color="auto"/>
                <w:right w:val="none" w:sz="0" w:space="0" w:color="auto"/>
              </w:divBdr>
            </w:div>
            <w:div w:id="303051265">
              <w:marLeft w:val="0"/>
              <w:marRight w:val="0"/>
              <w:marTop w:val="0"/>
              <w:marBottom w:val="0"/>
              <w:divBdr>
                <w:top w:val="none" w:sz="0" w:space="0" w:color="auto"/>
                <w:left w:val="none" w:sz="0" w:space="0" w:color="auto"/>
                <w:bottom w:val="none" w:sz="0" w:space="0" w:color="auto"/>
                <w:right w:val="none" w:sz="0" w:space="0" w:color="auto"/>
              </w:divBdr>
            </w:div>
            <w:div w:id="1604456903">
              <w:marLeft w:val="0"/>
              <w:marRight w:val="0"/>
              <w:marTop w:val="0"/>
              <w:marBottom w:val="0"/>
              <w:divBdr>
                <w:top w:val="none" w:sz="0" w:space="0" w:color="auto"/>
                <w:left w:val="none" w:sz="0" w:space="0" w:color="auto"/>
                <w:bottom w:val="none" w:sz="0" w:space="0" w:color="auto"/>
                <w:right w:val="none" w:sz="0" w:space="0" w:color="auto"/>
              </w:divBdr>
            </w:div>
            <w:div w:id="4870311">
              <w:marLeft w:val="0"/>
              <w:marRight w:val="0"/>
              <w:marTop w:val="0"/>
              <w:marBottom w:val="0"/>
              <w:divBdr>
                <w:top w:val="none" w:sz="0" w:space="0" w:color="auto"/>
                <w:left w:val="none" w:sz="0" w:space="0" w:color="auto"/>
                <w:bottom w:val="none" w:sz="0" w:space="0" w:color="auto"/>
                <w:right w:val="none" w:sz="0" w:space="0" w:color="auto"/>
              </w:divBdr>
            </w:div>
            <w:div w:id="1152336744">
              <w:marLeft w:val="0"/>
              <w:marRight w:val="0"/>
              <w:marTop w:val="0"/>
              <w:marBottom w:val="0"/>
              <w:divBdr>
                <w:top w:val="none" w:sz="0" w:space="0" w:color="auto"/>
                <w:left w:val="none" w:sz="0" w:space="0" w:color="auto"/>
                <w:bottom w:val="none" w:sz="0" w:space="0" w:color="auto"/>
                <w:right w:val="none" w:sz="0" w:space="0" w:color="auto"/>
              </w:divBdr>
            </w:div>
            <w:div w:id="94178655">
              <w:marLeft w:val="0"/>
              <w:marRight w:val="0"/>
              <w:marTop w:val="0"/>
              <w:marBottom w:val="0"/>
              <w:divBdr>
                <w:top w:val="none" w:sz="0" w:space="0" w:color="auto"/>
                <w:left w:val="none" w:sz="0" w:space="0" w:color="auto"/>
                <w:bottom w:val="none" w:sz="0" w:space="0" w:color="auto"/>
                <w:right w:val="none" w:sz="0" w:space="0" w:color="auto"/>
              </w:divBdr>
            </w:div>
            <w:div w:id="1891573028">
              <w:marLeft w:val="0"/>
              <w:marRight w:val="0"/>
              <w:marTop w:val="0"/>
              <w:marBottom w:val="0"/>
              <w:divBdr>
                <w:top w:val="none" w:sz="0" w:space="0" w:color="auto"/>
                <w:left w:val="none" w:sz="0" w:space="0" w:color="auto"/>
                <w:bottom w:val="none" w:sz="0" w:space="0" w:color="auto"/>
                <w:right w:val="none" w:sz="0" w:space="0" w:color="auto"/>
              </w:divBdr>
            </w:div>
            <w:div w:id="2100170346">
              <w:marLeft w:val="0"/>
              <w:marRight w:val="0"/>
              <w:marTop w:val="0"/>
              <w:marBottom w:val="0"/>
              <w:divBdr>
                <w:top w:val="none" w:sz="0" w:space="0" w:color="auto"/>
                <w:left w:val="none" w:sz="0" w:space="0" w:color="auto"/>
                <w:bottom w:val="none" w:sz="0" w:space="0" w:color="auto"/>
                <w:right w:val="none" w:sz="0" w:space="0" w:color="auto"/>
              </w:divBdr>
            </w:div>
            <w:div w:id="2146458538">
              <w:marLeft w:val="0"/>
              <w:marRight w:val="0"/>
              <w:marTop w:val="0"/>
              <w:marBottom w:val="0"/>
              <w:divBdr>
                <w:top w:val="none" w:sz="0" w:space="0" w:color="auto"/>
                <w:left w:val="none" w:sz="0" w:space="0" w:color="auto"/>
                <w:bottom w:val="none" w:sz="0" w:space="0" w:color="auto"/>
                <w:right w:val="none" w:sz="0" w:space="0" w:color="auto"/>
              </w:divBdr>
            </w:div>
            <w:div w:id="638386935">
              <w:marLeft w:val="0"/>
              <w:marRight w:val="0"/>
              <w:marTop w:val="0"/>
              <w:marBottom w:val="0"/>
              <w:divBdr>
                <w:top w:val="none" w:sz="0" w:space="0" w:color="auto"/>
                <w:left w:val="none" w:sz="0" w:space="0" w:color="auto"/>
                <w:bottom w:val="none" w:sz="0" w:space="0" w:color="auto"/>
                <w:right w:val="none" w:sz="0" w:space="0" w:color="auto"/>
              </w:divBdr>
            </w:div>
            <w:div w:id="928540135">
              <w:marLeft w:val="0"/>
              <w:marRight w:val="0"/>
              <w:marTop w:val="0"/>
              <w:marBottom w:val="0"/>
              <w:divBdr>
                <w:top w:val="none" w:sz="0" w:space="0" w:color="auto"/>
                <w:left w:val="none" w:sz="0" w:space="0" w:color="auto"/>
                <w:bottom w:val="none" w:sz="0" w:space="0" w:color="auto"/>
                <w:right w:val="none" w:sz="0" w:space="0" w:color="auto"/>
              </w:divBdr>
            </w:div>
            <w:div w:id="2066297171">
              <w:marLeft w:val="0"/>
              <w:marRight w:val="0"/>
              <w:marTop w:val="0"/>
              <w:marBottom w:val="0"/>
              <w:divBdr>
                <w:top w:val="none" w:sz="0" w:space="0" w:color="auto"/>
                <w:left w:val="none" w:sz="0" w:space="0" w:color="auto"/>
                <w:bottom w:val="none" w:sz="0" w:space="0" w:color="auto"/>
                <w:right w:val="none" w:sz="0" w:space="0" w:color="auto"/>
              </w:divBdr>
            </w:div>
            <w:div w:id="1252003727">
              <w:marLeft w:val="0"/>
              <w:marRight w:val="0"/>
              <w:marTop w:val="0"/>
              <w:marBottom w:val="0"/>
              <w:divBdr>
                <w:top w:val="none" w:sz="0" w:space="0" w:color="auto"/>
                <w:left w:val="none" w:sz="0" w:space="0" w:color="auto"/>
                <w:bottom w:val="none" w:sz="0" w:space="0" w:color="auto"/>
                <w:right w:val="none" w:sz="0" w:space="0" w:color="auto"/>
              </w:divBdr>
            </w:div>
            <w:div w:id="1968048837">
              <w:marLeft w:val="0"/>
              <w:marRight w:val="0"/>
              <w:marTop w:val="0"/>
              <w:marBottom w:val="0"/>
              <w:divBdr>
                <w:top w:val="none" w:sz="0" w:space="0" w:color="auto"/>
                <w:left w:val="none" w:sz="0" w:space="0" w:color="auto"/>
                <w:bottom w:val="none" w:sz="0" w:space="0" w:color="auto"/>
                <w:right w:val="none" w:sz="0" w:space="0" w:color="auto"/>
              </w:divBdr>
            </w:div>
            <w:div w:id="900216373">
              <w:marLeft w:val="0"/>
              <w:marRight w:val="0"/>
              <w:marTop w:val="0"/>
              <w:marBottom w:val="0"/>
              <w:divBdr>
                <w:top w:val="none" w:sz="0" w:space="0" w:color="auto"/>
                <w:left w:val="none" w:sz="0" w:space="0" w:color="auto"/>
                <w:bottom w:val="none" w:sz="0" w:space="0" w:color="auto"/>
                <w:right w:val="none" w:sz="0" w:space="0" w:color="auto"/>
              </w:divBdr>
            </w:div>
            <w:div w:id="346251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245895">
      <w:bodyDiv w:val="1"/>
      <w:marLeft w:val="0"/>
      <w:marRight w:val="0"/>
      <w:marTop w:val="0"/>
      <w:marBottom w:val="0"/>
      <w:divBdr>
        <w:top w:val="none" w:sz="0" w:space="0" w:color="auto"/>
        <w:left w:val="none" w:sz="0" w:space="0" w:color="auto"/>
        <w:bottom w:val="none" w:sz="0" w:space="0" w:color="auto"/>
        <w:right w:val="none" w:sz="0" w:space="0" w:color="auto"/>
      </w:divBdr>
      <w:divsChild>
        <w:div w:id="964846113">
          <w:marLeft w:val="0"/>
          <w:marRight w:val="0"/>
          <w:marTop w:val="0"/>
          <w:marBottom w:val="0"/>
          <w:divBdr>
            <w:top w:val="none" w:sz="0" w:space="0" w:color="auto"/>
            <w:left w:val="none" w:sz="0" w:space="0" w:color="auto"/>
            <w:bottom w:val="none" w:sz="0" w:space="0" w:color="auto"/>
            <w:right w:val="none" w:sz="0" w:space="0" w:color="auto"/>
          </w:divBdr>
          <w:divsChild>
            <w:div w:id="1096056549">
              <w:marLeft w:val="0"/>
              <w:marRight w:val="0"/>
              <w:marTop w:val="0"/>
              <w:marBottom w:val="0"/>
              <w:divBdr>
                <w:top w:val="none" w:sz="0" w:space="0" w:color="auto"/>
                <w:left w:val="none" w:sz="0" w:space="0" w:color="auto"/>
                <w:bottom w:val="none" w:sz="0" w:space="0" w:color="auto"/>
                <w:right w:val="none" w:sz="0" w:space="0" w:color="auto"/>
              </w:divBdr>
            </w:div>
            <w:div w:id="1472286388">
              <w:marLeft w:val="0"/>
              <w:marRight w:val="0"/>
              <w:marTop w:val="0"/>
              <w:marBottom w:val="0"/>
              <w:divBdr>
                <w:top w:val="none" w:sz="0" w:space="0" w:color="auto"/>
                <w:left w:val="none" w:sz="0" w:space="0" w:color="auto"/>
                <w:bottom w:val="none" w:sz="0" w:space="0" w:color="auto"/>
                <w:right w:val="none" w:sz="0" w:space="0" w:color="auto"/>
              </w:divBdr>
            </w:div>
            <w:div w:id="1625501501">
              <w:marLeft w:val="0"/>
              <w:marRight w:val="0"/>
              <w:marTop w:val="0"/>
              <w:marBottom w:val="0"/>
              <w:divBdr>
                <w:top w:val="none" w:sz="0" w:space="0" w:color="auto"/>
                <w:left w:val="none" w:sz="0" w:space="0" w:color="auto"/>
                <w:bottom w:val="none" w:sz="0" w:space="0" w:color="auto"/>
                <w:right w:val="none" w:sz="0" w:space="0" w:color="auto"/>
              </w:divBdr>
            </w:div>
            <w:div w:id="1298994071">
              <w:marLeft w:val="0"/>
              <w:marRight w:val="0"/>
              <w:marTop w:val="0"/>
              <w:marBottom w:val="0"/>
              <w:divBdr>
                <w:top w:val="none" w:sz="0" w:space="0" w:color="auto"/>
                <w:left w:val="none" w:sz="0" w:space="0" w:color="auto"/>
                <w:bottom w:val="none" w:sz="0" w:space="0" w:color="auto"/>
                <w:right w:val="none" w:sz="0" w:space="0" w:color="auto"/>
              </w:divBdr>
            </w:div>
            <w:div w:id="228544621">
              <w:marLeft w:val="0"/>
              <w:marRight w:val="0"/>
              <w:marTop w:val="0"/>
              <w:marBottom w:val="0"/>
              <w:divBdr>
                <w:top w:val="none" w:sz="0" w:space="0" w:color="auto"/>
                <w:left w:val="none" w:sz="0" w:space="0" w:color="auto"/>
                <w:bottom w:val="none" w:sz="0" w:space="0" w:color="auto"/>
                <w:right w:val="none" w:sz="0" w:space="0" w:color="auto"/>
              </w:divBdr>
            </w:div>
            <w:div w:id="2067609691">
              <w:marLeft w:val="0"/>
              <w:marRight w:val="0"/>
              <w:marTop w:val="0"/>
              <w:marBottom w:val="0"/>
              <w:divBdr>
                <w:top w:val="none" w:sz="0" w:space="0" w:color="auto"/>
                <w:left w:val="none" w:sz="0" w:space="0" w:color="auto"/>
                <w:bottom w:val="none" w:sz="0" w:space="0" w:color="auto"/>
                <w:right w:val="none" w:sz="0" w:space="0" w:color="auto"/>
              </w:divBdr>
            </w:div>
            <w:div w:id="149323283">
              <w:marLeft w:val="0"/>
              <w:marRight w:val="0"/>
              <w:marTop w:val="0"/>
              <w:marBottom w:val="0"/>
              <w:divBdr>
                <w:top w:val="none" w:sz="0" w:space="0" w:color="auto"/>
                <w:left w:val="none" w:sz="0" w:space="0" w:color="auto"/>
                <w:bottom w:val="none" w:sz="0" w:space="0" w:color="auto"/>
                <w:right w:val="none" w:sz="0" w:space="0" w:color="auto"/>
              </w:divBdr>
            </w:div>
            <w:div w:id="1147933863">
              <w:marLeft w:val="0"/>
              <w:marRight w:val="0"/>
              <w:marTop w:val="0"/>
              <w:marBottom w:val="0"/>
              <w:divBdr>
                <w:top w:val="none" w:sz="0" w:space="0" w:color="auto"/>
                <w:left w:val="none" w:sz="0" w:space="0" w:color="auto"/>
                <w:bottom w:val="none" w:sz="0" w:space="0" w:color="auto"/>
                <w:right w:val="none" w:sz="0" w:space="0" w:color="auto"/>
              </w:divBdr>
            </w:div>
            <w:div w:id="1184898691">
              <w:marLeft w:val="0"/>
              <w:marRight w:val="0"/>
              <w:marTop w:val="0"/>
              <w:marBottom w:val="0"/>
              <w:divBdr>
                <w:top w:val="none" w:sz="0" w:space="0" w:color="auto"/>
                <w:left w:val="none" w:sz="0" w:space="0" w:color="auto"/>
                <w:bottom w:val="none" w:sz="0" w:space="0" w:color="auto"/>
                <w:right w:val="none" w:sz="0" w:space="0" w:color="auto"/>
              </w:divBdr>
            </w:div>
            <w:div w:id="375669105">
              <w:marLeft w:val="0"/>
              <w:marRight w:val="0"/>
              <w:marTop w:val="0"/>
              <w:marBottom w:val="0"/>
              <w:divBdr>
                <w:top w:val="none" w:sz="0" w:space="0" w:color="auto"/>
                <w:left w:val="none" w:sz="0" w:space="0" w:color="auto"/>
                <w:bottom w:val="none" w:sz="0" w:space="0" w:color="auto"/>
                <w:right w:val="none" w:sz="0" w:space="0" w:color="auto"/>
              </w:divBdr>
            </w:div>
            <w:div w:id="962807092">
              <w:marLeft w:val="0"/>
              <w:marRight w:val="0"/>
              <w:marTop w:val="0"/>
              <w:marBottom w:val="0"/>
              <w:divBdr>
                <w:top w:val="none" w:sz="0" w:space="0" w:color="auto"/>
                <w:left w:val="none" w:sz="0" w:space="0" w:color="auto"/>
                <w:bottom w:val="none" w:sz="0" w:space="0" w:color="auto"/>
                <w:right w:val="none" w:sz="0" w:space="0" w:color="auto"/>
              </w:divBdr>
            </w:div>
            <w:div w:id="1802772631">
              <w:marLeft w:val="0"/>
              <w:marRight w:val="0"/>
              <w:marTop w:val="0"/>
              <w:marBottom w:val="0"/>
              <w:divBdr>
                <w:top w:val="none" w:sz="0" w:space="0" w:color="auto"/>
                <w:left w:val="none" w:sz="0" w:space="0" w:color="auto"/>
                <w:bottom w:val="none" w:sz="0" w:space="0" w:color="auto"/>
                <w:right w:val="none" w:sz="0" w:space="0" w:color="auto"/>
              </w:divBdr>
            </w:div>
            <w:div w:id="1099645221">
              <w:marLeft w:val="0"/>
              <w:marRight w:val="0"/>
              <w:marTop w:val="0"/>
              <w:marBottom w:val="0"/>
              <w:divBdr>
                <w:top w:val="none" w:sz="0" w:space="0" w:color="auto"/>
                <w:left w:val="none" w:sz="0" w:space="0" w:color="auto"/>
                <w:bottom w:val="none" w:sz="0" w:space="0" w:color="auto"/>
                <w:right w:val="none" w:sz="0" w:space="0" w:color="auto"/>
              </w:divBdr>
            </w:div>
            <w:div w:id="1285968581">
              <w:marLeft w:val="0"/>
              <w:marRight w:val="0"/>
              <w:marTop w:val="0"/>
              <w:marBottom w:val="0"/>
              <w:divBdr>
                <w:top w:val="none" w:sz="0" w:space="0" w:color="auto"/>
                <w:left w:val="none" w:sz="0" w:space="0" w:color="auto"/>
                <w:bottom w:val="none" w:sz="0" w:space="0" w:color="auto"/>
                <w:right w:val="none" w:sz="0" w:space="0" w:color="auto"/>
              </w:divBdr>
            </w:div>
            <w:div w:id="1921716940">
              <w:marLeft w:val="0"/>
              <w:marRight w:val="0"/>
              <w:marTop w:val="0"/>
              <w:marBottom w:val="0"/>
              <w:divBdr>
                <w:top w:val="none" w:sz="0" w:space="0" w:color="auto"/>
                <w:left w:val="none" w:sz="0" w:space="0" w:color="auto"/>
                <w:bottom w:val="none" w:sz="0" w:space="0" w:color="auto"/>
                <w:right w:val="none" w:sz="0" w:space="0" w:color="auto"/>
              </w:divBdr>
            </w:div>
            <w:div w:id="759764050">
              <w:marLeft w:val="0"/>
              <w:marRight w:val="0"/>
              <w:marTop w:val="0"/>
              <w:marBottom w:val="0"/>
              <w:divBdr>
                <w:top w:val="none" w:sz="0" w:space="0" w:color="auto"/>
                <w:left w:val="none" w:sz="0" w:space="0" w:color="auto"/>
                <w:bottom w:val="none" w:sz="0" w:space="0" w:color="auto"/>
                <w:right w:val="none" w:sz="0" w:space="0" w:color="auto"/>
              </w:divBdr>
            </w:div>
            <w:div w:id="222329630">
              <w:marLeft w:val="0"/>
              <w:marRight w:val="0"/>
              <w:marTop w:val="0"/>
              <w:marBottom w:val="0"/>
              <w:divBdr>
                <w:top w:val="none" w:sz="0" w:space="0" w:color="auto"/>
                <w:left w:val="none" w:sz="0" w:space="0" w:color="auto"/>
                <w:bottom w:val="none" w:sz="0" w:space="0" w:color="auto"/>
                <w:right w:val="none" w:sz="0" w:space="0" w:color="auto"/>
              </w:divBdr>
            </w:div>
            <w:div w:id="1774786279">
              <w:marLeft w:val="0"/>
              <w:marRight w:val="0"/>
              <w:marTop w:val="0"/>
              <w:marBottom w:val="0"/>
              <w:divBdr>
                <w:top w:val="none" w:sz="0" w:space="0" w:color="auto"/>
                <w:left w:val="none" w:sz="0" w:space="0" w:color="auto"/>
                <w:bottom w:val="none" w:sz="0" w:space="0" w:color="auto"/>
                <w:right w:val="none" w:sz="0" w:space="0" w:color="auto"/>
              </w:divBdr>
            </w:div>
            <w:div w:id="526213614">
              <w:marLeft w:val="0"/>
              <w:marRight w:val="0"/>
              <w:marTop w:val="0"/>
              <w:marBottom w:val="0"/>
              <w:divBdr>
                <w:top w:val="none" w:sz="0" w:space="0" w:color="auto"/>
                <w:left w:val="none" w:sz="0" w:space="0" w:color="auto"/>
                <w:bottom w:val="none" w:sz="0" w:space="0" w:color="auto"/>
                <w:right w:val="none" w:sz="0" w:space="0" w:color="auto"/>
              </w:divBdr>
            </w:div>
            <w:div w:id="57286697">
              <w:marLeft w:val="0"/>
              <w:marRight w:val="0"/>
              <w:marTop w:val="0"/>
              <w:marBottom w:val="0"/>
              <w:divBdr>
                <w:top w:val="none" w:sz="0" w:space="0" w:color="auto"/>
                <w:left w:val="none" w:sz="0" w:space="0" w:color="auto"/>
                <w:bottom w:val="none" w:sz="0" w:space="0" w:color="auto"/>
                <w:right w:val="none" w:sz="0" w:space="0" w:color="auto"/>
              </w:divBdr>
            </w:div>
            <w:div w:id="113413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653651">
      <w:bodyDiv w:val="1"/>
      <w:marLeft w:val="0"/>
      <w:marRight w:val="0"/>
      <w:marTop w:val="0"/>
      <w:marBottom w:val="0"/>
      <w:divBdr>
        <w:top w:val="none" w:sz="0" w:space="0" w:color="auto"/>
        <w:left w:val="none" w:sz="0" w:space="0" w:color="auto"/>
        <w:bottom w:val="none" w:sz="0" w:space="0" w:color="auto"/>
        <w:right w:val="none" w:sz="0" w:space="0" w:color="auto"/>
      </w:divBdr>
      <w:divsChild>
        <w:div w:id="689911597">
          <w:marLeft w:val="0"/>
          <w:marRight w:val="0"/>
          <w:marTop w:val="0"/>
          <w:marBottom w:val="0"/>
          <w:divBdr>
            <w:top w:val="none" w:sz="0" w:space="0" w:color="auto"/>
            <w:left w:val="none" w:sz="0" w:space="0" w:color="auto"/>
            <w:bottom w:val="none" w:sz="0" w:space="0" w:color="auto"/>
            <w:right w:val="none" w:sz="0" w:space="0" w:color="auto"/>
          </w:divBdr>
          <w:divsChild>
            <w:div w:id="862592078">
              <w:marLeft w:val="0"/>
              <w:marRight w:val="0"/>
              <w:marTop w:val="0"/>
              <w:marBottom w:val="0"/>
              <w:divBdr>
                <w:top w:val="none" w:sz="0" w:space="0" w:color="auto"/>
                <w:left w:val="none" w:sz="0" w:space="0" w:color="auto"/>
                <w:bottom w:val="none" w:sz="0" w:space="0" w:color="auto"/>
                <w:right w:val="none" w:sz="0" w:space="0" w:color="auto"/>
              </w:divBdr>
            </w:div>
            <w:div w:id="2092774665">
              <w:marLeft w:val="0"/>
              <w:marRight w:val="0"/>
              <w:marTop w:val="0"/>
              <w:marBottom w:val="0"/>
              <w:divBdr>
                <w:top w:val="none" w:sz="0" w:space="0" w:color="auto"/>
                <w:left w:val="none" w:sz="0" w:space="0" w:color="auto"/>
                <w:bottom w:val="none" w:sz="0" w:space="0" w:color="auto"/>
                <w:right w:val="none" w:sz="0" w:space="0" w:color="auto"/>
              </w:divBdr>
            </w:div>
            <w:div w:id="543954166">
              <w:marLeft w:val="0"/>
              <w:marRight w:val="0"/>
              <w:marTop w:val="0"/>
              <w:marBottom w:val="0"/>
              <w:divBdr>
                <w:top w:val="none" w:sz="0" w:space="0" w:color="auto"/>
                <w:left w:val="none" w:sz="0" w:space="0" w:color="auto"/>
                <w:bottom w:val="none" w:sz="0" w:space="0" w:color="auto"/>
                <w:right w:val="none" w:sz="0" w:space="0" w:color="auto"/>
              </w:divBdr>
            </w:div>
            <w:div w:id="703293979">
              <w:marLeft w:val="0"/>
              <w:marRight w:val="0"/>
              <w:marTop w:val="0"/>
              <w:marBottom w:val="0"/>
              <w:divBdr>
                <w:top w:val="none" w:sz="0" w:space="0" w:color="auto"/>
                <w:left w:val="none" w:sz="0" w:space="0" w:color="auto"/>
                <w:bottom w:val="none" w:sz="0" w:space="0" w:color="auto"/>
                <w:right w:val="none" w:sz="0" w:space="0" w:color="auto"/>
              </w:divBdr>
            </w:div>
            <w:div w:id="779685302">
              <w:marLeft w:val="0"/>
              <w:marRight w:val="0"/>
              <w:marTop w:val="0"/>
              <w:marBottom w:val="0"/>
              <w:divBdr>
                <w:top w:val="none" w:sz="0" w:space="0" w:color="auto"/>
                <w:left w:val="none" w:sz="0" w:space="0" w:color="auto"/>
                <w:bottom w:val="none" w:sz="0" w:space="0" w:color="auto"/>
                <w:right w:val="none" w:sz="0" w:space="0" w:color="auto"/>
              </w:divBdr>
            </w:div>
            <w:div w:id="56903098">
              <w:marLeft w:val="0"/>
              <w:marRight w:val="0"/>
              <w:marTop w:val="0"/>
              <w:marBottom w:val="0"/>
              <w:divBdr>
                <w:top w:val="none" w:sz="0" w:space="0" w:color="auto"/>
                <w:left w:val="none" w:sz="0" w:space="0" w:color="auto"/>
                <w:bottom w:val="none" w:sz="0" w:space="0" w:color="auto"/>
                <w:right w:val="none" w:sz="0" w:space="0" w:color="auto"/>
              </w:divBdr>
            </w:div>
            <w:div w:id="9274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478030">
      <w:bodyDiv w:val="1"/>
      <w:marLeft w:val="0"/>
      <w:marRight w:val="0"/>
      <w:marTop w:val="0"/>
      <w:marBottom w:val="0"/>
      <w:divBdr>
        <w:top w:val="none" w:sz="0" w:space="0" w:color="auto"/>
        <w:left w:val="none" w:sz="0" w:space="0" w:color="auto"/>
        <w:bottom w:val="none" w:sz="0" w:space="0" w:color="auto"/>
        <w:right w:val="none" w:sz="0" w:space="0" w:color="auto"/>
      </w:divBdr>
      <w:divsChild>
        <w:div w:id="1078134689">
          <w:marLeft w:val="0"/>
          <w:marRight w:val="0"/>
          <w:marTop w:val="0"/>
          <w:marBottom w:val="0"/>
          <w:divBdr>
            <w:top w:val="none" w:sz="0" w:space="0" w:color="auto"/>
            <w:left w:val="none" w:sz="0" w:space="0" w:color="auto"/>
            <w:bottom w:val="none" w:sz="0" w:space="0" w:color="auto"/>
            <w:right w:val="none" w:sz="0" w:space="0" w:color="auto"/>
          </w:divBdr>
          <w:divsChild>
            <w:div w:id="417335053">
              <w:marLeft w:val="0"/>
              <w:marRight w:val="0"/>
              <w:marTop w:val="0"/>
              <w:marBottom w:val="0"/>
              <w:divBdr>
                <w:top w:val="none" w:sz="0" w:space="0" w:color="auto"/>
                <w:left w:val="none" w:sz="0" w:space="0" w:color="auto"/>
                <w:bottom w:val="none" w:sz="0" w:space="0" w:color="auto"/>
                <w:right w:val="none" w:sz="0" w:space="0" w:color="auto"/>
              </w:divBdr>
            </w:div>
            <w:div w:id="154953235">
              <w:marLeft w:val="0"/>
              <w:marRight w:val="0"/>
              <w:marTop w:val="0"/>
              <w:marBottom w:val="0"/>
              <w:divBdr>
                <w:top w:val="none" w:sz="0" w:space="0" w:color="auto"/>
                <w:left w:val="none" w:sz="0" w:space="0" w:color="auto"/>
                <w:bottom w:val="none" w:sz="0" w:space="0" w:color="auto"/>
                <w:right w:val="none" w:sz="0" w:space="0" w:color="auto"/>
              </w:divBdr>
            </w:div>
            <w:div w:id="355888530">
              <w:marLeft w:val="0"/>
              <w:marRight w:val="0"/>
              <w:marTop w:val="0"/>
              <w:marBottom w:val="0"/>
              <w:divBdr>
                <w:top w:val="none" w:sz="0" w:space="0" w:color="auto"/>
                <w:left w:val="none" w:sz="0" w:space="0" w:color="auto"/>
                <w:bottom w:val="none" w:sz="0" w:space="0" w:color="auto"/>
                <w:right w:val="none" w:sz="0" w:space="0" w:color="auto"/>
              </w:divBdr>
            </w:div>
            <w:div w:id="540824121">
              <w:marLeft w:val="0"/>
              <w:marRight w:val="0"/>
              <w:marTop w:val="0"/>
              <w:marBottom w:val="0"/>
              <w:divBdr>
                <w:top w:val="none" w:sz="0" w:space="0" w:color="auto"/>
                <w:left w:val="none" w:sz="0" w:space="0" w:color="auto"/>
                <w:bottom w:val="none" w:sz="0" w:space="0" w:color="auto"/>
                <w:right w:val="none" w:sz="0" w:space="0" w:color="auto"/>
              </w:divBdr>
            </w:div>
            <w:div w:id="1847203824">
              <w:marLeft w:val="0"/>
              <w:marRight w:val="0"/>
              <w:marTop w:val="0"/>
              <w:marBottom w:val="0"/>
              <w:divBdr>
                <w:top w:val="none" w:sz="0" w:space="0" w:color="auto"/>
                <w:left w:val="none" w:sz="0" w:space="0" w:color="auto"/>
                <w:bottom w:val="none" w:sz="0" w:space="0" w:color="auto"/>
                <w:right w:val="none" w:sz="0" w:space="0" w:color="auto"/>
              </w:divBdr>
            </w:div>
            <w:div w:id="1707371672">
              <w:marLeft w:val="0"/>
              <w:marRight w:val="0"/>
              <w:marTop w:val="0"/>
              <w:marBottom w:val="0"/>
              <w:divBdr>
                <w:top w:val="none" w:sz="0" w:space="0" w:color="auto"/>
                <w:left w:val="none" w:sz="0" w:space="0" w:color="auto"/>
                <w:bottom w:val="none" w:sz="0" w:space="0" w:color="auto"/>
                <w:right w:val="none" w:sz="0" w:space="0" w:color="auto"/>
              </w:divBdr>
            </w:div>
            <w:div w:id="509224066">
              <w:marLeft w:val="0"/>
              <w:marRight w:val="0"/>
              <w:marTop w:val="0"/>
              <w:marBottom w:val="0"/>
              <w:divBdr>
                <w:top w:val="none" w:sz="0" w:space="0" w:color="auto"/>
                <w:left w:val="none" w:sz="0" w:space="0" w:color="auto"/>
                <w:bottom w:val="none" w:sz="0" w:space="0" w:color="auto"/>
                <w:right w:val="none" w:sz="0" w:space="0" w:color="auto"/>
              </w:divBdr>
            </w:div>
            <w:div w:id="627779904">
              <w:marLeft w:val="0"/>
              <w:marRight w:val="0"/>
              <w:marTop w:val="0"/>
              <w:marBottom w:val="0"/>
              <w:divBdr>
                <w:top w:val="none" w:sz="0" w:space="0" w:color="auto"/>
                <w:left w:val="none" w:sz="0" w:space="0" w:color="auto"/>
                <w:bottom w:val="none" w:sz="0" w:space="0" w:color="auto"/>
                <w:right w:val="none" w:sz="0" w:space="0" w:color="auto"/>
              </w:divBdr>
            </w:div>
            <w:div w:id="526988246">
              <w:marLeft w:val="0"/>
              <w:marRight w:val="0"/>
              <w:marTop w:val="0"/>
              <w:marBottom w:val="0"/>
              <w:divBdr>
                <w:top w:val="none" w:sz="0" w:space="0" w:color="auto"/>
                <w:left w:val="none" w:sz="0" w:space="0" w:color="auto"/>
                <w:bottom w:val="none" w:sz="0" w:space="0" w:color="auto"/>
                <w:right w:val="none" w:sz="0" w:space="0" w:color="auto"/>
              </w:divBdr>
            </w:div>
            <w:div w:id="494415947">
              <w:marLeft w:val="0"/>
              <w:marRight w:val="0"/>
              <w:marTop w:val="0"/>
              <w:marBottom w:val="0"/>
              <w:divBdr>
                <w:top w:val="none" w:sz="0" w:space="0" w:color="auto"/>
                <w:left w:val="none" w:sz="0" w:space="0" w:color="auto"/>
                <w:bottom w:val="none" w:sz="0" w:space="0" w:color="auto"/>
                <w:right w:val="none" w:sz="0" w:space="0" w:color="auto"/>
              </w:divBdr>
            </w:div>
            <w:div w:id="1085567408">
              <w:marLeft w:val="0"/>
              <w:marRight w:val="0"/>
              <w:marTop w:val="0"/>
              <w:marBottom w:val="0"/>
              <w:divBdr>
                <w:top w:val="none" w:sz="0" w:space="0" w:color="auto"/>
                <w:left w:val="none" w:sz="0" w:space="0" w:color="auto"/>
                <w:bottom w:val="none" w:sz="0" w:space="0" w:color="auto"/>
                <w:right w:val="none" w:sz="0" w:space="0" w:color="auto"/>
              </w:divBdr>
            </w:div>
            <w:div w:id="299382164">
              <w:marLeft w:val="0"/>
              <w:marRight w:val="0"/>
              <w:marTop w:val="0"/>
              <w:marBottom w:val="0"/>
              <w:divBdr>
                <w:top w:val="none" w:sz="0" w:space="0" w:color="auto"/>
                <w:left w:val="none" w:sz="0" w:space="0" w:color="auto"/>
                <w:bottom w:val="none" w:sz="0" w:space="0" w:color="auto"/>
                <w:right w:val="none" w:sz="0" w:space="0" w:color="auto"/>
              </w:divBdr>
            </w:div>
            <w:div w:id="2070297438">
              <w:marLeft w:val="0"/>
              <w:marRight w:val="0"/>
              <w:marTop w:val="0"/>
              <w:marBottom w:val="0"/>
              <w:divBdr>
                <w:top w:val="none" w:sz="0" w:space="0" w:color="auto"/>
                <w:left w:val="none" w:sz="0" w:space="0" w:color="auto"/>
                <w:bottom w:val="none" w:sz="0" w:space="0" w:color="auto"/>
                <w:right w:val="none" w:sz="0" w:space="0" w:color="auto"/>
              </w:divBdr>
            </w:div>
            <w:div w:id="266815801">
              <w:marLeft w:val="0"/>
              <w:marRight w:val="0"/>
              <w:marTop w:val="0"/>
              <w:marBottom w:val="0"/>
              <w:divBdr>
                <w:top w:val="none" w:sz="0" w:space="0" w:color="auto"/>
                <w:left w:val="none" w:sz="0" w:space="0" w:color="auto"/>
                <w:bottom w:val="none" w:sz="0" w:space="0" w:color="auto"/>
                <w:right w:val="none" w:sz="0" w:space="0" w:color="auto"/>
              </w:divBdr>
            </w:div>
            <w:div w:id="652417766">
              <w:marLeft w:val="0"/>
              <w:marRight w:val="0"/>
              <w:marTop w:val="0"/>
              <w:marBottom w:val="0"/>
              <w:divBdr>
                <w:top w:val="none" w:sz="0" w:space="0" w:color="auto"/>
                <w:left w:val="none" w:sz="0" w:space="0" w:color="auto"/>
                <w:bottom w:val="none" w:sz="0" w:space="0" w:color="auto"/>
                <w:right w:val="none" w:sz="0" w:space="0" w:color="auto"/>
              </w:divBdr>
            </w:div>
            <w:div w:id="1923827941">
              <w:marLeft w:val="0"/>
              <w:marRight w:val="0"/>
              <w:marTop w:val="0"/>
              <w:marBottom w:val="0"/>
              <w:divBdr>
                <w:top w:val="none" w:sz="0" w:space="0" w:color="auto"/>
                <w:left w:val="none" w:sz="0" w:space="0" w:color="auto"/>
                <w:bottom w:val="none" w:sz="0" w:space="0" w:color="auto"/>
                <w:right w:val="none" w:sz="0" w:space="0" w:color="auto"/>
              </w:divBdr>
            </w:div>
            <w:div w:id="35646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1262119">
      <w:bodyDiv w:val="1"/>
      <w:marLeft w:val="0"/>
      <w:marRight w:val="0"/>
      <w:marTop w:val="0"/>
      <w:marBottom w:val="0"/>
      <w:divBdr>
        <w:top w:val="none" w:sz="0" w:space="0" w:color="auto"/>
        <w:left w:val="none" w:sz="0" w:space="0" w:color="auto"/>
        <w:bottom w:val="none" w:sz="0" w:space="0" w:color="auto"/>
        <w:right w:val="none" w:sz="0" w:space="0" w:color="auto"/>
      </w:divBdr>
      <w:divsChild>
        <w:div w:id="1483887360">
          <w:marLeft w:val="0"/>
          <w:marRight w:val="0"/>
          <w:marTop w:val="0"/>
          <w:marBottom w:val="0"/>
          <w:divBdr>
            <w:top w:val="none" w:sz="0" w:space="0" w:color="auto"/>
            <w:left w:val="none" w:sz="0" w:space="0" w:color="auto"/>
            <w:bottom w:val="none" w:sz="0" w:space="0" w:color="auto"/>
            <w:right w:val="none" w:sz="0" w:space="0" w:color="auto"/>
          </w:divBdr>
          <w:divsChild>
            <w:div w:id="750278383">
              <w:marLeft w:val="0"/>
              <w:marRight w:val="0"/>
              <w:marTop w:val="0"/>
              <w:marBottom w:val="0"/>
              <w:divBdr>
                <w:top w:val="none" w:sz="0" w:space="0" w:color="auto"/>
                <w:left w:val="none" w:sz="0" w:space="0" w:color="auto"/>
                <w:bottom w:val="none" w:sz="0" w:space="0" w:color="auto"/>
                <w:right w:val="none" w:sz="0" w:space="0" w:color="auto"/>
              </w:divBdr>
            </w:div>
            <w:div w:id="724329326">
              <w:marLeft w:val="0"/>
              <w:marRight w:val="0"/>
              <w:marTop w:val="0"/>
              <w:marBottom w:val="0"/>
              <w:divBdr>
                <w:top w:val="none" w:sz="0" w:space="0" w:color="auto"/>
                <w:left w:val="none" w:sz="0" w:space="0" w:color="auto"/>
                <w:bottom w:val="none" w:sz="0" w:space="0" w:color="auto"/>
                <w:right w:val="none" w:sz="0" w:space="0" w:color="auto"/>
              </w:divBdr>
            </w:div>
            <w:div w:id="588856953">
              <w:marLeft w:val="0"/>
              <w:marRight w:val="0"/>
              <w:marTop w:val="0"/>
              <w:marBottom w:val="0"/>
              <w:divBdr>
                <w:top w:val="none" w:sz="0" w:space="0" w:color="auto"/>
                <w:left w:val="none" w:sz="0" w:space="0" w:color="auto"/>
                <w:bottom w:val="none" w:sz="0" w:space="0" w:color="auto"/>
                <w:right w:val="none" w:sz="0" w:space="0" w:color="auto"/>
              </w:divBdr>
            </w:div>
            <w:div w:id="1220897090">
              <w:marLeft w:val="0"/>
              <w:marRight w:val="0"/>
              <w:marTop w:val="0"/>
              <w:marBottom w:val="0"/>
              <w:divBdr>
                <w:top w:val="none" w:sz="0" w:space="0" w:color="auto"/>
                <w:left w:val="none" w:sz="0" w:space="0" w:color="auto"/>
                <w:bottom w:val="none" w:sz="0" w:space="0" w:color="auto"/>
                <w:right w:val="none" w:sz="0" w:space="0" w:color="auto"/>
              </w:divBdr>
            </w:div>
            <w:div w:id="959147168">
              <w:marLeft w:val="0"/>
              <w:marRight w:val="0"/>
              <w:marTop w:val="0"/>
              <w:marBottom w:val="0"/>
              <w:divBdr>
                <w:top w:val="none" w:sz="0" w:space="0" w:color="auto"/>
                <w:left w:val="none" w:sz="0" w:space="0" w:color="auto"/>
                <w:bottom w:val="none" w:sz="0" w:space="0" w:color="auto"/>
                <w:right w:val="none" w:sz="0" w:space="0" w:color="auto"/>
              </w:divBdr>
            </w:div>
            <w:div w:id="1743943373">
              <w:marLeft w:val="0"/>
              <w:marRight w:val="0"/>
              <w:marTop w:val="0"/>
              <w:marBottom w:val="0"/>
              <w:divBdr>
                <w:top w:val="none" w:sz="0" w:space="0" w:color="auto"/>
                <w:left w:val="none" w:sz="0" w:space="0" w:color="auto"/>
                <w:bottom w:val="none" w:sz="0" w:space="0" w:color="auto"/>
                <w:right w:val="none" w:sz="0" w:space="0" w:color="auto"/>
              </w:divBdr>
            </w:div>
            <w:div w:id="1164974801">
              <w:marLeft w:val="0"/>
              <w:marRight w:val="0"/>
              <w:marTop w:val="0"/>
              <w:marBottom w:val="0"/>
              <w:divBdr>
                <w:top w:val="none" w:sz="0" w:space="0" w:color="auto"/>
                <w:left w:val="none" w:sz="0" w:space="0" w:color="auto"/>
                <w:bottom w:val="none" w:sz="0" w:space="0" w:color="auto"/>
                <w:right w:val="none" w:sz="0" w:space="0" w:color="auto"/>
              </w:divBdr>
            </w:div>
            <w:div w:id="1368528805">
              <w:marLeft w:val="0"/>
              <w:marRight w:val="0"/>
              <w:marTop w:val="0"/>
              <w:marBottom w:val="0"/>
              <w:divBdr>
                <w:top w:val="none" w:sz="0" w:space="0" w:color="auto"/>
                <w:left w:val="none" w:sz="0" w:space="0" w:color="auto"/>
                <w:bottom w:val="none" w:sz="0" w:space="0" w:color="auto"/>
                <w:right w:val="none" w:sz="0" w:space="0" w:color="auto"/>
              </w:divBdr>
            </w:div>
            <w:div w:id="650250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957042">
      <w:bodyDiv w:val="1"/>
      <w:marLeft w:val="0"/>
      <w:marRight w:val="0"/>
      <w:marTop w:val="0"/>
      <w:marBottom w:val="0"/>
      <w:divBdr>
        <w:top w:val="none" w:sz="0" w:space="0" w:color="auto"/>
        <w:left w:val="none" w:sz="0" w:space="0" w:color="auto"/>
        <w:bottom w:val="none" w:sz="0" w:space="0" w:color="auto"/>
        <w:right w:val="none" w:sz="0" w:space="0" w:color="auto"/>
      </w:divBdr>
      <w:divsChild>
        <w:div w:id="1586500514">
          <w:marLeft w:val="0"/>
          <w:marRight w:val="0"/>
          <w:marTop w:val="0"/>
          <w:marBottom w:val="0"/>
          <w:divBdr>
            <w:top w:val="none" w:sz="0" w:space="0" w:color="auto"/>
            <w:left w:val="none" w:sz="0" w:space="0" w:color="auto"/>
            <w:bottom w:val="none" w:sz="0" w:space="0" w:color="auto"/>
            <w:right w:val="none" w:sz="0" w:space="0" w:color="auto"/>
          </w:divBdr>
          <w:divsChild>
            <w:div w:id="1079138321">
              <w:marLeft w:val="0"/>
              <w:marRight w:val="0"/>
              <w:marTop w:val="0"/>
              <w:marBottom w:val="0"/>
              <w:divBdr>
                <w:top w:val="none" w:sz="0" w:space="0" w:color="auto"/>
                <w:left w:val="none" w:sz="0" w:space="0" w:color="auto"/>
                <w:bottom w:val="none" w:sz="0" w:space="0" w:color="auto"/>
                <w:right w:val="none" w:sz="0" w:space="0" w:color="auto"/>
              </w:divBdr>
            </w:div>
            <w:div w:id="608201251">
              <w:marLeft w:val="0"/>
              <w:marRight w:val="0"/>
              <w:marTop w:val="0"/>
              <w:marBottom w:val="0"/>
              <w:divBdr>
                <w:top w:val="none" w:sz="0" w:space="0" w:color="auto"/>
                <w:left w:val="none" w:sz="0" w:space="0" w:color="auto"/>
                <w:bottom w:val="none" w:sz="0" w:space="0" w:color="auto"/>
                <w:right w:val="none" w:sz="0" w:space="0" w:color="auto"/>
              </w:divBdr>
            </w:div>
            <w:div w:id="1697610229">
              <w:marLeft w:val="0"/>
              <w:marRight w:val="0"/>
              <w:marTop w:val="0"/>
              <w:marBottom w:val="0"/>
              <w:divBdr>
                <w:top w:val="none" w:sz="0" w:space="0" w:color="auto"/>
                <w:left w:val="none" w:sz="0" w:space="0" w:color="auto"/>
                <w:bottom w:val="none" w:sz="0" w:space="0" w:color="auto"/>
                <w:right w:val="none" w:sz="0" w:space="0" w:color="auto"/>
              </w:divBdr>
            </w:div>
            <w:div w:id="1382557444">
              <w:marLeft w:val="0"/>
              <w:marRight w:val="0"/>
              <w:marTop w:val="0"/>
              <w:marBottom w:val="0"/>
              <w:divBdr>
                <w:top w:val="none" w:sz="0" w:space="0" w:color="auto"/>
                <w:left w:val="none" w:sz="0" w:space="0" w:color="auto"/>
                <w:bottom w:val="none" w:sz="0" w:space="0" w:color="auto"/>
                <w:right w:val="none" w:sz="0" w:space="0" w:color="auto"/>
              </w:divBdr>
            </w:div>
            <w:div w:id="1768035208">
              <w:marLeft w:val="0"/>
              <w:marRight w:val="0"/>
              <w:marTop w:val="0"/>
              <w:marBottom w:val="0"/>
              <w:divBdr>
                <w:top w:val="none" w:sz="0" w:space="0" w:color="auto"/>
                <w:left w:val="none" w:sz="0" w:space="0" w:color="auto"/>
                <w:bottom w:val="none" w:sz="0" w:space="0" w:color="auto"/>
                <w:right w:val="none" w:sz="0" w:space="0" w:color="auto"/>
              </w:divBdr>
            </w:div>
            <w:div w:id="1720979109">
              <w:marLeft w:val="0"/>
              <w:marRight w:val="0"/>
              <w:marTop w:val="0"/>
              <w:marBottom w:val="0"/>
              <w:divBdr>
                <w:top w:val="none" w:sz="0" w:space="0" w:color="auto"/>
                <w:left w:val="none" w:sz="0" w:space="0" w:color="auto"/>
                <w:bottom w:val="none" w:sz="0" w:space="0" w:color="auto"/>
                <w:right w:val="none" w:sz="0" w:space="0" w:color="auto"/>
              </w:divBdr>
            </w:div>
            <w:div w:id="1734422504">
              <w:marLeft w:val="0"/>
              <w:marRight w:val="0"/>
              <w:marTop w:val="0"/>
              <w:marBottom w:val="0"/>
              <w:divBdr>
                <w:top w:val="none" w:sz="0" w:space="0" w:color="auto"/>
                <w:left w:val="none" w:sz="0" w:space="0" w:color="auto"/>
                <w:bottom w:val="none" w:sz="0" w:space="0" w:color="auto"/>
                <w:right w:val="none" w:sz="0" w:space="0" w:color="auto"/>
              </w:divBdr>
            </w:div>
            <w:div w:id="2121490487">
              <w:marLeft w:val="0"/>
              <w:marRight w:val="0"/>
              <w:marTop w:val="0"/>
              <w:marBottom w:val="0"/>
              <w:divBdr>
                <w:top w:val="none" w:sz="0" w:space="0" w:color="auto"/>
                <w:left w:val="none" w:sz="0" w:space="0" w:color="auto"/>
                <w:bottom w:val="none" w:sz="0" w:space="0" w:color="auto"/>
                <w:right w:val="none" w:sz="0" w:space="0" w:color="auto"/>
              </w:divBdr>
            </w:div>
            <w:div w:id="904415962">
              <w:marLeft w:val="0"/>
              <w:marRight w:val="0"/>
              <w:marTop w:val="0"/>
              <w:marBottom w:val="0"/>
              <w:divBdr>
                <w:top w:val="none" w:sz="0" w:space="0" w:color="auto"/>
                <w:left w:val="none" w:sz="0" w:space="0" w:color="auto"/>
                <w:bottom w:val="none" w:sz="0" w:space="0" w:color="auto"/>
                <w:right w:val="none" w:sz="0" w:space="0" w:color="auto"/>
              </w:divBdr>
            </w:div>
            <w:div w:id="994454241">
              <w:marLeft w:val="0"/>
              <w:marRight w:val="0"/>
              <w:marTop w:val="0"/>
              <w:marBottom w:val="0"/>
              <w:divBdr>
                <w:top w:val="none" w:sz="0" w:space="0" w:color="auto"/>
                <w:left w:val="none" w:sz="0" w:space="0" w:color="auto"/>
                <w:bottom w:val="none" w:sz="0" w:space="0" w:color="auto"/>
                <w:right w:val="none" w:sz="0" w:space="0" w:color="auto"/>
              </w:divBdr>
            </w:div>
            <w:div w:id="2140344608">
              <w:marLeft w:val="0"/>
              <w:marRight w:val="0"/>
              <w:marTop w:val="0"/>
              <w:marBottom w:val="0"/>
              <w:divBdr>
                <w:top w:val="none" w:sz="0" w:space="0" w:color="auto"/>
                <w:left w:val="none" w:sz="0" w:space="0" w:color="auto"/>
                <w:bottom w:val="none" w:sz="0" w:space="0" w:color="auto"/>
                <w:right w:val="none" w:sz="0" w:space="0" w:color="auto"/>
              </w:divBdr>
            </w:div>
            <w:div w:id="65538108">
              <w:marLeft w:val="0"/>
              <w:marRight w:val="0"/>
              <w:marTop w:val="0"/>
              <w:marBottom w:val="0"/>
              <w:divBdr>
                <w:top w:val="none" w:sz="0" w:space="0" w:color="auto"/>
                <w:left w:val="none" w:sz="0" w:space="0" w:color="auto"/>
                <w:bottom w:val="none" w:sz="0" w:space="0" w:color="auto"/>
                <w:right w:val="none" w:sz="0" w:space="0" w:color="auto"/>
              </w:divBdr>
            </w:div>
            <w:div w:id="1936746570">
              <w:marLeft w:val="0"/>
              <w:marRight w:val="0"/>
              <w:marTop w:val="0"/>
              <w:marBottom w:val="0"/>
              <w:divBdr>
                <w:top w:val="none" w:sz="0" w:space="0" w:color="auto"/>
                <w:left w:val="none" w:sz="0" w:space="0" w:color="auto"/>
                <w:bottom w:val="none" w:sz="0" w:space="0" w:color="auto"/>
                <w:right w:val="none" w:sz="0" w:space="0" w:color="auto"/>
              </w:divBdr>
            </w:div>
            <w:div w:id="2004163478">
              <w:marLeft w:val="0"/>
              <w:marRight w:val="0"/>
              <w:marTop w:val="0"/>
              <w:marBottom w:val="0"/>
              <w:divBdr>
                <w:top w:val="none" w:sz="0" w:space="0" w:color="auto"/>
                <w:left w:val="none" w:sz="0" w:space="0" w:color="auto"/>
                <w:bottom w:val="none" w:sz="0" w:space="0" w:color="auto"/>
                <w:right w:val="none" w:sz="0" w:space="0" w:color="auto"/>
              </w:divBdr>
            </w:div>
            <w:div w:id="1460300595">
              <w:marLeft w:val="0"/>
              <w:marRight w:val="0"/>
              <w:marTop w:val="0"/>
              <w:marBottom w:val="0"/>
              <w:divBdr>
                <w:top w:val="none" w:sz="0" w:space="0" w:color="auto"/>
                <w:left w:val="none" w:sz="0" w:space="0" w:color="auto"/>
                <w:bottom w:val="none" w:sz="0" w:space="0" w:color="auto"/>
                <w:right w:val="none" w:sz="0" w:space="0" w:color="auto"/>
              </w:divBdr>
            </w:div>
            <w:div w:id="494305054">
              <w:marLeft w:val="0"/>
              <w:marRight w:val="0"/>
              <w:marTop w:val="0"/>
              <w:marBottom w:val="0"/>
              <w:divBdr>
                <w:top w:val="none" w:sz="0" w:space="0" w:color="auto"/>
                <w:left w:val="none" w:sz="0" w:space="0" w:color="auto"/>
                <w:bottom w:val="none" w:sz="0" w:space="0" w:color="auto"/>
                <w:right w:val="none" w:sz="0" w:space="0" w:color="auto"/>
              </w:divBdr>
            </w:div>
            <w:div w:id="1028488304">
              <w:marLeft w:val="0"/>
              <w:marRight w:val="0"/>
              <w:marTop w:val="0"/>
              <w:marBottom w:val="0"/>
              <w:divBdr>
                <w:top w:val="none" w:sz="0" w:space="0" w:color="auto"/>
                <w:left w:val="none" w:sz="0" w:space="0" w:color="auto"/>
                <w:bottom w:val="none" w:sz="0" w:space="0" w:color="auto"/>
                <w:right w:val="none" w:sz="0" w:space="0" w:color="auto"/>
              </w:divBdr>
            </w:div>
            <w:div w:id="1913271291">
              <w:marLeft w:val="0"/>
              <w:marRight w:val="0"/>
              <w:marTop w:val="0"/>
              <w:marBottom w:val="0"/>
              <w:divBdr>
                <w:top w:val="none" w:sz="0" w:space="0" w:color="auto"/>
                <w:left w:val="none" w:sz="0" w:space="0" w:color="auto"/>
                <w:bottom w:val="none" w:sz="0" w:space="0" w:color="auto"/>
                <w:right w:val="none" w:sz="0" w:space="0" w:color="auto"/>
              </w:divBdr>
            </w:div>
            <w:div w:id="738671515">
              <w:marLeft w:val="0"/>
              <w:marRight w:val="0"/>
              <w:marTop w:val="0"/>
              <w:marBottom w:val="0"/>
              <w:divBdr>
                <w:top w:val="none" w:sz="0" w:space="0" w:color="auto"/>
                <w:left w:val="none" w:sz="0" w:space="0" w:color="auto"/>
                <w:bottom w:val="none" w:sz="0" w:space="0" w:color="auto"/>
                <w:right w:val="none" w:sz="0" w:space="0" w:color="auto"/>
              </w:divBdr>
            </w:div>
            <w:div w:id="1308705285">
              <w:marLeft w:val="0"/>
              <w:marRight w:val="0"/>
              <w:marTop w:val="0"/>
              <w:marBottom w:val="0"/>
              <w:divBdr>
                <w:top w:val="none" w:sz="0" w:space="0" w:color="auto"/>
                <w:left w:val="none" w:sz="0" w:space="0" w:color="auto"/>
                <w:bottom w:val="none" w:sz="0" w:space="0" w:color="auto"/>
                <w:right w:val="none" w:sz="0" w:space="0" w:color="auto"/>
              </w:divBdr>
            </w:div>
            <w:div w:id="1400329580">
              <w:marLeft w:val="0"/>
              <w:marRight w:val="0"/>
              <w:marTop w:val="0"/>
              <w:marBottom w:val="0"/>
              <w:divBdr>
                <w:top w:val="none" w:sz="0" w:space="0" w:color="auto"/>
                <w:left w:val="none" w:sz="0" w:space="0" w:color="auto"/>
                <w:bottom w:val="none" w:sz="0" w:space="0" w:color="auto"/>
                <w:right w:val="none" w:sz="0" w:space="0" w:color="auto"/>
              </w:divBdr>
            </w:div>
            <w:div w:id="693652109">
              <w:marLeft w:val="0"/>
              <w:marRight w:val="0"/>
              <w:marTop w:val="0"/>
              <w:marBottom w:val="0"/>
              <w:divBdr>
                <w:top w:val="none" w:sz="0" w:space="0" w:color="auto"/>
                <w:left w:val="none" w:sz="0" w:space="0" w:color="auto"/>
                <w:bottom w:val="none" w:sz="0" w:space="0" w:color="auto"/>
                <w:right w:val="none" w:sz="0" w:space="0" w:color="auto"/>
              </w:divBdr>
            </w:div>
            <w:div w:id="822503544">
              <w:marLeft w:val="0"/>
              <w:marRight w:val="0"/>
              <w:marTop w:val="0"/>
              <w:marBottom w:val="0"/>
              <w:divBdr>
                <w:top w:val="none" w:sz="0" w:space="0" w:color="auto"/>
                <w:left w:val="none" w:sz="0" w:space="0" w:color="auto"/>
                <w:bottom w:val="none" w:sz="0" w:space="0" w:color="auto"/>
                <w:right w:val="none" w:sz="0" w:space="0" w:color="auto"/>
              </w:divBdr>
            </w:div>
            <w:div w:id="2009212365">
              <w:marLeft w:val="0"/>
              <w:marRight w:val="0"/>
              <w:marTop w:val="0"/>
              <w:marBottom w:val="0"/>
              <w:divBdr>
                <w:top w:val="none" w:sz="0" w:space="0" w:color="auto"/>
                <w:left w:val="none" w:sz="0" w:space="0" w:color="auto"/>
                <w:bottom w:val="none" w:sz="0" w:space="0" w:color="auto"/>
                <w:right w:val="none" w:sz="0" w:space="0" w:color="auto"/>
              </w:divBdr>
            </w:div>
            <w:div w:id="1266882281">
              <w:marLeft w:val="0"/>
              <w:marRight w:val="0"/>
              <w:marTop w:val="0"/>
              <w:marBottom w:val="0"/>
              <w:divBdr>
                <w:top w:val="none" w:sz="0" w:space="0" w:color="auto"/>
                <w:left w:val="none" w:sz="0" w:space="0" w:color="auto"/>
                <w:bottom w:val="none" w:sz="0" w:space="0" w:color="auto"/>
                <w:right w:val="none" w:sz="0" w:space="0" w:color="auto"/>
              </w:divBdr>
            </w:div>
            <w:div w:id="113716142">
              <w:marLeft w:val="0"/>
              <w:marRight w:val="0"/>
              <w:marTop w:val="0"/>
              <w:marBottom w:val="0"/>
              <w:divBdr>
                <w:top w:val="none" w:sz="0" w:space="0" w:color="auto"/>
                <w:left w:val="none" w:sz="0" w:space="0" w:color="auto"/>
                <w:bottom w:val="none" w:sz="0" w:space="0" w:color="auto"/>
                <w:right w:val="none" w:sz="0" w:space="0" w:color="auto"/>
              </w:divBdr>
            </w:div>
            <w:div w:id="1500610263">
              <w:marLeft w:val="0"/>
              <w:marRight w:val="0"/>
              <w:marTop w:val="0"/>
              <w:marBottom w:val="0"/>
              <w:divBdr>
                <w:top w:val="none" w:sz="0" w:space="0" w:color="auto"/>
                <w:left w:val="none" w:sz="0" w:space="0" w:color="auto"/>
                <w:bottom w:val="none" w:sz="0" w:space="0" w:color="auto"/>
                <w:right w:val="none" w:sz="0" w:space="0" w:color="auto"/>
              </w:divBdr>
            </w:div>
            <w:div w:id="764108773">
              <w:marLeft w:val="0"/>
              <w:marRight w:val="0"/>
              <w:marTop w:val="0"/>
              <w:marBottom w:val="0"/>
              <w:divBdr>
                <w:top w:val="none" w:sz="0" w:space="0" w:color="auto"/>
                <w:left w:val="none" w:sz="0" w:space="0" w:color="auto"/>
                <w:bottom w:val="none" w:sz="0" w:space="0" w:color="auto"/>
                <w:right w:val="none" w:sz="0" w:space="0" w:color="auto"/>
              </w:divBdr>
            </w:div>
            <w:div w:id="2087140532">
              <w:marLeft w:val="0"/>
              <w:marRight w:val="0"/>
              <w:marTop w:val="0"/>
              <w:marBottom w:val="0"/>
              <w:divBdr>
                <w:top w:val="none" w:sz="0" w:space="0" w:color="auto"/>
                <w:left w:val="none" w:sz="0" w:space="0" w:color="auto"/>
                <w:bottom w:val="none" w:sz="0" w:space="0" w:color="auto"/>
                <w:right w:val="none" w:sz="0" w:space="0" w:color="auto"/>
              </w:divBdr>
            </w:div>
            <w:div w:id="1546864845">
              <w:marLeft w:val="0"/>
              <w:marRight w:val="0"/>
              <w:marTop w:val="0"/>
              <w:marBottom w:val="0"/>
              <w:divBdr>
                <w:top w:val="none" w:sz="0" w:space="0" w:color="auto"/>
                <w:left w:val="none" w:sz="0" w:space="0" w:color="auto"/>
                <w:bottom w:val="none" w:sz="0" w:space="0" w:color="auto"/>
                <w:right w:val="none" w:sz="0" w:space="0" w:color="auto"/>
              </w:divBdr>
            </w:div>
            <w:div w:id="72313941">
              <w:marLeft w:val="0"/>
              <w:marRight w:val="0"/>
              <w:marTop w:val="0"/>
              <w:marBottom w:val="0"/>
              <w:divBdr>
                <w:top w:val="none" w:sz="0" w:space="0" w:color="auto"/>
                <w:left w:val="none" w:sz="0" w:space="0" w:color="auto"/>
                <w:bottom w:val="none" w:sz="0" w:space="0" w:color="auto"/>
                <w:right w:val="none" w:sz="0" w:space="0" w:color="auto"/>
              </w:divBdr>
            </w:div>
            <w:div w:id="851261026">
              <w:marLeft w:val="0"/>
              <w:marRight w:val="0"/>
              <w:marTop w:val="0"/>
              <w:marBottom w:val="0"/>
              <w:divBdr>
                <w:top w:val="none" w:sz="0" w:space="0" w:color="auto"/>
                <w:left w:val="none" w:sz="0" w:space="0" w:color="auto"/>
                <w:bottom w:val="none" w:sz="0" w:space="0" w:color="auto"/>
                <w:right w:val="none" w:sz="0" w:space="0" w:color="auto"/>
              </w:divBdr>
            </w:div>
            <w:div w:id="1954046856">
              <w:marLeft w:val="0"/>
              <w:marRight w:val="0"/>
              <w:marTop w:val="0"/>
              <w:marBottom w:val="0"/>
              <w:divBdr>
                <w:top w:val="none" w:sz="0" w:space="0" w:color="auto"/>
                <w:left w:val="none" w:sz="0" w:space="0" w:color="auto"/>
                <w:bottom w:val="none" w:sz="0" w:space="0" w:color="auto"/>
                <w:right w:val="none" w:sz="0" w:space="0" w:color="auto"/>
              </w:divBdr>
            </w:div>
            <w:div w:id="280263092">
              <w:marLeft w:val="0"/>
              <w:marRight w:val="0"/>
              <w:marTop w:val="0"/>
              <w:marBottom w:val="0"/>
              <w:divBdr>
                <w:top w:val="none" w:sz="0" w:space="0" w:color="auto"/>
                <w:left w:val="none" w:sz="0" w:space="0" w:color="auto"/>
                <w:bottom w:val="none" w:sz="0" w:space="0" w:color="auto"/>
                <w:right w:val="none" w:sz="0" w:space="0" w:color="auto"/>
              </w:divBdr>
            </w:div>
            <w:div w:id="724258137">
              <w:marLeft w:val="0"/>
              <w:marRight w:val="0"/>
              <w:marTop w:val="0"/>
              <w:marBottom w:val="0"/>
              <w:divBdr>
                <w:top w:val="none" w:sz="0" w:space="0" w:color="auto"/>
                <w:left w:val="none" w:sz="0" w:space="0" w:color="auto"/>
                <w:bottom w:val="none" w:sz="0" w:space="0" w:color="auto"/>
                <w:right w:val="none" w:sz="0" w:space="0" w:color="auto"/>
              </w:divBdr>
            </w:div>
            <w:div w:id="2012904123">
              <w:marLeft w:val="0"/>
              <w:marRight w:val="0"/>
              <w:marTop w:val="0"/>
              <w:marBottom w:val="0"/>
              <w:divBdr>
                <w:top w:val="none" w:sz="0" w:space="0" w:color="auto"/>
                <w:left w:val="none" w:sz="0" w:space="0" w:color="auto"/>
                <w:bottom w:val="none" w:sz="0" w:space="0" w:color="auto"/>
                <w:right w:val="none" w:sz="0" w:space="0" w:color="auto"/>
              </w:divBdr>
            </w:div>
            <w:div w:id="239103179">
              <w:marLeft w:val="0"/>
              <w:marRight w:val="0"/>
              <w:marTop w:val="0"/>
              <w:marBottom w:val="0"/>
              <w:divBdr>
                <w:top w:val="none" w:sz="0" w:space="0" w:color="auto"/>
                <w:left w:val="none" w:sz="0" w:space="0" w:color="auto"/>
                <w:bottom w:val="none" w:sz="0" w:space="0" w:color="auto"/>
                <w:right w:val="none" w:sz="0" w:space="0" w:color="auto"/>
              </w:divBdr>
            </w:div>
            <w:div w:id="1618750970">
              <w:marLeft w:val="0"/>
              <w:marRight w:val="0"/>
              <w:marTop w:val="0"/>
              <w:marBottom w:val="0"/>
              <w:divBdr>
                <w:top w:val="none" w:sz="0" w:space="0" w:color="auto"/>
                <w:left w:val="none" w:sz="0" w:space="0" w:color="auto"/>
                <w:bottom w:val="none" w:sz="0" w:space="0" w:color="auto"/>
                <w:right w:val="none" w:sz="0" w:space="0" w:color="auto"/>
              </w:divBdr>
            </w:div>
            <w:div w:id="1843861628">
              <w:marLeft w:val="0"/>
              <w:marRight w:val="0"/>
              <w:marTop w:val="0"/>
              <w:marBottom w:val="0"/>
              <w:divBdr>
                <w:top w:val="none" w:sz="0" w:space="0" w:color="auto"/>
                <w:left w:val="none" w:sz="0" w:space="0" w:color="auto"/>
                <w:bottom w:val="none" w:sz="0" w:space="0" w:color="auto"/>
                <w:right w:val="none" w:sz="0" w:space="0" w:color="auto"/>
              </w:divBdr>
            </w:div>
            <w:div w:id="1227103156">
              <w:marLeft w:val="0"/>
              <w:marRight w:val="0"/>
              <w:marTop w:val="0"/>
              <w:marBottom w:val="0"/>
              <w:divBdr>
                <w:top w:val="none" w:sz="0" w:space="0" w:color="auto"/>
                <w:left w:val="none" w:sz="0" w:space="0" w:color="auto"/>
                <w:bottom w:val="none" w:sz="0" w:space="0" w:color="auto"/>
                <w:right w:val="none" w:sz="0" w:space="0" w:color="auto"/>
              </w:divBdr>
            </w:div>
            <w:div w:id="1578251494">
              <w:marLeft w:val="0"/>
              <w:marRight w:val="0"/>
              <w:marTop w:val="0"/>
              <w:marBottom w:val="0"/>
              <w:divBdr>
                <w:top w:val="none" w:sz="0" w:space="0" w:color="auto"/>
                <w:left w:val="none" w:sz="0" w:space="0" w:color="auto"/>
                <w:bottom w:val="none" w:sz="0" w:space="0" w:color="auto"/>
                <w:right w:val="none" w:sz="0" w:space="0" w:color="auto"/>
              </w:divBdr>
            </w:div>
            <w:div w:id="1615399749">
              <w:marLeft w:val="0"/>
              <w:marRight w:val="0"/>
              <w:marTop w:val="0"/>
              <w:marBottom w:val="0"/>
              <w:divBdr>
                <w:top w:val="none" w:sz="0" w:space="0" w:color="auto"/>
                <w:left w:val="none" w:sz="0" w:space="0" w:color="auto"/>
                <w:bottom w:val="none" w:sz="0" w:space="0" w:color="auto"/>
                <w:right w:val="none" w:sz="0" w:space="0" w:color="auto"/>
              </w:divBdr>
            </w:div>
            <w:div w:id="1752238287">
              <w:marLeft w:val="0"/>
              <w:marRight w:val="0"/>
              <w:marTop w:val="0"/>
              <w:marBottom w:val="0"/>
              <w:divBdr>
                <w:top w:val="none" w:sz="0" w:space="0" w:color="auto"/>
                <w:left w:val="none" w:sz="0" w:space="0" w:color="auto"/>
                <w:bottom w:val="none" w:sz="0" w:space="0" w:color="auto"/>
                <w:right w:val="none" w:sz="0" w:space="0" w:color="auto"/>
              </w:divBdr>
            </w:div>
            <w:div w:id="2020156509">
              <w:marLeft w:val="0"/>
              <w:marRight w:val="0"/>
              <w:marTop w:val="0"/>
              <w:marBottom w:val="0"/>
              <w:divBdr>
                <w:top w:val="none" w:sz="0" w:space="0" w:color="auto"/>
                <w:left w:val="none" w:sz="0" w:space="0" w:color="auto"/>
                <w:bottom w:val="none" w:sz="0" w:space="0" w:color="auto"/>
                <w:right w:val="none" w:sz="0" w:space="0" w:color="auto"/>
              </w:divBdr>
            </w:div>
            <w:div w:id="441266358">
              <w:marLeft w:val="0"/>
              <w:marRight w:val="0"/>
              <w:marTop w:val="0"/>
              <w:marBottom w:val="0"/>
              <w:divBdr>
                <w:top w:val="none" w:sz="0" w:space="0" w:color="auto"/>
                <w:left w:val="none" w:sz="0" w:space="0" w:color="auto"/>
                <w:bottom w:val="none" w:sz="0" w:space="0" w:color="auto"/>
                <w:right w:val="none" w:sz="0" w:space="0" w:color="auto"/>
              </w:divBdr>
            </w:div>
            <w:div w:id="1257323541">
              <w:marLeft w:val="0"/>
              <w:marRight w:val="0"/>
              <w:marTop w:val="0"/>
              <w:marBottom w:val="0"/>
              <w:divBdr>
                <w:top w:val="none" w:sz="0" w:space="0" w:color="auto"/>
                <w:left w:val="none" w:sz="0" w:space="0" w:color="auto"/>
                <w:bottom w:val="none" w:sz="0" w:space="0" w:color="auto"/>
                <w:right w:val="none" w:sz="0" w:space="0" w:color="auto"/>
              </w:divBdr>
            </w:div>
            <w:div w:id="2098286806">
              <w:marLeft w:val="0"/>
              <w:marRight w:val="0"/>
              <w:marTop w:val="0"/>
              <w:marBottom w:val="0"/>
              <w:divBdr>
                <w:top w:val="none" w:sz="0" w:space="0" w:color="auto"/>
                <w:left w:val="none" w:sz="0" w:space="0" w:color="auto"/>
                <w:bottom w:val="none" w:sz="0" w:space="0" w:color="auto"/>
                <w:right w:val="none" w:sz="0" w:space="0" w:color="auto"/>
              </w:divBdr>
            </w:div>
            <w:div w:id="1347637452">
              <w:marLeft w:val="0"/>
              <w:marRight w:val="0"/>
              <w:marTop w:val="0"/>
              <w:marBottom w:val="0"/>
              <w:divBdr>
                <w:top w:val="none" w:sz="0" w:space="0" w:color="auto"/>
                <w:left w:val="none" w:sz="0" w:space="0" w:color="auto"/>
                <w:bottom w:val="none" w:sz="0" w:space="0" w:color="auto"/>
                <w:right w:val="none" w:sz="0" w:space="0" w:color="auto"/>
              </w:divBdr>
            </w:div>
            <w:div w:id="849174896">
              <w:marLeft w:val="0"/>
              <w:marRight w:val="0"/>
              <w:marTop w:val="0"/>
              <w:marBottom w:val="0"/>
              <w:divBdr>
                <w:top w:val="none" w:sz="0" w:space="0" w:color="auto"/>
                <w:left w:val="none" w:sz="0" w:space="0" w:color="auto"/>
                <w:bottom w:val="none" w:sz="0" w:space="0" w:color="auto"/>
                <w:right w:val="none" w:sz="0" w:space="0" w:color="auto"/>
              </w:divBdr>
            </w:div>
            <w:div w:id="606891786">
              <w:marLeft w:val="0"/>
              <w:marRight w:val="0"/>
              <w:marTop w:val="0"/>
              <w:marBottom w:val="0"/>
              <w:divBdr>
                <w:top w:val="none" w:sz="0" w:space="0" w:color="auto"/>
                <w:left w:val="none" w:sz="0" w:space="0" w:color="auto"/>
                <w:bottom w:val="none" w:sz="0" w:space="0" w:color="auto"/>
                <w:right w:val="none" w:sz="0" w:space="0" w:color="auto"/>
              </w:divBdr>
            </w:div>
            <w:div w:id="119493130">
              <w:marLeft w:val="0"/>
              <w:marRight w:val="0"/>
              <w:marTop w:val="0"/>
              <w:marBottom w:val="0"/>
              <w:divBdr>
                <w:top w:val="none" w:sz="0" w:space="0" w:color="auto"/>
                <w:left w:val="none" w:sz="0" w:space="0" w:color="auto"/>
                <w:bottom w:val="none" w:sz="0" w:space="0" w:color="auto"/>
                <w:right w:val="none" w:sz="0" w:space="0" w:color="auto"/>
              </w:divBdr>
            </w:div>
            <w:div w:id="1933078138">
              <w:marLeft w:val="0"/>
              <w:marRight w:val="0"/>
              <w:marTop w:val="0"/>
              <w:marBottom w:val="0"/>
              <w:divBdr>
                <w:top w:val="none" w:sz="0" w:space="0" w:color="auto"/>
                <w:left w:val="none" w:sz="0" w:space="0" w:color="auto"/>
                <w:bottom w:val="none" w:sz="0" w:space="0" w:color="auto"/>
                <w:right w:val="none" w:sz="0" w:space="0" w:color="auto"/>
              </w:divBdr>
            </w:div>
            <w:div w:id="1664049056">
              <w:marLeft w:val="0"/>
              <w:marRight w:val="0"/>
              <w:marTop w:val="0"/>
              <w:marBottom w:val="0"/>
              <w:divBdr>
                <w:top w:val="none" w:sz="0" w:space="0" w:color="auto"/>
                <w:left w:val="none" w:sz="0" w:space="0" w:color="auto"/>
                <w:bottom w:val="none" w:sz="0" w:space="0" w:color="auto"/>
                <w:right w:val="none" w:sz="0" w:space="0" w:color="auto"/>
              </w:divBdr>
            </w:div>
            <w:div w:id="676538367">
              <w:marLeft w:val="0"/>
              <w:marRight w:val="0"/>
              <w:marTop w:val="0"/>
              <w:marBottom w:val="0"/>
              <w:divBdr>
                <w:top w:val="none" w:sz="0" w:space="0" w:color="auto"/>
                <w:left w:val="none" w:sz="0" w:space="0" w:color="auto"/>
                <w:bottom w:val="none" w:sz="0" w:space="0" w:color="auto"/>
                <w:right w:val="none" w:sz="0" w:space="0" w:color="auto"/>
              </w:divBdr>
            </w:div>
            <w:div w:id="2116098314">
              <w:marLeft w:val="0"/>
              <w:marRight w:val="0"/>
              <w:marTop w:val="0"/>
              <w:marBottom w:val="0"/>
              <w:divBdr>
                <w:top w:val="none" w:sz="0" w:space="0" w:color="auto"/>
                <w:left w:val="none" w:sz="0" w:space="0" w:color="auto"/>
                <w:bottom w:val="none" w:sz="0" w:space="0" w:color="auto"/>
                <w:right w:val="none" w:sz="0" w:space="0" w:color="auto"/>
              </w:divBdr>
            </w:div>
            <w:div w:id="765416960">
              <w:marLeft w:val="0"/>
              <w:marRight w:val="0"/>
              <w:marTop w:val="0"/>
              <w:marBottom w:val="0"/>
              <w:divBdr>
                <w:top w:val="none" w:sz="0" w:space="0" w:color="auto"/>
                <w:left w:val="none" w:sz="0" w:space="0" w:color="auto"/>
                <w:bottom w:val="none" w:sz="0" w:space="0" w:color="auto"/>
                <w:right w:val="none" w:sz="0" w:space="0" w:color="auto"/>
              </w:divBdr>
            </w:div>
            <w:div w:id="1687125944">
              <w:marLeft w:val="0"/>
              <w:marRight w:val="0"/>
              <w:marTop w:val="0"/>
              <w:marBottom w:val="0"/>
              <w:divBdr>
                <w:top w:val="none" w:sz="0" w:space="0" w:color="auto"/>
                <w:left w:val="none" w:sz="0" w:space="0" w:color="auto"/>
                <w:bottom w:val="none" w:sz="0" w:space="0" w:color="auto"/>
                <w:right w:val="none" w:sz="0" w:space="0" w:color="auto"/>
              </w:divBdr>
            </w:div>
            <w:div w:id="1369142422">
              <w:marLeft w:val="0"/>
              <w:marRight w:val="0"/>
              <w:marTop w:val="0"/>
              <w:marBottom w:val="0"/>
              <w:divBdr>
                <w:top w:val="none" w:sz="0" w:space="0" w:color="auto"/>
                <w:left w:val="none" w:sz="0" w:space="0" w:color="auto"/>
                <w:bottom w:val="none" w:sz="0" w:space="0" w:color="auto"/>
                <w:right w:val="none" w:sz="0" w:space="0" w:color="auto"/>
              </w:divBdr>
            </w:div>
            <w:div w:id="1430126806">
              <w:marLeft w:val="0"/>
              <w:marRight w:val="0"/>
              <w:marTop w:val="0"/>
              <w:marBottom w:val="0"/>
              <w:divBdr>
                <w:top w:val="none" w:sz="0" w:space="0" w:color="auto"/>
                <w:left w:val="none" w:sz="0" w:space="0" w:color="auto"/>
                <w:bottom w:val="none" w:sz="0" w:space="0" w:color="auto"/>
                <w:right w:val="none" w:sz="0" w:space="0" w:color="auto"/>
              </w:divBdr>
            </w:div>
            <w:div w:id="484051365">
              <w:marLeft w:val="0"/>
              <w:marRight w:val="0"/>
              <w:marTop w:val="0"/>
              <w:marBottom w:val="0"/>
              <w:divBdr>
                <w:top w:val="none" w:sz="0" w:space="0" w:color="auto"/>
                <w:left w:val="none" w:sz="0" w:space="0" w:color="auto"/>
                <w:bottom w:val="none" w:sz="0" w:space="0" w:color="auto"/>
                <w:right w:val="none" w:sz="0" w:space="0" w:color="auto"/>
              </w:divBdr>
            </w:div>
            <w:div w:id="96364845">
              <w:marLeft w:val="0"/>
              <w:marRight w:val="0"/>
              <w:marTop w:val="0"/>
              <w:marBottom w:val="0"/>
              <w:divBdr>
                <w:top w:val="none" w:sz="0" w:space="0" w:color="auto"/>
                <w:left w:val="none" w:sz="0" w:space="0" w:color="auto"/>
                <w:bottom w:val="none" w:sz="0" w:space="0" w:color="auto"/>
                <w:right w:val="none" w:sz="0" w:space="0" w:color="auto"/>
              </w:divBdr>
            </w:div>
            <w:div w:id="86116191">
              <w:marLeft w:val="0"/>
              <w:marRight w:val="0"/>
              <w:marTop w:val="0"/>
              <w:marBottom w:val="0"/>
              <w:divBdr>
                <w:top w:val="none" w:sz="0" w:space="0" w:color="auto"/>
                <w:left w:val="none" w:sz="0" w:space="0" w:color="auto"/>
                <w:bottom w:val="none" w:sz="0" w:space="0" w:color="auto"/>
                <w:right w:val="none" w:sz="0" w:space="0" w:color="auto"/>
              </w:divBdr>
            </w:div>
            <w:div w:id="1203592371">
              <w:marLeft w:val="0"/>
              <w:marRight w:val="0"/>
              <w:marTop w:val="0"/>
              <w:marBottom w:val="0"/>
              <w:divBdr>
                <w:top w:val="none" w:sz="0" w:space="0" w:color="auto"/>
                <w:left w:val="none" w:sz="0" w:space="0" w:color="auto"/>
                <w:bottom w:val="none" w:sz="0" w:space="0" w:color="auto"/>
                <w:right w:val="none" w:sz="0" w:space="0" w:color="auto"/>
              </w:divBdr>
            </w:div>
            <w:div w:id="1770925043">
              <w:marLeft w:val="0"/>
              <w:marRight w:val="0"/>
              <w:marTop w:val="0"/>
              <w:marBottom w:val="0"/>
              <w:divBdr>
                <w:top w:val="none" w:sz="0" w:space="0" w:color="auto"/>
                <w:left w:val="none" w:sz="0" w:space="0" w:color="auto"/>
                <w:bottom w:val="none" w:sz="0" w:space="0" w:color="auto"/>
                <w:right w:val="none" w:sz="0" w:space="0" w:color="auto"/>
              </w:divBdr>
            </w:div>
            <w:div w:id="825509958">
              <w:marLeft w:val="0"/>
              <w:marRight w:val="0"/>
              <w:marTop w:val="0"/>
              <w:marBottom w:val="0"/>
              <w:divBdr>
                <w:top w:val="none" w:sz="0" w:space="0" w:color="auto"/>
                <w:left w:val="none" w:sz="0" w:space="0" w:color="auto"/>
                <w:bottom w:val="none" w:sz="0" w:space="0" w:color="auto"/>
                <w:right w:val="none" w:sz="0" w:space="0" w:color="auto"/>
              </w:divBdr>
            </w:div>
            <w:div w:id="1257202986">
              <w:marLeft w:val="0"/>
              <w:marRight w:val="0"/>
              <w:marTop w:val="0"/>
              <w:marBottom w:val="0"/>
              <w:divBdr>
                <w:top w:val="none" w:sz="0" w:space="0" w:color="auto"/>
                <w:left w:val="none" w:sz="0" w:space="0" w:color="auto"/>
                <w:bottom w:val="none" w:sz="0" w:space="0" w:color="auto"/>
                <w:right w:val="none" w:sz="0" w:space="0" w:color="auto"/>
              </w:divBdr>
            </w:div>
            <w:div w:id="424232831">
              <w:marLeft w:val="0"/>
              <w:marRight w:val="0"/>
              <w:marTop w:val="0"/>
              <w:marBottom w:val="0"/>
              <w:divBdr>
                <w:top w:val="none" w:sz="0" w:space="0" w:color="auto"/>
                <w:left w:val="none" w:sz="0" w:space="0" w:color="auto"/>
                <w:bottom w:val="none" w:sz="0" w:space="0" w:color="auto"/>
                <w:right w:val="none" w:sz="0" w:space="0" w:color="auto"/>
              </w:divBdr>
            </w:div>
            <w:div w:id="27998093">
              <w:marLeft w:val="0"/>
              <w:marRight w:val="0"/>
              <w:marTop w:val="0"/>
              <w:marBottom w:val="0"/>
              <w:divBdr>
                <w:top w:val="none" w:sz="0" w:space="0" w:color="auto"/>
                <w:left w:val="none" w:sz="0" w:space="0" w:color="auto"/>
                <w:bottom w:val="none" w:sz="0" w:space="0" w:color="auto"/>
                <w:right w:val="none" w:sz="0" w:space="0" w:color="auto"/>
              </w:divBdr>
            </w:div>
            <w:div w:id="1192692843">
              <w:marLeft w:val="0"/>
              <w:marRight w:val="0"/>
              <w:marTop w:val="0"/>
              <w:marBottom w:val="0"/>
              <w:divBdr>
                <w:top w:val="none" w:sz="0" w:space="0" w:color="auto"/>
                <w:left w:val="none" w:sz="0" w:space="0" w:color="auto"/>
                <w:bottom w:val="none" w:sz="0" w:space="0" w:color="auto"/>
                <w:right w:val="none" w:sz="0" w:space="0" w:color="auto"/>
              </w:divBdr>
            </w:div>
            <w:div w:id="1700618115">
              <w:marLeft w:val="0"/>
              <w:marRight w:val="0"/>
              <w:marTop w:val="0"/>
              <w:marBottom w:val="0"/>
              <w:divBdr>
                <w:top w:val="none" w:sz="0" w:space="0" w:color="auto"/>
                <w:left w:val="none" w:sz="0" w:space="0" w:color="auto"/>
                <w:bottom w:val="none" w:sz="0" w:space="0" w:color="auto"/>
                <w:right w:val="none" w:sz="0" w:space="0" w:color="auto"/>
              </w:divBdr>
            </w:div>
            <w:div w:id="1341154917">
              <w:marLeft w:val="0"/>
              <w:marRight w:val="0"/>
              <w:marTop w:val="0"/>
              <w:marBottom w:val="0"/>
              <w:divBdr>
                <w:top w:val="none" w:sz="0" w:space="0" w:color="auto"/>
                <w:left w:val="none" w:sz="0" w:space="0" w:color="auto"/>
                <w:bottom w:val="none" w:sz="0" w:space="0" w:color="auto"/>
                <w:right w:val="none" w:sz="0" w:space="0" w:color="auto"/>
              </w:divBdr>
            </w:div>
            <w:div w:id="1524050185">
              <w:marLeft w:val="0"/>
              <w:marRight w:val="0"/>
              <w:marTop w:val="0"/>
              <w:marBottom w:val="0"/>
              <w:divBdr>
                <w:top w:val="none" w:sz="0" w:space="0" w:color="auto"/>
                <w:left w:val="none" w:sz="0" w:space="0" w:color="auto"/>
                <w:bottom w:val="none" w:sz="0" w:space="0" w:color="auto"/>
                <w:right w:val="none" w:sz="0" w:space="0" w:color="auto"/>
              </w:divBdr>
            </w:div>
            <w:div w:id="1435250956">
              <w:marLeft w:val="0"/>
              <w:marRight w:val="0"/>
              <w:marTop w:val="0"/>
              <w:marBottom w:val="0"/>
              <w:divBdr>
                <w:top w:val="none" w:sz="0" w:space="0" w:color="auto"/>
                <w:left w:val="none" w:sz="0" w:space="0" w:color="auto"/>
                <w:bottom w:val="none" w:sz="0" w:space="0" w:color="auto"/>
                <w:right w:val="none" w:sz="0" w:space="0" w:color="auto"/>
              </w:divBdr>
            </w:div>
            <w:div w:id="836648821">
              <w:marLeft w:val="0"/>
              <w:marRight w:val="0"/>
              <w:marTop w:val="0"/>
              <w:marBottom w:val="0"/>
              <w:divBdr>
                <w:top w:val="none" w:sz="0" w:space="0" w:color="auto"/>
                <w:left w:val="none" w:sz="0" w:space="0" w:color="auto"/>
                <w:bottom w:val="none" w:sz="0" w:space="0" w:color="auto"/>
                <w:right w:val="none" w:sz="0" w:space="0" w:color="auto"/>
              </w:divBdr>
            </w:div>
            <w:div w:id="2107381259">
              <w:marLeft w:val="0"/>
              <w:marRight w:val="0"/>
              <w:marTop w:val="0"/>
              <w:marBottom w:val="0"/>
              <w:divBdr>
                <w:top w:val="none" w:sz="0" w:space="0" w:color="auto"/>
                <w:left w:val="none" w:sz="0" w:space="0" w:color="auto"/>
                <w:bottom w:val="none" w:sz="0" w:space="0" w:color="auto"/>
                <w:right w:val="none" w:sz="0" w:space="0" w:color="auto"/>
              </w:divBdr>
            </w:div>
            <w:div w:id="1088698924">
              <w:marLeft w:val="0"/>
              <w:marRight w:val="0"/>
              <w:marTop w:val="0"/>
              <w:marBottom w:val="0"/>
              <w:divBdr>
                <w:top w:val="none" w:sz="0" w:space="0" w:color="auto"/>
                <w:left w:val="none" w:sz="0" w:space="0" w:color="auto"/>
                <w:bottom w:val="none" w:sz="0" w:space="0" w:color="auto"/>
                <w:right w:val="none" w:sz="0" w:space="0" w:color="auto"/>
              </w:divBdr>
            </w:div>
            <w:div w:id="1377200802">
              <w:marLeft w:val="0"/>
              <w:marRight w:val="0"/>
              <w:marTop w:val="0"/>
              <w:marBottom w:val="0"/>
              <w:divBdr>
                <w:top w:val="none" w:sz="0" w:space="0" w:color="auto"/>
                <w:left w:val="none" w:sz="0" w:space="0" w:color="auto"/>
                <w:bottom w:val="none" w:sz="0" w:space="0" w:color="auto"/>
                <w:right w:val="none" w:sz="0" w:space="0" w:color="auto"/>
              </w:divBdr>
            </w:div>
            <w:div w:id="1657686798">
              <w:marLeft w:val="0"/>
              <w:marRight w:val="0"/>
              <w:marTop w:val="0"/>
              <w:marBottom w:val="0"/>
              <w:divBdr>
                <w:top w:val="none" w:sz="0" w:space="0" w:color="auto"/>
                <w:left w:val="none" w:sz="0" w:space="0" w:color="auto"/>
                <w:bottom w:val="none" w:sz="0" w:space="0" w:color="auto"/>
                <w:right w:val="none" w:sz="0" w:space="0" w:color="auto"/>
              </w:divBdr>
            </w:div>
            <w:div w:id="32271474">
              <w:marLeft w:val="0"/>
              <w:marRight w:val="0"/>
              <w:marTop w:val="0"/>
              <w:marBottom w:val="0"/>
              <w:divBdr>
                <w:top w:val="none" w:sz="0" w:space="0" w:color="auto"/>
                <w:left w:val="none" w:sz="0" w:space="0" w:color="auto"/>
                <w:bottom w:val="none" w:sz="0" w:space="0" w:color="auto"/>
                <w:right w:val="none" w:sz="0" w:space="0" w:color="auto"/>
              </w:divBdr>
            </w:div>
            <w:div w:id="123428201">
              <w:marLeft w:val="0"/>
              <w:marRight w:val="0"/>
              <w:marTop w:val="0"/>
              <w:marBottom w:val="0"/>
              <w:divBdr>
                <w:top w:val="none" w:sz="0" w:space="0" w:color="auto"/>
                <w:left w:val="none" w:sz="0" w:space="0" w:color="auto"/>
                <w:bottom w:val="none" w:sz="0" w:space="0" w:color="auto"/>
                <w:right w:val="none" w:sz="0" w:space="0" w:color="auto"/>
              </w:divBdr>
            </w:div>
            <w:div w:id="403457298">
              <w:marLeft w:val="0"/>
              <w:marRight w:val="0"/>
              <w:marTop w:val="0"/>
              <w:marBottom w:val="0"/>
              <w:divBdr>
                <w:top w:val="none" w:sz="0" w:space="0" w:color="auto"/>
                <w:left w:val="none" w:sz="0" w:space="0" w:color="auto"/>
                <w:bottom w:val="none" w:sz="0" w:space="0" w:color="auto"/>
                <w:right w:val="none" w:sz="0" w:space="0" w:color="auto"/>
              </w:divBdr>
            </w:div>
            <w:div w:id="1567450016">
              <w:marLeft w:val="0"/>
              <w:marRight w:val="0"/>
              <w:marTop w:val="0"/>
              <w:marBottom w:val="0"/>
              <w:divBdr>
                <w:top w:val="none" w:sz="0" w:space="0" w:color="auto"/>
                <w:left w:val="none" w:sz="0" w:space="0" w:color="auto"/>
                <w:bottom w:val="none" w:sz="0" w:space="0" w:color="auto"/>
                <w:right w:val="none" w:sz="0" w:space="0" w:color="auto"/>
              </w:divBdr>
            </w:div>
            <w:div w:id="491218546">
              <w:marLeft w:val="0"/>
              <w:marRight w:val="0"/>
              <w:marTop w:val="0"/>
              <w:marBottom w:val="0"/>
              <w:divBdr>
                <w:top w:val="none" w:sz="0" w:space="0" w:color="auto"/>
                <w:left w:val="none" w:sz="0" w:space="0" w:color="auto"/>
                <w:bottom w:val="none" w:sz="0" w:space="0" w:color="auto"/>
                <w:right w:val="none" w:sz="0" w:space="0" w:color="auto"/>
              </w:divBdr>
            </w:div>
            <w:div w:id="1018114980">
              <w:marLeft w:val="0"/>
              <w:marRight w:val="0"/>
              <w:marTop w:val="0"/>
              <w:marBottom w:val="0"/>
              <w:divBdr>
                <w:top w:val="none" w:sz="0" w:space="0" w:color="auto"/>
                <w:left w:val="none" w:sz="0" w:space="0" w:color="auto"/>
                <w:bottom w:val="none" w:sz="0" w:space="0" w:color="auto"/>
                <w:right w:val="none" w:sz="0" w:space="0" w:color="auto"/>
              </w:divBdr>
            </w:div>
            <w:div w:id="697780127">
              <w:marLeft w:val="0"/>
              <w:marRight w:val="0"/>
              <w:marTop w:val="0"/>
              <w:marBottom w:val="0"/>
              <w:divBdr>
                <w:top w:val="none" w:sz="0" w:space="0" w:color="auto"/>
                <w:left w:val="none" w:sz="0" w:space="0" w:color="auto"/>
                <w:bottom w:val="none" w:sz="0" w:space="0" w:color="auto"/>
                <w:right w:val="none" w:sz="0" w:space="0" w:color="auto"/>
              </w:divBdr>
            </w:div>
            <w:div w:id="978653257">
              <w:marLeft w:val="0"/>
              <w:marRight w:val="0"/>
              <w:marTop w:val="0"/>
              <w:marBottom w:val="0"/>
              <w:divBdr>
                <w:top w:val="none" w:sz="0" w:space="0" w:color="auto"/>
                <w:left w:val="none" w:sz="0" w:space="0" w:color="auto"/>
                <w:bottom w:val="none" w:sz="0" w:space="0" w:color="auto"/>
                <w:right w:val="none" w:sz="0" w:space="0" w:color="auto"/>
              </w:divBdr>
            </w:div>
            <w:div w:id="1346323750">
              <w:marLeft w:val="0"/>
              <w:marRight w:val="0"/>
              <w:marTop w:val="0"/>
              <w:marBottom w:val="0"/>
              <w:divBdr>
                <w:top w:val="none" w:sz="0" w:space="0" w:color="auto"/>
                <w:left w:val="none" w:sz="0" w:space="0" w:color="auto"/>
                <w:bottom w:val="none" w:sz="0" w:space="0" w:color="auto"/>
                <w:right w:val="none" w:sz="0" w:space="0" w:color="auto"/>
              </w:divBdr>
            </w:div>
            <w:div w:id="1281229534">
              <w:marLeft w:val="0"/>
              <w:marRight w:val="0"/>
              <w:marTop w:val="0"/>
              <w:marBottom w:val="0"/>
              <w:divBdr>
                <w:top w:val="none" w:sz="0" w:space="0" w:color="auto"/>
                <w:left w:val="none" w:sz="0" w:space="0" w:color="auto"/>
                <w:bottom w:val="none" w:sz="0" w:space="0" w:color="auto"/>
                <w:right w:val="none" w:sz="0" w:space="0" w:color="auto"/>
              </w:divBdr>
            </w:div>
            <w:div w:id="15693444">
              <w:marLeft w:val="0"/>
              <w:marRight w:val="0"/>
              <w:marTop w:val="0"/>
              <w:marBottom w:val="0"/>
              <w:divBdr>
                <w:top w:val="none" w:sz="0" w:space="0" w:color="auto"/>
                <w:left w:val="none" w:sz="0" w:space="0" w:color="auto"/>
                <w:bottom w:val="none" w:sz="0" w:space="0" w:color="auto"/>
                <w:right w:val="none" w:sz="0" w:space="0" w:color="auto"/>
              </w:divBdr>
            </w:div>
            <w:div w:id="1457018999">
              <w:marLeft w:val="0"/>
              <w:marRight w:val="0"/>
              <w:marTop w:val="0"/>
              <w:marBottom w:val="0"/>
              <w:divBdr>
                <w:top w:val="none" w:sz="0" w:space="0" w:color="auto"/>
                <w:left w:val="none" w:sz="0" w:space="0" w:color="auto"/>
                <w:bottom w:val="none" w:sz="0" w:space="0" w:color="auto"/>
                <w:right w:val="none" w:sz="0" w:space="0" w:color="auto"/>
              </w:divBdr>
            </w:div>
            <w:div w:id="1663464881">
              <w:marLeft w:val="0"/>
              <w:marRight w:val="0"/>
              <w:marTop w:val="0"/>
              <w:marBottom w:val="0"/>
              <w:divBdr>
                <w:top w:val="none" w:sz="0" w:space="0" w:color="auto"/>
                <w:left w:val="none" w:sz="0" w:space="0" w:color="auto"/>
                <w:bottom w:val="none" w:sz="0" w:space="0" w:color="auto"/>
                <w:right w:val="none" w:sz="0" w:space="0" w:color="auto"/>
              </w:divBdr>
            </w:div>
            <w:div w:id="868180314">
              <w:marLeft w:val="0"/>
              <w:marRight w:val="0"/>
              <w:marTop w:val="0"/>
              <w:marBottom w:val="0"/>
              <w:divBdr>
                <w:top w:val="none" w:sz="0" w:space="0" w:color="auto"/>
                <w:left w:val="none" w:sz="0" w:space="0" w:color="auto"/>
                <w:bottom w:val="none" w:sz="0" w:space="0" w:color="auto"/>
                <w:right w:val="none" w:sz="0" w:space="0" w:color="auto"/>
              </w:divBdr>
            </w:div>
            <w:div w:id="1547177401">
              <w:marLeft w:val="0"/>
              <w:marRight w:val="0"/>
              <w:marTop w:val="0"/>
              <w:marBottom w:val="0"/>
              <w:divBdr>
                <w:top w:val="none" w:sz="0" w:space="0" w:color="auto"/>
                <w:left w:val="none" w:sz="0" w:space="0" w:color="auto"/>
                <w:bottom w:val="none" w:sz="0" w:space="0" w:color="auto"/>
                <w:right w:val="none" w:sz="0" w:space="0" w:color="auto"/>
              </w:divBdr>
            </w:div>
            <w:div w:id="135147837">
              <w:marLeft w:val="0"/>
              <w:marRight w:val="0"/>
              <w:marTop w:val="0"/>
              <w:marBottom w:val="0"/>
              <w:divBdr>
                <w:top w:val="none" w:sz="0" w:space="0" w:color="auto"/>
                <w:left w:val="none" w:sz="0" w:space="0" w:color="auto"/>
                <w:bottom w:val="none" w:sz="0" w:space="0" w:color="auto"/>
                <w:right w:val="none" w:sz="0" w:space="0" w:color="auto"/>
              </w:divBdr>
            </w:div>
            <w:div w:id="246228128">
              <w:marLeft w:val="0"/>
              <w:marRight w:val="0"/>
              <w:marTop w:val="0"/>
              <w:marBottom w:val="0"/>
              <w:divBdr>
                <w:top w:val="none" w:sz="0" w:space="0" w:color="auto"/>
                <w:left w:val="none" w:sz="0" w:space="0" w:color="auto"/>
                <w:bottom w:val="none" w:sz="0" w:space="0" w:color="auto"/>
                <w:right w:val="none" w:sz="0" w:space="0" w:color="auto"/>
              </w:divBdr>
            </w:div>
            <w:div w:id="261037225">
              <w:marLeft w:val="0"/>
              <w:marRight w:val="0"/>
              <w:marTop w:val="0"/>
              <w:marBottom w:val="0"/>
              <w:divBdr>
                <w:top w:val="none" w:sz="0" w:space="0" w:color="auto"/>
                <w:left w:val="none" w:sz="0" w:space="0" w:color="auto"/>
                <w:bottom w:val="none" w:sz="0" w:space="0" w:color="auto"/>
                <w:right w:val="none" w:sz="0" w:space="0" w:color="auto"/>
              </w:divBdr>
            </w:div>
            <w:div w:id="505286483">
              <w:marLeft w:val="0"/>
              <w:marRight w:val="0"/>
              <w:marTop w:val="0"/>
              <w:marBottom w:val="0"/>
              <w:divBdr>
                <w:top w:val="none" w:sz="0" w:space="0" w:color="auto"/>
                <w:left w:val="none" w:sz="0" w:space="0" w:color="auto"/>
                <w:bottom w:val="none" w:sz="0" w:space="0" w:color="auto"/>
                <w:right w:val="none" w:sz="0" w:space="0" w:color="auto"/>
              </w:divBdr>
            </w:div>
            <w:div w:id="40983862">
              <w:marLeft w:val="0"/>
              <w:marRight w:val="0"/>
              <w:marTop w:val="0"/>
              <w:marBottom w:val="0"/>
              <w:divBdr>
                <w:top w:val="none" w:sz="0" w:space="0" w:color="auto"/>
                <w:left w:val="none" w:sz="0" w:space="0" w:color="auto"/>
                <w:bottom w:val="none" w:sz="0" w:space="0" w:color="auto"/>
                <w:right w:val="none" w:sz="0" w:space="0" w:color="auto"/>
              </w:divBdr>
            </w:div>
            <w:div w:id="25983151">
              <w:marLeft w:val="0"/>
              <w:marRight w:val="0"/>
              <w:marTop w:val="0"/>
              <w:marBottom w:val="0"/>
              <w:divBdr>
                <w:top w:val="none" w:sz="0" w:space="0" w:color="auto"/>
                <w:left w:val="none" w:sz="0" w:space="0" w:color="auto"/>
                <w:bottom w:val="none" w:sz="0" w:space="0" w:color="auto"/>
                <w:right w:val="none" w:sz="0" w:space="0" w:color="auto"/>
              </w:divBdr>
            </w:div>
            <w:div w:id="1787001484">
              <w:marLeft w:val="0"/>
              <w:marRight w:val="0"/>
              <w:marTop w:val="0"/>
              <w:marBottom w:val="0"/>
              <w:divBdr>
                <w:top w:val="none" w:sz="0" w:space="0" w:color="auto"/>
                <w:left w:val="none" w:sz="0" w:space="0" w:color="auto"/>
                <w:bottom w:val="none" w:sz="0" w:space="0" w:color="auto"/>
                <w:right w:val="none" w:sz="0" w:space="0" w:color="auto"/>
              </w:divBdr>
            </w:div>
            <w:div w:id="63339151">
              <w:marLeft w:val="0"/>
              <w:marRight w:val="0"/>
              <w:marTop w:val="0"/>
              <w:marBottom w:val="0"/>
              <w:divBdr>
                <w:top w:val="none" w:sz="0" w:space="0" w:color="auto"/>
                <w:left w:val="none" w:sz="0" w:space="0" w:color="auto"/>
                <w:bottom w:val="none" w:sz="0" w:space="0" w:color="auto"/>
                <w:right w:val="none" w:sz="0" w:space="0" w:color="auto"/>
              </w:divBdr>
            </w:div>
            <w:div w:id="1962683222">
              <w:marLeft w:val="0"/>
              <w:marRight w:val="0"/>
              <w:marTop w:val="0"/>
              <w:marBottom w:val="0"/>
              <w:divBdr>
                <w:top w:val="none" w:sz="0" w:space="0" w:color="auto"/>
                <w:left w:val="none" w:sz="0" w:space="0" w:color="auto"/>
                <w:bottom w:val="none" w:sz="0" w:space="0" w:color="auto"/>
                <w:right w:val="none" w:sz="0" w:space="0" w:color="auto"/>
              </w:divBdr>
            </w:div>
            <w:div w:id="545989913">
              <w:marLeft w:val="0"/>
              <w:marRight w:val="0"/>
              <w:marTop w:val="0"/>
              <w:marBottom w:val="0"/>
              <w:divBdr>
                <w:top w:val="none" w:sz="0" w:space="0" w:color="auto"/>
                <w:left w:val="none" w:sz="0" w:space="0" w:color="auto"/>
                <w:bottom w:val="none" w:sz="0" w:space="0" w:color="auto"/>
                <w:right w:val="none" w:sz="0" w:space="0" w:color="auto"/>
              </w:divBdr>
            </w:div>
            <w:div w:id="1012873737">
              <w:marLeft w:val="0"/>
              <w:marRight w:val="0"/>
              <w:marTop w:val="0"/>
              <w:marBottom w:val="0"/>
              <w:divBdr>
                <w:top w:val="none" w:sz="0" w:space="0" w:color="auto"/>
                <w:left w:val="none" w:sz="0" w:space="0" w:color="auto"/>
                <w:bottom w:val="none" w:sz="0" w:space="0" w:color="auto"/>
                <w:right w:val="none" w:sz="0" w:space="0" w:color="auto"/>
              </w:divBdr>
            </w:div>
            <w:div w:id="34043372">
              <w:marLeft w:val="0"/>
              <w:marRight w:val="0"/>
              <w:marTop w:val="0"/>
              <w:marBottom w:val="0"/>
              <w:divBdr>
                <w:top w:val="none" w:sz="0" w:space="0" w:color="auto"/>
                <w:left w:val="none" w:sz="0" w:space="0" w:color="auto"/>
                <w:bottom w:val="none" w:sz="0" w:space="0" w:color="auto"/>
                <w:right w:val="none" w:sz="0" w:space="0" w:color="auto"/>
              </w:divBdr>
            </w:div>
            <w:div w:id="2086339912">
              <w:marLeft w:val="0"/>
              <w:marRight w:val="0"/>
              <w:marTop w:val="0"/>
              <w:marBottom w:val="0"/>
              <w:divBdr>
                <w:top w:val="none" w:sz="0" w:space="0" w:color="auto"/>
                <w:left w:val="none" w:sz="0" w:space="0" w:color="auto"/>
                <w:bottom w:val="none" w:sz="0" w:space="0" w:color="auto"/>
                <w:right w:val="none" w:sz="0" w:space="0" w:color="auto"/>
              </w:divBdr>
            </w:div>
            <w:div w:id="642807659">
              <w:marLeft w:val="0"/>
              <w:marRight w:val="0"/>
              <w:marTop w:val="0"/>
              <w:marBottom w:val="0"/>
              <w:divBdr>
                <w:top w:val="none" w:sz="0" w:space="0" w:color="auto"/>
                <w:left w:val="none" w:sz="0" w:space="0" w:color="auto"/>
                <w:bottom w:val="none" w:sz="0" w:space="0" w:color="auto"/>
                <w:right w:val="none" w:sz="0" w:space="0" w:color="auto"/>
              </w:divBdr>
            </w:div>
            <w:div w:id="30154165">
              <w:marLeft w:val="0"/>
              <w:marRight w:val="0"/>
              <w:marTop w:val="0"/>
              <w:marBottom w:val="0"/>
              <w:divBdr>
                <w:top w:val="none" w:sz="0" w:space="0" w:color="auto"/>
                <w:left w:val="none" w:sz="0" w:space="0" w:color="auto"/>
                <w:bottom w:val="none" w:sz="0" w:space="0" w:color="auto"/>
                <w:right w:val="none" w:sz="0" w:space="0" w:color="auto"/>
              </w:divBdr>
            </w:div>
            <w:div w:id="1007252328">
              <w:marLeft w:val="0"/>
              <w:marRight w:val="0"/>
              <w:marTop w:val="0"/>
              <w:marBottom w:val="0"/>
              <w:divBdr>
                <w:top w:val="none" w:sz="0" w:space="0" w:color="auto"/>
                <w:left w:val="none" w:sz="0" w:space="0" w:color="auto"/>
                <w:bottom w:val="none" w:sz="0" w:space="0" w:color="auto"/>
                <w:right w:val="none" w:sz="0" w:space="0" w:color="auto"/>
              </w:divBdr>
            </w:div>
            <w:div w:id="45759376">
              <w:marLeft w:val="0"/>
              <w:marRight w:val="0"/>
              <w:marTop w:val="0"/>
              <w:marBottom w:val="0"/>
              <w:divBdr>
                <w:top w:val="none" w:sz="0" w:space="0" w:color="auto"/>
                <w:left w:val="none" w:sz="0" w:space="0" w:color="auto"/>
                <w:bottom w:val="none" w:sz="0" w:space="0" w:color="auto"/>
                <w:right w:val="none" w:sz="0" w:space="0" w:color="auto"/>
              </w:divBdr>
            </w:div>
            <w:div w:id="670252362">
              <w:marLeft w:val="0"/>
              <w:marRight w:val="0"/>
              <w:marTop w:val="0"/>
              <w:marBottom w:val="0"/>
              <w:divBdr>
                <w:top w:val="none" w:sz="0" w:space="0" w:color="auto"/>
                <w:left w:val="none" w:sz="0" w:space="0" w:color="auto"/>
                <w:bottom w:val="none" w:sz="0" w:space="0" w:color="auto"/>
                <w:right w:val="none" w:sz="0" w:space="0" w:color="auto"/>
              </w:divBdr>
            </w:div>
            <w:div w:id="1784306339">
              <w:marLeft w:val="0"/>
              <w:marRight w:val="0"/>
              <w:marTop w:val="0"/>
              <w:marBottom w:val="0"/>
              <w:divBdr>
                <w:top w:val="none" w:sz="0" w:space="0" w:color="auto"/>
                <w:left w:val="none" w:sz="0" w:space="0" w:color="auto"/>
                <w:bottom w:val="none" w:sz="0" w:space="0" w:color="auto"/>
                <w:right w:val="none" w:sz="0" w:space="0" w:color="auto"/>
              </w:divBdr>
            </w:div>
            <w:div w:id="938831346">
              <w:marLeft w:val="0"/>
              <w:marRight w:val="0"/>
              <w:marTop w:val="0"/>
              <w:marBottom w:val="0"/>
              <w:divBdr>
                <w:top w:val="none" w:sz="0" w:space="0" w:color="auto"/>
                <w:left w:val="none" w:sz="0" w:space="0" w:color="auto"/>
                <w:bottom w:val="none" w:sz="0" w:space="0" w:color="auto"/>
                <w:right w:val="none" w:sz="0" w:space="0" w:color="auto"/>
              </w:divBdr>
            </w:div>
            <w:div w:id="313263281">
              <w:marLeft w:val="0"/>
              <w:marRight w:val="0"/>
              <w:marTop w:val="0"/>
              <w:marBottom w:val="0"/>
              <w:divBdr>
                <w:top w:val="none" w:sz="0" w:space="0" w:color="auto"/>
                <w:left w:val="none" w:sz="0" w:space="0" w:color="auto"/>
                <w:bottom w:val="none" w:sz="0" w:space="0" w:color="auto"/>
                <w:right w:val="none" w:sz="0" w:space="0" w:color="auto"/>
              </w:divBdr>
            </w:div>
            <w:div w:id="1927378554">
              <w:marLeft w:val="0"/>
              <w:marRight w:val="0"/>
              <w:marTop w:val="0"/>
              <w:marBottom w:val="0"/>
              <w:divBdr>
                <w:top w:val="none" w:sz="0" w:space="0" w:color="auto"/>
                <w:left w:val="none" w:sz="0" w:space="0" w:color="auto"/>
                <w:bottom w:val="none" w:sz="0" w:space="0" w:color="auto"/>
                <w:right w:val="none" w:sz="0" w:space="0" w:color="auto"/>
              </w:divBdr>
            </w:div>
            <w:div w:id="1290475627">
              <w:marLeft w:val="0"/>
              <w:marRight w:val="0"/>
              <w:marTop w:val="0"/>
              <w:marBottom w:val="0"/>
              <w:divBdr>
                <w:top w:val="none" w:sz="0" w:space="0" w:color="auto"/>
                <w:left w:val="none" w:sz="0" w:space="0" w:color="auto"/>
                <w:bottom w:val="none" w:sz="0" w:space="0" w:color="auto"/>
                <w:right w:val="none" w:sz="0" w:space="0" w:color="auto"/>
              </w:divBdr>
            </w:div>
            <w:div w:id="1337196667">
              <w:marLeft w:val="0"/>
              <w:marRight w:val="0"/>
              <w:marTop w:val="0"/>
              <w:marBottom w:val="0"/>
              <w:divBdr>
                <w:top w:val="none" w:sz="0" w:space="0" w:color="auto"/>
                <w:left w:val="none" w:sz="0" w:space="0" w:color="auto"/>
                <w:bottom w:val="none" w:sz="0" w:space="0" w:color="auto"/>
                <w:right w:val="none" w:sz="0" w:space="0" w:color="auto"/>
              </w:divBdr>
            </w:div>
            <w:div w:id="1721903065">
              <w:marLeft w:val="0"/>
              <w:marRight w:val="0"/>
              <w:marTop w:val="0"/>
              <w:marBottom w:val="0"/>
              <w:divBdr>
                <w:top w:val="none" w:sz="0" w:space="0" w:color="auto"/>
                <w:left w:val="none" w:sz="0" w:space="0" w:color="auto"/>
                <w:bottom w:val="none" w:sz="0" w:space="0" w:color="auto"/>
                <w:right w:val="none" w:sz="0" w:space="0" w:color="auto"/>
              </w:divBdr>
            </w:div>
            <w:div w:id="1104887228">
              <w:marLeft w:val="0"/>
              <w:marRight w:val="0"/>
              <w:marTop w:val="0"/>
              <w:marBottom w:val="0"/>
              <w:divBdr>
                <w:top w:val="none" w:sz="0" w:space="0" w:color="auto"/>
                <w:left w:val="none" w:sz="0" w:space="0" w:color="auto"/>
                <w:bottom w:val="none" w:sz="0" w:space="0" w:color="auto"/>
                <w:right w:val="none" w:sz="0" w:space="0" w:color="auto"/>
              </w:divBdr>
            </w:div>
            <w:div w:id="1590693130">
              <w:marLeft w:val="0"/>
              <w:marRight w:val="0"/>
              <w:marTop w:val="0"/>
              <w:marBottom w:val="0"/>
              <w:divBdr>
                <w:top w:val="none" w:sz="0" w:space="0" w:color="auto"/>
                <w:left w:val="none" w:sz="0" w:space="0" w:color="auto"/>
                <w:bottom w:val="none" w:sz="0" w:space="0" w:color="auto"/>
                <w:right w:val="none" w:sz="0" w:space="0" w:color="auto"/>
              </w:divBdr>
            </w:div>
            <w:div w:id="1015885881">
              <w:marLeft w:val="0"/>
              <w:marRight w:val="0"/>
              <w:marTop w:val="0"/>
              <w:marBottom w:val="0"/>
              <w:divBdr>
                <w:top w:val="none" w:sz="0" w:space="0" w:color="auto"/>
                <w:left w:val="none" w:sz="0" w:space="0" w:color="auto"/>
                <w:bottom w:val="none" w:sz="0" w:space="0" w:color="auto"/>
                <w:right w:val="none" w:sz="0" w:space="0" w:color="auto"/>
              </w:divBdr>
            </w:div>
            <w:div w:id="467826302">
              <w:marLeft w:val="0"/>
              <w:marRight w:val="0"/>
              <w:marTop w:val="0"/>
              <w:marBottom w:val="0"/>
              <w:divBdr>
                <w:top w:val="none" w:sz="0" w:space="0" w:color="auto"/>
                <w:left w:val="none" w:sz="0" w:space="0" w:color="auto"/>
                <w:bottom w:val="none" w:sz="0" w:space="0" w:color="auto"/>
                <w:right w:val="none" w:sz="0" w:space="0" w:color="auto"/>
              </w:divBdr>
            </w:div>
            <w:div w:id="2114015529">
              <w:marLeft w:val="0"/>
              <w:marRight w:val="0"/>
              <w:marTop w:val="0"/>
              <w:marBottom w:val="0"/>
              <w:divBdr>
                <w:top w:val="none" w:sz="0" w:space="0" w:color="auto"/>
                <w:left w:val="none" w:sz="0" w:space="0" w:color="auto"/>
                <w:bottom w:val="none" w:sz="0" w:space="0" w:color="auto"/>
                <w:right w:val="none" w:sz="0" w:space="0" w:color="auto"/>
              </w:divBdr>
            </w:div>
            <w:div w:id="1063867825">
              <w:marLeft w:val="0"/>
              <w:marRight w:val="0"/>
              <w:marTop w:val="0"/>
              <w:marBottom w:val="0"/>
              <w:divBdr>
                <w:top w:val="none" w:sz="0" w:space="0" w:color="auto"/>
                <w:left w:val="none" w:sz="0" w:space="0" w:color="auto"/>
                <w:bottom w:val="none" w:sz="0" w:space="0" w:color="auto"/>
                <w:right w:val="none" w:sz="0" w:space="0" w:color="auto"/>
              </w:divBdr>
            </w:div>
            <w:div w:id="101189410">
              <w:marLeft w:val="0"/>
              <w:marRight w:val="0"/>
              <w:marTop w:val="0"/>
              <w:marBottom w:val="0"/>
              <w:divBdr>
                <w:top w:val="none" w:sz="0" w:space="0" w:color="auto"/>
                <w:left w:val="none" w:sz="0" w:space="0" w:color="auto"/>
                <w:bottom w:val="none" w:sz="0" w:space="0" w:color="auto"/>
                <w:right w:val="none" w:sz="0" w:space="0" w:color="auto"/>
              </w:divBdr>
            </w:div>
            <w:div w:id="707418921">
              <w:marLeft w:val="0"/>
              <w:marRight w:val="0"/>
              <w:marTop w:val="0"/>
              <w:marBottom w:val="0"/>
              <w:divBdr>
                <w:top w:val="none" w:sz="0" w:space="0" w:color="auto"/>
                <w:left w:val="none" w:sz="0" w:space="0" w:color="auto"/>
                <w:bottom w:val="none" w:sz="0" w:space="0" w:color="auto"/>
                <w:right w:val="none" w:sz="0" w:space="0" w:color="auto"/>
              </w:divBdr>
            </w:div>
            <w:div w:id="1779250833">
              <w:marLeft w:val="0"/>
              <w:marRight w:val="0"/>
              <w:marTop w:val="0"/>
              <w:marBottom w:val="0"/>
              <w:divBdr>
                <w:top w:val="none" w:sz="0" w:space="0" w:color="auto"/>
                <w:left w:val="none" w:sz="0" w:space="0" w:color="auto"/>
                <w:bottom w:val="none" w:sz="0" w:space="0" w:color="auto"/>
                <w:right w:val="none" w:sz="0" w:space="0" w:color="auto"/>
              </w:divBdr>
            </w:div>
            <w:div w:id="1900359332">
              <w:marLeft w:val="0"/>
              <w:marRight w:val="0"/>
              <w:marTop w:val="0"/>
              <w:marBottom w:val="0"/>
              <w:divBdr>
                <w:top w:val="none" w:sz="0" w:space="0" w:color="auto"/>
                <w:left w:val="none" w:sz="0" w:space="0" w:color="auto"/>
                <w:bottom w:val="none" w:sz="0" w:space="0" w:color="auto"/>
                <w:right w:val="none" w:sz="0" w:space="0" w:color="auto"/>
              </w:divBdr>
            </w:div>
            <w:div w:id="1447459321">
              <w:marLeft w:val="0"/>
              <w:marRight w:val="0"/>
              <w:marTop w:val="0"/>
              <w:marBottom w:val="0"/>
              <w:divBdr>
                <w:top w:val="none" w:sz="0" w:space="0" w:color="auto"/>
                <w:left w:val="none" w:sz="0" w:space="0" w:color="auto"/>
                <w:bottom w:val="none" w:sz="0" w:space="0" w:color="auto"/>
                <w:right w:val="none" w:sz="0" w:space="0" w:color="auto"/>
              </w:divBdr>
            </w:div>
            <w:div w:id="1650482035">
              <w:marLeft w:val="0"/>
              <w:marRight w:val="0"/>
              <w:marTop w:val="0"/>
              <w:marBottom w:val="0"/>
              <w:divBdr>
                <w:top w:val="none" w:sz="0" w:space="0" w:color="auto"/>
                <w:left w:val="none" w:sz="0" w:space="0" w:color="auto"/>
                <w:bottom w:val="none" w:sz="0" w:space="0" w:color="auto"/>
                <w:right w:val="none" w:sz="0" w:space="0" w:color="auto"/>
              </w:divBdr>
            </w:div>
            <w:div w:id="1901020022">
              <w:marLeft w:val="0"/>
              <w:marRight w:val="0"/>
              <w:marTop w:val="0"/>
              <w:marBottom w:val="0"/>
              <w:divBdr>
                <w:top w:val="none" w:sz="0" w:space="0" w:color="auto"/>
                <w:left w:val="none" w:sz="0" w:space="0" w:color="auto"/>
                <w:bottom w:val="none" w:sz="0" w:space="0" w:color="auto"/>
                <w:right w:val="none" w:sz="0" w:space="0" w:color="auto"/>
              </w:divBdr>
            </w:div>
            <w:div w:id="356781697">
              <w:marLeft w:val="0"/>
              <w:marRight w:val="0"/>
              <w:marTop w:val="0"/>
              <w:marBottom w:val="0"/>
              <w:divBdr>
                <w:top w:val="none" w:sz="0" w:space="0" w:color="auto"/>
                <w:left w:val="none" w:sz="0" w:space="0" w:color="auto"/>
                <w:bottom w:val="none" w:sz="0" w:space="0" w:color="auto"/>
                <w:right w:val="none" w:sz="0" w:space="0" w:color="auto"/>
              </w:divBdr>
            </w:div>
            <w:div w:id="1756589517">
              <w:marLeft w:val="0"/>
              <w:marRight w:val="0"/>
              <w:marTop w:val="0"/>
              <w:marBottom w:val="0"/>
              <w:divBdr>
                <w:top w:val="none" w:sz="0" w:space="0" w:color="auto"/>
                <w:left w:val="none" w:sz="0" w:space="0" w:color="auto"/>
                <w:bottom w:val="none" w:sz="0" w:space="0" w:color="auto"/>
                <w:right w:val="none" w:sz="0" w:space="0" w:color="auto"/>
              </w:divBdr>
            </w:div>
            <w:div w:id="1868829211">
              <w:marLeft w:val="0"/>
              <w:marRight w:val="0"/>
              <w:marTop w:val="0"/>
              <w:marBottom w:val="0"/>
              <w:divBdr>
                <w:top w:val="none" w:sz="0" w:space="0" w:color="auto"/>
                <w:left w:val="none" w:sz="0" w:space="0" w:color="auto"/>
                <w:bottom w:val="none" w:sz="0" w:space="0" w:color="auto"/>
                <w:right w:val="none" w:sz="0" w:space="0" w:color="auto"/>
              </w:divBdr>
            </w:div>
            <w:div w:id="784466834">
              <w:marLeft w:val="0"/>
              <w:marRight w:val="0"/>
              <w:marTop w:val="0"/>
              <w:marBottom w:val="0"/>
              <w:divBdr>
                <w:top w:val="none" w:sz="0" w:space="0" w:color="auto"/>
                <w:left w:val="none" w:sz="0" w:space="0" w:color="auto"/>
                <w:bottom w:val="none" w:sz="0" w:space="0" w:color="auto"/>
                <w:right w:val="none" w:sz="0" w:space="0" w:color="auto"/>
              </w:divBdr>
            </w:div>
            <w:div w:id="163741371">
              <w:marLeft w:val="0"/>
              <w:marRight w:val="0"/>
              <w:marTop w:val="0"/>
              <w:marBottom w:val="0"/>
              <w:divBdr>
                <w:top w:val="none" w:sz="0" w:space="0" w:color="auto"/>
                <w:left w:val="none" w:sz="0" w:space="0" w:color="auto"/>
                <w:bottom w:val="none" w:sz="0" w:space="0" w:color="auto"/>
                <w:right w:val="none" w:sz="0" w:space="0" w:color="auto"/>
              </w:divBdr>
            </w:div>
            <w:div w:id="1867137662">
              <w:marLeft w:val="0"/>
              <w:marRight w:val="0"/>
              <w:marTop w:val="0"/>
              <w:marBottom w:val="0"/>
              <w:divBdr>
                <w:top w:val="none" w:sz="0" w:space="0" w:color="auto"/>
                <w:left w:val="none" w:sz="0" w:space="0" w:color="auto"/>
                <w:bottom w:val="none" w:sz="0" w:space="0" w:color="auto"/>
                <w:right w:val="none" w:sz="0" w:space="0" w:color="auto"/>
              </w:divBdr>
            </w:div>
            <w:div w:id="1914663381">
              <w:marLeft w:val="0"/>
              <w:marRight w:val="0"/>
              <w:marTop w:val="0"/>
              <w:marBottom w:val="0"/>
              <w:divBdr>
                <w:top w:val="none" w:sz="0" w:space="0" w:color="auto"/>
                <w:left w:val="none" w:sz="0" w:space="0" w:color="auto"/>
                <w:bottom w:val="none" w:sz="0" w:space="0" w:color="auto"/>
                <w:right w:val="none" w:sz="0" w:space="0" w:color="auto"/>
              </w:divBdr>
            </w:div>
            <w:div w:id="321812991">
              <w:marLeft w:val="0"/>
              <w:marRight w:val="0"/>
              <w:marTop w:val="0"/>
              <w:marBottom w:val="0"/>
              <w:divBdr>
                <w:top w:val="none" w:sz="0" w:space="0" w:color="auto"/>
                <w:left w:val="none" w:sz="0" w:space="0" w:color="auto"/>
                <w:bottom w:val="none" w:sz="0" w:space="0" w:color="auto"/>
                <w:right w:val="none" w:sz="0" w:space="0" w:color="auto"/>
              </w:divBdr>
            </w:div>
            <w:div w:id="1322002301">
              <w:marLeft w:val="0"/>
              <w:marRight w:val="0"/>
              <w:marTop w:val="0"/>
              <w:marBottom w:val="0"/>
              <w:divBdr>
                <w:top w:val="none" w:sz="0" w:space="0" w:color="auto"/>
                <w:left w:val="none" w:sz="0" w:space="0" w:color="auto"/>
                <w:bottom w:val="none" w:sz="0" w:space="0" w:color="auto"/>
                <w:right w:val="none" w:sz="0" w:space="0" w:color="auto"/>
              </w:divBdr>
            </w:div>
            <w:div w:id="2131826065">
              <w:marLeft w:val="0"/>
              <w:marRight w:val="0"/>
              <w:marTop w:val="0"/>
              <w:marBottom w:val="0"/>
              <w:divBdr>
                <w:top w:val="none" w:sz="0" w:space="0" w:color="auto"/>
                <w:left w:val="none" w:sz="0" w:space="0" w:color="auto"/>
                <w:bottom w:val="none" w:sz="0" w:space="0" w:color="auto"/>
                <w:right w:val="none" w:sz="0" w:space="0" w:color="auto"/>
              </w:divBdr>
            </w:div>
            <w:div w:id="1916816869">
              <w:marLeft w:val="0"/>
              <w:marRight w:val="0"/>
              <w:marTop w:val="0"/>
              <w:marBottom w:val="0"/>
              <w:divBdr>
                <w:top w:val="none" w:sz="0" w:space="0" w:color="auto"/>
                <w:left w:val="none" w:sz="0" w:space="0" w:color="auto"/>
                <w:bottom w:val="none" w:sz="0" w:space="0" w:color="auto"/>
                <w:right w:val="none" w:sz="0" w:space="0" w:color="auto"/>
              </w:divBdr>
            </w:div>
            <w:div w:id="1455440243">
              <w:marLeft w:val="0"/>
              <w:marRight w:val="0"/>
              <w:marTop w:val="0"/>
              <w:marBottom w:val="0"/>
              <w:divBdr>
                <w:top w:val="none" w:sz="0" w:space="0" w:color="auto"/>
                <w:left w:val="none" w:sz="0" w:space="0" w:color="auto"/>
                <w:bottom w:val="none" w:sz="0" w:space="0" w:color="auto"/>
                <w:right w:val="none" w:sz="0" w:space="0" w:color="auto"/>
              </w:divBdr>
            </w:div>
            <w:div w:id="115374389">
              <w:marLeft w:val="0"/>
              <w:marRight w:val="0"/>
              <w:marTop w:val="0"/>
              <w:marBottom w:val="0"/>
              <w:divBdr>
                <w:top w:val="none" w:sz="0" w:space="0" w:color="auto"/>
                <w:left w:val="none" w:sz="0" w:space="0" w:color="auto"/>
                <w:bottom w:val="none" w:sz="0" w:space="0" w:color="auto"/>
                <w:right w:val="none" w:sz="0" w:space="0" w:color="auto"/>
              </w:divBdr>
            </w:div>
            <w:div w:id="37895408">
              <w:marLeft w:val="0"/>
              <w:marRight w:val="0"/>
              <w:marTop w:val="0"/>
              <w:marBottom w:val="0"/>
              <w:divBdr>
                <w:top w:val="none" w:sz="0" w:space="0" w:color="auto"/>
                <w:left w:val="none" w:sz="0" w:space="0" w:color="auto"/>
                <w:bottom w:val="none" w:sz="0" w:space="0" w:color="auto"/>
                <w:right w:val="none" w:sz="0" w:space="0" w:color="auto"/>
              </w:divBdr>
            </w:div>
            <w:div w:id="1448697650">
              <w:marLeft w:val="0"/>
              <w:marRight w:val="0"/>
              <w:marTop w:val="0"/>
              <w:marBottom w:val="0"/>
              <w:divBdr>
                <w:top w:val="none" w:sz="0" w:space="0" w:color="auto"/>
                <w:left w:val="none" w:sz="0" w:space="0" w:color="auto"/>
                <w:bottom w:val="none" w:sz="0" w:space="0" w:color="auto"/>
                <w:right w:val="none" w:sz="0" w:space="0" w:color="auto"/>
              </w:divBdr>
            </w:div>
            <w:div w:id="915550682">
              <w:marLeft w:val="0"/>
              <w:marRight w:val="0"/>
              <w:marTop w:val="0"/>
              <w:marBottom w:val="0"/>
              <w:divBdr>
                <w:top w:val="none" w:sz="0" w:space="0" w:color="auto"/>
                <w:left w:val="none" w:sz="0" w:space="0" w:color="auto"/>
                <w:bottom w:val="none" w:sz="0" w:space="0" w:color="auto"/>
                <w:right w:val="none" w:sz="0" w:space="0" w:color="auto"/>
              </w:divBdr>
            </w:div>
            <w:div w:id="164176614">
              <w:marLeft w:val="0"/>
              <w:marRight w:val="0"/>
              <w:marTop w:val="0"/>
              <w:marBottom w:val="0"/>
              <w:divBdr>
                <w:top w:val="none" w:sz="0" w:space="0" w:color="auto"/>
                <w:left w:val="none" w:sz="0" w:space="0" w:color="auto"/>
                <w:bottom w:val="none" w:sz="0" w:space="0" w:color="auto"/>
                <w:right w:val="none" w:sz="0" w:space="0" w:color="auto"/>
              </w:divBdr>
            </w:div>
            <w:div w:id="1572081774">
              <w:marLeft w:val="0"/>
              <w:marRight w:val="0"/>
              <w:marTop w:val="0"/>
              <w:marBottom w:val="0"/>
              <w:divBdr>
                <w:top w:val="none" w:sz="0" w:space="0" w:color="auto"/>
                <w:left w:val="none" w:sz="0" w:space="0" w:color="auto"/>
                <w:bottom w:val="none" w:sz="0" w:space="0" w:color="auto"/>
                <w:right w:val="none" w:sz="0" w:space="0" w:color="auto"/>
              </w:divBdr>
            </w:div>
            <w:div w:id="1722434279">
              <w:marLeft w:val="0"/>
              <w:marRight w:val="0"/>
              <w:marTop w:val="0"/>
              <w:marBottom w:val="0"/>
              <w:divBdr>
                <w:top w:val="none" w:sz="0" w:space="0" w:color="auto"/>
                <w:left w:val="none" w:sz="0" w:space="0" w:color="auto"/>
                <w:bottom w:val="none" w:sz="0" w:space="0" w:color="auto"/>
                <w:right w:val="none" w:sz="0" w:space="0" w:color="auto"/>
              </w:divBdr>
            </w:div>
            <w:div w:id="554244183">
              <w:marLeft w:val="0"/>
              <w:marRight w:val="0"/>
              <w:marTop w:val="0"/>
              <w:marBottom w:val="0"/>
              <w:divBdr>
                <w:top w:val="none" w:sz="0" w:space="0" w:color="auto"/>
                <w:left w:val="none" w:sz="0" w:space="0" w:color="auto"/>
                <w:bottom w:val="none" w:sz="0" w:space="0" w:color="auto"/>
                <w:right w:val="none" w:sz="0" w:space="0" w:color="auto"/>
              </w:divBdr>
            </w:div>
            <w:div w:id="1169559800">
              <w:marLeft w:val="0"/>
              <w:marRight w:val="0"/>
              <w:marTop w:val="0"/>
              <w:marBottom w:val="0"/>
              <w:divBdr>
                <w:top w:val="none" w:sz="0" w:space="0" w:color="auto"/>
                <w:left w:val="none" w:sz="0" w:space="0" w:color="auto"/>
                <w:bottom w:val="none" w:sz="0" w:space="0" w:color="auto"/>
                <w:right w:val="none" w:sz="0" w:space="0" w:color="auto"/>
              </w:divBdr>
            </w:div>
            <w:div w:id="337738167">
              <w:marLeft w:val="0"/>
              <w:marRight w:val="0"/>
              <w:marTop w:val="0"/>
              <w:marBottom w:val="0"/>
              <w:divBdr>
                <w:top w:val="none" w:sz="0" w:space="0" w:color="auto"/>
                <w:left w:val="none" w:sz="0" w:space="0" w:color="auto"/>
                <w:bottom w:val="none" w:sz="0" w:space="0" w:color="auto"/>
                <w:right w:val="none" w:sz="0" w:space="0" w:color="auto"/>
              </w:divBdr>
            </w:div>
            <w:div w:id="290327579">
              <w:marLeft w:val="0"/>
              <w:marRight w:val="0"/>
              <w:marTop w:val="0"/>
              <w:marBottom w:val="0"/>
              <w:divBdr>
                <w:top w:val="none" w:sz="0" w:space="0" w:color="auto"/>
                <w:left w:val="none" w:sz="0" w:space="0" w:color="auto"/>
                <w:bottom w:val="none" w:sz="0" w:space="0" w:color="auto"/>
                <w:right w:val="none" w:sz="0" w:space="0" w:color="auto"/>
              </w:divBdr>
            </w:div>
            <w:div w:id="1959144224">
              <w:marLeft w:val="0"/>
              <w:marRight w:val="0"/>
              <w:marTop w:val="0"/>
              <w:marBottom w:val="0"/>
              <w:divBdr>
                <w:top w:val="none" w:sz="0" w:space="0" w:color="auto"/>
                <w:left w:val="none" w:sz="0" w:space="0" w:color="auto"/>
                <w:bottom w:val="none" w:sz="0" w:space="0" w:color="auto"/>
                <w:right w:val="none" w:sz="0" w:space="0" w:color="auto"/>
              </w:divBdr>
            </w:div>
            <w:div w:id="1947275690">
              <w:marLeft w:val="0"/>
              <w:marRight w:val="0"/>
              <w:marTop w:val="0"/>
              <w:marBottom w:val="0"/>
              <w:divBdr>
                <w:top w:val="none" w:sz="0" w:space="0" w:color="auto"/>
                <w:left w:val="none" w:sz="0" w:space="0" w:color="auto"/>
                <w:bottom w:val="none" w:sz="0" w:space="0" w:color="auto"/>
                <w:right w:val="none" w:sz="0" w:space="0" w:color="auto"/>
              </w:divBdr>
            </w:div>
            <w:div w:id="930744030">
              <w:marLeft w:val="0"/>
              <w:marRight w:val="0"/>
              <w:marTop w:val="0"/>
              <w:marBottom w:val="0"/>
              <w:divBdr>
                <w:top w:val="none" w:sz="0" w:space="0" w:color="auto"/>
                <w:left w:val="none" w:sz="0" w:space="0" w:color="auto"/>
                <w:bottom w:val="none" w:sz="0" w:space="0" w:color="auto"/>
                <w:right w:val="none" w:sz="0" w:space="0" w:color="auto"/>
              </w:divBdr>
            </w:div>
            <w:div w:id="261036335">
              <w:marLeft w:val="0"/>
              <w:marRight w:val="0"/>
              <w:marTop w:val="0"/>
              <w:marBottom w:val="0"/>
              <w:divBdr>
                <w:top w:val="none" w:sz="0" w:space="0" w:color="auto"/>
                <w:left w:val="none" w:sz="0" w:space="0" w:color="auto"/>
                <w:bottom w:val="none" w:sz="0" w:space="0" w:color="auto"/>
                <w:right w:val="none" w:sz="0" w:space="0" w:color="auto"/>
              </w:divBdr>
            </w:div>
            <w:div w:id="654800953">
              <w:marLeft w:val="0"/>
              <w:marRight w:val="0"/>
              <w:marTop w:val="0"/>
              <w:marBottom w:val="0"/>
              <w:divBdr>
                <w:top w:val="none" w:sz="0" w:space="0" w:color="auto"/>
                <w:left w:val="none" w:sz="0" w:space="0" w:color="auto"/>
                <w:bottom w:val="none" w:sz="0" w:space="0" w:color="auto"/>
                <w:right w:val="none" w:sz="0" w:space="0" w:color="auto"/>
              </w:divBdr>
            </w:div>
            <w:div w:id="1464540307">
              <w:marLeft w:val="0"/>
              <w:marRight w:val="0"/>
              <w:marTop w:val="0"/>
              <w:marBottom w:val="0"/>
              <w:divBdr>
                <w:top w:val="none" w:sz="0" w:space="0" w:color="auto"/>
                <w:left w:val="none" w:sz="0" w:space="0" w:color="auto"/>
                <w:bottom w:val="none" w:sz="0" w:space="0" w:color="auto"/>
                <w:right w:val="none" w:sz="0" w:space="0" w:color="auto"/>
              </w:divBdr>
            </w:div>
            <w:div w:id="1428579893">
              <w:marLeft w:val="0"/>
              <w:marRight w:val="0"/>
              <w:marTop w:val="0"/>
              <w:marBottom w:val="0"/>
              <w:divBdr>
                <w:top w:val="none" w:sz="0" w:space="0" w:color="auto"/>
                <w:left w:val="none" w:sz="0" w:space="0" w:color="auto"/>
                <w:bottom w:val="none" w:sz="0" w:space="0" w:color="auto"/>
                <w:right w:val="none" w:sz="0" w:space="0" w:color="auto"/>
              </w:divBdr>
            </w:div>
            <w:div w:id="503474708">
              <w:marLeft w:val="0"/>
              <w:marRight w:val="0"/>
              <w:marTop w:val="0"/>
              <w:marBottom w:val="0"/>
              <w:divBdr>
                <w:top w:val="none" w:sz="0" w:space="0" w:color="auto"/>
                <w:left w:val="none" w:sz="0" w:space="0" w:color="auto"/>
                <w:bottom w:val="none" w:sz="0" w:space="0" w:color="auto"/>
                <w:right w:val="none" w:sz="0" w:space="0" w:color="auto"/>
              </w:divBdr>
            </w:div>
            <w:div w:id="617296782">
              <w:marLeft w:val="0"/>
              <w:marRight w:val="0"/>
              <w:marTop w:val="0"/>
              <w:marBottom w:val="0"/>
              <w:divBdr>
                <w:top w:val="none" w:sz="0" w:space="0" w:color="auto"/>
                <w:left w:val="none" w:sz="0" w:space="0" w:color="auto"/>
                <w:bottom w:val="none" w:sz="0" w:space="0" w:color="auto"/>
                <w:right w:val="none" w:sz="0" w:space="0" w:color="auto"/>
              </w:divBdr>
            </w:div>
            <w:div w:id="1749186951">
              <w:marLeft w:val="0"/>
              <w:marRight w:val="0"/>
              <w:marTop w:val="0"/>
              <w:marBottom w:val="0"/>
              <w:divBdr>
                <w:top w:val="none" w:sz="0" w:space="0" w:color="auto"/>
                <w:left w:val="none" w:sz="0" w:space="0" w:color="auto"/>
                <w:bottom w:val="none" w:sz="0" w:space="0" w:color="auto"/>
                <w:right w:val="none" w:sz="0" w:space="0" w:color="auto"/>
              </w:divBdr>
            </w:div>
            <w:div w:id="1415665996">
              <w:marLeft w:val="0"/>
              <w:marRight w:val="0"/>
              <w:marTop w:val="0"/>
              <w:marBottom w:val="0"/>
              <w:divBdr>
                <w:top w:val="none" w:sz="0" w:space="0" w:color="auto"/>
                <w:left w:val="none" w:sz="0" w:space="0" w:color="auto"/>
                <w:bottom w:val="none" w:sz="0" w:space="0" w:color="auto"/>
                <w:right w:val="none" w:sz="0" w:space="0" w:color="auto"/>
              </w:divBdr>
            </w:div>
            <w:div w:id="1462773123">
              <w:marLeft w:val="0"/>
              <w:marRight w:val="0"/>
              <w:marTop w:val="0"/>
              <w:marBottom w:val="0"/>
              <w:divBdr>
                <w:top w:val="none" w:sz="0" w:space="0" w:color="auto"/>
                <w:left w:val="none" w:sz="0" w:space="0" w:color="auto"/>
                <w:bottom w:val="none" w:sz="0" w:space="0" w:color="auto"/>
                <w:right w:val="none" w:sz="0" w:space="0" w:color="auto"/>
              </w:divBdr>
            </w:div>
            <w:div w:id="362633658">
              <w:marLeft w:val="0"/>
              <w:marRight w:val="0"/>
              <w:marTop w:val="0"/>
              <w:marBottom w:val="0"/>
              <w:divBdr>
                <w:top w:val="none" w:sz="0" w:space="0" w:color="auto"/>
                <w:left w:val="none" w:sz="0" w:space="0" w:color="auto"/>
                <w:bottom w:val="none" w:sz="0" w:space="0" w:color="auto"/>
                <w:right w:val="none" w:sz="0" w:space="0" w:color="auto"/>
              </w:divBdr>
            </w:div>
            <w:div w:id="1378512592">
              <w:marLeft w:val="0"/>
              <w:marRight w:val="0"/>
              <w:marTop w:val="0"/>
              <w:marBottom w:val="0"/>
              <w:divBdr>
                <w:top w:val="none" w:sz="0" w:space="0" w:color="auto"/>
                <w:left w:val="none" w:sz="0" w:space="0" w:color="auto"/>
                <w:bottom w:val="none" w:sz="0" w:space="0" w:color="auto"/>
                <w:right w:val="none" w:sz="0" w:space="0" w:color="auto"/>
              </w:divBdr>
            </w:div>
            <w:div w:id="1533496410">
              <w:marLeft w:val="0"/>
              <w:marRight w:val="0"/>
              <w:marTop w:val="0"/>
              <w:marBottom w:val="0"/>
              <w:divBdr>
                <w:top w:val="none" w:sz="0" w:space="0" w:color="auto"/>
                <w:left w:val="none" w:sz="0" w:space="0" w:color="auto"/>
                <w:bottom w:val="none" w:sz="0" w:space="0" w:color="auto"/>
                <w:right w:val="none" w:sz="0" w:space="0" w:color="auto"/>
              </w:divBdr>
            </w:div>
            <w:div w:id="1127814102">
              <w:marLeft w:val="0"/>
              <w:marRight w:val="0"/>
              <w:marTop w:val="0"/>
              <w:marBottom w:val="0"/>
              <w:divBdr>
                <w:top w:val="none" w:sz="0" w:space="0" w:color="auto"/>
                <w:left w:val="none" w:sz="0" w:space="0" w:color="auto"/>
                <w:bottom w:val="none" w:sz="0" w:space="0" w:color="auto"/>
                <w:right w:val="none" w:sz="0" w:space="0" w:color="auto"/>
              </w:divBdr>
            </w:div>
            <w:div w:id="2032955432">
              <w:marLeft w:val="0"/>
              <w:marRight w:val="0"/>
              <w:marTop w:val="0"/>
              <w:marBottom w:val="0"/>
              <w:divBdr>
                <w:top w:val="none" w:sz="0" w:space="0" w:color="auto"/>
                <w:left w:val="none" w:sz="0" w:space="0" w:color="auto"/>
                <w:bottom w:val="none" w:sz="0" w:space="0" w:color="auto"/>
                <w:right w:val="none" w:sz="0" w:space="0" w:color="auto"/>
              </w:divBdr>
            </w:div>
            <w:div w:id="1170869638">
              <w:marLeft w:val="0"/>
              <w:marRight w:val="0"/>
              <w:marTop w:val="0"/>
              <w:marBottom w:val="0"/>
              <w:divBdr>
                <w:top w:val="none" w:sz="0" w:space="0" w:color="auto"/>
                <w:left w:val="none" w:sz="0" w:space="0" w:color="auto"/>
                <w:bottom w:val="none" w:sz="0" w:space="0" w:color="auto"/>
                <w:right w:val="none" w:sz="0" w:space="0" w:color="auto"/>
              </w:divBdr>
            </w:div>
            <w:div w:id="1622419432">
              <w:marLeft w:val="0"/>
              <w:marRight w:val="0"/>
              <w:marTop w:val="0"/>
              <w:marBottom w:val="0"/>
              <w:divBdr>
                <w:top w:val="none" w:sz="0" w:space="0" w:color="auto"/>
                <w:left w:val="none" w:sz="0" w:space="0" w:color="auto"/>
                <w:bottom w:val="none" w:sz="0" w:space="0" w:color="auto"/>
                <w:right w:val="none" w:sz="0" w:space="0" w:color="auto"/>
              </w:divBdr>
            </w:div>
            <w:div w:id="72167885">
              <w:marLeft w:val="0"/>
              <w:marRight w:val="0"/>
              <w:marTop w:val="0"/>
              <w:marBottom w:val="0"/>
              <w:divBdr>
                <w:top w:val="none" w:sz="0" w:space="0" w:color="auto"/>
                <w:left w:val="none" w:sz="0" w:space="0" w:color="auto"/>
                <w:bottom w:val="none" w:sz="0" w:space="0" w:color="auto"/>
                <w:right w:val="none" w:sz="0" w:space="0" w:color="auto"/>
              </w:divBdr>
            </w:div>
            <w:div w:id="423303386">
              <w:marLeft w:val="0"/>
              <w:marRight w:val="0"/>
              <w:marTop w:val="0"/>
              <w:marBottom w:val="0"/>
              <w:divBdr>
                <w:top w:val="none" w:sz="0" w:space="0" w:color="auto"/>
                <w:left w:val="none" w:sz="0" w:space="0" w:color="auto"/>
                <w:bottom w:val="none" w:sz="0" w:space="0" w:color="auto"/>
                <w:right w:val="none" w:sz="0" w:space="0" w:color="auto"/>
              </w:divBdr>
            </w:div>
            <w:div w:id="1725326990">
              <w:marLeft w:val="0"/>
              <w:marRight w:val="0"/>
              <w:marTop w:val="0"/>
              <w:marBottom w:val="0"/>
              <w:divBdr>
                <w:top w:val="none" w:sz="0" w:space="0" w:color="auto"/>
                <w:left w:val="none" w:sz="0" w:space="0" w:color="auto"/>
                <w:bottom w:val="none" w:sz="0" w:space="0" w:color="auto"/>
                <w:right w:val="none" w:sz="0" w:space="0" w:color="auto"/>
              </w:divBdr>
            </w:div>
            <w:div w:id="5405479">
              <w:marLeft w:val="0"/>
              <w:marRight w:val="0"/>
              <w:marTop w:val="0"/>
              <w:marBottom w:val="0"/>
              <w:divBdr>
                <w:top w:val="none" w:sz="0" w:space="0" w:color="auto"/>
                <w:left w:val="none" w:sz="0" w:space="0" w:color="auto"/>
                <w:bottom w:val="none" w:sz="0" w:space="0" w:color="auto"/>
                <w:right w:val="none" w:sz="0" w:space="0" w:color="auto"/>
              </w:divBdr>
            </w:div>
            <w:div w:id="807552018">
              <w:marLeft w:val="0"/>
              <w:marRight w:val="0"/>
              <w:marTop w:val="0"/>
              <w:marBottom w:val="0"/>
              <w:divBdr>
                <w:top w:val="none" w:sz="0" w:space="0" w:color="auto"/>
                <w:left w:val="none" w:sz="0" w:space="0" w:color="auto"/>
                <w:bottom w:val="none" w:sz="0" w:space="0" w:color="auto"/>
                <w:right w:val="none" w:sz="0" w:space="0" w:color="auto"/>
              </w:divBdr>
            </w:div>
            <w:div w:id="1903174699">
              <w:marLeft w:val="0"/>
              <w:marRight w:val="0"/>
              <w:marTop w:val="0"/>
              <w:marBottom w:val="0"/>
              <w:divBdr>
                <w:top w:val="none" w:sz="0" w:space="0" w:color="auto"/>
                <w:left w:val="none" w:sz="0" w:space="0" w:color="auto"/>
                <w:bottom w:val="none" w:sz="0" w:space="0" w:color="auto"/>
                <w:right w:val="none" w:sz="0" w:space="0" w:color="auto"/>
              </w:divBdr>
            </w:div>
            <w:div w:id="171454840">
              <w:marLeft w:val="0"/>
              <w:marRight w:val="0"/>
              <w:marTop w:val="0"/>
              <w:marBottom w:val="0"/>
              <w:divBdr>
                <w:top w:val="none" w:sz="0" w:space="0" w:color="auto"/>
                <w:left w:val="none" w:sz="0" w:space="0" w:color="auto"/>
                <w:bottom w:val="none" w:sz="0" w:space="0" w:color="auto"/>
                <w:right w:val="none" w:sz="0" w:space="0" w:color="auto"/>
              </w:divBdr>
            </w:div>
            <w:div w:id="1453401046">
              <w:marLeft w:val="0"/>
              <w:marRight w:val="0"/>
              <w:marTop w:val="0"/>
              <w:marBottom w:val="0"/>
              <w:divBdr>
                <w:top w:val="none" w:sz="0" w:space="0" w:color="auto"/>
                <w:left w:val="none" w:sz="0" w:space="0" w:color="auto"/>
                <w:bottom w:val="none" w:sz="0" w:space="0" w:color="auto"/>
                <w:right w:val="none" w:sz="0" w:space="0" w:color="auto"/>
              </w:divBdr>
            </w:div>
            <w:div w:id="1819804511">
              <w:marLeft w:val="0"/>
              <w:marRight w:val="0"/>
              <w:marTop w:val="0"/>
              <w:marBottom w:val="0"/>
              <w:divBdr>
                <w:top w:val="none" w:sz="0" w:space="0" w:color="auto"/>
                <w:left w:val="none" w:sz="0" w:space="0" w:color="auto"/>
                <w:bottom w:val="none" w:sz="0" w:space="0" w:color="auto"/>
                <w:right w:val="none" w:sz="0" w:space="0" w:color="auto"/>
              </w:divBdr>
            </w:div>
            <w:div w:id="1362626784">
              <w:marLeft w:val="0"/>
              <w:marRight w:val="0"/>
              <w:marTop w:val="0"/>
              <w:marBottom w:val="0"/>
              <w:divBdr>
                <w:top w:val="none" w:sz="0" w:space="0" w:color="auto"/>
                <w:left w:val="none" w:sz="0" w:space="0" w:color="auto"/>
                <w:bottom w:val="none" w:sz="0" w:space="0" w:color="auto"/>
                <w:right w:val="none" w:sz="0" w:space="0" w:color="auto"/>
              </w:divBdr>
            </w:div>
            <w:div w:id="348028445">
              <w:marLeft w:val="0"/>
              <w:marRight w:val="0"/>
              <w:marTop w:val="0"/>
              <w:marBottom w:val="0"/>
              <w:divBdr>
                <w:top w:val="none" w:sz="0" w:space="0" w:color="auto"/>
                <w:left w:val="none" w:sz="0" w:space="0" w:color="auto"/>
                <w:bottom w:val="none" w:sz="0" w:space="0" w:color="auto"/>
                <w:right w:val="none" w:sz="0" w:space="0" w:color="auto"/>
              </w:divBdr>
            </w:div>
            <w:div w:id="1510438845">
              <w:marLeft w:val="0"/>
              <w:marRight w:val="0"/>
              <w:marTop w:val="0"/>
              <w:marBottom w:val="0"/>
              <w:divBdr>
                <w:top w:val="none" w:sz="0" w:space="0" w:color="auto"/>
                <w:left w:val="none" w:sz="0" w:space="0" w:color="auto"/>
                <w:bottom w:val="none" w:sz="0" w:space="0" w:color="auto"/>
                <w:right w:val="none" w:sz="0" w:space="0" w:color="auto"/>
              </w:divBdr>
            </w:div>
            <w:div w:id="918438995">
              <w:marLeft w:val="0"/>
              <w:marRight w:val="0"/>
              <w:marTop w:val="0"/>
              <w:marBottom w:val="0"/>
              <w:divBdr>
                <w:top w:val="none" w:sz="0" w:space="0" w:color="auto"/>
                <w:left w:val="none" w:sz="0" w:space="0" w:color="auto"/>
                <w:bottom w:val="none" w:sz="0" w:space="0" w:color="auto"/>
                <w:right w:val="none" w:sz="0" w:space="0" w:color="auto"/>
              </w:divBdr>
            </w:div>
            <w:div w:id="830100003">
              <w:marLeft w:val="0"/>
              <w:marRight w:val="0"/>
              <w:marTop w:val="0"/>
              <w:marBottom w:val="0"/>
              <w:divBdr>
                <w:top w:val="none" w:sz="0" w:space="0" w:color="auto"/>
                <w:left w:val="none" w:sz="0" w:space="0" w:color="auto"/>
                <w:bottom w:val="none" w:sz="0" w:space="0" w:color="auto"/>
                <w:right w:val="none" w:sz="0" w:space="0" w:color="auto"/>
              </w:divBdr>
            </w:div>
            <w:div w:id="835727236">
              <w:marLeft w:val="0"/>
              <w:marRight w:val="0"/>
              <w:marTop w:val="0"/>
              <w:marBottom w:val="0"/>
              <w:divBdr>
                <w:top w:val="none" w:sz="0" w:space="0" w:color="auto"/>
                <w:left w:val="none" w:sz="0" w:space="0" w:color="auto"/>
                <w:bottom w:val="none" w:sz="0" w:space="0" w:color="auto"/>
                <w:right w:val="none" w:sz="0" w:space="0" w:color="auto"/>
              </w:divBdr>
            </w:div>
            <w:div w:id="1692299531">
              <w:marLeft w:val="0"/>
              <w:marRight w:val="0"/>
              <w:marTop w:val="0"/>
              <w:marBottom w:val="0"/>
              <w:divBdr>
                <w:top w:val="none" w:sz="0" w:space="0" w:color="auto"/>
                <w:left w:val="none" w:sz="0" w:space="0" w:color="auto"/>
                <w:bottom w:val="none" w:sz="0" w:space="0" w:color="auto"/>
                <w:right w:val="none" w:sz="0" w:space="0" w:color="auto"/>
              </w:divBdr>
            </w:div>
            <w:div w:id="1579249856">
              <w:marLeft w:val="0"/>
              <w:marRight w:val="0"/>
              <w:marTop w:val="0"/>
              <w:marBottom w:val="0"/>
              <w:divBdr>
                <w:top w:val="none" w:sz="0" w:space="0" w:color="auto"/>
                <w:left w:val="none" w:sz="0" w:space="0" w:color="auto"/>
                <w:bottom w:val="none" w:sz="0" w:space="0" w:color="auto"/>
                <w:right w:val="none" w:sz="0" w:space="0" w:color="auto"/>
              </w:divBdr>
            </w:div>
            <w:div w:id="467667070">
              <w:marLeft w:val="0"/>
              <w:marRight w:val="0"/>
              <w:marTop w:val="0"/>
              <w:marBottom w:val="0"/>
              <w:divBdr>
                <w:top w:val="none" w:sz="0" w:space="0" w:color="auto"/>
                <w:left w:val="none" w:sz="0" w:space="0" w:color="auto"/>
                <w:bottom w:val="none" w:sz="0" w:space="0" w:color="auto"/>
                <w:right w:val="none" w:sz="0" w:space="0" w:color="auto"/>
              </w:divBdr>
            </w:div>
            <w:div w:id="1661809734">
              <w:marLeft w:val="0"/>
              <w:marRight w:val="0"/>
              <w:marTop w:val="0"/>
              <w:marBottom w:val="0"/>
              <w:divBdr>
                <w:top w:val="none" w:sz="0" w:space="0" w:color="auto"/>
                <w:left w:val="none" w:sz="0" w:space="0" w:color="auto"/>
                <w:bottom w:val="none" w:sz="0" w:space="0" w:color="auto"/>
                <w:right w:val="none" w:sz="0" w:space="0" w:color="auto"/>
              </w:divBdr>
            </w:div>
            <w:div w:id="1897012891">
              <w:marLeft w:val="0"/>
              <w:marRight w:val="0"/>
              <w:marTop w:val="0"/>
              <w:marBottom w:val="0"/>
              <w:divBdr>
                <w:top w:val="none" w:sz="0" w:space="0" w:color="auto"/>
                <w:left w:val="none" w:sz="0" w:space="0" w:color="auto"/>
                <w:bottom w:val="none" w:sz="0" w:space="0" w:color="auto"/>
                <w:right w:val="none" w:sz="0" w:space="0" w:color="auto"/>
              </w:divBdr>
            </w:div>
            <w:div w:id="712774245">
              <w:marLeft w:val="0"/>
              <w:marRight w:val="0"/>
              <w:marTop w:val="0"/>
              <w:marBottom w:val="0"/>
              <w:divBdr>
                <w:top w:val="none" w:sz="0" w:space="0" w:color="auto"/>
                <w:left w:val="none" w:sz="0" w:space="0" w:color="auto"/>
                <w:bottom w:val="none" w:sz="0" w:space="0" w:color="auto"/>
                <w:right w:val="none" w:sz="0" w:space="0" w:color="auto"/>
              </w:divBdr>
            </w:div>
            <w:div w:id="855846333">
              <w:marLeft w:val="0"/>
              <w:marRight w:val="0"/>
              <w:marTop w:val="0"/>
              <w:marBottom w:val="0"/>
              <w:divBdr>
                <w:top w:val="none" w:sz="0" w:space="0" w:color="auto"/>
                <w:left w:val="none" w:sz="0" w:space="0" w:color="auto"/>
                <w:bottom w:val="none" w:sz="0" w:space="0" w:color="auto"/>
                <w:right w:val="none" w:sz="0" w:space="0" w:color="auto"/>
              </w:divBdr>
            </w:div>
            <w:div w:id="1259217194">
              <w:marLeft w:val="0"/>
              <w:marRight w:val="0"/>
              <w:marTop w:val="0"/>
              <w:marBottom w:val="0"/>
              <w:divBdr>
                <w:top w:val="none" w:sz="0" w:space="0" w:color="auto"/>
                <w:left w:val="none" w:sz="0" w:space="0" w:color="auto"/>
                <w:bottom w:val="none" w:sz="0" w:space="0" w:color="auto"/>
                <w:right w:val="none" w:sz="0" w:space="0" w:color="auto"/>
              </w:divBdr>
            </w:div>
            <w:div w:id="1495754393">
              <w:marLeft w:val="0"/>
              <w:marRight w:val="0"/>
              <w:marTop w:val="0"/>
              <w:marBottom w:val="0"/>
              <w:divBdr>
                <w:top w:val="none" w:sz="0" w:space="0" w:color="auto"/>
                <w:left w:val="none" w:sz="0" w:space="0" w:color="auto"/>
                <w:bottom w:val="none" w:sz="0" w:space="0" w:color="auto"/>
                <w:right w:val="none" w:sz="0" w:space="0" w:color="auto"/>
              </w:divBdr>
            </w:div>
            <w:div w:id="433743332">
              <w:marLeft w:val="0"/>
              <w:marRight w:val="0"/>
              <w:marTop w:val="0"/>
              <w:marBottom w:val="0"/>
              <w:divBdr>
                <w:top w:val="none" w:sz="0" w:space="0" w:color="auto"/>
                <w:left w:val="none" w:sz="0" w:space="0" w:color="auto"/>
                <w:bottom w:val="none" w:sz="0" w:space="0" w:color="auto"/>
                <w:right w:val="none" w:sz="0" w:space="0" w:color="auto"/>
              </w:divBdr>
            </w:div>
            <w:div w:id="1938975576">
              <w:marLeft w:val="0"/>
              <w:marRight w:val="0"/>
              <w:marTop w:val="0"/>
              <w:marBottom w:val="0"/>
              <w:divBdr>
                <w:top w:val="none" w:sz="0" w:space="0" w:color="auto"/>
                <w:left w:val="none" w:sz="0" w:space="0" w:color="auto"/>
                <w:bottom w:val="none" w:sz="0" w:space="0" w:color="auto"/>
                <w:right w:val="none" w:sz="0" w:space="0" w:color="auto"/>
              </w:divBdr>
            </w:div>
            <w:div w:id="1007289650">
              <w:marLeft w:val="0"/>
              <w:marRight w:val="0"/>
              <w:marTop w:val="0"/>
              <w:marBottom w:val="0"/>
              <w:divBdr>
                <w:top w:val="none" w:sz="0" w:space="0" w:color="auto"/>
                <w:left w:val="none" w:sz="0" w:space="0" w:color="auto"/>
                <w:bottom w:val="none" w:sz="0" w:space="0" w:color="auto"/>
                <w:right w:val="none" w:sz="0" w:space="0" w:color="auto"/>
              </w:divBdr>
            </w:div>
            <w:div w:id="1604340626">
              <w:marLeft w:val="0"/>
              <w:marRight w:val="0"/>
              <w:marTop w:val="0"/>
              <w:marBottom w:val="0"/>
              <w:divBdr>
                <w:top w:val="none" w:sz="0" w:space="0" w:color="auto"/>
                <w:left w:val="none" w:sz="0" w:space="0" w:color="auto"/>
                <w:bottom w:val="none" w:sz="0" w:space="0" w:color="auto"/>
                <w:right w:val="none" w:sz="0" w:space="0" w:color="auto"/>
              </w:divBdr>
            </w:div>
            <w:div w:id="1054935445">
              <w:marLeft w:val="0"/>
              <w:marRight w:val="0"/>
              <w:marTop w:val="0"/>
              <w:marBottom w:val="0"/>
              <w:divBdr>
                <w:top w:val="none" w:sz="0" w:space="0" w:color="auto"/>
                <w:left w:val="none" w:sz="0" w:space="0" w:color="auto"/>
                <w:bottom w:val="none" w:sz="0" w:space="0" w:color="auto"/>
                <w:right w:val="none" w:sz="0" w:space="0" w:color="auto"/>
              </w:divBdr>
            </w:div>
            <w:div w:id="603340827">
              <w:marLeft w:val="0"/>
              <w:marRight w:val="0"/>
              <w:marTop w:val="0"/>
              <w:marBottom w:val="0"/>
              <w:divBdr>
                <w:top w:val="none" w:sz="0" w:space="0" w:color="auto"/>
                <w:left w:val="none" w:sz="0" w:space="0" w:color="auto"/>
                <w:bottom w:val="none" w:sz="0" w:space="0" w:color="auto"/>
                <w:right w:val="none" w:sz="0" w:space="0" w:color="auto"/>
              </w:divBdr>
            </w:div>
            <w:div w:id="1931280874">
              <w:marLeft w:val="0"/>
              <w:marRight w:val="0"/>
              <w:marTop w:val="0"/>
              <w:marBottom w:val="0"/>
              <w:divBdr>
                <w:top w:val="none" w:sz="0" w:space="0" w:color="auto"/>
                <w:left w:val="none" w:sz="0" w:space="0" w:color="auto"/>
                <w:bottom w:val="none" w:sz="0" w:space="0" w:color="auto"/>
                <w:right w:val="none" w:sz="0" w:space="0" w:color="auto"/>
              </w:divBdr>
            </w:div>
            <w:div w:id="43525395">
              <w:marLeft w:val="0"/>
              <w:marRight w:val="0"/>
              <w:marTop w:val="0"/>
              <w:marBottom w:val="0"/>
              <w:divBdr>
                <w:top w:val="none" w:sz="0" w:space="0" w:color="auto"/>
                <w:left w:val="none" w:sz="0" w:space="0" w:color="auto"/>
                <w:bottom w:val="none" w:sz="0" w:space="0" w:color="auto"/>
                <w:right w:val="none" w:sz="0" w:space="0" w:color="auto"/>
              </w:divBdr>
            </w:div>
            <w:div w:id="1847473958">
              <w:marLeft w:val="0"/>
              <w:marRight w:val="0"/>
              <w:marTop w:val="0"/>
              <w:marBottom w:val="0"/>
              <w:divBdr>
                <w:top w:val="none" w:sz="0" w:space="0" w:color="auto"/>
                <w:left w:val="none" w:sz="0" w:space="0" w:color="auto"/>
                <w:bottom w:val="none" w:sz="0" w:space="0" w:color="auto"/>
                <w:right w:val="none" w:sz="0" w:space="0" w:color="auto"/>
              </w:divBdr>
            </w:div>
            <w:div w:id="1436828815">
              <w:marLeft w:val="0"/>
              <w:marRight w:val="0"/>
              <w:marTop w:val="0"/>
              <w:marBottom w:val="0"/>
              <w:divBdr>
                <w:top w:val="none" w:sz="0" w:space="0" w:color="auto"/>
                <w:left w:val="none" w:sz="0" w:space="0" w:color="auto"/>
                <w:bottom w:val="none" w:sz="0" w:space="0" w:color="auto"/>
                <w:right w:val="none" w:sz="0" w:space="0" w:color="auto"/>
              </w:divBdr>
            </w:div>
            <w:div w:id="1309095569">
              <w:marLeft w:val="0"/>
              <w:marRight w:val="0"/>
              <w:marTop w:val="0"/>
              <w:marBottom w:val="0"/>
              <w:divBdr>
                <w:top w:val="none" w:sz="0" w:space="0" w:color="auto"/>
                <w:left w:val="none" w:sz="0" w:space="0" w:color="auto"/>
                <w:bottom w:val="none" w:sz="0" w:space="0" w:color="auto"/>
                <w:right w:val="none" w:sz="0" w:space="0" w:color="auto"/>
              </w:divBdr>
            </w:div>
            <w:div w:id="1578594205">
              <w:marLeft w:val="0"/>
              <w:marRight w:val="0"/>
              <w:marTop w:val="0"/>
              <w:marBottom w:val="0"/>
              <w:divBdr>
                <w:top w:val="none" w:sz="0" w:space="0" w:color="auto"/>
                <w:left w:val="none" w:sz="0" w:space="0" w:color="auto"/>
                <w:bottom w:val="none" w:sz="0" w:space="0" w:color="auto"/>
                <w:right w:val="none" w:sz="0" w:space="0" w:color="auto"/>
              </w:divBdr>
            </w:div>
            <w:div w:id="1927108108">
              <w:marLeft w:val="0"/>
              <w:marRight w:val="0"/>
              <w:marTop w:val="0"/>
              <w:marBottom w:val="0"/>
              <w:divBdr>
                <w:top w:val="none" w:sz="0" w:space="0" w:color="auto"/>
                <w:left w:val="none" w:sz="0" w:space="0" w:color="auto"/>
                <w:bottom w:val="none" w:sz="0" w:space="0" w:color="auto"/>
                <w:right w:val="none" w:sz="0" w:space="0" w:color="auto"/>
              </w:divBdr>
            </w:div>
            <w:div w:id="578058433">
              <w:marLeft w:val="0"/>
              <w:marRight w:val="0"/>
              <w:marTop w:val="0"/>
              <w:marBottom w:val="0"/>
              <w:divBdr>
                <w:top w:val="none" w:sz="0" w:space="0" w:color="auto"/>
                <w:left w:val="none" w:sz="0" w:space="0" w:color="auto"/>
                <w:bottom w:val="none" w:sz="0" w:space="0" w:color="auto"/>
                <w:right w:val="none" w:sz="0" w:space="0" w:color="auto"/>
              </w:divBdr>
            </w:div>
            <w:div w:id="639500743">
              <w:marLeft w:val="0"/>
              <w:marRight w:val="0"/>
              <w:marTop w:val="0"/>
              <w:marBottom w:val="0"/>
              <w:divBdr>
                <w:top w:val="none" w:sz="0" w:space="0" w:color="auto"/>
                <w:left w:val="none" w:sz="0" w:space="0" w:color="auto"/>
                <w:bottom w:val="none" w:sz="0" w:space="0" w:color="auto"/>
                <w:right w:val="none" w:sz="0" w:space="0" w:color="auto"/>
              </w:divBdr>
            </w:div>
            <w:div w:id="880095351">
              <w:marLeft w:val="0"/>
              <w:marRight w:val="0"/>
              <w:marTop w:val="0"/>
              <w:marBottom w:val="0"/>
              <w:divBdr>
                <w:top w:val="none" w:sz="0" w:space="0" w:color="auto"/>
                <w:left w:val="none" w:sz="0" w:space="0" w:color="auto"/>
                <w:bottom w:val="none" w:sz="0" w:space="0" w:color="auto"/>
                <w:right w:val="none" w:sz="0" w:space="0" w:color="auto"/>
              </w:divBdr>
            </w:div>
            <w:div w:id="1550337093">
              <w:marLeft w:val="0"/>
              <w:marRight w:val="0"/>
              <w:marTop w:val="0"/>
              <w:marBottom w:val="0"/>
              <w:divBdr>
                <w:top w:val="none" w:sz="0" w:space="0" w:color="auto"/>
                <w:left w:val="none" w:sz="0" w:space="0" w:color="auto"/>
                <w:bottom w:val="none" w:sz="0" w:space="0" w:color="auto"/>
                <w:right w:val="none" w:sz="0" w:space="0" w:color="auto"/>
              </w:divBdr>
            </w:div>
            <w:div w:id="495267383">
              <w:marLeft w:val="0"/>
              <w:marRight w:val="0"/>
              <w:marTop w:val="0"/>
              <w:marBottom w:val="0"/>
              <w:divBdr>
                <w:top w:val="none" w:sz="0" w:space="0" w:color="auto"/>
                <w:left w:val="none" w:sz="0" w:space="0" w:color="auto"/>
                <w:bottom w:val="none" w:sz="0" w:space="0" w:color="auto"/>
                <w:right w:val="none" w:sz="0" w:space="0" w:color="auto"/>
              </w:divBdr>
            </w:div>
            <w:div w:id="107819519">
              <w:marLeft w:val="0"/>
              <w:marRight w:val="0"/>
              <w:marTop w:val="0"/>
              <w:marBottom w:val="0"/>
              <w:divBdr>
                <w:top w:val="none" w:sz="0" w:space="0" w:color="auto"/>
                <w:left w:val="none" w:sz="0" w:space="0" w:color="auto"/>
                <w:bottom w:val="none" w:sz="0" w:space="0" w:color="auto"/>
                <w:right w:val="none" w:sz="0" w:space="0" w:color="auto"/>
              </w:divBdr>
            </w:div>
            <w:div w:id="746538495">
              <w:marLeft w:val="0"/>
              <w:marRight w:val="0"/>
              <w:marTop w:val="0"/>
              <w:marBottom w:val="0"/>
              <w:divBdr>
                <w:top w:val="none" w:sz="0" w:space="0" w:color="auto"/>
                <w:left w:val="none" w:sz="0" w:space="0" w:color="auto"/>
                <w:bottom w:val="none" w:sz="0" w:space="0" w:color="auto"/>
                <w:right w:val="none" w:sz="0" w:space="0" w:color="auto"/>
              </w:divBdr>
            </w:div>
            <w:div w:id="1960261310">
              <w:marLeft w:val="0"/>
              <w:marRight w:val="0"/>
              <w:marTop w:val="0"/>
              <w:marBottom w:val="0"/>
              <w:divBdr>
                <w:top w:val="none" w:sz="0" w:space="0" w:color="auto"/>
                <w:left w:val="none" w:sz="0" w:space="0" w:color="auto"/>
                <w:bottom w:val="none" w:sz="0" w:space="0" w:color="auto"/>
                <w:right w:val="none" w:sz="0" w:space="0" w:color="auto"/>
              </w:divBdr>
            </w:div>
            <w:div w:id="712578351">
              <w:marLeft w:val="0"/>
              <w:marRight w:val="0"/>
              <w:marTop w:val="0"/>
              <w:marBottom w:val="0"/>
              <w:divBdr>
                <w:top w:val="none" w:sz="0" w:space="0" w:color="auto"/>
                <w:left w:val="none" w:sz="0" w:space="0" w:color="auto"/>
                <w:bottom w:val="none" w:sz="0" w:space="0" w:color="auto"/>
                <w:right w:val="none" w:sz="0" w:space="0" w:color="auto"/>
              </w:divBdr>
            </w:div>
            <w:div w:id="1130174657">
              <w:marLeft w:val="0"/>
              <w:marRight w:val="0"/>
              <w:marTop w:val="0"/>
              <w:marBottom w:val="0"/>
              <w:divBdr>
                <w:top w:val="none" w:sz="0" w:space="0" w:color="auto"/>
                <w:left w:val="none" w:sz="0" w:space="0" w:color="auto"/>
                <w:bottom w:val="none" w:sz="0" w:space="0" w:color="auto"/>
                <w:right w:val="none" w:sz="0" w:space="0" w:color="auto"/>
              </w:divBdr>
            </w:div>
            <w:div w:id="754397040">
              <w:marLeft w:val="0"/>
              <w:marRight w:val="0"/>
              <w:marTop w:val="0"/>
              <w:marBottom w:val="0"/>
              <w:divBdr>
                <w:top w:val="none" w:sz="0" w:space="0" w:color="auto"/>
                <w:left w:val="none" w:sz="0" w:space="0" w:color="auto"/>
                <w:bottom w:val="none" w:sz="0" w:space="0" w:color="auto"/>
                <w:right w:val="none" w:sz="0" w:space="0" w:color="auto"/>
              </w:divBdr>
            </w:div>
            <w:div w:id="2053646735">
              <w:marLeft w:val="0"/>
              <w:marRight w:val="0"/>
              <w:marTop w:val="0"/>
              <w:marBottom w:val="0"/>
              <w:divBdr>
                <w:top w:val="none" w:sz="0" w:space="0" w:color="auto"/>
                <w:left w:val="none" w:sz="0" w:space="0" w:color="auto"/>
                <w:bottom w:val="none" w:sz="0" w:space="0" w:color="auto"/>
                <w:right w:val="none" w:sz="0" w:space="0" w:color="auto"/>
              </w:divBdr>
            </w:div>
            <w:div w:id="1788086559">
              <w:marLeft w:val="0"/>
              <w:marRight w:val="0"/>
              <w:marTop w:val="0"/>
              <w:marBottom w:val="0"/>
              <w:divBdr>
                <w:top w:val="none" w:sz="0" w:space="0" w:color="auto"/>
                <w:left w:val="none" w:sz="0" w:space="0" w:color="auto"/>
                <w:bottom w:val="none" w:sz="0" w:space="0" w:color="auto"/>
                <w:right w:val="none" w:sz="0" w:space="0" w:color="auto"/>
              </w:divBdr>
            </w:div>
            <w:div w:id="1774280714">
              <w:marLeft w:val="0"/>
              <w:marRight w:val="0"/>
              <w:marTop w:val="0"/>
              <w:marBottom w:val="0"/>
              <w:divBdr>
                <w:top w:val="none" w:sz="0" w:space="0" w:color="auto"/>
                <w:left w:val="none" w:sz="0" w:space="0" w:color="auto"/>
                <w:bottom w:val="none" w:sz="0" w:space="0" w:color="auto"/>
                <w:right w:val="none" w:sz="0" w:space="0" w:color="auto"/>
              </w:divBdr>
            </w:div>
            <w:div w:id="184905316">
              <w:marLeft w:val="0"/>
              <w:marRight w:val="0"/>
              <w:marTop w:val="0"/>
              <w:marBottom w:val="0"/>
              <w:divBdr>
                <w:top w:val="none" w:sz="0" w:space="0" w:color="auto"/>
                <w:left w:val="none" w:sz="0" w:space="0" w:color="auto"/>
                <w:bottom w:val="none" w:sz="0" w:space="0" w:color="auto"/>
                <w:right w:val="none" w:sz="0" w:space="0" w:color="auto"/>
              </w:divBdr>
            </w:div>
            <w:div w:id="595793084">
              <w:marLeft w:val="0"/>
              <w:marRight w:val="0"/>
              <w:marTop w:val="0"/>
              <w:marBottom w:val="0"/>
              <w:divBdr>
                <w:top w:val="none" w:sz="0" w:space="0" w:color="auto"/>
                <w:left w:val="none" w:sz="0" w:space="0" w:color="auto"/>
                <w:bottom w:val="none" w:sz="0" w:space="0" w:color="auto"/>
                <w:right w:val="none" w:sz="0" w:space="0" w:color="auto"/>
              </w:divBdr>
            </w:div>
            <w:div w:id="1941910275">
              <w:marLeft w:val="0"/>
              <w:marRight w:val="0"/>
              <w:marTop w:val="0"/>
              <w:marBottom w:val="0"/>
              <w:divBdr>
                <w:top w:val="none" w:sz="0" w:space="0" w:color="auto"/>
                <w:left w:val="none" w:sz="0" w:space="0" w:color="auto"/>
                <w:bottom w:val="none" w:sz="0" w:space="0" w:color="auto"/>
                <w:right w:val="none" w:sz="0" w:space="0" w:color="auto"/>
              </w:divBdr>
            </w:div>
            <w:div w:id="175269165">
              <w:marLeft w:val="0"/>
              <w:marRight w:val="0"/>
              <w:marTop w:val="0"/>
              <w:marBottom w:val="0"/>
              <w:divBdr>
                <w:top w:val="none" w:sz="0" w:space="0" w:color="auto"/>
                <w:left w:val="none" w:sz="0" w:space="0" w:color="auto"/>
                <w:bottom w:val="none" w:sz="0" w:space="0" w:color="auto"/>
                <w:right w:val="none" w:sz="0" w:space="0" w:color="auto"/>
              </w:divBdr>
            </w:div>
            <w:div w:id="204215405">
              <w:marLeft w:val="0"/>
              <w:marRight w:val="0"/>
              <w:marTop w:val="0"/>
              <w:marBottom w:val="0"/>
              <w:divBdr>
                <w:top w:val="none" w:sz="0" w:space="0" w:color="auto"/>
                <w:left w:val="none" w:sz="0" w:space="0" w:color="auto"/>
                <w:bottom w:val="none" w:sz="0" w:space="0" w:color="auto"/>
                <w:right w:val="none" w:sz="0" w:space="0" w:color="auto"/>
              </w:divBdr>
            </w:div>
            <w:div w:id="895161717">
              <w:marLeft w:val="0"/>
              <w:marRight w:val="0"/>
              <w:marTop w:val="0"/>
              <w:marBottom w:val="0"/>
              <w:divBdr>
                <w:top w:val="none" w:sz="0" w:space="0" w:color="auto"/>
                <w:left w:val="none" w:sz="0" w:space="0" w:color="auto"/>
                <w:bottom w:val="none" w:sz="0" w:space="0" w:color="auto"/>
                <w:right w:val="none" w:sz="0" w:space="0" w:color="auto"/>
              </w:divBdr>
            </w:div>
            <w:div w:id="636766860">
              <w:marLeft w:val="0"/>
              <w:marRight w:val="0"/>
              <w:marTop w:val="0"/>
              <w:marBottom w:val="0"/>
              <w:divBdr>
                <w:top w:val="none" w:sz="0" w:space="0" w:color="auto"/>
                <w:left w:val="none" w:sz="0" w:space="0" w:color="auto"/>
                <w:bottom w:val="none" w:sz="0" w:space="0" w:color="auto"/>
                <w:right w:val="none" w:sz="0" w:space="0" w:color="auto"/>
              </w:divBdr>
            </w:div>
            <w:div w:id="1848977238">
              <w:marLeft w:val="0"/>
              <w:marRight w:val="0"/>
              <w:marTop w:val="0"/>
              <w:marBottom w:val="0"/>
              <w:divBdr>
                <w:top w:val="none" w:sz="0" w:space="0" w:color="auto"/>
                <w:left w:val="none" w:sz="0" w:space="0" w:color="auto"/>
                <w:bottom w:val="none" w:sz="0" w:space="0" w:color="auto"/>
                <w:right w:val="none" w:sz="0" w:space="0" w:color="auto"/>
              </w:divBdr>
            </w:div>
            <w:div w:id="576401331">
              <w:marLeft w:val="0"/>
              <w:marRight w:val="0"/>
              <w:marTop w:val="0"/>
              <w:marBottom w:val="0"/>
              <w:divBdr>
                <w:top w:val="none" w:sz="0" w:space="0" w:color="auto"/>
                <w:left w:val="none" w:sz="0" w:space="0" w:color="auto"/>
                <w:bottom w:val="none" w:sz="0" w:space="0" w:color="auto"/>
                <w:right w:val="none" w:sz="0" w:space="0" w:color="auto"/>
              </w:divBdr>
            </w:div>
            <w:div w:id="2113545407">
              <w:marLeft w:val="0"/>
              <w:marRight w:val="0"/>
              <w:marTop w:val="0"/>
              <w:marBottom w:val="0"/>
              <w:divBdr>
                <w:top w:val="none" w:sz="0" w:space="0" w:color="auto"/>
                <w:left w:val="none" w:sz="0" w:space="0" w:color="auto"/>
                <w:bottom w:val="none" w:sz="0" w:space="0" w:color="auto"/>
                <w:right w:val="none" w:sz="0" w:space="0" w:color="auto"/>
              </w:divBdr>
            </w:div>
            <w:div w:id="1263881945">
              <w:marLeft w:val="0"/>
              <w:marRight w:val="0"/>
              <w:marTop w:val="0"/>
              <w:marBottom w:val="0"/>
              <w:divBdr>
                <w:top w:val="none" w:sz="0" w:space="0" w:color="auto"/>
                <w:left w:val="none" w:sz="0" w:space="0" w:color="auto"/>
                <w:bottom w:val="none" w:sz="0" w:space="0" w:color="auto"/>
                <w:right w:val="none" w:sz="0" w:space="0" w:color="auto"/>
              </w:divBdr>
            </w:div>
            <w:div w:id="1825393142">
              <w:marLeft w:val="0"/>
              <w:marRight w:val="0"/>
              <w:marTop w:val="0"/>
              <w:marBottom w:val="0"/>
              <w:divBdr>
                <w:top w:val="none" w:sz="0" w:space="0" w:color="auto"/>
                <w:left w:val="none" w:sz="0" w:space="0" w:color="auto"/>
                <w:bottom w:val="none" w:sz="0" w:space="0" w:color="auto"/>
                <w:right w:val="none" w:sz="0" w:space="0" w:color="auto"/>
              </w:divBdr>
            </w:div>
            <w:div w:id="67921640">
              <w:marLeft w:val="0"/>
              <w:marRight w:val="0"/>
              <w:marTop w:val="0"/>
              <w:marBottom w:val="0"/>
              <w:divBdr>
                <w:top w:val="none" w:sz="0" w:space="0" w:color="auto"/>
                <w:left w:val="none" w:sz="0" w:space="0" w:color="auto"/>
                <w:bottom w:val="none" w:sz="0" w:space="0" w:color="auto"/>
                <w:right w:val="none" w:sz="0" w:space="0" w:color="auto"/>
              </w:divBdr>
            </w:div>
            <w:div w:id="1886719187">
              <w:marLeft w:val="0"/>
              <w:marRight w:val="0"/>
              <w:marTop w:val="0"/>
              <w:marBottom w:val="0"/>
              <w:divBdr>
                <w:top w:val="none" w:sz="0" w:space="0" w:color="auto"/>
                <w:left w:val="none" w:sz="0" w:space="0" w:color="auto"/>
                <w:bottom w:val="none" w:sz="0" w:space="0" w:color="auto"/>
                <w:right w:val="none" w:sz="0" w:space="0" w:color="auto"/>
              </w:divBdr>
            </w:div>
            <w:div w:id="357698827">
              <w:marLeft w:val="0"/>
              <w:marRight w:val="0"/>
              <w:marTop w:val="0"/>
              <w:marBottom w:val="0"/>
              <w:divBdr>
                <w:top w:val="none" w:sz="0" w:space="0" w:color="auto"/>
                <w:left w:val="none" w:sz="0" w:space="0" w:color="auto"/>
                <w:bottom w:val="none" w:sz="0" w:space="0" w:color="auto"/>
                <w:right w:val="none" w:sz="0" w:space="0" w:color="auto"/>
              </w:divBdr>
            </w:div>
            <w:div w:id="2006586540">
              <w:marLeft w:val="0"/>
              <w:marRight w:val="0"/>
              <w:marTop w:val="0"/>
              <w:marBottom w:val="0"/>
              <w:divBdr>
                <w:top w:val="none" w:sz="0" w:space="0" w:color="auto"/>
                <w:left w:val="none" w:sz="0" w:space="0" w:color="auto"/>
                <w:bottom w:val="none" w:sz="0" w:space="0" w:color="auto"/>
                <w:right w:val="none" w:sz="0" w:space="0" w:color="auto"/>
              </w:divBdr>
            </w:div>
            <w:div w:id="253830729">
              <w:marLeft w:val="0"/>
              <w:marRight w:val="0"/>
              <w:marTop w:val="0"/>
              <w:marBottom w:val="0"/>
              <w:divBdr>
                <w:top w:val="none" w:sz="0" w:space="0" w:color="auto"/>
                <w:left w:val="none" w:sz="0" w:space="0" w:color="auto"/>
                <w:bottom w:val="none" w:sz="0" w:space="0" w:color="auto"/>
                <w:right w:val="none" w:sz="0" w:space="0" w:color="auto"/>
              </w:divBdr>
            </w:div>
            <w:div w:id="1632176295">
              <w:marLeft w:val="0"/>
              <w:marRight w:val="0"/>
              <w:marTop w:val="0"/>
              <w:marBottom w:val="0"/>
              <w:divBdr>
                <w:top w:val="none" w:sz="0" w:space="0" w:color="auto"/>
                <w:left w:val="none" w:sz="0" w:space="0" w:color="auto"/>
                <w:bottom w:val="none" w:sz="0" w:space="0" w:color="auto"/>
                <w:right w:val="none" w:sz="0" w:space="0" w:color="auto"/>
              </w:divBdr>
            </w:div>
            <w:div w:id="2078166603">
              <w:marLeft w:val="0"/>
              <w:marRight w:val="0"/>
              <w:marTop w:val="0"/>
              <w:marBottom w:val="0"/>
              <w:divBdr>
                <w:top w:val="none" w:sz="0" w:space="0" w:color="auto"/>
                <w:left w:val="none" w:sz="0" w:space="0" w:color="auto"/>
                <w:bottom w:val="none" w:sz="0" w:space="0" w:color="auto"/>
                <w:right w:val="none" w:sz="0" w:space="0" w:color="auto"/>
              </w:divBdr>
            </w:div>
            <w:div w:id="539325292">
              <w:marLeft w:val="0"/>
              <w:marRight w:val="0"/>
              <w:marTop w:val="0"/>
              <w:marBottom w:val="0"/>
              <w:divBdr>
                <w:top w:val="none" w:sz="0" w:space="0" w:color="auto"/>
                <w:left w:val="none" w:sz="0" w:space="0" w:color="auto"/>
                <w:bottom w:val="none" w:sz="0" w:space="0" w:color="auto"/>
                <w:right w:val="none" w:sz="0" w:space="0" w:color="auto"/>
              </w:divBdr>
            </w:div>
            <w:div w:id="851384223">
              <w:marLeft w:val="0"/>
              <w:marRight w:val="0"/>
              <w:marTop w:val="0"/>
              <w:marBottom w:val="0"/>
              <w:divBdr>
                <w:top w:val="none" w:sz="0" w:space="0" w:color="auto"/>
                <w:left w:val="none" w:sz="0" w:space="0" w:color="auto"/>
                <w:bottom w:val="none" w:sz="0" w:space="0" w:color="auto"/>
                <w:right w:val="none" w:sz="0" w:space="0" w:color="auto"/>
              </w:divBdr>
            </w:div>
            <w:div w:id="713577393">
              <w:marLeft w:val="0"/>
              <w:marRight w:val="0"/>
              <w:marTop w:val="0"/>
              <w:marBottom w:val="0"/>
              <w:divBdr>
                <w:top w:val="none" w:sz="0" w:space="0" w:color="auto"/>
                <w:left w:val="none" w:sz="0" w:space="0" w:color="auto"/>
                <w:bottom w:val="none" w:sz="0" w:space="0" w:color="auto"/>
                <w:right w:val="none" w:sz="0" w:space="0" w:color="auto"/>
              </w:divBdr>
            </w:div>
            <w:div w:id="1408772285">
              <w:marLeft w:val="0"/>
              <w:marRight w:val="0"/>
              <w:marTop w:val="0"/>
              <w:marBottom w:val="0"/>
              <w:divBdr>
                <w:top w:val="none" w:sz="0" w:space="0" w:color="auto"/>
                <w:left w:val="none" w:sz="0" w:space="0" w:color="auto"/>
                <w:bottom w:val="none" w:sz="0" w:space="0" w:color="auto"/>
                <w:right w:val="none" w:sz="0" w:space="0" w:color="auto"/>
              </w:divBdr>
            </w:div>
            <w:div w:id="1589801096">
              <w:marLeft w:val="0"/>
              <w:marRight w:val="0"/>
              <w:marTop w:val="0"/>
              <w:marBottom w:val="0"/>
              <w:divBdr>
                <w:top w:val="none" w:sz="0" w:space="0" w:color="auto"/>
                <w:left w:val="none" w:sz="0" w:space="0" w:color="auto"/>
                <w:bottom w:val="none" w:sz="0" w:space="0" w:color="auto"/>
                <w:right w:val="none" w:sz="0" w:space="0" w:color="auto"/>
              </w:divBdr>
            </w:div>
            <w:div w:id="1152143203">
              <w:marLeft w:val="0"/>
              <w:marRight w:val="0"/>
              <w:marTop w:val="0"/>
              <w:marBottom w:val="0"/>
              <w:divBdr>
                <w:top w:val="none" w:sz="0" w:space="0" w:color="auto"/>
                <w:left w:val="none" w:sz="0" w:space="0" w:color="auto"/>
                <w:bottom w:val="none" w:sz="0" w:space="0" w:color="auto"/>
                <w:right w:val="none" w:sz="0" w:space="0" w:color="auto"/>
              </w:divBdr>
            </w:div>
            <w:div w:id="405156148">
              <w:marLeft w:val="0"/>
              <w:marRight w:val="0"/>
              <w:marTop w:val="0"/>
              <w:marBottom w:val="0"/>
              <w:divBdr>
                <w:top w:val="none" w:sz="0" w:space="0" w:color="auto"/>
                <w:left w:val="none" w:sz="0" w:space="0" w:color="auto"/>
                <w:bottom w:val="none" w:sz="0" w:space="0" w:color="auto"/>
                <w:right w:val="none" w:sz="0" w:space="0" w:color="auto"/>
              </w:divBdr>
            </w:div>
            <w:div w:id="736510734">
              <w:marLeft w:val="0"/>
              <w:marRight w:val="0"/>
              <w:marTop w:val="0"/>
              <w:marBottom w:val="0"/>
              <w:divBdr>
                <w:top w:val="none" w:sz="0" w:space="0" w:color="auto"/>
                <w:left w:val="none" w:sz="0" w:space="0" w:color="auto"/>
                <w:bottom w:val="none" w:sz="0" w:space="0" w:color="auto"/>
                <w:right w:val="none" w:sz="0" w:space="0" w:color="auto"/>
              </w:divBdr>
            </w:div>
            <w:div w:id="297731561">
              <w:marLeft w:val="0"/>
              <w:marRight w:val="0"/>
              <w:marTop w:val="0"/>
              <w:marBottom w:val="0"/>
              <w:divBdr>
                <w:top w:val="none" w:sz="0" w:space="0" w:color="auto"/>
                <w:left w:val="none" w:sz="0" w:space="0" w:color="auto"/>
                <w:bottom w:val="none" w:sz="0" w:space="0" w:color="auto"/>
                <w:right w:val="none" w:sz="0" w:space="0" w:color="auto"/>
              </w:divBdr>
            </w:div>
            <w:div w:id="1443381704">
              <w:marLeft w:val="0"/>
              <w:marRight w:val="0"/>
              <w:marTop w:val="0"/>
              <w:marBottom w:val="0"/>
              <w:divBdr>
                <w:top w:val="none" w:sz="0" w:space="0" w:color="auto"/>
                <w:left w:val="none" w:sz="0" w:space="0" w:color="auto"/>
                <w:bottom w:val="none" w:sz="0" w:space="0" w:color="auto"/>
                <w:right w:val="none" w:sz="0" w:space="0" w:color="auto"/>
              </w:divBdr>
            </w:div>
            <w:div w:id="1129517958">
              <w:marLeft w:val="0"/>
              <w:marRight w:val="0"/>
              <w:marTop w:val="0"/>
              <w:marBottom w:val="0"/>
              <w:divBdr>
                <w:top w:val="none" w:sz="0" w:space="0" w:color="auto"/>
                <w:left w:val="none" w:sz="0" w:space="0" w:color="auto"/>
                <w:bottom w:val="none" w:sz="0" w:space="0" w:color="auto"/>
                <w:right w:val="none" w:sz="0" w:space="0" w:color="auto"/>
              </w:divBdr>
            </w:div>
            <w:div w:id="333194039">
              <w:marLeft w:val="0"/>
              <w:marRight w:val="0"/>
              <w:marTop w:val="0"/>
              <w:marBottom w:val="0"/>
              <w:divBdr>
                <w:top w:val="none" w:sz="0" w:space="0" w:color="auto"/>
                <w:left w:val="none" w:sz="0" w:space="0" w:color="auto"/>
                <w:bottom w:val="none" w:sz="0" w:space="0" w:color="auto"/>
                <w:right w:val="none" w:sz="0" w:space="0" w:color="auto"/>
              </w:divBdr>
            </w:div>
            <w:div w:id="100955615">
              <w:marLeft w:val="0"/>
              <w:marRight w:val="0"/>
              <w:marTop w:val="0"/>
              <w:marBottom w:val="0"/>
              <w:divBdr>
                <w:top w:val="none" w:sz="0" w:space="0" w:color="auto"/>
                <w:left w:val="none" w:sz="0" w:space="0" w:color="auto"/>
                <w:bottom w:val="none" w:sz="0" w:space="0" w:color="auto"/>
                <w:right w:val="none" w:sz="0" w:space="0" w:color="auto"/>
              </w:divBdr>
            </w:div>
            <w:div w:id="323437984">
              <w:marLeft w:val="0"/>
              <w:marRight w:val="0"/>
              <w:marTop w:val="0"/>
              <w:marBottom w:val="0"/>
              <w:divBdr>
                <w:top w:val="none" w:sz="0" w:space="0" w:color="auto"/>
                <w:left w:val="none" w:sz="0" w:space="0" w:color="auto"/>
                <w:bottom w:val="none" w:sz="0" w:space="0" w:color="auto"/>
                <w:right w:val="none" w:sz="0" w:space="0" w:color="auto"/>
              </w:divBdr>
            </w:div>
            <w:div w:id="557210453">
              <w:marLeft w:val="0"/>
              <w:marRight w:val="0"/>
              <w:marTop w:val="0"/>
              <w:marBottom w:val="0"/>
              <w:divBdr>
                <w:top w:val="none" w:sz="0" w:space="0" w:color="auto"/>
                <w:left w:val="none" w:sz="0" w:space="0" w:color="auto"/>
                <w:bottom w:val="none" w:sz="0" w:space="0" w:color="auto"/>
                <w:right w:val="none" w:sz="0" w:space="0" w:color="auto"/>
              </w:divBdr>
            </w:div>
            <w:div w:id="1735467458">
              <w:marLeft w:val="0"/>
              <w:marRight w:val="0"/>
              <w:marTop w:val="0"/>
              <w:marBottom w:val="0"/>
              <w:divBdr>
                <w:top w:val="none" w:sz="0" w:space="0" w:color="auto"/>
                <w:left w:val="none" w:sz="0" w:space="0" w:color="auto"/>
                <w:bottom w:val="none" w:sz="0" w:space="0" w:color="auto"/>
                <w:right w:val="none" w:sz="0" w:space="0" w:color="auto"/>
              </w:divBdr>
            </w:div>
            <w:div w:id="631982351">
              <w:marLeft w:val="0"/>
              <w:marRight w:val="0"/>
              <w:marTop w:val="0"/>
              <w:marBottom w:val="0"/>
              <w:divBdr>
                <w:top w:val="none" w:sz="0" w:space="0" w:color="auto"/>
                <w:left w:val="none" w:sz="0" w:space="0" w:color="auto"/>
                <w:bottom w:val="none" w:sz="0" w:space="0" w:color="auto"/>
                <w:right w:val="none" w:sz="0" w:space="0" w:color="auto"/>
              </w:divBdr>
            </w:div>
            <w:div w:id="1329595965">
              <w:marLeft w:val="0"/>
              <w:marRight w:val="0"/>
              <w:marTop w:val="0"/>
              <w:marBottom w:val="0"/>
              <w:divBdr>
                <w:top w:val="none" w:sz="0" w:space="0" w:color="auto"/>
                <w:left w:val="none" w:sz="0" w:space="0" w:color="auto"/>
                <w:bottom w:val="none" w:sz="0" w:space="0" w:color="auto"/>
                <w:right w:val="none" w:sz="0" w:space="0" w:color="auto"/>
              </w:divBdr>
            </w:div>
            <w:div w:id="1282960366">
              <w:marLeft w:val="0"/>
              <w:marRight w:val="0"/>
              <w:marTop w:val="0"/>
              <w:marBottom w:val="0"/>
              <w:divBdr>
                <w:top w:val="none" w:sz="0" w:space="0" w:color="auto"/>
                <w:left w:val="none" w:sz="0" w:space="0" w:color="auto"/>
                <w:bottom w:val="none" w:sz="0" w:space="0" w:color="auto"/>
                <w:right w:val="none" w:sz="0" w:space="0" w:color="auto"/>
              </w:divBdr>
            </w:div>
            <w:div w:id="582493081">
              <w:marLeft w:val="0"/>
              <w:marRight w:val="0"/>
              <w:marTop w:val="0"/>
              <w:marBottom w:val="0"/>
              <w:divBdr>
                <w:top w:val="none" w:sz="0" w:space="0" w:color="auto"/>
                <w:left w:val="none" w:sz="0" w:space="0" w:color="auto"/>
                <w:bottom w:val="none" w:sz="0" w:space="0" w:color="auto"/>
                <w:right w:val="none" w:sz="0" w:space="0" w:color="auto"/>
              </w:divBdr>
            </w:div>
            <w:div w:id="1050349843">
              <w:marLeft w:val="0"/>
              <w:marRight w:val="0"/>
              <w:marTop w:val="0"/>
              <w:marBottom w:val="0"/>
              <w:divBdr>
                <w:top w:val="none" w:sz="0" w:space="0" w:color="auto"/>
                <w:left w:val="none" w:sz="0" w:space="0" w:color="auto"/>
                <w:bottom w:val="none" w:sz="0" w:space="0" w:color="auto"/>
                <w:right w:val="none" w:sz="0" w:space="0" w:color="auto"/>
              </w:divBdr>
            </w:div>
            <w:div w:id="75329568">
              <w:marLeft w:val="0"/>
              <w:marRight w:val="0"/>
              <w:marTop w:val="0"/>
              <w:marBottom w:val="0"/>
              <w:divBdr>
                <w:top w:val="none" w:sz="0" w:space="0" w:color="auto"/>
                <w:left w:val="none" w:sz="0" w:space="0" w:color="auto"/>
                <w:bottom w:val="none" w:sz="0" w:space="0" w:color="auto"/>
                <w:right w:val="none" w:sz="0" w:space="0" w:color="auto"/>
              </w:divBdr>
            </w:div>
            <w:div w:id="458450916">
              <w:marLeft w:val="0"/>
              <w:marRight w:val="0"/>
              <w:marTop w:val="0"/>
              <w:marBottom w:val="0"/>
              <w:divBdr>
                <w:top w:val="none" w:sz="0" w:space="0" w:color="auto"/>
                <w:left w:val="none" w:sz="0" w:space="0" w:color="auto"/>
                <w:bottom w:val="none" w:sz="0" w:space="0" w:color="auto"/>
                <w:right w:val="none" w:sz="0" w:space="0" w:color="auto"/>
              </w:divBdr>
            </w:div>
            <w:div w:id="1262911305">
              <w:marLeft w:val="0"/>
              <w:marRight w:val="0"/>
              <w:marTop w:val="0"/>
              <w:marBottom w:val="0"/>
              <w:divBdr>
                <w:top w:val="none" w:sz="0" w:space="0" w:color="auto"/>
                <w:left w:val="none" w:sz="0" w:space="0" w:color="auto"/>
                <w:bottom w:val="none" w:sz="0" w:space="0" w:color="auto"/>
                <w:right w:val="none" w:sz="0" w:space="0" w:color="auto"/>
              </w:divBdr>
            </w:div>
            <w:div w:id="1036545547">
              <w:marLeft w:val="0"/>
              <w:marRight w:val="0"/>
              <w:marTop w:val="0"/>
              <w:marBottom w:val="0"/>
              <w:divBdr>
                <w:top w:val="none" w:sz="0" w:space="0" w:color="auto"/>
                <w:left w:val="none" w:sz="0" w:space="0" w:color="auto"/>
                <w:bottom w:val="none" w:sz="0" w:space="0" w:color="auto"/>
                <w:right w:val="none" w:sz="0" w:space="0" w:color="auto"/>
              </w:divBdr>
            </w:div>
            <w:div w:id="1079520393">
              <w:marLeft w:val="0"/>
              <w:marRight w:val="0"/>
              <w:marTop w:val="0"/>
              <w:marBottom w:val="0"/>
              <w:divBdr>
                <w:top w:val="none" w:sz="0" w:space="0" w:color="auto"/>
                <w:left w:val="none" w:sz="0" w:space="0" w:color="auto"/>
                <w:bottom w:val="none" w:sz="0" w:space="0" w:color="auto"/>
                <w:right w:val="none" w:sz="0" w:space="0" w:color="auto"/>
              </w:divBdr>
            </w:div>
            <w:div w:id="428082167">
              <w:marLeft w:val="0"/>
              <w:marRight w:val="0"/>
              <w:marTop w:val="0"/>
              <w:marBottom w:val="0"/>
              <w:divBdr>
                <w:top w:val="none" w:sz="0" w:space="0" w:color="auto"/>
                <w:left w:val="none" w:sz="0" w:space="0" w:color="auto"/>
                <w:bottom w:val="none" w:sz="0" w:space="0" w:color="auto"/>
                <w:right w:val="none" w:sz="0" w:space="0" w:color="auto"/>
              </w:divBdr>
            </w:div>
            <w:div w:id="324013842">
              <w:marLeft w:val="0"/>
              <w:marRight w:val="0"/>
              <w:marTop w:val="0"/>
              <w:marBottom w:val="0"/>
              <w:divBdr>
                <w:top w:val="none" w:sz="0" w:space="0" w:color="auto"/>
                <w:left w:val="none" w:sz="0" w:space="0" w:color="auto"/>
                <w:bottom w:val="none" w:sz="0" w:space="0" w:color="auto"/>
                <w:right w:val="none" w:sz="0" w:space="0" w:color="auto"/>
              </w:divBdr>
            </w:div>
            <w:div w:id="1053117728">
              <w:marLeft w:val="0"/>
              <w:marRight w:val="0"/>
              <w:marTop w:val="0"/>
              <w:marBottom w:val="0"/>
              <w:divBdr>
                <w:top w:val="none" w:sz="0" w:space="0" w:color="auto"/>
                <w:left w:val="none" w:sz="0" w:space="0" w:color="auto"/>
                <w:bottom w:val="none" w:sz="0" w:space="0" w:color="auto"/>
                <w:right w:val="none" w:sz="0" w:space="0" w:color="auto"/>
              </w:divBdr>
            </w:div>
            <w:div w:id="1488782567">
              <w:marLeft w:val="0"/>
              <w:marRight w:val="0"/>
              <w:marTop w:val="0"/>
              <w:marBottom w:val="0"/>
              <w:divBdr>
                <w:top w:val="none" w:sz="0" w:space="0" w:color="auto"/>
                <w:left w:val="none" w:sz="0" w:space="0" w:color="auto"/>
                <w:bottom w:val="none" w:sz="0" w:space="0" w:color="auto"/>
                <w:right w:val="none" w:sz="0" w:space="0" w:color="auto"/>
              </w:divBdr>
            </w:div>
            <w:div w:id="723680633">
              <w:marLeft w:val="0"/>
              <w:marRight w:val="0"/>
              <w:marTop w:val="0"/>
              <w:marBottom w:val="0"/>
              <w:divBdr>
                <w:top w:val="none" w:sz="0" w:space="0" w:color="auto"/>
                <w:left w:val="none" w:sz="0" w:space="0" w:color="auto"/>
                <w:bottom w:val="none" w:sz="0" w:space="0" w:color="auto"/>
                <w:right w:val="none" w:sz="0" w:space="0" w:color="auto"/>
              </w:divBdr>
            </w:div>
            <w:div w:id="649139714">
              <w:marLeft w:val="0"/>
              <w:marRight w:val="0"/>
              <w:marTop w:val="0"/>
              <w:marBottom w:val="0"/>
              <w:divBdr>
                <w:top w:val="none" w:sz="0" w:space="0" w:color="auto"/>
                <w:left w:val="none" w:sz="0" w:space="0" w:color="auto"/>
                <w:bottom w:val="none" w:sz="0" w:space="0" w:color="auto"/>
                <w:right w:val="none" w:sz="0" w:space="0" w:color="auto"/>
              </w:divBdr>
            </w:div>
            <w:div w:id="1514110580">
              <w:marLeft w:val="0"/>
              <w:marRight w:val="0"/>
              <w:marTop w:val="0"/>
              <w:marBottom w:val="0"/>
              <w:divBdr>
                <w:top w:val="none" w:sz="0" w:space="0" w:color="auto"/>
                <w:left w:val="none" w:sz="0" w:space="0" w:color="auto"/>
                <w:bottom w:val="none" w:sz="0" w:space="0" w:color="auto"/>
                <w:right w:val="none" w:sz="0" w:space="0" w:color="auto"/>
              </w:divBdr>
            </w:div>
            <w:div w:id="1431927045">
              <w:marLeft w:val="0"/>
              <w:marRight w:val="0"/>
              <w:marTop w:val="0"/>
              <w:marBottom w:val="0"/>
              <w:divBdr>
                <w:top w:val="none" w:sz="0" w:space="0" w:color="auto"/>
                <w:left w:val="none" w:sz="0" w:space="0" w:color="auto"/>
                <w:bottom w:val="none" w:sz="0" w:space="0" w:color="auto"/>
                <w:right w:val="none" w:sz="0" w:space="0" w:color="auto"/>
              </w:divBdr>
            </w:div>
            <w:div w:id="1869751534">
              <w:marLeft w:val="0"/>
              <w:marRight w:val="0"/>
              <w:marTop w:val="0"/>
              <w:marBottom w:val="0"/>
              <w:divBdr>
                <w:top w:val="none" w:sz="0" w:space="0" w:color="auto"/>
                <w:left w:val="none" w:sz="0" w:space="0" w:color="auto"/>
                <w:bottom w:val="none" w:sz="0" w:space="0" w:color="auto"/>
                <w:right w:val="none" w:sz="0" w:space="0" w:color="auto"/>
              </w:divBdr>
            </w:div>
            <w:div w:id="1686208023">
              <w:marLeft w:val="0"/>
              <w:marRight w:val="0"/>
              <w:marTop w:val="0"/>
              <w:marBottom w:val="0"/>
              <w:divBdr>
                <w:top w:val="none" w:sz="0" w:space="0" w:color="auto"/>
                <w:left w:val="none" w:sz="0" w:space="0" w:color="auto"/>
                <w:bottom w:val="none" w:sz="0" w:space="0" w:color="auto"/>
                <w:right w:val="none" w:sz="0" w:space="0" w:color="auto"/>
              </w:divBdr>
            </w:div>
            <w:div w:id="1749769151">
              <w:marLeft w:val="0"/>
              <w:marRight w:val="0"/>
              <w:marTop w:val="0"/>
              <w:marBottom w:val="0"/>
              <w:divBdr>
                <w:top w:val="none" w:sz="0" w:space="0" w:color="auto"/>
                <w:left w:val="none" w:sz="0" w:space="0" w:color="auto"/>
                <w:bottom w:val="none" w:sz="0" w:space="0" w:color="auto"/>
                <w:right w:val="none" w:sz="0" w:space="0" w:color="auto"/>
              </w:divBdr>
            </w:div>
            <w:div w:id="1419669605">
              <w:marLeft w:val="0"/>
              <w:marRight w:val="0"/>
              <w:marTop w:val="0"/>
              <w:marBottom w:val="0"/>
              <w:divBdr>
                <w:top w:val="none" w:sz="0" w:space="0" w:color="auto"/>
                <w:left w:val="none" w:sz="0" w:space="0" w:color="auto"/>
                <w:bottom w:val="none" w:sz="0" w:space="0" w:color="auto"/>
                <w:right w:val="none" w:sz="0" w:space="0" w:color="auto"/>
              </w:divBdr>
            </w:div>
            <w:div w:id="61833074">
              <w:marLeft w:val="0"/>
              <w:marRight w:val="0"/>
              <w:marTop w:val="0"/>
              <w:marBottom w:val="0"/>
              <w:divBdr>
                <w:top w:val="none" w:sz="0" w:space="0" w:color="auto"/>
                <w:left w:val="none" w:sz="0" w:space="0" w:color="auto"/>
                <w:bottom w:val="none" w:sz="0" w:space="0" w:color="auto"/>
                <w:right w:val="none" w:sz="0" w:space="0" w:color="auto"/>
              </w:divBdr>
            </w:div>
            <w:div w:id="1999380515">
              <w:marLeft w:val="0"/>
              <w:marRight w:val="0"/>
              <w:marTop w:val="0"/>
              <w:marBottom w:val="0"/>
              <w:divBdr>
                <w:top w:val="none" w:sz="0" w:space="0" w:color="auto"/>
                <w:left w:val="none" w:sz="0" w:space="0" w:color="auto"/>
                <w:bottom w:val="none" w:sz="0" w:space="0" w:color="auto"/>
                <w:right w:val="none" w:sz="0" w:space="0" w:color="auto"/>
              </w:divBdr>
            </w:div>
            <w:div w:id="1824808899">
              <w:marLeft w:val="0"/>
              <w:marRight w:val="0"/>
              <w:marTop w:val="0"/>
              <w:marBottom w:val="0"/>
              <w:divBdr>
                <w:top w:val="none" w:sz="0" w:space="0" w:color="auto"/>
                <w:left w:val="none" w:sz="0" w:space="0" w:color="auto"/>
                <w:bottom w:val="none" w:sz="0" w:space="0" w:color="auto"/>
                <w:right w:val="none" w:sz="0" w:space="0" w:color="auto"/>
              </w:divBdr>
            </w:div>
            <w:div w:id="1366250226">
              <w:marLeft w:val="0"/>
              <w:marRight w:val="0"/>
              <w:marTop w:val="0"/>
              <w:marBottom w:val="0"/>
              <w:divBdr>
                <w:top w:val="none" w:sz="0" w:space="0" w:color="auto"/>
                <w:left w:val="none" w:sz="0" w:space="0" w:color="auto"/>
                <w:bottom w:val="none" w:sz="0" w:space="0" w:color="auto"/>
                <w:right w:val="none" w:sz="0" w:space="0" w:color="auto"/>
              </w:divBdr>
            </w:div>
            <w:div w:id="1010984245">
              <w:marLeft w:val="0"/>
              <w:marRight w:val="0"/>
              <w:marTop w:val="0"/>
              <w:marBottom w:val="0"/>
              <w:divBdr>
                <w:top w:val="none" w:sz="0" w:space="0" w:color="auto"/>
                <w:left w:val="none" w:sz="0" w:space="0" w:color="auto"/>
                <w:bottom w:val="none" w:sz="0" w:space="0" w:color="auto"/>
                <w:right w:val="none" w:sz="0" w:space="0" w:color="auto"/>
              </w:divBdr>
            </w:div>
            <w:div w:id="1024746745">
              <w:marLeft w:val="0"/>
              <w:marRight w:val="0"/>
              <w:marTop w:val="0"/>
              <w:marBottom w:val="0"/>
              <w:divBdr>
                <w:top w:val="none" w:sz="0" w:space="0" w:color="auto"/>
                <w:left w:val="none" w:sz="0" w:space="0" w:color="auto"/>
                <w:bottom w:val="none" w:sz="0" w:space="0" w:color="auto"/>
                <w:right w:val="none" w:sz="0" w:space="0" w:color="auto"/>
              </w:divBdr>
            </w:div>
            <w:div w:id="1198272607">
              <w:marLeft w:val="0"/>
              <w:marRight w:val="0"/>
              <w:marTop w:val="0"/>
              <w:marBottom w:val="0"/>
              <w:divBdr>
                <w:top w:val="none" w:sz="0" w:space="0" w:color="auto"/>
                <w:left w:val="none" w:sz="0" w:space="0" w:color="auto"/>
                <w:bottom w:val="none" w:sz="0" w:space="0" w:color="auto"/>
                <w:right w:val="none" w:sz="0" w:space="0" w:color="auto"/>
              </w:divBdr>
            </w:div>
            <w:div w:id="1379284113">
              <w:marLeft w:val="0"/>
              <w:marRight w:val="0"/>
              <w:marTop w:val="0"/>
              <w:marBottom w:val="0"/>
              <w:divBdr>
                <w:top w:val="none" w:sz="0" w:space="0" w:color="auto"/>
                <w:left w:val="none" w:sz="0" w:space="0" w:color="auto"/>
                <w:bottom w:val="none" w:sz="0" w:space="0" w:color="auto"/>
                <w:right w:val="none" w:sz="0" w:space="0" w:color="auto"/>
              </w:divBdr>
            </w:div>
            <w:div w:id="669061838">
              <w:marLeft w:val="0"/>
              <w:marRight w:val="0"/>
              <w:marTop w:val="0"/>
              <w:marBottom w:val="0"/>
              <w:divBdr>
                <w:top w:val="none" w:sz="0" w:space="0" w:color="auto"/>
                <w:left w:val="none" w:sz="0" w:space="0" w:color="auto"/>
                <w:bottom w:val="none" w:sz="0" w:space="0" w:color="auto"/>
                <w:right w:val="none" w:sz="0" w:space="0" w:color="auto"/>
              </w:divBdr>
            </w:div>
            <w:div w:id="58751360">
              <w:marLeft w:val="0"/>
              <w:marRight w:val="0"/>
              <w:marTop w:val="0"/>
              <w:marBottom w:val="0"/>
              <w:divBdr>
                <w:top w:val="none" w:sz="0" w:space="0" w:color="auto"/>
                <w:left w:val="none" w:sz="0" w:space="0" w:color="auto"/>
                <w:bottom w:val="none" w:sz="0" w:space="0" w:color="auto"/>
                <w:right w:val="none" w:sz="0" w:space="0" w:color="auto"/>
              </w:divBdr>
            </w:div>
            <w:div w:id="1283607623">
              <w:marLeft w:val="0"/>
              <w:marRight w:val="0"/>
              <w:marTop w:val="0"/>
              <w:marBottom w:val="0"/>
              <w:divBdr>
                <w:top w:val="none" w:sz="0" w:space="0" w:color="auto"/>
                <w:left w:val="none" w:sz="0" w:space="0" w:color="auto"/>
                <w:bottom w:val="none" w:sz="0" w:space="0" w:color="auto"/>
                <w:right w:val="none" w:sz="0" w:space="0" w:color="auto"/>
              </w:divBdr>
            </w:div>
            <w:div w:id="1660574891">
              <w:marLeft w:val="0"/>
              <w:marRight w:val="0"/>
              <w:marTop w:val="0"/>
              <w:marBottom w:val="0"/>
              <w:divBdr>
                <w:top w:val="none" w:sz="0" w:space="0" w:color="auto"/>
                <w:left w:val="none" w:sz="0" w:space="0" w:color="auto"/>
                <w:bottom w:val="none" w:sz="0" w:space="0" w:color="auto"/>
                <w:right w:val="none" w:sz="0" w:space="0" w:color="auto"/>
              </w:divBdr>
            </w:div>
            <w:div w:id="509298102">
              <w:marLeft w:val="0"/>
              <w:marRight w:val="0"/>
              <w:marTop w:val="0"/>
              <w:marBottom w:val="0"/>
              <w:divBdr>
                <w:top w:val="none" w:sz="0" w:space="0" w:color="auto"/>
                <w:left w:val="none" w:sz="0" w:space="0" w:color="auto"/>
                <w:bottom w:val="none" w:sz="0" w:space="0" w:color="auto"/>
                <w:right w:val="none" w:sz="0" w:space="0" w:color="auto"/>
              </w:divBdr>
            </w:div>
            <w:div w:id="2106806772">
              <w:marLeft w:val="0"/>
              <w:marRight w:val="0"/>
              <w:marTop w:val="0"/>
              <w:marBottom w:val="0"/>
              <w:divBdr>
                <w:top w:val="none" w:sz="0" w:space="0" w:color="auto"/>
                <w:left w:val="none" w:sz="0" w:space="0" w:color="auto"/>
                <w:bottom w:val="none" w:sz="0" w:space="0" w:color="auto"/>
                <w:right w:val="none" w:sz="0" w:space="0" w:color="auto"/>
              </w:divBdr>
            </w:div>
            <w:div w:id="356122756">
              <w:marLeft w:val="0"/>
              <w:marRight w:val="0"/>
              <w:marTop w:val="0"/>
              <w:marBottom w:val="0"/>
              <w:divBdr>
                <w:top w:val="none" w:sz="0" w:space="0" w:color="auto"/>
                <w:left w:val="none" w:sz="0" w:space="0" w:color="auto"/>
                <w:bottom w:val="none" w:sz="0" w:space="0" w:color="auto"/>
                <w:right w:val="none" w:sz="0" w:space="0" w:color="auto"/>
              </w:divBdr>
            </w:div>
            <w:div w:id="1466700548">
              <w:marLeft w:val="0"/>
              <w:marRight w:val="0"/>
              <w:marTop w:val="0"/>
              <w:marBottom w:val="0"/>
              <w:divBdr>
                <w:top w:val="none" w:sz="0" w:space="0" w:color="auto"/>
                <w:left w:val="none" w:sz="0" w:space="0" w:color="auto"/>
                <w:bottom w:val="none" w:sz="0" w:space="0" w:color="auto"/>
                <w:right w:val="none" w:sz="0" w:space="0" w:color="auto"/>
              </w:divBdr>
            </w:div>
            <w:div w:id="385185484">
              <w:marLeft w:val="0"/>
              <w:marRight w:val="0"/>
              <w:marTop w:val="0"/>
              <w:marBottom w:val="0"/>
              <w:divBdr>
                <w:top w:val="none" w:sz="0" w:space="0" w:color="auto"/>
                <w:left w:val="none" w:sz="0" w:space="0" w:color="auto"/>
                <w:bottom w:val="none" w:sz="0" w:space="0" w:color="auto"/>
                <w:right w:val="none" w:sz="0" w:space="0" w:color="auto"/>
              </w:divBdr>
            </w:div>
            <w:div w:id="382415257">
              <w:marLeft w:val="0"/>
              <w:marRight w:val="0"/>
              <w:marTop w:val="0"/>
              <w:marBottom w:val="0"/>
              <w:divBdr>
                <w:top w:val="none" w:sz="0" w:space="0" w:color="auto"/>
                <w:left w:val="none" w:sz="0" w:space="0" w:color="auto"/>
                <w:bottom w:val="none" w:sz="0" w:space="0" w:color="auto"/>
                <w:right w:val="none" w:sz="0" w:space="0" w:color="auto"/>
              </w:divBdr>
            </w:div>
            <w:div w:id="1249265105">
              <w:marLeft w:val="0"/>
              <w:marRight w:val="0"/>
              <w:marTop w:val="0"/>
              <w:marBottom w:val="0"/>
              <w:divBdr>
                <w:top w:val="none" w:sz="0" w:space="0" w:color="auto"/>
                <w:left w:val="none" w:sz="0" w:space="0" w:color="auto"/>
                <w:bottom w:val="none" w:sz="0" w:space="0" w:color="auto"/>
                <w:right w:val="none" w:sz="0" w:space="0" w:color="auto"/>
              </w:divBdr>
            </w:div>
            <w:div w:id="235895715">
              <w:marLeft w:val="0"/>
              <w:marRight w:val="0"/>
              <w:marTop w:val="0"/>
              <w:marBottom w:val="0"/>
              <w:divBdr>
                <w:top w:val="none" w:sz="0" w:space="0" w:color="auto"/>
                <w:left w:val="none" w:sz="0" w:space="0" w:color="auto"/>
                <w:bottom w:val="none" w:sz="0" w:space="0" w:color="auto"/>
                <w:right w:val="none" w:sz="0" w:space="0" w:color="auto"/>
              </w:divBdr>
            </w:div>
            <w:div w:id="1290166657">
              <w:marLeft w:val="0"/>
              <w:marRight w:val="0"/>
              <w:marTop w:val="0"/>
              <w:marBottom w:val="0"/>
              <w:divBdr>
                <w:top w:val="none" w:sz="0" w:space="0" w:color="auto"/>
                <w:left w:val="none" w:sz="0" w:space="0" w:color="auto"/>
                <w:bottom w:val="none" w:sz="0" w:space="0" w:color="auto"/>
                <w:right w:val="none" w:sz="0" w:space="0" w:color="auto"/>
              </w:divBdr>
            </w:div>
            <w:div w:id="680399987">
              <w:marLeft w:val="0"/>
              <w:marRight w:val="0"/>
              <w:marTop w:val="0"/>
              <w:marBottom w:val="0"/>
              <w:divBdr>
                <w:top w:val="none" w:sz="0" w:space="0" w:color="auto"/>
                <w:left w:val="none" w:sz="0" w:space="0" w:color="auto"/>
                <w:bottom w:val="none" w:sz="0" w:space="0" w:color="auto"/>
                <w:right w:val="none" w:sz="0" w:space="0" w:color="auto"/>
              </w:divBdr>
            </w:div>
            <w:div w:id="171729750">
              <w:marLeft w:val="0"/>
              <w:marRight w:val="0"/>
              <w:marTop w:val="0"/>
              <w:marBottom w:val="0"/>
              <w:divBdr>
                <w:top w:val="none" w:sz="0" w:space="0" w:color="auto"/>
                <w:left w:val="none" w:sz="0" w:space="0" w:color="auto"/>
                <w:bottom w:val="none" w:sz="0" w:space="0" w:color="auto"/>
                <w:right w:val="none" w:sz="0" w:space="0" w:color="auto"/>
              </w:divBdr>
            </w:div>
            <w:div w:id="2092852866">
              <w:marLeft w:val="0"/>
              <w:marRight w:val="0"/>
              <w:marTop w:val="0"/>
              <w:marBottom w:val="0"/>
              <w:divBdr>
                <w:top w:val="none" w:sz="0" w:space="0" w:color="auto"/>
                <w:left w:val="none" w:sz="0" w:space="0" w:color="auto"/>
                <w:bottom w:val="none" w:sz="0" w:space="0" w:color="auto"/>
                <w:right w:val="none" w:sz="0" w:space="0" w:color="auto"/>
              </w:divBdr>
            </w:div>
            <w:div w:id="670304165">
              <w:marLeft w:val="0"/>
              <w:marRight w:val="0"/>
              <w:marTop w:val="0"/>
              <w:marBottom w:val="0"/>
              <w:divBdr>
                <w:top w:val="none" w:sz="0" w:space="0" w:color="auto"/>
                <w:left w:val="none" w:sz="0" w:space="0" w:color="auto"/>
                <w:bottom w:val="none" w:sz="0" w:space="0" w:color="auto"/>
                <w:right w:val="none" w:sz="0" w:space="0" w:color="auto"/>
              </w:divBdr>
            </w:div>
            <w:div w:id="1609695563">
              <w:marLeft w:val="0"/>
              <w:marRight w:val="0"/>
              <w:marTop w:val="0"/>
              <w:marBottom w:val="0"/>
              <w:divBdr>
                <w:top w:val="none" w:sz="0" w:space="0" w:color="auto"/>
                <w:left w:val="none" w:sz="0" w:space="0" w:color="auto"/>
                <w:bottom w:val="none" w:sz="0" w:space="0" w:color="auto"/>
                <w:right w:val="none" w:sz="0" w:space="0" w:color="auto"/>
              </w:divBdr>
            </w:div>
            <w:div w:id="517961268">
              <w:marLeft w:val="0"/>
              <w:marRight w:val="0"/>
              <w:marTop w:val="0"/>
              <w:marBottom w:val="0"/>
              <w:divBdr>
                <w:top w:val="none" w:sz="0" w:space="0" w:color="auto"/>
                <w:left w:val="none" w:sz="0" w:space="0" w:color="auto"/>
                <w:bottom w:val="none" w:sz="0" w:space="0" w:color="auto"/>
                <w:right w:val="none" w:sz="0" w:space="0" w:color="auto"/>
              </w:divBdr>
            </w:div>
            <w:div w:id="1362320543">
              <w:marLeft w:val="0"/>
              <w:marRight w:val="0"/>
              <w:marTop w:val="0"/>
              <w:marBottom w:val="0"/>
              <w:divBdr>
                <w:top w:val="none" w:sz="0" w:space="0" w:color="auto"/>
                <w:left w:val="none" w:sz="0" w:space="0" w:color="auto"/>
                <w:bottom w:val="none" w:sz="0" w:space="0" w:color="auto"/>
                <w:right w:val="none" w:sz="0" w:space="0" w:color="auto"/>
              </w:divBdr>
            </w:div>
            <w:div w:id="1353800114">
              <w:marLeft w:val="0"/>
              <w:marRight w:val="0"/>
              <w:marTop w:val="0"/>
              <w:marBottom w:val="0"/>
              <w:divBdr>
                <w:top w:val="none" w:sz="0" w:space="0" w:color="auto"/>
                <w:left w:val="none" w:sz="0" w:space="0" w:color="auto"/>
                <w:bottom w:val="none" w:sz="0" w:space="0" w:color="auto"/>
                <w:right w:val="none" w:sz="0" w:space="0" w:color="auto"/>
              </w:divBdr>
            </w:div>
            <w:div w:id="788470109">
              <w:marLeft w:val="0"/>
              <w:marRight w:val="0"/>
              <w:marTop w:val="0"/>
              <w:marBottom w:val="0"/>
              <w:divBdr>
                <w:top w:val="none" w:sz="0" w:space="0" w:color="auto"/>
                <w:left w:val="none" w:sz="0" w:space="0" w:color="auto"/>
                <w:bottom w:val="none" w:sz="0" w:space="0" w:color="auto"/>
                <w:right w:val="none" w:sz="0" w:space="0" w:color="auto"/>
              </w:divBdr>
            </w:div>
            <w:div w:id="234557296">
              <w:marLeft w:val="0"/>
              <w:marRight w:val="0"/>
              <w:marTop w:val="0"/>
              <w:marBottom w:val="0"/>
              <w:divBdr>
                <w:top w:val="none" w:sz="0" w:space="0" w:color="auto"/>
                <w:left w:val="none" w:sz="0" w:space="0" w:color="auto"/>
                <w:bottom w:val="none" w:sz="0" w:space="0" w:color="auto"/>
                <w:right w:val="none" w:sz="0" w:space="0" w:color="auto"/>
              </w:divBdr>
            </w:div>
            <w:div w:id="1393121788">
              <w:marLeft w:val="0"/>
              <w:marRight w:val="0"/>
              <w:marTop w:val="0"/>
              <w:marBottom w:val="0"/>
              <w:divBdr>
                <w:top w:val="none" w:sz="0" w:space="0" w:color="auto"/>
                <w:left w:val="none" w:sz="0" w:space="0" w:color="auto"/>
                <w:bottom w:val="none" w:sz="0" w:space="0" w:color="auto"/>
                <w:right w:val="none" w:sz="0" w:space="0" w:color="auto"/>
              </w:divBdr>
            </w:div>
            <w:div w:id="809060725">
              <w:marLeft w:val="0"/>
              <w:marRight w:val="0"/>
              <w:marTop w:val="0"/>
              <w:marBottom w:val="0"/>
              <w:divBdr>
                <w:top w:val="none" w:sz="0" w:space="0" w:color="auto"/>
                <w:left w:val="none" w:sz="0" w:space="0" w:color="auto"/>
                <w:bottom w:val="none" w:sz="0" w:space="0" w:color="auto"/>
                <w:right w:val="none" w:sz="0" w:space="0" w:color="auto"/>
              </w:divBdr>
            </w:div>
            <w:div w:id="790973792">
              <w:marLeft w:val="0"/>
              <w:marRight w:val="0"/>
              <w:marTop w:val="0"/>
              <w:marBottom w:val="0"/>
              <w:divBdr>
                <w:top w:val="none" w:sz="0" w:space="0" w:color="auto"/>
                <w:left w:val="none" w:sz="0" w:space="0" w:color="auto"/>
                <w:bottom w:val="none" w:sz="0" w:space="0" w:color="auto"/>
                <w:right w:val="none" w:sz="0" w:space="0" w:color="auto"/>
              </w:divBdr>
            </w:div>
            <w:div w:id="66072920">
              <w:marLeft w:val="0"/>
              <w:marRight w:val="0"/>
              <w:marTop w:val="0"/>
              <w:marBottom w:val="0"/>
              <w:divBdr>
                <w:top w:val="none" w:sz="0" w:space="0" w:color="auto"/>
                <w:left w:val="none" w:sz="0" w:space="0" w:color="auto"/>
                <w:bottom w:val="none" w:sz="0" w:space="0" w:color="auto"/>
                <w:right w:val="none" w:sz="0" w:space="0" w:color="auto"/>
              </w:divBdr>
            </w:div>
            <w:div w:id="456291057">
              <w:marLeft w:val="0"/>
              <w:marRight w:val="0"/>
              <w:marTop w:val="0"/>
              <w:marBottom w:val="0"/>
              <w:divBdr>
                <w:top w:val="none" w:sz="0" w:space="0" w:color="auto"/>
                <w:left w:val="none" w:sz="0" w:space="0" w:color="auto"/>
                <w:bottom w:val="none" w:sz="0" w:space="0" w:color="auto"/>
                <w:right w:val="none" w:sz="0" w:space="0" w:color="auto"/>
              </w:divBdr>
            </w:div>
            <w:div w:id="1076704312">
              <w:marLeft w:val="0"/>
              <w:marRight w:val="0"/>
              <w:marTop w:val="0"/>
              <w:marBottom w:val="0"/>
              <w:divBdr>
                <w:top w:val="none" w:sz="0" w:space="0" w:color="auto"/>
                <w:left w:val="none" w:sz="0" w:space="0" w:color="auto"/>
                <w:bottom w:val="none" w:sz="0" w:space="0" w:color="auto"/>
                <w:right w:val="none" w:sz="0" w:space="0" w:color="auto"/>
              </w:divBdr>
            </w:div>
            <w:div w:id="1359430847">
              <w:marLeft w:val="0"/>
              <w:marRight w:val="0"/>
              <w:marTop w:val="0"/>
              <w:marBottom w:val="0"/>
              <w:divBdr>
                <w:top w:val="none" w:sz="0" w:space="0" w:color="auto"/>
                <w:left w:val="none" w:sz="0" w:space="0" w:color="auto"/>
                <w:bottom w:val="none" w:sz="0" w:space="0" w:color="auto"/>
                <w:right w:val="none" w:sz="0" w:space="0" w:color="auto"/>
              </w:divBdr>
            </w:div>
            <w:div w:id="1982417630">
              <w:marLeft w:val="0"/>
              <w:marRight w:val="0"/>
              <w:marTop w:val="0"/>
              <w:marBottom w:val="0"/>
              <w:divBdr>
                <w:top w:val="none" w:sz="0" w:space="0" w:color="auto"/>
                <w:left w:val="none" w:sz="0" w:space="0" w:color="auto"/>
                <w:bottom w:val="none" w:sz="0" w:space="0" w:color="auto"/>
                <w:right w:val="none" w:sz="0" w:space="0" w:color="auto"/>
              </w:divBdr>
            </w:div>
            <w:div w:id="1214198782">
              <w:marLeft w:val="0"/>
              <w:marRight w:val="0"/>
              <w:marTop w:val="0"/>
              <w:marBottom w:val="0"/>
              <w:divBdr>
                <w:top w:val="none" w:sz="0" w:space="0" w:color="auto"/>
                <w:left w:val="none" w:sz="0" w:space="0" w:color="auto"/>
                <w:bottom w:val="none" w:sz="0" w:space="0" w:color="auto"/>
                <w:right w:val="none" w:sz="0" w:space="0" w:color="auto"/>
              </w:divBdr>
            </w:div>
            <w:div w:id="685983807">
              <w:marLeft w:val="0"/>
              <w:marRight w:val="0"/>
              <w:marTop w:val="0"/>
              <w:marBottom w:val="0"/>
              <w:divBdr>
                <w:top w:val="none" w:sz="0" w:space="0" w:color="auto"/>
                <w:left w:val="none" w:sz="0" w:space="0" w:color="auto"/>
                <w:bottom w:val="none" w:sz="0" w:space="0" w:color="auto"/>
                <w:right w:val="none" w:sz="0" w:space="0" w:color="auto"/>
              </w:divBdr>
            </w:div>
            <w:div w:id="1125537938">
              <w:marLeft w:val="0"/>
              <w:marRight w:val="0"/>
              <w:marTop w:val="0"/>
              <w:marBottom w:val="0"/>
              <w:divBdr>
                <w:top w:val="none" w:sz="0" w:space="0" w:color="auto"/>
                <w:left w:val="none" w:sz="0" w:space="0" w:color="auto"/>
                <w:bottom w:val="none" w:sz="0" w:space="0" w:color="auto"/>
                <w:right w:val="none" w:sz="0" w:space="0" w:color="auto"/>
              </w:divBdr>
            </w:div>
            <w:div w:id="1953777424">
              <w:marLeft w:val="0"/>
              <w:marRight w:val="0"/>
              <w:marTop w:val="0"/>
              <w:marBottom w:val="0"/>
              <w:divBdr>
                <w:top w:val="none" w:sz="0" w:space="0" w:color="auto"/>
                <w:left w:val="none" w:sz="0" w:space="0" w:color="auto"/>
                <w:bottom w:val="none" w:sz="0" w:space="0" w:color="auto"/>
                <w:right w:val="none" w:sz="0" w:space="0" w:color="auto"/>
              </w:divBdr>
            </w:div>
            <w:div w:id="1363748696">
              <w:marLeft w:val="0"/>
              <w:marRight w:val="0"/>
              <w:marTop w:val="0"/>
              <w:marBottom w:val="0"/>
              <w:divBdr>
                <w:top w:val="none" w:sz="0" w:space="0" w:color="auto"/>
                <w:left w:val="none" w:sz="0" w:space="0" w:color="auto"/>
                <w:bottom w:val="none" w:sz="0" w:space="0" w:color="auto"/>
                <w:right w:val="none" w:sz="0" w:space="0" w:color="auto"/>
              </w:divBdr>
            </w:div>
            <w:div w:id="1546940885">
              <w:marLeft w:val="0"/>
              <w:marRight w:val="0"/>
              <w:marTop w:val="0"/>
              <w:marBottom w:val="0"/>
              <w:divBdr>
                <w:top w:val="none" w:sz="0" w:space="0" w:color="auto"/>
                <w:left w:val="none" w:sz="0" w:space="0" w:color="auto"/>
                <w:bottom w:val="none" w:sz="0" w:space="0" w:color="auto"/>
                <w:right w:val="none" w:sz="0" w:space="0" w:color="auto"/>
              </w:divBdr>
            </w:div>
            <w:div w:id="667751284">
              <w:marLeft w:val="0"/>
              <w:marRight w:val="0"/>
              <w:marTop w:val="0"/>
              <w:marBottom w:val="0"/>
              <w:divBdr>
                <w:top w:val="none" w:sz="0" w:space="0" w:color="auto"/>
                <w:left w:val="none" w:sz="0" w:space="0" w:color="auto"/>
                <w:bottom w:val="none" w:sz="0" w:space="0" w:color="auto"/>
                <w:right w:val="none" w:sz="0" w:space="0" w:color="auto"/>
              </w:divBdr>
            </w:div>
            <w:div w:id="1427339228">
              <w:marLeft w:val="0"/>
              <w:marRight w:val="0"/>
              <w:marTop w:val="0"/>
              <w:marBottom w:val="0"/>
              <w:divBdr>
                <w:top w:val="none" w:sz="0" w:space="0" w:color="auto"/>
                <w:left w:val="none" w:sz="0" w:space="0" w:color="auto"/>
                <w:bottom w:val="none" w:sz="0" w:space="0" w:color="auto"/>
                <w:right w:val="none" w:sz="0" w:space="0" w:color="auto"/>
              </w:divBdr>
            </w:div>
            <w:div w:id="1803184720">
              <w:marLeft w:val="0"/>
              <w:marRight w:val="0"/>
              <w:marTop w:val="0"/>
              <w:marBottom w:val="0"/>
              <w:divBdr>
                <w:top w:val="none" w:sz="0" w:space="0" w:color="auto"/>
                <w:left w:val="none" w:sz="0" w:space="0" w:color="auto"/>
                <w:bottom w:val="none" w:sz="0" w:space="0" w:color="auto"/>
                <w:right w:val="none" w:sz="0" w:space="0" w:color="auto"/>
              </w:divBdr>
            </w:div>
            <w:div w:id="597834435">
              <w:marLeft w:val="0"/>
              <w:marRight w:val="0"/>
              <w:marTop w:val="0"/>
              <w:marBottom w:val="0"/>
              <w:divBdr>
                <w:top w:val="none" w:sz="0" w:space="0" w:color="auto"/>
                <w:left w:val="none" w:sz="0" w:space="0" w:color="auto"/>
                <w:bottom w:val="none" w:sz="0" w:space="0" w:color="auto"/>
                <w:right w:val="none" w:sz="0" w:space="0" w:color="auto"/>
              </w:divBdr>
            </w:div>
            <w:div w:id="1927493768">
              <w:marLeft w:val="0"/>
              <w:marRight w:val="0"/>
              <w:marTop w:val="0"/>
              <w:marBottom w:val="0"/>
              <w:divBdr>
                <w:top w:val="none" w:sz="0" w:space="0" w:color="auto"/>
                <w:left w:val="none" w:sz="0" w:space="0" w:color="auto"/>
                <w:bottom w:val="none" w:sz="0" w:space="0" w:color="auto"/>
                <w:right w:val="none" w:sz="0" w:space="0" w:color="auto"/>
              </w:divBdr>
            </w:div>
            <w:div w:id="1649355229">
              <w:marLeft w:val="0"/>
              <w:marRight w:val="0"/>
              <w:marTop w:val="0"/>
              <w:marBottom w:val="0"/>
              <w:divBdr>
                <w:top w:val="none" w:sz="0" w:space="0" w:color="auto"/>
                <w:left w:val="none" w:sz="0" w:space="0" w:color="auto"/>
                <w:bottom w:val="none" w:sz="0" w:space="0" w:color="auto"/>
                <w:right w:val="none" w:sz="0" w:space="0" w:color="auto"/>
              </w:divBdr>
            </w:div>
            <w:div w:id="430858242">
              <w:marLeft w:val="0"/>
              <w:marRight w:val="0"/>
              <w:marTop w:val="0"/>
              <w:marBottom w:val="0"/>
              <w:divBdr>
                <w:top w:val="none" w:sz="0" w:space="0" w:color="auto"/>
                <w:left w:val="none" w:sz="0" w:space="0" w:color="auto"/>
                <w:bottom w:val="none" w:sz="0" w:space="0" w:color="auto"/>
                <w:right w:val="none" w:sz="0" w:space="0" w:color="auto"/>
              </w:divBdr>
            </w:div>
            <w:div w:id="1497577428">
              <w:marLeft w:val="0"/>
              <w:marRight w:val="0"/>
              <w:marTop w:val="0"/>
              <w:marBottom w:val="0"/>
              <w:divBdr>
                <w:top w:val="none" w:sz="0" w:space="0" w:color="auto"/>
                <w:left w:val="none" w:sz="0" w:space="0" w:color="auto"/>
                <w:bottom w:val="none" w:sz="0" w:space="0" w:color="auto"/>
                <w:right w:val="none" w:sz="0" w:space="0" w:color="auto"/>
              </w:divBdr>
            </w:div>
            <w:div w:id="1395012289">
              <w:marLeft w:val="0"/>
              <w:marRight w:val="0"/>
              <w:marTop w:val="0"/>
              <w:marBottom w:val="0"/>
              <w:divBdr>
                <w:top w:val="none" w:sz="0" w:space="0" w:color="auto"/>
                <w:left w:val="none" w:sz="0" w:space="0" w:color="auto"/>
                <w:bottom w:val="none" w:sz="0" w:space="0" w:color="auto"/>
                <w:right w:val="none" w:sz="0" w:space="0" w:color="auto"/>
              </w:divBdr>
            </w:div>
            <w:div w:id="583807889">
              <w:marLeft w:val="0"/>
              <w:marRight w:val="0"/>
              <w:marTop w:val="0"/>
              <w:marBottom w:val="0"/>
              <w:divBdr>
                <w:top w:val="none" w:sz="0" w:space="0" w:color="auto"/>
                <w:left w:val="none" w:sz="0" w:space="0" w:color="auto"/>
                <w:bottom w:val="none" w:sz="0" w:space="0" w:color="auto"/>
                <w:right w:val="none" w:sz="0" w:space="0" w:color="auto"/>
              </w:divBdr>
            </w:div>
            <w:div w:id="1443499854">
              <w:marLeft w:val="0"/>
              <w:marRight w:val="0"/>
              <w:marTop w:val="0"/>
              <w:marBottom w:val="0"/>
              <w:divBdr>
                <w:top w:val="none" w:sz="0" w:space="0" w:color="auto"/>
                <w:left w:val="none" w:sz="0" w:space="0" w:color="auto"/>
                <w:bottom w:val="none" w:sz="0" w:space="0" w:color="auto"/>
                <w:right w:val="none" w:sz="0" w:space="0" w:color="auto"/>
              </w:divBdr>
            </w:div>
            <w:div w:id="923994813">
              <w:marLeft w:val="0"/>
              <w:marRight w:val="0"/>
              <w:marTop w:val="0"/>
              <w:marBottom w:val="0"/>
              <w:divBdr>
                <w:top w:val="none" w:sz="0" w:space="0" w:color="auto"/>
                <w:left w:val="none" w:sz="0" w:space="0" w:color="auto"/>
                <w:bottom w:val="none" w:sz="0" w:space="0" w:color="auto"/>
                <w:right w:val="none" w:sz="0" w:space="0" w:color="auto"/>
              </w:divBdr>
            </w:div>
            <w:div w:id="215941911">
              <w:marLeft w:val="0"/>
              <w:marRight w:val="0"/>
              <w:marTop w:val="0"/>
              <w:marBottom w:val="0"/>
              <w:divBdr>
                <w:top w:val="none" w:sz="0" w:space="0" w:color="auto"/>
                <w:left w:val="none" w:sz="0" w:space="0" w:color="auto"/>
                <w:bottom w:val="none" w:sz="0" w:space="0" w:color="auto"/>
                <w:right w:val="none" w:sz="0" w:space="0" w:color="auto"/>
              </w:divBdr>
            </w:div>
            <w:div w:id="80224128">
              <w:marLeft w:val="0"/>
              <w:marRight w:val="0"/>
              <w:marTop w:val="0"/>
              <w:marBottom w:val="0"/>
              <w:divBdr>
                <w:top w:val="none" w:sz="0" w:space="0" w:color="auto"/>
                <w:left w:val="none" w:sz="0" w:space="0" w:color="auto"/>
                <w:bottom w:val="none" w:sz="0" w:space="0" w:color="auto"/>
                <w:right w:val="none" w:sz="0" w:space="0" w:color="auto"/>
              </w:divBdr>
            </w:div>
            <w:div w:id="339552111">
              <w:marLeft w:val="0"/>
              <w:marRight w:val="0"/>
              <w:marTop w:val="0"/>
              <w:marBottom w:val="0"/>
              <w:divBdr>
                <w:top w:val="none" w:sz="0" w:space="0" w:color="auto"/>
                <w:left w:val="none" w:sz="0" w:space="0" w:color="auto"/>
                <w:bottom w:val="none" w:sz="0" w:space="0" w:color="auto"/>
                <w:right w:val="none" w:sz="0" w:space="0" w:color="auto"/>
              </w:divBdr>
            </w:div>
            <w:div w:id="1905528487">
              <w:marLeft w:val="0"/>
              <w:marRight w:val="0"/>
              <w:marTop w:val="0"/>
              <w:marBottom w:val="0"/>
              <w:divBdr>
                <w:top w:val="none" w:sz="0" w:space="0" w:color="auto"/>
                <w:left w:val="none" w:sz="0" w:space="0" w:color="auto"/>
                <w:bottom w:val="none" w:sz="0" w:space="0" w:color="auto"/>
                <w:right w:val="none" w:sz="0" w:space="0" w:color="auto"/>
              </w:divBdr>
            </w:div>
            <w:div w:id="885414158">
              <w:marLeft w:val="0"/>
              <w:marRight w:val="0"/>
              <w:marTop w:val="0"/>
              <w:marBottom w:val="0"/>
              <w:divBdr>
                <w:top w:val="none" w:sz="0" w:space="0" w:color="auto"/>
                <w:left w:val="none" w:sz="0" w:space="0" w:color="auto"/>
                <w:bottom w:val="none" w:sz="0" w:space="0" w:color="auto"/>
                <w:right w:val="none" w:sz="0" w:space="0" w:color="auto"/>
              </w:divBdr>
            </w:div>
            <w:div w:id="114982121">
              <w:marLeft w:val="0"/>
              <w:marRight w:val="0"/>
              <w:marTop w:val="0"/>
              <w:marBottom w:val="0"/>
              <w:divBdr>
                <w:top w:val="none" w:sz="0" w:space="0" w:color="auto"/>
                <w:left w:val="none" w:sz="0" w:space="0" w:color="auto"/>
                <w:bottom w:val="none" w:sz="0" w:space="0" w:color="auto"/>
                <w:right w:val="none" w:sz="0" w:space="0" w:color="auto"/>
              </w:divBdr>
            </w:div>
            <w:div w:id="734663878">
              <w:marLeft w:val="0"/>
              <w:marRight w:val="0"/>
              <w:marTop w:val="0"/>
              <w:marBottom w:val="0"/>
              <w:divBdr>
                <w:top w:val="none" w:sz="0" w:space="0" w:color="auto"/>
                <w:left w:val="none" w:sz="0" w:space="0" w:color="auto"/>
                <w:bottom w:val="none" w:sz="0" w:space="0" w:color="auto"/>
                <w:right w:val="none" w:sz="0" w:space="0" w:color="auto"/>
              </w:divBdr>
            </w:div>
            <w:div w:id="2012679627">
              <w:marLeft w:val="0"/>
              <w:marRight w:val="0"/>
              <w:marTop w:val="0"/>
              <w:marBottom w:val="0"/>
              <w:divBdr>
                <w:top w:val="none" w:sz="0" w:space="0" w:color="auto"/>
                <w:left w:val="none" w:sz="0" w:space="0" w:color="auto"/>
                <w:bottom w:val="none" w:sz="0" w:space="0" w:color="auto"/>
                <w:right w:val="none" w:sz="0" w:space="0" w:color="auto"/>
              </w:divBdr>
            </w:div>
            <w:div w:id="1098016469">
              <w:marLeft w:val="0"/>
              <w:marRight w:val="0"/>
              <w:marTop w:val="0"/>
              <w:marBottom w:val="0"/>
              <w:divBdr>
                <w:top w:val="none" w:sz="0" w:space="0" w:color="auto"/>
                <w:left w:val="none" w:sz="0" w:space="0" w:color="auto"/>
                <w:bottom w:val="none" w:sz="0" w:space="0" w:color="auto"/>
                <w:right w:val="none" w:sz="0" w:space="0" w:color="auto"/>
              </w:divBdr>
            </w:div>
            <w:div w:id="568996691">
              <w:marLeft w:val="0"/>
              <w:marRight w:val="0"/>
              <w:marTop w:val="0"/>
              <w:marBottom w:val="0"/>
              <w:divBdr>
                <w:top w:val="none" w:sz="0" w:space="0" w:color="auto"/>
                <w:left w:val="none" w:sz="0" w:space="0" w:color="auto"/>
                <w:bottom w:val="none" w:sz="0" w:space="0" w:color="auto"/>
                <w:right w:val="none" w:sz="0" w:space="0" w:color="auto"/>
              </w:divBdr>
            </w:div>
            <w:div w:id="315182957">
              <w:marLeft w:val="0"/>
              <w:marRight w:val="0"/>
              <w:marTop w:val="0"/>
              <w:marBottom w:val="0"/>
              <w:divBdr>
                <w:top w:val="none" w:sz="0" w:space="0" w:color="auto"/>
                <w:left w:val="none" w:sz="0" w:space="0" w:color="auto"/>
                <w:bottom w:val="none" w:sz="0" w:space="0" w:color="auto"/>
                <w:right w:val="none" w:sz="0" w:space="0" w:color="auto"/>
              </w:divBdr>
            </w:div>
            <w:div w:id="391276810">
              <w:marLeft w:val="0"/>
              <w:marRight w:val="0"/>
              <w:marTop w:val="0"/>
              <w:marBottom w:val="0"/>
              <w:divBdr>
                <w:top w:val="none" w:sz="0" w:space="0" w:color="auto"/>
                <w:left w:val="none" w:sz="0" w:space="0" w:color="auto"/>
                <w:bottom w:val="none" w:sz="0" w:space="0" w:color="auto"/>
                <w:right w:val="none" w:sz="0" w:space="0" w:color="auto"/>
              </w:divBdr>
            </w:div>
            <w:div w:id="1390492554">
              <w:marLeft w:val="0"/>
              <w:marRight w:val="0"/>
              <w:marTop w:val="0"/>
              <w:marBottom w:val="0"/>
              <w:divBdr>
                <w:top w:val="none" w:sz="0" w:space="0" w:color="auto"/>
                <w:left w:val="none" w:sz="0" w:space="0" w:color="auto"/>
                <w:bottom w:val="none" w:sz="0" w:space="0" w:color="auto"/>
                <w:right w:val="none" w:sz="0" w:space="0" w:color="auto"/>
              </w:divBdr>
            </w:div>
            <w:div w:id="902982089">
              <w:marLeft w:val="0"/>
              <w:marRight w:val="0"/>
              <w:marTop w:val="0"/>
              <w:marBottom w:val="0"/>
              <w:divBdr>
                <w:top w:val="none" w:sz="0" w:space="0" w:color="auto"/>
                <w:left w:val="none" w:sz="0" w:space="0" w:color="auto"/>
                <w:bottom w:val="none" w:sz="0" w:space="0" w:color="auto"/>
                <w:right w:val="none" w:sz="0" w:space="0" w:color="auto"/>
              </w:divBdr>
            </w:div>
            <w:div w:id="1514681230">
              <w:marLeft w:val="0"/>
              <w:marRight w:val="0"/>
              <w:marTop w:val="0"/>
              <w:marBottom w:val="0"/>
              <w:divBdr>
                <w:top w:val="none" w:sz="0" w:space="0" w:color="auto"/>
                <w:left w:val="none" w:sz="0" w:space="0" w:color="auto"/>
                <w:bottom w:val="none" w:sz="0" w:space="0" w:color="auto"/>
                <w:right w:val="none" w:sz="0" w:space="0" w:color="auto"/>
              </w:divBdr>
            </w:div>
            <w:div w:id="1873761387">
              <w:marLeft w:val="0"/>
              <w:marRight w:val="0"/>
              <w:marTop w:val="0"/>
              <w:marBottom w:val="0"/>
              <w:divBdr>
                <w:top w:val="none" w:sz="0" w:space="0" w:color="auto"/>
                <w:left w:val="none" w:sz="0" w:space="0" w:color="auto"/>
                <w:bottom w:val="none" w:sz="0" w:space="0" w:color="auto"/>
                <w:right w:val="none" w:sz="0" w:space="0" w:color="auto"/>
              </w:divBdr>
            </w:div>
            <w:div w:id="835002305">
              <w:marLeft w:val="0"/>
              <w:marRight w:val="0"/>
              <w:marTop w:val="0"/>
              <w:marBottom w:val="0"/>
              <w:divBdr>
                <w:top w:val="none" w:sz="0" w:space="0" w:color="auto"/>
                <w:left w:val="none" w:sz="0" w:space="0" w:color="auto"/>
                <w:bottom w:val="none" w:sz="0" w:space="0" w:color="auto"/>
                <w:right w:val="none" w:sz="0" w:space="0" w:color="auto"/>
              </w:divBdr>
            </w:div>
            <w:div w:id="1323387490">
              <w:marLeft w:val="0"/>
              <w:marRight w:val="0"/>
              <w:marTop w:val="0"/>
              <w:marBottom w:val="0"/>
              <w:divBdr>
                <w:top w:val="none" w:sz="0" w:space="0" w:color="auto"/>
                <w:left w:val="none" w:sz="0" w:space="0" w:color="auto"/>
                <w:bottom w:val="none" w:sz="0" w:space="0" w:color="auto"/>
                <w:right w:val="none" w:sz="0" w:space="0" w:color="auto"/>
              </w:divBdr>
            </w:div>
            <w:div w:id="1119185889">
              <w:marLeft w:val="0"/>
              <w:marRight w:val="0"/>
              <w:marTop w:val="0"/>
              <w:marBottom w:val="0"/>
              <w:divBdr>
                <w:top w:val="none" w:sz="0" w:space="0" w:color="auto"/>
                <w:left w:val="none" w:sz="0" w:space="0" w:color="auto"/>
                <w:bottom w:val="none" w:sz="0" w:space="0" w:color="auto"/>
                <w:right w:val="none" w:sz="0" w:space="0" w:color="auto"/>
              </w:divBdr>
            </w:div>
            <w:div w:id="1263564055">
              <w:marLeft w:val="0"/>
              <w:marRight w:val="0"/>
              <w:marTop w:val="0"/>
              <w:marBottom w:val="0"/>
              <w:divBdr>
                <w:top w:val="none" w:sz="0" w:space="0" w:color="auto"/>
                <w:left w:val="none" w:sz="0" w:space="0" w:color="auto"/>
                <w:bottom w:val="none" w:sz="0" w:space="0" w:color="auto"/>
                <w:right w:val="none" w:sz="0" w:space="0" w:color="auto"/>
              </w:divBdr>
            </w:div>
            <w:div w:id="795830006">
              <w:marLeft w:val="0"/>
              <w:marRight w:val="0"/>
              <w:marTop w:val="0"/>
              <w:marBottom w:val="0"/>
              <w:divBdr>
                <w:top w:val="none" w:sz="0" w:space="0" w:color="auto"/>
                <w:left w:val="none" w:sz="0" w:space="0" w:color="auto"/>
                <w:bottom w:val="none" w:sz="0" w:space="0" w:color="auto"/>
                <w:right w:val="none" w:sz="0" w:space="0" w:color="auto"/>
              </w:divBdr>
            </w:div>
            <w:div w:id="546071854">
              <w:marLeft w:val="0"/>
              <w:marRight w:val="0"/>
              <w:marTop w:val="0"/>
              <w:marBottom w:val="0"/>
              <w:divBdr>
                <w:top w:val="none" w:sz="0" w:space="0" w:color="auto"/>
                <w:left w:val="none" w:sz="0" w:space="0" w:color="auto"/>
                <w:bottom w:val="none" w:sz="0" w:space="0" w:color="auto"/>
                <w:right w:val="none" w:sz="0" w:space="0" w:color="auto"/>
              </w:divBdr>
            </w:div>
            <w:div w:id="1093818107">
              <w:marLeft w:val="0"/>
              <w:marRight w:val="0"/>
              <w:marTop w:val="0"/>
              <w:marBottom w:val="0"/>
              <w:divBdr>
                <w:top w:val="none" w:sz="0" w:space="0" w:color="auto"/>
                <w:left w:val="none" w:sz="0" w:space="0" w:color="auto"/>
                <w:bottom w:val="none" w:sz="0" w:space="0" w:color="auto"/>
                <w:right w:val="none" w:sz="0" w:space="0" w:color="auto"/>
              </w:divBdr>
            </w:div>
            <w:div w:id="1823619369">
              <w:marLeft w:val="0"/>
              <w:marRight w:val="0"/>
              <w:marTop w:val="0"/>
              <w:marBottom w:val="0"/>
              <w:divBdr>
                <w:top w:val="none" w:sz="0" w:space="0" w:color="auto"/>
                <w:left w:val="none" w:sz="0" w:space="0" w:color="auto"/>
                <w:bottom w:val="none" w:sz="0" w:space="0" w:color="auto"/>
                <w:right w:val="none" w:sz="0" w:space="0" w:color="auto"/>
              </w:divBdr>
            </w:div>
            <w:div w:id="1777797226">
              <w:marLeft w:val="0"/>
              <w:marRight w:val="0"/>
              <w:marTop w:val="0"/>
              <w:marBottom w:val="0"/>
              <w:divBdr>
                <w:top w:val="none" w:sz="0" w:space="0" w:color="auto"/>
                <w:left w:val="none" w:sz="0" w:space="0" w:color="auto"/>
                <w:bottom w:val="none" w:sz="0" w:space="0" w:color="auto"/>
                <w:right w:val="none" w:sz="0" w:space="0" w:color="auto"/>
              </w:divBdr>
            </w:div>
            <w:div w:id="1412854113">
              <w:marLeft w:val="0"/>
              <w:marRight w:val="0"/>
              <w:marTop w:val="0"/>
              <w:marBottom w:val="0"/>
              <w:divBdr>
                <w:top w:val="none" w:sz="0" w:space="0" w:color="auto"/>
                <w:left w:val="none" w:sz="0" w:space="0" w:color="auto"/>
                <w:bottom w:val="none" w:sz="0" w:space="0" w:color="auto"/>
                <w:right w:val="none" w:sz="0" w:space="0" w:color="auto"/>
              </w:divBdr>
            </w:div>
            <w:div w:id="901914992">
              <w:marLeft w:val="0"/>
              <w:marRight w:val="0"/>
              <w:marTop w:val="0"/>
              <w:marBottom w:val="0"/>
              <w:divBdr>
                <w:top w:val="none" w:sz="0" w:space="0" w:color="auto"/>
                <w:left w:val="none" w:sz="0" w:space="0" w:color="auto"/>
                <w:bottom w:val="none" w:sz="0" w:space="0" w:color="auto"/>
                <w:right w:val="none" w:sz="0" w:space="0" w:color="auto"/>
              </w:divBdr>
            </w:div>
            <w:div w:id="1323117792">
              <w:marLeft w:val="0"/>
              <w:marRight w:val="0"/>
              <w:marTop w:val="0"/>
              <w:marBottom w:val="0"/>
              <w:divBdr>
                <w:top w:val="none" w:sz="0" w:space="0" w:color="auto"/>
                <w:left w:val="none" w:sz="0" w:space="0" w:color="auto"/>
                <w:bottom w:val="none" w:sz="0" w:space="0" w:color="auto"/>
                <w:right w:val="none" w:sz="0" w:space="0" w:color="auto"/>
              </w:divBdr>
            </w:div>
            <w:div w:id="879902332">
              <w:marLeft w:val="0"/>
              <w:marRight w:val="0"/>
              <w:marTop w:val="0"/>
              <w:marBottom w:val="0"/>
              <w:divBdr>
                <w:top w:val="none" w:sz="0" w:space="0" w:color="auto"/>
                <w:left w:val="none" w:sz="0" w:space="0" w:color="auto"/>
                <w:bottom w:val="none" w:sz="0" w:space="0" w:color="auto"/>
                <w:right w:val="none" w:sz="0" w:space="0" w:color="auto"/>
              </w:divBdr>
            </w:div>
            <w:div w:id="1203442636">
              <w:marLeft w:val="0"/>
              <w:marRight w:val="0"/>
              <w:marTop w:val="0"/>
              <w:marBottom w:val="0"/>
              <w:divBdr>
                <w:top w:val="none" w:sz="0" w:space="0" w:color="auto"/>
                <w:left w:val="none" w:sz="0" w:space="0" w:color="auto"/>
                <w:bottom w:val="none" w:sz="0" w:space="0" w:color="auto"/>
                <w:right w:val="none" w:sz="0" w:space="0" w:color="auto"/>
              </w:divBdr>
            </w:div>
            <w:div w:id="372850094">
              <w:marLeft w:val="0"/>
              <w:marRight w:val="0"/>
              <w:marTop w:val="0"/>
              <w:marBottom w:val="0"/>
              <w:divBdr>
                <w:top w:val="none" w:sz="0" w:space="0" w:color="auto"/>
                <w:left w:val="none" w:sz="0" w:space="0" w:color="auto"/>
                <w:bottom w:val="none" w:sz="0" w:space="0" w:color="auto"/>
                <w:right w:val="none" w:sz="0" w:space="0" w:color="auto"/>
              </w:divBdr>
            </w:div>
            <w:div w:id="1622305333">
              <w:marLeft w:val="0"/>
              <w:marRight w:val="0"/>
              <w:marTop w:val="0"/>
              <w:marBottom w:val="0"/>
              <w:divBdr>
                <w:top w:val="none" w:sz="0" w:space="0" w:color="auto"/>
                <w:left w:val="none" w:sz="0" w:space="0" w:color="auto"/>
                <w:bottom w:val="none" w:sz="0" w:space="0" w:color="auto"/>
                <w:right w:val="none" w:sz="0" w:space="0" w:color="auto"/>
              </w:divBdr>
            </w:div>
            <w:div w:id="380054772">
              <w:marLeft w:val="0"/>
              <w:marRight w:val="0"/>
              <w:marTop w:val="0"/>
              <w:marBottom w:val="0"/>
              <w:divBdr>
                <w:top w:val="none" w:sz="0" w:space="0" w:color="auto"/>
                <w:left w:val="none" w:sz="0" w:space="0" w:color="auto"/>
                <w:bottom w:val="none" w:sz="0" w:space="0" w:color="auto"/>
                <w:right w:val="none" w:sz="0" w:space="0" w:color="auto"/>
              </w:divBdr>
            </w:div>
            <w:div w:id="788403604">
              <w:marLeft w:val="0"/>
              <w:marRight w:val="0"/>
              <w:marTop w:val="0"/>
              <w:marBottom w:val="0"/>
              <w:divBdr>
                <w:top w:val="none" w:sz="0" w:space="0" w:color="auto"/>
                <w:left w:val="none" w:sz="0" w:space="0" w:color="auto"/>
                <w:bottom w:val="none" w:sz="0" w:space="0" w:color="auto"/>
                <w:right w:val="none" w:sz="0" w:space="0" w:color="auto"/>
              </w:divBdr>
            </w:div>
            <w:div w:id="1615475850">
              <w:marLeft w:val="0"/>
              <w:marRight w:val="0"/>
              <w:marTop w:val="0"/>
              <w:marBottom w:val="0"/>
              <w:divBdr>
                <w:top w:val="none" w:sz="0" w:space="0" w:color="auto"/>
                <w:left w:val="none" w:sz="0" w:space="0" w:color="auto"/>
                <w:bottom w:val="none" w:sz="0" w:space="0" w:color="auto"/>
                <w:right w:val="none" w:sz="0" w:space="0" w:color="auto"/>
              </w:divBdr>
            </w:div>
            <w:div w:id="683090333">
              <w:marLeft w:val="0"/>
              <w:marRight w:val="0"/>
              <w:marTop w:val="0"/>
              <w:marBottom w:val="0"/>
              <w:divBdr>
                <w:top w:val="none" w:sz="0" w:space="0" w:color="auto"/>
                <w:left w:val="none" w:sz="0" w:space="0" w:color="auto"/>
                <w:bottom w:val="none" w:sz="0" w:space="0" w:color="auto"/>
                <w:right w:val="none" w:sz="0" w:space="0" w:color="auto"/>
              </w:divBdr>
            </w:div>
            <w:div w:id="658578222">
              <w:marLeft w:val="0"/>
              <w:marRight w:val="0"/>
              <w:marTop w:val="0"/>
              <w:marBottom w:val="0"/>
              <w:divBdr>
                <w:top w:val="none" w:sz="0" w:space="0" w:color="auto"/>
                <w:left w:val="none" w:sz="0" w:space="0" w:color="auto"/>
                <w:bottom w:val="none" w:sz="0" w:space="0" w:color="auto"/>
                <w:right w:val="none" w:sz="0" w:space="0" w:color="auto"/>
              </w:divBdr>
            </w:div>
            <w:div w:id="1400975397">
              <w:marLeft w:val="0"/>
              <w:marRight w:val="0"/>
              <w:marTop w:val="0"/>
              <w:marBottom w:val="0"/>
              <w:divBdr>
                <w:top w:val="none" w:sz="0" w:space="0" w:color="auto"/>
                <w:left w:val="none" w:sz="0" w:space="0" w:color="auto"/>
                <w:bottom w:val="none" w:sz="0" w:space="0" w:color="auto"/>
                <w:right w:val="none" w:sz="0" w:space="0" w:color="auto"/>
              </w:divBdr>
            </w:div>
            <w:div w:id="51973918">
              <w:marLeft w:val="0"/>
              <w:marRight w:val="0"/>
              <w:marTop w:val="0"/>
              <w:marBottom w:val="0"/>
              <w:divBdr>
                <w:top w:val="none" w:sz="0" w:space="0" w:color="auto"/>
                <w:left w:val="none" w:sz="0" w:space="0" w:color="auto"/>
                <w:bottom w:val="none" w:sz="0" w:space="0" w:color="auto"/>
                <w:right w:val="none" w:sz="0" w:space="0" w:color="auto"/>
              </w:divBdr>
            </w:div>
            <w:div w:id="188682903">
              <w:marLeft w:val="0"/>
              <w:marRight w:val="0"/>
              <w:marTop w:val="0"/>
              <w:marBottom w:val="0"/>
              <w:divBdr>
                <w:top w:val="none" w:sz="0" w:space="0" w:color="auto"/>
                <w:left w:val="none" w:sz="0" w:space="0" w:color="auto"/>
                <w:bottom w:val="none" w:sz="0" w:space="0" w:color="auto"/>
                <w:right w:val="none" w:sz="0" w:space="0" w:color="auto"/>
              </w:divBdr>
            </w:div>
            <w:div w:id="1023097471">
              <w:marLeft w:val="0"/>
              <w:marRight w:val="0"/>
              <w:marTop w:val="0"/>
              <w:marBottom w:val="0"/>
              <w:divBdr>
                <w:top w:val="none" w:sz="0" w:space="0" w:color="auto"/>
                <w:left w:val="none" w:sz="0" w:space="0" w:color="auto"/>
                <w:bottom w:val="none" w:sz="0" w:space="0" w:color="auto"/>
                <w:right w:val="none" w:sz="0" w:space="0" w:color="auto"/>
              </w:divBdr>
            </w:div>
            <w:div w:id="777062274">
              <w:marLeft w:val="0"/>
              <w:marRight w:val="0"/>
              <w:marTop w:val="0"/>
              <w:marBottom w:val="0"/>
              <w:divBdr>
                <w:top w:val="none" w:sz="0" w:space="0" w:color="auto"/>
                <w:left w:val="none" w:sz="0" w:space="0" w:color="auto"/>
                <w:bottom w:val="none" w:sz="0" w:space="0" w:color="auto"/>
                <w:right w:val="none" w:sz="0" w:space="0" w:color="auto"/>
              </w:divBdr>
            </w:div>
            <w:div w:id="96490845">
              <w:marLeft w:val="0"/>
              <w:marRight w:val="0"/>
              <w:marTop w:val="0"/>
              <w:marBottom w:val="0"/>
              <w:divBdr>
                <w:top w:val="none" w:sz="0" w:space="0" w:color="auto"/>
                <w:left w:val="none" w:sz="0" w:space="0" w:color="auto"/>
                <w:bottom w:val="none" w:sz="0" w:space="0" w:color="auto"/>
                <w:right w:val="none" w:sz="0" w:space="0" w:color="auto"/>
              </w:divBdr>
            </w:div>
            <w:div w:id="2035571971">
              <w:marLeft w:val="0"/>
              <w:marRight w:val="0"/>
              <w:marTop w:val="0"/>
              <w:marBottom w:val="0"/>
              <w:divBdr>
                <w:top w:val="none" w:sz="0" w:space="0" w:color="auto"/>
                <w:left w:val="none" w:sz="0" w:space="0" w:color="auto"/>
                <w:bottom w:val="none" w:sz="0" w:space="0" w:color="auto"/>
                <w:right w:val="none" w:sz="0" w:space="0" w:color="auto"/>
              </w:divBdr>
            </w:div>
            <w:div w:id="1832287847">
              <w:marLeft w:val="0"/>
              <w:marRight w:val="0"/>
              <w:marTop w:val="0"/>
              <w:marBottom w:val="0"/>
              <w:divBdr>
                <w:top w:val="none" w:sz="0" w:space="0" w:color="auto"/>
                <w:left w:val="none" w:sz="0" w:space="0" w:color="auto"/>
                <w:bottom w:val="none" w:sz="0" w:space="0" w:color="auto"/>
                <w:right w:val="none" w:sz="0" w:space="0" w:color="auto"/>
              </w:divBdr>
            </w:div>
            <w:div w:id="1965623376">
              <w:marLeft w:val="0"/>
              <w:marRight w:val="0"/>
              <w:marTop w:val="0"/>
              <w:marBottom w:val="0"/>
              <w:divBdr>
                <w:top w:val="none" w:sz="0" w:space="0" w:color="auto"/>
                <w:left w:val="none" w:sz="0" w:space="0" w:color="auto"/>
                <w:bottom w:val="none" w:sz="0" w:space="0" w:color="auto"/>
                <w:right w:val="none" w:sz="0" w:space="0" w:color="auto"/>
              </w:divBdr>
            </w:div>
            <w:div w:id="1588348954">
              <w:marLeft w:val="0"/>
              <w:marRight w:val="0"/>
              <w:marTop w:val="0"/>
              <w:marBottom w:val="0"/>
              <w:divBdr>
                <w:top w:val="none" w:sz="0" w:space="0" w:color="auto"/>
                <w:left w:val="none" w:sz="0" w:space="0" w:color="auto"/>
                <w:bottom w:val="none" w:sz="0" w:space="0" w:color="auto"/>
                <w:right w:val="none" w:sz="0" w:space="0" w:color="auto"/>
              </w:divBdr>
            </w:div>
            <w:div w:id="649745842">
              <w:marLeft w:val="0"/>
              <w:marRight w:val="0"/>
              <w:marTop w:val="0"/>
              <w:marBottom w:val="0"/>
              <w:divBdr>
                <w:top w:val="none" w:sz="0" w:space="0" w:color="auto"/>
                <w:left w:val="none" w:sz="0" w:space="0" w:color="auto"/>
                <w:bottom w:val="none" w:sz="0" w:space="0" w:color="auto"/>
                <w:right w:val="none" w:sz="0" w:space="0" w:color="auto"/>
              </w:divBdr>
            </w:div>
            <w:div w:id="1101682328">
              <w:marLeft w:val="0"/>
              <w:marRight w:val="0"/>
              <w:marTop w:val="0"/>
              <w:marBottom w:val="0"/>
              <w:divBdr>
                <w:top w:val="none" w:sz="0" w:space="0" w:color="auto"/>
                <w:left w:val="none" w:sz="0" w:space="0" w:color="auto"/>
                <w:bottom w:val="none" w:sz="0" w:space="0" w:color="auto"/>
                <w:right w:val="none" w:sz="0" w:space="0" w:color="auto"/>
              </w:divBdr>
            </w:div>
            <w:div w:id="879709395">
              <w:marLeft w:val="0"/>
              <w:marRight w:val="0"/>
              <w:marTop w:val="0"/>
              <w:marBottom w:val="0"/>
              <w:divBdr>
                <w:top w:val="none" w:sz="0" w:space="0" w:color="auto"/>
                <w:left w:val="none" w:sz="0" w:space="0" w:color="auto"/>
                <w:bottom w:val="none" w:sz="0" w:space="0" w:color="auto"/>
                <w:right w:val="none" w:sz="0" w:space="0" w:color="auto"/>
              </w:divBdr>
            </w:div>
            <w:div w:id="1643853323">
              <w:marLeft w:val="0"/>
              <w:marRight w:val="0"/>
              <w:marTop w:val="0"/>
              <w:marBottom w:val="0"/>
              <w:divBdr>
                <w:top w:val="none" w:sz="0" w:space="0" w:color="auto"/>
                <w:left w:val="none" w:sz="0" w:space="0" w:color="auto"/>
                <w:bottom w:val="none" w:sz="0" w:space="0" w:color="auto"/>
                <w:right w:val="none" w:sz="0" w:space="0" w:color="auto"/>
              </w:divBdr>
            </w:div>
            <w:div w:id="1526214173">
              <w:marLeft w:val="0"/>
              <w:marRight w:val="0"/>
              <w:marTop w:val="0"/>
              <w:marBottom w:val="0"/>
              <w:divBdr>
                <w:top w:val="none" w:sz="0" w:space="0" w:color="auto"/>
                <w:left w:val="none" w:sz="0" w:space="0" w:color="auto"/>
                <w:bottom w:val="none" w:sz="0" w:space="0" w:color="auto"/>
                <w:right w:val="none" w:sz="0" w:space="0" w:color="auto"/>
              </w:divBdr>
            </w:div>
            <w:div w:id="587545392">
              <w:marLeft w:val="0"/>
              <w:marRight w:val="0"/>
              <w:marTop w:val="0"/>
              <w:marBottom w:val="0"/>
              <w:divBdr>
                <w:top w:val="none" w:sz="0" w:space="0" w:color="auto"/>
                <w:left w:val="none" w:sz="0" w:space="0" w:color="auto"/>
                <w:bottom w:val="none" w:sz="0" w:space="0" w:color="auto"/>
                <w:right w:val="none" w:sz="0" w:space="0" w:color="auto"/>
              </w:divBdr>
            </w:div>
            <w:div w:id="774057196">
              <w:marLeft w:val="0"/>
              <w:marRight w:val="0"/>
              <w:marTop w:val="0"/>
              <w:marBottom w:val="0"/>
              <w:divBdr>
                <w:top w:val="none" w:sz="0" w:space="0" w:color="auto"/>
                <w:left w:val="none" w:sz="0" w:space="0" w:color="auto"/>
                <w:bottom w:val="none" w:sz="0" w:space="0" w:color="auto"/>
                <w:right w:val="none" w:sz="0" w:space="0" w:color="auto"/>
              </w:divBdr>
            </w:div>
            <w:div w:id="1961260553">
              <w:marLeft w:val="0"/>
              <w:marRight w:val="0"/>
              <w:marTop w:val="0"/>
              <w:marBottom w:val="0"/>
              <w:divBdr>
                <w:top w:val="none" w:sz="0" w:space="0" w:color="auto"/>
                <w:left w:val="none" w:sz="0" w:space="0" w:color="auto"/>
                <w:bottom w:val="none" w:sz="0" w:space="0" w:color="auto"/>
                <w:right w:val="none" w:sz="0" w:space="0" w:color="auto"/>
              </w:divBdr>
            </w:div>
            <w:div w:id="1834908783">
              <w:marLeft w:val="0"/>
              <w:marRight w:val="0"/>
              <w:marTop w:val="0"/>
              <w:marBottom w:val="0"/>
              <w:divBdr>
                <w:top w:val="none" w:sz="0" w:space="0" w:color="auto"/>
                <w:left w:val="none" w:sz="0" w:space="0" w:color="auto"/>
                <w:bottom w:val="none" w:sz="0" w:space="0" w:color="auto"/>
                <w:right w:val="none" w:sz="0" w:space="0" w:color="auto"/>
              </w:divBdr>
            </w:div>
            <w:div w:id="1270550093">
              <w:marLeft w:val="0"/>
              <w:marRight w:val="0"/>
              <w:marTop w:val="0"/>
              <w:marBottom w:val="0"/>
              <w:divBdr>
                <w:top w:val="none" w:sz="0" w:space="0" w:color="auto"/>
                <w:left w:val="none" w:sz="0" w:space="0" w:color="auto"/>
                <w:bottom w:val="none" w:sz="0" w:space="0" w:color="auto"/>
                <w:right w:val="none" w:sz="0" w:space="0" w:color="auto"/>
              </w:divBdr>
            </w:div>
            <w:div w:id="510263612">
              <w:marLeft w:val="0"/>
              <w:marRight w:val="0"/>
              <w:marTop w:val="0"/>
              <w:marBottom w:val="0"/>
              <w:divBdr>
                <w:top w:val="none" w:sz="0" w:space="0" w:color="auto"/>
                <w:left w:val="none" w:sz="0" w:space="0" w:color="auto"/>
                <w:bottom w:val="none" w:sz="0" w:space="0" w:color="auto"/>
                <w:right w:val="none" w:sz="0" w:space="0" w:color="auto"/>
              </w:divBdr>
            </w:div>
            <w:div w:id="1393045539">
              <w:marLeft w:val="0"/>
              <w:marRight w:val="0"/>
              <w:marTop w:val="0"/>
              <w:marBottom w:val="0"/>
              <w:divBdr>
                <w:top w:val="none" w:sz="0" w:space="0" w:color="auto"/>
                <w:left w:val="none" w:sz="0" w:space="0" w:color="auto"/>
                <w:bottom w:val="none" w:sz="0" w:space="0" w:color="auto"/>
                <w:right w:val="none" w:sz="0" w:space="0" w:color="auto"/>
              </w:divBdr>
            </w:div>
            <w:div w:id="1315795345">
              <w:marLeft w:val="0"/>
              <w:marRight w:val="0"/>
              <w:marTop w:val="0"/>
              <w:marBottom w:val="0"/>
              <w:divBdr>
                <w:top w:val="none" w:sz="0" w:space="0" w:color="auto"/>
                <w:left w:val="none" w:sz="0" w:space="0" w:color="auto"/>
                <w:bottom w:val="none" w:sz="0" w:space="0" w:color="auto"/>
                <w:right w:val="none" w:sz="0" w:space="0" w:color="auto"/>
              </w:divBdr>
            </w:div>
            <w:div w:id="2022781094">
              <w:marLeft w:val="0"/>
              <w:marRight w:val="0"/>
              <w:marTop w:val="0"/>
              <w:marBottom w:val="0"/>
              <w:divBdr>
                <w:top w:val="none" w:sz="0" w:space="0" w:color="auto"/>
                <w:left w:val="none" w:sz="0" w:space="0" w:color="auto"/>
                <w:bottom w:val="none" w:sz="0" w:space="0" w:color="auto"/>
                <w:right w:val="none" w:sz="0" w:space="0" w:color="auto"/>
              </w:divBdr>
            </w:div>
            <w:div w:id="2002154907">
              <w:marLeft w:val="0"/>
              <w:marRight w:val="0"/>
              <w:marTop w:val="0"/>
              <w:marBottom w:val="0"/>
              <w:divBdr>
                <w:top w:val="none" w:sz="0" w:space="0" w:color="auto"/>
                <w:left w:val="none" w:sz="0" w:space="0" w:color="auto"/>
                <w:bottom w:val="none" w:sz="0" w:space="0" w:color="auto"/>
                <w:right w:val="none" w:sz="0" w:space="0" w:color="auto"/>
              </w:divBdr>
            </w:div>
            <w:div w:id="1462772789">
              <w:marLeft w:val="0"/>
              <w:marRight w:val="0"/>
              <w:marTop w:val="0"/>
              <w:marBottom w:val="0"/>
              <w:divBdr>
                <w:top w:val="none" w:sz="0" w:space="0" w:color="auto"/>
                <w:left w:val="none" w:sz="0" w:space="0" w:color="auto"/>
                <w:bottom w:val="none" w:sz="0" w:space="0" w:color="auto"/>
                <w:right w:val="none" w:sz="0" w:space="0" w:color="auto"/>
              </w:divBdr>
            </w:div>
            <w:div w:id="201137437">
              <w:marLeft w:val="0"/>
              <w:marRight w:val="0"/>
              <w:marTop w:val="0"/>
              <w:marBottom w:val="0"/>
              <w:divBdr>
                <w:top w:val="none" w:sz="0" w:space="0" w:color="auto"/>
                <w:left w:val="none" w:sz="0" w:space="0" w:color="auto"/>
                <w:bottom w:val="none" w:sz="0" w:space="0" w:color="auto"/>
                <w:right w:val="none" w:sz="0" w:space="0" w:color="auto"/>
              </w:divBdr>
            </w:div>
            <w:div w:id="2095203595">
              <w:marLeft w:val="0"/>
              <w:marRight w:val="0"/>
              <w:marTop w:val="0"/>
              <w:marBottom w:val="0"/>
              <w:divBdr>
                <w:top w:val="none" w:sz="0" w:space="0" w:color="auto"/>
                <w:left w:val="none" w:sz="0" w:space="0" w:color="auto"/>
                <w:bottom w:val="none" w:sz="0" w:space="0" w:color="auto"/>
                <w:right w:val="none" w:sz="0" w:space="0" w:color="auto"/>
              </w:divBdr>
            </w:div>
            <w:div w:id="1336417115">
              <w:marLeft w:val="0"/>
              <w:marRight w:val="0"/>
              <w:marTop w:val="0"/>
              <w:marBottom w:val="0"/>
              <w:divBdr>
                <w:top w:val="none" w:sz="0" w:space="0" w:color="auto"/>
                <w:left w:val="none" w:sz="0" w:space="0" w:color="auto"/>
                <w:bottom w:val="none" w:sz="0" w:space="0" w:color="auto"/>
                <w:right w:val="none" w:sz="0" w:space="0" w:color="auto"/>
              </w:divBdr>
            </w:div>
            <w:div w:id="2026318569">
              <w:marLeft w:val="0"/>
              <w:marRight w:val="0"/>
              <w:marTop w:val="0"/>
              <w:marBottom w:val="0"/>
              <w:divBdr>
                <w:top w:val="none" w:sz="0" w:space="0" w:color="auto"/>
                <w:left w:val="none" w:sz="0" w:space="0" w:color="auto"/>
                <w:bottom w:val="none" w:sz="0" w:space="0" w:color="auto"/>
                <w:right w:val="none" w:sz="0" w:space="0" w:color="auto"/>
              </w:divBdr>
            </w:div>
            <w:div w:id="867107238">
              <w:marLeft w:val="0"/>
              <w:marRight w:val="0"/>
              <w:marTop w:val="0"/>
              <w:marBottom w:val="0"/>
              <w:divBdr>
                <w:top w:val="none" w:sz="0" w:space="0" w:color="auto"/>
                <w:left w:val="none" w:sz="0" w:space="0" w:color="auto"/>
                <w:bottom w:val="none" w:sz="0" w:space="0" w:color="auto"/>
                <w:right w:val="none" w:sz="0" w:space="0" w:color="auto"/>
              </w:divBdr>
            </w:div>
            <w:div w:id="1273904245">
              <w:marLeft w:val="0"/>
              <w:marRight w:val="0"/>
              <w:marTop w:val="0"/>
              <w:marBottom w:val="0"/>
              <w:divBdr>
                <w:top w:val="none" w:sz="0" w:space="0" w:color="auto"/>
                <w:left w:val="none" w:sz="0" w:space="0" w:color="auto"/>
                <w:bottom w:val="none" w:sz="0" w:space="0" w:color="auto"/>
                <w:right w:val="none" w:sz="0" w:space="0" w:color="auto"/>
              </w:divBdr>
            </w:div>
            <w:div w:id="1702243350">
              <w:marLeft w:val="0"/>
              <w:marRight w:val="0"/>
              <w:marTop w:val="0"/>
              <w:marBottom w:val="0"/>
              <w:divBdr>
                <w:top w:val="none" w:sz="0" w:space="0" w:color="auto"/>
                <w:left w:val="none" w:sz="0" w:space="0" w:color="auto"/>
                <w:bottom w:val="none" w:sz="0" w:space="0" w:color="auto"/>
                <w:right w:val="none" w:sz="0" w:space="0" w:color="auto"/>
              </w:divBdr>
            </w:div>
            <w:div w:id="1820995254">
              <w:marLeft w:val="0"/>
              <w:marRight w:val="0"/>
              <w:marTop w:val="0"/>
              <w:marBottom w:val="0"/>
              <w:divBdr>
                <w:top w:val="none" w:sz="0" w:space="0" w:color="auto"/>
                <w:left w:val="none" w:sz="0" w:space="0" w:color="auto"/>
                <w:bottom w:val="none" w:sz="0" w:space="0" w:color="auto"/>
                <w:right w:val="none" w:sz="0" w:space="0" w:color="auto"/>
              </w:divBdr>
            </w:div>
            <w:div w:id="50808517">
              <w:marLeft w:val="0"/>
              <w:marRight w:val="0"/>
              <w:marTop w:val="0"/>
              <w:marBottom w:val="0"/>
              <w:divBdr>
                <w:top w:val="none" w:sz="0" w:space="0" w:color="auto"/>
                <w:left w:val="none" w:sz="0" w:space="0" w:color="auto"/>
                <w:bottom w:val="none" w:sz="0" w:space="0" w:color="auto"/>
                <w:right w:val="none" w:sz="0" w:space="0" w:color="auto"/>
              </w:divBdr>
            </w:div>
            <w:div w:id="69469551">
              <w:marLeft w:val="0"/>
              <w:marRight w:val="0"/>
              <w:marTop w:val="0"/>
              <w:marBottom w:val="0"/>
              <w:divBdr>
                <w:top w:val="none" w:sz="0" w:space="0" w:color="auto"/>
                <w:left w:val="none" w:sz="0" w:space="0" w:color="auto"/>
                <w:bottom w:val="none" w:sz="0" w:space="0" w:color="auto"/>
                <w:right w:val="none" w:sz="0" w:space="0" w:color="auto"/>
              </w:divBdr>
            </w:div>
            <w:div w:id="1773163503">
              <w:marLeft w:val="0"/>
              <w:marRight w:val="0"/>
              <w:marTop w:val="0"/>
              <w:marBottom w:val="0"/>
              <w:divBdr>
                <w:top w:val="none" w:sz="0" w:space="0" w:color="auto"/>
                <w:left w:val="none" w:sz="0" w:space="0" w:color="auto"/>
                <w:bottom w:val="none" w:sz="0" w:space="0" w:color="auto"/>
                <w:right w:val="none" w:sz="0" w:space="0" w:color="auto"/>
              </w:divBdr>
            </w:div>
            <w:div w:id="122818645">
              <w:marLeft w:val="0"/>
              <w:marRight w:val="0"/>
              <w:marTop w:val="0"/>
              <w:marBottom w:val="0"/>
              <w:divBdr>
                <w:top w:val="none" w:sz="0" w:space="0" w:color="auto"/>
                <w:left w:val="none" w:sz="0" w:space="0" w:color="auto"/>
                <w:bottom w:val="none" w:sz="0" w:space="0" w:color="auto"/>
                <w:right w:val="none" w:sz="0" w:space="0" w:color="auto"/>
              </w:divBdr>
            </w:div>
            <w:div w:id="200214863">
              <w:marLeft w:val="0"/>
              <w:marRight w:val="0"/>
              <w:marTop w:val="0"/>
              <w:marBottom w:val="0"/>
              <w:divBdr>
                <w:top w:val="none" w:sz="0" w:space="0" w:color="auto"/>
                <w:left w:val="none" w:sz="0" w:space="0" w:color="auto"/>
                <w:bottom w:val="none" w:sz="0" w:space="0" w:color="auto"/>
                <w:right w:val="none" w:sz="0" w:space="0" w:color="auto"/>
              </w:divBdr>
            </w:div>
            <w:div w:id="807211245">
              <w:marLeft w:val="0"/>
              <w:marRight w:val="0"/>
              <w:marTop w:val="0"/>
              <w:marBottom w:val="0"/>
              <w:divBdr>
                <w:top w:val="none" w:sz="0" w:space="0" w:color="auto"/>
                <w:left w:val="none" w:sz="0" w:space="0" w:color="auto"/>
                <w:bottom w:val="none" w:sz="0" w:space="0" w:color="auto"/>
                <w:right w:val="none" w:sz="0" w:space="0" w:color="auto"/>
              </w:divBdr>
            </w:div>
            <w:div w:id="1326779823">
              <w:marLeft w:val="0"/>
              <w:marRight w:val="0"/>
              <w:marTop w:val="0"/>
              <w:marBottom w:val="0"/>
              <w:divBdr>
                <w:top w:val="none" w:sz="0" w:space="0" w:color="auto"/>
                <w:left w:val="none" w:sz="0" w:space="0" w:color="auto"/>
                <w:bottom w:val="none" w:sz="0" w:space="0" w:color="auto"/>
                <w:right w:val="none" w:sz="0" w:space="0" w:color="auto"/>
              </w:divBdr>
            </w:div>
            <w:div w:id="237252258">
              <w:marLeft w:val="0"/>
              <w:marRight w:val="0"/>
              <w:marTop w:val="0"/>
              <w:marBottom w:val="0"/>
              <w:divBdr>
                <w:top w:val="none" w:sz="0" w:space="0" w:color="auto"/>
                <w:left w:val="none" w:sz="0" w:space="0" w:color="auto"/>
                <w:bottom w:val="none" w:sz="0" w:space="0" w:color="auto"/>
                <w:right w:val="none" w:sz="0" w:space="0" w:color="auto"/>
              </w:divBdr>
            </w:div>
            <w:div w:id="596639757">
              <w:marLeft w:val="0"/>
              <w:marRight w:val="0"/>
              <w:marTop w:val="0"/>
              <w:marBottom w:val="0"/>
              <w:divBdr>
                <w:top w:val="none" w:sz="0" w:space="0" w:color="auto"/>
                <w:left w:val="none" w:sz="0" w:space="0" w:color="auto"/>
                <w:bottom w:val="none" w:sz="0" w:space="0" w:color="auto"/>
                <w:right w:val="none" w:sz="0" w:space="0" w:color="auto"/>
              </w:divBdr>
            </w:div>
            <w:div w:id="61294834">
              <w:marLeft w:val="0"/>
              <w:marRight w:val="0"/>
              <w:marTop w:val="0"/>
              <w:marBottom w:val="0"/>
              <w:divBdr>
                <w:top w:val="none" w:sz="0" w:space="0" w:color="auto"/>
                <w:left w:val="none" w:sz="0" w:space="0" w:color="auto"/>
                <w:bottom w:val="none" w:sz="0" w:space="0" w:color="auto"/>
                <w:right w:val="none" w:sz="0" w:space="0" w:color="auto"/>
              </w:divBdr>
            </w:div>
            <w:div w:id="156507622">
              <w:marLeft w:val="0"/>
              <w:marRight w:val="0"/>
              <w:marTop w:val="0"/>
              <w:marBottom w:val="0"/>
              <w:divBdr>
                <w:top w:val="none" w:sz="0" w:space="0" w:color="auto"/>
                <w:left w:val="none" w:sz="0" w:space="0" w:color="auto"/>
                <w:bottom w:val="none" w:sz="0" w:space="0" w:color="auto"/>
                <w:right w:val="none" w:sz="0" w:space="0" w:color="auto"/>
              </w:divBdr>
            </w:div>
            <w:div w:id="115493031">
              <w:marLeft w:val="0"/>
              <w:marRight w:val="0"/>
              <w:marTop w:val="0"/>
              <w:marBottom w:val="0"/>
              <w:divBdr>
                <w:top w:val="none" w:sz="0" w:space="0" w:color="auto"/>
                <w:left w:val="none" w:sz="0" w:space="0" w:color="auto"/>
                <w:bottom w:val="none" w:sz="0" w:space="0" w:color="auto"/>
                <w:right w:val="none" w:sz="0" w:space="0" w:color="auto"/>
              </w:divBdr>
            </w:div>
            <w:div w:id="1243753416">
              <w:marLeft w:val="0"/>
              <w:marRight w:val="0"/>
              <w:marTop w:val="0"/>
              <w:marBottom w:val="0"/>
              <w:divBdr>
                <w:top w:val="none" w:sz="0" w:space="0" w:color="auto"/>
                <w:left w:val="none" w:sz="0" w:space="0" w:color="auto"/>
                <w:bottom w:val="none" w:sz="0" w:space="0" w:color="auto"/>
                <w:right w:val="none" w:sz="0" w:space="0" w:color="auto"/>
              </w:divBdr>
            </w:div>
            <w:div w:id="786697336">
              <w:marLeft w:val="0"/>
              <w:marRight w:val="0"/>
              <w:marTop w:val="0"/>
              <w:marBottom w:val="0"/>
              <w:divBdr>
                <w:top w:val="none" w:sz="0" w:space="0" w:color="auto"/>
                <w:left w:val="none" w:sz="0" w:space="0" w:color="auto"/>
                <w:bottom w:val="none" w:sz="0" w:space="0" w:color="auto"/>
                <w:right w:val="none" w:sz="0" w:space="0" w:color="auto"/>
              </w:divBdr>
            </w:div>
            <w:div w:id="1385331450">
              <w:marLeft w:val="0"/>
              <w:marRight w:val="0"/>
              <w:marTop w:val="0"/>
              <w:marBottom w:val="0"/>
              <w:divBdr>
                <w:top w:val="none" w:sz="0" w:space="0" w:color="auto"/>
                <w:left w:val="none" w:sz="0" w:space="0" w:color="auto"/>
                <w:bottom w:val="none" w:sz="0" w:space="0" w:color="auto"/>
                <w:right w:val="none" w:sz="0" w:space="0" w:color="auto"/>
              </w:divBdr>
            </w:div>
            <w:div w:id="1759791067">
              <w:marLeft w:val="0"/>
              <w:marRight w:val="0"/>
              <w:marTop w:val="0"/>
              <w:marBottom w:val="0"/>
              <w:divBdr>
                <w:top w:val="none" w:sz="0" w:space="0" w:color="auto"/>
                <w:left w:val="none" w:sz="0" w:space="0" w:color="auto"/>
                <w:bottom w:val="none" w:sz="0" w:space="0" w:color="auto"/>
                <w:right w:val="none" w:sz="0" w:space="0" w:color="auto"/>
              </w:divBdr>
            </w:div>
            <w:div w:id="676006324">
              <w:marLeft w:val="0"/>
              <w:marRight w:val="0"/>
              <w:marTop w:val="0"/>
              <w:marBottom w:val="0"/>
              <w:divBdr>
                <w:top w:val="none" w:sz="0" w:space="0" w:color="auto"/>
                <w:left w:val="none" w:sz="0" w:space="0" w:color="auto"/>
                <w:bottom w:val="none" w:sz="0" w:space="0" w:color="auto"/>
                <w:right w:val="none" w:sz="0" w:space="0" w:color="auto"/>
              </w:divBdr>
            </w:div>
            <w:div w:id="1502231854">
              <w:marLeft w:val="0"/>
              <w:marRight w:val="0"/>
              <w:marTop w:val="0"/>
              <w:marBottom w:val="0"/>
              <w:divBdr>
                <w:top w:val="none" w:sz="0" w:space="0" w:color="auto"/>
                <w:left w:val="none" w:sz="0" w:space="0" w:color="auto"/>
                <w:bottom w:val="none" w:sz="0" w:space="0" w:color="auto"/>
                <w:right w:val="none" w:sz="0" w:space="0" w:color="auto"/>
              </w:divBdr>
            </w:div>
            <w:div w:id="969239466">
              <w:marLeft w:val="0"/>
              <w:marRight w:val="0"/>
              <w:marTop w:val="0"/>
              <w:marBottom w:val="0"/>
              <w:divBdr>
                <w:top w:val="none" w:sz="0" w:space="0" w:color="auto"/>
                <w:left w:val="none" w:sz="0" w:space="0" w:color="auto"/>
                <w:bottom w:val="none" w:sz="0" w:space="0" w:color="auto"/>
                <w:right w:val="none" w:sz="0" w:space="0" w:color="auto"/>
              </w:divBdr>
            </w:div>
            <w:div w:id="286014442">
              <w:marLeft w:val="0"/>
              <w:marRight w:val="0"/>
              <w:marTop w:val="0"/>
              <w:marBottom w:val="0"/>
              <w:divBdr>
                <w:top w:val="none" w:sz="0" w:space="0" w:color="auto"/>
                <w:left w:val="none" w:sz="0" w:space="0" w:color="auto"/>
                <w:bottom w:val="none" w:sz="0" w:space="0" w:color="auto"/>
                <w:right w:val="none" w:sz="0" w:space="0" w:color="auto"/>
              </w:divBdr>
            </w:div>
            <w:div w:id="219480912">
              <w:marLeft w:val="0"/>
              <w:marRight w:val="0"/>
              <w:marTop w:val="0"/>
              <w:marBottom w:val="0"/>
              <w:divBdr>
                <w:top w:val="none" w:sz="0" w:space="0" w:color="auto"/>
                <w:left w:val="none" w:sz="0" w:space="0" w:color="auto"/>
                <w:bottom w:val="none" w:sz="0" w:space="0" w:color="auto"/>
                <w:right w:val="none" w:sz="0" w:space="0" w:color="auto"/>
              </w:divBdr>
            </w:div>
            <w:div w:id="414404352">
              <w:marLeft w:val="0"/>
              <w:marRight w:val="0"/>
              <w:marTop w:val="0"/>
              <w:marBottom w:val="0"/>
              <w:divBdr>
                <w:top w:val="none" w:sz="0" w:space="0" w:color="auto"/>
                <w:left w:val="none" w:sz="0" w:space="0" w:color="auto"/>
                <w:bottom w:val="none" w:sz="0" w:space="0" w:color="auto"/>
                <w:right w:val="none" w:sz="0" w:space="0" w:color="auto"/>
              </w:divBdr>
            </w:div>
            <w:div w:id="1250190599">
              <w:marLeft w:val="0"/>
              <w:marRight w:val="0"/>
              <w:marTop w:val="0"/>
              <w:marBottom w:val="0"/>
              <w:divBdr>
                <w:top w:val="none" w:sz="0" w:space="0" w:color="auto"/>
                <w:left w:val="none" w:sz="0" w:space="0" w:color="auto"/>
                <w:bottom w:val="none" w:sz="0" w:space="0" w:color="auto"/>
                <w:right w:val="none" w:sz="0" w:space="0" w:color="auto"/>
              </w:divBdr>
            </w:div>
            <w:div w:id="1452748389">
              <w:marLeft w:val="0"/>
              <w:marRight w:val="0"/>
              <w:marTop w:val="0"/>
              <w:marBottom w:val="0"/>
              <w:divBdr>
                <w:top w:val="none" w:sz="0" w:space="0" w:color="auto"/>
                <w:left w:val="none" w:sz="0" w:space="0" w:color="auto"/>
                <w:bottom w:val="none" w:sz="0" w:space="0" w:color="auto"/>
                <w:right w:val="none" w:sz="0" w:space="0" w:color="auto"/>
              </w:divBdr>
            </w:div>
            <w:div w:id="2062091866">
              <w:marLeft w:val="0"/>
              <w:marRight w:val="0"/>
              <w:marTop w:val="0"/>
              <w:marBottom w:val="0"/>
              <w:divBdr>
                <w:top w:val="none" w:sz="0" w:space="0" w:color="auto"/>
                <w:left w:val="none" w:sz="0" w:space="0" w:color="auto"/>
                <w:bottom w:val="none" w:sz="0" w:space="0" w:color="auto"/>
                <w:right w:val="none" w:sz="0" w:space="0" w:color="auto"/>
              </w:divBdr>
            </w:div>
            <w:div w:id="888494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950322">
      <w:bodyDiv w:val="1"/>
      <w:marLeft w:val="0"/>
      <w:marRight w:val="0"/>
      <w:marTop w:val="0"/>
      <w:marBottom w:val="0"/>
      <w:divBdr>
        <w:top w:val="none" w:sz="0" w:space="0" w:color="auto"/>
        <w:left w:val="none" w:sz="0" w:space="0" w:color="auto"/>
        <w:bottom w:val="none" w:sz="0" w:space="0" w:color="auto"/>
        <w:right w:val="none" w:sz="0" w:space="0" w:color="auto"/>
      </w:divBdr>
      <w:divsChild>
        <w:div w:id="980620724">
          <w:marLeft w:val="0"/>
          <w:marRight w:val="0"/>
          <w:marTop w:val="0"/>
          <w:marBottom w:val="0"/>
          <w:divBdr>
            <w:top w:val="none" w:sz="0" w:space="0" w:color="auto"/>
            <w:left w:val="none" w:sz="0" w:space="0" w:color="auto"/>
            <w:bottom w:val="none" w:sz="0" w:space="0" w:color="auto"/>
            <w:right w:val="none" w:sz="0" w:space="0" w:color="auto"/>
          </w:divBdr>
          <w:divsChild>
            <w:div w:id="1597590711">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16883104">
                  <w:marLeft w:val="0"/>
                  <w:marRight w:val="0"/>
                  <w:marTop w:val="180"/>
                  <w:marBottom w:val="180"/>
                  <w:divBdr>
                    <w:top w:val="none" w:sz="0" w:space="0" w:color="auto"/>
                    <w:left w:val="none" w:sz="0" w:space="0" w:color="auto"/>
                    <w:bottom w:val="none" w:sz="0" w:space="0" w:color="auto"/>
                    <w:right w:val="none" w:sz="0" w:space="0" w:color="auto"/>
                  </w:divBdr>
                  <w:divsChild>
                    <w:div w:id="70795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668011">
      <w:bodyDiv w:val="1"/>
      <w:marLeft w:val="0"/>
      <w:marRight w:val="0"/>
      <w:marTop w:val="0"/>
      <w:marBottom w:val="0"/>
      <w:divBdr>
        <w:top w:val="none" w:sz="0" w:space="0" w:color="auto"/>
        <w:left w:val="none" w:sz="0" w:space="0" w:color="auto"/>
        <w:bottom w:val="none" w:sz="0" w:space="0" w:color="auto"/>
        <w:right w:val="none" w:sz="0" w:space="0" w:color="auto"/>
      </w:divBdr>
    </w:div>
    <w:div w:id="1277522267">
      <w:bodyDiv w:val="1"/>
      <w:marLeft w:val="0"/>
      <w:marRight w:val="0"/>
      <w:marTop w:val="0"/>
      <w:marBottom w:val="0"/>
      <w:divBdr>
        <w:top w:val="none" w:sz="0" w:space="0" w:color="auto"/>
        <w:left w:val="none" w:sz="0" w:space="0" w:color="auto"/>
        <w:bottom w:val="none" w:sz="0" w:space="0" w:color="auto"/>
        <w:right w:val="none" w:sz="0" w:space="0" w:color="auto"/>
      </w:divBdr>
      <w:divsChild>
        <w:div w:id="323168194">
          <w:marLeft w:val="0"/>
          <w:marRight w:val="0"/>
          <w:marTop w:val="0"/>
          <w:marBottom w:val="0"/>
          <w:divBdr>
            <w:top w:val="none" w:sz="0" w:space="0" w:color="auto"/>
            <w:left w:val="none" w:sz="0" w:space="0" w:color="auto"/>
            <w:bottom w:val="none" w:sz="0" w:space="0" w:color="auto"/>
            <w:right w:val="none" w:sz="0" w:space="0" w:color="auto"/>
          </w:divBdr>
          <w:divsChild>
            <w:div w:id="369190226">
              <w:marLeft w:val="0"/>
              <w:marRight w:val="0"/>
              <w:marTop w:val="0"/>
              <w:marBottom w:val="0"/>
              <w:divBdr>
                <w:top w:val="none" w:sz="0" w:space="0" w:color="auto"/>
                <w:left w:val="none" w:sz="0" w:space="0" w:color="auto"/>
                <w:bottom w:val="none" w:sz="0" w:space="0" w:color="auto"/>
                <w:right w:val="none" w:sz="0" w:space="0" w:color="auto"/>
              </w:divBdr>
            </w:div>
            <w:div w:id="464540969">
              <w:marLeft w:val="0"/>
              <w:marRight w:val="0"/>
              <w:marTop w:val="0"/>
              <w:marBottom w:val="0"/>
              <w:divBdr>
                <w:top w:val="none" w:sz="0" w:space="0" w:color="auto"/>
                <w:left w:val="none" w:sz="0" w:space="0" w:color="auto"/>
                <w:bottom w:val="none" w:sz="0" w:space="0" w:color="auto"/>
                <w:right w:val="none" w:sz="0" w:space="0" w:color="auto"/>
              </w:divBdr>
            </w:div>
            <w:div w:id="501362283">
              <w:marLeft w:val="0"/>
              <w:marRight w:val="0"/>
              <w:marTop w:val="0"/>
              <w:marBottom w:val="0"/>
              <w:divBdr>
                <w:top w:val="none" w:sz="0" w:space="0" w:color="auto"/>
                <w:left w:val="none" w:sz="0" w:space="0" w:color="auto"/>
                <w:bottom w:val="none" w:sz="0" w:space="0" w:color="auto"/>
                <w:right w:val="none" w:sz="0" w:space="0" w:color="auto"/>
              </w:divBdr>
            </w:div>
            <w:div w:id="1622296453">
              <w:marLeft w:val="0"/>
              <w:marRight w:val="0"/>
              <w:marTop w:val="0"/>
              <w:marBottom w:val="0"/>
              <w:divBdr>
                <w:top w:val="none" w:sz="0" w:space="0" w:color="auto"/>
                <w:left w:val="none" w:sz="0" w:space="0" w:color="auto"/>
                <w:bottom w:val="none" w:sz="0" w:space="0" w:color="auto"/>
                <w:right w:val="none" w:sz="0" w:space="0" w:color="auto"/>
              </w:divBdr>
            </w:div>
            <w:div w:id="1692798840">
              <w:marLeft w:val="0"/>
              <w:marRight w:val="0"/>
              <w:marTop w:val="0"/>
              <w:marBottom w:val="0"/>
              <w:divBdr>
                <w:top w:val="none" w:sz="0" w:space="0" w:color="auto"/>
                <w:left w:val="none" w:sz="0" w:space="0" w:color="auto"/>
                <w:bottom w:val="none" w:sz="0" w:space="0" w:color="auto"/>
                <w:right w:val="none" w:sz="0" w:space="0" w:color="auto"/>
              </w:divBdr>
            </w:div>
            <w:div w:id="1818376249">
              <w:marLeft w:val="0"/>
              <w:marRight w:val="0"/>
              <w:marTop w:val="0"/>
              <w:marBottom w:val="0"/>
              <w:divBdr>
                <w:top w:val="none" w:sz="0" w:space="0" w:color="auto"/>
                <w:left w:val="none" w:sz="0" w:space="0" w:color="auto"/>
                <w:bottom w:val="none" w:sz="0" w:space="0" w:color="auto"/>
                <w:right w:val="none" w:sz="0" w:space="0" w:color="auto"/>
              </w:divBdr>
            </w:div>
            <w:div w:id="244611752">
              <w:marLeft w:val="0"/>
              <w:marRight w:val="0"/>
              <w:marTop w:val="0"/>
              <w:marBottom w:val="0"/>
              <w:divBdr>
                <w:top w:val="none" w:sz="0" w:space="0" w:color="auto"/>
                <w:left w:val="none" w:sz="0" w:space="0" w:color="auto"/>
                <w:bottom w:val="none" w:sz="0" w:space="0" w:color="auto"/>
                <w:right w:val="none" w:sz="0" w:space="0" w:color="auto"/>
              </w:divBdr>
            </w:div>
            <w:div w:id="742945895">
              <w:marLeft w:val="0"/>
              <w:marRight w:val="0"/>
              <w:marTop w:val="0"/>
              <w:marBottom w:val="0"/>
              <w:divBdr>
                <w:top w:val="none" w:sz="0" w:space="0" w:color="auto"/>
                <w:left w:val="none" w:sz="0" w:space="0" w:color="auto"/>
                <w:bottom w:val="none" w:sz="0" w:space="0" w:color="auto"/>
                <w:right w:val="none" w:sz="0" w:space="0" w:color="auto"/>
              </w:divBdr>
            </w:div>
            <w:div w:id="996689356">
              <w:marLeft w:val="0"/>
              <w:marRight w:val="0"/>
              <w:marTop w:val="0"/>
              <w:marBottom w:val="0"/>
              <w:divBdr>
                <w:top w:val="none" w:sz="0" w:space="0" w:color="auto"/>
                <w:left w:val="none" w:sz="0" w:space="0" w:color="auto"/>
                <w:bottom w:val="none" w:sz="0" w:space="0" w:color="auto"/>
                <w:right w:val="none" w:sz="0" w:space="0" w:color="auto"/>
              </w:divBdr>
            </w:div>
            <w:div w:id="1386442437">
              <w:marLeft w:val="0"/>
              <w:marRight w:val="0"/>
              <w:marTop w:val="0"/>
              <w:marBottom w:val="0"/>
              <w:divBdr>
                <w:top w:val="none" w:sz="0" w:space="0" w:color="auto"/>
                <w:left w:val="none" w:sz="0" w:space="0" w:color="auto"/>
                <w:bottom w:val="none" w:sz="0" w:space="0" w:color="auto"/>
                <w:right w:val="none" w:sz="0" w:space="0" w:color="auto"/>
              </w:divBdr>
            </w:div>
            <w:div w:id="564796538">
              <w:marLeft w:val="0"/>
              <w:marRight w:val="0"/>
              <w:marTop w:val="0"/>
              <w:marBottom w:val="0"/>
              <w:divBdr>
                <w:top w:val="none" w:sz="0" w:space="0" w:color="auto"/>
                <w:left w:val="none" w:sz="0" w:space="0" w:color="auto"/>
                <w:bottom w:val="none" w:sz="0" w:space="0" w:color="auto"/>
                <w:right w:val="none" w:sz="0" w:space="0" w:color="auto"/>
              </w:divBdr>
            </w:div>
            <w:div w:id="2014797230">
              <w:marLeft w:val="0"/>
              <w:marRight w:val="0"/>
              <w:marTop w:val="0"/>
              <w:marBottom w:val="0"/>
              <w:divBdr>
                <w:top w:val="none" w:sz="0" w:space="0" w:color="auto"/>
                <w:left w:val="none" w:sz="0" w:space="0" w:color="auto"/>
                <w:bottom w:val="none" w:sz="0" w:space="0" w:color="auto"/>
                <w:right w:val="none" w:sz="0" w:space="0" w:color="auto"/>
              </w:divBdr>
            </w:div>
            <w:div w:id="2089695466">
              <w:marLeft w:val="0"/>
              <w:marRight w:val="0"/>
              <w:marTop w:val="0"/>
              <w:marBottom w:val="0"/>
              <w:divBdr>
                <w:top w:val="none" w:sz="0" w:space="0" w:color="auto"/>
                <w:left w:val="none" w:sz="0" w:space="0" w:color="auto"/>
                <w:bottom w:val="none" w:sz="0" w:space="0" w:color="auto"/>
                <w:right w:val="none" w:sz="0" w:space="0" w:color="auto"/>
              </w:divBdr>
            </w:div>
            <w:div w:id="259489056">
              <w:marLeft w:val="0"/>
              <w:marRight w:val="0"/>
              <w:marTop w:val="0"/>
              <w:marBottom w:val="0"/>
              <w:divBdr>
                <w:top w:val="none" w:sz="0" w:space="0" w:color="auto"/>
                <w:left w:val="none" w:sz="0" w:space="0" w:color="auto"/>
                <w:bottom w:val="none" w:sz="0" w:space="0" w:color="auto"/>
                <w:right w:val="none" w:sz="0" w:space="0" w:color="auto"/>
              </w:divBdr>
            </w:div>
            <w:div w:id="1364868459">
              <w:marLeft w:val="0"/>
              <w:marRight w:val="0"/>
              <w:marTop w:val="0"/>
              <w:marBottom w:val="0"/>
              <w:divBdr>
                <w:top w:val="none" w:sz="0" w:space="0" w:color="auto"/>
                <w:left w:val="none" w:sz="0" w:space="0" w:color="auto"/>
                <w:bottom w:val="none" w:sz="0" w:space="0" w:color="auto"/>
                <w:right w:val="none" w:sz="0" w:space="0" w:color="auto"/>
              </w:divBdr>
            </w:div>
            <w:div w:id="1201357165">
              <w:marLeft w:val="0"/>
              <w:marRight w:val="0"/>
              <w:marTop w:val="0"/>
              <w:marBottom w:val="0"/>
              <w:divBdr>
                <w:top w:val="none" w:sz="0" w:space="0" w:color="auto"/>
                <w:left w:val="none" w:sz="0" w:space="0" w:color="auto"/>
                <w:bottom w:val="none" w:sz="0" w:space="0" w:color="auto"/>
                <w:right w:val="none" w:sz="0" w:space="0" w:color="auto"/>
              </w:divBdr>
            </w:div>
            <w:div w:id="2106028157">
              <w:marLeft w:val="0"/>
              <w:marRight w:val="0"/>
              <w:marTop w:val="0"/>
              <w:marBottom w:val="0"/>
              <w:divBdr>
                <w:top w:val="none" w:sz="0" w:space="0" w:color="auto"/>
                <w:left w:val="none" w:sz="0" w:space="0" w:color="auto"/>
                <w:bottom w:val="none" w:sz="0" w:space="0" w:color="auto"/>
                <w:right w:val="none" w:sz="0" w:space="0" w:color="auto"/>
              </w:divBdr>
            </w:div>
            <w:div w:id="557740989">
              <w:marLeft w:val="0"/>
              <w:marRight w:val="0"/>
              <w:marTop w:val="0"/>
              <w:marBottom w:val="0"/>
              <w:divBdr>
                <w:top w:val="none" w:sz="0" w:space="0" w:color="auto"/>
                <w:left w:val="none" w:sz="0" w:space="0" w:color="auto"/>
                <w:bottom w:val="none" w:sz="0" w:space="0" w:color="auto"/>
                <w:right w:val="none" w:sz="0" w:space="0" w:color="auto"/>
              </w:divBdr>
            </w:div>
            <w:div w:id="991829528">
              <w:marLeft w:val="0"/>
              <w:marRight w:val="0"/>
              <w:marTop w:val="0"/>
              <w:marBottom w:val="0"/>
              <w:divBdr>
                <w:top w:val="none" w:sz="0" w:space="0" w:color="auto"/>
                <w:left w:val="none" w:sz="0" w:space="0" w:color="auto"/>
                <w:bottom w:val="none" w:sz="0" w:space="0" w:color="auto"/>
                <w:right w:val="none" w:sz="0" w:space="0" w:color="auto"/>
              </w:divBdr>
            </w:div>
            <w:div w:id="370693839">
              <w:marLeft w:val="0"/>
              <w:marRight w:val="0"/>
              <w:marTop w:val="0"/>
              <w:marBottom w:val="0"/>
              <w:divBdr>
                <w:top w:val="none" w:sz="0" w:space="0" w:color="auto"/>
                <w:left w:val="none" w:sz="0" w:space="0" w:color="auto"/>
                <w:bottom w:val="none" w:sz="0" w:space="0" w:color="auto"/>
                <w:right w:val="none" w:sz="0" w:space="0" w:color="auto"/>
              </w:divBdr>
            </w:div>
            <w:div w:id="1409421231">
              <w:marLeft w:val="0"/>
              <w:marRight w:val="0"/>
              <w:marTop w:val="0"/>
              <w:marBottom w:val="0"/>
              <w:divBdr>
                <w:top w:val="none" w:sz="0" w:space="0" w:color="auto"/>
                <w:left w:val="none" w:sz="0" w:space="0" w:color="auto"/>
                <w:bottom w:val="none" w:sz="0" w:space="0" w:color="auto"/>
                <w:right w:val="none" w:sz="0" w:space="0" w:color="auto"/>
              </w:divBdr>
            </w:div>
            <w:div w:id="1157959083">
              <w:marLeft w:val="0"/>
              <w:marRight w:val="0"/>
              <w:marTop w:val="0"/>
              <w:marBottom w:val="0"/>
              <w:divBdr>
                <w:top w:val="none" w:sz="0" w:space="0" w:color="auto"/>
                <w:left w:val="none" w:sz="0" w:space="0" w:color="auto"/>
                <w:bottom w:val="none" w:sz="0" w:space="0" w:color="auto"/>
                <w:right w:val="none" w:sz="0" w:space="0" w:color="auto"/>
              </w:divBdr>
            </w:div>
            <w:div w:id="1598974899">
              <w:marLeft w:val="0"/>
              <w:marRight w:val="0"/>
              <w:marTop w:val="0"/>
              <w:marBottom w:val="0"/>
              <w:divBdr>
                <w:top w:val="none" w:sz="0" w:space="0" w:color="auto"/>
                <w:left w:val="none" w:sz="0" w:space="0" w:color="auto"/>
                <w:bottom w:val="none" w:sz="0" w:space="0" w:color="auto"/>
                <w:right w:val="none" w:sz="0" w:space="0" w:color="auto"/>
              </w:divBdr>
            </w:div>
            <w:div w:id="1573733008">
              <w:marLeft w:val="0"/>
              <w:marRight w:val="0"/>
              <w:marTop w:val="0"/>
              <w:marBottom w:val="0"/>
              <w:divBdr>
                <w:top w:val="none" w:sz="0" w:space="0" w:color="auto"/>
                <w:left w:val="none" w:sz="0" w:space="0" w:color="auto"/>
                <w:bottom w:val="none" w:sz="0" w:space="0" w:color="auto"/>
                <w:right w:val="none" w:sz="0" w:space="0" w:color="auto"/>
              </w:divBdr>
            </w:div>
            <w:div w:id="398603551">
              <w:marLeft w:val="0"/>
              <w:marRight w:val="0"/>
              <w:marTop w:val="0"/>
              <w:marBottom w:val="0"/>
              <w:divBdr>
                <w:top w:val="none" w:sz="0" w:space="0" w:color="auto"/>
                <w:left w:val="none" w:sz="0" w:space="0" w:color="auto"/>
                <w:bottom w:val="none" w:sz="0" w:space="0" w:color="auto"/>
                <w:right w:val="none" w:sz="0" w:space="0" w:color="auto"/>
              </w:divBdr>
            </w:div>
            <w:div w:id="2035881642">
              <w:marLeft w:val="0"/>
              <w:marRight w:val="0"/>
              <w:marTop w:val="0"/>
              <w:marBottom w:val="0"/>
              <w:divBdr>
                <w:top w:val="none" w:sz="0" w:space="0" w:color="auto"/>
                <w:left w:val="none" w:sz="0" w:space="0" w:color="auto"/>
                <w:bottom w:val="none" w:sz="0" w:space="0" w:color="auto"/>
                <w:right w:val="none" w:sz="0" w:space="0" w:color="auto"/>
              </w:divBdr>
            </w:div>
            <w:div w:id="71053806">
              <w:marLeft w:val="0"/>
              <w:marRight w:val="0"/>
              <w:marTop w:val="0"/>
              <w:marBottom w:val="0"/>
              <w:divBdr>
                <w:top w:val="none" w:sz="0" w:space="0" w:color="auto"/>
                <w:left w:val="none" w:sz="0" w:space="0" w:color="auto"/>
                <w:bottom w:val="none" w:sz="0" w:space="0" w:color="auto"/>
                <w:right w:val="none" w:sz="0" w:space="0" w:color="auto"/>
              </w:divBdr>
            </w:div>
            <w:div w:id="396170608">
              <w:marLeft w:val="0"/>
              <w:marRight w:val="0"/>
              <w:marTop w:val="0"/>
              <w:marBottom w:val="0"/>
              <w:divBdr>
                <w:top w:val="none" w:sz="0" w:space="0" w:color="auto"/>
                <w:left w:val="none" w:sz="0" w:space="0" w:color="auto"/>
                <w:bottom w:val="none" w:sz="0" w:space="0" w:color="auto"/>
                <w:right w:val="none" w:sz="0" w:space="0" w:color="auto"/>
              </w:divBdr>
            </w:div>
            <w:div w:id="1980721693">
              <w:marLeft w:val="0"/>
              <w:marRight w:val="0"/>
              <w:marTop w:val="0"/>
              <w:marBottom w:val="0"/>
              <w:divBdr>
                <w:top w:val="none" w:sz="0" w:space="0" w:color="auto"/>
                <w:left w:val="none" w:sz="0" w:space="0" w:color="auto"/>
                <w:bottom w:val="none" w:sz="0" w:space="0" w:color="auto"/>
                <w:right w:val="none" w:sz="0" w:space="0" w:color="auto"/>
              </w:divBdr>
            </w:div>
            <w:div w:id="257174725">
              <w:marLeft w:val="0"/>
              <w:marRight w:val="0"/>
              <w:marTop w:val="0"/>
              <w:marBottom w:val="0"/>
              <w:divBdr>
                <w:top w:val="none" w:sz="0" w:space="0" w:color="auto"/>
                <w:left w:val="none" w:sz="0" w:space="0" w:color="auto"/>
                <w:bottom w:val="none" w:sz="0" w:space="0" w:color="auto"/>
                <w:right w:val="none" w:sz="0" w:space="0" w:color="auto"/>
              </w:divBdr>
            </w:div>
            <w:div w:id="116334235">
              <w:marLeft w:val="0"/>
              <w:marRight w:val="0"/>
              <w:marTop w:val="0"/>
              <w:marBottom w:val="0"/>
              <w:divBdr>
                <w:top w:val="none" w:sz="0" w:space="0" w:color="auto"/>
                <w:left w:val="none" w:sz="0" w:space="0" w:color="auto"/>
                <w:bottom w:val="none" w:sz="0" w:space="0" w:color="auto"/>
                <w:right w:val="none" w:sz="0" w:space="0" w:color="auto"/>
              </w:divBdr>
            </w:div>
            <w:div w:id="770664407">
              <w:marLeft w:val="0"/>
              <w:marRight w:val="0"/>
              <w:marTop w:val="0"/>
              <w:marBottom w:val="0"/>
              <w:divBdr>
                <w:top w:val="none" w:sz="0" w:space="0" w:color="auto"/>
                <w:left w:val="none" w:sz="0" w:space="0" w:color="auto"/>
                <w:bottom w:val="none" w:sz="0" w:space="0" w:color="auto"/>
                <w:right w:val="none" w:sz="0" w:space="0" w:color="auto"/>
              </w:divBdr>
            </w:div>
            <w:div w:id="1226573422">
              <w:marLeft w:val="0"/>
              <w:marRight w:val="0"/>
              <w:marTop w:val="0"/>
              <w:marBottom w:val="0"/>
              <w:divBdr>
                <w:top w:val="none" w:sz="0" w:space="0" w:color="auto"/>
                <w:left w:val="none" w:sz="0" w:space="0" w:color="auto"/>
                <w:bottom w:val="none" w:sz="0" w:space="0" w:color="auto"/>
                <w:right w:val="none" w:sz="0" w:space="0" w:color="auto"/>
              </w:divBdr>
            </w:div>
            <w:div w:id="722220426">
              <w:marLeft w:val="0"/>
              <w:marRight w:val="0"/>
              <w:marTop w:val="0"/>
              <w:marBottom w:val="0"/>
              <w:divBdr>
                <w:top w:val="none" w:sz="0" w:space="0" w:color="auto"/>
                <w:left w:val="none" w:sz="0" w:space="0" w:color="auto"/>
                <w:bottom w:val="none" w:sz="0" w:space="0" w:color="auto"/>
                <w:right w:val="none" w:sz="0" w:space="0" w:color="auto"/>
              </w:divBdr>
            </w:div>
            <w:div w:id="2114545271">
              <w:marLeft w:val="0"/>
              <w:marRight w:val="0"/>
              <w:marTop w:val="0"/>
              <w:marBottom w:val="0"/>
              <w:divBdr>
                <w:top w:val="none" w:sz="0" w:space="0" w:color="auto"/>
                <w:left w:val="none" w:sz="0" w:space="0" w:color="auto"/>
                <w:bottom w:val="none" w:sz="0" w:space="0" w:color="auto"/>
                <w:right w:val="none" w:sz="0" w:space="0" w:color="auto"/>
              </w:divBdr>
            </w:div>
            <w:div w:id="435907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16255649">
      <w:bodyDiv w:val="1"/>
      <w:marLeft w:val="0"/>
      <w:marRight w:val="0"/>
      <w:marTop w:val="0"/>
      <w:marBottom w:val="0"/>
      <w:divBdr>
        <w:top w:val="none" w:sz="0" w:space="0" w:color="auto"/>
        <w:left w:val="none" w:sz="0" w:space="0" w:color="auto"/>
        <w:bottom w:val="none" w:sz="0" w:space="0" w:color="auto"/>
        <w:right w:val="none" w:sz="0" w:space="0" w:color="auto"/>
      </w:divBdr>
      <w:divsChild>
        <w:div w:id="396319969">
          <w:marLeft w:val="0"/>
          <w:marRight w:val="0"/>
          <w:marTop w:val="0"/>
          <w:marBottom w:val="0"/>
          <w:divBdr>
            <w:top w:val="none" w:sz="0" w:space="0" w:color="auto"/>
            <w:left w:val="none" w:sz="0" w:space="0" w:color="auto"/>
            <w:bottom w:val="none" w:sz="0" w:space="0" w:color="auto"/>
            <w:right w:val="none" w:sz="0" w:space="0" w:color="auto"/>
          </w:divBdr>
          <w:divsChild>
            <w:div w:id="1291592877">
              <w:marLeft w:val="0"/>
              <w:marRight w:val="0"/>
              <w:marTop w:val="0"/>
              <w:marBottom w:val="0"/>
              <w:divBdr>
                <w:top w:val="none" w:sz="0" w:space="0" w:color="auto"/>
                <w:left w:val="none" w:sz="0" w:space="0" w:color="auto"/>
                <w:bottom w:val="none" w:sz="0" w:space="0" w:color="auto"/>
                <w:right w:val="none" w:sz="0" w:space="0" w:color="auto"/>
              </w:divBdr>
            </w:div>
            <w:div w:id="528034901">
              <w:marLeft w:val="0"/>
              <w:marRight w:val="0"/>
              <w:marTop w:val="0"/>
              <w:marBottom w:val="0"/>
              <w:divBdr>
                <w:top w:val="none" w:sz="0" w:space="0" w:color="auto"/>
                <w:left w:val="none" w:sz="0" w:space="0" w:color="auto"/>
                <w:bottom w:val="none" w:sz="0" w:space="0" w:color="auto"/>
                <w:right w:val="none" w:sz="0" w:space="0" w:color="auto"/>
              </w:divBdr>
            </w:div>
            <w:div w:id="1139691486">
              <w:marLeft w:val="0"/>
              <w:marRight w:val="0"/>
              <w:marTop w:val="0"/>
              <w:marBottom w:val="0"/>
              <w:divBdr>
                <w:top w:val="none" w:sz="0" w:space="0" w:color="auto"/>
                <w:left w:val="none" w:sz="0" w:space="0" w:color="auto"/>
                <w:bottom w:val="none" w:sz="0" w:space="0" w:color="auto"/>
                <w:right w:val="none" w:sz="0" w:space="0" w:color="auto"/>
              </w:divBdr>
            </w:div>
            <w:div w:id="300308259">
              <w:marLeft w:val="0"/>
              <w:marRight w:val="0"/>
              <w:marTop w:val="0"/>
              <w:marBottom w:val="0"/>
              <w:divBdr>
                <w:top w:val="none" w:sz="0" w:space="0" w:color="auto"/>
                <w:left w:val="none" w:sz="0" w:space="0" w:color="auto"/>
                <w:bottom w:val="none" w:sz="0" w:space="0" w:color="auto"/>
                <w:right w:val="none" w:sz="0" w:space="0" w:color="auto"/>
              </w:divBdr>
            </w:div>
            <w:div w:id="2044669778">
              <w:marLeft w:val="0"/>
              <w:marRight w:val="0"/>
              <w:marTop w:val="0"/>
              <w:marBottom w:val="0"/>
              <w:divBdr>
                <w:top w:val="none" w:sz="0" w:space="0" w:color="auto"/>
                <w:left w:val="none" w:sz="0" w:space="0" w:color="auto"/>
                <w:bottom w:val="none" w:sz="0" w:space="0" w:color="auto"/>
                <w:right w:val="none" w:sz="0" w:space="0" w:color="auto"/>
              </w:divBdr>
            </w:div>
            <w:div w:id="1937057482">
              <w:marLeft w:val="0"/>
              <w:marRight w:val="0"/>
              <w:marTop w:val="0"/>
              <w:marBottom w:val="0"/>
              <w:divBdr>
                <w:top w:val="none" w:sz="0" w:space="0" w:color="auto"/>
                <w:left w:val="none" w:sz="0" w:space="0" w:color="auto"/>
                <w:bottom w:val="none" w:sz="0" w:space="0" w:color="auto"/>
                <w:right w:val="none" w:sz="0" w:space="0" w:color="auto"/>
              </w:divBdr>
            </w:div>
            <w:div w:id="437717797">
              <w:marLeft w:val="0"/>
              <w:marRight w:val="0"/>
              <w:marTop w:val="0"/>
              <w:marBottom w:val="0"/>
              <w:divBdr>
                <w:top w:val="none" w:sz="0" w:space="0" w:color="auto"/>
                <w:left w:val="none" w:sz="0" w:space="0" w:color="auto"/>
                <w:bottom w:val="none" w:sz="0" w:space="0" w:color="auto"/>
                <w:right w:val="none" w:sz="0" w:space="0" w:color="auto"/>
              </w:divBdr>
            </w:div>
            <w:div w:id="351228193">
              <w:marLeft w:val="0"/>
              <w:marRight w:val="0"/>
              <w:marTop w:val="0"/>
              <w:marBottom w:val="0"/>
              <w:divBdr>
                <w:top w:val="none" w:sz="0" w:space="0" w:color="auto"/>
                <w:left w:val="none" w:sz="0" w:space="0" w:color="auto"/>
                <w:bottom w:val="none" w:sz="0" w:space="0" w:color="auto"/>
                <w:right w:val="none" w:sz="0" w:space="0" w:color="auto"/>
              </w:divBdr>
            </w:div>
            <w:div w:id="1957905688">
              <w:marLeft w:val="0"/>
              <w:marRight w:val="0"/>
              <w:marTop w:val="0"/>
              <w:marBottom w:val="0"/>
              <w:divBdr>
                <w:top w:val="none" w:sz="0" w:space="0" w:color="auto"/>
                <w:left w:val="none" w:sz="0" w:space="0" w:color="auto"/>
                <w:bottom w:val="none" w:sz="0" w:space="0" w:color="auto"/>
                <w:right w:val="none" w:sz="0" w:space="0" w:color="auto"/>
              </w:divBdr>
            </w:div>
            <w:div w:id="994918588">
              <w:marLeft w:val="0"/>
              <w:marRight w:val="0"/>
              <w:marTop w:val="0"/>
              <w:marBottom w:val="0"/>
              <w:divBdr>
                <w:top w:val="none" w:sz="0" w:space="0" w:color="auto"/>
                <w:left w:val="none" w:sz="0" w:space="0" w:color="auto"/>
                <w:bottom w:val="none" w:sz="0" w:space="0" w:color="auto"/>
                <w:right w:val="none" w:sz="0" w:space="0" w:color="auto"/>
              </w:divBdr>
            </w:div>
            <w:div w:id="67920111">
              <w:marLeft w:val="0"/>
              <w:marRight w:val="0"/>
              <w:marTop w:val="0"/>
              <w:marBottom w:val="0"/>
              <w:divBdr>
                <w:top w:val="none" w:sz="0" w:space="0" w:color="auto"/>
                <w:left w:val="none" w:sz="0" w:space="0" w:color="auto"/>
                <w:bottom w:val="none" w:sz="0" w:space="0" w:color="auto"/>
                <w:right w:val="none" w:sz="0" w:space="0" w:color="auto"/>
              </w:divBdr>
            </w:div>
            <w:div w:id="1324697197">
              <w:marLeft w:val="0"/>
              <w:marRight w:val="0"/>
              <w:marTop w:val="0"/>
              <w:marBottom w:val="0"/>
              <w:divBdr>
                <w:top w:val="none" w:sz="0" w:space="0" w:color="auto"/>
                <w:left w:val="none" w:sz="0" w:space="0" w:color="auto"/>
                <w:bottom w:val="none" w:sz="0" w:space="0" w:color="auto"/>
                <w:right w:val="none" w:sz="0" w:space="0" w:color="auto"/>
              </w:divBdr>
            </w:div>
            <w:div w:id="1868591709">
              <w:marLeft w:val="0"/>
              <w:marRight w:val="0"/>
              <w:marTop w:val="0"/>
              <w:marBottom w:val="0"/>
              <w:divBdr>
                <w:top w:val="none" w:sz="0" w:space="0" w:color="auto"/>
                <w:left w:val="none" w:sz="0" w:space="0" w:color="auto"/>
                <w:bottom w:val="none" w:sz="0" w:space="0" w:color="auto"/>
                <w:right w:val="none" w:sz="0" w:space="0" w:color="auto"/>
              </w:divBdr>
            </w:div>
            <w:div w:id="2054454734">
              <w:marLeft w:val="0"/>
              <w:marRight w:val="0"/>
              <w:marTop w:val="0"/>
              <w:marBottom w:val="0"/>
              <w:divBdr>
                <w:top w:val="none" w:sz="0" w:space="0" w:color="auto"/>
                <w:left w:val="none" w:sz="0" w:space="0" w:color="auto"/>
                <w:bottom w:val="none" w:sz="0" w:space="0" w:color="auto"/>
                <w:right w:val="none" w:sz="0" w:space="0" w:color="auto"/>
              </w:divBdr>
            </w:div>
            <w:div w:id="1681349895">
              <w:marLeft w:val="0"/>
              <w:marRight w:val="0"/>
              <w:marTop w:val="0"/>
              <w:marBottom w:val="0"/>
              <w:divBdr>
                <w:top w:val="none" w:sz="0" w:space="0" w:color="auto"/>
                <w:left w:val="none" w:sz="0" w:space="0" w:color="auto"/>
                <w:bottom w:val="none" w:sz="0" w:space="0" w:color="auto"/>
                <w:right w:val="none" w:sz="0" w:space="0" w:color="auto"/>
              </w:divBdr>
            </w:div>
            <w:div w:id="1963221007">
              <w:marLeft w:val="0"/>
              <w:marRight w:val="0"/>
              <w:marTop w:val="0"/>
              <w:marBottom w:val="0"/>
              <w:divBdr>
                <w:top w:val="none" w:sz="0" w:space="0" w:color="auto"/>
                <w:left w:val="none" w:sz="0" w:space="0" w:color="auto"/>
                <w:bottom w:val="none" w:sz="0" w:space="0" w:color="auto"/>
                <w:right w:val="none" w:sz="0" w:space="0" w:color="auto"/>
              </w:divBdr>
            </w:div>
            <w:div w:id="1300963993">
              <w:marLeft w:val="0"/>
              <w:marRight w:val="0"/>
              <w:marTop w:val="0"/>
              <w:marBottom w:val="0"/>
              <w:divBdr>
                <w:top w:val="none" w:sz="0" w:space="0" w:color="auto"/>
                <w:left w:val="none" w:sz="0" w:space="0" w:color="auto"/>
                <w:bottom w:val="none" w:sz="0" w:space="0" w:color="auto"/>
                <w:right w:val="none" w:sz="0" w:space="0" w:color="auto"/>
              </w:divBdr>
            </w:div>
            <w:div w:id="1670136774">
              <w:marLeft w:val="0"/>
              <w:marRight w:val="0"/>
              <w:marTop w:val="0"/>
              <w:marBottom w:val="0"/>
              <w:divBdr>
                <w:top w:val="none" w:sz="0" w:space="0" w:color="auto"/>
                <w:left w:val="none" w:sz="0" w:space="0" w:color="auto"/>
                <w:bottom w:val="none" w:sz="0" w:space="0" w:color="auto"/>
                <w:right w:val="none" w:sz="0" w:space="0" w:color="auto"/>
              </w:divBdr>
            </w:div>
            <w:div w:id="671302526">
              <w:marLeft w:val="0"/>
              <w:marRight w:val="0"/>
              <w:marTop w:val="0"/>
              <w:marBottom w:val="0"/>
              <w:divBdr>
                <w:top w:val="none" w:sz="0" w:space="0" w:color="auto"/>
                <w:left w:val="none" w:sz="0" w:space="0" w:color="auto"/>
                <w:bottom w:val="none" w:sz="0" w:space="0" w:color="auto"/>
                <w:right w:val="none" w:sz="0" w:space="0" w:color="auto"/>
              </w:divBdr>
            </w:div>
            <w:div w:id="1384717413">
              <w:marLeft w:val="0"/>
              <w:marRight w:val="0"/>
              <w:marTop w:val="0"/>
              <w:marBottom w:val="0"/>
              <w:divBdr>
                <w:top w:val="none" w:sz="0" w:space="0" w:color="auto"/>
                <w:left w:val="none" w:sz="0" w:space="0" w:color="auto"/>
                <w:bottom w:val="none" w:sz="0" w:space="0" w:color="auto"/>
                <w:right w:val="none" w:sz="0" w:space="0" w:color="auto"/>
              </w:divBdr>
            </w:div>
            <w:div w:id="1485009569">
              <w:marLeft w:val="0"/>
              <w:marRight w:val="0"/>
              <w:marTop w:val="0"/>
              <w:marBottom w:val="0"/>
              <w:divBdr>
                <w:top w:val="none" w:sz="0" w:space="0" w:color="auto"/>
                <w:left w:val="none" w:sz="0" w:space="0" w:color="auto"/>
                <w:bottom w:val="none" w:sz="0" w:space="0" w:color="auto"/>
                <w:right w:val="none" w:sz="0" w:space="0" w:color="auto"/>
              </w:divBdr>
            </w:div>
            <w:div w:id="912470510">
              <w:marLeft w:val="0"/>
              <w:marRight w:val="0"/>
              <w:marTop w:val="0"/>
              <w:marBottom w:val="0"/>
              <w:divBdr>
                <w:top w:val="none" w:sz="0" w:space="0" w:color="auto"/>
                <w:left w:val="none" w:sz="0" w:space="0" w:color="auto"/>
                <w:bottom w:val="none" w:sz="0" w:space="0" w:color="auto"/>
                <w:right w:val="none" w:sz="0" w:space="0" w:color="auto"/>
              </w:divBdr>
            </w:div>
            <w:div w:id="197665976">
              <w:marLeft w:val="0"/>
              <w:marRight w:val="0"/>
              <w:marTop w:val="0"/>
              <w:marBottom w:val="0"/>
              <w:divBdr>
                <w:top w:val="none" w:sz="0" w:space="0" w:color="auto"/>
                <w:left w:val="none" w:sz="0" w:space="0" w:color="auto"/>
                <w:bottom w:val="none" w:sz="0" w:space="0" w:color="auto"/>
                <w:right w:val="none" w:sz="0" w:space="0" w:color="auto"/>
              </w:divBdr>
            </w:div>
            <w:div w:id="988049258">
              <w:marLeft w:val="0"/>
              <w:marRight w:val="0"/>
              <w:marTop w:val="0"/>
              <w:marBottom w:val="0"/>
              <w:divBdr>
                <w:top w:val="none" w:sz="0" w:space="0" w:color="auto"/>
                <w:left w:val="none" w:sz="0" w:space="0" w:color="auto"/>
                <w:bottom w:val="none" w:sz="0" w:space="0" w:color="auto"/>
                <w:right w:val="none" w:sz="0" w:space="0" w:color="auto"/>
              </w:divBdr>
            </w:div>
            <w:div w:id="1440683799">
              <w:marLeft w:val="0"/>
              <w:marRight w:val="0"/>
              <w:marTop w:val="0"/>
              <w:marBottom w:val="0"/>
              <w:divBdr>
                <w:top w:val="none" w:sz="0" w:space="0" w:color="auto"/>
                <w:left w:val="none" w:sz="0" w:space="0" w:color="auto"/>
                <w:bottom w:val="none" w:sz="0" w:space="0" w:color="auto"/>
                <w:right w:val="none" w:sz="0" w:space="0" w:color="auto"/>
              </w:divBdr>
            </w:div>
            <w:div w:id="1574006432">
              <w:marLeft w:val="0"/>
              <w:marRight w:val="0"/>
              <w:marTop w:val="0"/>
              <w:marBottom w:val="0"/>
              <w:divBdr>
                <w:top w:val="none" w:sz="0" w:space="0" w:color="auto"/>
                <w:left w:val="none" w:sz="0" w:space="0" w:color="auto"/>
                <w:bottom w:val="none" w:sz="0" w:space="0" w:color="auto"/>
                <w:right w:val="none" w:sz="0" w:space="0" w:color="auto"/>
              </w:divBdr>
            </w:div>
            <w:div w:id="420761612">
              <w:marLeft w:val="0"/>
              <w:marRight w:val="0"/>
              <w:marTop w:val="0"/>
              <w:marBottom w:val="0"/>
              <w:divBdr>
                <w:top w:val="none" w:sz="0" w:space="0" w:color="auto"/>
                <w:left w:val="none" w:sz="0" w:space="0" w:color="auto"/>
                <w:bottom w:val="none" w:sz="0" w:space="0" w:color="auto"/>
                <w:right w:val="none" w:sz="0" w:space="0" w:color="auto"/>
              </w:divBdr>
            </w:div>
            <w:div w:id="2130733674">
              <w:marLeft w:val="0"/>
              <w:marRight w:val="0"/>
              <w:marTop w:val="0"/>
              <w:marBottom w:val="0"/>
              <w:divBdr>
                <w:top w:val="none" w:sz="0" w:space="0" w:color="auto"/>
                <w:left w:val="none" w:sz="0" w:space="0" w:color="auto"/>
                <w:bottom w:val="none" w:sz="0" w:space="0" w:color="auto"/>
                <w:right w:val="none" w:sz="0" w:space="0" w:color="auto"/>
              </w:divBdr>
            </w:div>
            <w:div w:id="399913882">
              <w:marLeft w:val="0"/>
              <w:marRight w:val="0"/>
              <w:marTop w:val="0"/>
              <w:marBottom w:val="0"/>
              <w:divBdr>
                <w:top w:val="none" w:sz="0" w:space="0" w:color="auto"/>
                <w:left w:val="none" w:sz="0" w:space="0" w:color="auto"/>
                <w:bottom w:val="none" w:sz="0" w:space="0" w:color="auto"/>
                <w:right w:val="none" w:sz="0" w:space="0" w:color="auto"/>
              </w:divBdr>
            </w:div>
            <w:div w:id="797142043">
              <w:marLeft w:val="0"/>
              <w:marRight w:val="0"/>
              <w:marTop w:val="0"/>
              <w:marBottom w:val="0"/>
              <w:divBdr>
                <w:top w:val="none" w:sz="0" w:space="0" w:color="auto"/>
                <w:left w:val="none" w:sz="0" w:space="0" w:color="auto"/>
                <w:bottom w:val="none" w:sz="0" w:space="0" w:color="auto"/>
                <w:right w:val="none" w:sz="0" w:space="0" w:color="auto"/>
              </w:divBdr>
            </w:div>
            <w:div w:id="1970277873">
              <w:marLeft w:val="0"/>
              <w:marRight w:val="0"/>
              <w:marTop w:val="0"/>
              <w:marBottom w:val="0"/>
              <w:divBdr>
                <w:top w:val="none" w:sz="0" w:space="0" w:color="auto"/>
                <w:left w:val="none" w:sz="0" w:space="0" w:color="auto"/>
                <w:bottom w:val="none" w:sz="0" w:space="0" w:color="auto"/>
                <w:right w:val="none" w:sz="0" w:space="0" w:color="auto"/>
              </w:divBdr>
            </w:div>
            <w:div w:id="1697122533">
              <w:marLeft w:val="0"/>
              <w:marRight w:val="0"/>
              <w:marTop w:val="0"/>
              <w:marBottom w:val="0"/>
              <w:divBdr>
                <w:top w:val="none" w:sz="0" w:space="0" w:color="auto"/>
                <w:left w:val="none" w:sz="0" w:space="0" w:color="auto"/>
                <w:bottom w:val="none" w:sz="0" w:space="0" w:color="auto"/>
                <w:right w:val="none" w:sz="0" w:space="0" w:color="auto"/>
              </w:divBdr>
            </w:div>
            <w:div w:id="1143347507">
              <w:marLeft w:val="0"/>
              <w:marRight w:val="0"/>
              <w:marTop w:val="0"/>
              <w:marBottom w:val="0"/>
              <w:divBdr>
                <w:top w:val="none" w:sz="0" w:space="0" w:color="auto"/>
                <w:left w:val="none" w:sz="0" w:space="0" w:color="auto"/>
                <w:bottom w:val="none" w:sz="0" w:space="0" w:color="auto"/>
                <w:right w:val="none" w:sz="0" w:space="0" w:color="auto"/>
              </w:divBdr>
            </w:div>
            <w:div w:id="1495102456">
              <w:marLeft w:val="0"/>
              <w:marRight w:val="0"/>
              <w:marTop w:val="0"/>
              <w:marBottom w:val="0"/>
              <w:divBdr>
                <w:top w:val="none" w:sz="0" w:space="0" w:color="auto"/>
                <w:left w:val="none" w:sz="0" w:space="0" w:color="auto"/>
                <w:bottom w:val="none" w:sz="0" w:space="0" w:color="auto"/>
                <w:right w:val="none" w:sz="0" w:space="0" w:color="auto"/>
              </w:divBdr>
            </w:div>
            <w:div w:id="223372670">
              <w:marLeft w:val="0"/>
              <w:marRight w:val="0"/>
              <w:marTop w:val="0"/>
              <w:marBottom w:val="0"/>
              <w:divBdr>
                <w:top w:val="none" w:sz="0" w:space="0" w:color="auto"/>
                <w:left w:val="none" w:sz="0" w:space="0" w:color="auto"/>
                <w:bottom w:val="none" w:sz="0" w:space="0" w:color="auto"/>
                <w:right w:val="none" w:sz="0" w:space="0" w:color="auto"/>
              </w:divBdr>
            </w:div>
            <w:div w:id="1170104153">
              <w:marLeft w:val="0"/>
              <w:marRight w:val="0"/>
              <w:marTop w:val="0"/>
              <w:marBottom w:val="0"/>
              <w:divBdr>
                <w:top w:val="none" w:sz="0" w:space="0" w:color="auto"/>
                <w:left w:val="none" w:sz="0" w:space="0" w:color="auto"/>
                <w:bottom w:val="none" w:sz="0" w:space="0" w:color="auto"/>
                <w:right w:val="none" w:sz="0" w:space="0" w:color="auto"/>
              </w:divBdr>
            </w:div>
            <w:div w:id="1853882851">
              <w:marLeft w:val="0"/>
              <w:marRight w:val="0"/>
              <w:marTop w:val="0"/>
              <w:marBottom w:val="0"/>
              <w:divBdr>
                <w:top w:val="none" w:sz="0" w:space="0" w:color="auto"/>
                <w:left w:val="none" w:sz="0" w:space="0" w:color="auto"/>
                <w:bottom w:val="none" w:sz="0" w:space="0" w:color="auto"/>
                <w:right w:val="none" w:sz="0" w:space="0" w:color="auto"/>
              </w:divBdr>
            </w:div>
            <w:div w:id="1993942232">
              <w:marLeft w:val="0"/>
              <w:marRight w:val="0"/>
              <w:marTop w:val="0"/>
              <w:marBottom w:val="0"/>
              <w:divBdr>
                <w:top w:val="none" w:sz="0" w:space="0" w:color="auto"/>
                <w:left w:val="none" w:sz="0" w:space="0" w:color="auto"/>
                <w:bottom w:val="none" w:sz="0" w:space="0" w:color="auto"/>
                <w:right w:val="none" w:sz="0" w:space="0" w:color="auto"/>
              </w:divBdr>
            </w:div>
            <w:div w:id="84763604">
              <w:marLeft w:val="0"/>
              <w:marRight w:val="0"/>
              <w:marTop w:val="0"/>
              <w:marBottom w:val="0"/>
              <w:divBdr>
                <w:top w:val="none" w:sz="0" w:space="0" w:color="auto"/>
                <w:left w:val="none" w:sz="0" w:space="0" w:color="auto"/>
                <w:bottom w:val="none" w:sz="0" w:space="0" w:color="auto"/>
                <w:right w:val="none" w:sz="0" w:space="0" w:color="auto"/>
              </w:divBdr>
            </w:div>
            <w:div w:id="1520702954">
              <w:marLeft w:val="0"/>
              <w:marRight w:val="0"/>
              <w:marTop w:val="0"/>
              <w:marBottom w:val="0"/>
              <w:divBdr>
                <w:top w:val="none" w:sz="0" w:space="0" w:color="auto"/>
                <w:left w:val="none" w:sz="0" w:space="0" w:color="auto"/>
                <w:bottom w:val="none" w:sz="0" w:space="0" w:color="auto"/>
                <w:right w:val="none" w:sz="0" w:space="0" w:color="auto"/>
              </w:divBdr>
            </w:div>
            <w:div w:id="925849495">
              <w:marLeft w:val="0"/>
              <w:marRight w:val="0"/>
              <w:marTop w:val="0"/>
              <w:marBottom w:val="0"/>
              <w:divBdr>
                <w:top w:val="none" w:sz="0" w:space="0" w:color="auto"/>
                <w:left w:val="none" w:sz="0" w:space="0" w:color="auto"/>
                <w:bottom w:val="none" w:sz="0" w:space="0" w:color="auto"/>
                <w:right w:val="none" w:sz="0" w:space="0" w:color="auto"/>
              </w:divBdr>
            </w:div>
            <w:div w:id="1449156790">
              <w:marLeft w:val="0"/>
              <w:marRight w:val="0"/>
              <w:marTop w:val="0"/>
              <w:marBottom w:val="0"/>
              <w:divBdr>
                <w:top w:val="none" w:sz="0" w:space="0" w:color="auto"/>
                <w:left w:val="none" w:sz="0" w:space="0" w:color="auto"/>
                <w:bottom w:val="none" w:sz="0" w:space="0" w:color="auto"/>
                <w:right w:val="none" w:sz="0" w:space="0" w:color="auto"/>
              </w:divBdr>
            </w:div>
            <w:div w:id="1539393974">
              <w:marLeft w:val="0"/>
              <w:marRight w:val="0"/>
              <w:marTop w:val="0"/>
              <w:marBottom w:val="0"/>
              <w:divBdr>
                <w:top w:val="none" w:sz="0" w:space="0" w:color="auto"/>
                <w:left w:val="none" w:sz="0" w:space="0" w:color="auto"/>
                <w:bottom w:val="none" w:sz="0" w:space="0" w:color="auto"/>
                <w:right w:val="none" w:sz="0" w:space="0" w:color="auto"/>
              </w:divBdr>
            </w:div>
            <w:div w:id="1662343658">
              <w:marLeft w:val="0"/>
              <w:marRight w:val="0"/>
              <w:marTop w:val="0"/>
              <w:marBottom w:val="0"/>
              <w:divBdr>
                <w:top w:val="none" w:sz="0" w:space="0" w:color="auto"/>
                <w:left w:val="none" w:sz="0" w:space="0" w:color="auto"/>
                <w:bottom w:val="none" w:sz="0" w:space="0" w:color="auto"/>
                <w:right w:val="none" w:sz="0" w:space="0" w:color="auto"/>
              </w:divBdr>
            </w:div>
            <w:div w:id="87821673">
              <w:marLeft w:val="0"/>
              <w:marRight w:val="0"/>
              <w:marTop w:val="0"/>
              <w:marBottom w:val="0"/>
              <w:divBdr>
                <w:top w:val="none" w:sz="0" w:space="0" w:color="auto"/>
                <w:left w:val="none" w:sz="0" w:space="0" w:color="auto"/>
                <w:bottom w:val="none" w:sz="0" w:space="0" w:color="auto"/>
                <w:right w:val="none" w:sz="0" w:space="0" w:color="auto"/>
              </w:divBdr>
            </w:div>
            <w:div w:id="1887524767">
              <w:marLeft w:val="0"/>
              <w:marRight w:val="0"/>
              <w:marTop w:val="0"/>
              <w:marBottom w:val="0"/>
              <w:divBdr>
                <w:top w:val="none" w:sz="0" w:space="0" w:color="auto"/>
                <w:left w:val="none" w:sz="0" w:space="0" w:color="auto"/>
                <w:bottom w:val="none" w:sz="0" w:space="0" w:color="auto"/>
                <w:right w:val="none" w:sz="0" w:space="0" w:color="auto"/>
              </w:divBdr>
            </w:div>
            <w:div w:id="233202682">
              <w:marLeft w:val="0"/>
              <w:marRight w:val="0"/>
              <w:marTop w:val="0"/>
              <w:marBottom w:val="0"/>
              <w:divBdr>
                <w:top w:val="none" w:sz="0" w:space="0" w:color="auto"/>
                <w:left w:val="none" w:sz="0" w:space="0" w:color="auto"/>
                <w:bottom w:val="none" w:sz="0" w:space="0" w:color="auto"/>
                <w:right w:val="none" w:sz="0" w:space="0" w:color="auto"/>
              </w:divBdr>
            </w:div>
            <w:div w:id="551162697">
              <w:marLeft w:val="0"/>
              <w:marRight w:val="0"/>
              <w:marTop w:val="0"/>
              <w:marBottom w:val="0"/>
              <w:divBdr>
                <w:top w:val="none" w:sz="0" w:space="0" w:color="auto"/>
                <w:left w:val="none" w:sz="0" w:space="0" w:color="auto"/>
                <w:bottom w:val="none" w:sz="0" w:space="0" w:color="auto"/>
                <w:right w:val="none" w:sz="0" w:space="0" w:color="auto"/>
              </w:divBdr>
            </w:div>
            <w:div w:id="1890729608">
              <w:marLeft w:val="0"/>
              <w:marRight w:val="0"/>
              <w:marTop w:val="0"/>
              <w:marBottom w:val="0"/>
              <w:divBdr>
                <w:top w:val="none" w:sz="0" w:space="0" w:color="auto"/>
                <w:left w:val="none" w:sz="0" w:space="0" w:color="auto"/>
                <w:bottom w:val="none" w:sz="0" w:space="0" w:color="auto"/>
                <w:right w:val="none" w:sz="0" w:space="0" w:color="auto"/>
              </w:divBdr>
            </w:div>
            <w:div w:id="2127195339">
              <w:marLeft w:val="0"/>
              <w:marRight w:val="0"/>
              <w:marTop w:val="0"/>
              <w:marBottom w:val="0"/>
              <w:divBdr>
                <w:top w:val="none" w:sz="0" w:space="0" w:color="auto"/>
                <w:left w:val="none" w:sz="0" w:space="0" w:color="auto"/>
                <w:bottom w:val="none" w:sz="0" w:space="0" w:color="auto"/>
                <w:right w:val="none" w:sz="0" w:space="0" w:color="auto"/>
              </w:divBdr>
            </w:div>
            <w:div w:id="1543397327">
              <w:marLeft w:val="0"/>
              <w:marRight w:val="0"/>
              <w:marTop w:val="0"/>
              <w:marBottom w:val="0"/>
              <w:divBdr>
                <w:top w:val="none" w:sz="0" w:space="0" w:color="auto"/>
                <w:left w:val="none" w:sz="0" w:space="0" w:color="auto"/>
                <w:bottom w:val="none" w:sz="0" w:space="0" w:color="auto"/>
                <w:right w:val="none" w:sz="0" w:space="0" w:color="auto"/>
              </w:divBdr>
            </w:div>
            <w:div w:id="756678802">
              <w:marLeft w:val="0"/>
              <w:marRight w:val="0"/>
              <w:marTop w:val="0"/>
              <w:marBottom w:val="0"/>
              <w:divBdr>
                <w:top w:val="none" w:sz="0" w:space="0" w:color="auto"/>
                <w:left w:val="none" w:sz="0" w:space="0" w:color="auto"/>
                <w:bottom w:val="none" w:sz="0" w:space="0" w:color="auto"/>
                <w:right w:val="none" w:sz="0" w:space="0" w:color="auto"/>
              </w:divBdr>
            </w:div>
            <w:div w:id="1450976436">
              <w:marLeft w:val="0"/>
              <w:marRight w:val="0"/>
              <w:marTop w:val="0"/>
              <w:marBottom w:val="0"/>
              <w:divBdr>
                <w:top w:val="none" w:sz="0" w:space="0" w:color="auto"/>
                <w:left w:val="none" w:sz="0" w:space="0" w:color="auto"/>
                <w:bottom w:val="none" w:sz="0" w:space="0" w:color="auto"/>
                <w:right w:val="none" w:sz="0" w:space="0" w:color="auto"/>
              </w:divBdr>
            </w:div>
            <w:div w:id="799493491">
              <w:marLeft w:val="0"/>
              <w:marRight w:val="0"/>
              <w:marTop w:val="0"/>
              <w:marBottom w:val="0"/>
              <w:divBdr>
                <w:top w:val="none" w:sz="0" w:space="0" w:color="auto"/>
                <w:left w:val="none" w:sz="0" w:space="0" w:color="auto"/>
                <w:bottom w:val="none" w:sz="0" w:space="0" w:color="auto"/>
                <w:right w:val="none" w:sz="0" w:space="0" w:color="auto"/>
              </w:divBdr>
            </w:div>
            <w:div w:id="1218855283">
              <w:marLeft w:val="0"/>
              <w:marRight w:val="0"/>
              <w:marTop w:val="0"/>
              <w:marBottom w:val="0"/>
              <w:divBdr>
                <w:top w:val="none" w:sz="0" w:space="0" w:color="auto"/>
                <w:left w:val="none" w:sz="0" w:space="0" w:color="auto"/>
                <w:bottom w:val="none" w:sz="0" w:space="0" w:color="auto"/>
                <w:right w:val="none" w:sz="0" w:space="0" w:color="auto"/>
              </w:divBdr>
            </w:div>
            <w:div w:id="1871337997">
              <w:marLeft w:val="0"/>
              <w:marRight w:val="0"/>
              <w:marTop w:val="0"/>
              <w:marBottom w:val="0"/>
              <w:divBdr>
                <w:top w:val="none" w:sz="0" w:space="0" w:color="auto"/>
                <w:left w:val="none" w:sz="0" w:space="0" w:color="auto"/>
                <w:bottom w:val="none" w:sz="0" w:space="0" w:color="auto"/>
                <w:right w:val="none" w:sz="0" w:space="0" w:color="auto"/>
              </w:divBdr>
            </w:div>
            <w:div w:id="1052075548">
              <w:marLeft w:val="0"/>
              <w:marRight w:val="0"/>
              <w:marTop w:val="0"/>
              <w:marBottom w:val="0"/>
              <w:divBdr>
                <w:top w:val="none" w:sz="0" w:space="0" w:color="auto"/>
                <w:left w:val="none" w:sz="0" w:space="0" w:color="auto"/>
                <w:bottom w:val="none" w:sz="0" w:space="0" w:color="auto"/>
                <w:right w:val="none" w:sz="0" w:space="0" w:color="auto"/>
              </w:divBdr>
            </w:div>
            <w:div w:id="1936593783">
              <w:marLeft w:val="0"/>
              <w:marRight w:val="0"/>
              <w:marTop w:val="0"/>
              <w:marBottom w:val="0"/>
              <w:divBdr>
                <w:top w:val="none" w:sz="0" w:space="0" w:color="auto"/>
                <w:left w:val="none" w:sz="0" w:space="0" w:color="auto"/>
                <w:bottom w:val="none" w:sz="0" w:space="0" w:color="auto"/>
                <w:right w:val="none" w:sz="0" w:space="0" w:color="auto"/>
              </w:divBdr>
            </w:div>
            <w:div w:id="1120029111">
              <w:marLeft w:val="0"/>
              <w:marRight w:val="0"/>
              <w:marTop w:val="0"/>
              <w:marBottom w:val="0"/>
              <w:divBdr>
                <w:top w:val="none" w:sz="0" w:space="0" w:color="auto"/>
                <w:left w:val="none" w:sz="0" w:space="0" w:color="auto"/>
                <w:bottom w:val="none" w:sz="0" w:space="0" w:color="auto"/>
                <w:right w:val="none" w:sz="0" w:space="0" w:color="auto"/>
              </w:divBdr>
            </w:div>
            <w:div w:id="502473514">
              <w:marLeft w:val="0"/>
              <w:marRight w:val="0"/>
              <w:marTop w:val="0"/>
              <w:marBottom w:val="0"/>
              <w:divBdr>
                <w:top w:val="none" w:sz="0" w:space="0" w:color="auto"/>
                <w:left w:val="none" w:sz="0" w:space="0" w:color="auto"/>
                <w:bottom w:val="none" w:sz="0" w:space="0" w:color="auto"/>
                <w:right w:val="none" w:sz="0" w:space="0" w:color="auto"/>
              </w:divBdr>
            </w:div>
            <w:div w:id="628323436">
              <w:marLeft w:val="0"/>
              <w:marRight w:val="0"/>
              <w:marTop w:val="0"/>
              <w:marBottom w:val="0"/>
              <w:divBdr>
                <w:top w:val="none" w:sz="0" w:space="0" w:color="auto"/>
                <w:left w:val="none" w:sz="0" w:space="0" w:color="auto"/>
                <w:bottom w:val="none" w:sz="0" w:space="0" w:color="auto"/>
                <w:right w:val="none" w:sz="0" w:space="0" w:color="auto"/>
              </w:divBdr>
            </w:div>
            <w:div w:id="1935360117">
              <w:marLeft w:val="0"/>
              <w:marRight w:val="0"/>
              <w:marTop w:val="0"/>
              <w:marBottom w:val="0"/>
              <w:divBdr>
                <w:top w:val="none" w:sz="0" w:space="0" w:color="auto"/>
                <w:left w:val="none" w:sz="0" w:space="0" w:color="auto"/>
                <w:bottom w:val="none" w:sz="0" w:space="0" w:color="auto"/>
                <w:right w:val="none" w:sz="0" w:space="0" w:color="auto"/>
              </w:divBdr>
            </w:div>
            <w:div w:id="1574393986">
              <w:marLeft w:val="0"/>
              <w:marRight w:val="0"/>
              <w:marTop w:val="0"/>
              <w:marBottom w:val="0"/>
              <w:divBdr>
                <w:top w:val="none" w:sz="0" w:space="0" w:color="auto"/>
                <w:left w:val="none" w:sz="0" w:space="0" w:color="auto"/>
                <w:bottom w:val="none" w:sz="0" w:space="0" w:color="auto"/>
                <w:right w:val="none" w:sz="0" w:space="0" w:color="auto"/>
              </w:divBdr>
            </w:div>
            <w:div w:id="418909105">
              <w:marLeft w:val="0"/>
              <w:marRight w:val="0"/>
              <w:marTop w:val="0"/>
              <w:marBottom w:val="0"/>
              <w:divBdr>
                <w:top w:val="none" w:sz="0" w:space="0" w:color="auto"/>
                <w:left w:val="none" w:sz="0" w:space="0" w:color="auto"/>
                <w:bottom w:val="none" w:sz="0" w:space="0" w:color="auto"/>
                <w:right w:val="none" w:sz="0" w:space="0" w:color="auto"/>
              </w:divBdr>
            </w:div>
            <w:div w:id="484321774">
              <w:marLeft w:val="0"/>
              <w:marRight w:val="0"/>
              <w:marTop w:val="0"/>
              <w:marBottom w:val="0"/>
              <w:divBdr>
                <w:top w:val="none" w:sz="0" w:space="0" w:color="auto"/>
                <w:left w:val="none" w:sz="0" w:space="0" w:color="auto"/>
                <w:bottom w:val="none" w:sz="0" w:space="0" w:color="auto"/>
                <w:right w:val="none" w:sz="0" w:space="0" w:color="auto"/>
              </w:divBdr>
            </w:div>
            <w:div w:id="449780368">
              <w:marLeft w:val="0"/>
              <w:marRight w:val="0"/>
              <w:marTop w:val="0"/>
              <w:marBottom w:val="0"/>
              <w:divBdr>
                <w:top w:val="none" w:sz="0" w:space="0" w:color="auto"/>
                <w:left w:val="none" w:sz="0" w:space="0" w:color="auto"/>
                <w:bottom w:val="none" w:sz="0" w:space="0" w:color="auto"/>
                <w:right w:val="none" w:sz="0" w:space="0" w:color="auto"/>
              </w:divBdr>
            </w:div>
            <w:div w:id="70734353">
              <w:marLeft w:val="0"/>
              <w:marRight w:val="0"/>
              <w:marTop w:val="0"/>
              <w:marBottom w:val="0"/>
              <w:divBdr>
                <w:top w:val="none" w:sz="0" w:space="0" w:color="auto"/>
                <w:left w:val="none" w:sz="0" w:space="0" w:color="auto"/>
                <w:bottom w:val="none" w:sz="0" w:space="0" w:color="auto"/>
                <w:right w:val="none" w:sz="0" w:space="0" w:color="auto"/>
              </w:divBdr>
            </w:div>
            <w:div w:id="1908151273">
              <w:marLeft w:val="0"/>
              <w:marRight w:val="0"/>
              <w:marTop w:val="0"/>
              <w:marBottom w:val="0"/>
              <w:divBdr>
                <w:top w:val="none" w:sz="0" w:space="0" w:color="auto"/>
                <w:left w:val="none" w:sz="0" w:space="0" w:color="auto"/>
                <w:bottom w:val="none" w:sz="0" w:space="0" w:color="auto"/>
                <w:right w:val="none" w:sz="0" w:space="0" w:color="auto"/>
              </w:divBdr>
            </w:div>
            <w:div w:id="1420560630">
              <w:marLeft w:val="0"/>
              <w:marRight w:val="0"/>
              <w:marTop w:val="0"/>
              <w:marBottom w:val="0"/>
              <w:divBdr>
                <w:top w:val="none" w:sz="0" w:space="0" w:color="auto"/>
                <w:left w:val="none" w:sz="0" w:space="0" w:color="auto"/>
                <w:bottom w:val="none" w:sz="0" w:space="0" w:color="auto"/>
                <w:right w:val="none" w:sz="0" w:space="0" w:color="auto"/>
              </w:divBdr>
            </w:div>
            <w:div w:id="1225214190">
              <w:marLeft w:val="0"/>
              <w:marRight w:val="0"/>
              <w:marTop w:val="0"/>
              <w:marBottom w:val="0"/>
              <w:divBdr>
                <w:top w:val="none" w:sz="0" w:space="0" w:color="auto"/>
                <w:left w:val="none" w:sz="0" w:space="0" w:color="auto"/>
                <w:bottom w:val="none" w:sz="0" w:space="0" w:color="auto"/>
                <w:right w:val="none" w:sz="0" w:space="0" w:color="auto"/>
              </w:divBdr>
            </w:div>
            <w:div w:id="1739401177">
              <w:marLeft w:val="0"/>
              <w:marRight w:val="0"/>
              <w:marTop w:val="0"/>
              <w:marBottom w:val="0"/>
              <w:divBdr>
                <w:top w:val="none" w:sz="0" w:space="0" w:color="auto"/>
                <w:left w:val="none" w:sz="0" w:space="0" w:color="auto"/>
                <w:bottom w:val="none" w:sz="0" w:space="0" w:color="auto"/>
                <w:right w:val="none" w:sz="0" w:space="0" w:color="auto"/>
              </w:divBdr>
            </w:div>
            <w:div w:id="1171136997">
              <w:marLeft w:val="0"/>
              <w:marRight w:val="0"/>
              <w:marTop w:val="0"/>
              <w:marBottom w:val="0"/>
              <w:divBdr>
                <w:top w:val="none" w:sz="0" w:space="0" w:color="auto"/>
                <w:left w:val="none" w:sz="0" w:space="0" w:color="auto"/>
                <w:bottom w:val="none" w:sz="0" w:space="0" w:color="auto"/>
                <w:right w:val="none" w:sz="0" w:space="0" w:color="auto"/>
              </w:divBdr>
            </w:div>
            <w:div w:id="1843859933">
              <w:marLeft w:val="0"/>
              <w:marRight w:val="0"/>
              <w:marTop w:val="0"/>
              <w:marBottom w:val="0"/>
              <w:divBdr>
                <w:top w:val="none" w:sz="0" w:space="0" w:color="auto"/>
                <w:left w:val="none" w:sz="0" w:space="0" w:color="auto"/>
                <w:bottom w:val="none" w:sz="0" w:space="0" w:color="auto"/>
                <w:right w:val="none" w:sz="0" w:space="0" w:color="auto"/>
              </w:divBdr>
            </w:div>
            <w:div w:id="1797795559">
              <w:marLeft w:val="0"/>
              <w:marRight w:val="0"/>
              <w:marTop w:val="0"/>
              <w:marBottom w:val="0"/>
              <w:divBdr>
                <w:top w:val="none" w:sz="0" w:space="0" w:color="auto"/>
                <w:left w:val="none" w:sz="0" w:space="0" w:color="auto"/>
                <w:bottom w:val="none" w:sz="0" w:space="0" w:color="auto"/>
                <w:right w:val="none" w:sz="0" w:space="0" w:color="auto"/>
              </w:divBdr>
            </w:div>
            <w:div w:id="2048791571">
              <w:marLeft w:val="0"/>
              <w:marRight w:val="0"/>
              <w:marTop w:val="0"/>
              <w:marBottom w:val="0"/>
              <w:divBdr>
                <w:top w:val="none" w:sz="0" w:space="0" w:color="auto"/>
                <w:left w:val="none" w:sz="0" w:space="0" w:color="auto"/>
                <w:bottom w:val="none" w:sz="0" w:space="0" w:color="auto"/>
                <w:right w:val="none" w:sz="0" w:space="0" w:color="auto"/>
              </w:divBdr>
            </w:div>
            <w:div w:id="499196694">
              <w:marLeft w:val="0"/>
              <w:marRight w:val="0"/>
              <w:marTop w:val="0"/>
              <w:marBottom w:val="0"/>
              <w:divBdr>
                <w:top w:val="none" w:sz="0" w:space="0" w:color="auto"/>
                <w:left w:val="none" w:sz="0" w:space="0" w:color="auto"/>
                <w:bottom w:val="none" w:sz="0" w:space="0" w:color="auto"/>
                <w:right w:val="none" w:sz="0" w:space="0" w:color="auto"/>
              </w:divBdr>
            </w:div>
            <w:div w:id="511840074">
              <w:marLeft w:val="0"/>
              <w:marRight w:val="0"/>
              <w:marTop w:val="0"/>
              <w:marBottom w:val="0"/>
              <w:divBdr>
                <w:top w:val="none" w:sz="0" w:space="0" w:color="auto"/>
                <w:left w:val="none" w:sz="0" w:space="0" w:color="auto"/>
                <w:bottom w:val="none" w:sz="0" w:space="0" w:color="auto"/>
                <w:right w:val="none" w:sz="0" w:space="0" w:color="auto"/>
              </w:divBdr>
            </w:div>
            <w:div w:id="693069059">
              <w:marLeft w:val="0"/>
              <w:marRight w:val="0"/>
              <w:marTop w:val="0"/>
              <w:marBottom w:val="0"/>
              <w:divBdr>
                <w:top w:val="none" w:sz="0" w:space="0" w:color="auto"/>
                <w:left w:val="none" w:sz="0" w:space="0" w:color="auto"/>
                <w:bottom w:val="none" w:sz="0" w:space="0" w:color="auto"/>
                <w:right w:val="none" w:sz="0" w:space="0" w:color="auto"/>
              </w:divBdr>
            </w:div>
            <w:div w:id="1288664659">
              <w:marLeft w:val="0"/>
              <w:marRight w:val="0"/>
              <w:marTop w:val="0"/>
              <w:marBottom w:val="0"/>
              <w:divBdr>
                <w:top w:val="none" w:sz="0" w:space="0" w:color="auto"/>
                <w:left w:val="none" w:sz="0" w:space="0" w:color="auto"/>
                <w:bottom w:val="none" w:sz="0" w:space="0" w:color="auto"/>
                <w:right w:val="none" w:sz="0" w:space="0" w:color="auto"/>
              </w:divBdr>
            </w:div>
            <w:div w:id="1760131325">
              <w:marLeft w:val="0"/>
              <w:marRight w:val="0"/>
              <w:marTop w:val="0"/>
              <w:marBottom w:val="0"/>
              <w:divBdr>
                <w:top w:val="none" w:sz="0" w:space="0" w:color="auto"/>
                <w:left w:val="none" w:sz="0" w:space="0" w:color="auto"/>
                <w:bottom w:val="none" w:sz="0" w:space="0" w:color="auto"/>
                <w:right w:val="none" w:sz="0" w:space="0" w:color="auto"/>
              </w:divBdr>
            </w:div>
            <w:div w:id="559902651">
              <w:marLeft w:val="0"/>
              <w:marRight w:val="0"/>
              <w:marTop w:val="0"/>
              <w:marBottom w:val="0"/>
              <w:divBdr>
                <w:top w:val="none" w:sz="0" w:space="0" w:color="auto"/>
                <w:left w:val="none" w:sz="0" w:space="0" w:color="auto"/>
                <w:bottom w:val="none" w:sz="0" w:space="0" w:color="auto"/>
                <w:right w:val="none" w:sz="0" w:space="0" w:color="auto"/>
              </w:divBdr>
            </w:div>
            <w:div w:id="356587793">
              <w:marLeft w:val="0"/>
              <w:marRight w:val="0"/>
              <w:marTop w:val="0"/>
              <w:marBottom w:val="0"/>
              <w:divBdr>
                <w:top w:val="none" w:sz="0" w:space="0" w:color="auto"/>
                <w:left w:val="none" w:sz="0" w:space="0" w:color="auto"/>
                <w:bottom w:val="none" w:sz="0" w:space="0" w:color="auto"/>
                <w:right w:val="none" w:sz="0" w:space="0" w:color="auto"/>
              </w:divBdr>
            </w:div>
            <w:div w:id="703792026">
              <w:marLeft w:val="0"/>
              <w:marRight w:val="0"/>
              <w:marTop w:val="0"/>
              <w:marBottom w:val="0"/>
              <w:divBdr>
                <w:top w:val="none" w:sz="0" w:space="0" w:color="auto"/>
                <w:left w:val="none" w:sz="0" w:space="0" w:color="auto"/>
                <w:bottom w:val="none" w:sz="0" w:space="0" w:color="auto"/>
                <w:right w:val="none" w:sz="0" w:space="0" w:color="auto"/>
              </w:divBdr>
            </w:div>
            <w:div w:id="873730228">
              <w:marLeft w:val="0"/>
              <w:marRight w:val="0"/>
              <w:marTop w:val="0"/>
              <w:marBottom w:val="0"/>
              <w:divBdr>
                <w:top w:val="none" w:sz="0" w:space="0" w:color="auto"/>
                <w:left w:val="none" w:sz="0" w:space="0" w:color="auto"/>
                <w:bottom w:val="none" w:sz="0" w:space="0" w:color="auto"/>
                <w:right w:val="none" w:sz="0" w:space="0" w:color="auto"/>
              </w:divBdr>
            </w:div>
            <w:div w:id="1557089617">
              <w:marLeft w:val="0"/>
              <w:marRight w:val="0"/>
              <w:marTop w:val="0"/>
              <w:marBottom w:val="0"/>
              <w:divBdr>
                <w:top w:val="none" w:sz="0" w:space="0" w:color="auto"/>
                <w:left w:val="none" w:sz="0" w:space="0" w:color="auto"/>
                <w:bottom w:val="none" w:sz="0" w:space="0" w:color="auto"/>
                <w:right w:val="none" w:sz="0" w:space="0" w:color="auto"/>
              </w:divBdr>
            </w:div>
            <w:div w:id="869800036">
              <w:marLeft w:val="0"/>
              <w:marRight w:val="0"/>
              <w:marTop w:val="0"/>
              <w:marBottom w:val="0"/>
              <w:divBdr>
                <w:top w:val="none" w:sz="0" w:space="0" w:color="auto"/>
                <w:left w:val="none" w:sz="0" w:space="0" w:color="auto"/>
                <w:bottom w:val="none" w:sz="0" w:space="0" w:color="auto"/>
                <w:right w:val="none" w:sz="0" w:space="0" w:color="auto"/>
              </w:divBdr>
            </w:div>
            <w:div w:id="1389305855">
              <w:marLeft w:val="0"/>
              <w:marRight w:val="0"/>
              <w:marTop w:val="0"/>
              <w:marBottom w:val="0"/>
              <w:divBdr>
                <w:top w:val="none" w:sz="0" w:space="0" w:color="auto"/>
                <w:left w:val="none" w:sz="0" w:space="0" w:color="auto"/>
                <w:bottom w:val="none" w:sz="0" w:space="0" w:color="auto"/>
                <w:right w:val="none" w:sz="0" w:space="0" w:color="auto"/>
              </w:divBdr>
            </w:div>
            <w:div w:id="280042116">
              <w:marLeft w:val="0"/>
              <w:marRight w:val="0"/>
              <w:marTop w:val="0"/>
              <w:marBottom w:val="0"/>
              <w:divBdr>
                <w:top w:val="none" w:sz="0" w:space="0" w:color="auto"/>
                <w:left w:val="none" w:sz="0" w:space="0" w:color="auto"/>
                <w:bottom w:val="none" w:sz="0" w:space="0" w:color="auto"/>
                <w:right w:val="none" w:sz="0" w:space="0" w:color="auto"/>
              </w:divBdr>
            </w:div>
            <w:div w:id="994339332">
              <w:marLeft w:val="0"/>
              <w:marRight w:val="0"/>
              <w:marTop w:val="0"/>
              <w:marBottom w:val="0"/>
              <w:divBdr>
                <w:top w:val="none" w:sz="0" w:space="0" w:color="auto"/>
                <w:left w:val="none" w:sz="0" w:space="0" w:color="auto"/>
                <w:bottom w:val="none" w:sz="0" w:space="0" w:color="auto"/>
                <w:right w:val="none" w:sz="0" w:space="0" w:color="auto"/>
              </w:divBdr>
            </w:div>
            <w:div w:id="1361397544">
              <w:marLeft w:val="0"/>
              <w:marRight w:val="0"/>
              <w:marTop w:val="0"/>
              <w:marBottom w:val="0"/>
              <w:divBdr>
                <w:top w:val="none" w:sz="0" w:space="0" w:color="auto"/>
                <w:left w:val="none" w:sz="0" w:space="0" w:color="auto"/>
                <w:bottom w:val="none" w:sz="0" w:space="0" w:color="auto"/>
                <w:right w:val="none" w:sz="0" w:space="0" w:color="auto"/>
              </w:divBdr>
            </w:div>
            <w:div w:id="1928999817">
              <w:marLeft w:val="0"/>
              <w:marRight w:val="0"/>
              <w:marTop w:val="0"/>
              <w:marBottom w:val="0"/>
              <w:divBdr>
                <w:top w:val="none" w:sz="0" w:space="0" w:color="auto"/>
                <w:left w:val="none" w:sz="0" w:space="0" w:color="auto"/>
                <w:bottom w:val="none" w:sz="0" w:space="0" w:color="auto"/>
                <w:right w:val="none" w:sz="0" w:space="0" w:color="auto"/>
              </w:divBdr>
            </w:div>
            <w:div w:id="663508307">
              <w:marLeft w:val="0"/>
              <w:marRight w:val="0"/>
              <w:marTop w:val="0"/>
              <w:marBottom w:val="0"/>
              <w:divBdr>
                <w:top w:val="none" w:sz="0" w:space="0" w:color="auto"/>
                <w:left w:val="none" w:sz="0" w:space="0" w:color="auto"/>
                <w:bottom w:val="none" w:sz="0" w:space="0" w:color="auto"/>
                <w:right w:val="none" w:sz="0" w:space="0" w:color="auto"/>
              </w:divBdr>
            </w:div>
            <w:div w:id="1798403971">
              <w:marLeft w:val="0"/>
              <w:marRight w:val="0"/>
              <w:marTop w:val="0"/>
              <w:marBottom w:val="0"/>
              <w:divBdr>
                <w:top w:val="none" w:sz="0" w:space="0" w:color="auto"/>
                <w:left w:val="none" w:sz="0" w:space="0" w:color="auto"/>
                <w:bottom w:val="none" w:sz="0" w:space="0" w:color="auto"/>
                <w:right w:val="none" w:sz="0" w:space="0" w:color="auto"/>
              </w:divBdr>
            </w:div>
            <w:div w:id="150144470">
              <w:marLeft w:val="0"/>
              <w:marRight w:val="0"/>
              <w:marTop w:val="0"/>
              <w:marBottom w:val="0"/>
              <w:divBdr>
                <w:top w:val="none" w:sz="0" w:space="0" w:color="auto"/>
                <w:left w:val="none" w:sz="0" w:space="0" w:color="auto"/>
                <w:bottom w:val="none" w:sz="0" w:space="0" w:color="auto"/>
                <w:right w:val="none" w:sz="0" w:space="0" w:color="auto"/>
              </w:divBdr>
            </w:div>
            <w:div w:id="1869223962">
              <w:marLeft w:val="0"/>
              <w:marRight w:val="0"/>
              <w:marTop w:val="0"/>
              <w:marBottom w:val="0"/>
              <w:divBdr>
                <w:top w:val="none" w:sz="0" w:space="0" w:color="auto"/>
                <w:left w:val="none" w:sz="0" w:space="0" w:color="auto"/>
                <w:bottom w:val="none" w:sz="0" w:space="0" w:color="auto"/>
                <w:right w:val="none" w:sz="0" w:space="0" w:color="auto"/>
              </w:divBdr>
            </w:div>
            <w:div w:id="888564851">
              <w:marLeft w:val="0"/>
              <w:marRight w:val="0"/>
              <w:marTop w:val="0"/>
              <w:marBottom w:val="0"/>
              <w:divBdr>
                <w:top w:val="none" w:sz="0" w:space="0" w:color="auto"/>
                <w:left w:val="none" w:sz="0" w:space="0" w:color="auto"/>
                <w:bottom w:val="none" w:sz="0" w:space="0" w:color="auto"/>
                <w:right w:val="none" w:sz="0" w:space="0" w:color="auto"/>
              </w:divBdr>
            </w:div>
            <w:div w:id="745372193">
              <w:marLeft w:val="0"/>
              <w:marRight w:val="0"/>
              <w:marTop w:val="0"/>
              <w:marBottom w:val="0"/>
              <w:divBdr>
                <w:top w:val="none" w:sz="0" w:space="0" w:color="auto"/>
                <w:left w:val="none" w:sz="0" w:space="0" w:color="auto"/>
                <w:bottom w:val="none" w:sz="0" w:space="0" w:color="auto"/>
                <w:right w:val="none" w:sz="0" w:space="0" w:color="auto"/>
              </w:divBdr>
            </w:div>
            <w:div w:id="1632665429">
              <w:marLeft w:val="0"/>
              <w:marRight w:val="0"/>
              <w:marTop w:val="0"/>
              <w:marBottom w:val="0"/>
              <w:divBdr>
                <w:top w:val="none" w:sz="0" w:space="0" w:color="auto"/>
                <w:left w:val="none" w:sz="0" w:space="0" w:color="auto"/>
                <w:bottom w:val="none" w:sz="0" w:space="0" w:color="auto"/>
                <w:right w:val="none" w:sz="0" w:space="0" w:color="auto"/>
              </w:divBdr>
            </w:div>
            <w:div w:id="435953671">
              <w:marLeft w:val="0"/>
              <w:marRight w:val="0"/>
              <w:marTop w:val="0"/>
              <w:marBottom w:val="0"/>
              <w:divBdr>
                <w:top w:val="none" w:sz="0" w:space="0" w:color="auto"/>
                <w:left w:val="none" w:sz="0" w:space="0" w:color="auto"/>
                <w:bottom w:val="none" w:sz="0" w:space="0" w:color="auto"/>
                <w:right w:val="none" w:sz="0" w:space="0" w:color="auto"/>
              </w:divBdr>
            </w:div>
            <w:div w:id="1250503566">
              <w:marLeft w:val="0"/>
              <w:marRight w:val="0"/>
              <w:marTop w:val="0"/>
              <w:marBottom w:val="0"/>
              <w:divBdr>
                <w:top w:val="none" w:sz="0" w:space="0" w:color="auto"/>
                <w:left w:val="none" w:sz="0" w:space="0" w:color="auto"/>
                <w:bottom w:val="none" w:sz="0" w:space="0" w:color="auto"/>
                <w:right w:val="none" w:sz="0" w:space="0" w:color="auto"/>
              </w:divBdr>
            </w:div>
            <w:div w:id="2059475581">
              <w:marLeft w:val="0"/>
              <w:marRight w:val="0"/>
              <w:marTop w:val="0"/>
              <w:marBottom w:val="0"/>
              <w:divBdr>
                <w:top w:val="none" w:sz="0" w:space="0" w:color="auto"/>
                <w:left w:val="none" w:sz="0" w:space="0" w:color="auto"/>
                <w:bottom w:val="none" w:sz="0" w:space="0" w:color="auto"/>
                <w:right w:val="none" w:sz="0" w:space="0" w:color="auto"/>
              </w:divBdr>
            </w:div>
            <w:div w:id="734739500">
              <w:marLeft w:val="0"/>
              <w:marRight w:val="0"/>
              <w:marTop w:val="0"/>
              <w:marBottom w:val="0"/>
              <w:divBdr>
                <w:top w:val="none" w:sz="0" w:space="0" w:color="auto"/>
                <w:left w:val="none" w:sz="0" w:space="0" w:color="auto"/>
                <w:bottom w:val="none" w:sz="0" w:space="0" w:color="auto"/>
                <w:right w:val="none" w:sz="0" w:space="0" w:color="auto"/>
              </w:divBdr>
            </w:div>
            <w:div w:id="1929073483">
              <w:marLeft w:val="0"/>
              <w:marRight w:val="0"/>
              <w:marTop w:val="0"/>
              <w:marBottom w:val="0"/>
              <w:divBdr>
                <w:top w:val="none" w:sz="0" w:space="0" w:color="auto"/>
                <w:left w:val="none" w:sz="0" w:space="0" w:color="auto"/>
                <w:bottom w:val="none" w:sz="0" w:space="0" w:color="auto"/>
                <w:right w:val="none" w:sz="0" w:space="0" w:color="auto"/>
              </w:divBdr>
            </w:div>
            <w:div w:id="359664908">
              <w:marLeft w:val="0"/>
              <w:marRight w:val="0"/>
              <w:marTop w:val="0"/>
              <w:marBottom w:val="0"/>
              <w:divBdr>
                <w:top w:val="none" w:sz="0" w:space="0" w:color="auto"/>
                <w:left w:val="none" w:sz="0" w:space="0" w:color="auto"/>
                <w:bottom w:val="none" w:sz="0" w:space="0" w:color="auto"/>
                <w:right w:val="none" w:sz="0" w:space="0" w:color="auto"/>
              </w:divBdr>
            </w:div>
            <w:div w:id="413478741">
              <w:marLeft w:val="0"/>
              <w:marRight w:val="0"/>
              <w:marTop w:val="0"/>
              <w:marBottom w:val="0"/>
              <w:divBdr>
                <w:top w:val="none" w:sz="0" w:space="0" w:color="auto"/>
                <w:left w:val="none" w:sz="0" w:space="0" w:color="auto"/>
                <w:bottom w:val="none" w:sz="0" w:space="0" w:color="auto"/>
                <w:right w:val="none" w:sz="0" w:space="0" w:color="auto"/>
              </w:divBdr>
            </w:div>
            <w:div w:id="1534341373">
              <w:marLeft w:val="0"/>
              <w:marRight w:val="0"/>
              <w:marTop w:val="0"/>
              <w:marBottom w:val="0"/>
              <w:divBdr>
                <w:top w:val="none" w:sz="0" w:space="0" w:color="auto"/>
                <w:left w:val="none" w:sz="0" w:space="0" w:color="auto"/>
                <w:bottom w:val="none" w:sz="0" w:space="0" w:color="auto"/>
                <w:right w:val="none" w:sz="0" w:space="0" w:color="auto"/>
              </w:divBdr>
            </w:div>
            <w:div w:id="40522902">
              <w:marLeft w:val="0"/>
              <w:marRight w:val="0"/>
              <w:marTop w:val="0"/>
              <w:marBottom w:val="0"/>
              <w:divBdr>
                <w:top w:val="none" w:sz="0" w:space="0" w:color="auto"/>
                <w:left w:val="none" w:sz="0" w:space="0" w:color="auto"/>
                <w:bottom w:val="none" w:sz="0" w:space="0" w:color="auto"/>
                <w:right w:val="none" w:sz="0" w:space="0" w:color="auto"/>
              </w:divBdr>
            </w:div>
            <w:div w:id="254170693">
              <w:marLeft w:val="0"/>
              <w:marRight w:val="0"/>
              <w:marTop w:val="0"/>
              <w:marBottom w:val="0"/>
              <w:divBdr>
                <w:top w:val="none" w:sz="0" w:space="0" w:color="auto"/>
                <w:left w:val="none" w:sz="0" w:space="0" w:color="auto"/>
                <w:bottom w:val="none" w:sz="0" w:space="0" w:color="auto"/>
                <w:right w:val="none" w:sz="0" w:space="0" w:color="auto"/>
              </w:divBdr>
            </w:div>
            <w:div w:id="850946684">
              <w:marLeft w:val="0"/>
              <w:marRight w:val="0"/>
              <w:marTop w:val="0"/>
              <w:marBottom w:val="0"/>
              <w:divBdr>
                <w:top w:val="none" w:sz="0" w:space="0" w:color="auto"/>
                <w:left w:val="none" w:sz="0" w:space="0" w:color="auto"/>
                <w:bottom w:val="none" w:sz="0" w:space="0" w:color="auto"/>
                <w:right w:val="none" w:sz="0" w:space="0" w:color="auto"/>
              </w:divBdr>
            </w:div>
            <w:div w:id="1251427388">
              <w:marLeft w:val="0"/>
              <w:marRight w:val="0"/>
              <w:marTop w:val="0"/>
              <w:marBottom w:val="0"/>
              <w:divBdr>
                <w:top w:val="none" w:sz="0" w:space="0" w:color="auto"/>
                <w:left w:val="none" w:sz="0" w:space="0" w:color="auto"/>
                <w:bottom w:val="none" w:sz="0" w:space="0" w:color="auto"/>
                <w:right w:val="none" w:sz="0" w:space="0" w:color="auto"/>
              </w:divBdr>
            </w:div>
            <w:div w:id="1303927544">
              <w:marLeft w:val="0"/>
              <w:marRight w:val="0"/>
              <w:marTop w:val="0"/>
              <w:marBottom w:val="0"/>
              <w:divBdr>
                <w:top w:val="none" w:sz="0" w:space="0" w:color="auto"/>
                <w:left w:val="none" w:sz="0" w:space="0" w:color="auto"/>
                <w:bottom w:val="none" w:sz="0" w:space="0" w:color="auto"/>
                <w:right w:val="none" w:sz="0" w:space="0" w:color="auto"/>
              </w:divBdr>
            </w:div>
            <w:div w:id="11037744">
              <w:marLeft w:val="0"/>
              <w:marRight w:val="0"/>
              <w:marTop w:val="0"/>
              <w:marBottom w:val="0"/>
              <w:divBdr>
                <w:top w:val="none" w:sz="0" w:space="0" w:color="auto"/>
                <w:left w:val="none" w:sz="0" w:space="0" w:color="auto"/>
                <w:bottom w:val="none" w:sz="0" w:space="0" w:color="auto"/>
                <w:right w:val="none" w:sz="0" w:space="0" w:color="auto"/>
              </w:divBdr>
            </w:div>
            <w:div w:id="666785126">
              <w:marLeft w:val="0"/>
              <w:marRight w:val="0"/>
              <w:marTop w:val="0"/>
              <w:marBottom w:val="0"/>
              <w:divBdr>
                <w:top w:val="none" w:sz="0" w:space="0" w:color="auto"/>
                <w:left w:val="none" w:sz="0" w:space="0" w:color="auto"/>
                <w:bottom w:val="none" w:sz="0" w:space="0" w:color="auto"/>
                <w:right w:val="none" w:sz="0" w:space="0" w:color="auto"/>
              </w:divBdr>
            </w:div>
            <w:div w:id="1378164485">
              <w:marLeft w:val="0"/>
              <w:marRight w:val="0"/>
              <w:marTop w:val="0"/>
              <w:marBottom w:val="0"/>
              <w:divBdr>
                <w:top w:val="none" w:sz="0" w:space="0" w:color="auto"/>
                <w:left w:val="none" w:sz="0" w:space="0" w:color="auto"/>
                <w:bottom w:val="none" w:sz="0" w:space="0" w:color="auto"/>
                <w:right w:val="none" w:sz="0" w:space="0" w:color="auto"/>
              </w:divBdr>
            </w:div>
            <w:div w:id="515382597">
              <w:marLeft w:val="0"/>
              <w:marRight w:val="0"/>
              <w:marTop w:val="0"/>
              <w:marBottom w:val="0"/>
              <w:divBdr>
                <w:top w:val="none" w:sz="0" w:space="0" w:color="auto"/>
                <w:left w:val="none" w:sz="0" w:space="0" w:color="auto"/>
                <w:bottom w:val="none" w:sz="0" w:space="0" w:color="auto"/>
                <w:right w:val="none" w:sz="0" w:space="0" w:color="auto"/>
              </w:divBdr>
            </w:div>
            <w:div w:id="1775326514">
              <w:marLeft w:val="0"/>
              <w:marRight w:val="0"/>
              <w:marTop w:val="0"/>
              <w:marBottom w:val="0"/>
              <w:divBdr>
                <w:top w:val="none" w:sz="0" w:space="0" w:color="auto"/>
                <w:left w:val="none" w:sz="0" w:space="0" w:color="auto"/>
                <w:bottom w:val="none" w:sz="0" w:space="0" w:color="auto"/>
                <w:right w:val="none" w:sz="0" w:space="0" w:color="auto"/>
              </w:divBdr>
            </w:div>
            <w:div w:id="158350321">
              <w:marLeft w:val="0"/>
              <w:marRight w:val="0"/>
              <w:marTop w:val="0"/>
              <w:marBottom w:val="0"/>
              <w:divBdr>
                <w:top w:val="none" w:sz="0" w:space="0" w:color="auto"/>
                <w:left w:val="none" w:sz="0" w:space="0" w:color="auto"/>
                <w:bottom w:val="none" w:sz="0" w:space="0" w:color="auto"/>
                <w:right w:val="none" w:sz="0" w:space="0" w:color="auto"/>
              </w:divBdr>
            </w:div>
            <w:div w:id="452134957">
              <w:marLeft w:val="0"/>
              <w:marRight w:val="0"/>
              <w:marTop w:val="0"/>
              <w:marBottom w:val="0"/>
              <w:divBdr>
                <w:top w:val="none" w:sz="0" w:space="0" w:color="auto"/>
                <w:left w:val="none" w:sz="0" w:space="0" w:color="auto"/>
                <w:bottom w:val="none" w:sz="0" w:space="0" w:color="auto"/>
                <w:right w:val="none" w:sz="0" w:space="0" w:color="auto"/>
              </w:divBdr>
            </w:div>
            <w:div w:id="600840568">
              <w:marLeft w:val="0"/>
              <w:marRight w:val="0"/>
              <w:marTop w:val="0"/>
              <w:marBottom w:val="0"/>
              <w:divBdr>
                <w:top w:val="none" w:sz="0" w:space="0" w:color="auto"/>
                <w:left w:val="none" w:sz="0" w:space="0" w:color="auto"/>
                <w:bottom w:val="none" w:sz="0" w:space="0" w:color="auto"/>
                <w:right w:val="none" w:sz="0" w:space="0" w:color="auto"/>
              </w:divBdr>
            </w:div>
            <w:div w:id="521865890">
              <w:marLeft w:val="0"/>
              <w:marRight w:val="0"/>
              <w:marTop w:val="0"/>
              <w:marBottom w:val="0"/>
              <w:divBdr>
                <w:top w:val="none" w:sz="0" w:space="0" w:color="auto"/>
                <w:left w:val="none" w:sz="0" w:space="0" w:color="auto"/>
                <w:bottom w:val="none" w:sz="0" w:space="0" w:color="auto"/>
                <w:right w:val="none" w:sz="0" w:space="0" w:color="auto"/>
              </w:divBdr>
            </w:div>
            <w:div w:id="38668445">
              <w:marLeft w:val="0"/>
              <w:marRight w:val="0"/>
              <w:marTop w:val="0"/>
              <w:marBottom w:val="0"/>
              <w:divBdr>
                <w:top w:val="none" w:sz="0" w:space="0" w:color="auto"/>
                <w:left w:val="none" w:sz="0" w:space="0" w:color="auto"/>
                <w:bottom w:val="none" w:sz="0" w:space="0" w:color="auto"/>
                <w:right w:val="none" w:sz="0" w:space="0" w:color="auto"/>
              </w:divBdr>
            </w:div>
            <w:div w:id="2010861155">
              <w:marLeft w:val="0"/>
              <w:marRight w:val="0"/>
              <w:marTop w:val="0"/>
              <w:marBottom w:val="0"/>
              <w:divBdr>
                <w:top w:val="none" w:sz="0" w:space="0" w:color="auto"/>
                <w:left w:val="none" w:sz="0" w:space="0" w:color="auto"/>
                <w:bottom w:val="none" w:sz="0" w:space="0" w:color="auto"/>
                <w:right w:val="none" w:sz="0" w:space="0" w:color="auto"/>
              </w:divBdr>
            </w:div>
            <w:div w:id="1225677066">
              <w:marLeft w:val="0"/>
              <w:marRight w:val="0"/>
              <w:marTop w:val="0"/>
              <w:marBottom w:val="0"/>
              <w:divBdr>
                <w:top w:val="none" w:sz="0" w:space="0" w:color="auto"/>
                <w:left w:val="none" w:sz="0" w:space="0" w:color="auto"/>
                <w:bottom w:val="none" w:sz="0" w:space="0" w:color="auto"/>
                <w:right w:val="none" w:sz="0" w:space="0" w:color="auto"/>
              </w:divBdr>
            </w:div>
            <w:div w:id="2007515993">
              <w:marLeft w:val="0"/>
              <w:marRight w:val="0"/>
              <w:marTop w:val="0"/>
              <w:marBottom w:val="0"/>
              <w:divBdr>
                <w:top w:val="none" w:sz="0" w:space="0" w:color="auto"/>
                <w:left w:val="none" w:sz="0" w:space="0" w:color="auto"/>
                <w:bottom w:val="none" w:sz="0" w:space="0" w:color="auto"/>
                <w:right w:val="none" w:sz="0" w:space="0" w:color="auto"/>
              </w:divBdr>
            </w:div>
            <w:div w:id="1030960567">
              <w:marLeft w:val="0"/>
              <w:marRight w:val="0"/>
              <w:marTop w:val="0"/>
              <w:marBottom w:val="0"/>
              <w:divBdr>
                <w:top w:val="none" w:sz="0" w:space="0" w:color="auto"/>
                <w:left w:val="none" w:sz="0" w:space="0" w:color="auto"/>
                <w:bottom w:val="none" w:sz="0" w:space="0" w:color="auto"/>
                <w:right w:val="none" w:sz="0" w:space="0" w:color="auto"/>
              </w:divBdr>
            </w:div>
            <w:div w:id="1055546090">
              <w:marLeft w:val="0"/>
              <w:marRight w:val="0"/>
              <w:marTop w:val="0"/>
              <w:marBottom w:val="0"/>
              <w:divBdr>
                <w:top w:val="none" w:sz="0" w:space="0" w:color="auto"/>
                <w:left w:val="none" w:sz="0" w:space="0" w:color="auto"/>
                <w:bottom w:val="none" w:sz="0" w:space="0" w:color="auto"/>
                <w:right w:val="none" w:sz="0" w:space="0" w:color="auto"/>
              </w:divBdr>
            </w:div>
            <w:div w:id="1851604232">
              <w:marLeft w:val="0"/>
              <w:marRight w:val="0"/>
              <w:marTop w:val="0"/>
              <w:marBottom w:val="0"/>
              <w:divBdr>
                <w:top w:val="none" w:sz="0" w:space="0" w:color="auto"/>
                <w:left w:val="none" w:sz="0" w:space="0" w:color="auto"/>
                <w:bottom w:val="none" w:sz="0" w:space="0" w:color="auto"/>
                <w:right w:val="none" w:sz="0" w:space="0" w:color="auto"/>
              </w:divBdr>
            </w:div>
            <w:div w:id="1738434272">
              <w:marLeft w:val="0"/>
              <w:marRight w:val="0"/>
              <w:marTop w:val="0"/>
              <w:marBottom w:val="0"/>
              <w:divBdr>
                <w:top w:val="none" w:sz="0" w:space="0" w:color="auto"/>
                <w:left w:val="none" w:sz="0" w:space="0" w:color="auto"/>
                <w:bottom w:val="none" w:sz="0" w:space="0" w:color="auto"/>
                <w:right w:val="none" w:sz="0" w:space="0" w:color="auto"/>
              </w:divBdr>
            </w:div>
            <w:div w:id="1483892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415444">
      <w:bodyDiv w:val="1"/>
      <w:marLeft w:val="0"/>
      <w:marRight w:val="0"/>
      <w:marTop w:val="0"/>
      <w:marBottom w:val="0"/>
      <w:divBdr>
        <w:top w:val="none" w:sz="0" w:space="0" w:color="auto"/>
        <w:left w:val="none" w:sz="0" w:space="0" w:color="auto"/>
        <w:bottom w:val="none" w:sz="0" w:space="0" w:color="auto"/>
        <w:right w:val="none" w:sz="0" w:space="0" w:color="auto"/>
      </w:divBdr>
      <w:divsChild>
        <w:div w:id="333456792">
          <w:marLeft w:val="0"/>
          <w:marRight w:val="0"/>
          <w:marTop w:val="0"/>
          <w:marBottom w:val="0"/>
          <w:divBdr>
            <w:top w:val="none" w:sz="0" w:space="0" w:color="auto"/>
            <w:left w:val="none" w:sz="0" w:space="0" w:color="auto"/>
            <w:bottom w:val="none" w:sz="0" w:space="0" w:color="auto"/>
            <w:right w:val="none" w:sz="0" w:space="0" w:color="auto"/>
          </w:divBdr>
          <w:divsChild>
            <w:div w:id="330642130">
              <w:marLeft w:val="0"/>
              <w:marRight w:val="0"/>
              <w:marTop w:val="0"/>
              <w:marBottom w:val="0"/>
              <w:divBdr>
                <w:top w:val="none" w:sz="0" w:space="0" w:color="auto"/>
                <w:left w:val="none" w:sz="0" w:space="0" w:color="auto"/>
                <w:bottom w:val="none" w:sz="0" w:space="0" w:color="auto"/>
                <w:right w:val="none" w:sz="0" w:space="0" w:color="auto"/>
              </w:divBdr>
            </w:div>
            <w:div w:id="1082070141">
              <w:marLeft w:val="0"/>
              <w:marRight w:val="0"/>
              <w:marTop w:val="0"/>
              <w:marBottom w:val="0"/>
              <w:divBdr>
                <w:top w:val="none" w:sz="0" w:space="0" w:color="auto"/>
                <w:left w:val="none" w:sz="0" w:space="0" w:color="auto"/>
                <w:bottom w:val="none" w:sz="0" w:space="0" w:color="auto"/>
                <w:right w:val="none" w:sz="0" w:space="0" w:color="auto"/>
              </w:divBdr>
            </w:div>
            <w:div w:id="228731486">
              <w:marLeft w:val="0"/>
              <w:marRight w:val="0"/>
              <w:marTop w:val="0"/>
              <w:marBottom w:val="0"/>
              <w:divBdr>
                <w:top w:val="none" w:sz="0" w:space="0" w:color="auto"/>
                <w:left w:val="none" w:sz="0" w:space="0" w:color="auto"/>
                <w:bottom w:val="none" w:sz="0" w:space="0" w:color="auto"/>
                <w:right w:val="none" w:sz="0" w:space="0" w:color="auto"/>
              </w:divBdr>
            </w:div>
            <w:div w:id="1746493773">
              <w:marLeft w:val="0"/>
              <w:marRight w:val="0"/>
              <w:marTop w:val="0"/>
              <w:marBottom w:val="0"/>
              <w:divBdr>
                <w:top w:val="none" w:sz="0" w:space="0" w:color="auto"/>
                <w:left w:val="none" w:sz="0" w:space="0" w:color="auto"/>
                <w:bottom w:val="none" w:sz="0" w:space="0" w:color="auto"/>
                <w:right w:val="none" w:sz="0" w:space="0" w:color="auto"/>
              </w:divBdr>
            </w:div>
            <w:div w:id="1917740963">
              <w:marLeft w:val="0"/>
              <w:marRight w:val="0"/>
              <w:marTop w:val="0"/>
              <w:marBottom w:val="0"/>
              <w:divBdr>
                <w:top w:val="none" w:sz="0" w:space="0" w:color="auto"/>
                <w:left w:val="none" w:sz="0" w:space="0" w:color="auto"/>
                <w:bottom w:val="none" w:sz="0" w:space="0" w:color="auto"/>
                <w:right w:val="none" w:sz="0" w:space="0" w:color="auto"/>
              </w:divBdr>
            </w:div>
            <w:div w:id="126513369">
              <w:marLeft w:val="0"/>
              <w:marRight w:val="0"/>
              <w:marTop w:val="0"/>
              <w:marBottom w:val="0"/>
              <w:divBdr>
                <w:top w:val="none" w:sz="0" w:space="0" w:color="auto"/>
                <w:left w:val="none" w:sz="0" w:space="0" w:color="auto"/>
                <w:bottom w:val="none" w:sz="0" w:space="0" w:color="auto"/>
                <w:right w:val="none" w:sz="0" w:space="0" w:color="auto"/>
              </w:divBdr>
            </w:div>
            <w:div w:id="1441533453">
              <w:marLeft w:val="0"/>
              <w:marRight w:val="0"/>
              <w:marTop w:val="0"/>
              <w:marBottom w:val="0"/>
              <w:divBdr>
                <w:top w:val="none" w:sz="0" w:space="0" w:color="auto"/>
                <w:left w:val="none" w:sz="0" w:space="0" w:color="auto"/>
                <w:bottom w:val="none" w:sz="0" w:space="0" w:color="auto"/>
                <w:right w:val="none" w:sz="0" w:space="0" w:color="auto"/>
              </w:divBdr>
            </w:div>
            <w:div w:id="196628112">
              <w:marLeft w:val="0"/>
              <w:marRight w:val="0"/>
              <w:marTop w:val="0"/>
              <w:marBottom w:val="0"/>
              <w:divBdr>
                <w:top w:val="none" w:sz="0" w:space="0" w:color="auto"/>
                <w:left w:val="none" w:sz="0" w:space="0" w:color="auto"/>
                <w:bottom w:val="none" w:sz="0" w:space="0" w:color="auto"/>
                <w:right w:val="none" w:sz="0" w:space="0" w:color="auto"/>
              </w:divBdr>
            </w:div>
            <w:div w:id="348870370">
              <w:marLeft w:val="0"/>
              <w:marRight w:val="0"/>
              <w:marTop w:val="0"/>
              <w:marBottom w:val="0"/>
              <w:divBdr>
                <w:top w:val="none" w:sz="0" w:space="0" w:color="auto"/>
                <w:left w:val="none" w:sz="0" w:space="0" w:color="auto"/>
                <w:bottom w:val="none" w:sz="0" w:space="0" w:color="auto"/>
                <w:right w:val="none" w:sz="0" w:space="0" w:color="auto"/>
              </w:divBdr>
            </w:div>
            <w:div w:id="772483239">
              <w:marLeft w:val="0"/>
              <w:marRight w:val="0"/>
              <w:marTop w:val="0"/>
              <w:marBottom w:val="0"/>
              <w:divBdr>
                <w:top w:val="none" w:sz="0" w:space="0" w:color="auto"/>
                <w:left w:val="none" w:sz="0" w:space="0" w:color="auto"/>
                <w:bottom w:val="none" w:sz="0" w:space="0" w:color="auto"/>
                <w:right w:val="none" w:sz="0" w:space="0" w:color="auto"/>
              </w:divBdr>
            </w:div>
            <w:div w:id="395662418">
              <w:marLeft w:val="0"/>
              <w:marRight w:val="0"/>
              <w:marTop w:val="0"/>
              <w:marBottom w:val="0"/>
              <w:divBdr>
                <w:top w:val="none" w:sz="0" w:space="0" w:color="auto"/>
                <w:left w:val="none" w:sz="0" w:space="0" w:color="auto"/>
                <w:bottom w:val="none" w:sz="0" w:space="0" w:color="auto"/>
                <w:right w:val="none" w:sz="0" w:space="0" w:color="auto"/>
              </w:divBdr>
            </w:div>
            <w:div w:id="1648124386">
              <w:marLeft w:val="0"/>
              <w:marRight w:val="0"/>
              <w:marTop w:val="0"/>
              <w:marBottom w:val="0"/>
              <w:divBdr>
                <w:top w:val="none" w:sz="0" w:space="0" w:color="auto"/>
                <w:left w:val="none" w:sz="0" w:space="0" w:color="auto"/>
                <w:bottom w:val="none" w:sz="0" w:space="0" w:color="auto"/>
                <w:right w:val="none" w:sz="0" w:space="0" w:color="auto"/>
              </w:divBdr>
            </w:div>
            <w:div w:id="766776597">
              <w:marLeft w:val="0"/>
              <w:marRight w:val="0"/>
              <w:marTop w:val="0"/>
              <w:marBottom w:val="0"/>
              <w:divBdr>
                <w:top w:val="none" w:sz="0" w:space="0" w:color="auto"/>
                <w:left w:val="none" w:sz="0" w:space="0" w:color="auto"/>
                <w:bottom w:val="none" w:sz="0" w:space="0" w:color="auto"/>
                <w:right w:val="none" w:sz="0" w:space="0" w:color="auto"/>
              </w:divBdr>
            </w:div>
            <w:div w:id="1337734308">
              <w:marLeft w:val="0"/>
              <w:marRight w:val="0"/>
              <w:marTop w:val="0"/>
              <w:marBottom w:val="0"/>
              <w:divBdr>
                <w:top w:val="none" w:sz="0" w:space="0" w:color="auto"/>
                <w:left w:val="none" w:sz="0" w:space="0" w:color="auto"/>
                <w:bottom w:val="none" w:sz="0" w:space="0" w:color="auto"/>
                <w:right w:val="none" w:sz="0" w:space="0" w:color="auto"/>
              </w:divBdr>
            </w:div>
            <w:div w:id="529873881">
              <w:marLeft w:val="0"/>
              <w:marRight w:val="0"/>
              <w:marTop w:val="0"/>
              <w:marBottom w:val="0"/>
              <w:divBdr>
                <w:top w:val="none" w:sz="0" w:space="0" w:color="auto"/>
                <w:left w:val="none" w:sz="0" w:space="0" w:color="auto"/>
                <w:bottom w:val="none" w:sz="0" w:space="0" w:color="auto"/>
                <w:right w:val="none" w:sz="0" w:space="0" w:color="auto"/>
              </w:divBdr>
            </w:div>
            <w:div w:id="26027938">
              <w:marLeft w:val="0"/>
              <w:marRight w:val="0"/>
              <w:marTop w:val="0"/>
              <w:marBottom w:val="0"/>
              <w:divBdr>
                <w:top w:val="none" w:sz="0" w:space="0" w:color="auto"/>
                <w:left w:val="none" w:sz="0" w:space="0" w:color="auto"/>
                <w:bottom w:val="none" w:sz="0" w:space="0" w:color="auto"/>
                <w:right w:val="none" w:sz="0" w:space="0" w:color="auto"/>
              </w:divBdr>
            </w:div>
            <w:div w:id="1986664842">
              <w:marLeft w:val="0"/>
              <w:marRight w:val="0"/>
              <w:marTop w:val="0"/>
              <w:marBottom w:val="0"/>
              <w:divBdr>
                <w:top w:val="none" w:sz="0" w:space="0" w:color="auto"/>
                <w:left w:val="none" w:sz="0" w:space="0" w:color="auto"/>
                <w:bottom w:val="none" w:sz="0" w:space="0" w:color="auto"/>
                <w:right w:val="none" w:sz="0" w:space="0" w:color="auto"/>
              </w:divBdr>
            </w:div>
            <w:div w:id="1450933661">
              <w:marLeft w:val="0"/>
              <w:marRight w:val="0"/>
              <w:marTop w:val="0"/>
              <w:marBottom w:val="0"/>
              <w:divBdr>
                <w:top w:val="none" w:sz="0" w:space="0" w:color="auto"/>
                <w:left w:val="none" w:sz="0" w:space="0" w:color="auto"/>
                <w:bottom w:val="none" w:sz="0" w:space="0" w:color="auto"/>
                <w:right w:val="none" w:sz="0" w:space="0" w:color="auto"/>
              </w:divBdr>
            </w:div>
            <w:div w:id="412239467">
              <w:marLeft w:val="0"/>
              <w:marRight w:val="0"/>
              <w:marTop w:val="0"/>
              <w:marBottom w:val="0"/>
              <w:divBdr>
                <w:top w:val="none" w:sz="0" w:space="0" w:color="auto"/>
                <w:left w:val="none" w:sz="0" w:space="0" w:color="auto"/>
                <w:bottom w:val="none" w:sz="0" w:space="0" w:color="auto"/>
                <w:right w:val="none" w:sz="0" w:space="0" w:color="auto"/>
              </w:divBdr>
            </w:div>
            <w:div w:id="238096132">
              <w:marLeft w:val="0"/>
              <w:marRight w:val="0"/>
              <w:marTop w:val="0"/>
              <w:marBottom w:val="0"/>
              <w:divBdr>
                <w:top w:val="none" w:sz="0" w:space="0" w:color="auto"/>
                <w:left w:val="none" w:sz="0" w:space="0" w:color="auto"/>
                <w:bottom w:val="none" w:sz="0" w:space="0" w:color="auto"/>
                <w:right w:val="none" w:sz="0" w:space="0" w:color="auto"/>
              </w:divBdr>
            </w:div>
            <w:div w:id="685979651">
              <w:marLeft w:val="0"/>
              <w:marRight w:val="0"/>
              <w:marTop w:val="0"/>
              <w:marBottom w:val="0"/>
              <w:divBdr>
                <w:top w:val="none" w:sz="0" w:space="0" w:color="auto"/>
                <w:left w:val="none" w:sz="0" w:space="0" w:color="auto"/>
                <w:bottom w:val="none" w:sz="0" w:space="0" w:color="auto"/>
                <w:right w:val="none" w:sz="0" w:space="0" w:color="auto"/>
              </w:divBdr>
            </w:div>
            <w:div w:id="1709330526">
              <w:marLeft w:val="0"/>
              <w:marRight w:val="0"/>
              <w:marTop w:val="0"/>
              <w:marBottom w:val="0"/>
              <w:divBdr>
                <w:top w:val="none" w:sz="0" w:space="0" w:color="auto"/>
                <w:left w:val="none" w:sz="0" w:space="0" w:color="auto"/>
                <w:bottom w:val="none" w:sz="0" w:space="0" w:color="auto"/>
                <w:right w:val="none" w:sz="0" w:space="0" w:color="auto"/>
              </w:divBdr>
            </w:div>
            <w:div w:id="890651813">
              <w:marLeft w:val="0"/>
              <w:marRight w:val="0"/>
              <w:marTop w:val="0"/>
              <w:marBottom w:val="0"/>
              <w:divBdr>
                <w:top w:val="none" w:sz="0" w:space="0" w:color="auto"/>
                <w:left w:val="none" w:sz="0" w:space="0" w:color="auto"/>
                <w:bottom w:val="none" w:sz="0" w:space="0" w:color="auto"/>
                <w:right w:val="none" w:sz="0" w:space="0" w:color="auto"/>
              </w:divBdr>
            </w:div>
            <w:div w:id="319843959">
              <w:marLeft w:val="0"/>
              <w:marRight w:val="0"/>
              <w:marTop w:val="0"/>
              <w:marBottom w:val="0"/>
              <w:divBdr>
                <w:top w:val="none" w:sz="0" w:space="0" w:color="auto"/>
                <w:left w:val="none" w:sz="0" w:space="0" w:color="auto"/>
                <w:bottom w:val="none" w:sz="0" w:space="0" w:color="auto"/>
                <w:right w:val="none" w:sz="0" w:space="0" w:color="auto"/>
              </w:divBdr>
            </w:div>
            <w:div w:id="1764180110">
              <w:marLeft w:val="0"/>
              <w:marRight w:val="0"/>
              <w:marTop w:val="0"/>
              <w:marBottom w:val="0"/>
              <w:divBdr>
                <w:top w:val="none" w:sz="0" w:space="0" w:color="auto"/>
                <w:left w:val="none" w:sz="0" w:space="0" w:color="auto"/>
                <w:bottom w:val="none" w:sz="0" w:space="0" w:color="auto"/>
                <w:right w:val="none" w:sz="0" w:space="0" w:color="auto"/>
              </w:divBdr>
            </w:div>
            <w:div w:id="785193555">
              <w:marLeft w:val="0"/>
              <w:marRight w:val="0"/>
              <w:marTop w:val="0"/>
              <w:marBottom w:val="0"/>
              <w:divBdr>
                <w:top w:val="none" w:sz="0" w:space="0" w:color="auto"/>
                <w:left w:val="none" w:sz="0" w:space="0" w:color="auto"/>
                <w:bottom w:val="none" w:sz="0" w:space="0" w:color="auto"/>
                <w:right w:val="none" w:sz="0" w:space="0" w:color="auto"/>
              </w:divBdr>
            </w:div>
            <w:div w:id="1928418607">
              <w:marLeft w:val="0"/>
              <w:marRight w:val="0"/>
              <w:marTop w:val="0"/>
              <w:marBottom w:val="0"/>
              <w:divBdr>
                <w:top w:val="none" w:sz="0" w:space="0" w:color="auto"/>
                <w:left w:val="none" w:sz="0" w:space="0" w:color="auto"/>
                <w:bottom w:val="none" w:sz="0" w:space="0" w:color="auto"/>
                <w:right w:val="none" w:sz="0" w:space="0" w:color="auto"/>
              </w:divBdr>
            </w:div>
            <w:div w:id="56363427">
              <w:marLeft w:val="0"/>
              <w:marRight w:val="0"/>
              <w:marTop w:val="0"/>
              <w:marBottom w:val="0"/>
              <w:divBdr>
                <w:top w:val="none" w:sz="0" w:space="0" w:color="auto"/>
                <w:left w:val="none" w:sz="0" w:space="0" w:color="auto"/>
                <w:bottom w:val="none" w:sz="0" w:space="0" w:color="auto"/>
                <w:right w:val="none" w:sz="0" w:space="0" w:color="auto"/>
              </w:divBdr>
            </w:div>
            <w:div w:id="1190144265">
              <w:marLeft w:val="0"/>
              <w:marRight w:val="0"/>
              <w:marTop w:val="0"/>
              <w:marBottom w:val="0"/>
              <w:divBdr>
                <w:top w:val="none" w:sz="0" w:space="0" w:color="auto"/>
                <w:left w:val="none" w:sz="0" w:space="0" w:color="auto"/>
                <w:bottom w:val="none" w:sz="0" w:space="0" w:color="auto"/>
                <w:right w:val="none" w:sz="0" w:space="0" w:color="auto"/>
              </w:divBdr>
            </w:div>
            <w:div w:id="1266694905">
              <w:marLeft w:val="0"/>
              <w:marRight w:val="0"/>
              <w:marTop w:val="0"/>
              <w:marBottom w:val="0"/>
              <w:divBdr>
                <w:top w:val="none" w:sz="0" w:space="0" w:color="auto"/>
                <w:left w:val="none" w:sz="0" w:space="0" w:color="auto"/>
                <w:bottom w:val="none" w:sz="0" w:space="0" w:color="auto"/>
                <w:right w:val="none" w:sz="0" w:space="0" w:color="auto"/>
              </w:divBdr>
            </w:div>
            <w:div w:id="225728429">
              <w:marLeft w:val="0"/>
              <w:marRight w:val="0"/>
              <w:marTop w:val="0"/>
              <w:marBottom w:val="0"/>
              <w:divBdr>
                <w:top w:val="none" w:sz="0" w:space="0" w:color="auto"/>
                <w:left w:val="none" w:sz="0" w:space="0" w:color="auto"/>
                <w:bottom w:val="none" w:sz="0" w:space="0" w:color="auto"/>
                <w:right w:val="none" w:sz="0" w:space="0" w:color="auto"/>
              </w:divBdr>
            </w:div>
            <w:div w:id="484781165">
              <w:marLeft w:val="0"/>
              <w:marRight w:val="0"/>
              <w:marTop w:val="0"/>
              <w:marBottom w:val="0"/>
              <w:divBdr>
                <w:top w:val="none" w:sz="0" w:space="0" w:color="auto"/>
                <w:left w:val="none" w:sz="0" w:space="0" w:color="auto"/>
                <w:bottom w:val="none" w:sz="0" w:space="0" w:color="auto"/>
                <w:right w:val="none" w:sz="0" w:space="0" w:color="auto"/>
              </w:divBdr>
            </w:div>
            <w:div w:id="1539388439">
              <w:marLeft w:val="0"/>
              <w:marRight w:val="0"/>
              <w:marTop w:val="0"/>
              <w:marBottom w:val="0"/>
              <w:divBdr>
                <w:top w:val="none" w:sz="0" w:space="0" w:color="auto"/>
                <w:left w:val="none" w:sz="0" w:space="0" w:color="auto"/>
                <w:bottom w:val="none" w:sz="0" w:space="0" w:color="auto"/>
                <w:right w:val="none" w:sz="0" w:space="0" w:color="auto"/>
              </w:divBdr>
            </w:div>
            <w:div w:id="1867982557">
              <w:marLeft w:val="0"/>
              <w:marRight w:val="0"/>
              <w:marTop w:val="0"/>
              <w:marBottom w:val="0"/>
              <w:divBdr>
                <w:top w:val="none" w:sz="0" w:space="0" w:color="auto"/>
                <w:left w:val="none" w:sz="0" w:space="0" w:color="auto"/>
                <w:bottom w:val="none" w:sz="0" w:space="0" w:color="auto"/>
                <w:right w:val="none" w:sz="0" w:space="0" w:color="auto"/>
              </w:divBdr>
            </w:div>
            <w:div w:id="149106294">
              <w:marLeft w:val="0"/>
              <w:marRight w:val="0"/>
              <w:marTop w:val="0"/>
              <w:marBottom w:val="0"/>
              <w:divBdr>
                <w:top w:val="none" w:sz="0" w:space="0" w:color="auto"/>
                <w:left w:val="none" w:sz="0" w:space="0" w:color="auto"/>
                <w:bottom w:val="none" w:sz="0" w:space="0" w:color="auto"/>
                <w:right w:val="none" w:sz="0" w:space="0" w:color="auto"/>
              </w:divBdr>
            </w:div>
            <w:div w:id="1914704208">
              <w:marLeft w:val="0"/>
              <w:marRight w:val="0"/>
              <w:marTop w:val="0"/>
              <w:marBottom w:val="0"/>
              <w:divBdr>
                <w:top w:val="none" w:sz="0" w:space="0" w:color="auto"/>
                <w:left w:val="none" w:sz="0" w:space="0" w:color="auto"/>
                <w:bottom w:val="none" w:sz="0" w:space="0" w:color="auto"/>
                <w:right w:val="none" w:sz="0" w:space="0" w:color="auto"/>
              </w:divBdr>
            </w:div>
            <w:div w:id="1123618148">
              <w:marLeft w:val="0"/>
              <w:marRight w:val="0"/>
              <w:marTop w:val="0"/>
              <w:marBottom w:val="0"/>
              <w:divBdr>
                <w:top w:val="none" w:sz="0" w:space="0" w:color="auto"/>
                <w:left w:val="none" w:sz="0" w:space="0" w:color="auto"/>
                <w:bottom w:val="none" w:sz="0" w:space="0" w:color="auto"/>
                <w:right w:val="none" w:sz="0" w:space="0" w:color="auto"/>
              </w:divBdr>
            </w:div>
            <w:div w:id="810516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647836">
      <w:bodyDiv w:val="1"/>
      <w:marLeft w:val="0"/>
      <w:marRight w:val="0"/>
      <w:marTop w:val="0"/>
      <w:marBottom w:val="0"/>
      <w:divBdr>
        <w:top w:val="none" w:sz="0" w:space="0" w:color="auto"/>
        <w:left w:val="none" w:sz="0" w:space="0" w:color="auto"/>
        <w:bottom w:val="none" w:sz="0" w:space="0" w:color="auto"/>
        <w:right w:val="none" w:sz="0" w:space="0" w:color="auto"/>
      </w:divBdr>
    </w:div>
    <w:div w:id="1360819148">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426606840">
      <w:bodyDiv w:val="1"/>
      <w:marLeft w:val="0"/>
      <w:marRight w:val="0"/>
      <w:marTop w:val="0"/>
      <w:marBottom w:val="0"/>
      <w:divBdr>
        <w:top w:val="none" w:sz="0" w:space="0" w:color="auto"/>
        <w:left w:val="none" w:sz="0" w:space="0" w:color="auto"/>
        <w:bottom w:val="none" w:sz="0" w:space="0" w:color="auto"/>
        <w:right w:val="none" w:sz="0" w:space="0" w:color="auto"/>
      </w:divBdr>
    </w:div>
    <w:div w:id="1427657747">
      <w:bodyDiv w:val="1"/>
      <w:marLeft w:val="0"/>
      <w:marRight w:val="0"/>
      <w:marTop w:val="0"/>
      <w:marBottom w:val="0"/>
      <w:divBdr>
        <w:top w:val="none" w:sz="0" w:space="0" w:color="auto"/>
        <w:left w:val="none" w:sz="0" w:space="0" w:color="auto"/>
        <w:bottom w:val="none" w:sz="0" w:space="0" w:color="auto"/>
        <w:right w:val="none" w:sz="0" w:space="0" w:color="auto"/>
      </w:divBdr>
    </w:div>
    <w:div w:id="1434131530">
      <w:bodyDiv w:val="1"/>
      <w:marLeft w:val="0"/>
      <w:marRight w:val="0"/>
      <w:marTop w:val="0"/>
      <w:marBottom w:val="0"/>
      <w:divBdr>
        <w:top w:val="none" w:sz="0" w:space="0" w:color="auto"/>
        <w:left w:val="none" w:sz="0" w:space="0" w:color="auto"/>
        <w:bottom w:val="none" w:sz="0" w:space="0" w:color="auto"/>
        <w:right w:val="none" w:sz="0" w:space="0" w:color="auto"/>
      </w:divBdr>
      <w:divsChild>
        <w:div w:id="576476979">
          <w:marLeft w:val="0"/>
          <w:marRight w:val="0"/>
          <w:marTop w:val="0"/>
          <w:marBottom w:val="0"/>
          <w:divBdr>
            <w:top w:val="none" w:sz="0" w:space="0" w:color="auto"/>
            <w:left w:val="none" w:sz="0" w:space="0" w:color="auto"/>
            <w:bottom w:val="none" w:sz="0" w:space="0" w:color="auto"/>
            <w:right w:val="none" w:sz="0" w:space="0" w:color="auto"/>
          </w:divBdr>
          <w:divsChild>
            <w:div w:id="1213729706">
              <w:marLeft w:val="0"/>
              <w:marRight w:val="0"/>
              <w:marTop w:val="0"/>
              <w:marBottom w:val="0"/>
              <w:divBdr>
                <w:top w:val="none" w:sz="0" w:space="0" w:color="auto"/>
                <w:left w:val="none" w:sz="0" w:space="0" w:color="auto"/>
                <w:bottom w:val="none" w:sz="0" w:space="0" w:color="auto"/>
                <w:right w:val="none" w:sz="0" w:space="0" w:color="auto"/>
              </w:divBdr>
            </w:div>
            <w:div w:id="1981685516">
              <w:marLeft w:val="0"/>
              <w:marRight w:val="0"/>
              <w:marTop w:val="0"/>
              <w:marBottom w:val="0"/>
              <w:divBdr>
                <w:top w:val="none" w:sz="0" w:space="0" w:color="auto"/>
                <w:left w:val="none" w:sz="0" w:space="0" w:color="auto"/>
                <w:bottom w:val="none" w:sz="0" w:space="0" w:color="auto"/>
                <w:right w:val="none" w:sz="0" w:space="0" w:color="auto"/>
              </w:divBdr>
            </w:div>
            <w:div w:id="482550038">
              <w:marLeft w:val="0"/>
              <w:marRight w:val="0"/>
              <w:marTop w:val="0"/>
              <w:marBottom w:val="0"/>
              <w:divBdr>
                <w:top w:val="none" w:sz="0" w:space="0" w:color="auto"/>
                <w:left w:val="none" w:sz="0" w:space="0" w:color="auto"/>
                <w:bottom w:val="none" w:sz="0" w:space="0" w:color="auto"/>
                <w:right w:val="none" w:sz="0" w:space="0" w:color="auto"/>
              </w:divBdr>
            </w:div>
            <w:div w:id="1515609352">
              <w:marLeft w:val="0"/>
              <w:marRight w:val="0"/>
              <w:marTop w:val="0"/>
              <w:marBottom w:val="0"/>
              <w:divBdr>
                <w:top w:val="none" w:sz="0" w:space="0" w:color="auto"/>
                <w:left w:val="none" w:sz="0" w:space="0" w:color="auto"/>
                <w:bottom w:val="none" w:sz="0" w:space="0" w:color="auto"/>
                <w:right w:val="none" w:sz="0" w:space="0" w:color="auto"/>
              </w:divBdr>
            </w:div>
            <w:div w:id="673722504">
              <w:marLeft w:val="0"/>
              <w:marRight w:val="0"/>
              <w:marTop w:val="0"/>
              <w:marBottom w:val="0"/>
              <w:divBdr>
                <w:top w:val="none" w:sz="0" w:space="0" w:color="auto"/>
                <w:left w:val="none" w:sz="0" w:space="0" w:color="auto"/>
                <w:bottom w:val="none" w:sz="0" w:space="0" w:color="auto"/>
                <w:right w:val="none" w:sz="0" w:space="0" w:color="auto"/>
              </w:divBdr>
            </w:div>
            <w:div w:id="1744183067">
              <w:marLeft w:val="0"/>
              <w:marRight w:val="0"/>
              <w:marTop w:val="0"/>
              <w:marBottom w:val="0"/>
              <w:divBdr>
                <w:top w:val="none" w:sz="0" w:space="0" w:color="auto"/>
                <w:left w:val="none" w:sz="0" w:space="0" w:color="auto"/>
                <w:bottom w:val="none" w:sz="0" w:space="0" w:color="auto"/>
                <w:right w:val="none" w:sz="0" w:space="0" w:color="auto"/>
              </w:divBdr>
            </w:div>
            <w:div w:id="1646011820">
              <w:marLeft w:val="0"/>
              <w:marRight w:val="0"/>
              <w:marTop w:val="0"/>
              <w:marBottom w:val="0"/>
              <w:divBdr>
                <w:top w:val="none" w:sz="0" w:space="0" w:color="auto"/>
                <w:left w:val="none" w:sz="0" w:space="0" w:color="auto"/>
                <w:bottom w:val="none" w:sz="0" w:space="0" w:color="auto"/>
                <w:right w:val="none" w:sz="0" w:space="0" w:color="auto"/>
              </w:divBdr>
            </w:div>
            <w:div w:id="1499155070">
              <w:marLeft w:val="0"/>
              <w:marRight w:val="0"/>
              <w:marTop w:val="0"/>
              <w:marBottom w:val="0"/>
              <w:divBdr>
                <w:top w:val="none" w:sz="0" w:space="0" w:color="auto"/>
                <w:left w:val="none" w:sz="0" w:space="0" w:color="auto"/>
                <w:bottom w:val="none" w:sz="0" w:space="0" w:color="auto"/>
                <w:right w:val="none" w:sz="0" w:space="0" w:color="auto"/>
              </w:divBdr>
            </w:div>
            <w:div w:id="1773163339">
              <w:marLeft w:val="0"/>
              <w:marRight w:val="0"/>
              <w:marTop w:val="0"/>
              <w:marBottom w:val="0"/>
              <w:divBdr>
                <w:top w:val="none" w:sz="0" w:space="0" w:color="auto"/>
                <w:left w:val="none" w:sz="0" w:space="0" w:color="auto"/>
                <w:bottom w:val="none" w:sz="0" w:space="0" w:color="auto"/>
                <w:right w:val="none" w:sz="0" w:space="0" w:color="auto"/>
              </w:divBdr>
            </w:div>
            <w:div w:id="2014381525">
              <w:marLeft w:val="0"/>
              <w:marRight w:val="0"/>
              <w:marTop w:val="0"/>
              <w:marBottom w:val="0"/>
              <w:divBdr>
                <w:top w:val="none" w:sz="0" w:space="0" w:color="auto"/>
                <w:left w:val="none" w:sz="0" w:space="0" w:color="auto"/>
                <w:bottom w:val="none" w:sz="0" w:space="0" w:color="auto"/>
                <w:right w:val="none" w:sz="0" w:space="0" w:color="auto"/>
              </w:divBdr>
            </w:div>
            <w:div w:id="1147357844">
              <w:marLeft w:val="0"/>
              <w:marRight w:val="0"/>
              <w:marTop w:val="0"/>
              <w:marBottom w:val="0"/>
              <w:divBdr>
                <w:top w:val="none" w:sz="0" w:space="0" w:color="auto"/>
                <w:left w:val="none" w:sz="0" w:space="0" w:color="auto"/>
                <w:bottom w:val="none" w:sz="0" w:space="0" w:color="auto"/>
                <w:right w:val="none" w:sz="0" w:space="0" w:color="auto"/>
              </w:divBdr>
            </w:div>
            <w:div w:id="814877462">
              <w:marLeft w:val="0"/>
              <w:marRight w:val="0"/>
              <w:marTop w:val="0"/>
              <w:marBottom w:val="0"/>
              <w:divBdr>
                <w:top w:val="none" w:sz="0" w:space="0" w:color="auto"/>
                <w:left w:val="none" w:sz="0" w:space="0" w:color="auto"/>
                <w:bottom w:val="none" w:sz="0" w:space="0" w:color="auto"/>
                <w:right w:val="none" w:sz="0" w:space="0" w:color="auto"/>
              </w:divBdr>
            </w:div>
            <w:div w:id="1439907569">
              <w:marLeft w:val="0"/>
              <w:marRight w:val="0"/>
              <w:marTop w:val="0"/>
              <w:marBottom w:val="0"/>
              <w:divBdr>
                <w:top w:val="none" w:sz="0" w:space="0" w:color="auto"/>
                <w:left w:val="none" w:sz="0" w:space="0" w:color="auto"/>
                <w:bottom w:val="none" w:sz="0" w:space="0" w:color="auto"/>
                <w:right w:val="none" w:sz="0" w:space="0" w:color="auto"/>
              </w:divBdr>
            </w:div>
            <w:div w:id="931205433">
              <w:marLeft w:val="0"/>
              <w:marRight w:val="0"/>
              <w:marTop w:val="0"/>
              <w:marBottom w:val="0"/>
              <w:divBdr>
                <w:top w:val="none" w:sz="0" w:space="0" w:color="auto"/>
                <w:left w:val="none" w:sz="0" w:space="0" w:color="auto"/>
                <w:bottom w:val="none" w:sz="0" w:space="0" w:color="auto"/>
                <w:right w:val="none" w:sz="0" w:space="0" w:color="auto"/>
              </w:divBdr>
            </w:div>
            <w:div w:id="920484382">
              <w:marLeft w:val="0"/>
              <w:marRight w:val="0"/>
              <w:marTop w:val="0"/>
              <w:marBottom w:val="0"/>
              <w:divBdr>
                <w:top w:val="none" w:sz="0" w:space="0" w:color="auto"/>
                <w:left w:val="none" w:sz="0" w:space="0" w:color="auto"/>
                <w:bottom w:val="none" w:sz="0" w:space="0" w:color="auto"/>
                <w:right w:val="none" w:sz="0" w:space="0" w:color="auto"/>
              </w:divBdr>
            </w:div>
            <w:div w:id="2055959587">
              <w:marLeft w:val="0"/>
              <w:marRight w:val="0"/>
              <w:marTop w:val="0"/>
              <w:marBottom w:val="0"/>
              <w:divBdr>
                <w:top w:val="none" w:sz="0" w:space="0" w:color="auto"/>
                <w:left w:val="none" w:sz="0" w:space="0" w:color="auto"/>
                <w:bottom w:val="none" w:sz="0" w:space="0" w:color="auto"/>
                <w:right w:val="none" w:sz="0" w:space="0" w:color="auto"/>
              </w:divBdr>
            </w:div>
            <w:div w:id="457073028">
              <w:marLeft w:val="0"/>
              <w:marRight w:val="0"/>
              <w:marTop w:val="0"/>
              <w:marBottom w:val="0"/>
              <w:divBdr>
                <w:top w:val="none" w:sz="0" w:space="0" w:color="auto"/>
                <w:left w:val="none" w:sz="0" w:space="0" w:color="auto"/>
                <w:bottom w:val="none" w:sz="0" w:space="0" w:color="auto"/>
                <w:right w:val="none" w:sz="0" w:space="0" w:color="auto"/>
              </w:divBdr>
            </w:div>
            <w:div w:id="524439120">
              <w:marLeft w:val="0"/>
              <w:marRight w:val="0"/>
              <w:marTop w:val="0"/>
              <w:marBottom w:val="0"/>
              <w:divBdr>
                <w:top w:val="none" w:sz="0" w:space="0" w:color="auto"/>
                <w:left w:val="none" w:sz="0" w:space="0" w:color="auto"/>
                <w:bottom w:val="none" w:sz="0" w:space="0" w:color="auto"/>
                <w:right w:val="none" w:sz="0" w:space="0" w:color="auto"/>
              </w:divBdr>
            </w:div>
            <w:div w:id="86193948">
              <w:marLeft w:val="0"/>
              <w:marRight w:val="0"/>
              <w:marTop w:val="0"/>
              <w:marBottom w:val="0"/>
              <w:divBdr>
                <w:top w:val="none" w:sz="0" w:space="0" w:color="auto"/>
                <w:left w:val="none" w:sz="0" w:space="0" w:color="auto"/>
                <w:bottom w:val="none" w:sz="0" w:space="0" w:color="auto"/>
                <w:right w:val="none" w:sz="0" w:space="0" w:color="auto"/>
              </w:divBdr>
            </w:div>
            <w:div w:id="996805380">
              <w:marLeft w:val="0"/>
              <w:marRight w:val="0"/>
              <w:marTop w:val="0"/>
              <w:marBottom w:val="0"/>
              <w:divBdr>
                <w:top w:val="none" w:sz="0" w:space="0" w:color="auto"/>
                <w:left w:val="none" w:sz="0" w:space="0" w:color="auto"/>
                <w:bottom w:val="none" w:sz="0" w:space="0" w:color="auto"/>
                <w:right w:val="none" w:sz="0" w:space="0" w:color="auto"/>
              </w:divBdr>
            </w:div>
            <w:div w:id="321087102">
              <w:marLeft w:val="0"/>
              <w:marRight w:val="0"/>
              <w:marTop w:val="0"/>
              <w:marBottom w:val="0"/>
              <w:divBdr>
                <w:top w:val="none" w:sz="0" w:space="0" w:color="auto"/>
                <w:left w:val="none" w:sz="0" w:space="0" w:color="auto"/>
                <w:bottom w:val="none" w:sz="0" w:space="0" w:color="auto"/>
                <w:right w:val="none" w:sz="0" w:space="0" w:color="auto"/>
              </w:divBdr>
            </w:div>
            <w:div w:id="591939172">
              <w:marLeft w:val="0"/>
              <w:marRight w:val="0"/>
              <w:marTop w:val="0"/>
              <w:marBottom w:val="0"/>
              <w:divBdr>
                <w:top w:val="none" w:sz="0" w:space="0" w:color="auto"/>
                <w:left w:val="none" w:sz="0" w:space="0" w:color="auto"/>
                <w:bottom w:val="none" w:sz="0" w:space="0" w:color="auto"/>
                <w:right w:val="none" w:sz="0" w:space="0" w:color="auto"/>
              </w:divBdr>
            </w:div>
            <w:div w:id="176041116">
              <w:marLeft w:val="0"/>
              <w:marRight w:val="0"/>
              <w:marTop w:val="0"/>
              <w:marBottom w:val="0"/>
              <w:divBdr>
                <w:top w:val="none" w:sz="0" w:space="0" w:color="auto"/>
                <w:left w:val="none" w:sz="0" w:space="0" w:color="auto"/>
                <w:bottom w:val="none" w:sz="0" w:space="0" w:color="auto"/>
                <w:right w:val="none" w:sz="0" w:space="0" w:color="auto"/>
              </w:divBdr>
            </w:div>
            <w:div w:id="47580789">
              <w:marLeft w:val="0"/>
              <w:marRight w:val="0"/>
              <w:marTop w:val="0"/>
              <w:marBottom w:val="0"/>
              <w:divBdr>
                <w:top w:val="none" w:sz="0" w:space="0" w:color="auto"/>
                <w:left w:val="none" w:sz="0" w:space="0" w:color="auto"/>
                <w:bottom w:val="none" w:sz="0" w:space="0" w:color="auto"/>
                <w:right w:val="none" w:sz="0" w:space="0" w:color="auto"/>
              </w:divBdr>
            </w:div>
            <w:div w:id="793328340">
              <w:marLeft w:val="0"/>
              <w:marRight w:val="0"/>
              <w:marTop w:val="0"/>
              <w:marBottom w:val="0"/>
              <w:divBdr>
                <w:top w:val="none" w:sz="0" w:space="0" w:color="auto"/>
                <w:left w:val="none" w:sz="0" w:space="0" w:color="auto"/>
                <w:bottom w:val="none" w:sz="0" w:space="0" w:color="auto"/>
                <w:right w:val="none" w:sz="0" w:space="0" w:color="auto"/>
              </w:divBdr>
            </w:div>
            <w:div w:id="1729114084">
              <w:marLeft w:val="0"/>
              <w:marRight w:val="0"/>
              <w:marTop w:val="0"/>
              <w:marBottom w:val="0"/>
              <w:divBdr>
                <w:top w:val="none" w:sz="0" w:space="0" w:color="auto"/>
                <w:left w:val="none" w:sz="0" w:space="0" w:color="auto"/>
                <w:bottom w:val="none" w:sz="0" w:space="0" w:color="auto"/>
                <w:right w:val="none" w:sz="0" w:space="0" w:color="auto"/>
              </w:divBdr>
            </w:div>
            <w:div w:id="1245534303">
              <w:marLeft w:val="0"/>
              <w:marRight w:val="0"/>
              <w:marTop w:val="0"/>
              <w:marBottom w:val="0"/>
              <w:divBdr>
                <w:top w:val="none" w:sz="0" w:space="0" w:color="auto"/>
                <w:left w:val="none" w:sz="0" w:space="0" w:color="auto"/>
                <w:bottom w:val="none" w:sz="0" w:space="0" w:color="auto"/>
                <w:right w:val="none" w:sz="0" w:space="0" w:color="auto"/>
              </w:divBdr>
            </w:div>
            <w:div w:id="1760524685">
              <w:marLeft w:val="0"/>
              <w:marRight w:val="0"/>
              <w:marTop w:val="0"/>
              <w:marBottom w:val="0"/>
              <w:divBdr>
                <w:top w:val="none" w:sz="0" w:space="0" w:color="auto"/>
                <w:left w:val="none" w:sz="0" w:space="0" w:color="auto"/>
                <w:bottom w:val="none" w:sz="0" w:space="0" w:color="auto"/>
                <w:right w:val="none" w:sz="0" w:space="0" w:color="auto"/>
              </w:divBdr>
            </w:div>
            <w:div w:id="1076634257">
              <w:marLeft w:val="0"/>
              <w:marRight w:val="0"/>
              <w:marTop w:val="0"/>
              <w:marBottom w:val="0"/>
              <w:divBdr>
                <w:top w:val="none" w:sz="0" w:space="0" w:color="auto"/>
                <w:left w:val="none" w:sz="0" w:space="0" w:color="auto"/>
                <w:bottom w:val="none" w:sz="0" w:space="0" w:color="auto"/>
                <w:right w:val="none" w:sz="0" w:space="0" w:color="auto"/>
              </w:divBdr>
            </w:div>
            <w:div w:id="49731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162084">
      <w:bodyDiv w:val="1"/>
      <w:marLeft w:val="0"/>
      <w:marRight w:val="0"/>
      <w:marTop w:val="0"/>
      <w:marBottom w:val="0"/>
      <w:divBdr>
        <w:top w:val="none" w:sz="0" w:space="0" w:color="auto"/>
        <w:left w:val="none" w:sz="0" w:space="0" w:color="auto"/>
        <w:bottom w:val="none" w:sz="0" w:space="0" w:color="auto"/>
        <w:right w:val="none" w:sz="0" w:space="0" w:color="auto"/>
      </w:divBdr>
      <w:divsChild>
        <w:div w:id="188106395">
          <w:marLeft w:val="0"/>
          <w:marRight w:val="0"/>
          <w:marTop w:val="0"/>
          <w:marBottom w:val="0"/>
          <w:divBdr>
            <w:top w:val="none" w:sz="0" w:space="0" w:color="auto"/>
            <w:left w:val="none" w:sz="0" w:space="0" w:color="auto"/>
            <w:bottom w:val="none" w:sz="0" w:space="0" w:color="auto"/>
            <w:right w:val="none" w:sz="0" w:space="0" w:color="auto"/>
          </w:divBdr>
          <w:divsChild>
            <w:div w:id="17782080">
              <w:marLeft w:val="0"/>
              <w:marRight w:val="0"/>
              <w:marTop w:val="0"/>
              <w:marBottom w:val="0"/>
              <w:divBdr>
                <w:top w:val="none" w:sz="0" w:space="0" w:color="auto"/>
                <w:left w:val="none" w:sz="0" w:space="0" w:color="auto"/>
                <w:bottom w:val="none" w:sz="0" w:space="0" w:color="auto"/>
                <w:right w:val="none" w:sz="0" w:space="0" w:color="auto"/>
              </w:divBdr>
            </w:div>
            <w:div w:id="455370078">
              <w:marLeft w:val="0"/>
              <w:marRight w:val="0"/>
              <w:marTop w:val="0"/>
              <w:marBottom w:val="0"/>
              <w:divBdr>
                <w:top w:val="none" w:sz="0" w:space="0" w:color="auto"/>
                <w:left w:val="none" w:sz="0" w:space="0" w:color="auto"/>
                <w:bottom w:val="none" w:sz="0" w:space="0" w:color="auto"/>
                <w:right w:val="none" w:sz="0" w:space="0" w:color="auto"/>
              </w:divBdr>
            </w:div>
            <w:div w:id="2104063680">
              <w:marLeft w:val="0"/>
              <w:marRight w:val="0"/>
              <w:marTop w:val="0"/>
              <w:marBottom w:val="0"/>
              <w:divBdr>
                <w:top w:val="none" w:sz="0" w:space="0" w:color="auto"/>
                <w:left w:val="none" w:sz="0" w:space="0" w:color="auto"/>
                <w:bottom w:val="none" w:sz="0" w:space="0" w:color="auto"/>
                <w:right w:val="none" w:sz="0" w:space="0" w:color="auto"/>
              </w:divBdr>
            </w:div>
            <w:div w:id="1134059637">
              <w:marLeft w:val="0"/>
              <w:marRight w:val="0"/>
              <w:marTop w:val="0"/>
              <w:marBottom w:val="0"/>
              <w:divBdr>
                <w:top w:val="none" w:sz="0" w:space="0" w:color="auto"/>
                <w:left w:val="none" w:sz="0" w:space="0" w:color="auto"/>
                <w:bottom w:val="none" w:sz="0" w:space="0" w:color="auto"/>
                <w:right w:val="none" w:sz="0" w:space="0" w:color="auto"/>
              </w:divBdr>
            </w:div>
            <w:div w:id="94255483">
              <w:marLeft w:val="0"/>
              <w:marRight w:val="0"/>
              <w:marTop w:val="0"/>
              <w:marBottom w:val="0"/>
              <w:divBdr>
                <w:top w:val="none" w:sz="0" w:space="0" w:color="auto"/>
                <w:left w:val="none" w:sz="0" w:space="0" w:color="auto"/>
                <w:bottom w:val="none" w:sz="0" w:space="0" w:color="auto"/>
                <w:right w:val="none" w:sz="0" w:space="0" w:color="auto"/>
              </w:divBdr>
            </w:div>
            <w:div w:id="1033961817">
              <w:marLeft w:val="0"/>
              <w:marRight w:val="0"/>
              <w:marTop w:val="0"/>
              <w:marBottom w:val="0"/>
              <w:divBdr>
                <w:top w:val="none" w:sz="0" w:space="0" w:color="auto"/>
                <w:left w:val="none" w:sz="0" w:space="0" w:color="auto"/>
                <w:bottom w:val="none" w:sz="0" w:space="0" w:color="auto"/>
                <w:right w:val="none" w:sz="0" w:space="0" w:color="auto"/>
              </w:divBdr>
            </w:div>
            <w:div w:id="1088770755">
              <w:marLeft w:val="0"/>
              <w:marRight w:val="0"/>
              <w:marTop w:val="0"/>
              <w:marBottom w:val="0"/>
              <w:divBdr>
                <w:top w:val="none" w:sz="0" w:space="0" w:color="auto"/>
                <w:left w:val="none" w:sz="0" w:space="0" w:color="auto"/>
                <w:bottom w:val="none" w:sz="0" w:space="0" w:color="auto"/>
                <w:right w:val="none" w:sz="0" w:space="0" w:color="auto"/>
              </w:divBdr>
            </w:div>
            <w:div w:id="737437412">
              <w:marLeft w:val="0"/>
              <w:marRight w:val="0"/>
              <w:marTop w:val="0"/>
              <w:marBottom w:val="0"/>
              <w:divBdr>
                <w:top w:val="none" w:sz="0" w:space="0" w:color="auto"/>
                <w:left w:val="none" w:sz="0" w:space="0" w:color="auto"/>
                <w:bottom w:val="none" w:sz="0" w:space="0" w:color="auto"/>
                <w:right w:val="none" w:sz="0" w:space="0" w:color="auto"/>
              </w:divBdr>
            </w:div>
            <w:div w:id="1414282377">
              <w:marLeft w:val="0"/>
              <w:marRight w:val="0"/>
              <w:marTop w:val="0"/>
              <w:marBottom w:val="0"/>
              <w:divBdr>
                <w:top w:val="none" w:sz="0" w:space="0" w:color="auto"/>
                <w:left w:val="none" w:sz="0" w:space="0" w:color="auto"/>
                <w:bottom w:val="none" w:sz="0" w:space="0" w:color="auto"/>
                <w:right w:val="none" w:sz="0" w:space="0" w:color="auto"/>
              </w:divBdr>
            </w:div>
            <w:div w:id="2069956137">
              <w:marLeft w:val="0"/>
              <w:marRight w:val="0"/>
              <w:marTop w:val="0"/>
              <w:marBottom w:val="0"/>
              <w:divBdr>
                <w:top w:val="none" w:sz="0" w:space="0" w:color="auto"/>
                <w:left w:val="none" w:sz="0" w:space="0" w:color="auto"/>
                <w:bottom w:val="none" w:sz="0" w:space="0" w:color="auto"/>
                <w:right w:val="none" w:sz="0" w:space="0" w:color="auto"/>
              </w:divBdr>
            </w:div>
            <w:div w:id="1844007570">
              <w:marLeft w:val="0"/>
              <w:marRight w:val="0"/>
              <w:marTop w:val="0"/>
              <w:marBottom w:val="0"/>
              <w:divBdr>
                <w:top w:val="none" w:sz="0" w:space="0" w:color="auto"/>
                <w:left w:val="none" w:sz="0" w:space="0" w:color="auto"/>
                <w:bottom w:val="none" w:sz="0" w:space="0" w:color="auto"/>
                <w:right w:val="none" w:sz="0" w:space="0" w:color="auto"/>
              </w:divBdr>
            </w:div>
            <w:div w:id="1377271046">
              <w:marLeft w:val="0"/>
              <w:marRight w:val="0"/>
              <w:marTop w:val="0"/>
              <w:marBottom w:val="0"/>
              <w:divBdr>
                <w:top w:val="none" w:sz="0" w:space="0" w:color="auto"/>
                <w:left w:val="none" w:sz="0" w:space="0" w:color="auto"/>
                <w:bottom w:val="none" w:sz="0" w:space="0" w:color="auto"/>
                <w:right w:val="none" w:sz="0" w:space="0" w:color="auto"/>
              </w:divBdr>
            </w:div>
            <w:div w:id="61298135">
              <w:marLeft w:val="0"/>
              <w:marRight w:val="0"/>
              <w:marTop w:val="0"/>
              <w:marBottom w:val="0"/>
              <w:divBdr>
                <w:top w:val="none" w:sz="0" w:space="0" w:color="auto"/>
                <w:left w:val="none" w:sz="0" w:space="0" w:color="auto"/>
                <w:bottom w:val="none" w:sz="0" w:space="0" w:color="auto"/>
                <w:right w:val="none" w:sz="0" w:space="0" w:color="auto"/>
              </w:divBdr>
            </w:div>
            <w:div w:id="1052270029">
              <w:marLeft w:val="0"/>
              <w:marRight w:val="0"/>
              <w:marTop w:val="0"/>
              <w:marBottom w:val="0"/>
              <w:divBdr>
                <w:top w:val="none" w:sz="0" w:space="0" w:color="auto"/>
                <w:left w:val="none" w:sz="0" w:space="0" w:color="auto"/>
                <w:bottom w:val="none" w:sz="0" w:space="0" w:color="auto"/>
                <w:right w:val="none" w:sz="0" w:space="0" w:color="auto"/>
              </w:divBdr>
            </w:div>
            <w:div w:id="807405247">
              <w:marLeft w:val="0"/>
              <w:marRight w:val="0"/>
              <w:marTop w:val="0"/>
              <w:marBottom w:val="0"/>
              <w:divBdr>
                <w:top w:val="none" w:sz="0" w:space="0" w:color="auto"/>
                <w:left w:val="none" w:sz="0" w:space="0" w:color="auto"/>
                <w:bottom w:val="none" w:sz="0" w:space="0" w:color="auto"/>
                <w:right w:val="none" w:sz="0" w:space="0" w:color="auto"/>
              </w:divBdr>
            </w:div>
            <w:div w:id="1771851572">
              <w:marLeft w:val="0"/>
              <w:marRight w:val="0"/>
              <w:marTop w:val="0"/>
              <w:marBottom w:val="0"/>
              <w:divBdr>
                <w:top w:val="none" w:sz="0" w:space="0" w:color="auto"/>
                <w:left w:val="none" w:sz="0" w:space="0" w:color="auto"/>
                <w:bottom w:val="none" w:sz="0" w:space="0" w:color="auto"/>
                <w:right w:val="none" w:sz="0" w:space="0" w:color="auto"/>
              </w:divBdr>
            </w:div>
            <w:div w:id="481578220">
              <w:marLeft w:val="0"/>
              <w:marRight w:val="0"/>
              <w:marTop w:val="0"/>
              <w:marBottom w:val="0"/>
              <w:divBdr>
                <w:top w:val="none" w:sz="0" w:space="0" w:color="auto"/>
                <w:left w:val="none" w:sz="0" w:space="0" w:color="auto"/>
                <w:bottom w:val="none" w:sz="0" w:space="0" w:color="auto"/>
                <w:right w:val="none" w:sz="0" w:space="0" w:color="auto"/>
              </w:divBdr>
            </w:div>
            <w:div w:id="376315388">
              <w:marLeft w:val="0"/>
              <w:marRight w:val="0"/>
              <w:marTop w:val="0"/>
              <w:marBottom w:val="0"/>
              <w:divBdr>
                <w:top w:val="none" w:sz="0" w:space="0" w:color="auto"/>
                <w:left w:val="none" w:sz="0" w:space="0" w:color="auto"/>
                <w:bottom w:val="none" w:sz="0" w:space="0" w:color="auto"/>
                <w:right w:val="none" w:sz="0" w:space="0" w:color="auto"/>
              </w:divBdr>
            </w:div>
            <w:div w:id="1377775472">
              <w:marLeft w:val="0"/>
              <w:marRight w:val="0"/>
              <w:marTop w:val="0"/>
              <w:marBottom w:val="0"/>
              <w:divBdr>
                <w:top w:val="none" w:sz="0" w:space="0" w:color="auto"/>
                <w:left w:val="none" w:sz="0" w:space="0" w:color="auto"/>
                <w:bottom w:val="none" w:sz="0" w:space="0" w:color="auto"/>
                <w:right w:val="none" w:sz="0" w:space="0" w:color="auto"/>
              </w:divBdr>
            </w:div>
            <w:div w:id="2049836414">
              <w:marLeft w:val="0"/>
              <w:marRight w:val="0"/>
              <w:marTop w:val="0"/>
              <w:marBottom w:val="0"/>
              <w:divBdr>
                <w:top w:val="none" w:sz="0" w:space="0" w:color="auto"/>
                <w:left w:val="none" w:sz="0" w:space="0" w:color="auto"/>
                <w:bottom w:val="none" w:sz="0" w:space="0" w:color="auto"/>
                <w:right w:val="none" w:sz="0" w:space="0" w:color="auto"/>
              </w:divBdr>
            </w:div>
            <w:div w:id="699890477">
              <w:marLeft w:val="0"/>
              <w:marRight w:val="0"/>
              <w:marTop w:val="0"/>
              <w:marBottom w:val="0"/>
              <w:divBdr>
                <w:top w:val="none" w:sz="0" w:space="0" w:color="auto"/>
                <w:left w:val="none" w:sz="0" w:space="0" w:color="auto"/>
                <w:bottom w:val="none" w:sz="0" w:space="0" w:color="auto"/>
                <w:right w:val="none" w:sz="0" w:space="0" w:color="auto"/>
              </w:divBdr>
            </w:div>
            <w:div w:id="176116745">
              <w:marLeft w:val="0"/>
              <w:marRight w:val="0"/>
              <w:marTop w:val="0"/>
              <w:marBottom w:val="0"/>
              <w:divBdr>
                <w:top w:val="none" w:sz="0" w:space="0" w:color="auto"/>
                <w:left w:val="none" w:sz="0" w:space="0" w:color="auto"/>
                <w:bottom w:val="none" w:sz="0" w:space="0" w:color="auto"/>
                <w:right w:val="none" w:sz="0" w:space="0" w:color="auto"/>
              </w:divBdr>
            </w:div>
            <w:div w:id="1912813309">
              <w:marLeft w:val="0"/>
              <w:marRight w:val="0"/>
              <w:marTop w:val="0"/>
              <w:marBottom w:val="0"/>
              <w:divBdr>
                <w:top w:val="none" w:sz="0" w:space="0" w:color="auto"/>
                <w:left w:val="none" w:sz="0" w:space="0" w:color="auto"/>
                <w:bottom w:val="none" w:sz="0" w:space="0" w:color="auto"/>
                <w:right w:val="none" w:sz="0" w:space="0" w:color="auto"/>
              </w:divBdr>
            </w:div>
            <w:div w:id="678389029">
              <w:marLeft w:val="0"/>
              <w:marRight w:val="0"/>
              <w:marTop w:val="0"/>
              <w:marBottom w:val="0"/>
              <w:divBdr>
                <w:top w:val="none" w:sz="0" w:space="0" w:color="auto"/>
                <w:left w:val="none" w:sz="0" w:space="0" w:color="auto"/>
                <w:bottom w:val="none" w:sz="0" w:space="0" w:color="auto"/>
                <w:right w:val="none" w:sz="0" w:space="0" w:color="auto"/>
              </w:divBdr>
            </w:div>
            <w:div w:id="1830825835">
              <w:marLeft w:val="0"/>
              <w:marRight w:val="0"/>
              <w:marTop w:val="0"/>
              <w:marBottom w:val="0"/>
              <w:divBdr>
                <w:top w:val="none" w:sz="0" w:space="0" w:color="auto"/>
                <w:left w:val="none" w:sz="0" w:space="0" w:color="auto"/>
                <w:bottom w:val="none" w:sz="0" w:space="0" w:color="auto"/>
                <w:right w:val="none" w:sz="0" w:space="0" w:color="auto"/>
              </w:divBdr>
            </w:div>
            <w:div w:id="1019742788">
              <w:marLeft w:val="0"/>
              <w:marRight w:val="0"/>
              <w:marTop w:val="0"/>
              <w:marBottom w:val="0"/>
              <w:divBdr>
                <w:top w:val="none" w:sz="0" w:space="0" w:color="auto"/>
                <w:left w:val="none" w:sz="0" w:space="0" w:color="auto"/>
                <w:bottom w:val="none" w:sz="0" w:space="0" w:color="auto"/>
                <w:right w:val="none" w:sz="0" w:space="0" w:color="auto"/>
              </w:divBdr>
            </w:div>
            <w:div w:id="1651592071">
              <w:marLeft w:val="0"/>
              <w:marRight w:val="0"/>
              <w:marTop w:val="0"/>
              <w:marBottom w:val="0"/>
              <w:divBdr>
                <w:top w:val="none" w:sz="0" w:space="0" w:color="auto"/>
                <w:left w:val="none" w:sz="0" w:space="0" w:color="auto"/>
                <w:bottom w:val="none" w:sz="0" w:space="0" w:color="auto"/>
                <w:right w:val="none" w:sz="0" w:space="0" w:color="auto"/>
              </w:divBdr>
            </w:div>
            <w:div w:id="399906534">
              <w:marLeft w:val="0"/>
              <w:marRight w:val="0"/>
              <w:marTop w:val="0"/>
              <w:marBottom w:val="0"/>
              <w:divBdr>
                <w:top w:val="none" w:sz="0" w:space="0" w:color="auto"/>
                <w:left w:val="none" w:sz="0" w:space="0" w:color="auto"/>
                <w:bottom w:val="none" w:sz="0" w:space="0" w:color="auto"/>
                <w:right w:val="none" w:sz="0" w:space="0" w:color="auto"/>
              </w:divBdr>
            </w:div>
            <w:div w:id="139929335">
              <w:marLeft w:val="0"/>
              <w:marRight w:val="0"/>
              <w:marTop w:val="0"/>
              <w:marBottom w:val="0"/>
              <w:divBdr>
                <w:top w:val="none" w:sz="0" w:space="0" w:color="auto"/>
                <w:left w:val="none" w:sz="0" w:space="0" w:color="auto"/>
                <w:bottom w:val="none" w:sz="0" w:space="0" w:color="auto"/>
                <w:right w:val="none" w:sz="0" w:space="0" w:color="auto"/>
              </w:divBdr>
            </w:div>
            <w:div w:id="1751193285">
              <w:marLeft w:val="0"/>
              <w:marRight w:val="0"/>
              <w:marTop w:val="0"/>
              <w:marBottom w:val="0"/>
              <w:divBdr>
                <w:top w:val="none" w:sz="0" w:space="0" w:color="auto"/>
                <w:left w:val="none" w:sz="0" w:space="0" w:color="auto"/>
                <w:bottom w:val="none" w:sz="0" w:space="0" w:color="auto"/>
                <w:right w:val="none" w:sz="0" w:space="0" w:color="auto"/>
              </w:divBdr>
            </w:div>
            <w:div w:id="448276509">
              <w:marLeft w:val="0"/>
              <w:marRight w:val="0"/>
              <w:marTop w:val="0"/>
              <w:marBottom w:val="0"/>
              <w:divBdr>
                <w:top w:val="none" w:sz="0" w:space="0" w:color="auto"/>
                <w:left w:val="none" w:sz="0" w:space="0" w:color="auto"/>
                <w:bottom w:val="none" w:sz="0" w:space="0" w:color="auto"/>
                <w:right w:val="none" w:sz="0" w:space="0" w:color="auto"/>
              </w:divBdr>
            </w:div>
            <w:div w:id="1775053352">
              <w:marLeft w:val="0"/>
              <w:marRight w:val="0"/>
              <w:marTop w:val="0"/>
              <w:marBottom w:val="0"/>
              <w:divBdr>
                <w:top w:val="none" w:sz="0" w:space="0" w:color="auto"/>
                <w:left w:val="none" w:sz="0" w:space="0" w:color="auto"/>
                <w:bottom w:val="none" w:sz="0" w:space="0" w:color="auto"/>
                <w:right w:val="none" w:sz="0" w:space="0" w:color="auto"/>
              </w:divBdr>
            </w:div>
            <w:div w:id="1109474361">
              <w:marLeft w:val="0"/>
              <w:marRight w:val="0"/>
              <w:marTop w:val="0"/>
              <w:marBottom w:val="0"/>
              <w:divBdr>
                <w:top w:val="none" w:sz="0" w:space="0" w:color="auto"/>
                <w:left w:val="none" w:sz="0" w:space="0" w:color="auto"/>
                <w:bottom w:val="none" w:sz="0" w:space="0" w:color="auto"/>
                <w:right w:val="none" w:sz="0" w:space="0" w:color="auto"/>
              </w:divBdr>
            </w:div>
            <w:div w:id="1944259473">
              <w:marLeft w:val="0"/>
              <w:marRight w:val="0"/>
              <w:marTop w:val="0"/>
              <w:marBottom w:val="0"/>
              <w:divBdr>
                <w:top w:val="none" w:sz="0" w:space="0" w:color="auto"/>
                <w:left w:val="none" w:sz="0" w:space="0" w:color="auto"/>
                <w:bottom w:val="none" w:sz="0" w:space="0" w:color="auto"/>
                <w:right w:val="none" w:sz="0" w:space="0" w:color="auto"/>
              </w:divBdr>
            </w:div>
            <w:div w:id="957108943">
              <w:marLeft w:val="0"/>
              <w:marRight w:val="0"/>
              <w:marTop w:val="0"/>
              <w:marBottom w:val="0"/>
              <w:divBdr>
                <w:top w:val="none" w:sz="0" w:space="0" w:color="auto"/>
                <w:left w:val="none" w:sz="0" w:space="0" w:color="auto"/>
                <w:bottom w:val="none" w:sz="0" w:space="0" w:color="auto"/>
                <w:right w:val="none" w:sz="0" w:space="0" w:color="auto"/>
              </w:divBdr>
            </w:div>
            <w:div w:id="1826433895">
              <w:marLeft w:val="0"/>
              <w:marRight w:val="0"/>
              <w:marTop w:val="0"/>
              <w:marBottom w:val="0"/>
              <w:divBdr>
                <w:top w:val="none" w:sz="0" w:space="0" w:color="auto"/>
                <w:left w:val="none" w:sz="0" w:space="0" w:color="auto"/>
                <w:bottom w:val="none" w:sz="0" w:space="0" w:color="auto"/>
                <w:right w:val="none" w:sz="0" w:space="0" w:color="auto"/>
              </w:divBdr>
            </w:div>
            <w:div w:id="528103195">
              <w:marLeft w:val="0"/>
              <w:marRight w:val="0"/>
              <w:marTop w:val="0"/>
              <w:marBottom w:val="0"/>
              <w:divBdr>
                <w:top w:val="none" w:sz="0" w:space="0" w:color="auto"/>
                <w:left w:val="none" w:sz="0" w:space="0" w:color="auto"/>
                <w:bottom w:val="none" w:sz="0" w:space="0" w:color="auto"/>
                <w:right w:val="none" w:sz="0" w:space="0" w:color="auto"/>
              </w:divBdr>
            </w:div>
            <w:div w:id="539711689">
              <w:marLeft w:val="0"/>
              <w:marRight w:val="0"/>
              <w:marTop w:val="0"/>
              <w:marBottom w:val="0"/>
              <w:divBdr>
                <w:top w:val="none" w:sz="0" w:space="0" w:color="auto"/>
                <w:left w:val="none" w:sz="0" w:space="0" w:color="auto"/>
                <w:bottom w:val="none" w:sz="0" w:space="0" w:color="auto"/>
                <w:right w:val="none" w:sz="0" w:space="0" w:color="auto"/>
              </w:divBdr>
            </w:div>
            <w:div w:id="668946187">
              <w:marLeft w:val="0"/>
              <w:marRight w:val="0"/>
              <w:marTop w:val="0"/>
              <w:marBottom w:val="0"/>
              <w:divBdr>
                <w:top w:val="none" w:sz="0" w:space="0" w:color="auto"/>
                <w:left w:val="none" w:sz="0" w:space="0" w:color="auto"/>
                <w:bottom w:val="none" w:sz="0" w:space="0" w:color="auto"/>
                <w:right w:val="none" w:sz="0" w:space="0" w:color="auto"/>
              </w:divBdr>
            </w:div>
            <w:div w:id="16851922">
              <w:marLeft w:val="0"/>
              <w:marRight w:val="0"/>
              <w:marTop w:val="0"/>
              <w:marBottom w:val="0"/>
              <w:divBdr>
                <w:top w:val="none" w:sz="0" w:space="0" w:color="auto"/>
                <w:left w:val="none" w:sz="0" w:space="0" w:color="auto"/>
                <w:bottom w:val="none" w:sz="0" w:space="0" w:color="auto"/>
                <w:right w:val="none" w:sz="0" w:space="0" w:color="auto"/>
              </w:divBdr>
            </w:div>
            <w:div w:id="921061132">
              <w:marLeft w:val="0"/>
              <w:marRight w:val="0"/>
              <w:marTop w:val="0"/>
              <w:marBottom w:val="0"/>
              <w:divBdr>
                <w:top w:val="none" w:sz="0" w:space="0" w:color="auto"/>
                <w:left w:val="none" w:sz="0" w:space="0" w:color="auto"/>
                <w:bottom w:val="none" w:sz="0" w:space="0" w:color="auto"/>
                <w:right w:val="none" w:sz="0" w:space="0" w:color="auto"/>
              </w:divBdr>
            </w:div>
            <w:div w:id="798646775">
              <w:marLeft w:val="0"/>
              <w:marRight w:val="0"/>
              <w:marTop w:val="0"/>
              <w:marBottom w:val="0"/>
              <w:divBdr>
                <w:top w:val="none" w:sz="0" w:space="0" w:color="auto"/>
                <w:left w:val="none" w:sz="0" w:space="0" w:color="auto"/>
                <w:bottom w:val="none" w:sz="0" w:space="0" w:color="auto"/>
                <w:right w:val="none" w:sz="0" w:space="0" w:color="auto"/>
              </w:divBdr>
            </w:div>
            <w:div w:id="1887375849">
              <w:marLeft w:val="0"/>
              <w:marRight w:val="0"/>
              <w:marTop w:val="0"/>
              <w:marBottom w:val="0"/>
              <w:divBdr>
                <w:top w:val="none" w:sz="0" w:space="0" w:color="auto"/>
                <w:left w:val="none" w:sz="0" w:space="0" w:color="auto"/>
                <w:bottom w:val="none" w:sz="0" w:space="0" w:color="auto"/>
                <w:right w:val="none" w:sz="0" w:space="0" w:color="auto"/>
              </w:divBdr>
            </w:div>
            <w:div w:id="826552464">
              <w:marLeft w:val="0"/>
              <w:marRight w:val="0"/>
              <w:marTop w:val="0"/>
              <w:marBottom w:val="0"/>
              <w:divBdr>
                <w:top w:val="none" w:sz="0" w:space="0" w:color="auto"/>
                <w:left w:val="none" w:sz="0" w:space="0" w:color="auto"/>
                <w:bottom w:val="none" w:sz="0" w:space="0" w:color="auto"/>
                <w:right w:val="none" w:sz="0" w:space="0" w:color="auto"/>
              </w:divBdr>
            </w:div>
            <w:div w:id="529999527">
              <w:marLeft w:val="0"/>
              <w:marRight w:val="0"/>
              <w:marTop w:val="0"/>
              <w:marBottom w:val="0"/>
              <w:divBdr>
                <w:top w:val="none" w:sz="0" w:space="0" w:color="auto"/>
                <w:left w:val="none" w:sz="0" w:space="0" w:color="auto"/>
                <w:bottom w:val="none" w:sz="0" w:space="0" w:color="auto"/>
                <w:right w:val="none" w:sz="0" w:space="0" w:color="auto"/>
              </w:divBdr>
            </w:div>
            <w:div w:id="2013872266">
              <w:marLeft w:val="0"/>
              <w:marRight w:val="0"/>
              <w:marTop w:val="0"/>
              <w:marBottom w:val="0"/>
              <w:divBdr>
                <w:top w:val="none" w:sz="0" w:space="0" w:color="auto"/>
                <w:left w:val="none" w:sz="0" w:space="0" w:color="auto"/>
                <w:bottom w:val="none" w:sz="0" w:space="0" w:color="auto"/>
                <w:right w:val="none" w:sz="0" w:space="0" w:color="auto"/>
              </w:divBdr>
            </w:div>
            <w:div w:id="70083766">
              <w:marLeft w:val="0"/>
              <w:marRight w:val="0"/>
              <w:marTop w:val="0"/>
              <w:marBottom w:val="0"/>
              <w:divBdr>
                <w:top w:val="none" w:sz="0" w:space="0" w:color="auto"/>
                <w:left w:val="none" w:sz="0" w:space="0" w:color="auto"/>
                <w:bottom w:val="none" w:sz="0" w:space="0" w:color="auto"/>
                <w:right w:val="none" w:sz="0" w:space="0" w:color="auto"/>
              </w:divBdr>
            </w:div>
            <w:div w:id="1078597682">
              <w:marLeft w:val="0"/>
              <w:marRight w:val="0"/>
              <w:marTop w:val="0"/>
              <w:marBottom w:val="0"/>
              <w:divBdr>
                <w:top w:val="none" w:sz="0" w:space="0" w:color="auto"/>
                <w:left w:val="none" w:sz="0" w:space="0" w:color="auto"/>
                <w:bottom w:val="none" w:sz="0" w:space="0" w:color="auto"/>
                <w:right w:val="none" w:sz="0" w:space="0" w:color="auto"/>
              </w:divBdr>
            </w:div>
            <w:div w:id="1190533439">
              <w:marLeft w:val="0"/>
              <w:marRight w:val="0"/>
              <w:marTop w:val="0"/>
              <w:marBottom w:val="0"/>
              <w:divBdr>
                <w:top w:val="none" w:sz="0" w:space="0" w:color="auto"/>
                <w:left w:val="none" w:sz="0" w:space="0" w:color="auto"/>
                <w:bottom w:val="none" w:sz="0" w:space="0" w:color="auto"/>
                <w:right w:val="none" w:sz="0" w:space="0" w:color="auto"/>
              </w:divBdr>
            </w:div>
            <w:div w:id="271865382">
              <w:marLeft w:val="0"/>
              <w:marRight w:val="0"/>
              <w:marTop w:val="0"/>
              <w:marBottom w:val="0"/>
              <w:divBdr>
                <w:top w:val="none" w:sz="0" w:space="0" w:color="auto"/>
                <w:left w:val="none" w:sz="0" w:space="0" w:color="auto"/>
                <w:bottom w:val="none" w:sz="0" w:space="0" w:color="auto"/>
                <w:right w:val="none" w:sz="0" w:space="0" w:color="auto"/>
              </w:divBdr>
            </w:div>
            <w:div w:id="553929421">
              <w:marLeft w:val="0"/>
              <w:marRight w:val="0"/>
              <w:marTop w:val="0"/>
              <w:marBottom w:val="0"/>
              <w:divBdr>
                <w:top w:val="none" w:sz="0" w:space="0" w:color="auto"/>
                <w:left w:val="none" w:sz="0" w:space="0" w:color="auto"/>
                <w:bottom w:val="none" w:sz="0" w:space="0" w:color="auto"/>
                <w:right w:val="none" w:sz="0" w:space="0" w:color="auto"/>
              </w:divBdr>
            </w:div>
            <w:div w:id="835728530">
              <w:marLeft w:val="0"/>
              <w:marRight w:val="0"/>
              <w:marTop w:val="0"/>
              <w:marBottom w:val="0"/>
              <w:divBdr>
                <w:top w:val="none" w:sz="0" w:space="0" w:color="auto"/>
                <w:left w:val="none" w:sz="0" w:space="0" w:color="auto"/>
                <w:bottom w:val="none" w:sz="0" w:space="0" w:color="auto"/>
                <w:right w:val="none" w:sz="0" w:space="0" w:color="auto"/>
              </w:divBdr>
            </w:div>
            <w:div w:id="1338969269">
              <w:marLeft w:val="0"/>
              <w:marRight w:val="0"/>
              <w:marTop w:val="0"/>
              <w:marBottom w:val="0"/>
              <w:divBdr>
                <w:top w:val="none" w:sz="0" w:space="0" w:color="auto"/>
                <w:left w:val="none" w:sz="0" w:space="0" w:color="auto"/>
                <w:bottom w:val="none" w:sz="0" w:space="0" w:color="auto"/>
                <w:right w:val="none" w:sz="0" w:space="0" w:color="auto"/>
              </w:divBdr>
            </w:div>
            <w:div w:id="45573886">
              <w:marLeft w:val="0"/>
              <w:marRight w:val="0"/>
              <w:marTop w:val="0"/>
              <w:marBottom w:val="0"/>
              <w:divBdr>
                <w:top w:val="none" w:sz="0" w:space="0" w:color="auto"/>
                <w:left w:val="none" w:sz="0" w:space="0" w:color="auto"/>
                <w:bottom w:val="none" w:sz="0" w:space="0" w:color="auto"/>
                <w:right w:val="none" w:sz="0" w:space="0" w:color="auto"/>
              </w:divBdr>
            </w:div>
            <w:div w:id="943271273">
              <w:marLeft w:val="0"/>
              <w:marRight w:val="0"/>
              <w:marTop w:val="0"/>
              <w:marBottom w:val="0"/>
              <w:divBdr>
                <w:top w:val="none" w:sz="0" w:space="0" w:color="auto"/>
                <w:left w:val="none" w:sz="0" w:space="0" w:color="auto"/>
                <w:bottom w:val="none" w:sz="0" w:space="0" w:color="auto"/>
                <w:right w:val="none" w:sz="0" w:space="0" w:color="auto"/>
              </w:divBdr>
            </w:div>
            <w:div w:id="994841080">
              <w:marLeft w:val="0"/>
              <w:marRight w:val="0"/>
              <w:marTop w:val="0"/>
              <w:marBottom w:val="0"/>
              <w:divBdr>
                <w:top w:val="none" w:sz="0" w:space="0" w:color="auto"/>
                <w:left w:val="none" w:sz="0" w:space="0" w:color="auto"/>
                <w:bottom w:val="none" w:sz="0" w:space="0" w:color="auto"/>
                <w:right w:val="none" w:sz="0" w:space="0" w:color="auto"/>
              </w:divBdr>
            </w:div>
            <w:div w:id="1641882903">
              <w:marLeft w:val="0"/>
              <w:marRight w:val="0"/>
              <w:marTop w:val="0"/>
              <w:marBottom w:val="0"/>
              <w:divBdr>
                <w:top w:val="none" w:sz="0" w:space="0" w:color="auto"/>
                <w:left w:val="none" w:sz="0" w:space="0" w:color="auto"/>
                <w:bottom w:val="none" w:sz="0" w:space="0" w:color="auto"/>
                <w:right w:val="none" w:sz="0" w:space="0" w:color="auto"/>
              </w:divBdr>
            </w:div>
            <w:div w:id="26569261">
              <w:marLeft w:val="0"/>
              <w:marRight w:val="0"/>
              <w:marTop w:val="0"/>
              <w:marBottom w:val="0"/>
              <w:divBdr>
                <w:top w:val="none" w:sz="0" w:space="0" w:color="auto"/>
                <w:left w:val="none" w:sz="0" w:space="0" w:color="auto"/>
                <w:bottom w:val="none" w:sz="0" w:space="0" w:color="auto"/>
                <w:right w:val="none" w:sz="0" w:space="0" w:color="auto"/>
              </w:divBdr>
            </w:div>
            <w:div w:id="1793402800">
              <w:marLeft w:val="0"/>
              <w:marRight w:val="0"/>
              <w:marTop w:val="0"/>
              <w:marBottom w:val="0"/>
              <w:divBdr>
                <w:top w:val="none" w:sz="0" w:space="0" w:color="auto"/>
                <w:left w:val="none" w:sz="0" w:space="0" w:color="auto"/>
                <w:bottom w:val="none" w:sz="0" w:space="0" w:color="auto"/>
                <w:right w:val="none" w:sz="0" w:space="0" w:color="auto"/>
              </w:divBdr>
            </w:div>
            <w:div w:id="749738861">
              <w:marLeft w:val="0"/>
              <w:marRight w:val="0"/>
              <w:marTop w:val="0"/>
              <w:marBottom w:val="0"/>
              <w:divBdr>
                <w:top w:val="none" w:sz="0" w:space="0" w:color="auto"/>
                <w:left w:val="none" w:sz="0" w:space="0" w:color="auto"/>
                <w:bottom w:val="none" w:sz="0" w:space="0" w:color="auto"/>
                <w:right w:val="none" w:sz="0" w:space="0" w:color="auto"/>
              </w:divBdr>
            </w:div>
            <w:div w:id="998003336">
              <w:marLeft w:val="0"/>
              <w:marRight w:val="0"/>
              <w:marTop w:val="0"/>
              <w:marBottom w:val="0"/>
              <w:divBdr>
                <w:top w:val="none" w:sz="0" w:space="0" w:color="auto"/>
                <w:left w:val="none" w:sz="0" w:space="0" w:color="auto"/>
                <w:bottom w:val="none" w:sz="0" w:space="0" w:color="auto"/>
                <w:right w:val="none" w:sz="0" w:space="0" w:color="auto"/>
              </w:divBdr>
            </w:div>
            <w:div w:id="1156186547">
              <w:marLeft w:val="0"/>
              <w:marRight w:val="0"/>
              <w:marTop w:val="0"/>
              <w:marBottom w:val="0"/>
              <w:divBdr>
                <w:top w:val="none" w:sz="0" w:space="0" w:color="auto"/>
                <w:left w:val="none" w:sz="0" w:space="0" w:color="auto"/>
                <w:bottom w:val="none" w:sz="0" w:space="0" w:color="auto"/>
                <w:right w:val="none" w:sz="0" w:space="0" w:color="auto"/>
              </w:divBdr>
            </w:div>
            <w:div w:id="852569183">
              <w:marLeft w:val="0"/>
              <w:marRight w:val="0"/>
              <w:marTop w:val="0"/>
              <w:marBottom w:val="0"/>
              <w:divBdr>
                <w:top w:val="none" w:sz="0" w:space="0" w:color="auto"/>
                <w:left w:val="none" w:sz="0" w:space="0" w:color="auto"/>
                <w:bottom w:val="none" w:sz="0" w:space="0" w:color="auto"/>
                <w:right w:val="none" w:sz="0" w:space="0" w:color="auto"/>
              </w:divBdr>
            </w:div>
            <w:div w:id="1438717517">
              <w:marLeft w:val="0"/>
              <w:marRight w:val="0"/>
              <w:marTop w:val="0"/>
              <w:marBottom w:val="0"/>
              <w:divBdr>
                <w:top w:val="none" w:sz="0" w:space="0" w:color="auto"/>
                <w:left w:val="none" w:sz="0" w:space="0" w:color="auto"/>
                <w:bottom w:val="none" w:sz="0" w:space="0" w:color="auto"/>
                <w:right w:val="none" w:sz="0" w:space="0" w:color="auto"/>
              </w:divBdr>
            </w:div>
            <w:div w:id="509566423">
              <w:marLeft w:val="0"/>
              <w:marRight w:val="0"/>
              <w:marTop w:val="0"/>
              <w:marBottom w:val="0"/>
              <w:divBdr>
                <w:top w:val="none" w:sz="0" w:space="0" w:color="auto"/>
                <w:left w:val="none" w:sz="0" w:space="0" w:color="auto"/>
                <w:bottom w:val="none" w:sz="0" w:space="0" w:color="auto"/>
                <w:right w:val="none" w:sz="0" w:space="0" w:color="auto"/>
              </w:divBdr>
            </w:div>
            <w:div w:id="598564984">
              <w:marLeft w:val="0"/>
              <w:marRight w:val="0"/>
              <w:marTop w:val="0"/>
              <w:marBottom w:val="0"/>
              <w:divBdr>
                <w:top w:val="none" w:sz="0" w:space="0" w:color="auto"/>
                <w:left w:val="none" w:sz="0" w:space="0" w:color="auto"/>
                <w:bottom w:val="none" w:sz="0" w:space="0" w:color="auto"/>
                <w:right w:val="none" w:sz="0" w:space="0" w:color="auto"/>
              </w:divBdr>
            </w:div>
            <w:div w:id="284849169">
              <w:marLeft w:val="0"/>
              <w:marRight w:val="0"/>
              <w:marTop w:val="0"/>
              <w:marBottom w:val="0"/>
              <w:divBdr>
                <w:top w:val="none" w:sz="0" w:space="0" w:color="auto"/>
                <w:left w:val="none" w:sz="0" w:space="0" w:color="auto"/>
                <w:bottom w:val="none" w:sz="0" w:space="0" w:color="auto"/>
                <w:right w:val="none" w:sz="0" w:space="0" w:color="auto"/>
              </w:divBdr>
            </w:div>
            <w:div w:id="1734892406">
              <w:marLeft w:val="0"/>
              <w:marRight w:val="0"/>
              <w:marTop w:val="0"/>
              <w:marBottom w:val="0"/>
              <w:divBdr>
                <w:top w:val="none" w:sz="0" w:space="0" w:color="auto"/>
                <w:left w:val="none" w:sz="0" w:space="0" w:color="auto"/>
                <w:bottom w:val="none" w:sz="0" w:space="0" w:color="auto"/>
                <w:right w:val="none" w:sz="0" w:space="0" w:color="auto"/>
              </w:divBdr>
            </w:div>
            <w:div w:id="1521046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395322">
      <w:bodyDiv w:val="1"/>
      <w:marLeft w:val="0"/>
      <w:marRight w:val="0"/>
      <w:marTop w:val="0"/>
      <w:marBottom w:val="0"/>
      <w:divBdr>
        <w:top w:val="none" w:sz="0" w:space="0" w:color="auto"/>
        <w:left w:val="none" w:sz="0" w:space="0" w:color="auto"/>
        <w:bottom w:val="none" w:sz="0" w:space="0" w:color="auto"/>
        <w:right w:val="none" w:sz="0" w:space="0" w:color="auto"/>
      </w:divBdr>
      <w:divsChild>
        <w:div w:id="991567219">
          <w:marLeft w:val="0"/>
          <w:marRight w:val="0"/>
          <w:marTop w:val="0"/>
          <w:marBottom w:val="0"/>
          <w:divBdr>
            <w:top w:val="none" w:sz="0" w:space="0" w:color="auto"/>
            <w:left w:val="none" w:sz="0" w:space="0" w:color="auto"/>
            <w:bottom w:val="none" w:sz="0" w:space="0" w:color="auto"/>
            <w:right w:val="none" w:sz="0" w:space="0" w:color="auto"/>
          </w:divBdr>
          <w:divsChild>
            <w:div w:id="386104887">
              <w:marLeft w:val="0"/>
              <w:marRight w:val="0"/>
              <w:marTop w:val="0"/>
              <w:marBottom w:val="0"/>
              <w:divBdr>
                <w:top w:val="none" w:sz="0" w:space="0" w:color="auto"/>
                <w:left w:val="none" w:sz="0" w:space="0" w:color="auto"/>
                <w:bottom w:val="none" w:sz="0" w:space="0" w:color="auto"/>
                <w:right w:val="none" w:sz="0" w:space="0" w:color="auto"/>
              </w:divBdr>
            </w:div>
            <w:div w:id="951520780">
              <w:marLeft w:val="0"/>
              <w:marRight w:val="0"/>
              <w:marTop w:val="0"/>
              <w:marBottom w:val="0"/>
              <w:divBdr>
                <w:top w:val="none" w:sz="0" w:space="0" w:color="auto"/>
                <w:left w:val="none" w:sz="0" w:space="0" w:color="auto"/>
                <w:bottom w:val="none" w:sz="0" w:space="0" w:color="auto"/>
                <w:right w:val="none" w:sz="0" w:space="0" w:color="auto"/>
              </w:divBdr>
            </w:div>
            <w:div w:id="1606225723">
              <w:marLeft w:val="0"/>
              <w:marRight w:val="0"/>
              <w:marTop w:val="0"/>
              <w:marBottom w:val="0"/>
              <w:divBdr>
                <w:top w:val="none" w:sz="0" w:space="0" w:color="auto"/>
                <w:left w:val="none" w:sz="0" w:space="0" w:color="auto"/>
                <w:bottom w:val="none" w:sz="0" w:space="0" w:color="auto"/>
                <w:right w:val="none" w:sz="0" w:space="0" w:color="auto"/>
              </w:divBdr>
            </w:div>
            <w:div w:id="1397046975">
              <w:marLeft w:val="0"/>
              <w:marRight w:val="0"/>
              <w:marTop w:val="0"/>
              <w:marBottom w:val="0"/>
              <w:divBdr>
                <w:top w:val="none" w:sz="0" w:space="0" w:color="auto"/>
                <w:left w:val="none" w:sz="0" w:space="0" w:color="auto"/>
                <w:bottom w:val="none" w:sz="0" w:space="0" w:color="auto"/>
                <w:right w:val="none" w:sz="0" w:space="0" w:color="auto"/>
              </w:divBdr>
            </w:div>
            <w:div w:id="830759109">
              <w:marLeft w:val="0"/>
              <w:marRight w:val="0"/>
              <w:marTop w:val="0"/>
              <w:marBottom w:val="0"/>
              <w:divBdr>
                <w:top w:val="none" w:sz="0" w:space="0" w:color="auto"/>
                <w:left w:val="none" w:sz="0" w:space="0" w:color="auto"/>
                <w:bottom w:val="none" w:sz="0" w:space="0" w:color="auto"/>
                <w:right w:val="none" w:sz="0" w:space="0" w:color="auto"/>
              </w:divBdr>
            </w:div>
            <w:div w:id="2058627998">
              <w:marLeft w:val="0"/>
              <w:marRight w:val="0"/>
              <w:marTop w:val="0"/>
              <w:marBottom w:val="0"/>
              <w:divBdr>
                <w:top w:val="none" w:sz="0" w:space="0" w:color="auto"/>
                <w:left w:val="none" w:sz="0" w:space="0" w:color="auto"/>
                <w:bottom w:val="none" w:sz="0" w:space="0" w:color="auto"/>
                <w:right w:val="none" w:sz="0" w:space="0" w:color="auto"/>
              </w:divBdr>
            </w:div>
            <w:div w:id="1434739072">
              <w:marLeft w:val="0"/>
              <w:marRight w:val="0"/>
              <w:marTop w:val="0"/>
              <w:marBottom w:val="0"/>
              <w:divBdr>
                <w:top w:val="none" w:sz="0" w:space="0" w:color="auto"/>
                <w:left w:val="none" w:sz="0" w:space="0" w:color="auto"/>
                <w:bottom w:val="none" w:sz="0" w:space="0" w:color="auto"/>
                <w:right w:val="none" w:sz="0" w:space="0" w:color="auto"/>
              </w:divBdr>
            </w:div>
            <w:div w:id="737941">
              <w:marLeft w:val="0"/>
              <w:marRight w:val="0"/>
              <w:marTop w:val="0"/>
              <w:marBottom w:val="0"/>
              <w:divBdr>
                <w:top w:val="none" w:sz="0" w:space="0" w:color="auto"/>
                <w:left w:val="none" w:sz="0" w:space="0" w:color="auto"/>
                <w:bottom w:val="none" w:sz="0" w:space="0" w:color="auto"/>
                <w:right w:val="none" w:sz="0" w:space="0" w:color="auto"/>
              </w:divBdr>
            </w:div>
            <w:div w:id="1958875353">
              <w:marLeft w:val="0"/>
              <w:marRight w:val="0"/>
              <w:marTop w:val="0"/>
              <w:marBottom w:val="0"/>
              <w:divBdr>
                <w:top w:val="none" w:sz="0" w:space="0" w:color="auto"/>
                <w:left w:val="none" w:sz="0" w:space="0" w:color="auto"/>
                <w:bottom w:val="none" w:sz="0" w:space="0" w:color="auto"/>
                <w:right w:val="none" w:sz="0" w:space="0" w:color="auto"/>
              </w:divBdr>
            </w:div>
            <w:div w:id="1855918420">
              <w:marLeft w:val="0"/>
              <w:marRight w:val="0"/>
              <w:marTop w:val="0"/>
              <w:marBottom w:val="0"/>
              <w:divBdr>
                <w:top w:val="none" w:sz="0" w:space="0" w:color="auto"/>
                <w:left w:val="none" w:sz="0" w:space="0" w:color="auto"/>
                <w:bottom w:val="none" w:sz="0" w:space="0" w:color="auto"/>
                <w:right w:val="none" w:sz="0" w:space="0" w:color="auto"/>
              </w:divBdr>
            </w:div>
            <w:div w:id="1655067442">
              <w:marLeft w:val="0"/>
              <w:marRight w:val="0"/>
              <w:marTop w:val="0"/>
              <w:marBottom w:val="0"/>
              <w:divBdr>
                <w:top w:val="none" w:sz="0" w:space="0" w:color="auto"/>
                <w:left w:val="none" w:sz="0" w:space="0" w:color="auto"/>
                <w:bottom w:val="none" w:sz="0" w:space="0" w:color="auto"/>
                <w:right w:val="none" w:sz="0" w:space="0" w:color="auto"/>
              </w:divBdr>
            </w:div>
            <w:div w:id="862092084">
              <w:marLeft w:val="0"/>
              <w:marRight w:val="0"/>
              <w:marTop w:val="0"/>
              <w:marBottom w:val="0"/>
              <w:divBdr>
                <w:top w:val="none" w:sz="0" w:space="0" w:color="auto"/>
                <w:left w:val="none" w:sz="0" w:space="0" w:color="auto"/>
                <w:bottom w:val="none" w:sz="0" w:space="0" w:color="auto"/>
                <w:right w:val="none" w:sz="0" w:space="0" w:color="auto"/>
              </w:divBdr>
            </w:div>
            <w:div w:id="922833216">
              <w:marLeft w:val="0"/>
              <w:marRight w:val="0"/>
              <w:marTop w:val="0"/>
              <w:marBottom w:val="0"/>
              <w:divBdr>
                <w:top w:val="none" w:sz="0" w:space="0" w:color="auto"/>
                <w:left w:val="none" w:sz="0" w:space="0" w:color="auto"/>
                <w:bottom w:val="none" w:sz="0" w:space="0" w:color="auto"/>
                <w:right w:val="none" w:sz="0" w:space="0" w:color="auto"/>
              </w:divBdr>
            </w:div>
            <w:div w:id="522938619">
              <w:marLeft w:val="0"/>
              <w:marRight w:val="0"/>
              <w:marTop w:val="0"/>
              <w:marBottom w:val="0"/>
              <w:divBdr>
                <w:top w:val="none" w:sz="0" w:space="0" w:color="auto"/>
                <w:left w:val="none" w:sz="0" w:space="0" w:color="auto"/>
                <w:bottom w:val="none" w:sz="0" w:space="0" w:color="auto"/>
                <w:right w:val="none" w:sz="0" w:space="0" w:color="auto"/>
              </w:divBdr>
            </w:div>
            <w:div w:id="186066271">
              <w:marLeft w:val="0"/>
              <w:marRight w:val="0"/>
              <w:marTop w:val="0"/>
              <w:marBottom w:val="0"/>
              <w:divBdr>
                <w:top w:val="none" w:sz="0" w:space="0" w:color="auto"/>
                <w:left w:val="none" w:sz="0" w:space="0" w:color="auto"/>
                <w:bottom w:val="none" w:sz="0" w:space="0" w:color="auto"/>
                <w:right w:val="none" w:sz="0" w:space="0" w:color="auto"/>
              </w:divBdr>
            </w:div>
            <w:div w:id="1103917985">
              <w:marLeft w:val="0"/>
              <w:marRight w:val="0"/>
              <w:marTop w:val="0"/>
              <w:marBottom w:val="0"/>
              <w:divBdr>
                <w:top w:val="none" w:sz="0" w:space="0" w:color="auto"/>
                <w:left w:val="none" w:sz="0" w:space="0" w:color="auto"/>
                <w:bottom w:val="none" w:sz="0" w:space="0" w:color="auto"/>
                <w:right w:val="none" w:sz="0" w:space="0" w:color="auto"/>
              </w:divBdr>
            </w:div>
            <w:div w:id="554854952">
              <w:marLeft w:val="0"/>
              <w:marRight w:val="0"/>
              <w:marTop w:val="0"/>
              <w:marBottom w:val="0"/>
              <w:divBdr>
                <w:top w:val="none" w:sz="0" w:space="0" w:color="auto"/>
                <w:left w:val="none" w:sz="0" w:space="0" w:color="auto"/>
                <w:bottom w:val="none" w:sz="0" w:space="0" w:color="auto"/>
                <w:right w:val="none" w:sz="0" w:space="0" w:color="auto"/>
              </w:divBdr>
            </w:div>
            <w:div w:id="583881893">
              <w:marLeft w:val="0"/>
              <w:marRight w:val="0"/>
              <w:marTop w:val="0"/>
              <w:marBottom w:val="0"/>
              <w:divBdr>
                <w:top w:val="none" w:sz="0" w:space="0" w:color="auto"/>
                <w:left w:val="none" w:sz="0" w:space="0" w:color="auto"/>
                <w:bottom w:val="none" w:sz="0" w:space="0" w:color="auto"/>
                <w:right w:val="none" w:sz="0" w:space="0" w:color="auto"/>
              </w:divBdr>
            </w:div>
            <w:div w:id="1710763321">
              <w:marLeft w:val="0"/>
              <w:marRight w:val="0"/>
              <w:marTop w:val="0"/>
              <w:marBottom w:val="0"/>
              <w:divBdr>
                <w:top w:val="none" w:sz="0" w:space="0" w:color="auto"/>
                <w:left w:val="none" w:sz="0" w:space="0" w:color="auto"/>
                <w:bottom w:val="none" w:sz="0" w:space="0" w:color="auto"/>
                <w:right w:val="none" w:sz="0" w:space="0" w:color="auto"/>
              </w:divBdr>
            </w:div>
            <w:div w:id="142238716">
              <w:marLeft w:val="0"/>
              <w:marRight w:val="0"/>
              <w:marTop w:val="0"/>
              <w:marBottom w:val="0"/>
              <w:divBdr>
                <w:top w:val="none" w:sz="0" w:space="0" w:color="auto"/>
                <w:left w:val="none" w:sz="0" w:space="0" w:color="auto"/>
                <w:bottom w:val="none" w:sz="0" w:space="0" w:color="auto"/>
                <w:right w:val="none" w:sz="0" w:space="0" w:color="auto"/>
              </w:divBdr>
            </w:div>
            <w:div w:id="1342199281">
              <w:marLeft w:val="0"/>
              <w:marRight w:val="0"/>
              <w:marTop w:val="0"/>
              <w:marBottom w:val="0"/>
              <w:divBdr>
                <w:top w:val="none" w:sz="0" w:space="0" w:color="auto"/>
                <w:left w:val="none" w:sz="0" w:space="0" w:color="auto"/>
                <w:bottom w:val="none" w:sz="0" w:space="0" w:color="auto"/>
                <w:right w:val="none" w:sz="0" w:space="0" w:color="auto"/>
              </w:divBdr>
            </w:div>
            <w:div w:id="692999652">
              <w:marLeft w:val="0"/>
              <w:marRight w:val="0"/>
              <w:marTop w:val="0"/>
              <w:marBottom w:val="0"/>
              <w:divBdr>
                <w:top w:val="none" w:sz="0" w:space="0" w:color="auto"/>
                <w:left w:val="none" w:sz="0" w:space="0" w:color="auto"/>
                <w:bottom w:val="none" w:sz="0" w:space="0" w:color="auto"/>
                <w:right w:val="none" w:sz="0" w:space="0" w:color="auto"/>
              </w:divBdr>
            </w:div>
            <w:div w:id="1005784229">
              <w:marLeft w:val="0"/>
              <w:marRight w:val="0"/>
              <w:marTop w:val="0"/>
              <w:marBottom w:val="0"/>
              <w:divBdr>
                <w:top w:val="none" w:sz="0" w:space="0" w:color="auto"/>
                <w:left w:val="none" w:sz="0" w:space="0" w:color="auto"/>
                <w:bottom w:val="none" w:sz="0" w:space="0" w:color="auto"/>
                <w:right w:val="none" w:sz="0" w:space="0" w:color="auto"/>
              </w:divBdr>
            </w:div>
            <w:div w:id="419832945">
              <w:marLeft w:val="0"/>
              <w:marRight w:val="0"/>
              <w:marTop w:val="0"/>
              <w:marBottom w:val="0"/>
              <w:divBdr>
                <w:top w:val="none" w:sz="0" w:space="0" w:color="auto"/>
                <w:left w:val="none" w:sz="0" w:space="0" w:color="auto"/>
                <w:bottom w:val="none" w:sz="0" w:space="0" w:color="auto"/>
                <w:right w:val="none" w:sz="0" w:space="0" w:color="auto"/>
              </w:divBdr>
            </w:div>
            <w:div w:id="58286839">
              <w:marLeft w:val="0"/>
              <w:marRight w:val="0"/>
              <w:marTop w:val="0"/>
              <w:marBottom w:val="0"/>
              <w:divBdr>
                <w:top w:val="none" w:sz="0" w:space="0" w:color="auto"/>
                <w:left w:val="none" w:sz="0" w:space="0" w:color="auto"/>
                <w:bottom w:val="none" w:sz="0" w:space="0" w:color="auto"/>
                <w:right w:val="none" w:sz="0" w:space="0" w:color="auto"/>
              </w:divBdr>
            </w:div>
            <w:div w:id="1226070662">
              <w:marLeft w:val="0"/>
              <w:marRight w:val="0"/>
              <w:marTop w:val="0"/>
              <w:marBottom w:val="0"/>
              <w:divBdr>
                <w:top w:val="none" w:sz="0" w:space="0" w:color="auto"/>
                <w:left w:val="none" w:sz="0" w:space="0" w:color="auto"/>
                <w:bottom w:val="none" w:sz="0" w:space="0" w:color="auto"/>
                <w:right w:val="none" w:sz="0" w:space="0" w:color="auto"/>
              </w:divBdr>
            </w:div>
            <w:div w:id="1782188628">
              <w:marLeft w:val="0"/>
              <w:marRight w:val="0"/>
              <w:marTop w:val="0"/>
              <w:marBottom w:val="0"/>
              <w:divBdr>
                <w:top w:val="none" w:sz="0" w:space="0" w:color="auto"/>
                <w:left w:val="none" w:sz="0" w:space="0" w:color="auto"/>
                <w:bottom w:val="none" w:sz="0" w:space="0" w:color="auto"/>
                <w:right w:val="none" w:sz="0" w:space="0" w:color="auto"/>
              </w:divBdr>
            </w:div>
            <w:div w:id="1234200094">
              <w:marLeft w:val="0"/>
              <w:marRight w:val="0"/>
              <w:marTop w:val="0"/>
              <w:marBottom w:val="0"/>
              <w:divBdr>
                <w:top w:val="none" w:sz="0" w:space="0" w:color="auto"/>
                <w:left w:val="none" w:sz="0" w:space="0" w:color="auto"/>
                <w:bottom w:val="none" w:sz="0" w:space="0" w:color="auto"/>
                <w:right w:val="none" w:sz="0" w:space="0" w:color="auto"/>
              </w:divBdr>
            </w:div>
            <w:div w:id="846137720">
              <w:marLeft w:val="0"/>
              <w:marRight w:val="0"/>
              <w:marTop w:val="0"/>
              <w:marBottom w:val="0"/>
              <w:divBdr>
                <w:top w:val="none" w:sz="0" w:space="0" w:color="auto"/>
                <w:left w:val="none" w:sz="0" w:space="0" w:color="auto"/>
                <w:bottom w:val="none" w:sz="0" w:space="0" w:color="auto"/>
                <w:right w:val="none" w:sz="0" w:space="0" w:color="auto"/>
              </w:divBdr>
            </w:div>
            <w:div w:id="1461916812">
              <w:marLeft w:val="0"/>
              <w:marRight w:val="0"/>
              <w:marTop w:val="0"/>
              <w:marBottom w:val="0"/>
              <w:divBdr>
                <w:top w:val="none" w:sz="0" w:space="0" w:color="auto"/>
                <w:left w:val="none" w:sz="0" w:space="0" w:color="auto"/>
                <w:bottom w:val="none" w:sz="0" w:space="0" w:color="auto"/>
                <w:right w:val="none" w:sz="0" w:space="0" w:color="auto"/>
              </w:divBdr>
            </w:div>
            <w:div w:id="1577009234">
              <w:marLeft w:val="0"/>
              <w:marRight w:val="0"/>
              <w:marTop w:val="0"/>
              <w:marBottom w:val="0"/>
              <w:divBdr>
                <w:top w:val="none" w:sz="0" w:space="0" w:color="auto"/>
                <w:left w:val="none" w:sz="0" w:space="0" w:color="auto"/>
                <w:bottom w:val="none" w:sz="0" w:space="0" w:color="auto"/>
                <w:right w:val="none" w:sz="0" w:space="0" w:color="auto"/>
              </w:divBdr>
            </w:div>
            <w:div w:id="877814484">
              <w:marLeft w:val="0"/>
              <w:marRight w:val="0"/>
              <w:marTop w:val="0"/>
              <w:marBottom w:val="0"/>
              <w:divBdr>
                <w:top w:val="none" w:sz="0" w:space="0" w:color="auto"/>
                <w:left w:val="none" w:sz="0" w:space="0" w:color="auto"/>
                <w:bottom w:val="none" w:sz="0" w:space="0" w:color="auto"/>
                <w:right w:val="none" w:sz="0" w:space="0" w:color="auto"/>
              </w:divBdr>
            </w:div>
            <w:div w:id="2015183216">
              <w:marLeft w:val="0"/>
              <w:marRight w:val="0"/>
              <w:marTop w:val="0"/>
              <w:marBottom w:val="0"/>
              <w:divBdr>
                <w:top w:val="none" w:sz="0" w:space="0" w:color="auto"/>
                <w:left w:val="none" w:sz="0" w:space="0" w:color="auto"/>
                <w:bottom w:val="none" w:sz="0" w:space="0" w:color="auto"/>
                <w:right w:val="none" w:sz="0" w:space="0" w:color="auto"/>
              </w:divBdr>
            </w:div>
            <w:div w:id="1878424870">
              <w:marLeft w:val="0"/>
              <w:marRight w:val="0"/>
              <w:marTop w:val="0"/>
              <w:marBottom w:val="0"/>
              <w:divBdr>
                <w:top w:val="none" w:sz="0" w:space="0" w:color="auto"/>
                <w:left w:val="none" w:sz="0" w:space="0" w:color="auto"/>
                <w:bottom w:val="none" w:sz="0" w:space="0" w:color="auto"/>
                <w:right w:val="none" w:sz="0" w:space="0" w:color="auto"/>
              </w:divBdr>
            </w:div>
            <w:div w:id="1241595318">
              <w:marLeft w:val="0"/>
              <w:marRight w:val="0"/>
              <w:marTop w:val="0"/>
              <w:marBottom w:val="0"/>
              <w:divBdr>
                <w:top w:val="none" w:sz="0" w:space="0" w:color="auto"/>
                <w:left w:val="none" w:sz="0" w:space="0" w:color="auto"/>
                <w:bottom w:val="none" w:sz="0" w:space="0" w:color="auto"/>
                <w:right w:val="none" w:sz="0" w:space="0" w:color="auto"/>
              </w:divBdr>
            </w:div>
            <w:div w:id="328990960">
              <w:marLeft w:val="0"/>
              <w:marRight w:val="0"/>
              <w:marTop w:val="0"/>
              <w:marBottom w:val="0"/>
              <w:divBdr>
                <w:top w:val="none" w:sz="0" w:space="0" w:color="auto"/>
                <w:left w:val="none" w:sz="0" w:space="0" w:color="auto"/>
                <w:bottom w:val="none" w:sz="0" w:space="0" w:color="auto"/>
                <w:right w:val="none" w:sz="0" w:space="0" w:color="auto"/>
              </w:divBdr>
            </w:div>
            <w:div w:id="1905021757">
              <w:marLeft w:val="0"/>
              <w:marRight w:val="0"/>
              <w:marTop w:val="0"/>
              <w:marBottom w:val="0"/>
              <w:divBdr>
                <w:top w:val="none" w:sz="0" w:space="0" w:color="auto"/>
                <w:left w:val="none" w:sz="0" w:space="0" w:color="auto"/>
                <w:bottom w:val="none" w:sz="0" w:space="0" w:color="auto"/>
                <w:right w:val="none" w:sz="0" w:space="0" w:color="auto"/>
              </w:divBdr>
            </w:div>
            <w:div w:id="1501382387">
              <w:marLeft w:val="0"/>
              <w:marRight w:val="0"/>
              <w:marTop w:val="0"/>
              <w:marBottom w:val="0"/>
              <w:divBdr>
                <w:top w:val="none" w:sz="0" w:space="0" w:color="auto"/>
                <w:left w:val="none" w:sz="0" w:space="0" w:color="auto"/>
                <w:bottom w:val="none" w:sz="0" w:space="0" w:color="auto"/>
                <w:right w:val="none" w:sz="0" w:space="0" w:color="auto"/>
              </w:divBdr>
            </w:div>
            <w:div w:id="1737169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556660">
      <w:bodyDiv w:val="1"/>
      <w:marLeft w:val="0"/>
      <w:marRight w:val="0"/>
      <w:marTop w:val="0"/>
      <w:marBottom w:val="0"/>
      <w:divBdr>
        <w:top w:val="none" w:sz="0" w:space="0" w:color="auto"/>
        <w:left w:val="none" w:sz="0" w:space="0" w:color="auto"/>
        <w:bottom w:val="none" w:sz="0" w:space="0" w:color="auto"/>
        <w:right w:val="none" w:sz="0" w:space="0" w:color="auto"/>
      </w:divBdr>
      <w:divsChild>
        <w:div w:id="79639775">
          <w:marLeft w:val="0"/>
          <w:marRight w:val="0"/>
          <w:marTop w:val="0"/>
          <w:marBottom w:val="0"/>
          <w:divBdr>
            <w:top w:val="none" w:sz="0" w:space="0" w:color="auto"/>
            <w:left w:val="none" w:sz="0" w:space="0" w:color="auto"/>
            <w:bottom w:val="none" w:sz="0" w:space="0" w:color="auto"/>
            <w:right w:val="none" w:sz="0" w:space="0" w:color="auto"/>
          </w:divBdr>
          <w:divsChild>
            <w:div w:id="529949631">
              <w:marLeft w:val="0"/>
              <w:marRight w:val="0"/>
              <w:marTop w:val="0"/>
              <w:marBottom w:val="0"/>
              <w:divBdr>
                <w:top w:val="none" w:sz="0" w:space="0" w:color="auto"/>
                <w:left w:val="none" w:sz="0" w:space="0" w:color="auto"/>
                <w:bottom w:val="none" w:sz="0" w:space="0" w:color="auto"/>
                <w:right w:val="none" w:sz="0" w:space="0" w:color="auto"/>
              </w:divBdr>
            </w:div>
            <w:div w:id="769467722">
              <w:marLeft w:val="0"/>
              <w:marRight w:val="0"/>
              <w:marTop w:val="0"/>
              <w:marBottom w:val="0"/>
              <w:divBdr>
                <w:top w:val="none" w:sz="0" w:space="0" w:color="auto"/>
                <w:left w:val="none" w:sz="0" w:space="0" w:color="auto"/>
                <w:bottom w:val="none" w:sz="0" w:space="0" w:color="auto"/>
                <w:right w:val="none" w:sz="0" w:space="0" w:color="auto"/>
              </w:divBdr>
            </w:div>
            <w:div w:id="615599487">
              <w:marLeft w:val="0"/>
              <w:marRight w:val="0"/>
              <w:marTop w:val="0"/>
              <w:marBottom w:val="0"/>
              <w:divBdr>
                <w:top w:val="none" w:sz="0" w:space="0" w:color="auto"/>
                <w:left w:val="none" w:sz="0" w:space="0" w:color="auto"/>
                <w:bottom w:val="none" w:sz="0" w:space="0" w:color="auto"/>
                <w:right w:val="none" w:sz="0" w:space="0" w:color="auto"/>
              </w:divBdr>
            </w:div>
            <w:div w:id="845286435">
              <w:marLeft w:val="0"/>
              <w:marRight w:val="0"/>
              <w:marTop w:val="0"/>
              <w:marBottom w:val="0"/>
              <w:divBdr>
                <w:top w:val="none" w:sz="0" w:space="0" w:color="auto"/>
                <w:left w:val="none" w:sz="0" w:space="0" w:color="auto"/>
                <w:bottom w:val="none" w:sz="0" w:space="0" w:color="auto"/>
                <w:right w:val="none" w:sz="0" w:space="0" w:color="auto"/>
              </w:divBdr>
            </w:div>
            <w:div w:id="870385018">
              <w:marLeft w:val="0"/>
              <w:marRight w:val="0"/>
              <w:marTop w:val="0"/>
              <w:marBottom w:val="0"/>
              <w:divBdr>
                <w:top w:val="none" w:sz="0" w:space="0" w:color="auto"/>
                <w:left w:val="none" w:sz="0" w:space="0" w:color="auto"/>
                <w:bottom w:val="none" w:sz="0" w:space="0" w:color="auto"/>
                <w:right w:val="none" w:sz="0" w:space="0" w:color="auto"/>
              </w:divBdr>
            </w:div>
            <w:div w:id="591011592">
              <w:marLeft w:val="0"/>
              <w:marRight w:val="0"/>
              <w:marTop w:val="0"/>
              <w:marBottom w:val="0"/>
              <w:divBdr>
                <w:top w:val="none" w:sz="0" w:space="0" w:color="auto"/>
                <w:left w:val="none" w:sz="0" w:space="0" w:color="auto"/>
                <w:bottom w:val="none" w:sz="0" w:space="0" w:color="auto"/>
                <w:right w:val="none" w:sz="0" w:space="0" w:color="auto"/>
              </w:divBdr>
            </w:div>
            <w:div w:id="124007153">
              <w:marLeft w:val="0"/>
              <w:marRight w:val="0"/>
              <w:marTop w:val="0"/>
              <w:marBottom w:val="0"/>
              <w:divBdr>
                <w:top w:val="none" w:sz="0" w:space="0" w:color="auto"/>
                <w:left w:val="none" w:sz="0" w:space="0" w:color="auto"/>
                <w:bottom w:val="none" w:sz="0" w:space="0" w:color="auto"/>
                <w:right w:val="none" w:sz="0" w:space="0" w:color="auto"/>
              </w:divBdr>
            </w:div>
            <w:div w:id="1384064622">
              <w:marLeft w:val="0"/>
              <w:marRight w:val="0"/>
              <w:marTop w:val="0"/>
              <w:marBottom w:val="0"/>
              <w:divBdr>
                <w:top w:val="none" w:sz="0" w:space="0" w:color="auto"/>
                <w:left w:val="none" w:sz="0" w:space="0" w:color="auto"/>
                <w:bottom w:val="none" w:sz="0" w:space="0" w:color="auto"/>
                <w:right w:val="none" w:sz="0" w:space="0" w:color="auto"/>
              </w:divBdr>
            </w:div>
            <w:div w:id="1576357295">
              <w:marLeft w:val="0"/>
              <w:marRight w:val="0"/>
              <w:marTop w:val="0"/>
              <w:marBottom w:val="0"/>
              <w:divBdr>
                <w:top w:val="none" w:sz="0" w:space="0" w:color="auto"/>
                <w:left w:val="none" w:sz="0" w:space="0" w:color="auto"/>
                <w:bottom w:val="none" w:sz="0" w:space="0" w:color="auto"/>
                <w:right w:val="none" w:sz="0" w:space="0" w:color="auto"/>
              </w:divBdr>
            </w:div>
            <w:div w:id="1130173602">
              <w:marLeft w:val="0"/>
              <w:marRight w:val="0"/>
              <w:marTop w:val="0"/>
              <w:marBottom w:val="0"/>
              <w:divBdr>
                <w:top w:val="none" w:sz="0" w:space="0" w:color="auto"/>
                <w:left w:val="none" w:sz="0" w:space="0" w:color="auto"/>
                <w:bottom w:val="none" w:sz="0" w:space="0" w:color="auto"/>
                <w:right w:val="none" w:sz="0" w:space="0" w:color="auto"/>
              </w:divBdr>
            </w:div>
            <w:div w:id="325204582">
              <w:marLeft w:val="0"/>
              <w:marRight w:val="0"/>
              <w:marTop w:val="0"/>
              <w:marBottom w:val="0"/>
              <w:divBdr>
                <w:top w:val="none" w:sz="0" w:space="0" w:color="auto"/>
                <w:left w:val="none" w:sz="0" w:space="0" w:color="auto"/>
                <w:bottom w:val="none" w:sz="0" w:space="0" w:color="auto"/>
                <w:right w:val="none" w:sz="0" w:space="0" w:color="auto"/>
              </w:divBdr>
            </w:div>
            <w:div w:id="1925531983">
              <w:marLeft w:val="0"/>
              <w:marRight w:val="0"/>
              <w:marTop w:val="0"/>
              <w:marBottom w:val="0"/>
              <w:divBdr>
                <w:top w:val="none" w:sz="0" w:space="0" w:color="auto"/>
                <w:left w:val="none" w:sz="0" w:space="0" w:color="auto"/>
                <w:bottom w:val="none" w:sz="0" w:space="0" w:color="auto"/>
                <w:right w:val="none" w:sz="0" w:space="0" w:color="auto"/>
              </w:divBdr>
            </w:div>
            <w:div w:id="32928158">
              <w:marLeft w:val="0"/>
              <w:marRight w:val="0"/>
              <w:marTop w:val="0"/>
              <w:marBottom w:val="0"/>
              <w:divBdr>
                <w:top w:val="none" w:sz="0" w:space="0" w:color="auto"/>
                <w:left w:val="none" w:sz="0" w:space="0" w:color="auto"/>
                <w:bottom w:val="none" w:sz="0" w:space="0" w:color="auto"/>
                <w:right w:val="none" w:sz="0" w:space="0" w:color="auto"/>
              </w:divBdr>
            </w:div>
            <w:div w:id="1908220226">
              <w:marLeft w:val="0"/>
              <w:marRight w:val="0"/>
              <w:marTop w:val="0"/>
              <w:marBottom w:val="0"/>
              <w:divBdr>
                <w:top w:val="none" w:sz="0" w:space="0" w:color="auto"/>
                <w:left w:val="none" w:sz="0" w:space="0" w:color="auto"/>
                <w:bottom w:val="none" w:sz="0" w:space="0" w:color="auto"/>
                <w:right w:val="none" w:sz="0" w:space="0" w:color="auto"/>
              </w:divBdr>
            </w:div>
            <w:div w:id="2119639007">
              <w:marLeft w:val="0"/>
              <w:marRight w:val="0"/>
              <w:marTop w:val="0"/>
              <w:marBottom w:val="0"/>
              <w:divBdr>
                <w:top w:val="none" w:sz="0" w:space="0" w:color="auto"/>
                <w:left w:val="none" w:sz="0" w:space="0" w:color="auto"/>
                <w:bottom w:val="none" w:sz="0" w:space="0" w:color="auto"/>
                <w:right w:val="none" w:sz="0" w:space="0" w:color="auto"/>
              </w:divBdr>
            </w:div>
            <w:div w:id="1180386336">
              <w:marLeft w:val="0"/>
              <w:marRight w:val="0"/>
              <w:marTop w:val="0"/>
              <w:marBottom w:val="0"/>
              <w:divBdr>
                <w:top w:val="none" w:sz="0" w:space="0" w:color="auto"/>
                <w:left w:val="none" w:sz="0" w:space="0" w:color="auto"/>
                <w:bottom w:val="none" w:sz="0" w:space="0" w:color="auto"/>
                <w:right w:val="none" w:sz="0" w:space="0" w:color="auto"/>
              </w:divBdr>
            </w:div>
            <w:div w:id="220481928">
              <w:marLeft w:val="0"/>
              <w:marRight w:val="0"/>
              <w:marTop w:val="0"/>
              <w:marBottom w:val="0"/>
              <w:divBdr>
                <w:top w:val="none" w:sz="0" w:space="0" w:color="auto"/>
                <w:left w:val="none" w:sz="0" w:space="0" w:color="auto"/>
                <w:bottom w:val="none" w:sz="0" w:space="0" w:color="auto"/>
                <w:right w:val="none" w:sz="0" w:space="0" w:color="auto"/>
              </w:divBdr>
            </w:div>
            <w:div w:id="152331937">
              <w:marLeft w:val="0"/>
              <w:marRight w:val="0"/>
              <w:marTop w:val="0"/>
              <w:marBottom w:val="0"/>
              <w:divBdr>
                <w:top w:val="none" w:sz="0" w:space="0" w:color="auto"/>
                <w:left w:val="none" w:sz="0" w:space="0" w:color="auto"/>
                <w:bottom w:val="none" w:sz="0" w:space="0" w:color="auto"/>
                <w:right w:val="none" w:sz="0" w:space="0" w:color="auto"/>
              </w:divBdr>
            </w:div>
            <w:div w:id="1469932808">
              <w:marLeft w:val="0"/>
              <w:marRight w:val="0"/>
              <w:marTop w:val="0"/>
              <w:marBottom w:val="0"/>
              <w:divBdr>
                <w:top w:val="none" w:sz="0" w:space="0" w:color="auto"/>
                <w:left w:val="none" w:sz="0" w:space="0" w:color="auto"/>
                <w:bottom w:val="none" w:sz="0" w:space="0" w:color="auto"/>
                <w:right w:val="none" w:sz="0" w:space="0" w:color="auto"/>
              </w:divBdr>
            </w:div>
            <w:div w:id="178474522">
              <w:marLeft w:val="0"/>
              <w:marRight w:val="0"/>
              <w:marTop w:val="0"/>
              <w:marBottom w:val="0"/>
              <w:divBdr>
                <w:top w:val="none" w:sz="0" w:space="0" w:color="auto"/>
                <w:left w:val="none" w:sz="0" w:space="0" w:color="auto"/>
                <w:bottom w:val="none" w:sz="0" w:space="0" w:color="auto"/>
                <w:right w:val="none" w:sz="0" w:space="0" w:color="auto"/>
              </w:divBdr>
            </w:div>
            <w:div w:id="1627813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899920">
      <w:bodyDiv w:val="1"/>
      <w:marLeft w:val="0"/>
      <w:marRight w:val="0"/>
      <w:marTop w:val="0"/>
      <w:marBottom w:val="0"/>
      <w:divBdr>
        <w:top w:val="none" w:sz="0" w:space="0" w:color="auto"/>
        <w:left w:val="none" w:sz="0" w:space="0" w:color="auto"/>
        <w:bottom w:val="none" w:sz="0" w:space="0" w:color="auto"/>
        <w:right w:val="none" w:sz="0" w:space="0" w:color="auto"/>
      </w:divBdr>
      <w:divsChild>
        <w:div w:id="1330670972">
          <w:marLeft w:val="0"/>
          <w:marRight w:val="0"/>
          <w:marTop w:val="0"/>
          <w:marBottom w:val="0"/>
          <w:divBdr>
            <w:top w:val="none" w:sz="0" w:space="0" w:color="auto"/>
            <w:left w:val="none" w:sz="0" w:space="0" w:color="auto"/>
            <w:bottom w:val="none" w:sz="0" w:space="0" w:color="auto"/>
            <w:right w:val="none" w:sz="0" w:space="0" w:color="auto"/>
          </w:divBdr>
          <w:divsChild>
            <w:div w:id="1580553565">
              <w:marLeft w:val="0"/>
              <w:marRight w:val="0"/>
              <w:marTop w:val="0"/>
              <w:marBottom w:val="0"/>
              <w:divBdr>
                <w:top w:val="none" w:sz="0" w:space="0" w:color="auto"/>
                <w:left w:val="none" w:sz="0" w:space="0" w:color="auto"/>
                <w:bottom w:val="none" w:sz="0" w:space="0" w:color="auto"/>
                <w:right w:val="none" w:sz="0" w:space="0" w:color="auto"/>
              </w:divBdr>
            </w:div>
            <w:div w:id="2139833383">
              <w:marLeft w:val="0"/>
              <w:marRight w:val="0"/>
              <w:marTop w:val="0"/>
              <w:marBottom w:val="0"/>
              <w:divBdr>
                <w:top w:val="none" w:sz="0" w:space="0" w:color="auto"/>
                <w:left w:val="none" w:sz="0" w:space="0" w:color="auto"/>
                <w:bottom w:val="none" w:sz="0" w:space="0" w:color="auto"/>
                <w:right w:val="none" w:sz="0" w:space="0" w:color="auto"/>
              </w:divBdr>
            </w:div>
            <w:div w:id="808981158">
              <w:marLeft w:val="0"/>
              <w:marRight w:val="0"/>
              <w:marTop w:val="0"/>
              <w:marBottom w:val="0"/>
              <w:divBdr>
                <w:top w:val="none" w:sz="0" w:space="0" w:color="auto"/>
                <w:left w:val="none" w:sz="0" w:space="0" w:color="auto"/>
                <w:bottom w:val="none" w:sz="0" w:space="0" w:color="auto"/>
                <w:right w:val="none" w:sz="0" w:space="0" w:color="auto"/>
              </w:divBdr>
            </w:div>
            <w:div w:id="1808429195">
              <w:marLeft w:val="0"/>
              <w:marRight w:val="0"/>
              <w:marTop w:val="0"/>
              <w:marBottom w:val="0"/>
              <w:divBdr>
                <w:top w:val="none" w:sz="0" w:space="0" w:color="auto"/>
                <w:left w:val="none" w:sz="0" w:space="0" w:color="auto"/>
                <w:bottom w:val="none" w:sz="0" w:space="0" w:color="auto"/>
                <w:right w:val="none" w:sz="0" w:space="0" w:color="auto"/>
              </w:divBdr>
            </w:div>
            <w:div w:id="1039361099">
              <w:marLeft w:val="0"/>
              <w:marRight w:val="0"/>
              <w:marTop w:val="0"/>
              <w:marBottom w:val="0"/>
              <w:divBdr>
                <w:top w:val="none" w:sz="0" w:space="0" w:color="auto"/>
                <w:left w:val="none" w:sz="0" w:space="0" w:color="auto"/>
                <w:bottom w:val="none" w:sz="0" w:space="0" w:color="auto"/>
                <w:right w:val="none" w:sz="0" w:space="0" w:color="auto"/>
              </w:divBdr>
            </w:div>
            <w:div w:id="91285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754303">
      <w:bodyDiv w:val="1"/>
      <w:marLeft w:val="0"/>
      <w:marRight w:val="0"/>
      <w:marTop w:val="0"/>
      <w:marBottom w:val="0"/>
      <w:divBdr>
        <w:top w:val="none" w:sz="0" w:space="0" w:color="auto"/>
        <w:left w:val="none" w:sz="0" w:space="0" w:color="auto"/>
        <w:bottom w:val="none" w:sz="0" w:space="0" w:color="auto"/>
        <w:right w:val="none" w:sz="0" w:space="0" w:color="auto"/>
      </w:divBdr>
      <w:divsChild>
        <w:div w:id="1365986445">
          <w:marLeft w:val="0"/>
          <w:marRight w:val="0"/>
          <w:marTop w:val="0"/>
          <w:marBottom w:val="0"/>
          <w:divBdr>
            <w:top w:val="none" w:sz="0" w:space="0" w:color="auto"/>
            <w:left w:val="none" w:sz="0" w:space="0" w:color="auto"/>
            <w:bottom w:val="none" w:sz="0" w:space="0" w:color="auto"/>
            <w:right w:val="none" w:sz="0" w:space="0" w:color="auto"/>
          </w:divBdr>
          <w:divsChild>
            <w:div w:id="2031712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378550">
      <w:bodyDiv w:val="1"/>
      <w:marLeft w:val="0"/>
      <w:marRight w:val="0"/>
      <w:marTop w:val="0"/>
      <w:marBottom w:val="0"/>
      <w:divBdr>
        <w:top w:val="none" w:sz="0" w:space="0" w:color="auto"/>
        <w:left w:val="none" w:sz="0" w:space="0" w:color="auto"/>
        <w:bottom w:val="none" w:sz="0" w:space="0" w:color="auto"/>
        <w:right w:val="none" w:sz="0" w:space="0" w:color="auto"/>
      </w:divBdr>
      <w:divsChild>
        <w:div w:id="692999373">
          <w:marLeft w:val="0"/>
          <w:marRight w:val="0"/>
          <w:marTop w:val="0"/>
          <w:marBottom w:val="0"/>
          <w:divBdr>
            <w:top w:val="none" w:sz="0" w:space="0" w:color="auto"/>
            <w:left w:val="none" w:sz="0" w:space="0" w:color="auto"/>
            <w:bottom w:val="none" w:sz="0" w:space="0" w:color="auto"/>
            <w:right w:val="none" w:sz="0" w:space="0" w:color="auto"/>
          </w:divBdr>
          <w:divsChild>
            <w:div w:id="2007436814">
              <w:marLeft w:val="0"/>
              <w:marRight w:val="0"/>
              <w:marTop w:val="0"/>
              <w:marBottom w:val="0"/>
              <w:divBdr>
                <w:top w:val="none" w:sz="0" w:space="0" w:color="auto"/>
                <w:left w:val="none" w:sz="0" w:space="0" w:color="auto"/>
                <w:bottom w:val="none" w:sz="0" w:space="0" w:color="auto"/>
                <w:right w:val="none" w:sz="0" w:space="0" w:color="auto"/>
              </w:divBdr>
            </w:div>
            <w:div w:id="1170683760">
              <w:marLeft w:val="0"/>
              <w:marRight w:val="0"/>
              <w:marTop w:val="0"/>
              <w:marBottom w:val="0"/>
              <w:divBdr>
                <w:top w:val="none" w:sz="0" w:space="0" w:color="auto"/>
                <w:left w:val="none" w:sz="0" w:space="0" w:color="auto"/>
                <w:bottom w:val="none" w:sz="0" w:space="0" w:color="auto"/>
                <w:right w:val="none" w:sz="0" w:space="0" w:color="auto"/>
              </w:divBdr>
            </w:div>
            <w:div w:id="1431701034">
              <w:marLeft w:val="0"/>
              <w:marRight w:val="0"/>
              <w:marTop w:val="0"/>
              <w:marBottom w:val="0"/>
              <w:divBdr>
                <w:top w:val="none" w:sz="0" w:space="0" w:color="auto"/>
                <w:left w:val="none" w:sz="0" w:space="0" w:color="auto"/>
                <w:bottom w:val="none" w:sz="0" w:space="0" w:color="auto"/>
                <w:right w:val="none" w:sz="0" w:space="0" w:color="auto"/>
              </w:divBdr>
            </w:div>
            <w:div w:id="73480177">
              <w:marLeft w:val="0"/>
              <w:marRight w:val="0"/>
              <w:marTop w:val="0"/>
              <w:marBottom w:val="0"/>
              <w:divBdr>
                <w:top w:val="none" w:sz="0" w:space="0" w:color="auto"/>
                <w:left w:val="none" w:sz="0" w:space="0" w:color="auto"/>
                <w:bottom w:val="none" w:sz="0" w:space="0" w:color="auto"/>
                <w:right w:val="none" w:sz="0" w:space="0" w:color="auto"/>
              </w:divBdr>
            </w:div>
            <w:div w:id="735515302">
              <w:marLeft w:val="0"/>
              <w:marRight w:val="0"/>
              <w:marTop w:val="0"/>
              <w:marBottom w:val="0"/>
              <w:divBdr>
                <w:top w:val="none" w:sz="0" w:space="0" w:color="auto"/>
                <w:left w:val="none" w:sz="0" w:space="0" w:color="auto"/>
                <w:bottom w:val="none" w:sz="0" w:space="0" w:color="auto"/>
                <w:right w:val="none" w:sz="0" w:space="0" w:color="auto"/>
              </w:divBdr>
            </w:div>
            <w:div w:id="1885748829">
              <w:marLeft w:val="0"/>
              <w:marRight w:val="0"/>
              <w:marTop w:val="0"/>
              <w:marBottom w:val="0"/>
              <w:divBdr>
                <w:top w:val="none" w:sz="0" w:space="0" w:color="auto"/>
                <w:left w:val="none" w:sz="0" w:space="0" w:color="auto"/>
                <w:bottom w:val="none" w:sz="0" w:space="0" w:color="auto"/>
                <w:right w:val="none" w:sz="0" w:space="0" w:color="auto"/>
              </w:divBdr>
            </w:div>
            <w:div w:id="396052482">
              <w:marLeft w:val="0"/>
              <w:marRight w:val="0"/>
              <w:marTop w:val="0"/>
              <w:marBottom w:val="0"/>
              <w:divBdr>
                <w:top w:val="none" w:sz="0" w:space="0" w:color="auto"/>
                <w:left w:val="none" w:sz="0" w:space="0" w:color="auto"/>
                <w:bottom w:val="none" w:sz="0" w:space="0" w:color="auto"/>
                <w:right w:val="none" w:sz="0" w:space="0" w:color="auto"/>
              </w:divBdr>
            </w:div>
            <w:div w:id="521474564">
              <w:marLeft w:val="0"/>
              <w:marRight w:val="0"/>
              <w:marTop w:val="0"/>
              <w:marBottom w:val="0"/>
              <w:divBdr>
                <w:top w:val="none" w:sz="0" w:space="0" w:color="auto"/>
                <w:left w:val="none" w:sz="0" w:space="0" w:color="auto"/>
                <w:bottom w:val="none" w:sz="0" w:space="0" w:color="auto"/>
                <w:right w:val="none" w:sz="0" w:space="0" w:color="auto"/>
              </w:divBdr>
            </w:div>
            <w:div w:id="577714151">
              <w:marLeft w:val="0"/>
              <w:marRight w:val="0"/>
              <w:marTop w:val="0"/>
              <w:marBottom w:val="0"/>
              <w:divBdr>
                <w:top w:val="none" w:sz="0" w:space="0" w:color="auto"/>
                <w:left w:val="none" w:sz="0" w:space="0" w:color="auto"/>
                <w:bottom w:val="none" w:sz="0" w:space="0" w:color="auto"/>
                <w:right w:val="none" w:sz="0" w:space="0" w:color="auto"/>
              </w:divBdr>
            </w:div>
            <w:div w:id="647786280">
              <w:marLeft w:val="0"/>
              <w:marRight w:val="0"/>
              <w:marTop w:val="0"/>
              <w:marBottom w:val="0"/>
              <w:divBdr>
                <w:top w:val="none" w:sz="0" w:space="0" w:color="auto"/>
                <w:left w:val="none" w:sz="0" w:space="0" w:color="auto"/>
                <w:bottom w:val="none" w:sz="0" w:space="0" w:color="auto"/>
                <w:right w:val="none" w:sz="0" w:space="0" w:color="auto"/>
              </w:divBdr>
            </w:div>
            <w:div w:id="1874878267">
              <w:marLeft w:val="0"/>
              <w:marRight w:val="0"/>
              <w:marTop w:val="0"/>
              <w:marBottom w:val="0"/>
              <w:divBdr>
                <w:top w:val="none" w:sz="0" w:space="0" w:color="auto"/>
                <w:left w:val="none" w:sz="0" w:space="0" w:color="auto"/>
                <w:bottom w:val="none" w:sz="0" w:space="0" w:color="auto"/>
                <w:right w:val="none" w:sz="0" w:space="0" w:color="auto"/>
              </w:divBdr>
            </w:div>
            <w:div w:id="1891845496">
              <w:marLeft w:val="0"/>
              <w:marRight w:val="0"/>
              <w:marTop w:val="0"/>
              <w:marBottom w:val="0"/>
              <w:divBdr>
                <w:top w:val="none" w:sz="0" w:space="0" w:color="auto"/>
                <w:left w:val="none" w:sz="0" w:space="0" w:color="auto"/>
                <w:bottom w:val="none" w:sz="0" w:space="0" w:color="auto"/>
                <w:right w:val="none" w:sz="0" w:space="0" w:color="auto"/>
              </w:divBdr>
            </w:div>
            <w:div w:id="916591919">
              <w:marLeft w:val="0"/>
              <w:marRight w:val="0"/>
              <w:marTop w:val="0"/>
              <w:marBottom w:val="0"/>
              <w:divBdr>
                <w:top w:val="none" w:sz="0" w:space="0" w:color="auto"/>
                <w:left w:val="none" w:sz="0" w:space="0" w:color="auto"/>
                <w:bottom w:val="none" w:sz="0" w:space="0" w:color="auto"/>
                <w:right w:val="none" w:sz="0" w:space="0" w:color="auto"/>
              </w:divBdr>
            </w:div>
            <w:div w:id="878787689">
              <w:marLeft w:val="0"/>
              <w:marRight w:val="0"/>
              <w:marTop w:val="0"/>
              <w:marBottom w:val="0"/>
              <w:divBdr>
                <w:top w:val="none" w:sz="0" w:space="0" w:color="auto"/>
                <w:left w:val="none" w:sz="0" w:space="0" w:color="auto"/>
                <w:bottom w:val="none" w:sz="0" w:space="0" w:color="auto"/>
                <w:right w:val="none" w:sz="0" w:space="0" w:color="auto"/>
              </w:divBdr>
            </w:div>
            <w:div w:id="313410260">
              <w:marLeft w:val="0"/>
              <w:marRight w:val="0"/>
              <w:marTop w:val="0"/>
              <w:marBottom w:val="0"/>
              <w:divBdr>
                <w:top w:val="none" w:sz="0" w:space="0" w:color="auto"/>
                <w:left w:val="none" w:sz="0" w:space="0" w:color="auto"/>
                <w:bottom w:val="none" w:sz="0" w:space="0" w:color="auto"/>
                <w:right w:val="none" w:sz="0" w:space="0" w:color="auto"/>
              </w:divBdr>
            </w:div>
            <w:div w:id="1282998426">
              <w:marLeft w:val="0"/>
              <w:marRight w:val="0"/>
              <w:marTop w:val="0"/>
              <w:marBottom w:val="0"/>
              <w:divBdr>
                <w:top w:val="none" w:sz="0" w:space="0" w:color="auto"/>
                <w:left w:val="none" w:sz="0" w:space="0" w:color="auto"/>
                <w:bottom w:val="none" w:sz="0" w:space="0" w:color="auto"/>
                <w:right w:val="none" w:sz="0" w:space="0" w:color="auto"/>
              </w:divBdr>
            </w:div>
            <w:div w:id="174005733">
              <w:marLeft w:val="0"/>
              <w:marRight w:val="0"/>
              <w:marTop w:val="0"/>
              <w:marBottom w:val="0"/>
              <w:divBdr>
                <w:top w:val="none" w:sz="0" w:space="0" w:color="auto"/>
                <w:left w:val="none" w:sz="0" w:space="0" w:color="auto"/>
                <w:bottom w:val="none" w:sz="0" w:space="0" w:color="auto"/>
                <w:right w:val="none" w:sz="0" w:space="0" w:color="auto"/>
              </w:divBdr>
            </w:div>
            <w:div w:id="1587496799">
              <w:marLeft w:val="0"/>
              <w:marRight w:val="0"/>
              <w:marTop w:val="0"/>
              <w:marBottom w:val="0"/>
              <w:divBdr>
                <w:top w:val="none" w:sz="0" w:space="0" w:color="auto"/>
                <w:left w:val="none" w:sz="0" w:space="0" w:color="auto"/>
                <w:bottom w:val="none" w:sz="0" w:space="0" w:color="auto"/>
                <w:right w:val="none" w:sz="0" w:space="0" w:color="auto"/>
              </w:divBdr>
            </w:div>
            <w:div w:id="669676520">
              <w:marLeft w:val="0"/>
              <w:marRight w:val="0"/>
              <w:marTop w:val="0"/>
              <w:marBottom w:val="0"/>
              <w:divBdr>
                <w:top w:val="none" w:sz="0" w:space="0" w:color="auto"/>
                <w:left w:val="none" w:sz="0" w:space="0" w:color="auto"/>
                <w:bottom w:val="none" w:sz="0" w:space="0" w:color="auto"/>
                <w:right w:val="none" w:sz="0" w:space="0" w:color="auto"/>
              </w:divBdr>
            </w:div>
            <w:div w:id="692264394">
              <w:marLeft w:val="0"/>
              <w:marRight w:val="0"/>
              <w:marTop w:val="0"/>
              <w:marBottom w:val="0"/>
              <w:divBdr>
                <w:top w:val="none" w:sz="0" w:space="0" w:color="auto"/>
                <w:left w:val="none" w:sz="0" w:space="0" w:color="auto"/>
                <w:bottom w:val="none" w:sz="0" w:space="0" w:color="auto"/>
                <w:right w:val="none" w:sz="0" w:space="0" w:color="auto"/>
              </w:divBdr>
            </w:div>
            <w:div w:id="1362901987">
              <w:marLeft w:val="0"/>
              <w:marRight w:val="0"/>
              <w:marTop w:val="0"/>
              <w:marBottom w:val="0"/>
              <w:divBdr>
                <w:top w:val="none" w:sz="0" w:space="0" w:color="auto"/>
                <w:left w:val="none" w:sz="0" w:space="0" w:color="auto"/>
                <w:bottom w:val="none" w:sz="0" w:space="0" w:color="auto"/>
                <w:right w:val="none" w:sz="0" w:space="0" w:color="auto"/>
              </w:divBdr>
            </w:div>
            <w:div w:id="467237906">
              <w:marLeft w:val="0"/>
              <w:marRight w:val="0"/>
              <w:marTop w:val="0"/>
              <w:marBottom w:val="0"/>
              <w:divBdr>
                <w:top w:val="none" w:sz="0" w:space="0" w:color="auto"/>
                <w:left w:val="none" w:sz="0" w:space="0" w:color="auto"/>
                <w:bottom w:val="none" w:sz="0" w:space="0" w:color="auto"/>
                <w:right w:val="none" w:sz="0" w:space="0" w:color="auto"/>
              </w:divBdr>
            </w:div>
            <w:div w:id="1871451543">
              <w:marLeft w:val="0"/>
              <w:marRight w:val="0"/>
              <w:marTop w:val="0"/>
              <w:marBottom w:val="0"/>
              <w:divBdr>
                <w:top w:val="none" w:sz="0" w:space="0" w:color="auto"/>
                <w:left w:val="none" w:sz="0" w:space="0" w:color="auto"/>
                <w:bottom w:val="none" w:sz="0" w:space="0" w:color="auto"/>
                <w:right w:val="none" w:sz="0" w:space="0" w:color="auto"/>
              </w:divBdr>
            </w:div>
            <w:div w:id="1499879729">
              <w:marLeft w:val="0"/>
              <w:marRight w:val="0"/>
              <w:marTop w:val="0"/>
              <w:marBottom w:val="0"/>
              <w:divBdr>
                <w:top w:val="none" w:sz="0" w:space="0" w:color="auto"/>
                <w:left w:val="none" w:sz="0" w:space="0" w:color="auto"/>
                <w:bottom w:val="none" w:sz="0" w:space="0" w:color="auto"/>
                <w:right w:val="none" w:sz="0" w:space="0" w:color="auto"/>
              </w:divBdr>
            </w:div>
            <w:div w:id="1599947211">
              <w:marLeft w:val="0"/>
              <w:marRight w:val="0"/>
              <w:marTop w:val="0"/>
              <w:marBottom w:val="0"/>
              <w:divBdr>
                <w:top w:val="none" w:sz="0" w:space="0" w:color="auto"/>
                <w:left w:val="none" w:sz="0" w:space="0" w:color="auto"/>
                <w:bottom w:val="none" w:sz="0" w:space="0" w:color="auto"/>
                <w:right w:val="none" w:sz="0" w:space="0" w:color="auto"/>
              </w:divBdr>
            </w:div>
            <w:div w:id="445808368">
              <w:marLeft w:val="0"/>
              <w:marRight w:val="0"/>
              <w:marTop w:val="0"/>
              <w:marBottom w:val="0"/>
              <w:divBdr>
                <w:top w:val="none" w:sz="0" w:space="0" w:color="auto"/>
                <w:left w:val="none" w:sz="0" w:space="0" w:color="auto"/>
                <w:bottom w:val="none" w:sz="0" w:space="0" w:color="auto"/>
                <w:right w:val="none" w:sz="0" w:space="0" w:color="auto"/>
              </w:divBdr>
            </w:div>
            <w:div w:id="1902397045">
              <w:marLeft w:val="0"/>
              <w:marRight w:val="0"/>
              <w:marTop w:val="0"/>
              <w:marBottom w:val="0"/>
              <w:divBdr>
                <w:top w:val="none" w:sz="0" w:space="0" w:color="auto"/>
                <w:left w:val="none" w:sz="0" w:space="0" w:color="auto"/>
                <w:bottom w:val="none" w:sz="0" w:space="0" w:color="auto"/>
                <w:right w:val="none" w:sz="0" w:space="0" w:color="auto"/>
              </w:divBdr>
            </w:div>
            <w:div w:id="388504580">
              <w:marLeft w:val="0"/>
              <w:marRight w:val="0"/>
              <w:marTop w:val="0"/>
              <w:marBottom w:val="0"/>
              <w:divBdr>
                <w:top w:val="none" w:sz="0" w:space="0" w:color="auto"/>
                <w:left w:val="none" w:sz="0" w:space="0" w:color="auto"/>
                <w:bottom w:val="none" w:sz="0" w:space="0" w:color="auto"/>
                <w:right w:val="none" w:sz="0" w:space="0" w:color="auto"/>
              </w:divBdr>
            </w:div>
            <w:div w:id="1304653755">
              <w:marLeft w:val="0"/>
              <w:marRight w:val="0"/>
              <w:marTop w:val="0"/>
              <w:marBottom w:val="0"/>
              <w:divBdr>
                <w:top w:val="none" w:sz="0" w:space="0" w:color="auto"/>
                <w:left w:val="none" w:sz="0" w:space="0" w:color="auto"/>
                <w:bottom w:val="none" w:sz="0" w:space="0" w:color="auto"/>
                <w:right w:val="none" w:sz="0" w:space="0" w:color="auto"/>
              </w:divBdr>
            </w:div>
            <w:div w:id="358824845">
              <w:marLeft w:val="0"/>
              <w:marRight w:val="0"/>
              <w:marTop w:val="0"/>
              <w:marBottom w:val="0"/>
              <w:divBdr>
                <w:top w:val="none" w:sz="0" w:space="0" w:color="auto"/>
                <w:left w:val="none" w:sz="0" w:space="0" w:color="auto"/>
                <w:bottom w:val="none" w:sz="0" w:space="0" w:color="auto"/>
                <w:right w:val="none" w:sz="0" w:space="0" w:color="auto"/>
              </w:divBdr>
            </w:div>
            <w:div w:id="731465691">
              <w:marLeft w:val="0"/>
              <w:marRight w:val="0"/>
              <w:marTop w:val="0"/>
              <w:marBottom w:val="0"/>
              <w:divBdr>
                <w:top w:val="none" w:sz="0" w:space="0" w:color="auto"/>
                <w:left w:val="none" w:sz="0" w:space="0" w:color="auto"/>
                <w:bottom w:val="none" w:sz="0" w:space="0" w:color="auto"/>
                <w:right w:val="none" w:sz="0" w:space="0" w:color="auto"/>
              </w:divBdr>
            </w:div>
            <w:div w:id="1113476473">
              <w:marLeft w:val="0"/>
              <w:marRight w:val="0"/>
              <w:marTop w:val="0"/>
              <w:marBottom w:val="0"/>
              <w:divBdr>
                <w:top w:val="none" w:sz="0" w:space="0" w:color="auto"/>
                <w:left w:val="none" w:sz="0" w:space="0" w:color="auto"/>
                <w:bottom w:val="none" w:sz="0" w:space="0" w:color="auto"/>
                <w:right w:val="none" w:sz="0" w:space="0" w:color="auto"/>
              </w:divBdr>
            </w:div>
            <w:div w:id="780422022">
              <w:marLeft w:val="0"/>
              <w:marRight w:val="0"/>
              <w:marTop w:val="0"/>
              <w:marBottom w:val="0"/>
              <w:divBdr>
                <w:top w:val="none" w:sz="0" w:space="0" w:color="auto"/>
                <w:left w:val="none" w:sz="0" w:space="0" w:color="auto"/>
                <w:bottom w:val="none" w:sz="0" w:space="0" w:color="auto"/>
                <w:right w:val="none" w:sz="0" w:space="0" w:color="auto"/>
              </w:divBdr>
            </w:div>
            <w:div w:id="1647927665">
              <w:marLeft w:val="0"/>
              <w:marRight w:val="0"/>
              <w:marTop w:val="0"/>
              <w:marBottom w:val="0"/>
              <w:divBdr>
                <w:top w:val="none" w:sz="0" w:space="0" w:color="auto"/>
                <w:left w:val="none" w:sz="0" w:space="0" w:color="auto"/>
                <w:bottom w:val="none" w:sz="0" w:space="0" w:color="auto"/>
                <w:right w:val="none" w:sz="0" w:space="0" w:color="auto"/>
              </w:divBdr>
            </w:div>
            <w:div w:id="1424111135">
              <w:marLeft w:val="0"/>
              <w:marRight w:val="0"/>
              <w:marTop w:val="0"/>
              <w:marBottom w:val="0"/>
              <w:divBdr>
                <w:top w:val="none" w:sz="0" w:space="0" w:color="auto"/>
                <w:left w:val="none" w:sz="0" w:space="0" w:color="auto"/>
                <w:bottom w:val="none" w:sz="0" w:space="0" w:color="auto"/>
                <w:right w:val="none" w:sz="0" w:space="0" w:color="auto"/>
              </w:divBdr>
            </w:div>
            <w:div w:id="1655179394">
              <w:marLeft w:val="0"/>
              <w:marRight w:val="0"/>
              <w:marTop w:val="0"/>
              <w:marBottom w:val="0"/>
              <w:divBdr>
                <w:top w:val="none" w:sz="0" w:space="0" w:color="auto"/>
                <w:left w:val="none" w:sz="0" w:space="0" w:color="auto"/>
                <w:bottom w:val="none" w:sz="0" w:space="0" w:color="auto"/>
                <w:right w:val="none" w:sz="0" w:space="0" w:color="auto"/>
              </w:divBdr>
            </w:div>
            <w:div w:id="1926919115">
              <w:marLeft w:val="0"/>
              <w:marRight w:val="0"/>
              <w:marTop w:val="0"/>
              <w:marBottom w:val="0"/>
              <w:divBdr>
                <w:top w:val="none" w:sz="0" w:space="0" w:color="auto"/>
                <w:left w:val="none" w:sz="0" w:space="0" w:color="auto"/>
                <w:bottom w:val="none" w:sz="0" w:space="0" w:color="auto"/>
                <w:right w:val="none" w:sz="0" w:space="0" w:color="auto"/>
              </w:divBdr>
            </w:div>
            <w:div w:id="1295671562">
              <w:marLeft w:val="0"/>
              <w:marRight w:val="0"/>
              <w:marTop w:val="0"/>
              <w:marBottom w:val="0"/>
              <w:divBdr>
                <w:top w:val="none" w:sz="0" w:space="0" w:color="auto"/>
                <w:left w:val="none" w:sz="0" w:space="0" w:color="auto"/>
                <w:bottom w:val="none" w:sz="0" w:space="0" w:color="auto"/>
                <w:right w:val="none" w:sz="0" w:space="0" w:color="auto"/>
              </w:divBdr>
            </w:div>
            <w:div w:id="1376080409">
              <w:marLeft w:val="0"/>
              <w:marRight w:val="0"/>
              <w:marTop w:val="0"/>
              <w:marBottom w:val="0"/>
              <w:divBdr>
                <w:top w:val="none" w:sz="0" w:space="0" w:color="auto"/>
                <w:left w:val="none" w:sz="0" w:space="0" w:color="auto"/>
                <w:bottom w:val="none" w:sz="0" w:space="0" w:color="auto"/>
                <w:right w:val="none" w:sz="0" w:space="0" w:color="auto"/>
              </w:divBdr>
            </w:div>
            <w:div w:id="539325991">
              <w:marLeft w:val="0"/>
              <w:marRight w:val="0"/>
              <w:marTop w:val="0"/>
              <w:marBottom w:val="0"/>
              <w:divBdr>
                <w:top w:val="none" w:sz="0" w:space="0" w:color="auto"/>
                <w:left w:val="none" w:sz="0" w:space="0" w:color="auto"/>
                <w:bottom w:val="none" w:sz="0" w:space="0" w:color="auto"/>
                <w:right w:val="none" w:sz="0" w:space="0" w:color="auto"/>
              </w:divBdr>
            </w:div>
            <w:div w:id="1417168065">
              <w:marLeft w:val="0"/>
              <w:marRight w:val="0"/>
              <w:marTop w:val="0"/>
              <w:marBottom w:val="0"/>
              <w:divBdr>
                <w:top w:val="none" w:sz="0" w:space="0" w:color="auto"/>
                <w:left w:val="none" w:sz="0" w:space="0" w:color="auto"/>
                <w:bottom w:val="none" w:sz="0" w:space="0" w:color="auto"/>
                <w:right w:val="none" w:sz="0" w:space="0" w:color="auto"/>
              </w:divBdr>
            </w:div>
            <w:div w:id="874076424">
              <w:marLeft w:val="0"/>
              <w:marRight w:val="0"/>
              <w:marTop w:val="0"/>
              <w:marBottom w:val="0"/>
              <w:divBdr>
                <w:top w:val="none" w:sz="0" w:space="0" w:color="auto"/>
                <w:left w:val="none" w:sz="0" w:space="0" w:color="auto"/>
                <w:bottom w:val="none" w:sz="0" w:space="0" w:color="auto"/>
                <w:right w:val="none" w:sz="0" w:space="0" w:color="auto"/>
              </w:divBdr>
            </w:div>
            <w:div w:id="813790463">
              <w:marLeft w:val="0"/>
              <w:marRight w:val="0"/>
              <w:marTop w:val="0"/>
              <w:marBottom w:val="0"/>
              <w:divBdr>
                <w:top w:val="none" w:sz="0" w:space="0" w:color="auto"/>
                <w:left w:val="none" w:sz="0" w:space="0" w:color="auto"/>
                <w:bottom w:val="none" w:sz="0" w:space="0" w:color="auto"/>
                <w:right w:val="none" w:sz="0" w:space="0" w:color="auto"/>
              </w:divBdr>
            </w:div>
            <w:div w:id="12074496">
              <w:marLeft w:val="0"/>
              <w:marRight w:val="0"/>
              <w:marTop w:val="0"/>
              <w:marBottom w:val="0"/>
              <w:divBdr>
                <w:top w:val="none" w:sz="0" w:space="0" w:color="auto"/>
                <w:left w:val="none" w:sz="0" w:space="0" w:color="auto"/>
                <w:bottom w:val="none" w:sz="0" w:space="0" w:color="auto"/>
                <w:right w:val="none" w:sz="0" w:space="0" w:color="auto"/>
              </w:divBdr>
            </w:div>
            <w:div w:id="427774475">
              <w:marLeft w:val="0"/>
              <w:marRight w:val="0"/>
              <w:marTop w:val="0"/>
              <w:marBottom w:val="0"/>
              <w:divBdr>
                <w:top w:val="none" w:sz="0" w:space="0" w:color="auto"/>
                <w:left w:val="none" w:sz="0" w:space="0" w:color="auto"/>
                <w:bottom w:val="none" w:sz="0" w:space="0" w:color="auto"/>
                <w:right w:val="none" w:sz="0" w:space="0" w:color="auto"/>
              </w:divBdr>
            </w:div>
            <w:div w:id="310405183">
              <w:marLeft w:val="0"/>
              <w:marRight w:val="0"/>
              <w:marTop w:val="0"/>
              <w:marBottom w:val="0"/>
              <w:divBdr>
                <w:top w:val="none" w:sz="0" w:space="0" w:color="auto"/>
                <w:left w:val="none" w:sz="0" w:space="0" w:color="auto"/>
                <w:bottom w:val="none" w:sz="0" w:space="0" w:color="auto"/>
                <w:right w:val="none" w:sz="0" w:space="0" w:color="auto"/>
              </w:divBdr>
            </w:div>
            <w:div w:id="1557933934">
              <w:marLeft w:val="0"/>
              <w:marRight w:val="0"/>
              <w:marTop w:val="0"/>
              <w:marBottom w:val="0"/>
              <w:divBdr>
                <w:top w:val="none" w:sz="0" w:space="0" w:color="auto"/>
                <w:left w:val="none" w:sz="0" w:space="0" w:color="auto"/>
                <w:bottom w:val="none" w:sz="0" w:space="0" w:color="auto"/>
                <w:right w:val="none" w:sz="0" w:space="0" w:color="auto"/>
              </w:divBdr>
            </w:div>
            <w:div w:id="550002948">
              <w:marLeft w:val="0"/>
              <w:marRight w:val="0"/>
              <w:marTop w:val="0"/>
              <w:marBottom w:val="0"/>
              <w:divBdr>
                <w:top w:val="none" w:sz="0" w:space="0" w:color="auto"/>
                <w:left w:val="none" w:sz="0" w:space="0" w:color="auto"/>
                <w:bottom w:val="none" w:sz="0" w:space="0" w:color="auto"/>
                <w:right w:val="none" w:sz="0" w:space="0" w:color="auto"/>
              </w:divBdr>
            </w:div>
            <w:div w:id="2130313372">
              <w:marLeft w:val="0"/>
              <w:marRight w:val="0"/>
              <w:marTop w:val="0"/>
              <w:marBottom w:val="0"/>
              <w:divBdr>
                <w:top w:val="none" w:sz="0" w:space="0" w:color="auto"/>
                <w:left w:val="none" w:sz="0" w:space="0" w:color="auto"/>
                <w:bottom w:val="none" w:sz="0" w:space="0" w:color="auto"/>
                <w:right w:val="none" w:sz="0" w:space="0" w:color="auto"/>
              </w:divBdr>
            </w:div>
            <w:div w:id="1961255512">
              <w:marLeft w:val="0"/>
              <w:marRight w:val="0"/>
              <w:marTop w:val="0"/>
              <w:marBottom w:val="0"/>
              <w:divBdr>
                <w:top w:val="none" w:sz="0" w:space="0" w:color="auto"/>
                <w:left w:val="none" w:sz="0" w:space="0" w:color="auto"/>
                <w:bottom w:val="none" w:sz="0" w:space="0" w:color="auto"/>
                <w:right w:val="none" w:sz="0" w:space="0" w:color="auto"/>
              </w:divBdr>
            </w:div>
            <w:div w:id="1990086051">
              <w:marLeft w:val="0"/>
              <w:marRight w:val="0"/>
              <w:marTop w:val="0"/>
              <w:marBottom w:val="0"/>
              <w:divBdr>
                <w:top w:val="none" w:sz="0" w:space="0" w:color="auto"/>
                <w:left w:val="none" w:sz="0" w:space="0" w:color="auto"/>
                <w:bottom w:val="none" w:sz="0" w:space="0" w:color="auto"/>
                <w:right w:val="none" w:sz="0" w:space="0" w:color="auto"/>
              </w:divBdr>
            </w:div>
            <w:div w:id="176237153">
              <w:marLeft w:val="0"/>
              <w:marRight w:val="0"/>
              <w:marTop w:val="0"/>
              <w:marBottom w:val="0"/>
              <w:divBdr>
                <w:top w:val="none" w:sz="0" w:space="0" w:color="auto"/>
                <w:left w:val="none" w:sz="0" w:space="0" w:color="auto"/>
                <w:bottom w:val="none" w:sz="0" w:space="0" w:color="auto"/>
                <w:right w:val="none" w:sz="0" w:space="0" w:color="auto"/>
              </w:divBdr>
            </w:div>
            <w:div w:id="1737439225">
              <w:marLeft w:val="0"/>
              <w:marRight w:val="0"/>
              <w:marTop w:val="0"/>
              <w:marBottom w:val="0"/>
              <w:divBdr>
                <w:top w:val="none" w:sz="0" w:space="0" w:color="auto"/>
                <w:left w:val="none" w:sz="0" w:space="0" w:color="auto"/>
                <w:bottom w:val="none" w:sz="0" w:space="0" w:color="auto"/>
                <w:right w:val="none" w:sz="0" w:space="0" w:color="auto"/>
              </w:divBdr>
            </w:div>
            <w:div w:id="1627203034">
              <w:marLeft w:val="0"/>
              <w:marRight w:val="0"/>
              <w:marTop w:val="0"/>
              <w:marBottom w:val="0"/>
              <w:divBdr>
                <w:top w:val="none" w:sz="0" w:space="0" w:color="auto"/>
                <w:left w:val="none" w:sz="0" w:space="0" w:color="auto"/>
                <w:bottom w:val="none" w:sz="0" w:space="0" w:color="auto"/>
                <w:right w:val="none" w:sz="0" w:space="0" w:color="auto"/>
              </w:divBdr>
            </w:div>
            <w:div w:id="621036827">
              <w:marLeft w:val="0"/>
              <w:marRight w:val="0"/>
              <w:marTop w:val="0"/>
              <w:marBottom w:val="0"/>
              <w:divBdr>
                <w:top w:val="none" w:sz="0" w:space="0" w:color="auto"/>
                <w:left w:val="none" w:sz="0" w:space="0" w:color="auto"/>
                <w:bottom w:val="none" w:sz="0" w:space="0" w:color="auto"/>
                <w:right w:val="none" w:sz="0" w:space="0" w:color="auto"/>
              </w:divBdr>
            </w:div>
            <w:div w:id="1040864942">
              <w:marLeft w:val="0"/>
              <w:marRight w:val="0"/>
              <w:marTop w:val="0"/>
              <w:marBottom w:val="0"/>
              <w:divBdr>
                <w:top w:val="none" w:sz="0" w:space="0" w:color="auto"/>
                <w:left w:val="none" w:sz="0" w:space="0" w:color="auto"/>
                <w:bottom w:val="none" w:sz="0" w:space="0" w:color="auto"/>
                <w:right w:val="none" w:sz="0" w:space="0" w:color="auto"/>
              </w:divBdr>
            </w:div>
            <w:div w:id="1918586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89404">
      <w:bodyDiv w:val="1"/>
      <w:marLeft w:val="0"/>
      <w:marRight w:val="0"/>
      <w:marTop w:val="0"/>
      <w:marBottom w:val="0"/>
      <w:divBdr>
        <w:top w:val="none" w:sz="0" w:space="0" w:color="auto"/>
        <w:left w:val="none" w:sz="0" w:space="0" w:color="auto"/>
        <w:bottom w:val="none" w:sz="0" w:space="0" w:color="auto"/>
        <w:right w:val="none" w:sz="0" w:space="0" w:color="auto"/>
      </w:divBdr>
      <w:divsChild>
        <w:div w:id="388918942">
          <w:marLeft w:val="0"/>
          <w:marRight w:val="0"/>
          <w:marTop w:val="0"/>
          <w:marBottom w:val="0"/>
          <w:divBdr>
            <w:top w:val="none" w:sz="0" w:space="0" w:color="auto"/>
            <w:left w:val="none" w:sz="0" w:space="0" w:color="auto"/>
            <w:bottom w:val="none" w:sz="0" w:space="0" w:color="auto"/>
            <w:right w:val="none" w:sz="0" w:space="0" w:color="auto"/>
          </w:divBdr>
          <w:divsChild>
            <w:div w:id="157497259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49332792">
                  <w:marLeft w:val="0"/>
                  <w:marRight w:val="0"/>
                  <w:marTop w:val="180"/>
                  <w:marBottom w:val="180"/>
                  <w:divBdr>
                    <w:top w:val="none" w:sz="0" w:space="0" w:color="auto"/>
                    <w:left w:val="none" w:sz="0" w:space="0" w:color="auto"/>
                    <w:bottom w:val="none" w:sz="0" w:space="0" w:color="auto"/>
                    <w:right w:val="none" w:sz="0" w:space="0" w:color="auto"/>
                  </w:divBdr>
                  <w:divsChild>
                    <w:div w:id="63422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5305301">
      <w:bodyDiv w:val="1"/>
      <w:marLeft w:val="0"/>
      <w:marRight w:val="0"/>
      <w:marTop w:val="0"/>
      <w:marBottom w:val="0"/>
      <w:divBdr>
        <w:top w:val="none" w:sz="0" w:space="0" w:color="auto"/>
        <w:left w:val="none" w:sz="0" w:space="0" w:color="auto"/>
        <w:bottom w:val="none" w:sz="0" w:space="0" w:color="auto"/>
        <w:right w:val="none" w:sz="0" w:space="0" w:color="auto"/>
      </w:divBdr>
    </w:div>
    <w:div w:id="1624656593">
      <w:bodyDiv w:val="1"/>
      <w:marLeft w:val="0"/>
      <w:marRight w:val="0"/>
      <w:marTop w:val="0"/>
      <w:marBottom w:val="0"/>
      <w:divBdr>
        <w:top w:val="none" w:sz="0" w:space="0" w:color="auto"/>
        <w:left w:val="none" w:sz="0" w:space="0" w:color="auto"/>
        <w:bottom w:val="none" w:sz="0" w:space="0" w:color="auto"/>
        <w:right w:val="none" w:sz="0" w:space="0" w:color="auto"/>
      </w:divBdr>
      <w:divsChild>
        <w:div w:id="932476121">
          <w:marLeft w:val="0"/>
          <w:marRight w:val="0"/>
          <w:marTop w:val="0"/>
          <w:marBottom w:val="0"/>
          <w:divBdr>
            <w:top w:val="none" w:sz="0" w:space="0" w:color="auto"/>
            <w:left w:val="none" w:sz="0" w:space="0" w:color="auto"/>
            <w:bottom w:val="none" w:sz="0" w:space="0" w:color="auto"/>
            <w:right w:val="none" w:sz="0" w:space="0" w:color="auto"/>
          </w:divBdr>
          <w:divsChild>
            <w:div w:id="1635332364">
              <w:marLeft w:val="0"/>
              <w:marRight w:val="0"/>
              <w:marTop w:val="0"/>
              <w:marBottom w:val="0"/>
              <w:divBdr>
                <w:top w:val="none" w:sz="0" w:space="0" w:color="auto"/>
                <w:left w:val="none" w:sz="0" w:space="0" w:color="auto"/>
                <w:bottom w:val="none" w:sz="0" w:space="0" w:color="auto"/>
                <w:right w:val="none" w:sz="0" w:space="0" w:color="auto"/>
              </w:divBdr>
            </w:div>
            <w:div w:id="531109258">
              <w:marLeft w:val="0"/>
              <w:marRight w:val="0"/>
              <w:marTop w:val="0"/>
              <w:marBottom w:val="0"/>
              <w:divBdr>
                <w:top w:val="none" w:sz="0" w:space="0" w:color="auto"/>
                <w:left w:val="none" w:sz="0" w:space="0" w:color="auto"/>
                <w:bottom w:val="none" w:sz="0" w:space="0" w:color="auto"/>
                <w:right w:val="none" w:sz="0" w:space="0" w:color="auto"/>
              </w:divBdr>
            </w:div>
            <w:div w:id="1768883500">
              <w:marLeft w:val="0"/>
              <w:marRight w:val="0"/>
              <w:marTop w:val="0"/>
              <w:marBottom w:val="0"/>
              <w:divBdr>
                <w:top w:val="none" w:sz="0" w:space="0" w:color="auto"/>
                <w:left w:val="none" w:sz="0" w:space="0" w:color="auto"/>
                <w:bottom w:val="none" w:sz="0" w:space="0" w:color="auto"/>
                <w:right w:val="none" w:sz="0" w:space="0" w:color="auto"/>
              </w:divBdr>
            </w:div>
            <w:div w:id="2095081751">
              <w:marLeft w:val="0"/>
              <w:marRight w:val="0"/>
              <w:marTop w:val="0"/>
              <w:marBottom w:val="0"/>
              <w:divBdr>
                <w:top w:val="none" w:sz="0" w:space="0" w:color="auto"/>
                <w:left w:val="none" w:sz="0" w:space="0" w:color="auto"/>
                <w:bottom w:val="none" w:sz="0" w:space="0" w:color="auto"/>
                <w:right w:val="none" w:sz="0" w:space="0" w:color="auto"/>
              </w:divBdr>
            </w:div>
            <w:div w:id="1037314963">
              <w:marLeft w:val="0"/>
              <w:marRight w:val="0"/>
              <w:marTop w:val="0"/>
              <w:marBottom w:val="0"/>
              <w:divBdr>
                <w:top w:val="none" w:sz="0" w:space="0" w:color="auto"/>
                <w:left w:val="none" w:sz="0" w:space="0" w:color="auto"/>
                <w:bottom w:val="none" w:sz="0" w:space="0" w:color="auto"/>
                <w:right w:val="none" w:sz="0" w:space="0" w:color="auto"/>
              </w:divBdr>
            </w:div>
            <w:div w:id="1098133275">
              <w:marLeft w:val="0"/>
              <w:marRight w:val="0"/>
              <w:marTop w:val="0"/>
              <w:marBottom w:val="0"/>
              <w:divBdr>
                <w:top w:val="none" w:sz="0" w:space="0" w:color="auto"/>
                <w:left w:val="none" w:sz="0" w:space="0" w:color="auto"/>
                <w:bottom w:val="none" w:sz="0" w:space="0" w:color="auto"/>
                <w:right w:val="none" w:sz="0" w:space="0" w:color="auto"/>
              </w:divBdr>
            </w:div>
            <w:div w:id="1081298668">
              <w:marLeft w:val="0"/>
              <w:marRight w:val="0"/>
              <w:marTop w:val="0"/>
              <w:marBottom w:val="0"/>
              <w:divBdr>
                <w:top w:val="none" w:sz="0" w:space="0" w:color="auto"/>
                <w:left w:val="none" w:sz="0" w:space="0" w:color="auto"/>
                <w:bottom w:val="none" w:sz="0" w:space="0" w:color="auto"/>
                <w:right w:val="none" w:sz="0" w:space="0" w:color="auto"/>
              </w:divBdr>
            </w:div>
            <w:div w:id="1698235453">
              <w:marLeft w:val="0"/>
              <w:marRight w:val="0"/>
              <w:marTop w:val="0"/>
              <w:marBottom w:val="0"/>
              <w:divBdr>
                <w:top w:val="none" w:sz="0" w:space="0" w:color="auto"/>
                <w:left w:val="none" w:sz="0" w:space="0" w:color="auto"/>
                <w:bottom w:val="none" w:sz="0" w:space="0" w:color="auto"/>
                <w:right w:val="none" w:sz="0" w:space="0" w:color="auto"/>
              </w:divBdr>
            </w:div>
            <w:div w:id="504975465">
              <w:marLeft w:val="0"/>
              <w:marRight w:val="0"/>
              <w:marTop w:val="0"/>
              <w:marBottom w:val="0"/>
              <w:divBdr>
                <w:top w:val="none" w:sz="0" w:space="0" w:color="auto"/>
                <w:left w:val="none" w:sz="0" w:space="0" w:color="auto"/>
                <w:bottom w:val="none" w:sz="0" w:space="0" w:color="auto"/>
                <w:right w:val="none" w:sz="0" w:space="0" w:color="auto"/>
              </w:divBdr>
            </w:div>
            <w:div w:id="1496533527">
              <w:marLeft w:val="0"/>
              <w:marRight w:val="0"/>
              <w:marTop w:val="0"/>
              <w:marBottom w:val="0"/>
              <w:divBdr>
                <w:top w:val="none" w:sz="0" w:space="0" w:color="auto"/>
                <w:left w:val="none" w:sz="0" w:space="0" w:color="auto"/>
                <w:bottom w:val="none" w:sz="0" w:space="0" w:color="auto"/>
                <w:right w:val="none" w:sz="0" w:space="0" w:color="auto"/>
              </w:divBdr>
            </w:div>
            <w:div w:id="1834641211">
              <w:marLeft w:val="0"/>
              <w:marRight w:val="0"/>
              <w:marTop w:val="0"/>
              <w:marBottom w:val="0"/>
              <w:divBdr>
                <w:top w:val="none" w:sz="0" w:space="0" w:color="auto"/>
                <w:left w:val="none" w:sz="0" w:space="0" w:color="auto"/>
                <w:bottom w:val="none" w:sz="0" w:space="0" w:color="auto"/>
                <w:right w:val="none" w:sz="0" w:space="0" w:color="auto"/>
              </w:divBdr>
            </w:div>
            <w:div w:id="1751780127">
              <w:marLeft w:val="0"/>
              <w:marRight w:val="0"/>
              <w:marTop w:val="0"/>
              <w:marBottom w:val="0"/>
              <w:divBdr>
                <w:top w:val="none" w:sz="0" w:space="0" w:color="auto"/>
                <w:left w:val="none" w:sz="0" w:space="0" w:color="auto"/>
                <w:bottom w:val="none" w:sz="0" w:space="0" w:color="auto"/>
                <w:right w:val="none" w:sz="0" w:space="0" w:color="auto"/>
              </w:divBdr>
            </w:div>
            <w:div w:id="514081284">
              <w:marLeft w:val="0"/>
              <w:marRight w:val="0"/>
              <w:marTop w:val="0"/>
              <w:marBottom w:val="0"/>
              <w:divBdr>
                <w:top w:val="none" w:sz="0" w:space="0" w:color="auto"/>
                <w:left w:val="none" w:sz="0" w:space="0" w:color="auto"/>
                <w:bottom w:val="none" w:sz="0" w:space="0" w:color="auto"/>
                <w:right w:val="none" w:sz="0" w:space="0" w:color="auto"/>
              </w:divBdr>
            </w:div>
            <w:div w:id="487863270">
              <w:marLeft w:val="0"/>
              <w:marRight w:val="0"/>
              <w:marTop w:val="0"/>
              <w:marBottom w:val="0"/>
              <w:divBdr>
                <w:top w:val="none" w:sz="0" w:space="0" w:color="auto"/>
                <w:left w:val="none" w:sz="0" w:space="0" w:color="auto"/>
                <w:bottom w:val="none" w:sz="0" w:space="0" w:color="auto"/>
                <w:right w:val="none" w:sz="0" w:space="0" w:color="auto"/>
              </w:divBdr>
            </w:div>
            <w:div w:id="450130434">
              <w:marLeft w:val="0"/>
              <w:marRight w:val="0"/>
              <w:marTop w:val="0"/>
              <w:marBottom w:val="0"/>
              <w:divBdr>
                <w:top w:val="none" w:sz="0" w:space="0" w:color="auto"/>
                <w:left w:val="none" w:sz="0" w:space="0" w:color="auto"/>
                <w:bottom w:val="none" w:sz="0" w:space="0" w:color="auto"/>
                <w:right w:val="none" w:sz="0" w:space="0" w:color="auto"/>
              </w:divBdr>
            </w:div>
            <w:div w:id="1493787668">
              <w:marLeft w:val="0"/>
              <w:marRight w:val="0"/>
              <w:marTop w:val="0"/>
              <w:marBottom w:val="0"/>
              <w:divBdr>
                <w:top w:val="none" w:sz="0" w:space="0" w:color="auto"/>
                <w:left w:val="none" w:sz="0" w:space="0" w:color="auto"/>
                <w:bottom w:val="none" w:sz="0" w:space="0" w:color="auto"/>
                <w:right w:val="none" w:sz="0" w:space="0" w:color="auto"/>
              </w:divBdr>
            </w:div>
            <w:div w:id="31536669">
              <w:marLeft w:val="0"/>
              <w:marRight w:val="0"/>
              <w:marTop w:val="0"/>
              <w:marBottom w:val="0"/>
              <w:divBdr>
                <w:top w:val="none" w:sz="0" w:space="0" w:color="auto"/>
                <w:left w:val="none" w:sz="0" w:space="0" w:color="auto"/>
                <w:bottom w:val="none" w:sz="0" w:space="0" w:color="auto"/>
                <w:right w:val="none" w:sz="0" w:space="0" w:color="auto"/>
              </w:divBdr>
            </w:div>
            <w:div w:id="81948414">
              <w:marLeft w:val="0"/>
              <w:marRight w:val="0"/>
              <w:marTop w:val="0"/>
              <w:marBottom w:val="0"/>
              <w:divBdr>
                <w:top w:val="none" w:sz="0" w:space="0" w:color="auto"/>
                <w:left w:val="none" w:sz="0" w:space="0" w:color="auto"/>
                <w:bottom w:val="none" w:sz="0" w:space="0" w:color="auto"/>
                <w:right w:val="none" w:sz="0" w:space="0" w:color="auto"/>
              </w:divBdr>
            </w:div>
            <w:div w:id="836918071">
              <w:marLeft w:val="0"/>
              <w:marRight w:val="0"/>
              <w:marTop w:val="0"/>
              <w:marBottom w:val="0"/>
              <w:divBdr>
                <w:top w:val="none" w:sz="0" w:space="0" w:color="auto"/>
                <w:left w:val="none" w:sz="0" w:space="0" w:color="auto"/>
                <w:bottom w:val="none" w:sz="0" w:space="0" w:color="auto"/>
                <w:right w:val="none" w:sz="0" w:space="0" w:color="auto"/>
              </w:divBdr>
            </w:div>
            <w:div w:id="1694725649">
              <w:marLeft w:val="0"/>
              <w:marRight w:val="0"/>
              <w:marTop w:val="0"/>
              <w:marBottom w:val="0"/>
              <w:divBdr>
                <w:top w:val="none" w:sz="0" w:space="0" w:color="auto"/>
                <w:left w:val="none" w:sz="0" w:space="0" w:color="auto"/>
                <w:bottom w:val="none" w:sz="0" w:space="0" w:color="auto"/>
                <w:right w:val="none" w:sz="0" w:space="0" w:color="auto"/>
              </w:divBdr>
            </w:div>
            <w:div w:id="223495499">
              <w:marLeft w:val="0"/>
              <w:marRight w:val="0"/>
              <w:marTop w:val="0"/>
              <w:marBottom w:val="0"/>
              <w:divBdr>
                <w:top w:val="none" w:sz="0" w:space="0" w:color="auto"/>
                <w:left w:val="none" w:sz="0" w:space="0" w:color="auto"/>
                <w:bottom w:val="none" w:sz="0" w:space="0" w:color="auto"/>
                <w:right w:val="none" w:sz="0" w:space="0" w:color="auto"/>
              </w:divBdr>
            </w:div>
            <w:div w:id="1895965521">
              <w:marLeft w:val="0"/>
              <w:marRight w:val="0"/>
              <w:marTop w:val="0"/>
              <w:marBottom w:val="0"/>
              <w:divBdr>
                <w:top w:val="none" w:sz="0" w:space="0" w:color="auto"/>
                <w:left w:val="none" w:sz="0" w:space="0" w:color="auto"/>
                <w:bottom w:val="none" w:sz="0" w:space="0" w:color="auto"/>
                <w:right w:val="none" w:sz="0" w:space="0" w:color="auto"/>
              </w:divBdr>
            </w:div>
            <w:div w:id="1667975092">
              <w:marLeft w:val="0"/>
              <w:marRight w:val="0"/>
              <w:marTop w:val="0"/>
              <w:marBottom w:val="0"/>
              <w:divBdr>
                <w:top w:val="none" w:sz="0" w:space="0" w:color="auto"/>
                <w:left w:val="none" w:sz="0" w:space="0" w:color="auto"/>
                <w:bottom w:val="none" w:sz="0" w:space="0" w:color="auto"/>
                <w:right w:val="none" w:sz="0" w:space="0" w:color="auto"/>
              </w:divBdr>
            </w:div>
            <w:div w:id="1359544575">
              <w:marLeft w:val="0"/>
              <w:marRight w:val="0"/>
              <w:marTop w:val="0"/>
              <w:marBottom w:val="0"/>
              <w:divBdr>
                <w:top w:val="none" w:sz="0" w:space="0" w:color="auto"/>
                <w:left w:val="none" w:sz="0" w:space="0" w:color="auto"/>
                <w:bottom w:val="none" w:sz="0" w:space="0" w:color="auto"/>
                <w:right w:val="none" w:sz="0" w:space="0" w:color="auto"/>
              </w:divBdr>
            </w:div>
            <w:div w:id="828909518">
              <w:marLeft w:val="0"/>
              <w:marRight w:val="0"/>
              <w:marTop w:val="0"/>
              <w:marBottom w:val="0"/>
              <w:divBdr>
                <w:top w:val="none" w:sz="0" w:space="0" w:color="auto"/>
                <w:left w:val="none" w:sz="0" w:space="0" w:color="auto"/>
                <w:bottom w:val="none" w:sz="0" w:space="0" w:color="auto"/>
                <w:right w:val="none" w:sz="0" w:space="0" w:color="auto"/>
              </w:divBdr>
            </w:div>
            <w:div w:id="361321295">
              <w:marLeft w:val="0"/>
              <w:marRight w:val="0"/>
              <w:marTop w:val="0"/>
              <w:marBottom w:val="0"/>
              <w:divBdr>
                <w:top w:val="none" w:sz="0" w:space="0" w:color="auto"/>
                <w:left w:val="none" w:sz="0" w:space="0" w:color="auto"/>
                <w:bottom w:val="none" w:sz="0" w:space="0" w:color="auto"/>
                <w:right w:val="none" w:sz="0" w:space="0" w:color="auto"/>
              </w:divBdr>
            </w:div>
            <w:div w:id="666252459">
              <w:marLeft w:val="0"/>
              <w:marRight w:val="0"/>
              <w:marTop w:val="0"/>
              <w:marBottom w:val="0"/>
              <w:divBdr>
                <w:top w:val="none" w:sz="0" w:space="0" w:color="auto"/>
                <w:left w:val="none" w:sz="0" w:space="0" w:color="auto"/>
                <w:bottom w:val="none" w:sz="0" w:space="0" w:color="auto"/>
                <w:right w:val="none" w:sz="0" w:space="0" w:color="auto"/>
              </w:divBdr>
            </w:div>
            <w:div w:id="388722800">
              <w:marLeft w:val="0"/>
              <w:marRight w:val="0"/>
              <w:marTop w:val="0"/>
              <w:marBottom w:val="0"/>
              <w:divBdr>
                <w:top w:val="none" w:sz="0" w:space="0" w:color="auto"/>
                <w:left w:val="none" w:sz="0" w:space="0" w:color="auto"/>
                <w:bottom w:val="none" w:sz="0" w:space="0" w:color="auto"/>
                <w:right w:val="none" w:sz="0" w:space="0" w:color="auto"/>
              </w:divBdr>
            </w:div>
            <w:div w:id="513156701">
              <w:marLeft w:val="0"/>
              <w:marRight w:val="0"/>
              <w:marTop w:val="0"/>
              <w:marBottom w:val="0"/>
              <w:divBdr>
                <w:top w:val="none" w:sz="0" w:space="0" w:color="auto"/>
                <w:left w:val="none" w:sz="0" w:space="0" w:color="auto"/>
                <w:bottom w:val="none" w:sz="0" w:space="0" w:color="auto"/>
                <w:right w:val="none" w:sz="0" w:space="0" w:color="auto"/>
              </w:divBdr>
            </w:div>
            <w:div w:id="1392344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7996610">
      <w:bodyDiv w:val="1"/>
      <w:marLeft w:val="0"/>
      <w:marRight w:val="0"/>
      <w:marTop w:val="0"/>
      <w:marBottom w:val="0"/>
      <w:divBdr>
        <w:top w:val="none" w:sz="0" w:space="0" w:color="auto"/>
        <w:left w:val="none" w:sz="0" w:space="0" w:color="auto"/>
        <w:bottom w:val="none" w:sz="0" w:space="0" w:color="auto"/>
        <w:right w:val="none" w:sz="0" w:space="0" w:color="auto"/>
      </w:divBdr>
    </w:div>
    <w:div w:id="1685013318">
      <w:bodyDiv w:val="1"/>
      <w:marLeft w:val="0"/>
      <w:marRight w:val="0"/>
      <w:marTop w:val="0"/>
      <w:marBottom w:val="0"/>
      <w:divBdr>
        <w:top w:val="none" w:sz="0" w:space="0" w:color="auto"/>
        <w:left w:val="none" w:sz="0" w:space="0" w:color="auto"/>
        <w:bottom w:val="none" w:sz="0" w:space="0" w:color="auto"/>
        <w:right w:val="none" w:sz="0" w:space="0" w:color="auto"/>
      </w:divBdr>
    </w:div>
    <w:div w:id="1685980009">
      <w:bodyDiv w:val="1"/>
      <w:marLeft w:val="0"/>
      <w:marRight w:val="0"/>
      <w:marTop w:val="0"/>
      <w:marBottom w:val="0"/>
      <w:divBdr>
        <w:top w:val="none" w:sz="0" w:space="0" w:color="auto"/>
        <w:left w:val="none" w:sz="0" w:space="0" w:color="auto"/>
        <w:bottom w:val="none" w:sz="0" w:space="0" w:color="auto"/>
        <w:right w:val="none" w:sz="0" w:space="0" w:color="auto"/>
      </w:divBdr>
    </w:div>
    <w:div w:id="1687899013">
      <w:bodyDiv w:val="1"/>
      <w:marLeft w:val="0"/>
      <w:marRight w:val="0"/>
      <w:marTop w:val="0"/>
      <w:marBottom w:val="0"/>
      <w:divBdr>
        <w:top w:val="none" w:sz="0" w:space="0" w:color="auto"/>
        <w:left w:val="none" w:sz="0" w:space="0" w:color="auto"/>
        <w:bottom w:val="none" w:sz="0" w:space="0" w:color="auto"/>
        <w:right w:val="none" w:sz="0" w:space="0" w:color="auto"/>
      </w:divBdr>
    </w:div>
    <w:div w:id="1689602597">
      <w:bodyDiv w:val="1"/>
      <w:marLeft w:val="0"/>
      <w:marRight w:val="0"/>
      <w:marTop w:val="0"/>
      <w:marBottom w:val="0"/>
      <w:divBdr>
        <w:top w:val="none" w:sz="0" w:space="0" w:color="auto"/>
        <w:left w:val="none" w:sz="0" w:space="0" w:color="auto"/>
        <w:bottom w:val="none" w:sz="0" w:space="0" w:color="auto"/>
        <w:right w:val="none" w:sz="0" w:space="0" w:color="auto"/>
      </w:divBdr>
      <w:divsChild>
        <w:div w:id="1185628317">
          <w:marLeft w:val="0"/>
          <w:marRight w:val="0"/>
          <w:marTop w:val="0"/>
          <w:marBottom w:val="0"/>
          <w:divBdr>
            <w:top w:val="none" w:sz="0" w:space="0" w:color="auto"/>
            <w:left w:val="none" w:sz="0" w:space="0" w:color="auto"/>
            <w:bottom w:val="none" w:sz="0" w:space="0" w:color="auto"/>
            <w:right w:val="none" w:sz="0" w:space="0" w:color="auto"/>
          </w:divBdr>
          <w:divsChild>
            <w:div w:id="780804986">
              <w:marLeft w:val="0"/>
              <w:marRight w:val="0"/>
              <w:marTop w:val="0"/>
              <w:marBottom w:val="0"/>
              <w:divBdr>
                <w:top w:val="none" w:sz="0" w:space="0" w:color="auto"/>
                <w:left w:val="none" w:sz="0" w:space="0" w:color="auto"/>
                <w:bottom w:val="none" w:sz="0" w:space="0" w:color="auto"/>
                <w:right w:val="none" w:sz="0" w:space="0" w:color="auto"/>
              </w:divBdr>
            </w:div>
            <w:div w:id="43600560">
              <w:marLeft w:val="0"/>
              <w:marRight w:val="0"/>
              <w:marTop w:val="0"/>
              <w:marBottom w:val="0"/>
              <w:divBdr>
                <w:top w:val="none" w:sz="0" w:space="0" w:color="auto"/>
                <w:left w:val="none" w:sz="0" w:space="0" w:color="auto"/>
                <w:bottom w:val="none" w:sz="0" w:space="0" w:color="auto"/>
                <w:right w:val="none" w:sz="0" w:space="0" w:color="auto"/>
              </w:divBdr>
            </w:div>
            <w:div w:id="1581252793">
              <w:marLeft w:val="0"/>
              <w:marRight w:val="0"/>
              <w:marTop w:val="0"/>
              <w:marBottom w:val="0"/>
              <w:divBdr>
                <w:top w:val="none" w:sz="0" w:space="0" w:color="auto"/>
                <w:left w:val="none" w:sz="0" w:space="0" w:color="auto"/>
                <w:bottom w:val="none" w:sz="0" w:space="0" w:color="auto"/>
                <w:right w:val="none" w:sz="0" w:space="0" w:color="auto"/>
              </w:divBdr>
            </w:div>
            <w:div w:id="1099982936">
              <w:marLeft w:val="0"/>
              <w:marRight w:val="0"/>
              <w:marTop w:val="0"/>
              <w:marBottom w:val="0"/>
              <w:divBdr>
                <w:top w:val="none" w:sz="0" w:space="0" w:color="auto"/>
                <w:left w:val="none" w:sz="0" w:space="0" w:color="auto"/>
                <w:bottom w:val="none" w:sz="0" w:space="0" w:color="auto"/>
                <w:right w:val="none" w:sz="0" w:space="0" w:color="auto"/>
              </w:divBdr>
            </w:div>
            <w:div w:id="298195879">
              <w:marLeft w:val="0"/>
              <w:marRight w:val="0"/>
              <w:marTop w:val="0"/>
              <w:marBottom w:val="0"/>
              <w:divBdr>
                <w:top w:val="none" w:sz="0" w:space="0" w:color="auto"/>
                <w:left w:val="none" w:sz="0" w:space="0" w:color="auto"/>
                <w:bottom w:val="none" w:sz="0" w:space="0" w:color="auto"/>
                <w:right w:val="none" w:sz="0" w:space="0" w:color="auto"/>
              </w:divBdr>
            </w:div>
            <w:div w:id="1920359729">
              <w:marLeft w:val="0"/>
              <w:marRight w:val="0"/>
              <w:marTop w:val="0"/>
              <w:marBottom w:val="0"/>
              <w:divBdr>
                <w:top w:val="none" w:sz="0" w:space="0" w:color="auto"/>
                <w:left w:val="none" w:sz="0" w:space="0" w:color="auto"/>
                <w:bottom w:val="none" w:sz="0" w:space="0" w:color="auto"/>
                <w:right w:val="none" w:sz="0" w:space="0" w:color="auto"/>
              </w:divBdr>
            </w:div>
            <w:div w:id="1221013211">
              <w:marLeft w:val="0"/>
              <w:marRight w:val="0"/>
              <w:marTop w:val="0"/>
              <w:marBottom w:val="0"/>
              <w:divBdr>
                <w:top w:val="none" w:sz="0" w:space="0" w:color="auto"/>
                <w:left w:val="none" w:sz="0" w:space="0" w:color="auto"/>
                <w:bottom w:val="none" w:sz="0" w:space="0" w:color="auto"/>
                <w:right w:val="none" w:sz="0" w:space="0" w:color="auto"/>
              </w:divBdr>
            </w:div>
            <w:div w:id="674958856">
              <w:marLeft w:val="0"/>
              <w:marRight w:val="0"/>
              <w:marTop w:val="0"/>
              <w:marBottom w:val="0"/>
              <w:divBdr>
                <w:top w:val="none" w:sz="0" w:space="0" w:color="auto"/>
                <w:left w:val="none" w:sz="0" w:space="0" w:color="auto"/>
                <w:bottom w:val="none" w:sz="0" w:space="0" w:color="auto"/>
                <w:right w:val="none" w:sz="0" w:space="0" w:color="auto"/>
              </w:divBdr>
            </w:div>
            <w:div w:id="1532918143">
              <w:marLeft w:val="0"/>
              <w:marRight w:val="0"/>
              <w:marTop w:val="0"/>
              <w:marBottom w:val="0"/>
              <w:divBdr>
                <w:top w:val="none" w:sz="0" w:space="0" w:color="auto"/>
                <w:left w:val="none" w:sz="0" w:space="0" w:color="auto"/>
                <w:bottom w:val="none" w:sz="0" w:space="0" w:color="auto"/>
                <w:right w:val="none" w:sz="0" w:space="0" w:color="auto"/>
              </w:divBdr>
            </w:div>
            <w:div w:id="404959749">
              <w:marLeft w:val="0"/>
              <w:marRight w:val="0"/>
              <w:marTop w:val="0"/>
              <w:marBottom w:val="0"/>
              <w:divBdr>
                <w:top w:val="none" w:sz="0" w:space="0" w:color="auto"/>
                <w:left w:val="none" w:sz="0" w:space="0" w:color="auto"/>
                <w:bottom w:val="none" w:sz="0" w:space="0" w:color="auto"/>
                <w:right w:val="none" w:sz="0" w:space="0" w:color="auto"/>
              </w:divBdr>
            </w:div>
            <w:div w:id="2132547993">
              <w:marLeft w:val="0"/>
              <w:marRight w:val="0"/>
              <w:marTop w:val="0"/>
              <w:marBottom w:val="0"/>
              <w:divBdr>
                <w:top w:val="none" w:sz="0" w:space="0" w:color="auto"/>
                <w:left w:val="none" w:sz="0" w:space="0" w:color="auto"/>
                <w:bottom w:val="none" w:sz="0" w:space="0" w:color="auto"/>
                <w:right w:val="none" w:sz="0" w:space="0" w:color="auto"/>
              </w:divBdr>
            </w:div>
            <w:div w:id="10304520">
              <w:marLeft w:val="0"/>
              <w:marRight w:val="0"/>
              <w:marTop w:val="0"/>
              <w:marBottom w:val="0"/>
              <w:divBdr>
                <w:top w:val="none" w:sz="0" w:space="0" w:color="auto"/>
                <w:left w:val="none" w:sz="0" w:space="0" w:color="auto"/>
                <w:bottom w:val="none" w:sz="0" w:space="0" w:color="auto"/>
                <w:right w:val="none" w:sz="0" w:space="0" w:color="auto"/>
              </w:divBdr>
            </w:div>
            <w:div w:id="348484699">
              <w:marLeft w:val="0"/>
              <w:marRight w:val="0"/>
              <w:marTop w:val="0"/>
              <w:marBottom w:val="0"/>
              <w:divBdr>
                <w:top w:val="none" w:sz="0" w:space="0" w:color="auto"/>
                <w:left w:val="none" w:sz="0" w:space="0" w:color="auto"/>
                <w:bottom w:val="none" w:sz="0" w:space="0" w:color="auto"/>
                <w:right w:val="none" w:sz="0" w:space="0" w:color="auto"/>
              </w:divBdr>
            </w:div>
            <w:div w:id="27070164">
              <w:marLeft w:val="0"/>
              <w:marRight w:val="0"/>
              <w:marTop w:val="0"/>
              <w:marBottom w:val="0"/>
              <w:divBdr>
                <w:top w:val="none" w:sz="0" w:space="0" w:color="auto"/>
                <w:left w:val="none" w:sz="0" w:space="0" w:color="auto"/>
                <w:bottom w:val="none" w:sz="0" w:space="0" w:color="auto"/>
                <w:right w:val="none" w:sz="0" w:space="0" w:color="auto"/>
              </w:divBdr>
            </w:div>
            <w:div w:id="1740981494">
              <w:marLeft w:val="0"/>
              <w:marRight w:val="0"/>
              <w:marTop w:val="0"/>
              <w:marBottom w:val="0"/>
              <w:divBdr>
                <w:top w:val="none" w:sz="0" w:space="0" w:color="auto"/>
                <w:left w:val="none" w:sz="0" w:space="0" w:color="auto"/>
                <w:bottom w:val="none" w:sz="0" w:space="0" w:color="auto"/>
                <w:right w:val="none" w:sz="0" w:space="0" w:color="auto"/>
              </w:divBdr>
            </w:div>
            <w:div w:id="645932091">
              <w:marLeft w:val="0"/>
              <w:marRight w:val="0"/>
              <w:marTop w:val="0"/>
              <w:marBottom w:val="0"/>
              <w:divBdr>
                <w:top w:val="none" w:sz="0" w:space="0" w:color="auto"/>
                <w:left w:val="none" w:sz="0" w:space="0" w:color="auto"/>
                <w:bottom w:val="none" w:sz="0" w:space="0" w:color="auto"/>
                <w:right w:val="none" w:sz="0" w:space="0" w:color="auto"/>
              </w:divBdr>
            </w:div>
            <w:div w:id="2127695400">
              <w:marLeft w:val="0"/>
              <w:marRight w:val="0"/>
              <w:marTop w:val="0"/>
              <w:marBottom w:val="0"/>
              <w:divBdr>
                <w:top w:val="none" w:sz="0" w:space="0" w:color="auto"/>
                <w:left w:val="none" w:sz="0" w:space="0" w:color="auto"/>
                <w:bottom w:val="none" w:sz="0" w:space="0" w:color="auto"/>
                <w:right w:val="none" w:sz="0" w:space="0" w:color="auto"/>
              </w:divBdr>
            </w:div>
            <w:div w:id="324938101">
              <w:marLeft w:val="0"/>
              <w:marRight w:val="0"/>
              <w:marTop w:val="0"/>
              <w:marBottom w:val="0"/>
              <w:divBdr>
                <w:top w:val="none" w:sz="0" w:space="0" w:color="auto"/>
                <w:left w:val="none" w:sz="0" w:space="0" w:color="auto"/>
                <w:bottom w:val="none" w:sz="0" w:space="0" w:color="auto"/>
                <w:right w:val="none" w:sz="0" w:space="0" w:color="auto"/>
              </w:divBdr>
            </w:div>
            <w:div w:id="111747398">
              <w:marLeft w:val="0"/>
              <w:marRight w:val="0"/>
              <w:marTop w:val="0"/>
              <w:marBottom w:val="0"/>
              <w:divBdr>
                <w:top w:val="none" w:sz="0" w:space="0" w:color="auto"/>
                <w:left w:val="none" w:sz="0" w:space="0" w:color="auto"/>
                <w:bottom w:val="none" w:sz="0" w:space="0" w:color="auto"/>
                <w:right w:val="none" w:sz="0" w:space="0" w:color="auto"/>
              </w:divBdr>
            </w:div>
            <w:div w:id="40791640">
              <w:marLeft w:val="0"/>
              <w:marRight w:val="0"/>
              <w:marTop w:val="0"/>
              <w:marBottom w:val="0"/>
              <w:divBdr>
                <w:top w:val="none" w:sz="0" w:space="0" w:color="auto"/>
                <w:left w:val="none" w:sz="0" w:space="0" w:color="auto"/>
                <w:bottom w:val="none" w:sz="0" w:space="0" w:color="auto"/>
                <w:right w:val="none" w:sz="0" w:space="0" w:color="auto"/>
              </w:divBdr>
            </w:div>
            <w:div w:id="1555656684">
              <w:marLeft w:val="0"/>
              <w:marRight w:val="0"/>
              <w:marTop w:val="0"/>
              <w:marBottom w:val="0"/>
              <w:divBdr>
                <w:top w:val="none" w:sz="0" w:space="0" w:color="auto"/>
                <w:left w:val="none" w:sz="0" w:space="0" w:color="auto"/>
                <w:bottom w:val="none" w:sz="0" w:space="0" w:color="auto"/>
                <w:right w:val="none" w:sz="0" w:space="0" w:color="auto"/>
              </w:divBdr>
            </w:div>
            <w:div w:id="1464155421">
              <w:marLeft w:val="0"/>
              <w:marRight w:val="0"/>
              <w:marTop w:val="0"/>
              <w:marBottom w:val="0"/>
              <w:divBdr>
                <w:top w:val="none" w:sz="0" w:space="0" w:color="auto"/>
                <w:left w:val="none" w:sz="0" w:space="0" w:color="auto"/>
                <w:bottom w:val="none" w:sz="0" w:space="0" w:color="auto"/>
                <w:right w:val="none" w:sz="0" w:space="0" w:color="auto"/>
              </w:divBdr>
            </w:div>
            <w:div w:id="738407651">
              <w:marLeft w:val="0"/>
              <w:marRight w:val="0"/>
              <w:marTop w:val="0"/>
              <w:marBottom w:val="0"/>
              <w:divBdr>
                <w:top w:val="none" w:sz="0" w:space="0" w:color="auto"/>
                <w:left w:val="none" w:sz="0" w:space="0" w:color="auto"/>
                <w:bottom w:val="none" w:sz="0" w:space="0" w:color="auto"/>
                <w:right w:val="none" w:sz="0" w:space="0" w:color="auto"/>
              </w:divBdr>
            </w:div>
            <w:div w:id="2115784260">
              <w:marLeft w:val="0"/>
              <w:marRight w:val="0"/>
              <w:marTop w:val="0"/>
              <w:marBottom w:val="0"/>
              <w:divBdr>
                <w:top w:val="none" w:sz="0" w:space="0" w:color="auto"/>
                <w:left w:val="none" w:sz="0" w:space="0" w:color="auto"/>
                <w:bottom w:val="none" w:sz="0" w:space="0" w:color="auto"/>
                <w:right w:val="none" w:sz="0" w:space="0" w:color="auto"/>
              </w:divBdr>
            </w:div>
            <w:div w:id="958148115">
              <w:marLeft w:val="0"/>
              <w:marRight w:val="0"/>
              <w:marTop w:val="0"/>
              <w:marBottom w:val="0"/>
              <w:divBdr>
                <w:top w:val="none" w:sz="0" w:space="0" w:color="auto"/>
                <w:left w:val="none" w:sz="0" w:space="0" w:color="auto"/>
                <w:bottom w:val="none" w:sz="0" w:space="0" w:color="auto"/>
                <w:right w:val="none" w:sz="0" w:space="0" w:color="auto"/>
              </w:divBdr>
            </w:div>
            <w:div w:id="326713306">
              <w:marLeft w:val="0"/>
              <w:marRight w:val="0"/>
              <w:marTop w:val="0"/>
              <w:marBottom w:val="0"/>
              <w:divBdr>
                <w:top w:val="none" w:sz="0" w:space="0" w:color="auto"/>
                <w:left w:val="none" w:sz="0" w:space="0" w:color="auto"/>
                <w:bottom w:val="none" w:sz="0" w:space="0" w:color="auto"/>
                <w:right w:val="none" w:sz="0" w:space="0" w:color="auto"/>
              </w:divBdr>
            </w:div>
            <w:div w:id="507409745">
              <w:marLeft w:val="0"/>
              <w:marRight w:val="0"/>
              <w:marTop w:val="0"/>
              <w:marBottom w:val="0"/>
              <w:divBdr>
                <w:top w:val="none" w:sz="0" w:space="0" w:color="auto"/>
                <w:left w:val="none" w:sz="0" w:space="0" w:color="auto"/>
                <w:bottom w:val="none" w:sz="0" w:space="0" w:color="auto"/>
                <w:right w:val="none" w:sz="0" w:space="0" w:color="auto"/>
              </w:divBdr>
            </w:div>
            <w:div w:id="1620716598">
              <w:marLeft w:val="0"/>
              <w:marRight w:val="0"/>
              <w:marTop w:val="0"/>
              <w:marBottom w:val="0"/>
              <w:divBdr>
                <w:top w:val="none" w:sz="0" w:space="0" w:color="auto"/>
                <w:left w:val="none" w:sz="0" w:space="0" w:color="auto"/>
                <w:bottom w:val="none" w:sz="0" w:space="0" w:color="auto"/>
                <w:right w:val="none" w:sz="0" w:space="0" w:color="auto"/>
              </w:divBdr>
            </w:div>
            <w:div w:id="530996683">
              <w:marLeft w:val="0"/>
              <w:marRight w:val="0"/>
              <w:marTop w:val="0"/>
              <w:marBottom w:val="0"/>
              <w:divBdr>
                <w:top w:val="none" w:sz="0" w:space="0" w:color="auto"/>
                <w:left w:val="none" w:sz="0" w:space="0" w:color="auto"/>
                <w:bottom w:val="none" w:sz="0" w:space="0" w:color="auto"/>
                <w:right w:val="none" w:sz="0" w:space="0" w:color="auto"/>
              </w:divBdr>
            </w:div>
            <w:div w:id="1676877490">
              <w:marLeft w:val="0"/>
              <w:marRight w:val="0"/>
              <w:marTop w:val="0"/>
              <w:marBottom w:val="0"/>
              <w:divBdr>
                <w:top w:val="none" w:sz="0" w:space="0" w:color="auto"/>
                <w:left w:val="none" w:sz="0" w:space="0" w:color="auto"/>
                <w:bottom w:val="none" w:sz="0" w:space="0" w:color="auto"/>
                <w:right w:val="none" w:sz="0" w:space="0" w:color="auto"/>
              </w:divBdr>
            </w:div>
            <w:div w:id="304816641">
              <w:marLeft w:val="0"/>
              <w:marRight w:val="0"/>
              <w:marTop w:val="0"/>
              <w:marBottom w:val="0"/>
              <w:divBdr>
                <w:top w:val="none" w:sz="0" w:space="0" w:color="auto"/>
                <w:left w:val="none" w:sz="0" w:space="0" w:color="auto"/>
                <w:bottom w:val="none" w:sz="0" w:space="0" w:color="auto"/>
                <w:right w:val="none" w:sz="0" w:space="0" w:color="auto"/>
              </w:divBdr>
            </w:div>
            <w:div w:id="586692732">
              <w:marLeft w:val="0"/>
              <w:marRight w:val="0"/>
              <w:marTop w:val="0"/>
              <w:marBottom w:val="0"/>
              <w:divBdr>
                <w:top w:val="none" w:sz="0" w:space="0" w:color="auto"/>
                <w:left w:val="none" w:sz="0" w:space="0" w:color="auto"/>
                <w:bottom w:val="none" w:sz="0" w:space="0" w:color="auto"/>
                <w:right w:val="none" w:sz="0" w:space="0" w:color="auto"/>
              </w:divBdr>
            </w:div>
            <w:div w:id="1976251416">
              <w:marLeft w:val="0"/>
              <w:marRight w:val="0"/>
              <w:marTop w:val="0"/>
              <w:marBottom w:val="0"/>
              <w:divBdr>
                <w:top w:val="none" w:sz="0" w:space="0" w:color="auto"/>
                <w:left w:val="none" w:sz="0" w:space="0" w:color="auto"/>
                <w:bottom w:val="none" w:sz="0" w:space="0" w:color="auto"/>
                <w:right w:val="none" w:sz="0" w:space="0" w:color="auto"/>
              </w:divBdr>
            </w:div>
            <w:div w:id="82803127">
              <w:marLeft w:val="0"/>
              <w:marRight w:val="0"/>
              <w:marTop w:val="0"/>
              <w:marBottom w:val="0"/>
              <w:divBdr>
                <w:top w:val="none" w:sz="0" w:space="0" w:color="auto"/>
                <w:left w:val="none" w:sz="0" w:space="0" w:color="auto"/>
                <w:bottom w:val="none" w:sz="0" w:space="0" w:color="auto"/>
                <w:right w:val="none" w:sz="0" w:space="0" w:color="auto"/>
              </w:divBdr>
            </w:div>
            <w:div w:id="392049997">
              <w:marLeft w:val="0"/>
              <w:marRight w:val="0"/>
              <w:marTop w:val="0"/>
              <w:marBottom w:val="0"/>
              <w:divBdr>
                <w:top w:val="none" w:sz="0" w:space="0" w:color="auto"/>
                <w:left w:val="none" w:sz="0" w:space="0" w:color="auto"/>
                <w:bottom w:val="none" w:sz="0" w:space="0" w:color="auto"/>
                <w:right w:val="none" w:sz="0" w:space="0" w:color="auto"/>
              </w:divBdr>
            </w:div>
            <w:div w:id="1342320295">
              <w:marLeft w:val="0"/>
              <w:marRight w:val="0"/>
              <w:marTop w:val="0"/>
              <w:marBottom w:val="0"/>
              <w:divBdr>
                <w:top w:val="none" w:sz="0" w:space="0" w:color="auto"/>
                <w:left w:val="none" w:sz="0" w:space="0" w:color="auto"/>
                <w:bottom w:val="none" w:sz="0" w:space="0" w:color="auto"/>
                <w:right w:val="none" w:sz="0" w:space="0" w:color="auto"/>
              </w:divBdr>
            </w:div>
            <w:div w:id="1618752515">
              <w:marLeft w:val="0"/>
              <w:marRight w:val="0"/>
              <w:marTop w:val="0"/>
              <w:marBottom w:val="0"/>
              <w:divBdr>
                <w:top w:val="none" w:sz="0" w:space="0" w:color="auto"/>
                <w:left w:val="none" w:sz="0" w:space="0" w:color="auto"/>
                <w:bottom w:val="none" w:sz="0" w:space="0" w:color="auto"/>
                <w:right w:val="none" w:sz="0" w:space="0" w:color="auto"/>
              </w:divBdr>
            </w:div>
            <w:div w:id="1907565715">
              <w:marLeft w:val="0"/>
              <w:marRight w:val="0"/>
              <w:marTop w:val="0"/>
              <w:marBottom w:val="0"/>
              <w:divBdr>
                <w:top w:val="none" w:sz="0" w:space="0" w:color="auto"/>
                <w:left w:val="none" w:sz="0" w:space="0" w:color="auto"/>
                <w:bottom w:val="none" w:sz="0" w:space="0" w:color="auto"/>
                <w:right w:val="none" w:sz="0" w:space="0" w:color="auto"/>
              </w:divBdr>
            </w:div>
            <w:div w:id="693730047">
              <w:marLeft w:val="0"/>
              <w:marRight w:val="0"/>
              <w:marTop w:val="0"/>
              <w:marBottom w:val="0"/>
              <w:divBdr>
                <w:top w:val="none" w:sz="0" w:space="0" w:color="auto"/>
                <w:left w:val="none" w:sz="0" w:space="0" w:color="auto"/>
                <w:bottom w:val="none" w:sz="0" w:space="0" w:color="auto"/>
                <w:right w:val="none" w:sz="0" w:space="0" w:color="auto"/>
              </w:divBdr>
            </w:div>
            <w:div w:id="714502495">
              <w:marLeft w:val="0"/>
              <w:marRight w:val="0"/>
              <w:marTop w:val="0"/>
              <w:marBottom w:val="0"/>
              <w:divBdr>
                <w:top w:val="none" w:sz="0" w:space="0" w:color="auto"/>
                <w:left w:val="none" w:sz="0" w:space="0" w:color="auto"/>
                <w:bottom w:val="none" w:sz="0" w:space="0" w:color="auto"/>
                <w:right w:val="none" w:sz="0" w:space="0" w:color="auto"/>
              </w:divBdr>
            </w:div>
            <w:div w:id="2068986988">
              <w:marLeft w:val="0"/>
              <w:marRight w:val="0"/>
              <w:marTop w:val="0"/>
              <w:marBottom w:val="0"/>
              <w:divBdr>
                <w:top w:val="none" w:sz="0" w:space="0" w:color="auto"/>
                <w:left w:val="none" w:sz="0" w:space="0" w:color="auto"/>
                <w:bottom w:val="none" w:sz="0" w:space="0" w:color="auto"/>
                <w:right w:val="none" w:sz="0" w:space="0" w:color="auto"/>
              </w:divBdr>
            </w:div>
            <w:div w:id="60716542">
              <w:marLeft w:val="0"/>
              <w:marRight w:val="0"/>
              <w:marTop w:val="0"/>
              <w:marBottom w:val="0"/>
              <w:divBdr>
                <w:top w:val="none" w:sz="0" w:space="0" w:color="auto"/>
                <w:left w:val="none" w:sz="0" w:space="0" w:color="auto"/>
                <w:bottom w:val="none" w:sz="0" w:space="0" w:color="auto"/>
                <w:right w:val="none" w:sz="0" w:space="0" w:color="auto"/>
              </w:divBdr>
            </w:div>
            <w:div w:id="827407647">
              <w:marLeft w:val="0"/>
              <w:marRight w:val="0"/>
              <w:marTop w:val="0"/>
              <w:marBottom w:val="0"/>
              <w:divBdr>
                <w:top w:val="none" w:sz="0" w:space="0" w:color="auto"/>
                <w:left w:val="none" w:sz="0" w:space="0" w:color="auto"/>
                <w:bottom w:val="none" w:sz="0" w:space="0" w:color="auto"/>
                <w:right w:val="none" w:sz="0" w:space="0" w:color="auto"/>
              </w:divBdr>
            </w:div>
            <w:div w:id="1964730227">
              <w:marLeft w:val="0"/>
              <w:marRight w:val="0"/>
              <w:marTop w:val="0"/>
              <w:marBottom w:val="0"/>
              <w:divBdr>
                <w:top w:val="none" w:sz="0" w:space="0" w:color="auto"/>
                <w:left w:val="none" w:sz="0" w:space="0" w:color="auto"/>
                <w:bottom w:val="none" w:sz="0" w:space="0" w:color="auto"/>
                <w:right w:val="none" w:sz="0" w:space="0" w:color="auto"/>
              </w:divBdr>
            </w:div>
            <w:div w:id="1005942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711641">
      <w:bodyDiv w:val="1"/>
      <w:marLeft w:val="0"/>
      <w:marRight w:val="0"/>
      <w:marTop w:val="0"/>
      <w:marBottom w:val="0"/>
      <w:divBdr>
        <w:top w:val="none" w:sz="0" w:space="0" w:color="auto"/>
        <w:left w:val="none" w:sz="0" w:space="0" w:color="auto"/>
        <w:bottom w:val="none" w:sz="0" w:space="0" w:color="auto"/>
        <w:right w:val="none" w:sz="0" w:space="0" w:color="auto"/>
      </w:divBdr>
      <w:divsChild>
        <w:div w:id="1251505506">
          <w:marLeft w:val="0"/>
          <w:marRight w:val="0"/>
          <w:marTop w:val="0"/>
          <w:marBottom w:val="0"/>
          <w:divBdr>
            <w:top w:val="none" w:sz="0" w:space="0" w:color="auto"/>
            <w:left w:val="none" w:sz="0" w:space="0" w:color="auto"/>
            <w:bottom w:val="none" w:sz="0" w:space="0" w:color="auto"/>
            <w:right w:val="none" w:sz="0" w:space="0" w:color="auto"/>
          </w:divBdr>
          <w:divsChild>
            <w:div w:id="3280196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404450030">
                  <w:marLeft w:val="0"/>
                  <w:marRight w:val="0"/>
                  <w:marTop w:val="180"/>
                  <w:marBottom w:val="180"/>
                  <w:divBdr>
                    <w:top w:val="none" w:sz="0" w:space="0" w:color="auto"/>
                    <w:left w:val="none" w:sz="0" w:space="0" w:color="auto"/>
                    <w:bottom w:val="none" w:sz="0" w:space="0" w:color="auto"/>
                    <w:right w:val="none" w:sz="0" w:space="0" w:color="auto"/>
                  </w:divBdr>
                  <w:divsChild>
                    <w:div w:id="85094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 w:id="1832670614">
      <w:bodyDiv w:val="1"/>
      <w:marLeft w:val="0"/>
      <w:marRight w:val="0"/>
      <w:marTop w:val="0"/>
      <w:marBottom w:val="0"/>
      <w:divBdr>
        <w:top w:val="none" w:sz="0" w:space="0" w:color="auto"/>
        <w:left w:val="none" w:sz="0" w:space="0" w:color="auto"/>
        <w:bottom w:val="none" w:sz="0" w:space="0" w:color="auto"/>
        <w:right w:val="none" w:sz="0" w:space="0" w:color="auto"/>
      </w:divBdr>
    </w:div>
    <w:div w:id="1846700706">
      <w:bodyDiv w:val="1"/>
      <w:marLeft w:val="0"/>
      <w:marRight w:val="0"/>
      <w:marTop w:val="0"/>
      <w:marBottom w:val="0"/>
      <w:divBdr>
        <w:top w:val="none" w:sz="0" w:space="0" w:color="auto"/>
        <w:left w:val="none" w:sz="0" w:space="0" w:color="auto"/>
        <w:bottom w:val="none" w:sz="0" w:space="0" w:color="auto"/>
        <w:right w:val="none" w:sz="0" w:space="0" w:color="auto"/>
      </w:divBdr>
      <w:divsChild>
        <w:div w:id="335499252">
          <w:marLeft w:val="0"/>
          <w:marRight w:val="0"/>
          <w:marTop w:val="0"/>
          <w:marBottom w:val="0"/>
          <w:divBdr>
            <w:top w:val="none" w:sz="0" w:space="0" w:color="auto"/>
            <w:left w:val="none" w:sz="0" w:space="0" w:color="auto"/>
            <w:bottom w:val="none" w:sz="0" w:space="0" w:color="auto"/>
            <w:right w:val="none" w:sz="0" w:space="0" w:color="auto"/>
          </w:divBdr>
          <w:divsChild>
            <w:div w:id="488987302">
              <w:marLeft w:val="0"/>
              <w:marRight w:val="0"/>
              <w:marTop w:val="0"/>
              <w:marBottom w:val="0"/>
              <w:divBdr>
                <w:top w:val="none" w:sz="0" w:space="0" w:color="auto"/>
                <w:left w:val="none" w:sz="0" w:space="0" w:color="auto"/>
                <w:bottom w:val="none" w:sz="0" w:space="0" w:color="auto"/>
                <w:right w:val="none" w:sz="0" w:space="0" w:color="auto"/>
              </w:divBdr>
            </w:div>
            <w:div w:id="1133712383">
              <w:marLeft w:val="0"/>
              <w:marRight w:val="0"/>
              <w:marTop w:val="0"/>
              <w:marBottom w:val="0"/>
              <w:divBdr>
                <w:top w:val="none" w:sz="0" w:space="0" w:color="auto"/>
                <w:left w:val="none" w:sz="0" w:space="0" w:color="auto"/>
                <w:bottom w:val="none" w:sz="0" w:space="0" w:color="auto"/>
                <w:right w:val="none" w:sz="0" w:space="0" w:color="auto"/>
              </w:divBdr>
            </w:div>
            <w:div w:id="923537261">
              <w:marLeft w:val="0"/>
              <w:marRight w:val="0"/>
              <w:marTop w:val="0"/>
              <w:marBottom w:val="0"/>
              <w:divBdr>
                <w:top w:val="none" w:sz="0" w:space="0" w:color="auto"/>
                <w:left w:val="none" w:sz="0" w:space="0" w:color="auto"/>
                <w:bottom w:val="none" w:sz="0" w:space="0" w:color="auto"/>
                <w:right w:val="none" w:sz="0" w:space="0" w:color="auto"/>
              </w:divBdr>
            </w:div>
            <w:div w:id="1192763748">
              <w:marLeft w:val="0"/>
              <w:marRight w:val="0"/>
              <w:marTop w:val="0"/>
              <w:marBottom w:val="0"/>
              <w:divBdr>
                <w:top w:val="none" w:sz="0" w:space="0" w:color="auto"/>
                <w:left w:val="none" w:sz="0" w:space="0" w:color="auto"/>
                <w:bottom w:val="none" w:sz="0" w:space="0" w:color="auto"/>
                <w:right w:val="none" w:sz="0" w:space="0" w:color="auto"/>
              </w:divBdr>
            </w:div>
            <w:div w:id="72246370">
              <w:marLeft w:val="0"/>
              <w:marRight w:val="0"/>
              <w:marTop w:val="0"/>
              <w:marBottom w:val="0"/>
              <w:divBdr>
                <w:top w:val="none" w:sz="0" w:space="0" w:color="auto"/>
                <w:left w:val="none" w:sz="0" w:space="0" w:color="auto"/>
                <w:bottom w:val="none" w:sz="0" w:space="0" w:color="auto"/>
                <w:right w:val="none" w:sz="0" w:space="0" w:color="auto"/>
              </w:divBdr>
            </w:div>
            <w:div w:id="944776968">
              <w:marLeft w:val="0"/>
              <w:marRight w:val="0"/>
              <w:marTop w:val="0"/>
              <w:marBottom w:val="0"/>
              <w:divBdr>
                <w:top w:val="none" w:sz="0" w:space="0" w:color="auto"/>
                <w:left w:val="none" w:sz="0" w:space="0" w:color="auto"/>
                <w:bottom w:val="none" w:sz="0" w:space="0" w:color="auto"/>
                <w:right w:val="none" w:sz="0" w:space="0" w:color="auto"/>
              </w:divBdr>
            </w:div>
            <w:div w:id="2080011272">
              <w:marLeft w:val="0"/>
              <w:marRight w:val="0"/>
              <w:marTop w:val="0"/>
              <w:marBottom w:val="0"/>
              <w:divBdr>
                <w:top w:val="none" w:sz="0" w:space="0" w:color="auto"/>
                <w:left w:val="none" w:sz="0" w:space="0" w:color="auto"/>
                <w:bottom w:val="none" w:sz="0" w:space="0" w:color="auto"/>
                <w:right w:val="none" w:sz="0" w:space="0" w:color="auto"/>
              </w:divBdr>
            </w:div>
            <w:div w:id="322130428">
              <w:marLeft w:val="0"/>
              <w:marRight w:val="0"/>
              <w:marTop w:val="0"/>
              <w:marBottom w:val="0"/>
              <w:divBdr>
                <w:top w:val="none" w:sz="0" w:space="0" w:color="auto"/>
                <w:left w:val="none" w:sz="0" w:space="0" w:color="auto"/>
                <w:bottom w:val="none" w:sz="0" w:space="0" w:color="auto"/>
                <w:right w:val="none" w:sz="0" w:space="0" w:color="auto"/>
              </w:divBdr>
            </w:div>
            <w:div w:id="1229732742">
              <w:marLeft w:val="0"/>
              <w:marRight w:val="0"/>
              <w:marTop w:val="0"/>
              <w:marBottom w:val="0"/>
              <w:divBdr>
                <w:top w:val="none" w:sz="0" w:space="0" w:color="auto"/>
                <w:left w:val="none" w:sz="0" w:space="0" w:color="auto"/>
                <w:bottom w:val="none" w:sz="0" w:space="0" w:color="auto"/>
                <w:right w:val="none" w:sz="0" w:space="0" w:color="auto"/>
              </w:divBdr>
            </w:div>
            <w:div w:id="731588395">
              <w:marLeft w:val="0"/>
              <w:marRight w:val="0"/>
              <w:marTop w:val="0"/>
              <w:marBottom w:val="0"/>
              <w:divBdr>
                <w:top w:val="none" w:sz="0" w:space="0" w:color="auto"/>
                <w:left w:val="none" w:sz="0" w:space="0" w:color="auto"/>
                <w:bottom w:val="none" w:sz="0" w:space="0" w:color="auto"/>
                <w:right w:val="none" w:sz="0" w:space="0" w:color="auto"/>
              </w:divBdr>
            </w:div>
            <w:div w:id="819073712">
              <w:marLeft w:val="0"/>
              <w:marRight w:val="0"/>
              <w:marTop w:val="0"/>
              <w:marBottom w:val="0"/>
              <w:divBdr>
                <w:top w:val="none" w:sz="0" w:space="0" w:color="auto"/>
                <w:left w:val="none" w:sz="0" w:space="0" w:color="auto"/>
                <w:bottom w:val="none" w:sz="0" w:space="0" w:color="auto"/>
                <w:right w:val="none" w:sz="0" w:space="0" w:color="auto"/>
              </w:divBdr>
            </w:div>
            <w:div w:id="1872764271">
              <w:marLeft w:val="0"/>
              <w:marRight w:val="0"/>
              <w:marTop w:val="0"/>
              <w:marBottom w:val="0"/>
              <w:divBdr>
                <w:top w:val="none" w:sz="0" w:space="0" w:color="auto"/>
                <w:left w:val="none" w:sz="0" w:space="0" w:color="auto"/>
                <w:bottom w:val="none" w:sz="0" w:space="0" w:color="auto"/>
                <w:right w:val="none" w:sz="0" w:space="0" w:color="auto"/>
              </w:divBdr>
            </w:div>
            <w:div w:id="897595071">
              <w:marLeft w:val="0"/>
              <w:marRight w:val="0"/>
              <w:marTop w:val="0"/>
              <w:marBottom w:val="0"/>
              <w:divBdr>
                <w:top w:val="none" w:sz="0" w:space="0" w:color="auto"/>
                <w:left w:val="none" w:sz="0" w:space="0" w:color="auto"/>
                <w:bottom w:val="none" w:sz="0" w:space="0" w:color="auto"/>
                <w:right w:val="none" w:sz="0" w:space="0" w:color="auto"/>
              </w:divBdr>
            </w:div>
            <w:div w:id="1756703949">
              <w:marLeft w:val="0"/>
              <w:marRight w:val="0"/>
              <w:marTop w:val="0"/>
              <w:marBottom w:val="0"/>
              <w:divBdr>
                <w:top w:val="none" w:sz="0" w:space="0" w:color="auto"/>
                <w:left w:val="none" w:sz="0" w:space="0" w:color="auto"/>
                <w:bottom w:val="none" w:sz="0" w:space="0" w:color="auto"/>
                <w:right w:val="none" w:sz="0" w:space="0" w:color="auto"/>
              </w:divBdr>
            </w:div>
            <w:div w:id="1464732491">
              <w:marLeft w:val="0"/>
              <w:marRight w:val="0"/>
              <w:marTop w:val="0"/>
              <w:marBottom w:val="0"/>
              <w:divBdr>
                <w:top w:val="none" w:sz="0" w:space="0" w:color="auto"/>
                <w:left w:val="none" w:sz="0" w:space="0" w:color="auto"/>
                <w:bottom w:val="none" w:sz="0" w:space="0" w:color="auto"/>
                <w:right w:val="none" w:sz="0" w:space="0" w:color="auto"/>
              </w:divBdr>
            </w:div>
            <w:div w:id="1316378325">
              <w:marLeft w:val="0"/>
              <w:marRight w:val="0"/>
              <w:marTop w:val="0"/>
              <w:marBottom w:val="0"/>
              <w:divBdr>
                <w:top w:val="none" w:sz="0" w:space="0" w:color="auto"/>
                <w:left w:val="none" w:sz="0" w:space="0" w:color="auto"/>
                <w:bottom w:val="none" w:sz="0" w:space="0" w:color="auto"/>
                <w:right w:val="none" w:sz="0" w:space="0" w:color="auto"/>
              </w:divBdr>
            </w:div>
            <w:div w:id="1208295667">
              <w:marLeft w:val="0"/>
              <w:marRight w:val="0"/>
              <w:marTop w:val="0"/>
              <w:marBottom w:val="0"/>
              <w:divBdr>
                <w:top w:val="none" w:sz="0" w:space="0" w:color="auto"/>
                <w:left w:val="none" w:sz="0" w:space="0" w:color="auto"/>
                <w:bottom w:val="none" w:sz="0" w:space="0" w:color="auto"/>
                <w:right w:val="none" w:sz="0" w:space="0" w:color="auto"/>
              </w:divBdr>
            </w:div>
            <w:div w:id="349377627">
              <w:marLeft w:val="0"/>
              <w:marRight w:val="0"/>
              <w:marTop w:val="0"/>
              <w:marBottom w:val="0"/>
              <w:divBdr>
                <w:top w:val="none" w:sz="0" w:space="0" w:color="auto"/>
                <w:left w:val="none" w:sz="0" w:space="0" w:color="auto"/>
                <w:bottom w:val="none" w:sz="0" w:space="0" w:color="auto"/>
                <w:right w:val="none" w:sz="0" w:space="0" w:color="auto"/>
              </w:divBdr>
            </w:div>
            <w:div w:id="1651246472">
              <w:marLeft w:val="0"/>
              <w:marRight w:val="0"/>
              <w:marTop w:val="0"/>
              <w:marBottom w:val="0"/>
              <w:divBdr>
                <w:top w:val="none" w:sz="0" w:space="0" w:color="auto"/>
                <w:left w:val="none" w:sz="0" w:space="0" w:color="auto"/>
                <w:bottom w:val="none" w:sz="0" w:space="0" w:color="auto"/>
                <w:right w:val="none" w:sz="0" w:space="0" w:color="auto"/>
              </w:divBdr>
            </w:div>
            <w:div w:id="907619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336479">
      <w:bodyDiv w:val="1"/>
      <w:marLeft w:val="0"/>
      <w:marRight w:val="0"/>
      <w:marTop w:val="0"/>
      <w:marBottom w:val="0"/>
      <w:divBdr>
        <w:top w:val="none" w:sz="0" w:space="0" w:color="auto"/>
        <w:left w:val="none" w:sz="0" w:space="0" w:color="auto"/>
        <w:bottom w:val="none" w:sz="0" w:space="0" w:color="auto"/>
        <w:right w:val="none" w:sz="0" w:space="0" w:color="auto"/>
      </w:divBdr>
      <w:divsChild>
        <w:div w:id="2023121869">
          <w:marLeft w:val="0"/>
          <w:marRight w:val="0"/>
          <w:marTop w:val="0"/>
          <w:marBottom w:val="0"/>
          <w:divBdr>
            <w:top w:val="none" w:sz="0" w:space="0" w:color="auto"/>
            <w:left w:val="none" w:sz="0" w:space="0" w:color="auto"/>
            <w:bottom w:val="none" w:sz="0" w:space="0" w:color="auto"/>
            <w:right w:val="none" w:sz="0" w:space="0" w:color="auto"/>
          </w:divBdr>
          <w:divsChild>
            <w:div w:id="1724671066">
              <w:marLeft w:val="0"/>
              <w:marRight w:val="0"/>
              <w:marTop w:val="0"/>
              <w:marBottom w:val="180"/>
              <w:divBdr>
                <w:top w:val="single" w:sz="6" w:space="18" w:color="DADCE0"/>
                <w:left w:val="single" w:sz="6" w:space="18" w:color="DADCE0"/>
                <w:bottom w:val="single" w:sz="6" w:space="18" w:color="DADCE0"/>
                <w:right w:val="single" w:sz="6" w:space="18" w:color="DADCE0"/>
              </w:divBdr>
              <w:divsChild>
                <w:div w:id="908419068">
                  <w:marLeft w:val="0"/>
                  <w:marRight w:val="0"/>
                  <w:marTop w:val="180"/>
                  <w:marBottom w:val="180"/>
                  <w:divBdr>
                    <w:top w:val="none" w:sz="0" w:space="0" w:color="auto"/>
                    <w:left w:val="none" w:sz="0" w:space="0" w:color="auto"/>
                    <w:bottom w:val="none" w:sz="0" w:space="0" w:color="auto"/>
                    <w:right w:val="none" w:sz="0" w:space="0" w:color="auto"/>
                  </w:divBdr>
                  <w:divsChild>
                    <w:div w:id="167329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2647995">
      <w:bodyDiv w:val="1"/>
      <w:marLeft w:val="0"/>
      <w:marRight w:val="0"/>
      <w:marTop w:val="0"/>
      <w:marBottom w:val="0"/>
      <w:divBdr>
        <w:top w:val="none" w:sz="0" w:space="0" w:color="auto"/>
        <w:left w:val="none" w:sz="0" w:space="0" w:color="auto"/>
        <w:bottom w:val="none" w:sz="0" w:space="0" w:color="auto"/>
        <w:right w:val="none" w:sz="0" w:space="0" w:color="auto"/>
      </w:divBdr>
    </w:div>
    <w:div w:id="1877038281">
      <w:bodyDiv w:val="1"/>
      <w:marLeft w:val="0"/>
      <w:marRight w:val="0"/>
      <w:marTop w:val="0"/>
      <w:marBottom w:val="0"/>
      <w:divBdr>
        <w:top w:val="none" w:sz="0" w:space="0" w:color="auto"/>
        <w:left w:val="none" w:sz="0" w:space="0" w:color="auto"/>
        <w:bottom w:val="none" w:sz="0" w:space="0" w:color="auto"/>
        <w:right w:val="none" w:sz="0" w:space="0" w:color="auto"/>
      </w:divBdr>
      <w:divsChild>
        <w:div w:id="441153067">
          <w:marLeft w:val="0"/>
          <w:marRight w:val="0"/>
          <w:marTop w:val="0"/>
          <w:marBottom w:val="0"/>
          <w:divBdr>
            <w:top w:val="none" w:sz="0" w:space="0" w:color="auto"/>
            <w:left w:val="none" w:sz="0" w:space="0" w:color="auto"/>
            <w:bottom w:val="none" w:sz="0" w:space="0" w:color="auto"/>
            <w:right w:val="none" w:sz="0" w:space="0" w:color="auto"/>
          </w:divBdr>
          <w:divsChild>
            <w:div w:id="685251410">
              <w:marLeft w:val="0"/>
              <w:marRight w:val="0"/>
              <w:marTop w:val="0"/>
              <w:marBottom w:val="0"/>
              <w:divBdr>
                <w:top w:val="none" w:sz="0" w:space="0" w:color="auto"/>
                <w:left w:val="none" w:sz="0" w:space="0" w:color="auto"/>
                <w:bottom w:val="none" w:sz="0" w:space="0" w:color="auto"/>
                <w:right w:val="none" w:sz="0" w:space="0" w:color="auto"/>
              </w:divBdr>
            </w:div>
            <w:div w:id="605239252">
              <w:marLeft w:val="0"/>
              <w:marRight w:val="0"/>
              <w:marTop w:val="0"/>
              <w:marBottom w:val="0"/>
              <w:divBdr>
                <w:top w:val="none" w:sz="0" w:space="0" w:color="auto"/>
                <w:left w:val="none" w:sz="0" w:space="0" w:color="auto"/>
                <w:bottom w:val="none" w:sz="0" w:space="0" w:color="auto"/>
                <w:right w:val="none" w:sz="0" w:space="0" w:color="auto"/>
              </w:divBdr>
            </w:div>
            <w:div w:id="1415856471">
              <w:marLeft w:val="0"/>
              <w:marRight w:val="0"/>
              <w:marTop w:val="0"/>
              <w:marBottom w:val="0"/>
              <w:divBdr>
                <w:top w:val="none" w:sz="0" w:space="0" w:color="auto"/>
                <w:left w:val="none" w:sz="0" w:space="0" w:color="auto"/>
                <w:bottom w:val="none" w:sz="0" w:space="0" w:color="auto"/>
                <w:right w:val="none" w:sz="0" w:space="0" w:color="auto"/>
              </w:divBdr>
            </w:div>
            <w:div w:id="864053650">
              <w:marLeft w:val="0"/>
              <w:marRight w:val="0"/>
              <w:marTop w:val="0"/>
              <w:marBottom w:val="0"/>
              <w:divBdr>
                <w:top w:val="none" w:sz="0" w:space="0" w:color="auto"/>
                <w:left w:val="none" w:sz="0" w:space="0" w:color="auto"/>
                <w:bottom w:val="none" w:sz="0" w:space="0" w:color="auto"/>
                <w:right w:val="none" w:sz="0" w:space="0" w:color="auto"/>
              </w:divBdr>
            </w:div>
            <w:div w:id="712342344">
              <w:marLeft w:val="0"/>
              <w:marRight w:val="0"/>
              <w:marTop w:val="0"/>
              <w:marBottom w:val="0"/>
              <w:divBdr>
                <w:top w:val="none" w:sz="0" w:space="0" w:color="auto"/>
                <w:left w:val="none" w:sz="0" w:space="0" w:color="auto"/>
                <w:bottom w:val="none" w:sz="0" w:space="0" w:color="auto"/>
                <w:right w:val="none" w:sz="0" w:space="0" w:color="auto"/>
              </w:divBdr>
            </w:div>
            <w:div w:id="466819175">
              <w:marLeft w:val="0"/>
              <w:marRight w:val="0"/>
              <w:marTop w:val="0"/>
              <w:marBottom w:val="0"/>
              <w:divBdr>
                <w:top w:val="none" w:sz="0" w:space="0" w:color="auto"/>
                <w:left w:val="none" w:sz="0" w:space="0" w:color="auto"/>
                <w:bottom w:val="none" w:sz="0" w:space="0" w:color="auto"/>
                <w:right w:val="none" w:sz="0" w:space="0" w:color="auto"/>
              </w:divBdr>
            </w:div>
            <w:div w:id="771509026">
              <w:marLeft w:val="0"/>
              <w:marRight w:val="0"/>
              <w:marTop w:val="0"/>
              <w:marBottom w:val="0"/>
              <w:divBdr>
                <w:top w:val="none" w:sz="0" w:space="0" w:color="auto"/>
                <w:left w:val="none" w:sz="0" w:space="0" w:color="auto"/>
                <w:bottom w:val="none" w:sz="0" w:space="0" w:color="auto"/>
                <w:right w:val="none" w:sz="0" w:space="0" w:color="auto"/>
              </w:divBdr>
            </w:div>
            <w:div w:id="2066290158">
              <w:marLeft w:val="0"/>
              <w:marRight w:val="0"/>
              <w:marTop w:val="0"/>
              <w:marBottom w:val="0"/>
              <w:divBdr>
                <w:top w:val="none" w:sz="0" w:space="0" w:color="auto"/>
                <w:left w:val="none" w:sz="0" w:space="0" w:color="auto"/>
                <w:bottom w:val="none" w:sz="0" w:space="0" w:color="auto"/>
                <w:right w:val="none" w:sz="0" w:space="0" w:color="auto"/>
              </w:divBdr>
            </w:div>
            <w:div w:id="1270963833">
              <w:marLeft w:val="0"/>
              <w:marRight w:val="0"/>
              <w:marTop w:val="0"/>
              <w:marBottom w:val="0"/>
              <w:divBdr>
                <w:top w:val="none" w:sz="0" w:space="0" w:color="auto"/>
                <w:left w:val="none" w:sz="0" w:space="0" w:color="auto"/>
                <w:bottom w:val="none" w:sz="0" w:space="0" w:color="auto"/>
                <w:right w:val="none" w:sz="0" w:space="0" w:color="auto"/>
              </w:divBdr>
            </w:div>
            <w:div w:id="187796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218384">
      <w:bodyDiv w:val="1"/>
      <w:marLeft w:val="0"/>
      <w:marRight w:val="0"/>
      <w:marTop w:val="0"/>
      <w:marBottom w:val="0"/>
      <w:divBdr>
        <w:top w:val="none" w:sz="0" w:space="0" w:color="auto"/>
        <w:left w:val="none" w:sz="0" w:space="0" w:color="auto"/>
        <w:bottom w:val="none" w:sz="0" w:space="0" w:color="auto"/>
        <w:right w:val="none" w:sz="0" w:space="0" w:color="auto"/>
      </w:divBdr>
    </w:div>
    <w:div w:id="1958178237">
      <w:bodyDiv w:val="1"/>
      <w:marLeft w:val="0"/>
      <w:marRight w:val="0"/>
      <w:marTop w:val="0"/>
      <w:marBottom w:val="0"/>
      <w:divBdr>
        <w:top w:val="none" w:sz="0" w:space="0" w:color="auto"/>
        <w:left w:val="none" w:sz="0" w:space="0" w:color="auto"/>
        <w:bottom w:val="none" w:sz="0" w:space="0" w:color="auto"/>
        <w:right w:val="none" w:sz="0" w:space="0" w:color="auto"/>
      </w:divBdr>
      <w:divsChild>
        <w:div w:id="1902934905">
          <w:marLeft w:val="0"/>
          <w:marRight w:val="0"/>
          <w:marTop w:val="0"/>
          <w:marBottom w:val="0"/>
          <w:divBdr>
            <w:top w:val="none" w:sz="0" w:space="0" w:color="auto"/>
            <w:left w:val="none" w:sz="0" w:space="0" w:color="auto"/>
            <w:bottom w:val="none" w:sz="0" w:space="0" w:color="auto"/>
            <w:right w:val="none" w:sz="0" w:space="0" w:color="auto"/>
          </w:divBdr>
          <w:divsChild>
            <w:div w:id="467287712">
              <w:marLeft w:val="0"/>
              <w:marRight w:val="0"/>
              <w:marTop w:val="0"/>
              <w:marBottom w:val="0"/>
              <w:divBdr>
                <w:top w:val="none" w:sz="0" w:space="0" w:color="auto"/>
                <w:left w:val="none" w:sz="0" w:space="0" w:color="auto"/>
                <w:bottom w:val="none" w:sz="0" w:space="0" w:color="auto"/>
                <w:right w:val="none" w:sz="0" w:space="0" w:color="auto"/>
              </w:divBdr>
            </w:div>
            <w:div w:id="211234056">
              <w:marLeft w:val="0"/>
              <w:marRight w:val="0"/>
              <w:marTop w:val="0"/>
              <w:marBottom w:val="0"/>
              <w:divBdr>
                <w:top w:val="none" w:sz="0" w:space="0" w:color="auto"/>
                <w:left w:val="none" w:sz="0" w:space="0" w:color="auto"/>
                <w:bottom w:val="none" w:sz="0" w:space="0" w:color="auto"/>
                <w:right w:val="none" w:sz="0" w:space="0" w:color="auto"/>
              </w:divBdr>
            </w:div>
            <w:div w:id="591745833">
              <w:marLeft w:val="0"/>
              <w:marRight w:val="0"/>
              <w:marTop w:val="0"/>
              <w:marBottom w:val="0"/>
              <w:divBdr>
                <w:top w:val="none" w:sz="0" w:space="0" w:color="auto"/>
                <w:left w:val="none" w:sz="0" w:space="0" w:color="auto"/>
                <w:bottom w:val="none" w:sz="0" w:space="0" w:color="auto"/>
                <w:right w:val="none" w:sz="0" w:space="0" w:color="auto"/>
              </w:divBdr>
            </w:div>
            <w:div w:id="1846674192">
              <w:marLeft w:val="0"/>
              <w:marRight w:val="0"/>
              <w:marTop w:val="0"/>
              <w:marBottom w:val="0"/>
              <w:divBdr>
                <w:top w:val="none" w:sz="0" w:space="0" w:color="auto"/>
                <w:left w:val="none" w:sz="0" w:space="0" w:color="auto"/>
                <w:bottom w:val="none" w:sz="0" w:space="0" w:color="auto"/>
                <w:right w:val="none" w:sz="0" w:space="0" w:color="auto"/>
              </w:divBdr>
            </w:div>
            <w:div w:id="24991443">
              <w:marLeft w:val="0"/>
              <w:marRight w:val="0"/>
              <w:marTop w:val="0"/>
              <w:marBottom w:val="0"/>
              <w:divBdr>
                <w:top w:val="none" w:sz="0" w:space="0" w:color="auto"/>
                <w:left w:val="none" w:sz="0" w:space="0" w:color="auto"/>
                <w:bottom w:val="none" w:sz="0" w:space="0" w:color="auto"/>
                <w:right w:val="none" w:sz="0" w:space="0" w:color="auto"/>
              </w:divBdr>
            </w:div>
            <w:div w:id="2023045904">
              <w:marLeft w:val="0"/>
              <w:marRight w:val="0"/>
              <w:marTop w:val="0"/>
              <w:marBottom w:val="0"/>
              <w:divBdr>
                <w:top w:val="none" w:sz="0" w:space="0" w:color="auto"/>
                <w:left w:val="none" w:sz="0" w:space="0" w:color="auto"/>
                <w:bottom w:val="none" w:sz="0" w:space="0" w:color="auto"/>
                <w:right w:val="none" w:sz="0" w:space="0" w:color="auto"/>
              </w:divBdr>
            </w:div>
            <w:div w:id="1606501720">
              <w:marLeft w:val="0"/>
              <w:marRight w:val="0"/>
              <w:marTop w:val="0"/>
              <w:marBottom w:val="0"/>
              <w:divBdr>
                <w:top w:val="none" w:sz="0" w:space="0" w:color="auto"/>
                <w:left w:val="none" w:sz="0" w:space="0" w:color="auto"/>
                <w:bottom w:val="none" w:sz="0" w:space="0" w:color="auto"/>
                <w:right w:val="none" w:sz="0" w:space="0" w:color="auto"/>
              </w:divBdr>
            </w:div>
            <w:div w:id="1514806518">
              <w:marLeft w:val="0"/>
              <w:marRight w:val="0"/>
              <w:marTop w:val="0"/>
              <w:marBottom w:val="0"/>
              <w:divBdr>
                <w:top w:val="none" w:sz="0" w:space="0" w:color="auto"/>
                <w:left w:val="none" w:sz="0" w:space="0" w:color="auto"/>
                <w:bottom w:val="none" w:sz="0" w:space="0" w:color="auto"/>
                <w:right w:val="none" w:sz="0" w:space="0" w:color="auto"/>
              </w:divBdr>
            </w:div>
            <w:div w:id="233316305">
              <w:marLeft w:val="0"/>
              <w:marRight w:val="0"/>
              <w:marTop w:val="0"/>
              <w:marBottom w:val="0"/>
              <w:divBdr>
                <w:top w:val="none" w:sz="0" w:space="0" w:color="auto"/>
                <w:left w:val="none" w:sz="0" w:space="0" w:color="auto"/>
                <w:bottom w:val="none" w:sz="0" w:space="0" w:color="auto"/>
                <w:right w:val="none" w:sz="0" w:space="0" w:color="auto"/>
              </w:divBdr>
            </w:div>
            <w:div w:id="603542338">
              <w:marLeft w:val="0"/>
              <w:marRight w:val="0"/>
              <w:marTop w:val="0"/>
              <w:marBottom w:val="0"/>
              <w:divBdr>
                <w:top w:val="none" w:sz="0" w:space="0" w:color="auto"/>
                <w:left w:val="none" w:sz="0" w:space="0" w:color="auto"/>
                <w:bottom w:val="none" w:sz="0" w:space="0" w:color="auto"/>
                <w:right w:val="none" w:sz="0" w:space="0" w:color="auto"/>
              </w:divBdr>
            </w:div>
            <w:div w:id="414787011">
              <w:marLeft w:val="0"/>
              <w:marRight w:val="0"/>
              <w:marTop w:val="0"/>
              <w:marBottom w:val="0"/>
              <w:divBdr>
                <w:top w:val="none" w:sz="0" w:space="0" w:color="auto"/>
                <w:left w:val="none" w:sz="0" w:space="0" w:color="auto"/>
                <w:bottom w:val="none" w:sz="0" w:space="0" w:color="auto"/>
                <w:right w:val="none" w:sz="0" w:space="0" w:color="auto"/>
              </w:divBdr>
            </w:div>
            <w:div w:id="1288002970">
              <w:marLeft w:val="0"/>
              <w:marRight w:val="0"/>
              <w:marTop w:val="0"/>
              <w:marBottom w:val="0"/>
              <w:divBdr>
                <w:top w:val="none" w:sz="0" w:space="0" w:color="auto"/>
                <w:left w:val="none" w:sz="0" w:space="0" w:color="auto"/>
                <w:bottom w:val="none" w:sz="0" w:space="0" w:color="auto"/>
                <w:right w:val="none" w:sz="0" w:space="0" w:color="auto"/>
              </w:divBdr>
            </w:div>
            <w:div w:id="217284029">
              <w:marLeft w:val="0"/>
              <w:marRight w:val="0"/>
              <w:marTop w:val="0"/>
              <w:marBottom w:val="0"/>
              <w:divBdr>
                <w:top w:val="none" w:sz="0" w:space="0" w:color="auto"/>
                <w:left w:val="none" w:sz="0" w:space="0" w:color="auto"/>
                <w:bottom w:val="none" w:sz="0" w:space="0" w:color="auto"/>
                <w:right w:val="none" w:sz="0" w:space="0" w:color="auto"/>
              </w:divBdr>
            </w:div>
            <w:div w:id="1838112077">
              <w:marLeft w:val="0"/>
              <w:marRight w:val="0"/>
              <w:marTop w:val="0"/>
              <w:marBottom w:val="0"/>
              <w:divBdr>
                <w:top w:val="none" w:sz="0" w:space="0" w:color="auto"/>
                <w:left w:val="none" w:sz="0" w:space="0" w:color="auto"/>
                <w:bottom w:val="none" w:sz="0" w:space="0" w:color="auto"/>
                <w:right w:val="none" w:sz="0" w:space="0" w:color="auto"/>
              </w:divBdr>
            </w:div>
            <w:div w:id="1748380708">
              <w:marLeft w:val="0"/>
              <w:marRight w:val="0"/>
              <w:marTop w:val="0"/>
              <w:marBottom w:val="0"/>
              <w:divBdr>
                <w:top w:val="none" w:sz="0" w:space="0" w:color="auto"/>
                <w:left w:val="none" w:sz="0" w:space="0" w:color="auto"/>
                <w:bottom w:val="none" w:sz="0" w:space="0" w:color="auto"/>
                <w:right w:val="none" w:sz="0" w:space="0" w:color="auto"/>
              </w:divBdr>
            </w:div>
            <w:div w:id="2029721874">
              <w:marLeft w:val="0"/>
              <w:marRight w:val="0"/>
              <w:marTop w:val="0"/>
              <w:marBottom w:val="0"/>
              <w:divBdr>
                <w:top w:val="none" w:sz="0" w:space="0" w:color="auto"/>
                <w:left w:val="none" w:sz="0" w:space="0" w:color="auto"/>
                <w:bottom w:val="none" w:sz="0" w:space="0" w:color="auto"/>
                <w:right w:val="none" w:sz="0" w:space="0" w:color="auto"/>
              </w:divBdr>
            </w:div>
            <w:div w:id="1324625979">
              <w:marLeft w:val="0"/>
              <w:marRight w:val="0"/>
              <w:marTop w:val="0"/>
              <w:marBottom w:val="0"/>
              <w:divBdr>
                <w:top w:val="none" w:sz="0" w:space="0" w:color="auto"/>
                <w:left w:val="none" w:sz="0" w:space="0" w:color="auto"/>
                <w:bottom w:val="none" w:sz="0" w:space="0" w:color="auto"/>
                <w:right w:val="none" w:sz="0" w:space="0" w:color="auto"/>
              </w:divBdr>
            </w:div>
            <w:div w:id="1393232770">
              <w:marLeft w:val="0"/>
              <w:marRight w:val="0"/>
              <w:marTop w:val="0"/>
              <w:marBottom w:val="0"/>
              <w:divBdr>
                <w:top w:val="none" w:sz="0" w:space="0" w:color="auto"/>
                <w:left w:val="none" w:sz="0" w:space="0" w:color="auto"/>
                <w:bottom w:val="none" w:sz="0" w:space="0" w:color="auto"/>
                <w:right w:val="none" w:sz="0" w:space="0" w:color="auto"/>
              </w:divBdr>
            </w:div>
            <w:div w:id="1942566688">
              <w:marLeft w:val="0"/>
              <w:marRight w:val="0"/>
              <w:marTop w:val="0"/>
              <w:marBottom w:val="0"/>
              <w:divBdr>
                <w:top w:val="none" w:sz="0" w:space="0" w:color="auto"/>
                <w:left w:val="none" w:sz="0" w:space="0" w:color="auto"/>
                <w:bottom w:val="none" w:sz="0" w:space="0" w:color="auto"/>
                <w:right w:val="none" w:sz="0" w:space="0" w:color="auto"/>
              </w:divBdr>
            </w:div>
            <w:div w:id="1551648810">
              <w:marLeft w:val="0"/>
              <w:marRight w:val="0"/>
              <w:marTop w:val="0"/>
              <w:marBottom w:val="0"/>
              <w:divBdr>
                <w:top w:val="none" w:sz="0" w:space="0" w:color="auto"/>
                <w:left w:val="none" w:sz="0" w:space="0" w:color="auto"/>
                <w:bottom w:val="none" w:sz="0" w:space="0" w:color="auto"/>
                <w:right w:val="none" w:sz="0" w:space="0" w:color="auto"/>
              </w:divBdr>
            </w:div>
            <w:div w:id="225921238">
              <w:marLeft w:val="0"/>
              <w:marRight w:val="0"/>
              <w:marTop w:val="0"/>
              <w:marBottom w:val="0"/>
              <w:divBdr>
                <w:top w:val="none" w:sz="0" w:space="0" w:color="auto"/>
                <w:left w:val="none" w:sz="0" w:space="0" w:color="auto"/>
                <w:bottom w:val="none" w:sz="0" w:space="0" w:color="auto"/>
                <w:right w:val="none" w:sz="0" w:space="0" w:color="auto"/>
              </w:divBdr>
            </w:div>
            <w:div w:id="1588690703">
              <w:marLeft w:val="0"/>
              <w:marRight w:val="0"/>
              <w:marTop w:val="0"/>
              <w:marBottom w:val="0"/>
              <w:divBdr>
                <w:top w:val="none" w:sz="0" w:space="0" w:color="auto"/>
                <w:left w:val="none" w:sz="0" w:space="0" w:color="auto"/>
                <w:bottom w:val="none" w:sz="0" w:space="0" w:color="auto"/>
                <w:right w:val="none" w:sz="0" w:space="0" w:color="auto"/>
              </w:divBdr>
            </w:div>
            <w:div w:id="237600500">
              <w:marLeft w:val="0"/>
              <w:marRight w:val="0"/>
              <w:marTop w:val="0"/>
              <w:marBottom w:val="0"/>
              <w:divBdr>
                <w:top w:val="none" w:sz="0" w:space="0" w:color="auto"/>
                <w:left w:val="none" w:sz="0" w:space="0" w:color="auto"/>
                <w:bottom w:val="none" w:sz="0" w:space="0" w:color="auto"/>
                <w:right w:val="none" w:sz="0" w:space="0" w:color="auto"/>
              </w:divBdr>
            </w:div>
            <w:div w:id="2002730261">
              <w:marLeft w:val="0"/>
              <w:marRight w:val="0"/>
              <w:marTop w:val="0"/>
              <w:marBottom w:val="0"/>
              <w:divBdr>
                <w:top w:val="none" w:sz="0" w:space="0" w:color="auto"/>
                <w:left w:val="none" w:sz="0" w:space="0" w:color="auto"/>
                <w:bottom w:val="none" w:sz="0" w:space="0" w:color="auto"/>
                <w:right w:val="none" w:sz="0" w:space="0" w:color="auto"/>
              </w:divBdr>
            </w:div>
            <w:div w:id="1758595352">
              <w:marLeft w:val="0"/>
              <w:marRight w:val="0"/>
              <w:marTop w:val="0"/>
              <w:marBottom w:val="0"/>
              <w:divBdr>
                <w:top w:val="none" w:sz="0" w:space="0" w:color="auto"/>
                <w:left w:val="none" w:sz="0" w:space="0" w:color="auto"/>
                <w:bottom w:val="none" w:sz="0" w:space="0" w:color="auto"/>
                <w:right w:val="none" w:sz="0" w:space="0" w:color="auto"/>
              </w:divBdr>
            </w:div>
            <w:div w:id="1880242405">
              <w:marLeft w:val="0"/>
              <w:marRight w:val="0"/>
              <w:marTop w:val="0"/>
              <w:marBottom w:val="0"/>
              <w:divBdr>
                <w:top w:val="none" w:sz="0" w:space="0" w:color="auto"/>
                <w:left w:val="none" w:sz="0" w:space="0" w:color="auto"/>
                <w:bottom w:val="none" w:sz="0" w:space="0" w:color="auto"/>
                <w:right w:val="none" w:sz="0" w:space="0" w:color="auto"/>
              </w:divBdr>
            </w:div>
            <w:div w:id="1136029649">
              <w:marLeft w:val="0"/>
              <w:marRight w:val="0"/>
              <w:marTop w:val="0"/>
              <w:marBottom w:val="0"/>
              <w:divBdr>
                <w:top w:val="none" w:sz="0" w:space="0" w:color="auto"/>
                <w:left w:val="none" w:sz="0" w:space="0" w:color="auto"/>
                <w:bottom w:val="none" w:sz="0" w:space="0" w:color="auto"/>
                <w:right w:val="none" w:sz="0" w:space="0" w:color="auto"/>
              </w:divBdr>
            </w:div>
            <w:div w:id="1616789810">
              <w:marLeft w:val="0"/>
              <w:marRight w:val="0"/>
              <w:marTop w:val="0"/>
              <w:marBottom w:val="0"/>
              <w:divBdr>
                <w:top w:val="none" w:sz="0" w:space="0" w:color="auto"/>
                <w:left w:val="none" w:sz="0" w:space="0" w:color="auto"/>
                <w:bottom w:val="none" w:sz="0" w:space="0" w:color="auto"/>
                <w:right w:val="none" w:sz="0" w:space="0" w:color="auto"/>
              </w:divBdr>
            </w:div>
            <w:div w:id="1070811110">
              <w:marLeft w:val="0"/>
              <w:marRight w:val="0"/>
              <w:marTop w:val="0"/>
              <w:marBottom w:val="0"/>
              <w:divBdr>
                <w:top w:val="none" w:sz="0" w:space="0" w:color="auto"/>
                <w:left w:val="none" w:sz="0" w:space="0" w:color="auto"/>
                <w:bottom w:val="none" w:sz="0" w:space="0" w:color="auto"/>
                <w:right w:val="none" w:sz="0" w:space="0" w:color="auto"/>
              </w:divBdr>
            </w:div>
            <w:div w:id="1310403830">
              <w:marLeft w:val="0"/>
              <w:marRight w:val="0"/>
              <w:marTop w:val="0"/>
              <w:marBottom w:val="0"/>
              <w:divBdr>
                <w:top w:val="none" w:sz="0" w:space="0" w:color="auto"/>
                <w:left w:val="none" w:sz="0" w:space="0" w:color="auto"/>
                <w:bottom w:val="none" w:sz="0" w:space="0" w:color="auto"/>
                <w:right w:val="none" w:sz="0" w:space="0" w:color="auto"/>
              </w:divBdr>
            </w:div>
            <w:div w:id="1839274016">
              <w:marLeft w:val="0"/>
              <w:marRight w:val="0"/>
              <w:marTop w:val="0"/>
              <w:marBottom w:val="0"/>
              <w:divBdr>
                <w:top w:val="none" w:sz="0" w:space="0" w:color="auto"/>
                <w:left w:val="none" w:sz="0" w:space="0" w:color="auto"/>
                <w:bottom w:val="none" w:sz="0" w:space="0" w:color="auto"/>
                <w:right w:val="none" w:sz="0" w:space="0" w:color="auto"/>
              </w:divBdr>
            </w:div>
            <w:div w:id="338966988">
              <w:marLeft w:val="0"/>
              <w:marRight w:val="0"/>
              <w:marTop w:val="0"/>
              <w:marBottom w:val="0"/>
              <w:divBdr>
                <w:top w:val="none" w:sz="0" w:space="0" w:color="auto"/>
                <w:left w:val="none" w:sz="0" w:space="0" w:color="auto"/>
                <w:bottom w:val="none" w:sz="0" w:space="0" w:color="auto"/>
                <w:right w:val="none" w:sz="0" w:space="0" w:color="auto"/>
              </w:divBdr>
            </w:div>
            <w:div w:id="1835366894">
              <w:marLeft w:val="0"/>
              <w:marRight w:val="0"/>
              <w:marTop w:val="0"/>
              <w:marBottom w:val="0"/>
              <w:divBdr>
                <w:top w:val="none" w:sz="0" w:space="0" w:color="auto"/>
                <w:left w:val="none" w:sz="0" w:space="0" w:color="auto"/>
                <w:bottom w:val="none" w:sz="0" w:space="0" w:color="auto"/>
                <w:right w:val="none" w:sz="0" w:space="0" w:color="auto"/>
              </w:divBdr>
            </w:div>
            <w:div w:id="1507549376">
              <w:marLeft w:val="0"/>
              <w:marRight w:val="0"/>
              <w:marTop w:val="0"/>
              <w:marBottom w:val="0"/>
              <w:divBdr>
                <w:top w:val="none" w:sz="0" w:space="0" w:color="auto"/>
                <w:left w:val="none" w:sz="0" w:space="0" w:color="auto"/>
                <w:bottom w:val="none" w:sz="0" w:space="0" w:color="auto"/>
                <w:right w:val="none" w:sz="0" w:space="0" w:color="auto"/>
              </w:divBdr>
            </w:div>
            <w:div w:id="1296720195">
              <w:marLeft w:val="0"/>
              <w:marRight w:val="0"/>
              <w:marTop w:val="0"/>
              <w:marBottom w:val="0"/>
              <w:divBdr>
                <w:top w:val="none" w:sz="0" w:space="0" w:color="auto"/>
                <w:left w:val="none" w:sz="0" w:space="0" w:color="auto"/>
                <w:bottom w:val="none" w:sz="0" w:space="0" w:color="auto"/>
                <w:right w:val="none" w:sz="0" w:space="0" w:color="auto"/>
              </w:divBdr>
            </w:div>
            <w:div w:id="1513303683">
              <w:marLeft w:val="0"/>
              <w:marRight w:val="0"/>
              <w:marTop w:val="0"/>
              <w:marBottom w:val="0"/>
              <w:divBdr>
                <w:top w:val="none" w:sz="0" w:space="0" w:color="auto"/>
                <w:left w:val="none" w:sz="0" w:space="0" w:color="auto"/>
                <w:bottom w:val="none" w:sz="0" w:space="0" w:color="auto"/>
                <w:right w:val="none" w:sz="0" w:space="0" w:color="auto"/>
              </w:divBdr>
            </w:div>
            <w:div w:id="1703625501">
              <w:marLeft w:val="0"/>
              <w:marRight w:val="0"/>
              <w:marTop w:val="0"/>
              <w:marBottom w:val="0"/>
              <w:divBdr>
                <w:top w:val="none" w:sz="0" w:space="0" w:color="auto"/>
                <w:left w:val="none" w:sz="0" w:space="0" w:color="auto"/>
                <w:bottom w:val="none" w:sz="0" w:space="0" w:color="auto"/>
                <w:right w:val="none" w:sz="0" w:space="0" w:color="auto"/>
              </w:divBdr>
            </w:div>
            <w:div w:id="1537691127">
              <w:marLeft w:val="0"/>
              <w:marRight w:val="0"/>
              <w:marTop w:val="0"/>
              <w:marBottom w:val="0"/>
              <w:divBdr>
                <w:top w:val="none" w:sz="0" w:space="0" w:color="auto"/>
                <w:left w:val="none" w:sz="0" w:space="0" w:color="auto"/>
                <w:bottom w:val="none" w:sz="0" w:space="0" w:color="auto"/>
                <w:right w:val="none" w:sz="0" w:space="0" w:color="auto"/>
              </w:divBdr>
            </w:div>
            <w:div w:id="591085409">
              <w:marLeft w:val="0"/>
              <w:marRight w:val="0"/>
              <w:marTop w:val="0"/>
              <w:marBottom w:val="0"/>
              <w:divBdr>
                <w:top w:val="none" w:sz="0" w:space="0" w:color="auto"/>
                <w:left w:val="none" w:sz="0" w:space="0" w:color="auto"/>
                <w:bottom w:val="none" w:sz="0" w:space="0" w:color="auto"/>
                <w:right w:val="none" w:sz="0" w:space="0" w:color="auto"/>
              </w:divBdr>
            </w:div>
            <w:div w:id="354307980">
              <w:marLeft w:val="0"/>
              <w:marRight w:val="0"/>
              <w:marTop w:val="0"/>
              <w:marBottom w:val="0"/>
              <w:divBdr>
                <w:top w:val="none" w:sz="0" w:space="0" w:color="auto"/>
                <w:left w:val="none" w:sz="0" w:space="0" w:color="auto"/>
                <w:bottom w:val="none" w:sz="0" w:space="0" w:color="auto"/>
                <w:right w:val="none" w:sz="0" w:space="0" w:color="auto"/>
              </w:divBdr>
            </w:div>
            <w:div w:id="1247494568">
              <w:marLeft w:val="0"/>
              <w:marRight w:val="0"/>
              <w:marTop w:val="0"/>
              <w:marBottom w:val="0"/>
              <w:divBdr>
                <w:top w:val="none" w:sz="0" w:space="0" w:color="auto"/>
                <w:left w:val="none" w:sz="0" w:space="0" w:color="auto"/>
                <w:bottom w:val="none" w:sz="0" w:space="0" w:color="auto"/>
                <w:right w:val="none" w:sz="0" w:space="0" w:color="auto"/>
              </w:divBdr>
            </w:div>
            <w:div w:id="1445071816">
              <w:marLeft w:val="0"/>
              <w:marRight w:val="0"/>
              <w:marTop w:val="0"/>
              <w:marBottom w:val="0"/>
              <w:divBdr>
                <w:top w:val="none" w:sz="0" w:space="0" w:color="auto"/>
                <w:left w:val="none" w:sz="0" w:space="0" w:color="auto"/>
                <w:bottom w:val="none" w:sz="0" w:space="0" w:color="auto"/>
                <w:right w:val="none" w:sz="0" w:space="0" w:color="auto"/>
              </w:divBdr>
            </w:div>
            <w:div w:id="111246617">
              <w:marLeft w:val="0"/>
              <w:marRight w:val="0"/>
              <w:marTop w:val="0"/>
              <w:marBottom w:val="0"/>
              <w:divBdr>
                <w:top w:val="none" w:sz="0" w:space="0" w:color="auto"/>
                <w:left w:val="none" w:sz="0" w:space="0" w:color="auto"/>
                <w:bottom w:val="none" w:sz="0" w:space="0" w:color="auto"/>
                <w:right w:val="none" w:sz="0" w:space="0" w:color="auto"/>
              </w:divBdr>
            </w:div>
            <w:div w:id="1213422662">
              <w:marLeft w:val="0"/>
              <w:marRight w:val="0"/>
              <w:marTop w:val="0"/>
              <w:marBottom w:val="0"/>
              <w:divBdr>
                <w:top w:val="none" w:sz="0" w:space="0" w:color="auto"/>
                <w:left w:val="none" w:sz="0" w:space="0" w:color="auto"/>
                <w:bottom w:val="none" w:sz="0" w:space="0" w:color="auto"/>
                <w:right w:val="none" w:sz="0" w:space="0" w:color="auto"/>
              </w:divBdr>
            </w:div>
            <w:div w:id="263268170">
              <w:marLeft w:val="0"/>
              <w:marRight w:val="0"/>
              <w:marTop w:val="0"/>
              <w:marBottom w:val="0"/>
              <w:divBdr>
                <w:top w:val="none" w:sz="0" w:space="0" w:color="auto"/>
                <w:left w:val="none" w:sz="0" w:space="0" w:color="auto"/>
                <w:bottom w:val="none" w:sz="0" w:space="0" w:color="auto"/>
                <w:right w:val="none" w:sz="0" w:space="0" w:color="auto"/>
              </w:divBdr>
            </w:div>
            <w:div w:id="1738824954">
              <w:marLeft w:val="0"/>
              <w:marRight w:val="0"/>
              <w:marTop w:val="0"/>
              <w:marBottom w:val="0"/>
              <w:divBdr>
                <w:top w:val="none" w:sz="0" w:space="0" w:color="auto"/>
                <w:left w:val="none" w:sz="0" w:space="0" w:color="auto"/>
                <w:bottom w:val="none" w:sz="0" w:space="0" w:color="auto"/>
                <w:right w:val="none" w:sz="0" w:space="0" w:color="auto"/>
              </w:divBdr>
            </w:div>
            <w:div w:id="289020413">
              <w:marLeft w:val="0"/>
              <w:marRight w:val="0"/>
              <w:marTop w:val="0"/>
              <w:marBottom w:val="0"/>
              <w:divBdr>
                <w:top w:val="none" w:sz="0" w:space="0" w:color="auto"/>
                <w:left w:val="none" w:sz="0" w:space="0" w:color="auto"/>
                <w:bottom w:val="none" w:sz="0" w:space="0" w:color="auto"/>
                <w:right w:val="none" w:sz="0" w:space="0" w:color="auto"/>
              </w:divBdr>
            </w:div>
            <w:div w:id="83115454">
              <w:marLeft w:val="0"/>
              <w:marRight w:val="0"/>
              <w:marTop w:val="0"/>
              <w:marBottom w:val="0"/>
              <w:divBdr>
                <w:top w:val="none" w:sz="0" w:space="0" w:color="auto"/>
                <w:left w:val="none" w:sz="0" w:space="0" w:color="auto"/>
                <w:bottom w:val="none" w:sz="0" w:space="0" w:color="auto"/>
                <w:right w:val="none" w:sz="0" w:space="0" w:color="auto"/>
              </w:divBdr>
            </w:div>
            <w:div w:id="1049496992">
              <w:marLeft w:val="0"/>
              <w:marRight w:val="0"/>
              <w:marTop w:val="0"/>
              <w:marBottom w:val="0"/>
              <w:divBdr>
                <w:top w:val="none" w:sz="0" w:space="0" w:color="auto"/>
                <w:left w:val="none" w:sz="0" w:space="0" w:color="auto"/>
                <w:bottom w:val="none" w:sz="0" w:space="0" w:color="auto"/>
                <w:right w:val="none" w:sz="0" w:space="0" w:color="auto"/>
              </w:divBdr>
            </w:div>
            <w:div w:id="1260993115">
              <w:marLeft w:val="0"/>
              <w:marRight w:val="0"/>
              <w:marTop w:val="0"/>
              <w:marBottom w:val="0"/>
              <w:divBdr>
                <w:top w:val="none" w:sz="0" w:space="0" w:color="auto"/>
                <w:left w:val="none" w:sz="0" w:space="0" w:color="auto"/>
                <w:bottom w:val="none" w:sz="0" w:space="0" w:color="auto"/>
                <w:right w:val="none" w:sz="0" w:space="0" w:color="auto"/>
              </w:divBdr>
            </w:div>
            <w:div w:id="1526289808">
              <w:marLeft w:val="0"/>
              <w:marRight w:val="0"/>
              <w:marTop w:val="0"/>
              <w:marBottom w:val="0"/>
              <w:divBdr>
                <w:top w:val="none" w:sz="0" w:space="0" w:color="auto"/>
                <w:left w:val="none" w:sz="0" w:space="0" w:color="auto"/>
                <w:bottom w:val="none" w:sz="0" w:space="0" w:color="auto"/>
                <w:right w:val="none" w:sz="0" w:space="0" w:color="auto"/>
              </w:divBdr>
            </w:div>
            <w:div w:id="96221018">
              <w:marLeft w:val="0"/>
              <w:marRight w:val="0"/>
              <w:marTop w:val="0"/>
              <w:marBottom w:val="0"/>
              <w:divBdr>
                <w:top w:val="none" w:sz="0" w:space="0" w:color="auto"/>
                <w:left w:val="none" w:sz="0" w:space="0" w:color="auto"/>
                <w:bottom w:val="none" w:sz="0" w:space="0" w:color="auto"/>
                <w:right w:val="none" w:sz="0" w:space="0" w:color="auto"/>
              </w:divBdr>
            </w:div>
            <w:div w:id="331376673">
              <w:marLeft w:val="0"/>
              <w:marRight w:val="0"/>
              <w:marTop w:val="0"/>
              <w:marBottom w:val="0"/>
              <w:divBdr>
                <w:top w:val="none" w:sz="0" w:space="0" w:color="auto"/>
                <w:left w:val="none" w:sz="0" w:space="0" w:color="auto"/>
                <w:bottom w:val="none" w:sz="0" w:space="0" w:color="auto"/>
                <w:right w:val="none" w:sz="0" w:space="0" w:color="auto"/>
              </w:divBdr>
            </w:div>
            <w:div w:id="1878811641">
              <w:marLeft w:val="0"/>
              <w:marRight w:val="0"/>
              <w:marTop w:val="0"/>
              <w:marBottom w:val="0"/>
              <w:divBdr>
                <w:top w:val="none" w:sz="0" w:space="0" w:color="auto"/>
                <w:left w:val="none" w:sz="0" w:space="0" w:color="auto"/>
                <w:bottom w:val="none" w:sz="0" w:space="0" w:color="auto"/>
                <w:right w:val="none" w:sz="0" w:space="0" w:color="auto"/>
              </w:divBdr>
            </w:div>
            <w:div w:id="1849370568">
              <w:marLeft w:val="0"/>
              <w:marRight w:val="0"/>
              <w:marTop w:val="0"/>
              <w:marBottom w:val="0"/>
              <w:divBdr>
                <w:top w:val="none" w:sz="0" w:space="0" w:color="auto"/>
                <w:left w:val="none" w:sz="0" w:space="0" w:color="auto"/>
                <w:bottom w:val="none" w:sz="0" w:space="0" w:color="auto"/>
                <w:right w:val="none" w:sz="0" w:space="0" w:color="auto"/>
              </w:divBdr>
            </w:div>
            <w:div w:id="764494130">
              <w:marLeft w:val="0"/>
              <w:marRight w:val="0"/>
              <w:marTop w:val="0"/>
              <w:marBottom w:val="0"/>
              <w:divBdr>
                <w:top w:val="none" w:sz="0" w:space="0" w:color="auto"/>
                <w:left w:val="none" w:sz="0" w:space="0" w:color="auto"/>
                <w:bottom w:val="none" w:sz="0" w:space="0" w:color="auto"/>
                <w:right w:val="none" w:sz="0" w:space="0" w:color="auto"/>
              </w:divBdr>
            </w:div>
            <w:div w:id="1198737030">
              <w:marLeft w:val="0"/>
              <w:marRight w:val="0"/>
              <w:marTop w:val="0"/>
              <w:marBottom w:val="0"/>
              <w:divBdr>
                <w:top w:val="none" w:sz="0" w:space="0" w:color="auto"/>
                <w:left w:val="none" w:sz="0" w:space="0" w:color="auto"/>
                <w:bottom w:val="none" w:sz="0" w:space="0" w:color="auto"/>
                <w:right w:val="none" w:sz="0" w:space="0" w:color="auto"/>
              </w:divBdr>
            </w:div>
            <w:div w:id="254633229">
              <w:marLeft w:val="0"/>
              <w:marRight w:val="0"/>
              <w:marTop w:val="0"/>
              <w:marBottom w:val="0"/>
              <w:divBdr>
                <w:top w:val="none" w:sz="0" w:space="0" w:color="auto"/>
                <w:left w:val="none" w:sz="0" w:space="0" w:color="auto"/>
                <w:bottom w:val="none" w:sz="0" w:space="0" w:color="auto"/>
                <w:right w:val="none" w:sz="0" w:space="0" w:color="auto"/>
              </w:divBdr>
            </w:div>
            <w:div w:id="1093238392">
              <w:marLeft w:val="0"/>
              <w:marRight w:val="0"/>
              <w:marTop w:val="0"/>
              <w:marBottom w:val="0"/>
              <w:divBdr>
                <w:top w:val="none" w:sz="0" w:space="0" w:color="auto"/>
                <w:left w:val="none" w:sz="0" w:space="0" w:color="auto"/>
                <w:bottom w:val="none" w:sz="0" w:space="0" w:color="auto"/>
                <w:right w:val="none" w:sz="0" w:space="0" w:color="auto"/>
              </w:divBdr>
            </w:div>
            <w:div w:id="2050688090">
              <w:marLeft w:val="0"/>
              <w:marRight w:val="0"/>
              <w:marTop w:val="0"/>
              <w:marBottom w:val="0"/>
              <w:divBdr>
                <w:top w:val="none" w:sz="0" w:space="0" w:color="auto"/>
                <w:left w:val="none" w:sz="0" w:space="0" w:color="auto"/>
                <w:bottom w:val="none" w:sz="0" w:space="0" w:color="auto"/>
                <w:right w:val="none" w:sz="0" w:space="0" w:color="auto"/>
              </w:divBdr>
            </w:div>
            <w:div w:id="1733893796">
              <w:marLeft w:val="0"/>
              <w:marRight w:val="0"/>
              <w:marTop w:val="0"/>
              <w:marBottom w:val="0"/>
              <w:divBdr>
                <w:top w:val="none" w:sz="0" w:space="0" w:color="auto"/>
                <w:left w:val="none" w:sz="0" w:space="0" w:color="auto"/>
                <w:bottom w:val="none" w:sz="0" w:space="0" w:color="auto"/>
                <w:right w:val="none" w:sz="0" w:space="0" w:color="auto"/>
              </w:divBdr>
            </w:div>
            <w:div w:id="2143577083">
              <w:marLeft w:val="0"/>
              <w:marRight w:val="0"/>
              <w:marTop w:val="0"/>
              <w:marBottom w:val="0"/>
              <w:divBdr>
                <w:top w:val="none" w:sz="0" w:space="0" w:color="auto"/>
                <w:left w:val="none" w:sz="0" w:space="0" w:color="auto"/>
                <w:bottom w:val="none" w:sz="0" w:space="0" w:color="auto"/>
                <w:right w:val="none" w:sz="0" w:space="0" w:color="auto"/>
              </w:divBdr>
            </w:div>
            <w:div w:id="1256936918">
              <w:marLeft w:val="0"/>
              <w:marRight w:val="0"/>
              <w:marTop w:val="0"/>
              <w:marBottom w:val="0"/>
              <w:divBdr>
                <w:top w:val="none" w:sz="0" w:space="0" w:color="auto"/>
                <w:left w:val="none" w:sz="0" w:space="0" w:color="auto"/>
                <w:bottom w:val="none" w:sz="0" w:space="0" w:color="auto"/>
                <w:right w:val="none" w:sz="0" w:space="0" w:color="auto"/>
              </w:divBdr>
            </w:div>
            <w:div w:id="540749578">
              <w:marLeft w:val="0"/>
              <w:marRight w:val="0"/>
              <w:marTop w:val="0"/>
              <w:marBottom w:val="0"/>
              <w:divBdr>
                <w:top w:val="none" w:sz="0" w:space="0" w:color="auto"/>
                <w:left w:val="none" w:sz="0" w:space="0" w:color="auto"/>
                <w:bottom w:val="none" w:sz="0" w:space="0" w:color="auto"/>
                <w:right w:val="none" w:sz="0" w:space="0" w:color="auto"/>
              </w:divBdr>
            </w:div>
            <w:div w:id="689376272">
              <w:marLeft w:val="0"/>
              <w:marRight w:val="0"/>
              <w:marTop w:val="0"/>
              <w:marBottom w:val="0"/>
              <w:divBdr>
                <w:top w:val="none" w:sz="0" w:space="0" w:color="auto"/>
                <w:left w:val="none" w:sz="0" w:space="0" w:color="auto"/>
                <w:bottom w:val="none" w:sz="0" w:space="0" w:color="auto"/>
                <w:right w:val="none" w:sz="0" w:space="0" w:color="auto"/>
              </w:divBdr>
            </w:div>
            <w:div w:id="1061831721">
              <w:marLeft w:val="0"/>
              <w:marRight w:val="0"/>
              <w:marTop w:val="0"/>
              <w:marBottom w:val="0"/>
              <w:divBdr>
                <w:top w:val="none" w:sz="0" w:space="0" w:color="auto"/>
                <w:left w:val="none" w:sz="0" w:space="0" w:color="auto"/>
                <w:bottom w:val="none" w:sz="0" w:space="0" w:color="auto"/>
                <w:right w:val="none" w:sz="0" w:space="0" w:color="auto"/>
              </w:divBdr>
            </w:div>
            <w:div w:id="1783452336">
              <w:marLeft w:val="0"/>
              <w:marRight w:val="0"/>
              <w:marTop w:val="0"/>
              <w:marBottom w:val="0"/>
              <w:divBdr>
                <w:top w:val="none" w:sz="0" w:space="0" w:color="auto"/>
                <w:left w:val="none" w:sz="0" w:space="0" w:color="auto"/>
                <w:bottom w:val="none" w:sz="0" w:space="0" w:color="auto"/>
                <w:right w:val="none" w:sz="0" w:space="0" w:color="auto"/>
              </w:divBdr>
            </w:div>
            <w:div w:id="1563296076">
              <w:marLeft w:val="0"/>
              <w:marRight w:val="0"/>
              <w:marTop w:val="0"/>
              <w:marBottom w:val="0"/>
              <w:divBdr>
                <w:top w:val="none" w:sz="0" w:space="0" w:color="auto"/>
                <w:left w:val="none" w:sz="0" w:space="0" w:color="auto"/>
                <w:bottom w:val="none" w:sz="0" w:space="0" w:color="auto"/>
                <w:right w:val="none" w:sz="0" w:space="0" w:color="auto"/>
              </w:divBdr>
            </w:div>
            <w:div w:id="1042510439">
              <w:marLeft w:val="0"/>
              <w:marRight w:val="0"/>
              <w:marTop w:val="0"/>
              <w:marBottom w:val="0"/>
              <w:divBdr>
                <w:top w:val="none" w:sz="0" w:space="0" w:color="auto"/>
                <w:left w:val="none" w:sz="0" w:space="0" w:color="auto"/>
                <w:bottom w:val="none" w:sz="0" w:space="0" w:color="auto"/>
                <w:right w:val="none" w:sz="0" w:space="0" w:color="auto"/>
              </w:divBdr>
            </w:div>
            <w:div w:id="351541706">
              <w:marLeft w:val="0"/>
              <w:marRight w:val="0"/>
              <w:marTop w:val="0"/>
              <w:marBottom w:val="0"/>
              <w:divBdr>
                <w:top w:val="none" w:sz="0" w:space="0" w:color="auto"/>
                <w:left w:val="none" w:sz="0" w:space="0" w:color="auto"/>
                <w:bottom w:val="none" w:sz="0" w:space="0" w:color="auto"/>
                <w:right w:val="none" w:sz="0" w:space="0" w:color="auto"/>
              </w:divBdr>
            </w:div>
            <w:div w:id="1949191843">
              <w:marLeft w:val="0"/>
              <w:marRight w:val="0"/>
              <w:marTop w:val="0"/>
              <w:marBottom w:val="0"/>
              <w:divBdr>
                <w:top w:val="none" w:sz="0" w:space="0" w:color="auto"/>
                <w:left w:val="none" w:sz="0" w:space="0" w:color="auto"/>
                <w:bottom w:val="none" w:sz="0" w:space="0" w:color="auto"/>
                <w:right w:val="none" w:sz="0" w:space="0" w:color="auto"/>
              </w:divBdr>
            </w:div>
            <w:div w:id="1487093075">
              <w:marLeft w:val="0"/>
              <w:marRight w:val="0"/>
              <w:marTop w:val="0"/>
              <w:marBottom w:val="0"/>
              <w:divBdr>
                <w:top w:val="none" w:sz="0" w:space="0" w:color="auto"/>
                <w:left w:val="none" w:sz="0" w:space="0" w:color="auto"/>
                <w:bottom w:val="none" w:sz="0" w:space="0" w:color="auto"/>
                <w:right w:val="none" w:sz="0" w:space="0" w:color="auto"/>
              </w:divBdr>
            </w:div>
            <w:div w:id="731074207">
              <w:marLeft w:val="0"/>
              <w:marRight w:val="0"/>
              <w:marTop w:val="0"/>
              <w:marBottom w:val="0"/>
              <w:divBdr>
                <w:top w:val="none" w:sz="0" w:space="0" w:color="auto"/>
                <w:left w:val="none" w:sz="0" w:space="0" w:color="auto"/>
                <w:bottom w:val="none" w:sz="0" w:space="0" w:color="auto"/>
                <w:right w:val="none" w:sz="0" w:space="0" w:color="auto"/>
              </w:divBdr>
            </w:div>
            <w:div w:id="1311518433">
              <w:marLeft w:val="0"/>
              <w:marRight w:val="0"/>
              <w:marTop w:val="0"/>
              <w:marBottom w:val="0"/>
              <w:divBdr>
                <w:top w:val="none" w:sz="0" w:space="0" w:color="auto"/>
                <w:left w:val="none" w:sz="0" w:space="0" w:color="auto"/>
                <w:bottom w:val="none" w:sz="0" w:space="0" w:color="auto"/>
                <w:right w:val="none" w:sz="0" w:space="0" w:color="auto"/>
              </w:divBdr>
            </w:div>
            <w:div w:id="2086029280">
              <w:marLeft w:val="0"/>
              <w:marRight w:val="0"/>
              <w:marTop w:val="0"/>
              <w:marBottom w:val="0"/>
              <w:divBdr>
                <w:top w:val="none" w:sz="0" w:space="0" w:color="auto"/>
                <w:left w:val="none" w:sz="0" w:space="0" w:color="auto"/>
                <w:bottom w:val="none" w:sz="0" w:space="0" w:color="auto"/>
                <w:right w:val="none" w:sz="0" w:space="0" w:color="auto"/>
              </w:divBdr>
            </w:div>
            <w:div w:id="59059936">
              <w:marLeft w:val="0"/>
              <w:marRight w:val="0"/>
              <w:marTop w:val="0"/>
              <w:marBottom w:val="0"/>
              <w:divBdr>
                <w:top w:val="none" w:sz="0" w:space="0" w:color="auto"/>
                <w:left w:val="none" w:sz="0" w:space="0" w:color="auto"/>
                <w:bottom w:val="none" w:sz="0" w:space="0" w:color="auto"/>
                <w:right w:val="none" w:sz="0" w:space="0" w:color="auto"/>
              </w:divBdr>
            </w:div>
            <w:div w:id="1508859530">
              <w:marLeft w:val="0"/>
              <w:marRight w:val="0"/>
              <w:marTop w:val="0"/>
              <w:marBottom w:val="0"/>
              <w:divBdr>
                <w:top w:val="none" w:sz="0" w:space="0" w:color="auto"/>
                <w:left w:val="none" w:sz="0" w:space="0" w:color="auto"/>
                <w:bottom w:val="none" w:sz="0" w:space="0" w:color="auto"/>
                <w:right w:val="none" w:sz="0" w:space="0" w:color="auto"/>
              </w:divBdr>
            </w:div>
            <w:div w:id="1763647706">
              <w:marLeft w:val="0"/>
              <w:marRight w:val="0"/>
              <w:marTop w:val="0"/>
              <w:marBottom w:val="0"/>
              <w:divBdr>
                <w:top w:val="none" w:sz="0" w:space="0" w:color="auto"/>
                <w:left w:val="none" w:sz="0" w:space="0" w:color="auto"/>
                <w:bottom w:val="none" w:sz="0" w:space="0" w:color="auto"/>
                <w:right w:val="none" w:sz="0" w:space="0" w:color="auto"/>
              </w:divBdr>
            </w:div>
            <w:div w:id="1508712726">
              <w:marLeft w:val="0"/>
              <w:marRight w:val="0"/>
              <w:marTop w:val="0"/>
              <w:marBottom w:val="0"/>
              <w:divBdr>
                <w:top w:val="none" w:sz="0" w:space="0" w:color="auto"/>
                <w:left w:val="none" w:sz="0" w:space="0" w:color="auto"/>
                <w:bottom w:val="none" w:sz="0" w:space="0" w:color="auto"/>
                <w:right w:val="none" w:sz="0" w:space="0" w:color="auto"/>
              </w:divBdr>
            </w:div>
            <w:div w:id="1762288308">
              <w:marLeft w:val="0"/>
              <w:marRight w:val="0"/>
              <w:marTop w:val="0"/>
              <w:marBottom w:val="0"/>
              <w:divBdr>
                <w:top w:val="none" w:sz="0" w:space="0" w:color="auto"/>
                <w:left w:val="none" w:sz="0" w:space="0" w:color="auto"/>
                <w:bottom w:val="none" w:sz="0" w:space="0" w:color="auto"/>
                <w:right w:val="none" w:sz="0" w:space="0" w:color="auto"/>
              </w:divBdr>
            </w:div>
            <w:div w:id="772213747">
              <w:marLeft w:val="0"/>
              <w:marRight w:val="0"/>
              <w:marTop w:val="0"/>
              <w:marBottom w:val="0"/>
              <w:divBdr>
                <w:top w:val="none" w:sz="0" w:space="0" w:color="auto"/>
                <w:left w:val="none" w:sz="0" w:space="0" w:color="auto"/>
                <w:bottom w:val="none" w:sz="0" w:space="0" w:color="auto"/>
                <w:right w:val="none" w:sz="0" w:space="0" w:color="auto"/>
              </w:divBdr>
            </w:div>
            <w:div w:id="2048066022">
              <w:marLeft w:val="0"/>
              <w:marRight w:val="0"/>
              <w:marTop w:val="0"/>
              <w:marBottom w:val="0"/>
              <w:divBdr>
                <w:top w:val="none" w:sz="0" w:space="0" w:color="auto"/>
                <w:left w:val="none" w:sz="0" w:space="0" w:color="auto"/>
                <w:bottom w:val="none" w:sz="0" w:space="0" w:color="auto"/>
                <w:right w:val="none" w:sz="0" w:space="0" w:color="auto"/>
              </w:divBdr>
            </w:div>
            <w:div w:id="1649439691">
              <w:marLeft w:val="0"/>
              <w:marRight w:val="0"/>
              <w:marTop w:val="0"/>
              <w:marBottom w:val="0"/>
              <w:divBdr>
                <w:top w:val="none" w:sz="0" w:space="0" w:color="auto"/>
                <w:left w:val="none" w:sz="0" w:space="0" w:color="auto"/>
                <w:bottom w:val="none" w:sz="0" w:space="0" w:color="auto"/>
                <w:right w:val="none" w:sz="0" w:space="0" w:color="auto"/>
              </w:divBdr>
            </w:div>
            <w:div w:id="1768429326">
              <w:marLeft w:val="0"/>
              <w:marRight w:val="0"/>
              <w:marTop w:val="0"/>
              <w:marBottom w:val="0"/>
              <w:divBdr>
                <w:top w:val="none" w:sz="0" w:space="0" w:color="auto"/>
                <w:left w:val="none" w:sz="0" w:space="0" w:color="auto"/>
                <w:bottom w:val="none" w:sz="0" w:space="0" w:color="auto"/>
                <w:right w:val="none" w:sz="0" w:space="0" w:color="auto"/>
              </w:divBdr>
            </w:div>
            <w:div w:id="1898542075">
              <w:marLeft w:val="0"/>
              <w:marRight w:val="0"/>
              <w:marTop w:val="0"/>
              <w:marBottom w:val="0"/>
              <w:divBdr>
                <w:top w:val="none" w:sz="0" w:space="0" w:color="auto"/>
                <w:left w:val="none" w:sz="0" w:space="0" w:color="auto"/>
                <w:bottom w:val="none" w:sz="0" w:space="0" w:color="auto"/>
                <w:right w:val="none" w:sz="0" w:space="0" w:color="auto"/>
              </w:divBdr>
            </w:div>
            <w:div w:id="482435022">
              <w:marLeft w:val="0"/>
              <w:marRight w:val="0"/>
              <w:marTop w:val="0"/>
              <w:marBottom w:val="0"/>
              <w:divBdr>
                <w:top w:val="none" w:sz="0" w:space="0" w:color="auto"/>
                <w:left w:val="none" w:sz="0" w:space="0" w:color="auto"/>
                <w:bottom w:val="none" w:sz="0" w:space="0" w:color="auto"/>
                <w:right w:val="none" w:sz="0" w:space="0" w:color="auto"/>
              </w:divBdr>
            </w:div>
            <w:div w:id="274754830">
              <w:marLeft w:val="0"/>
              <w:marRight w:val="0"/>
              <w:marTop w:val="0"/>
              <w:marBottom w:val="0"/>
              <w:divBdr>
                <w:top w:val="none" w:sz="0" w:space="0" w:color="auto"/>
                <w:left w:val="none" w:sz="0" w:space="0" w:color="auto"/>
                <w:bottom w:val="none" w:sz="0" w:space="0" w:color="auto"/>
                <w:right w:val="none" w:sz="0" w:space="0" w:color="auto"/>
              </w:divBdr>
            </w:div>
            <w:div w:id="1678077251">
              <w:marLeft w:val="0"/>
              <w:marRight w:val="0"/>
              <w:marTop w:val="0"/>
              <w:marBottom w:val="0"/>
              <w:divBdr>
                <w:top w:val="none" w:sz="0" w:space="0" w:color="auto"/>
                <w:left w:val="none" w:sz="0" w:space="0" w:color="auto"/>
                <w:bottom w:val="none" w:sz="0" w:space="0" w:color="auto"/>
                <w:right w:val="none" w:sz="0" w:space="0" w:color="auto"/>
              </w:divBdr>
            </w:div>
            <w:div w:id="1079330316">
              <w:marLeft w:val="0"/>
              <w:marRight w:val="0"/>
              <w:marTop w:val="0"/>
              <w:marBottom w:val="0"/>
              <w:divBdr>
                <w:top w:val="none" w:sz="0" w:space="0" w:color="auto"/>
                <w:left w:val="none" w:sz="0" w:space="0" w:color="auto"/>
                <w:bottom w:val="none" w:sz="0" w:space="0" w:color="auto"/>
                <w:right w:val="none" w:sz="0" w:space="0" w:color="auto"/>
              </w:divBdr>
            </w:div>
            <w:div w:id="1654216974">
              <w:marLeft w:val="0"/>
              <w:marRight w:val="0"/>
              <w:marTop w:val="0"/>
              <w:marBottom w:val="0"/>
              <w:divBdr>
                <w:top w:val="none" w:sz="0" w:space="0" w:color="auto"/>
                <w:left w:val="none" w:sz="0" w:space="0" w:color="auto"/>
                <w:bottom w:val="none" w:sz="0" w:space="0" w:color="auto"/>
                <w:right w:val="none" w:sz="0" w:space="0" w:color="auto"/>
              </w:divBdr>
            </w:div>
            <w:div w:id="365105362">
              <w:marLeft w:val="0"/>
              <w:marRight w:val="0"/>
              <w:marTop w:val="0"/>
              <w:marBottom w:val="0"/>
              <w:divBdr>
                <w:top w:val="none" w:sz="0" w:space="0" w:color="auto"/>
                <w:left w:val="none" w:sz="0" w:space="0" w:color="auto"/>
                <w:bottom w:val="none" w:sz="0" w:space="0" w:color="auto"/>
                <w:right w:val="none" w:sz="0" w:space="0" w:color="auto"/>
              </w:divBdr>
            </w:div>
            <w:div w:id="1547179088">
              <w:marLeft w:val="0"/>
              <w:marRight w:val="0"/>
              <w:marTop w:val="0"/>
              <w:marBottom w:val="0"/>
              <w:divBdr>
                <w:top w:val="none" w:sz="0" w:space="0" w:color="auto"/>
                <w:left w:val="none" w:sz="0" w:space="0" w:color="auto"/>
                <w:bottom w:val="none" w:sz="0" w:space="0" w:color="auto"/>
                <w:right w:val="none" w:sz="0" w:space="0" w:color="auto"/>
              </w:divBdr>
            </w:div>
            <w:div w:id="1472282430">
              <w:marLeft w:val="0"/>
              <w:marRight w:val="0"/>
              <w:marTop w:val="0"/>
              <w:marBottom w:val="0"/>
              <w:divBdr>
                <w:top w:val="none" w:sz="0" w:space="0" w:color="auto"/>
                <w:left w:val="none" w:sz="0" w:space="0" w:color="auto"/>
                <w:bottom w:val="none" w:sz="0" w:space="0" w:color="auto"/>
                <w:right w:val="none" w:sz="0" w:space="0" w:color="auto"/>
              </w:divBdr>
            </w:div>
            <w:div w:id="1147013962">
              <w:marLeft w:val="0"/>
              <w:marRight w:val="0"/>
              <w:marTop w:val="0"/>
              <w:marBottom w:val="0"/>
              <w:divBdr>
                <w:top w:val="none" w:sz="0" w:space="0" w:color="auto"/>
                <w:left w:val="none" w:sz="0" w:space="0" w:color="auto"/>
                <w:bottom w:val="none" w:sz="0" w:space="0" w:color="auto"/>
                <w:right w:val="none" w:sz="0" w:space="0" w:color="auto"/>
              </w:divBdr>
            </w:div>
            <w:div w:id="770201533">
              <w:marLeft w:val="0"/>
              <w:marRight w:val="0"/>
              <w:marTop w:val="0"/>
              <w:marBottom w:val="0"/>
              <w:divBdr>
                <w:top w:val="none" w:sz="0" w:space="0" w:color="auto"/>
                <w:left w:val="none" w:sz="0" w:space="0" w:color="auto"/>
                <w:bottom w:val="none" w:sz="0" w:space="0" w:color="auto"/>
                <w:right w:val="none" w:sz="0" w:space="0" w:color="auto"/>
              </w:divBdr>
            </w:div>
            <w:div w:id="2114200673">
              <w:marLeft w:val="0"/>
              <w:marRight w:val="0"/>
              <w:marTop w:val="0"/>
              <w:marBottom w:val="0"/>
              <w:divBdr>
                <w:top w:val="none" w:sz="0" w:space="0" w:color="auto"/>
                <w:left w:val="none" w:sz="0" w:space="0" w:color="auto"/>
                <w:bottom w:val="none" w:sz="0" w:space="0" w:color="auto"/>
                <w:right w:val="none" w:sz="0" w:space="0" w:color="auto"/>
              </w:divBdr>
            </w:div>
            <w:div w:id="1027373636">
              <w:marLeft w:val="0"/>
              <w:marRight w:val="0"/>
              <w:marTop w:val="0"/>
              <w:marBottom w:val="0"/>
              <w:divBdr>
                <w:top w:val="none" w:sz="0" w:space="0" w:color="auto"/>
                <w:left w:val="none" w:sz="0" w:space="0" w:color="auto"/>
                <w:bottom w:val="none" w:sz="0" w:space="0" w:color="auto"/>
                <w:right w:val="none" w:sz="0" w:space="0" w:color="auto"/>
              </w:divBdr>
            </w:div>
            <w:div w:id="637222656">
              <w:marLeft w:val="0"/>
              <w:marRight w:val="0"/>
              <w:marTop w:val="0"/>
              <w:marBottom w:val="0"/>
              <w:divBdr>
                <w:top w:val="none" w:sz="0" w:space="0" w:color="auto"/>
                <w:left w:val="none" w:sz="0" w:space="0" w:color="auto"/>
                <w:bottom w:val="none" w:sz="0" w:space="0" w:color="auto"/>
                <w:right w:val="none" w:sz="0" w:space="0" w:color="auto"/>
              </w:divBdr>
            </w:div>
            <w:div w:id="1913810309">
              <w:marLeft w:val="0"/>
              <w:marRight w:val="0"/>
              <w:marTop w:val="0"/>
              <w:marBottom w:val="0"/>
              <w:divBdr>
                <w:top w:val="none" w:sz="0" w:space="0" w:color="auto"/>
                <w:left w:val="none" w:sz="0" w:space="0" w:color="auto"/>
                <w:bottom w:val="none" w:sz="0" w:space="0" w:color="auto"/>
                <w:right w:val="none" w:sz="0" w:space="0" w:color="auto"/>
              </w:divBdr>
            </w:div>
            <w:div w:id="537399192">
              <w:marLeft w:val="0"/>
              <w:marRight w:val="0"/>
              <w:marTop w:val="0"/>
              <w:marBottom w:val="0"/>
              <w:divBdr>
                <w:top w:val="none" w:sz="0" w:space="0" w:color="auto"/>
                <w:left w:val="none" w:sz="0" w:space="0" w:color="auto"/>
                <w:bottom w:val="none" w:sz="0" w:space="0" w:color="auto"/>
                <w:right w:val="none" w:sz="0" w:space="0" w:color="auto"/>
              </w:divBdr>
            </w:div>
            <w:div w:id="1427310545">
              <w:marLeft w:val="0"/>
              <w:marRight w:val="0"/>
              <w:marTop w:val="0"/>
              <w:marBottom w:val="0"/>
              <w:divBdr>
                <w:top w:val="none" w:sz="0" w:space="0" w:color="auto"/>
                <w:left w:val="none" w:sz="0" w:space="0" w:color="auto"/>
                <w:bottom w:val="none" w:sz="0" w:space="0" w:color="auto"/>
                <w:right w:val="none" w:sz="0" w:space="0" w:color="auto"/>
              </w:divBdr>
            </w:div>
            <w:div w:id="1690599377">
              <w:marLeft w:val="0"/>
              <w:marRight w:val="0"/>
              <w:marTop w:val="0"/>
              <w:marBottom w:val="0"/>
              <w:divBdr>
                <w:top w:val="none" w:sz="0" w:space="0" w:color="auto"/>
                <w:left w:val="none" w:sz="0" w:space="0" w:color="auto"/>
                <w:bottom w:val="none" w:sz="0" w:space="0" w:color="auto"/>
                <w:right w:val="none" w:sz="0" w:space="0" w:color="auto"/>
              </w:divBdr>
            </w:div>
            <w:div w:id="559487642">
              <w:marLeft w:val="0"/>
              <w:marRight w:val="0"/>
              <w:marTop w:val="0"/>
              <w:marBottom w:val="0"/>
              <w:divBdr>
                <w:top w:val="none" w:sz="0" w:space="0" w:color="auto"/>
                <w:left w:val="none" w:sz="0" w:space="0" w:color="auto"/>
                <w:bottom w:val="none" w:sz="0" w:space="0" w:color="auto"/>
                <w:right w:val="none" w:sz="0" w:space="0" w:color="auto"/>
              </w:divBdr>
            </w:div>
            <w:div w:id="230045066">
              <w:marLeft w:val="0"/>
              <w:marRight w:val="0"/>
              <w:marTop w:val="0"/>
              <w:marBottom w:val="0"/>
              <w:divBdr>
                <w:top w:val="none" w:sz="0" w:space="0" w:color="auto"/>
                <w:left w:val="none" w:sz="0" w:space="0" w:color="auto"/>
                <w:bottom w:val="none" w:sz="0" w:space="0" w:color="auto"/>
                <w:right w:val="none" w:sz="0" w:space="0" w:color="auto"/>
              </w:divBdr>
            </w:div>
            <w:div w:id="6948678">
              <w:marLeft w:val="0"/>
              <w:marRight w:val="0"/>
              <w:marTop w:val="0"/>
              <w:marBottom w:val="0"/>
              <w:divBdr>
                <w:top w:val="none" w:sz="0" w:space="0" w:color="auto"/>
                <w:left w:val="none" w:sz="0" w:space="0" w:color="auto"/>
                <w:bottom w:val="none" w:sz="0" w:space="0" w:color="auto"/>
                <w:right w:val="none" w:sz="0" w:space="0" w:color="auto"/>
              </w:divBdr>
            </w:div>
            <w:div w:id="444078745">
              <w:marLeft w:val="0"/>
              <w:marRight w:val="0"/>
              <w:marTop w:val="0"/>
              <w:marBottom w:val="0"/>
              <w:divBdr>
                <w:top w:val="none" w:sz="0" w:space="0" w:color="auto"/>
                <w:left w:val="none" w:sz="0" w:space="0" w:color="auto"/>
                <w:bottom w:val="none" w:sz="0" w:space="0" w:color="auto"/>
                <w:right w:val="none" w:sz="0" w:space="0" w:color="auto"/>
              </w:divBdr>
            </w:div>
            <w:div w:id="1636715251">
              <w:marLeft w:val="0"/>
              <w:marRight w:val="0"/>
              <w:marTop w:val="0"/>
              <w:marBottom w:val="0"/>
              <w:divBdr>
                <w:top w:val="none" w:sz="0" w:space="0" w:color="auto"/>
                <w:left w:val="none" w:sz="0" w:space="0" w:color="auto"/>
                <w:bottom w:val="none" w:sz="0" w:space="0" w:color="auto"/>
                <w:right w:val="none" w:sz="0" w:space="0" w:color="auto"/>
              </w:divBdr>
            </w:div>
            <w:div w:id="1728140995">
              <w:marLeft w:val="0"/>
              <w:marRight w:val="0"/>
              <w:marTop w:val="0"/>
              <w:marBottom w:val="0"/>
              <w:divBdr>
                <w:top w:val="none" w:sz="0" w:space="0" w:color="auto"/>
                <w:left w:val="none" w:sz="0" w:space="0" w:color="auto"/>
                <w:bottom w:val="none" w:sz="0" w:space="0" w:color="auto"/>
                <w:right w:val="none" w:sz="0" w:space="0" w:color="auto"/>
              </w:divBdr>
            </w:div>
            <w:div w:id="358236188">
              <w:marLeft w:val="0"/>
              <w:marRight w:val="0"/>
              <w:marTop w:val="0"/>
              <w:marBottom w:val="0"/>
              <w:divBdr>
                <w:top w:val="none" w:sz="0" w:space="0" w:color="auto"/>
                <w:left w:val="none" w:sz="0" w:space="0" w:color="auto"/>
                <w:bottom w:val="none" w:sz="0" w:space="0" w:color="auto"/>
                <w:right w:val="none" w:sz="0" w:space="0" w:color="auto"/>
              </w:divBdr>
            </w:div>
            <w:div w:id="173418896">
              <w:marLeft w:val="0"/>
              <w:marRight w:val="0"/>
              <w:marTop w:val="0"/>
              <w:marBottom w:val="0"/>
              <w:divBdr>
                <w:top w:val="none" w:sz="0" w:space="0" w:color="auto"/>
                <w:left w:val="none" w:sz="0" w:space="0" w:color="auto"/>
                <w:bottom w:val="none" w:sz="0" w:space="0" w:color="auto"/>
                <w:right w:val="none" w:sz="0" w:space="0" w:color="auto"/>
              </w:divBdr>
            </w:div>
            <w:div w:id="2058777991">
              <w:marLeft w:val="0"/>
              <w:marRight w:val="0"/>
              <w:marTop w:val="0"/>
              <w:marBottom w:val="0"/>
              <w:divBdr>
                <w:top w:val="none" w:sz="0" w:space="0" w:color="auto"/>
                <w:left w:val="none" w:sz="0" w:space="0" w:color="auto"/>
                <w:bottom w:val="none" w:sz="0" w:space="0" w:color="auto"/>
                <w:right w:val="none" w:sz="0" w:space="0" w:color="auto"/>
              </w:divBdr>
            </w:div>
            <w:div w:id="1855925153">
              <w:marLeft w:val="0"/>
              <w:marRight w:val="0"/>
              <w:marTop w:val="0"/>
              <w:marBottom w:val="0"/>
              <w:divBdr>
                <w:top w:val="none" w:sz="0" w:space="0" w:color="auto"/>
                <w:left w:val="none" w:sz="0" w:space="0" w:color="auto"/>
                <w:bottom w:val="none" w:sz="0" w:space="0" w:color="auto"/>
                <w:right w:val="none" w:sz="0" w:space="0" w:color="auto"/>
              </w:divBdr>
            </w:div>
            <w:div w:id="1362779663">
              <w:marLeft w:val="0"/>
              <w:marRight w:val="0"/>
              <w:marTop w:val="0"/>
              <w:marBottom w:val="0"/>
              <w:divBdr>
                <w:top w:val="none" w:sz="0" w:space="0" w:color="auto"/>
                <w:left w:val="none" w:sz="0" w:space="0" w:color="auto"/>
                <w:bottom w:val="none" w:sz="0" w:space="0" w:color="auto"/>
                <w:right w:val="none" w:sz="0" w:space="0" w:color="auto"/>
              </w:divBdr>
            </w:div>
            <w:div w:id="474183391">
              <w:marLeft w:val="0"/>
              <w:marRight w:val="0"/>
              <w:marTop w:val="0"/>
              <w:marBottom w:val="0"/>
              <w:divBdr>
                <w:top w:val="none" w:sz="0" w:space="0" w:color="auto"/>
                <w:left w:val="none" w:sz="0" w:space="0" w:color="auto"/>
                <w:bottom w:val="none" w:sz="0" w:space="0" w:color="auto"/>
                <w:right w:val="none" w:sz="0" w:space="0" w:color="auto"/>
              </w:divBdr>
            </w:div>
            <w:div w:id="1696687351">
              <w:marLeft w:val="0"/>
              <w:marRight w:val="0"/>
              <w:marTop w:val="0"/>
              <w:marBottom w:val="0"/>
              <w:divBdr>
                <w:top w:val="none" w:sz="0" w:space="0" w:color="auto"/>
                <w:left w:val="none" w:sz="0" w:space="0" w:color="auto"/>
                <w:bottom w:val="none" w:sz="0" w:space="0" w:color="auto"/>
                <w:right w:val="none" w:sz="0" w:space="0" w:color="auto"/>
              </w:divBdr>
            </w:div>
            <w:div w:id="2031879855">
              <w:marLeft w:val="0"/>
              <w:marRight w:val="0"/>
              <w:marTop w:val="0"/>
              <w:marBottom w:val="0"/>
              <w:divBdr>
                <w:top w:val="none" w:sz="0" w:space="0" w:color="auto"/>
                <w:left w:val="none" w:sz="0" w:space="0" w:color="auto"/>
                <w:bottom w:val="none" w:sz="0" w:space="0" w:color="auto"/>
                <w:right w:val="none" w:sz="0" w:space="0" w:color="auto"/>
              </w:divBdr>
            </w:div>
            <w:div w:id="73208236">
              <w:marLeft w:val="0"/>
              <w:marRight w:val="0"/>
              <w:marTop w:val="0"/>
              <w:marBottom w:val="0"/>
              <w:divBdr>
                <w:top w:val="none" w:sz="0" w:space="0" w:color="auto"/>
                <w:left w:val="none" w:sz="0" w:space="0" w:color="auto"/>
                <w:bottom w:val="none" w:sz="0" w:space="0" w:color="auto"/>
                <w:right w:val="none" w:sz="0" w:space="0" w:color="auto"/>
              </w:divBdr>
            </w:div>
            <w:div w:id="210044204">
              <w:marLeft w:val="0"/>
              <w:marRight w:val="0"/>
              <w:marTop w:val="0"/>
              <w:marBottom w:val="0"/>
              <w:divBdr>
                <w:top w:val="none" w:sz="0" w:space="0" w:color="auto"/>
                <w:left w:val="none" w:sz="0" w:space="0" w:color="auto"/>
                <w:bottom w:val="none" w:sz="0" w:space="0" w:color="auto"/>
                <w:right w:val="none" w:sz="0" w:space="0" w:color="auto"/>
              </w:divBdr>
            </w:div>
            <w:div w:id="2083525491">
              <w:marLeft w:val="0"/>
              <w:marRight w:val="0"/>
              <w:marTop w:val="0"/>
              <w:marBottom w:val="0"/>
              <w:divBdr>
                <w:top w:val="none" w:sz="0" w:space="0" w:color="auto"/>
                <w:left w:val="none" w:sz="0" w:space="0" w:color="auto"/>
                <w:bottom w:val="none" w:sz="0" w:space="0" w:color="auto"/>
                <w:right w:val="none" w:sz="0" w:space="0" w:color="auto"/>
              </w:divBdr>
            </w:div>
            <w:div w:id="544802958">
              <w:marLeft w:val="0"/>
              <w:marRight w:val="0"/>
              <w:marTop w:val="0"/>
              <w:marBottom w:val="0"/>
              <w:divBdr>
                <w:top w:val="none" w:sz="0" w:space="0" w:color="auto"/>
                <w:left w:val="none" w:sz="0" w:space="0" w:color="auto"/>
                <w:bottom w:val="none" w:sz="0" w:space="0" w:color="auto"/>
                <w:right w:val="none" w:sz="0" w:space="0" w:color="auto"/>
              </w:divBdr>
            </w:div>
            <w:div w:id="1257596667">
              <w:marLeft w:val="0"/>
              <w:marRight w:val="0"/>
              <w:marTop w:val="0"/>
              <w:marBottom w:val="0"/>
              <w:divBdr>
                <w:top w:val="none" w:sz="0" w:space="0" w:color="auto"/>
                <w:left w:val="none" w:sz="0" w:space="0" w:color="auto"/>
                <w:bottom w:val="none" w:sz="0" w:space="0" w:color="auto"/>
                <w:right w:val="none" w:sz="0" w:space="0" w:color="auto"/>
              </w:divBdr>
            </w:div>
            <w:div w:id="1204093778">
              <w:marLeft w:val="0"/>
              <w:marRight w:val="0"/>
              <w:marTop w:val="0"/>
              <w:marBottom w:val="0"/>
              <w:divBdr>
                <w:top w:val="none" w:sz="0" w:space="0" w:color="auto"/>
                <w:left w:val="none" w:sz="0" w:space="0" w:color="auto"/>
                <w:bottom w:val="none" w:sz="0" w:space="0" w:color="auto"/>
                <w:right w:val="none" w:sz="0" w:space="0" w:color="auto"/>
              </w:divBdr>
            </w:div>
            <w:div w:id="1582329131">
              <w:marLeft w:val="0"/>
              <w:marRight w:val="0"/>
              <w:marTop w:val="0"/>
              <w:marBottom w:val="0"/>
              <w:divBdr>
                <w:top w:val="none" w:sz="0" w:space="0" w:color="auto"/>
                <w:left w:val="none" w:sz="0" w:space="0" w:color="auto"/>
                <w:bottom w:val="none" w:sz="0" w:space="0" w:color="auto"/>
                <w:right w:val="none" w:sz="0" w:space="0" w:color="auto"/>
              </w:divBdr>
            </w:div>
            <w:div w:id="660619853">
              <w:marLeft w:val="0"/>
              <w:marRight w:val="0"/>
              <w:marTop w:val="0"/>
              <w:marBottom w:val="0"/>
              <w:divBdr>
                <w:top w:val="none" w:sz="0" w:space="0" w:color="auto"/>
                <w:left w:val="none" w:sz="0" w:space="0" w:color="auto"/>
                <w:bottom w:val="none" w:sz="0" w:space="0" w:color="auto"/>
                <w:right w:val="none" w:sz="0" w:space="0" w:color="auto"/>
              </w:divBdr>
            </w:div>
            <w:div w:id="560941877">
              <w:marLeft w:val="0"/>
              <w:marRight w:val="0"/>
              <w:marTop w:val="0"/>
              <w:marBottom w:val="0"/>
              <w:divBdr>
                <w:top w:val="none" w:sz="0" w:space="0" w:color="auto"/>
                <w:left w:val="none" w:sz="0" w:space="0" w:color="auto"/>
                <w:bottom w:val="none" w:sz="0" w:space="0" w:color="auto"/>
                <w:right w:val="none" w:sz="0" w:space="0" w:color="auto"/>
              </w:divBdr>
            </w:div>
            <w:div w:id="1611815001">
              <w:marLeft w:val="0"/>
              <w:marRight w:val="0"/>
              <w:marTop w:val="0"/>
              <w:marBottom w:val="0"/>
              <w:divBdr>
                <w:top w:val="none" w:sz="0" w:space="0" w:color="auto"/>
                <w:left w:val="none" w:sz="0" w:space="0" w:color="auto"/>
                <w:bottom w:val="none" w:sz="0" w:space="0" w:color="auto"/>
                <w:right w:val="none" w:sz="0" w:space="0" w:color="auto"/>
              </w:divBdr>
            </w:div>
            <w:div w:id="53698177">
              <w:marLeft w:val="0"/>
              <w:marRight w:val="0"/>
              <w:marTop w:val="0"/>
              <w:marBottom w:val="0"/>
              <w:divBdr>
                <w:top w:val="none" w:sz="0" w:space="0" w:color="auto"/>
                <w:left w:val="none" w:sz="0" w:space="0" w:color="auto"/>
                <w:bottom w:val="none" w:sz="0" w:space="0" w:color="auto"/>
                <w:right w:val="none" w:sz="0" w:space="0" w:color="auto"/>
              </w:divBdr>
            </w:div>
            <w:div w:id="546718341">
              <w:marLeft w:val="0"/>
              <w:marRight w:val="0"/>
              <w:marTop w:val="0"/>
              <w:marBottom w:val="0"/>
              <w:divBdr>
                <w:top w:val="none" w:sz="0" w:space="0" w:color="auto"/>
                <w:left w:val="none" w:sz="0" w:space="0" w:color="auto"/>
                <w:bottom w:val="none" w:sz="0" w:space="0" w:color="auto"/>
                <w:right w:val="none" w:sz="0" w:space="0" w:color="auto"/>
              </w:divBdr>
            </w:div>
            <w:div w:id="1930232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891682">
      <w:bodyDiv w:val="1"/>
      <w:marLeft w:val="0"/>
      <w:marRight w:val="0"/>
      <w:marTop w:val="0"/>
      <w:marBottom w:val="0"/>
      <w:divBdr>
        <w:top w:val="none" w:sz="0" w:space="0" w:color="auto"/>
        <w:left w:val="none" w:sz="0" w:space="0" w:color="auto"/>
        <w:bottom w:val="none" w:sz="0" w:space="0" w:color="auto"/>
        <w:right w:val="none" w:sz="0" w:space="0" w:color="auto"/>
      </w:divBdr>
      <w:divsChild>
        <w:div w:id="1757481434">
          <w:marLeft w:val="0"/>
          <w:marRight w:val="0"/>
          <w:marTop w:val="0"/>
          <w:marBottom w:val="0"/>
          <w:divBdr>
            <w:top w:val="none" w:sz="0" w:space="0" w:color="auto"/>
            <w:left w:val="none" w:sz="0" w:space="0" w:color="auto"/>
            <w:bottom w:val="none" w:sz="0" w:space="0" w:color="auto"/>
            <w:right w:val="none" w:sz="0" w:space="0" w:color="auto"/>
          </w:divBdr>
          <w:divsChild>
            <w:div w:id="438180569">
              <w:marLeft w:val="0"/>
              <w:marRight w:val="0"/>
              <w:marTop w:val="0"/>
              <w:marBottom w:val="0"/>
              <w:divBdr>
                <w:top w:val="none" w:sz="0" w:space="0" w:color="auto"/>
                <w:left w:val="none" w:sz="0" w:space="0" w:color="auto"/>
                <w:bottom w:val="none" w:sz="0" w:space="0" w:color="auto"/>
                <w:right w:val="none" w:sz="0" w:space="0" w:color="auto"/>
              </w:divBdr>
            </w:div>
            <w:div w:id="294943933">
              <w:marLeft w:val="0"/>
              <w:marRight w:val="0"/>
              <w:marTop w:val="0"/>
              <w:marBottom w:val="0"/>
              <w:divBdr>
                <w:top w:val="none" w:sz="0" w:space="0" w:color="auto"/>
                <w:left w:val="none" w:sz="0" w:space="0" w:color="auto"/>
                <w:bottom w:val="none" w:sz="0" w:space="0" w:color="auto"/>
                <w:right w:val="none" w:sz="0" w:space="0" w:color="auto"/>
              </w:divBdr>
            </w:div>
            <w:div w:id="2076734669">
              <w:marLeft w:val="0"/>
              <w:marRight w:val="0"/>
              <w:marTop w:val="0"/>
              <w:marBottom w:val="0"/>
              <w:divBdr>
                <w:top w:val="none" w:sz="0" w:space="0" w:color="auto"/>
                <w:left w:val="none" w:sz="0" w:space="0" w:color="auto"/>
                <w:bottom w:val="none" w:sz="0" w:space="0" w:color="auto"/>
                <w:right w:val="none" w:sz="0" w:space="0" w:color="auto"/>
              </w:divBdr>
            </w:div>
            <w:div w:id="151605936">
              <w:marLeft w:val="0"/>
              <w:marRight w:val="0"/>
              <w:marTop w:val="0"/>
              <w:marBottom w:val="0"/>
              <w:divBdr>
                <w:top w:val="none" w:sz="0" w:space="0" w:color="auto"/>
                <w:left w:val="none" w:sz="0" w:space="0" w:color="auto"/>
                <w:bottom w:val="none" w:sz="0" w:space="0" w:color="auto"/>
                <w:right w:val="none" w:sz="0" w:space="0" w:color="auto"/>
              </w:divBdr>
            </w:div>
            <w:div w:id="1372849049">
              <w:marLeft w:val="0"/>
              <w:marRight w:val="0"/>
              <w:marTop w:val="0"/>
              <w:marBottom w:val="0"/>
              <w:divBdr>
                <w:top w:val="none" w:sz="0" w:space="0" w:color="auto"/>
                <w:left w:val="none" w:sz="0" w:space="0" w:color="auto"/>
                <w:bottom w:val="none" w:sz="0" w:space="0" w:color="auto"/>
                <w:right w:val="none" w:sz="0" w:space="0" w:color="auto"/>
              </w:divBdr>
            </w:div>
            <w:div w:id="168951912">
              <w:marLeft w:val="0"/>
              <w:marRight w:val="0"/>
              <w:marTop w:val="0"/>
              <w:marBottom w:val="0"/>
              <w:divBdr>
                <w:top w:val="none" w:sz="0" w:space="0" w:color="auto"/>
                <w:left w:val="none" w:sz="0" w:space="0" w:color="auto"/>
                <w:bottom w:val="none" w:sz="0" w:space="0" w:color="auto"/>
                <w:right w:val="none" w:sz="0" w:space="0" w:color="auto"/>
              </w:divBdr>
            </w:div>
            <w:div w:id="642546126">
              <w:marLeft w:val="0"/>
              <w:marRight w:val="0"/>
              <w:marTop w:val="0"/>
              <w:marBottom w:val="0"/>
              <w:divBdr>
                <w:top w:val="none" w:sz="0" w:space="0" w:color="auto"/>
                <w:left w:val="none" w:sz="0" w:space="0" w:color="auto"/>
                <w:bottom w:val="none" w:sz="0" w:space="0" w:color="auto"/>
                <w:right w:val="none" w:sz="0" w:space="0" w:color="auto"/>
              </w:divBdr>
            </w:div>
            <w:div w:id="173764029">
              <w:marLeft w:val="0"/>
              <w:marRight w:val="0"/>
              <w:marTop w:val="0"/>
              <w:marBottom w:val="0"/>
              <w:divBdr>
                <w:top w:val="none" w:sz="0" w:space="0" w:color="auto"/>
                <w:left w:val="none" w:sz="0" w:space="0" w:color="auto"/>
                <w:bottom w:val="none" w:sz="0" w:space="0" w:color="auto"/>
                <w:right w:val="none" w:sz="0" w:space="0" w:color="auto"/>
              </w:divBdr>
            </w:div>
            <w:div w:id="547374697">
              <w:marLeft w:val="0"/>
              <w:marRight w:val="0"/>
              <w:marTop w:val="0"/>
              <w:marBottom w:val="0"/>
              <w:divBdr>
                <w:top w:val="none" w:sz="0" w:space="0" w:color="auto"/>
                <w:left w:val="none" w:sz="0" w:space="0" w:color="auto"/>
                <w:bottom w:val="none" w:sz="0" w:space="0" w:color="auto"/>
                <w:right w:val="none" w:sz="0" w:space="0" w:color="auto"/>
              </w:divBdr>
            </w:div>
            <w:div w:id="1296132849">
              <w:marLeft w:val="0"/>
              <w:marRight w:val="0"/>
              <w:marTop w:val="0"/>
              <w:marBottom w:val="0"/>
              <w:divBdr>
                <w:top w:val="none" w:sz="0" w:space="0" w:color="auto"/>
                <w:left w:val="none" w:sz="0" w:space="0" w:color="auto"/>
                <w:bottom w:val="none" w:sz="0" w:space="0" w:color="auto"/>
                <w:right w:val="none" w:sz="0" w:space="0" w:color="auto"/>
              </w:divBdr>
            </w:div>
            <w:div w:id="900946910">
              <w:marLeft w:val="0"/>
              <w:marRight w:val="0"/>
              <w:marTop w:val="0"/>
              <w:marBottom w:val="0"/>
              <w:divBdr>
                <w:top w:val="none" w:sz="0" w:space="0" w:color="auto"/>
                <w:left w:val="none" w:sz="0" w:space="0" w:color="auto"/>
                <w:bottom w:val="none" w:sz="0" w:space="0" w:color="auto"/>
                <w:right w:val="none" w:sz="0" w:space="0" w:color="auto"/>
              </w:divBdr>
            </w:div>
            <w:div w:id="93863825">
              <w:marLeft w:val="0"/>
              <w:marRight w:val="0"/>
              <w:marTop w:val="0"/>
              <w:marBottom w:val="0"/>
              <w:divBdr>
                <w:top w:val="none" w:sz="0" w:space="0" w:color="auto"/>
                <w:left w:val="none" w:sz="0" w:space="0" w:color="auto"/>
                <w:bottom w:val="none" w:sz="0" w:space="0" w:color="auto"/>
                <w:right w:val="none" w:sz="0" w:space="0" w:color="auto"/>
              </w:divBdr>
            </w:div>
            <w:div w:id="711074485">
              <w:marLeft w:val="0"/>
              <w:marRight w:val="0"/>
              <w:marTop w:val="0"/>
              <w:marBottom w:val="0"/>
              <w:divBdr>
                <w:top w:val="none" w:sz="0" w:space="0" w:color="auto"/>
                <w:left w:val="none" w:sz="0" w:space="0" w:color="auto"/>
                <w:bottom w:val="none" w:sz="0" w:space="0" w:color="auto"/>
                <w:right w:val="none" w:sz="0" w:space="0" w:color="auto"/>
              </w:divBdr>
            </w:div>
            <w:div w:id="252783009">
              <w:marLeft w:val="0"/>
              <w:marRight w:val="0"/>
              <w:marTop w:val="0"/>
              <w:marBottom w:val="0"/>
              <w:divBdr>
                <w:top w:val="none" w:sz="0" w:space="0" w:color="auto"/>
                <w:left w:val="none" w:sz="0" w:space="0" w:color="auto"/>
                <w:bottom w:val="none" w:sz="0" w:space="0" w:color="auto"/>
                <w:right w:val="none" w:sz="0" w:space="0" w:color="auto"/>
              </w:divBdr>
            </w:div>
            <w:div w:id="244733088">
              <w:marLeft w:val="0"/>
              <w:marRight w:val="0"/>
              <w:marTop w:val="0"/>
              <w:marBottom w:val="0"/>
              <w:divBdr>
                <w:top w:val="none" w:sz="0" w:space="0" w:color="auto"/>
                <w:left w:val="none" w:sz="0" w:space="0" w:color="auto"/>
                <w:bottom w:val="none" w:sz="0" w:space="0" w:color="auto"/>
                <w:right w:val="none" w:sz="0" w:space="0" w:color="auto"/>
              </w:divBdr>
            </w:div>
            <w:div w:id="624430656">
              <w:marLeft w:val="0"/>
              <w:marRight w:val="0"/>
              <w:marTop w:val="0"/>
              <w:marBottom w:val="0"/>
              <w:divBdr>
                <w:top w:val="none" w:sz="0" w:space="0" w:color="auto"/>
                <w:left w:val="none" w:sz="0" w:space="0" w:color="auto"/>
                <w:bottom w:val="none" w:sz="0" w:space="0" w:color="auto"/>
                <w:right w:val="none" w:sz="0" w:space="0" w:color="auto"/>
              </w:divBdr>
            </w:div>
            <w:div w:id="988441455">
              <w:marLeft w:val="0"/>
              <w:marRight w:val="0"/>
              <w:marTop w:val="0"/>
              <w:marBottom w:val="0"/>
              <w:divBdr>
                <w:top w:val="none" w:sz="0" w:space="0" w:color="auto"/>
                <w:left w:val="none" w:sz="0" w:space="0" w:color="auto"/>
                <w:bottom w:val="none" w:sz="0" w:space="0" w:color="auto"/>
                <w:right w:val="none" w:sz="0" w:space="0" w:color="auto"/>
              </w:divBdr>
            </w:div>
            <w:div w:id="432483153">
              <w:marLeft w:val="0"/>
              <w:marRight w:val="0"/>
              <w:marTop w:val="0"/>
              <w:marBottom w:val="0"/>
              <w:divBdr>
                <w:top w:val="none" w:sz="0" w:space="0" w:color="auto"/>
                <w:left w:val="none" w:sz="0" w:space="0" w:color="auto"/>
                <w:bottom w:val="none" w:sz="0" w:space="0" w:color="auto"/>
                <w:right w:val="none" w:sz="0" w:space="0" w:color="auto"/>
              </w:divBdr>
            </w:div>
            <w:div w:id="1363555173">
              <w:marLeft w:val="0"/>
              <w:marRight w:val="0"/>
              <w:marTop w:val="0"/>
              <w:marBottom w:val="0"/>
              <w:divBdr>
                <w:top w:val="none" w:sz="0" w:space="0" w:color="auto"/>
                <w:left w:val="none" w:sz="0" w:space="0" w:color="auto"/>
                <w:bottom w:val="none" w:sz="0" w:space="0" w:color="auto"/>
                <w:right w:val="none" w:sz="0" w:space="0" w:color="auto"/>
              </w:divBdr>
            </w:div>
            <w:div w:id="1270115922">
              <w:marLeft w:val="0"/>
              <w:marRight w:val="0"/>
              <w:marTop w:val="0"/>
              <w:marBottom w:val="0"/>
              <w:divBdr>
                <w:top w:val="none" w:sz="0" w:space="0" w:color="auto"/>
                <w:left w:val="none" w:sz="0" w:space="0" w:color="auto"/>
                <w:bottom w:val="none" w:sz="0" w:space="0" w:color="auto"/>
                <w:right w:val="none" w:sz="0" w:space="0" w:color="auto"/>
              </w:divBdr>
            </w:div>
            <w:div w:id="1559321602">
              <w:marLeft w:val="0"/>
              <w:marRight w:val="0"/>
              <w:marTop w:val="0"/>
              <w:marBottom w:val="0"/>
              <w:divBdr>
                <w:top w:val="none" w:sz="0" w:space="0" w:color="auto"/>
                <w:left w:val="none" w:sz="0" w:space="0" w:color="auto"/>
                <w:bottom w:val="none" w:sz="0" w:space="0" w:color="auto"/>
                <w:right w:val="none" w:sz="0" w:space="0" w:color="auto"/>
              </w:divBdr>
            </w:div>
            <w:div w:id="1830361039">
              <w:marLeft w:val="0"/>
              <w:marRight w:val="0"/>
              <w:marTop w:val="0"/>
              <w:marBottom w:val="0"/>
              <w:divBdr>
                <w:top w:val="none" w:sz="0" w:space="0" w:color="auto"/>
                <w:left w:val="none" w:sz="0" w:space="0" w:color="auto"/>
                <w:bottom w:val="none" w:sz="0" w:space="0" w:color="auto"/>
                <w:right w:val="none" w:sz="0" w:space="0" w:color="auto"/>
              </w:divBdr>
            </w:div>
            <w:div w:id="1865751087">
              <w:marLeft w:val="0"/>
              <w:marRight w:val="0"/>
              <w:marTop w:val="0"/>
              <w:marBottom w:val="0"/>
              <w:divBdr>
                <w:top w:val="none" w:sz="0" w:space="0" w:color="auto"/>
                <w:left w:val="none" w:sz="0" w:space="0" w:color="auto"/>
                <w:bottom w:val="none" w:sz="0" w:space="0" w:color="auto"/>
                <w:right w:val="none" w:sz="0" w:space="0" w:color="auto"/>
              </w:divBdr>
            </w:div>
            <w:div w:id="55591468">
              <w:marLeft w:val="0"/>
              <w:marRight w:val="0"/>
              <w:marTop w:val="0"/>
              <w:marBottom w:val="0"/>
              <w:divBdr>
                <w:top w:val="none" w:sz="0" w:space="0" w:color="auto"/>
                <w:left w:val="none" w:sz="0" w:space="0" w:color="auto"/>
                <w:bottom w:val="none" w:sz="0" w:space="0" w:color="auto"/>
                <w:right w:val="none" w:sz="0" w:space="0" w:color="auto"/>
              </w:divBdr>
            </w:div>
            <w:div w:id="664473043">
              <w:marLeft w:val="0"/>
              <w:marRight w:val="0"/>
              <w:marTop w:val="0"/>
              <w:marBottom w:val="0"/>
              <w:divBdr>
                <w:top w:val="none" w:sz="0" w:space="0" w:color="auto"/>
                <w:left w:val="none" w:sz="0" w:space="0" w:color="auto"/>
                <w:bottom w:val="none" w:sz="0" w:space="0" w:color="auto"/>
                <w:right w:val="none" w:sz="0" w:space="0" w:color="auto"/>
              </w:divBdr>
            </w:div>
            <w:div w:id="1911766551">
              <w:marLeft w:val="0"/>
              <w:marRight w:val="0"/>
              <w:marTop w:val="0"/>
              <w:marBottom w:val="0"/>
              <w:divBdr>
                <w:top w:val="none" w:sz="0" w:space="0" w:color="auto"/>
                <w:left w:val="none" w:sz="0" w:space="0" w:color="auto"/>
                <w:bottom w:val="none" w:sz="0" w:space="0" w:color="auto"/>
                <w:right w:val="none" w:sz="0" w:space="0" w:color="auto"/>
              </w:divBdr>
            </w:div>
            <w:div w:id="574046535">
              <w:marLeft w:val="0"/>
              <w:marRight w:val="0"/>
              <w:marTop w:val="0"/>
              <w:marBottom w:val="0"/>
              <w:divBdr>
                <w:top w:val="none" w:sz="0" w:space="0" w:color="auto"/>
                <w:left w:val="none" w:sz="0" w:space="0" w:color="auto"/>
                <w:bottom w:val="none" w:sz="0" w:space="0" w:color="auto"/>
                <w:right w:val="none" w:sz="0" w:space="0" w:color="auto"/>
              </w:divBdr>
            </w:div>
            <w:div w:id="1523931189">
              <w:marLeft w:val="0"/>
              <w:marRight w:val="0"/>
              <w:marTop w:val="0"/>
              <w:marBottom w:val="0"/>
              <w:divBdr>
                <w:top w:val="none" w:sz="0" w:space="0" w:color="auto"/>
                <w:left w:val="none" w:sz="0" w:space="0" w:color="auto"/>
                <w:bottom w:val="none" w:sz="0" w:space="0" w:color="auto"/>
                <w:right w:val="none" w:sz="0" w:space="0" w:color="auto"/>
              </w:divBdr>
            </w:div>
            <w:div w:id="211162064">
              <w:marLeft w:val="0"/>
              <w:marRight w:val="0"/>
              <w:marTop w:val="0"/>
              <w:marBottom w:val="0"/>
              <w:divBdr>
                <w:top w:val="none" w:sz="0" w:space="0" w:color="auto"/>
                <w:left w:val="none" w:sz="0" w:space="0" w:color="auto"/>
                <w:bottom w:val="none" w:sz="0" w:space="0" w:color="auto"/>
                <w:right w:val="none" w:sz="0" w:space="0" w:color="auto"/>
              </w:divBdr>
            </w:div>
            <w:div w:id="579288254">
              <w:marLeft w:val="0"/>
              <w:marRight w:val="0"/>
              <w:marTop w:val="0"/>
              <w:marBottom w:val="0"/>
              <w:divBdr>
                <w:top w:val="none" w:sz="0" w:space="0" w:color="auto"/>
                <w:left w:val="none" w:sz="0" w:space="0" w:color="auto"/>
                <w:bottom w:val="none" w:sz="0" w:space="0" w:color="auto"/>
                <w:right w:val="none" w:sz="0" w:space="0" w:color="auto"/>
              </w:divBdr>
            </w:div>
            <w:div w:id="1559393633">
              <w:marLeft w:val="0"/>
              <w:marRight w:val="0"/>
              <w:marTop w:val="0"/>
              <w:marBottom w:val="0"/>
              <w:divBdr>
                <w:top w:val="none" w:sz="0" w:space="0" w:color="auto"/>
                <w:left w:val="none" w:sz="0" w:space="0" w:color="auto"/>
                <w:bottom w:val="none" w:sz="0" w:space="0" w:color="auto"/>
                <w:right w:val="none" w:sz="0" w:space="0" w:color="auto"/>
              </w:divBdr>
            </w:div>
            <w:div w:id="932471502">
              <w:marLeft w:val="0"/>
              <w:marRight w:val="0"/>
              <w:marTop w:val="0"/>
              <w:marBottom w:val="0"/>
              <w:divBdr>
                <w:top w:val="none" w:sz="0" w:space="0" w:color="auto"/>
                <w:left w:val="none" w:sz="0" w:space="0" w:color="auto"/>
                <w:bottom w:val="none" w:sz="0" w:space="0" w:color="auto"/>
                <w:right w:val="none" w:sz="0" w:space="0" w:color="auto"/>
              </w:divBdr>
            </w:div>
            <w:div w:id="403722249">
              <w:marLeft w:val="0"/>
              <w:marRight w:val="0"/>
              <w:marTop w:val="0"/>
              <w:marBottom w:val="0"/>
              <w:divBdr>
                <w:top w:val="none" w:sz="0" w:space="0" w:color="auto"/>
                <w:left w:val="none" w:sz="0" w:space="0" w:color="auto"/>
                <w:bottom w:val="none" w:sz="0" w:space="0" w:color="auto"/>
                <w:right w:val="none" w:sz="0" w:space="0" w:color="auto"/>
              </w:divBdr>
            </w:div>
            <w:div w:id="462626806">
              <w:marLeft w:val="0"/>
              <w:marRight w:val="0"/>
              <w:marTop w:val="0"/>
              <w:marBottom w:val="0"/>
              <w:divBdr>
                <w:top w:val="none" w:sz="0" w:space="0" w:color="auto"/>
                <w:left w:val="none" w:sz="0" w:space="0" w:color="auto"/>
                <w:bottom w:val="none" w:sz="0" w:space="0" w:color="auto"/>
                <w:right w:val="none" w:sz="0" w:space="0" w:color="auto"/>
              </w:divBdr>
            </w:div>
            <w:div w:id="704254367">
              <w:marLeft w:val="0"/>
              <w:marRight w:val="0"/>
              <w:marTop w:val="0"/>
              <w:marBottom w:val="0"/>
              <w:divBdr>
                <w:top w:val="none" w:sz="0" w:space="0" w:color="auto"/>
                <w:left w:val="none" w:sz="0" w:space="0" w:color="auto"/>
                <w:bottom w:val="none" w:sz="0" w:space="0" w:color="auto"/>
                <w:right w:val="none" w:sz="0" w:space="0" w:color="auto"/>
              </w:divBdr>
            </w:div>
            <w:div w:id="211426187">
              <w:marLeft w:val="0"/>
              <w:marRight w:val="0"/>
              <w:marTop w:val="0"/>
              <w:marBottom w:val="0"/>
              <w:divBdr>
                <w:top w:val="none" w:sz="0" w:space="0" w:color="auto"/>
                <w:left w:val="none" w:sz="0" w:space="0" w:color="auto"/>
                <w:bottom w:val="none" w:sz="0" w:space="0" w:color="auto"/>
                <w:right w:val="none" w:sz="0" w:space="0" w:color="auto"/>
              </w:divBdr>
            </w:div>
            <w:div w:id="579026745">
              <w:marLeft w:val="0"/>
              <w:marRight w:val="0"/>
              <w:marTop w:val="0"/>
              <w:marBottom w:val="0"/>
              <w:divBdr>
                <w:top w:val="none" w:sz="0" w:space="0" w:color="auto"/>
                <w:left w:val="none" w:sz="0" w:space="0" w:color="auto"/>
                <w:bottom w:val="none" w:sz="0" w:space="0" w:color="auto"/>
                <w:right w:val="none" w:sz="0" w:space="0" w:color="auto"/>
              </w:divBdr>
            </w:div>
            <w:div w:id="391736485">
              <w:marLeft w:val="0"/>
              <w:marRight w:val="0"/>
              <w:marTop w:val="0"/>
              <w:marBottom w:val="0"/>
              <w:divBdr>
                <w:top w:val="none" w:sz="0" w:space="0" w:color="auto"/>
                <w:left w:val="none" w:sz="0" w:space="0" w:color="auto"/>
                <w:bottom w:val="none" w:sz="0" w:space="0" w:color="auto"/>
                <w:right w:val="none" w:sz="0" w:space="0" w:color="auto"/>
              </w:divBdr>
            </w:div>
            <w:div w:id="570699564">
              <w:marLeft w:val="0"/>
              <w:marRight w:val="0"/>
              <w:marTop w:val="0"/>
              <w:marBottom w:val="0"/>
              <w:divBdr>
                <w:top w:val="none" w:sz="0" w:space="0" w:color="auto"/>
                <w:left w:val="none" w:sz="0" w:space="0" w:color="auto"/>
                <w:bottom w:val="none" w:sz="0" w:space="0" w:color="auto"/>
                <w:right w:val="none" w:sz="0" w:space="0" w:color="auto"/>
              </w:divBdr>
            </w:div>
            <w:div w:id="1098479983">
              <w:marLeft w:val="0"/>
              <w:marRight w:val="0"/>
              <w:marTop w:val="0"/>
              <w:marBottom w:val="0"/>
              <w:divBdr>
                <w:top w:val="none" w:sz="0" w:space="0" w:color="auto"/>
                <w:left w:val="none" w:sz="0" w:space="0" w:color="auto"/>
                <w:bottom w:val="none" w:sz="0" w:space="0" w:color="auto"/>
                <w:right w:val="none" w:sz="0" w:space="0" w:color="auto"/>
              </w:divBdr>
            </w:div>
            <w:div w:id="1029525523">
              <w:marLeft w:val="0"/>
              <w:marRight w:val="0"/>
              <w:marTop w:val="0"/>
              <w:marBottom w:val="0"/>
              <w:divBdr>
                <w:top w:val="none" w:sz="0" w:space="0" w:color="auto"/>
                <w:left w:val="none" w:sz="0" w:space="0" w:color="auto"/>
                <w:bottom w:val="none" w:sz="0" w:space="0" w:color="auto"/>
                <w:right w:val="none" w:sz="0" w:space="0" w:color="auto"/>
              </w:divBdr>
            </w:div>
            <w:div w:id="61563322">
              <w:marLeft w:val="0"/>
              <w:marRight w:val="0"/>
              <w:marTop w:val="0"/>
              <w:marBottom w:val="0"/>
              <w:divBdr>
                <w:top w:val="none" w:sz="0" w:space="0" w:color="auto"/>
                <w:left w:val="none" w:sz="0" w:space="0" w:color="auto"/>
                <w:bottom w:val="none" w:sz="0" w:space="0" w:color="auto"/>
                <w:right w:val="none" w:sz="0" w:space="0" w:color="auto"/>
              </w:divBdr>
            </w:div>
            <w:div w:id="1277836496">
              <w:marLeft w:val="0"/>
              <w:marRight w:val="0"/>
              <w:marTop w:val="0"/>
              <w:marBottom w:val="0"/>
              <w:divBdr>
                <w:top w:val="none" w:sz="0" w:space="0" w:color="auto"/>
                <w:left w:val="none" w:sz="0" w:space="0" w:color="auto"/>
                <w:bottom w:val="none" w:sz="0" w:space="0" w:color="auto"/>
                <w:right w:val="none" w:sz="0" w:space="0" w:color="auto"/>
              </w:divBdr>
            </w:div>
            <w:div w:id="535191673">
              <w:marLeft w:val="0"/>
              <w:marRight w:val="0"/>
              <w:marTop w:val="0"/>
              <w:marBottom w:val="0"/>
              <w:divBdr>
                <w:top w:val="none" w:sz="0" w:space="0" w:color="auto"/>
                <w:left w:val="none" w:sz="0" w:space="0" w:color="auto"/>
                <w:bottom w:val="none" w:sz="0" w:space="0" w:color="auto"/>
                <w:right w:val="none" w:sz="0" w:space="0" w:color="auto"/>
              </w:divBdr>
            </w:div>
            <w:div w:id="576017566">
              <w:marLeft w:val="0"/>
              <w:marRight w:val="0"/>
              <w:marTop w:val="0"/>
              <w:marBottom w:val="0"/>
              <w:divBdr>
                <w:top w:val="none" w:sz="0" w:space="0" w:color="auto"/>
                <w:left w:val="none" w:sz="0" w:space="0" w:color="auto"/>
                <w:bottom w:val="none" w:sz="0" w:space="0" w:color="auto"/>
                <w:right w:val="none" w:sz="0" w:space="0" w:color="auto"/>
              </w:divBdr>
            </w:div>
            <w:div w:id="1537157042">
              <w:marLeft w:val="0"/>
              <w:marRight w:val="0"/>
              <w:marTop w:val="0"/>
              <w:marBottom w:val="0"/>
              <w:divBdr>
                <w:top w:val="none" w:sz="0" w:space="0" w:color="auto"/>
                <w:left w:val="none" w:sz="0" w:space="0" w:color="auto"/>
                <w:bottom w:val="none" w:sz="0" w:space="0" w:color="auto"/>
                <w:right w:val="none" w:sz="0" w:space="0" w:color="auto"/>
              </w:divBdr>
            </w:div>
            <w:div w:id="1659261222">
              <w:marLeft w:val="0"/>
              <w:marRight w:val="0"/>
              <w:marTop w:val="0"/>
              <w:marBottom w:val="0"/>
              <w:divBdr>
                <w:top w:val="none" w:sz="0" w:space="0" w:color="auto"/>
                <w:left w:val="none" w:sz="0" w:space="0" w:color="auto"/>
                <w:bottom w:val="none" w:sz="0" w:space="0" w:color="auto"/>
                <w:right w:val="none" w:sz="0" w:space="0" w:color="auto"/>
              </w:divBdr>
            </w:div>
            <w:div w:id="905528211">
              <w:marLeft w:val="0"/>
              <w:marRight w:val="0"/>
              <w:marTop w:val="0"/>
              <w:marBottom w:val="0"/>
              <w:divBdr>
                <w:top w:val="none" w:sz="0" w:space="0" w:color="auto"/>
                <w:left w:val="none" w:sz="0" w:space="0" w:color="auto"/>
                <w:bottom w:val="none" w:sz="0" w:space="0" w:color="auto"/>
                <w:right w:val="none" w:sz="0" w:space="0" w:color="auto"/>
              </w:divBdr>
            </w:div>
            <w:div w:id="108623244">
              <w:marLeft w:val="0"/>
              <w:marRight w:val="0"/>
              <w:marTop w:val="0"/>
              <w:marBottom w:val="0"/>
              <w:divBdr>
                <w:top w:val="none" w:sz="0" w:space="0" w:color="auto"/>
                <w:left w:val="none" w:sz="0" w:space="0" w:color="auto"/>
                <w:bottom w:val="none" w:sz="0" w:space="0" w:color="auto"/>
                <w:right w:val="none" w:sz="0" w:space="0" w:color="auto"/>
              </w:divBdr>
            </w:div>
            <w:div w:id="558975789">
              <w:marLeft w:val="0"/>
              <w:marRight w:val="0"/>
              <w:marTop w:val="0"/>
              <w:marBottom w:val="0"/>
              <w:divBdr>
                <w:top w:val="none" w:sz="0" w:space="0" w:color="auto"/>
                <w:left w:val="none" w:sz="0" w:space="0" w:color="auto"/>
                <w:bottom w:val="none" w:sz="0" w:space="0" w:color="auto"/>
                <w:right w:val="none" w:sz="0" w:space="0" w:color="auto"/>
              </w:divBdr>
            </w:div>
            <w:div w:id="718625774">
              <w:marLeft w:val="0"/>
              <w:marRight w:val="0"/>
              <w:marTop w:val="0"/>
              <w:marBottom w:val="0"/>
              <w:divBdr>
                <w:top w:val="none" w:sz="0" w:space="0" w:color="auto"/>
                <w:left w:val="none" w:sz="0" w:space="0" w:color="auto"/>
                <w:bottom w:val="none" w:sz="0" w:space="0" w:color="auto"/>
                <w:right w:val="none" w:sz="0" w:space="0" w:color="auto"/>
              </w:divBdr>
            </w:div>
            <w:div w:id="1346203959">
              <w:marLeft w:val="0"/>
              <w:marRight w:val="0"/>
              <w:marTop w:val="0"/>
              <w:marBottom w:val="0"/>
              <w:divBdr>
                <w:top w:val="none" w:sz="0" w:space="0" w:color="auto"/>
                <w:left w:val="none" w:sz="0" w:space="0" w:color="auto"/>
                <w:bottom w:val="none" w:sz="0" w:space="0" w:color="auto"/>
                <w:right w:val="none" w:sz="0" w:space="0" w:color="auto"/>
              </w:divBdr>
            </w:div>
            <w:div w:id="1838422718">
              <w:marLeft w:val="0"/>
              <w:marRight w:val="0"/>
              <w:marTop w:val="0"/>
              <w:marBottom w:val="0"/>
              <w:divBdr>
                <w:top w:val="none" w:sz="0" w:space="0" w:color="auto"/>
                <w:left w:val="none" w:sz="0" w:space="0" w:color="auto"/>
                <w:bottom w:val="none" w:sz="0" w:space="0" w:color="auto"/>
                <w:right w:val="none" w:sz="0" w:space="0" w:color="auto"/>
              </w:divBdr>
            </w:div>
            <w:div w:id="136915810">
              <w:marLeft w:val="0"/>
              <w:marRight w:val="0"/>
              <w:marTop w:val="0"/>
              <w:marBottom w:val="0"/>
              <w:divBdr>
                <w:top w:val="none" w:sz="0" w:space="0" w:color="auto"/>
                <w:left w:val="none" w:sz="0" w:space="0" w:color="auto"/>
                <w:bottom w:val="none" w:sz="0" w:space="0" w:color="auto"/>
                <w:right w:val="none" w:sz="0" w:space="0" w:color="auto"/>
              </w:divBdr>
            </w:div>
            <w:div w:id="1628782774">
              <w:marLeft w:val="0"/>
              <w:marRight w:val="0"/>
              <w:marTop w:val="0"/>
              <w:marBottom w:val="0"/>
              <w:divBdr>
                <w:top w:val="none" w:sz="0" w:space="0" w:color="auto"/>
                <w:left w:val="none" w:sz="0" w:space="0" w:color="auto"/>
                <w:bottom w:val="none" w:sz="0" w:space="0" w:color="auto"/>
                <w:right w:val="none" w:sz="0" w:space="0" w:color="auto"/>
              </w:divBdr>
            </w:div>
            <w:div w:id="672800607">
              <w:marLeft w:val="0"/>
              <w:marRight w:val="0"/>
              <w:marTop w:val="0"/>
              <w:marBottom w:val="0"/>
              <w:divBdr>
                <w:top w:val="none" w:sz="0" w:space="0" w:color="auto"/>
                <w:left w:val="none" w:sz="0" w:space="0" w:color="auto"/>
                <w:bottom w:val="none" w:sz="0" w:space="0" w:color="auto"/>
                <w:right w:val="none" w:sz="0" w:space="0" w:color="auto"/>
              </w:divBdr>
            </w:div>
            <w:div w:id="86580067">
              <w:marLeft w:val="0"/>
              <w:marRight w:val="0"/>
              <w:marTop w:val="0"/>
              <w:marBottom w:val="0"/>
              <w:divBdr>
                <w:top w:val="none" w:sz="0" w:space="0" w:color="auto"/>
                <w:left w:val="none" w:sz="0" w:space="0" w:color="auto"/>
                <w:bottom w:val="none" w:sz="0" w:space="0" w:color="auto"/>
                <w:right w:val="none" w:sz="0" w:space="0" w:color="auto"/>
              </w:divBdr>
            </w:div>
            <w:div w:id="1152135197">
              <w:marLeft w:val="0"/>
              <w:marRight w:val="0"/>
              <w:marTop w:val="0"/>
              <w:marBottom w:val="0"/>
              <w:divBdr>
                <w:top w:val="none" w:sz="0" w:space="0" w:color="auto"/>
                <w:left w:val="none" w:sz="0" w:space="0" w:color="auto"/>
                <w:bottom w:val="none" w:sz="0" w:space="0" w:color="auto"/>
                <w:right w:val="none" w:sz="0" w:space="0" w:color="auto"/>
              </w:divBdr>
            </w:div>
            <w:div w:id="1690450832">
              <w:marLeft w:val="0"/>
              <w:marRight w:val="0"/>
              <w:marTop w:val="0"/>
              <w:marBottom w:val="0"/>
              <w:divBdr>
                <w:top w:val="none" w:sz="0" w:space="0" w:color="auto"/>
                <w:left w:val="none" w:sz="0" w:space="0" w:color="auto"/>
                <w:bottom w:val="none" w:sz="0" w:space="0" w:color="auto"/>
                <w:right w:val="none" w:sz="0" w:space="0" w:color="auto"/>
              </w:divBdr>
            </w:div>
            <w:div w:id="479274601">
              <w:marLeft w:val="0"/>
              <w:marRight w:val="0"/>
              <w:marTop w:val="0"/>
              <w:marBottom w:val="0"/>
              <w:divBdr>
                <w:top w:val="none" w:sz="0" w:space="0" w:color="auto"/>
                <w:left w:val="none" w:sz="0" w:space="0" w:color="auto"/>
                <w:bottom w:val="none" w:sz="0" w:space="0" w:color="auto"/>
                <w:right w:val="none" w:sz="0" w:space="0" w:color="auto"/>
              </w:divBdr>
            </w:div>
            <w:div w:id="250940213">
              <w:marLeft w:val="0"/>
              <w:marRight w:val="0"/>
              <w:marTop w:val="0"/>
              <w:marBottom w:val="0"/>
              <w:divBdr>
                <w:top w:val="none" w:sz="0" w:space="0" w:color="auto"/>
                <w:left w:val="none" w:sz="0" w:space="0" w:color="auto"/>
                <w:bottom w:val="none" w:sz="0" w:space="0" w:color="auto"/>
                <w:right w:val="none" w:sz="0" w:space="0" w:color="auto"/>
              </w:divBdr>
            </w:div>
            <w:div w:id="1933392272">
              <w:marLeft w:val="0"/>
              <w:marRight w:val="0"/>
              <w:marTop w:val="0"/>
              <w:marBottom w:val="0"/>
              <w:divBdr>
                <w:top w:val="none" w:sz="0" w:space="0" w:color="auto"/>
                <w:left w:val="none" w:sz="0" w:space="0" w:color="auto"/>
                <w:bottom w:val="none" w:sz="0" w:space="0" w:color="auto"/>
                <w:right w:val="none" w:sz="0" w:space="0" w:color="auto"/>
              </w:divBdr>
            </w:div>
            <w:div w:id="1786534286">
              <w:marLeft w:val="0"/>
              <w:marRight w:val="0"/>
              <w:marTop w:val="0"/>
              <w:marBottom w:val="0"/>
              <w:divBdr>
                <w:top w:val="none" w:sz="0" w:space="0" w:color="auto"/>
                <w:left w:val="none" w:sz="0" w:space="0" w:color="auto"/>
                <w:bottom w:val="none" w:sz="0" w:space="0" w:color="auto"/>
                <w:right w:val="none" w:sz="0" w:space="0" w:color="auto"/>
              </w:divBdr>
            </w:div>
            <w:div w:id="742262490">
              <w:marLeft w:val="0"/>
              <w:marRight w:val="0"/>
              <w:marTop w:val="0"/>
              <w:marBottom w:val="0"/>
              <w:divBdr>
                <w:top w:val="none" w:sz="0" w:space="0" w:color="auto"/>
                <w:left w:val="none" w:sz="0" w:space="0" w:color="auto"/>
                <w:bottom w:val="none" w:sz="0" w:space="0" w:color="auto"/>
                <w:right w:val="none" w:sz="0" w:space="0" w:color="auto"/>
              </w:divBdr>
            </w:div>
            <w:div w:id="1894926101">
              <w:marLeft w:val="0"/>
              <w:marRight w:val="0"/>
              <w:marTop w:val="0"/>
              <w:marBottom w:val="0"/>
              <w:divBdr>
                <w:top w:val="none" w:sz="0" w:space="0" w:color="auto"/>
                <w:left w:val="none" w:sz="0" w:space="0" w:color="auto"/>
                <w:bottom w:val="none" w:sz="0" w:space="0" w:color="auto"/>
                <w:right w:val="none" w:sz="0" w:space="0" w:color="auto"/>
              </w:divBdr>
            </w:div>
            <w:div w:id="552543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4407356">
      <w:bodyDiv w:val="1"/>
      <w:marLeft w:val="0"/>
      <w:marRight w:val="0"/>
      <w:marTop w:val="0"/>
      <w:marBottom w:val="0"/>
      <w:divBdr>
        <w:top w:val="none" w:sz="0" w:space="0" w:color="auto"/>
        <w:left w:val="none" w:sz="0" w:space="0" w:color="auto"/>
        <w:bottom w:val="none" w:sz="0" w:space="0" w:color="auto"/>
        <w:right w:val="none" w:sz="0" w:space="0" w:color="auto"/>
      </w:divBdr>
      <w:divsChild>
        <w:div w:id="140313813">
          <w:marLeft w:val="0"/>
          <w:marRight w:val="0"/>
          <w:marTop w:val="0"/>
          <w:marBottom w:val="0"/>
          <w:divBdr>
            <w:top w:val="none" w:sz="0" w:space="0" w:color="auto"/>
            <w:left w:val="none" w:sz="0" w:space="0" w:color="auto"/>
            <w:bottom w:val="none" w:sz="0" w:space="0" w:color="auto"/>
            <w:right w:val="none" w:sz="0" w:space="0" w:color="auto"/>
          </w:divBdr>
          <w:divsChild>
            <w:div w:id="1181700198">
              <w:marLeft w:val="0"/>
              <w:marRight w:val="0"/>
              <w:marTop w:val="0"/>
              <w:marBottom w:val="0"/>
              <w:divBdr>
                <w:top w:val="none" w:sz="0" w:space="0" w:color="auto"/>
                <w:left w:val="none" w:sz="0" w:space="0" w:color="auto"/>
                <w:bottom w:val="none" w:sz="0" w:space="0" w:color="auto"/>
                <w:right w:val="none" w:sz="0" w:space="0" w:color="auto"/>
              </w:divBdr>
            </w:div>
            <w:div w:id="2068335389">
              <w:marLeft w:val="0"/>
              <w:marRight w:val="0"/>
              <w:marTop w:val="0"/>
              <w:marBottom w:val="0"/>
              <w:divBdr>
                <w:top w:val="none" w:sz="0" w:space="0" w:color="auto"/>
                <w:left w:val="none" w:sz="0" w:space="0" w:color="auto"/>
                <w:bottom w:val="none" w:sz="0" w:space="0" w:color="auto"/>
                <w:right w:val="none" w:sz="0" w:space="0" w:color="auto"/>
              </w:divBdr>
            </w:div>
            <w:div w:id="680854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8501695">
      <w:bodyDiv w:val="1"/>
      <w:marLeft w:val="0"/>
      <w:marRight w:val="0"/>
      <w:marTop w:val="0"/>
      <w:marBottom w:val="0"/>
      <w:divBdr>
        <w:top w:val="none" w:sz="0" w:space="0" w:color="auto"/>
        <w:left w:val="none" w:sz="0" w:space="0" w:color="auto"/>
        <w:bottom w:val="none" w:sz="0" w:space="0" w:color="auto"/>
        <w:right w:val="none" w:sz="0" w:space="0" w:color="auto"/>
      </w:divBdr>
      <w:divsChild>
        <w:div w:id="1387071668">
          <w:marLeft w:val="0"/>
          <w:marRight w:val="0"/>
          <w:marTop w:val="0"/>
          <w:marBottom w:val="0"/>
          <w:divBdr>
            <w:top w:val="none" w:sz="0" w:space="0" w:color="auto"/>
            <w:left w:val="none" w:sz="0" w:space="0" w:color="auto"/>
            <w:bottom w:val="none" w:sz="0" w:space="0" w:color="auto"/>
            <w:right w:val="none" w:sz="0" w:space="0" w:color="auto"/>
          </w:divBdr>
          <w:divsChild>
            <w:div w:id="1263877141">
              <w:marLeft w:val="0"/>
              <w:marRight w:val="0"/>
              <w:marTop w:val="0"/>
              <w:marBottom w:val="0"/>
              <w:divBdr>
                <w:top w:val="none" w:sz="0" w:space="0" w:color="auto"/>
                <w:left w:val="none" w:sz="0" w:space="0" w:color="auto"/>
                <w:bottom w:val="none" w:sz="0" w:space="0" w:color="auto"/>
                <w:right w:val="none" w:sz="0" w:space="0" w:color="auto"/>
              </w:divBdr>
            </w:div>
            <w:div w:id="231089723">
              <w:marLeft w:val="0"/>
              <w:marRight w:val="0"/>
              <w:marTop w:val="0"/>
              <w:marBottom w:val="0"/>
              <w:divBdr>
                <w:top w:val="none" w:sz="0" w:space="0" w:color="auto"/>
                <w:left w:val="none" w:sz="0" w:space="0" w:color="auto"/>
                <w:bottom w:val="none" w:sz="0" w:space="0" w:color="auto"/>
                <w:right w:val="none" w:sz="0" w:space="0" w:color="auto"/>
              </w:divBdr>
            </w:div>
            <w:div w:id="1154755313">
              <w:marLeft w:val="0"/>
              <w:marRight w:val="0"/>
              <w:marTop w:val="0"/>
              <w:marBottom w:val="0"/>
              <w:divBdr>
                <w:top w:val="none" w:sz="0" w:space="0" w:color="auto"/>
                <w:left w:val="none" w:sz="0" w:space="0" w:color="auto"/>
                <w:bottom w:val="none" w:sz="0" w:space="0" w:color="auto"/>
                <w:right w:val="none" w:sz="0" w:space="0" w:color="auto"/>
              </w:divBdr>
            </w:div>
            <w:div w:id="1752458953">
              <w:marLeft w:val="0"/>
              <w:marRight w:val="0"/>
              <w:marTop w:val="0"/>
              <w:marBottom w:val="0"/>
              <w:divBdr>
                <w:top w:val="none" w:sz="0" w:space="0" w:color="auto"/>
                <w:left w:val="none" w:sz="0" w:space="0" w:color="auto"/>
                <w:bottom w:val="none" w:sz="0" w:space="0" w:color="auto"/>
                <w:right w:val="none" w:sz="0" w:space="0" w:color="auto"/>
              </w:divBdr>
            </w:div>
            <w:div w:id="1257792131">
              <w:marLeft w:val="0"/>
              <w:marRight w:val="0"/>
              <w:marTop w:val="0"/>
              <w:marBottom w:val="0"/>
              <w:divBdr>
                <w:top w:val="none" w:sz="0" w:space="0" w:color="auto"/>
                <w:left w:val="none" w:sz="0" w:space="0" w:color="auto"/>
                <w:bottom w:val="none" w:sz="0" w:space="0" w:color="auto"/>
                <w:right w:val="none" w:sz="0" w:space="0" w:color="auto"/>
              </w:divBdr>
            </w:div>
            <w:div w:id="1455712851">
              <w:marLeft w:val="0"/>
              <w:marRight w:val="0"/>
              <w:marTop w:val="0"/>
              <w:marBottom w:val="0"/>
              <w:divBdr>
                <w:top w:val="none" w:sz="0" w:space="0" w:color="auto"/>
                <w:left w:val="none" w:sz="0" w:space="0" w:color="auto"/>
                <w:bottom w:val="none" w:sz="0" w:space="0" w:color="auto"/>
                <w:right w:val="none" w:sz="0" w:space="0" w:color="auto"/>
              </w:divBdr>
            </w:div>
            <w:div w:id="625817207">
              <w:marLeft w:val="0"/>
              <w:marRight w:val="0"/>
              <w:marTop w:val="0"/>
              <w:marBottom w:val="0"/>
              <w:divBdr>
                <w:top w:val="none" w:sz="0" w:space="0" w:color="auto"/>
                <w:left w:val="none" w:sz="0" w:space="0" w:color="auto"/>
                <w:bottom w:val="none" w:sz="0" w:space="0" w:color="auto"/>
                <w:right w:val="none" w:sz="0" w:space="0" w:color="auto"/>
              </w:divBdr>
            </w:div>
            <w:div w:id="71125057">
              <w:marLeft w:val="0"/>
              <w:marRight w:val="0"/>
              <w:marTop w:val="0"/>
              <w:marBottom w:val="0"/>
              <w:divBdr>
                <w:top w:val="none" w:sz="0" w:space="0" w:color="auto"/>
                <w:left w:val="none" w:sz="0" w:space="0" w:color="auto"/>
                <w:bottom w:val="none" w:sz="0" w:space="0" w:color="auto"/>
                <w:right w:val="none" w:sz="0" w:space="0" w:color="auto"/>
              </w:divBdr>
            </w:div>
            <w:div w:id="139856630">
              <w:marLeft w:val="0"/>
              <w:marRight w:val="0"/>
              <w:marTop w:val="0"/>
              <w:marBottom w:val="0"/>
              <w:divBdr>
                <w:top w:val="none" w:sz="0" w:space="0" w:color="auto"/>
                <w:left w:val="none" w:sz="0" w:space="0" w:color="auto"/>
                <w:bottom w:val="none" w:sz="0" w:space="0" w:color="auto"/>
                <w:right w:val="none" w:sz="0" w:space="0" w:color="auto"/>
              </w:divBdr>
            </w:div>
            <w:div w:id="352071336">
              <w:marLeft w:val="0"/>
              <w:marRight w:val="0"/>
              <w:marTop w:val="0"/>
              <w:marBottom w:val="0"/>
              <w:divBdr>
                <w:top w:val="none" w:sz="0" w:space="0" w:color="auto"/>
                <w:left w:val="none" w:sz="0" w:space="0" w:color="auto"/>
                <w:bottom w:val="none" w:sz="0" w:space="0" w:color="auto"/>
                <w:right w:val="none" w:sz="0" w:space="0" w:color="auto"/>
              </w:divBdr>
            </w:div>
            <w:div w:id="1748308147">
              <w:marLeft w:val="0"/>
              <w:marRight w:val="0"/>
              <w:marTop w:val="0"/>
              <w:marBottom w:val="0"/>
              <w:divBdr>
                <w:top w:val="none" w:sz="0" w:space="0" w:color="auto"/>
                <w:left w:val="none" w:sz="0" w:space="0" w:color="auto"/>
                <w:bottom w:val="none" w:sz="0" w:space="0" w:color="auto"/>
                <w:right w:val="none" w:sz="0" w:space="0" w:color="auto"/>
              </w:divBdr>
            </w:div>
            <w:div w:id="860902202">
              <w:marLeft w:val="0"/>
              <w:marRight w:val="0"/>
              <w:marTop w:val="0"/>
              <w:marBottom w:val="0"/>
              <w:divBdr>
                <w:top w:val="none" w:sz="0" w:space="0" w:color="auto"/>
                <w:left w:val="none" w:sz="0" w:space="0" w:color="auto"/>
                <w:bottom w:val="none" w:sz="0" w:space="0" w:color="auto"/>
                <w:right w:val="none" w:sz="0" w:space="0" w:color="auto"/>
              </w:divBdr>
            </w:div>
            <w:div w:id="2003003182">
              <w:marLeft w:val="0"/>
              <w:marRight w:val="0"/>
              <w:marTop w:val="0"/>
              <w:marBottom w:val="0"/>
              <w:divBdr>
                <w:top w:val="none" w:sz="0" w:space="0" w:color="auto"/>
                <w:left w:val="none" w:sz="0" w:space="0" w:color="auto"/>
                <w:bottom w:val="none" w:sz="0" w:space="0" w:color="auto"/>
                <w:right w:val="none" w:sz="0" w:space="0" w:color="auto"/>
              </w:divBdr>
            </w:div>
            <w:div w:id="1735854525">
              <w:marLeft w:val="0"/>
              <w:marRight w:val="0"/>
              <w:marTop w:val="0"/>
              <w:marBottom w:val="0"/>
              <w:divBdr>
                <w:top w:val="none" w:sz="0" w:space="0" w:color="auto"/>
                <w:left w:val="none" w:sz="0" w:space="0" w:color="auto"/>
                <w:bottom w:val="none" w:sz="0" w:space="0" w:color="auto"/>
                <w:right w:val="none" w:sz="0" w:space="0" w:color="auto"/>
              </w:divBdr>
            </w:div>
            <w:div w:id="698090156">
              <w:marLeft w:val="0"/>
              <w:marRight w:val="0"/>
              <w:marTop w:val="0"/>
              <w:marBottom w:val="0"/>
              <w:divBdr>
                <w:top w:val="none" w:sz="0" w:space="0" w:color="auto"/>
                <w:left w:val="none" w:sz="0" w:space="0" w:color="auto"/>
                <w:bottom w:val="none" w:sz="0" w:space="0" w:color="auto"/>
                <w:right w:val="none" w:sz="0" w:space="0" w:color="auto"/>
              </w:divBdr>
            </w:div>
            <w:div w:id="400492665">
              <w:marLeft w:val="0"/>
              <w:marRight w:val="0"/>
              <w:marTop w:val="0"/>
              <w:marBottom w:val="0"/>
              <w:divBdr>
                <w:top w:val="none" w:sz="0" w:space="0" w:color="auto"/>
                <w:left w:val="none" w:sz="0" w:space="0" w:color="auto"/>
                <w:bottom w:val="none" w:sz="0" w:space="0" w:color="auto"/>
                <w:right w:val="none" w:sz="0" w:space="0" w:color="auto"/>
              </w:divBdr>
            </w:div>
            <w:div w:id="507183455">
              <w:marLeft w:val="0"/>
              <w:marRight w:val="0"/>
              <w:marTop w:val="0"/>
              <w:marBottom w:val="0"/>
              <w:divBdr>
                <w:top w:val="none" w:sz="0" w:space="0" w:color="auto"/>
                <w:left w:val="none" w:sz="0" w:space="0" w:color="auto"/>
                <w:bottom w:val="none" w:sz="0" w:space="0" w:color="auto"/>
                <w:right w:val="none" w:sz="0" w:space="0" w:color="auto"/>
              </w:divBdr>
            </w:div>
            <w:div w:id="721096543">
              <w:marLeft w:val="0"/>
              <w:marRight w:val="0"/>
              <w:marTop w:val="0"/>
              <w:marBottom w:val="0"/>
              <w:divBdr>
                <w:top w:val="none" w:sz="0" w:space="0" w:color="auto"/>
                <w:left w:val="none" w:sz="0" w:space="0" w:color="auto"/>
                <w:bottom w:val="none" w:sz="0" w:space="0" w:color="auto"/>
                <w:right w:val="none" w:sz="0" w:space="0" w:color="auto"/>
              </w:divBdr>
            </w:div>
            <w:div w:id="1027874992">
              <w:marLeft w:val="0"/>
              <w:marRight w:val="0"/>
              <w:marTop w:val="0"/>
              <w:marBottom w:val="0"/>
              <w:divBdr>
                <w:top w:val="none" w:sz="0" w:space="0" w:color="auto"/>
                <w:left w:val="none" w:sz="0" w:space="0" w:color="auto"/>
                <w:bottom w:val="none" w:sz="0" w:space="0" w:color="auto"/>
                <w:right w:val="none" w:sz="0" w:space="0" w:color="auto"/>
              </w:divBdr>
            </w:div>
            <w:div w:id="524683782">
              <w:marLeft w:val="0"/>
              <w:marRight w:val="0"/>
              <w:marTop w:val="0"/>
              <w:marBottom w:val="0"/>
              <w:divBdr>
                <w:top w:val="none" w:sz="0" w:space="0" w:color="auto"/>
                <w:left w:val="none" w:sz="0" w:space="0" w:color="auto"/>
                <w:bottom w:val="none" w:sz="0" w:space="0" w:color="auto"/>
                <w:right w:val="none" w:sz="0" w:space="0" w:color="auto"/>
              </w:divBdr>
            </w:div>
            <w:div w:id="576281454">
              <w:marLeft w:val="0"/>
              <w:marRight w:val="0"/>
              <w:marTop w:val="0"/>
              <w:marBottom w:val="0"/>
              <w:divBdr>
                <w:top w:val="none" w:sz="0" w:space="0" w:color="auto"/>
                <w:left w:val="none" w:sz="0" w:space="0" w:color="auto"/>
                <w:bottom w:val="none" w:sz="0" w:space="0" w:color="auto"/>
                <w:right w:val="none" w:sz="0" w:space="0" w:color="auto"/>
              </w:divBdr>
            </w:div>
            <w:div w:id="1017926183">
              <w:marLeft w:val="0"/>
              <w:marRight w:val="0"/>
              <w:marTop w:val="0"/>
              <w:marBottom w:val="0"/>
              <w:divBdr>
                <w:top w:val="none" w:sz="0" w:space="0" w:color="auto"/>
                <w:left w:val="none" w:sz="0" w:space="0" w:color="auto"/>
                <w:bottom w:val="none" w:sz="0" w:space="0" w:color="auto"/>
                <w:right w:val="none" w:sz="0" w:space="0" w:color="auto"/>
              </w:divBdr>
            </w:div>
            <w:div w:id="925113828">
              <w:marLeft w:val="0"/>
              <w:marRight w:val="0"/>
              <w:marTop w:val="0"/>
              <w:marBottom w:val="0"/>
              <w:divBdr>
                <w:top w:val="none" w:sz="0" w:space="0" w:color="auto"/>
                <w:left w:val="none" w:sz="0" w:space="0" w:color="auto"/>
                <w:bottom w:val="none" w:sz="0" w:space="0" w:color="auto"/>
                <w:right w:val="none" w:sz="0" w:space="0" w:color="auto"/>
              </w:divBdr>
            </w:div>
            <w:div w:id="1209151626">
              <w:marLeft w:val="0"/>
              <w:marRight w:val="0"/>
              <w:marTop w:val="0"/>
              <w:marBottom w:val="0"/>
              <w:divBdr>
                <w:top w:val="none" w:sz="0" w:space="0" w:color="auto"/>
                <w:left w:val="none" w:sz="0" w:space="0" w:color="auto"/>
                <w:bottom w:val="none" w:sz="0" w:space="0" w:color="auto"/>
                <w:right w:val="none" w:sz="0" w:space="0" w:color="auto"/>
              </w:divBdr>
            </w:div>
            <w:div w:id="1117335663">
              <w:marLeft w:val="0"/>
              <w:marRight w:val="0"/>
              <w:marTop w:val="0"/>
              <w:marBottom w:val="0"/>
              <w:divBdr>
                <w:top w:val="none" w:sz="0" w:space="0" w:color="auto"/>
                <w:left w:val="none" w:sz="0" w:space="0" w:color="auto"/>
                <w:bottom w:val="none" w:sz="0" w:space="0" w:color="auto"/>
                <w:right w:val="none" w:sz="0" w:space="0" w:color="auto"/>
              </w:divBdr>
            </w:div>
            <w:div w:id="457843391">
              <w:marLeft w:val="0"/>
              <w:marRight w:val="0"/>
              <w:marTop w:val="0"/>
              <w:marBottom w:val="0"/>
              <w:divBdr>
                <w:top w:val="none" w:sz="0" w:space="0" w:color="auto"/>
                <w:left w:val="none" w:sz="0" w:space="0" w:color="auto"/>
                <w:bottom w:val="none" w:sz="0" w:space="0" w:color="auto"/>
                <w:right w:val="none" w:sz="0" w:space="0" w:color="auto"/>
              </w:divBdr>
            </w:div>
            <w:div w:id="230233322">
              <w:marLeft w:val="0"/>
              <w:marRight w:val="0"/>
              <w:marTop w:val="0"/>
              <w:marBottom w:val="0"/>
              <w:divBdr>
                <w:top w:val="none" w:sz="0" w:space="0" w:color="auto"/>
                <w:left w:val="none" w:sz="0" w:space="0" w:color="auto"/>
                <w:bottom w:val="none" w:sz="0" w:space="0" w:color="auto"/>
                <w:right w:val="none" w:sz="0" w:space="0" w:color="auto"/>
              </w:divBdr>
            </w:div>
            <w:div w:id="1480609796">
              <w:marLeft w:val="0"/>
              <w:marRight w:val="0"/>
              <w:marTop w:val="0"/>
              <w:marBottom w:val="0"/>
              <w:divBdr>
                <w:top w:val="none" w:sz="0" w:space="0" w:color="auto"/>
                <w:left w:val="none" w:sz="0" w:space="0" w:color="auto"/>
                <w:bottom w:val="none" w:sz="0" w:space="0" w:color="auto"/>
                <w:right w:val="none" w:sz="0" w:space="0" w:color="auto"/>
              </w:divBdr>
            </w:div>
            <w:div w:id="977145395">
              <w:marLeft w:val="0"/>
              <w:marRight w:val="0"/>
              <w:marTop w:val="0"/>
              <w:marBottom w:val="0"/>
              <w:divBdr>
                <w:top w:val="none" w:sz="0" w:space="0" w:color="auto"/>
                <w:left w:val="none" w:sz="0" w:space="0" w:color="auto"/>
                <w:bottom w:val="none" w:sz="0" w:space="0" w:color="auto"/>
                <w:right w:val="none" w:sz="0" w:space="0" w:color="auto"/>
              </w:divBdr>
            </w:div>
            <w:div w:id="1055785437">
              <w:marLeft w:val="0"/>
              <w:marRight w:val="0"/>
              <w:marTop w:val="0"/>
              <w:marBottom w:val="0"/>
              <w:divBdr>
                <w:top w:val="none" w:sz="0" w:space="0" w:color="auto"/>
                <w:left w:val="none" w:sz="0" w:space="0" w:color="auto"/>
                <w:bottom w:val="none" w:sz="0" w:space="0" w:color="auto"/>
                <w:right w:val="none" w:sz="0" w:space="0" w:color="auto"/>
              </w:divBdr>
            </w:div>
            <w:div w:id="286785887">
              <w:marLeft w:val="0"/>
              <w:marRight w:val="0"/>
              <w:marTop w:val="0"/>
              <w:marBottom w:val="0"/>
              <w:divBdr>
                <w:top w:val="none" w:sz="0" w:space="0" w:color="auto"/>
                <w:left w:val="none" w:sz="0" w:space="0" w:color="auto"/>
                <w:bottom w:val="none" w:sz="0" w:space="0" w:color="auto"/>
                <w:right w:val="none" w:sz="0" w:space="0" w:color="auto"/>
              </w:divBdr>
            </w:div>
            <w:div w:id="596671454">
              <w:marLeft w:val="0"/>
              <w:marRight w:val="0"/>
              <w:marTop w:val="0"/>
              <w:marBottom w:val="0"/>
              <w:divBdr>
                <w:top w:val="none" w:sz="0" w:space="0" w:color="auto"/>
                <w:left w:val="none" w:sz="0" w:space="0" w:color="auto"/>
                <w:bottom w:val="none" w:sz="0" w:space="0" w:color="auto"/>
                <w:right w:val="none" w:sz="0" w:space="0" w:color="auto"/>
              </w:divBdr>
            </w:div>
            <w:div w:id="682247057">
              <w:marLeft w:val="0"/>
              <w:marRight w:val="0"/>
              <w:marTop w:val="0"/>
              <w:marBottom w:val="0"/>
              <w:divBdr>
                <w:top w:val="none" w:sz="0" w:space="0" w:color="auto"/>
                <w:left w:val="none" w:sz="0" w:space="0" w:color="auto"/>
                <w:bottom w:val="none" w:sz="0" w:space="0" w:color="auto"/>
                <w:right w:val="none" w:sz="0" w:space="0" w:color="auto"/>
              </w:divBdr>
            </w:div>
            <w:div w:id="583806184">
              <w:marLeft w:val="0"/>
              <w:marRight w:val="0"/>
              <w:marTop w:val="0"/>
              <w:marBottom w:val="0"/>
              <w:divBdr>
                <w:top w:val="none" w:sz="0" w:space="0" w:color="auto"/>
                <w:left w:val="none" w:sz="0" w:space="0" w:color="auto"/>
                <w:bottom w:val="none" w:sz="0" w:space="0" w:color="auto"/>
                <w:right w:val="none" w:sz="0" w:space="0" w:color="auto"/>
              </w:divBdr>
            </w:div>
            <w:div w:id="1705859503">
              <w:marLeft w:val="0"/>
              <w:marRight w:val="0"/>
              <w:marTop w:val="0"/>
              <w:marBottom w:val="0"/>
              <w:divBdr>
                <w:top w:val="none" w:sz="0" w:space="0" w:color="auto"/>
                <w:left w:val="none" w:sz="0" w:space="0" w:color="auto"/>
                <w:bottom w:val="none" w:sz="0" w:space="0" w:color="auto"/>
                <w:right w:val="none" w:sz="0" w:space="0" w:color="auto"/>
              </w:divBdr>
            </w:div>
            <w:div w:id="908921684">
              <w:marLeft w:val="0"/>
              <w:marRight w:val="0"/>
              <w:marTop w:val="0"/>
              <w:marBottom w:val="0"/>
              <w:divBdr>
                <w:top w:val="none" w:sz="0" w:space="0" w:color="auto"/>
                <w:left w:val="none" w:sz="0" w:space="0" w:color="auto"/>
                <w:bottom w:val="none" w:sz="0" w:space="0" w:color="auto"/>
                <w:right w:val="none" w:sz="0" w:space="0" w:color="auto"/>
              </w:divBdr>
            </w:div>
            <w:div w:id="472604448">
              <w:marLeft w:val="0"/>
              <w:marRight w:val="0"/>
              <w:marTop w:val="0"/>
              <w:marBottom w:val="0"/>
              <w:divBdr>
                <w:top w:val="none" w:sz="0" w:space="0" w:color="auto"/>
                <w:left w:val="none" w:sz="0" w:space="0" w:color="auto"/>
                <w:bottom w:val="none" w:sz="0" w:space="0" w:color="auto"/>
                <w:right w:val="none" w:sz="0" w:space="0" w:color="auto"/>
              </w:divBdr>
            </w:div>
            <w:div w:id="1872910159">
              <w:marLeft w:val="0"/>
              <w:marRight w:val="0"/>
              <w:marTop w:val="0"/>
              <w:marBottom w:val="0"/>
              <w:divBdr>
                <w:top w:val="none" w:sz="0" w:space="0" w:color="auto"/>
                <w:left w:val="none" w:sz="0" w:space="0" w:color="auto"/>
                <w:bottom w:val="none" w:sz="0" w:space="0" w:color="auto"/>
                <w:right w:val="none" w:sz="0" w:space="0" w:color="auto"/>
              </w:divBdr>
            </w:div>
            <w:div w:id="83304960">
              <w:marLeft w:val="0"/>
              <w:marRight w:val="0"/>
              <w:marTop w:val="0"/>
              <w:marBottom w:val="0"/>
              <w:divBdr>
                <w:top w:val="none" w:sz="0" w:space="0" w:color="auto"/>
                <w:left w:val="none" w:sz="0" w:space="0" w:color="auto"/>
                <w:bottom w:val="none" w:sz="0" w:space="0" w:color="auto"/>
                <w:right w:val="none" w:sz="0" w:space="0" w:color="auto"/>
              </w:divBdr>
            </w:div>
            <w:div w:id="1536966811">
              <w:marLeft w:val="0"/>
              <w:marRight w:val="0"/>
              <w:marTop w:val="0"/>
              <w:marBottom w:val="0"/>
              <w:divBdr>
                <w:top w:val="none" w:sz="0" w:space="0" w:color="auto"/>
                <w:left w:val="none" w:sz="0" w:space="0" w:color="auto"/>
                <w:bottom w:val="none" w:sz="0" w:space="0" w:color="auto"/>
                <w:right w:val="none" w:sz="0" w:space="0" w:color="auto"/>
              </w:divBdr>
            </w:div>
            <w:div w:id="259335399">
              <w:marLeft w:val="0"/>
              <w:marRight w:val="0"/>
              <w:marTop w:val="0"/>
              <w:marBottom w:val="0"/>
              <w:divBdr>
                <w:top w:val="none" w:sz="0" w:space="0" w:color="auto"/>
                <w:left w:val="none" w:sz="0" w:space="0" w:color="auto"/>
                <w:bottom w:val="none" w:sz="0" w:space="0" w:color="auto"/>
                <w:right w:val="none" w:sz="0" w:space="0" w:color="auto"/>
              </w:divBdr>
            </w:div>
            <w:div w:id="1256742424">
              <w:marLeft w:val="0"/>
              <w:marRight w:val="0"/>
              <w:marTop w:val="0"/>
              <w:marBottom w:val="0"/>
              <w:divBdr>
                <w:top w:val="none" w:sz="0" w:space="0" w:color="auto"/>
                <w:left w:val="none" w:sz="0" w:space="0" w:color="auto"/>
                <w:bottom w:val="none" w:sz="0" w:space="0" w:color="auto"/>
                <w:right w:val="none" w:sz="0" w:space="0" w:color="auto"/>
              </w:divBdr>
            </w:div>
            <w:div w:id="1759793940">
              <w:marLeft w:val="0"/>
              <w:marRight w:val="0"/>
              <w:marTop w:val="0"/>
              <w:marBottom w:val="0"/>
              <w:divBdr>
                <w:top w:val="none" w:sz="0" w:space="0" w:color="auto"/>
                <w:left w:val="none" w:sz="0" w:space="0" w:color="auto"/>
                <w:bottom w:val="none" w:sz="0" w:space="0" w:color="auto"/>
                <w:right w:val="none" w:sz="0" w:space="0" w:color="auto"/>
              </w:divBdr>
            </w:div>
            <w:div w:id="884491179">
              <w:marLeft w:val="0"/>
              <w:marRight w:val="0"/>
              <w:marTop w:val="0"/>
              <w:marBottom w:val="0"/>
              <w:divBdr>
                <w:top w:val="none" w:sz="0" w:space="0" w:color="auto"/>
                <w:left w:val="none" w:sz="0" w:space="0" w:color="auto"/>
                <w:bottom w:val="none" w:sz="0" w:space="0" w:color="auto"/>
                <w:right w:val="none" w:sz="0" w:space="0" w:color="auto"/>
              </w:divBdr>
            </w:div>
            <w:div w:id="278074887">
              <w:marLeft w:val="0"/>
              <w:marRight w:val="0"/>
              <w:marTop w:val="0"/>
              <w:marBottom w:val="0"/>
              <w:divBdr>
                <w:top w:val="none" w:sz="0" w:space="0" w:color="auto"/>
                <w:left w:val="none" w:sz="0" w:space="0" w:color="auto"/>
                <w:bottom w:val="none" w:sz="0" w:space="0" w:color="auto"/>
                <w:right w:val="none" w:sz="0" w:space="0" w:color="auto"/>
              </w:divBdr>
            </w:div>
            <w:div w:id="594942863">
              <w:marLeft w:val="0"/>
              <w:marRight w:val="0"/>
              <w:marTop w:val="0"/>
              <w:marBottom w:val="0"/>
              <w:divBdr>
                <w:top w:val="none" w:sz="0" w:space="0" w:color="auto"/>
                <w:left w:val="none" w:sz="0" w:space="0" w:color="auto"/>
                <w:bottom w:val="none" w:sz="0" w:space="0" w:color="auto"/>
                <w:right w:val="none" w:sz="0" w:space="0" w:color="auto"/>
              </w:divBdr>
            </w:div>
            <w:div w:id="1191727381">
              <w:marLeft w:val="0"/>
              <w:marRight w:val="0"/>
              <w:marTop w:val="0"/>
              <w:marBottom w:val="0"/>
              <w:divBdr>
                <w:top w:val="none" w:sz="0" w:space="0" w:color="auto"/>
                <w:left w:val="none" w:sz="0" w:space="0" w:color="auto"/>
                <w:bottom w:val="none" w:sz="0" w:space="0" w:color="auto"/>
                <w:right w:val="none" w:sz="0" w:space="0" w:color="auto"/>
              </w:divBdr>
            </w:div>
            <w:div w:id="966741504">
              <w:marLeft w:val="0"/>
              <w:marRight w:val="0"/>
              <w:marTop w:val="0"/>
              <w:marBottom w:val="0"/>
              <w:divBdr>
                <w:top w:val="none" w:sz="0" w:space="0" w:color="auto"/>
                <w:left w:val="none" w:sz="0" w:space="0" w:color="auto"/>
                <w:bottom w:val="none" w:sz="0" w:space="0" w:color="auto"/>
                <w:right w:val="none" w:sz="0" w:space="0" w:color="auto"/>
              </w:divBdr>
            </w:div>
            <w:div w:id="133452250">
              <w:marLeft w:val="0"/>
              <w:marRight w:val="0"/>
              <w:marTop w:val="0"/>
              <w:marBottom w:val="0"/>
              <w:divBdr>
                <w:top w:val="none" w:sz="0" w:space="0" w:color="auto"/>
                <w:left w:val="none" w:sz="0" w:space="0" w:color="auto"/>
                <w:bottom w:val="none" w:sz="0" w:space="0" w:color="auto"/>
                <w:right w:val="none" w:sz="0" w:space="0" w:color="auto"/>
              </w:divBdr>
            </w:div>
            <w:div w:id="782767375">
              <w:marLeft w:val="0"/>
              <w:marRight w:val="0"/>
              <w:marTop w:val="0"/>
              <w:marBottom w:val="0"/>
              <w:divBdr>
                <w:top w:val="none" w:sz="0" w:space="0" w:color="auto"/>
                <w:left w:val="none" w:sz="0" w:space="0" w:color="auto"/>
                <w:bottom w:val="none" w:sz="0" w:space="0" w:color="auto"/>
                <w:right w:val="none" w:sz="0" w:space="0" w:color="auto"/>
              </w:divBdr>
            </w:div>
            <w:div w:id="1668829524">
              <w:marLeft w:val="0"/>
              <w:marRight w:val="0"/>
              <w:marTop w:val="0"/>
              <w:marBottom w:val="0"/>
              <w:divBdr>
                <w:top w:val="none" w:sz="0" w:space="0" w:color="auto"/>
                <w:left w:val="none" w:sz="0" w:space="0" w:color="auto"/>
                <w:bottom w:val="none" w:sz="0" w:space="0" w:color="auto"/>
                <w:right w:val="none" w:sz="0" w:space="0" w:color="auto"/>
              </w:divBdr>
            </w:div>
            <w:div w:id="764378747">
              <w:marLeft w:val="0"/>
              <w:marRight w:val="0"/>
              <w:marTop w:val="0"/>
              <w:marBottom w:val="0"/>
              <w:divBdr>
                <w:top w:val="none" w:sz="0" w:space="0" w:color="auto"/>
                <w:left w:val="none" w:sz="0" w:space="0" w:color="auto"/>
                <w:bottom w:val="none" w:sz="0" w:space="0" w:color="auto"/>
                <w:right w:val="none" w:sz="0" w:space="0" w:color="auto"/>
              </w:divBdr>
            </w:div>
            <w:div w:id="1473787572">
              <w:marLeft w:val="0"/>
              <w:marRight w:val="0"/>
              <w:marTop w:val="0"/>
              <w:marBottom w:val="0"/>
              <w:divBdr>
                <w:top w:val="none" w:sz="0" w:space="0" w:color="auto"/>
                <w:left w:val="none" w:sz="0" w:space="0" w:color="auto"/>
                <w:bottom w:val="none" w:sz="0" w:space="0" w:color="auto"/>
                <w:right w:val="none" w:sz="0" w:space="0" w:color="auto"/>
              </w:divBdr>
            </w:div>
            <w:div w:id="787627671">
              <w:marLeft w:val="0"/>
              <w:marRight w:val="0"/>
              <w:marTop w:val="0"/>
              <w:marBottom w:val="0"/>
              <w:divBdr>
                <w:top w:val="none" w:sz="0" w:space="0" w:color="auto"/>
                <w:left w:val="none" w:sz="0" w:space="0" w:color="auto"/>
                <w:bottom w:val="none" w:sz="0" w:space="0" w:color="auto"/>
                <w:right w:val="none" w:sz="0" w:space="0" w:color="auto"/>
              </w:divBdr>
            </w:div>
            <w:div w:id="868184849">
              <w:marLeft w:val="0"/>
              <w:marRight w:val="0"/>
              <w:marTop w:val="0"/>
              <w:marBottom w:val="0"/>
              <w:divBdr>
                <w:top w:val="none" w:sz="0" w:space="0" w:color="auto"/>
                <w:left w:val="none" w:sz="0" w:space="0" w:color="auto"/>
                <w:bottom w:val="none" w:sz="0" w:space="0" w:color="auto"/>
                <w:right w:val="none" w:sz="0" w:space="0" w:color="auto"/>
              </w:divBdr>
            </w:div>
            <w:div w:id="1841575005">
              <w:marLeft w:val="0"/>
              <w:marRight w:val="0"/>
              <w:marTop w:val="0"/>
              <w:marBottom w:val="0"/>
              <w:divBdr>
                <w:top w:val="none" w:sz="0" w:space="0" w:color="auto"/>
                <w:left w:val="none" w:sz="0" w:space="0" w:color="auto"/>
                <w:bottom w:val="none" w:sz="0" w:space="0" w:color="auto"/>
                <w:right w:val="none" w:sz="0" w:space="0" w:color="auto"/>
              </w:divBdr>
            </w:div>
            <w:div w:id="1483816672">
              <w:marLeft w:val="0"/>
              <w:marRight w:val="0"/>
              <w:marTop w:val="0"/>
              <w:marBottom w:val="0"/>
              <w:divBdr>
                <w:top w:val="none" w:sz="0" w:space="0" w:color="auto"/>
                <w:left w:val="none" w:sz="0" w:space="0" w:color="auto"/>
                <w:bottom w:val="none" w:sz="0" w:space="0" w:color="auto"/>
                <w:right w:val="none" w:sz="0" w:space="0" w:color="auto"/>
              </w:divBdr>
            </w:div>
            <w:div w:id="852231336">
              <w:marLeft w:val="0"/>
              <w:marRight w:val="0"/>
              <w:marTop w:val="0"/>
              <w:marBottom w:val="0"/>
              <w:divBdr>
                <w:top w:val="none" w:sz="0" w:space="0" w:color="auto"/>
                <w:left w:val="none" w:sz="0" w:space="0" w:color="auto"/>
                <w:bottom w:val="none" w:sz="0" w:space="0" w:color="auto"/>
                <w:right w:val="none" w:sz="0" w:space="0" w:color="auto"/>
              </w:divBdr>
            </w:div>
            <w:div w:id="587421271">
              <w:marLeft w:val="0"/>
              <w:marRight w:val="0"/>
              <w:marTop w:val="0"/>
              <w:marBottom w:val="0"/>
              <w:divBdr>
                <w:top w:val="none" w:sz="0" w:space="0" w:color="auto"/>
                <w:left w:val="none" w:sz="0" w:space="0" w:color="auto"/>
                <w:bottom w:val="none" w:sz="0" w:space="0" w:color="auto"/>
                <w:right w:val="none" w:sz="0" w:space="0" w:color="auto"/>
              </w:divBdr>
            </w:div>
            <w:div w:id="1511606319">
              <w:marLeft w:val="0"/>
              <w:marRight w:val="0"/>
              <w:marTop w:val="0"/>
              <w:marBottom w:val="0"/>
              <w:divBdr>
                <w:top w:val="none" w:sz="0" w:space="0" w:color="auto"/>
                <w:left w:val="none" w:sz="0" w:space="0" w:color="auto"/>
                <w:bottom w:val="none" w:sz="0" w:space="0" w:color="auto"/>
                <w:right w:val="none" w:sz="0" w:space="0" w:color="auto"/>
              </w:divBdr>
            </w:div>
            <w:div w:id="1192840828">
              <w:marLeft w:val="0"/>
              <w:marRight w:val="0"/>
              <w:marTop w:val="0"/>
              <w:marBottom w:val="0"/>
              <w:divBdr>
                <w:top w:val="none" w:sz="0" w:space="0" w:color="auto"/>
                <w:left w:val="none" w:sz="0" w:space="0" w:color="auto"/>
                <w:bottom w:val="none" w:sz="0" w:space="0" w:color="auto"/>
                <w:right w:val="none" w:sz="0" w:space="0" w:color="auto"/>
              </w:divBdr>
            </w:div>
            <w:div w:id="2132624204">
              <w:marLeft w:val="0"/>
              <w:marRight w:val="0"/>
              <w:marTop w:val="0"/>
              <w:marBottom w:val="0"/>
              <w:divBdr>
                <w:top w:val="none" w:sz="0" w:space="0" w:color="auto"/>
                <w:left w:val="none" w:sz="0" w:space="0" w:color="auto"/>
                <w:bottom w:val="none" w:sz="0" w:space="0" w:color="auto"/>
                <w:right w:val="none" w:sz="0" w:space="0" w:color="auto"/>
              </w:divBdr>
            </w:div>
            <w:div w:id="1714384317">
              <w:marLeft w:val="0"/>
              <w:marRight w:val="0"/>
              <w:marTop w:val="0"/>
              <w:marBottom w:val="0"/>
              <w:divBdr>
                <w:top w:val="none" w:sz="0" w:space="0" w:color="auto"/>
                <w:left w:val="none" w:sz="0" w:space="0" w:color="auto"/>
                <w:bottom w:val="none" w:sz="0" w:space="0" w:color="auto"/>
                <w:right w:val="none" w:sz="0" w:space="0" w:color="auto"/>
              </w:divBdr>
            </w:div>
            <w:div w:id="473302924">
              <w:marLeft w:val="0"/>
              <w:marRight w:val="0"/>
              <w:marTop w:val="0"/>
              <w:marBottom w:val="0"/>
              <w:divBdr>
                <w:top w:val="none" w:sz="0" w:space="0" w:color="auto"/>
                <w:left w:val="none" w:sz="0" w:space="0" w:color="auto"/>
                <w:bottom w:val="none" w:sz="0" w:space="0" w:color="auto"/>
                <w:right w:val="none" w:sz="0" w:space="0" w:color="auto"/>
              </w:divBdr>
            </w:div>
            <w:div w:id="2437593">
              <w:marLeft w:val="0"/>
              <w:marRight w:val="0"/>
              <w:marTop w:val="0"/>
              <w:marBottom w:val="0"/>
              <w:divBdr>
                <w:top w:val="none" w:sz="0" w:space="0" w:color="auto"/>
                <w:left w:val="none" w:sz="0" w:space="0" w:color="auto"/>
                <w:bottom w:val="none" w:sz="0" w:space="0" w:color="auto"/>
                <w:right w:val="none" w:sz="0" w:space="0" w:color="auto"/>
              </w:divBdr>
            </w:div>
            <w:div w:id="1907569112">
              <w:marLeft w:val="0"/>
              <w:marRight w:val="0"/>
              <w:marTop w:val="0"/>
              <w:marBottom w:val="0"/>
              <w:divBdr>
                <w:top w:val="none" w:sz="0" w:space="0" w:color="auto"/>
                <w:left w:val="none" w:sz="0" w:space="0" w:color="auto"/>
                <w:bottom w:val="none" w:sz="0" w:space="0" w:color="auto"/>
                <w:right w:val="none" w:sz="0" w:space="0" w:color="auto"/>
              </w:divBdr>
            </w:div>
            <w:div w:id="1297565677">
              <w:marLeft w:val="0"/>
              <w:marRight w:val="0"/>
              <w:marTop w:val="0"/>
              <w:marBottom w:val="0"/>
              <w:divBdr>
                <w:top w:val="none" w:sz="0" w:space="0" w:color="auto"/>
                <w:left w:val="none" w:sz="0" w:space="0" w:color="auto"/>
                <w:bottom w:val="none" w:sz="0" w:space="0" w:color="auto"/>
                <w:right w:val="none" w:sz="0" w:space="0" w:color="auto"/>
              </w:divBdr>
            </w:div>
            <w:div w:id="1699310345">
              <w:marLeft w:val="0"/>
              <w:marRight w:val="0"/>
              <w:marTop w:val="0"/>
              <w:marBottom w:val="0"/>
              <w:divBdr>
                <w:top w:val="none" w:sz="0" w:space="0" w:color="auto"/>
                <w:left w:val="none" w:sz="0" w:space="0" w:color="auto"/>
                <w:bottom w:val="none" w:sz="0" w:space="0" w:color="auto"/>
                <w:right w:val="none" w:sz="0" w:space="0" w:color="auto"/>
              </w:divBdr>
            </w:div>
            <w:div w:id="1324819343">
              <w:marLeft w:val="0"/>
              <w:marRight w:val="0"/>
              <w:marTop w:val="0"/>
              <w:marBottom w:val="0"/>
              <w:divBdr>
                <w:top w:val="none" w:sz="0" w:space="0" w:color="auto"/>
                <w:left w:val="none" w:sz="0" w:space="0" w:color="auto"/>
                <w:bottom w:val="none" w:sz="0" w:space="0" w:color="auto"/>
                <w:right w:val="none" w:sz="0" w:space="0" w:color="auto"/>
              </w:divBdr>
            </w:div>
            <w:div w:id="1230309634">
              <w:marLeft w:val="0"/>
              <w:marRight w:val="0"/>
              <w:marTop w:val="0"/>
              <w:marBottom w:val="0"/>
              <w:divBdr>
                <w:top w:val="none" w:sz="0" w:space="0" w:color="auto"/>
                <w:left w:val="none" w:sz="0" w:space="0" w:color="auto"/>
                <w:bottom w:val="none" w:sz="0" w:space="0" w:color="auto"/>
                <w:right w:val="none" w:sz="0" w:space="0" w:color="auto"/>
              </w:divBdr>
            </w:div>
            <w:div w:id="495073518">
              <w:marLeft w:val="0"/>
              <w:marRight w:val="0"/>
              <w:marTop w:val="0"/>
              <w:marBottom w:val="0"/>
              <w:divBdr>
                <w:top w:val="none" w:sz="0" w:space="0" w:color="auto"/>
                <w:left w:val="none" w:sz="0" w:space="0" w:color="auto"/>
                <w:bottom w:val="none" w:sz="0" w:space="0" w:color="auto"/>
                <w:right w:val="none" w:sz="0" w:space="0" w:color="auto"/>
              </w:divBdr>
            </w:div>
            <w:div w:id="173031051">
              <w:marLeft w:val="0"/>
              <w:marRight w:val="0"/>
              <w:marTop w:val="0"/>
              <w:marBottom w:val="0"/>
              <w:divBdr>
                <w:top w:val="none" w:sz="0" w:space="0" w:color="auto"/>
                <w:left w:val="none" w:sz="0" w:space="0" w:color="auto"/>
                <w:bottom w:val="none" w:sz="0" w:space="0" w:color="auto"/>
                <w:right w:val="none" w:sz="0" w:space="0" w:color="auto"/>
              </w:divBdr>
            </w:div>
            <w:div w:id="1686053231">
              <w:marLeft w:val="0"/>
              <w:marRight w:val="0"/>
              <w:marTop w:val="0"/>
              <w:marBottom w:val="0"/>
              <w:divBdr>
                <w:top w:val="none" w:sz="0" w:space="0" w:color="auto"/>
                <w:left w:val="none" w:sz="0" w:space="0" w:color="auto"/>
                <w:bottom w:val="none" w:sz="0" w:space="0" w:color="auto"/>
                <w:right w:val="none" w:sz="0" w:space="0" w:color="auto"/>
              </w:divBdr>
            </w:div>
            <w:div w:id="533232127">
              <w:marLeft w:val="0"/>
              <w:marRight w:val="0"/>
              <w:marTop w:val="0"/>
              <w:marBottom w:val="0"/>
              <w:divBdr>
                <w:top w:val="none" w:sz="0" w:space="0" w:color="auto"/>
                <w:left w:val="none" w:sz="0" w:space="0" w:color="auto"/>
                <w:bottom w:val="none" w:sz="0" w:space="0" w:color="auto"/>
                <w:right w:val="none" w:sz="0" w:space="0" w:color="auto"/>
              </w:divBdr>
            </w:div>
            <w:div w:id="1170608637">
              <w:marLeft w:val="0"/>
              <w:marRight w:val="0"/>
              <w:marTop w:val="0"/>
              <w:marBottom w:val="0"/>
              <w:divBdr>
                <w:top w:val="none" w:sz="0" w:space="0" w:color="auto"/>
                <w:left w:val="none" w:sz="0" w:space="0" w:color="auto"/>
                <w:bottom w:val="none" w:sz="0" w:space="0" w:color="auto"/>
                <w:right w:val="none" w:sz="0" w:space="0" w:color="auto"/>
              </w:divBdr>
            </w:div>
            <w:div w:id="845629964">
              <w:marLeft w:val="0"/>
              <w:marRight w:val="0"/>
              <w:marTop w:val="0"/>
              <w:marBottom w:val="0"/>
              <w:divBdr>
                <w:top w:val="none" w:sz="0" w:space="0" w:color="auto"/>
                <w:left w:val="none" w:sz="0" w:space="0" w:color="auto"/>
                <w:bottom w:val="none" w:sz="0" w:space="0" w:color="auto"/>
                <w:right w:val="none" w:sz="0" w:space="0" w:color="auto"/>
              </w:divBdr>
            </w:div>
            <w:div w:id="1379285208">
              <w:marLeft w:val="0"/>
              <w:marRight w:val="0"/>
              <w:marTop w:val="0"/>
              <w:marBottom w:val="0"/>
              <w:divBdr>
                <w:top w:val="none" w:sz="0" w:space="0" w:color="auto"/>
                <w:left w:val="none" w:sz="0" w:space="0" w:color="auto"/>
                <w:bottom w:val="none" w:sz="0" w:space="0" w:color="auto"/>
                <w:right w:val="none" w:sz="0" w:space="0" w:color="auto"/>
              </w:divBdr>
            </w:div>
            <w:div w:id="1118642550">
              <w:marLeft w:val="0"/>
              <w:marRight w:val="0"/>
              <w:marTop w:val="0"/>
              <w:marBottom w:val="0"/>
              <w:divBdr>
                <w:top w:val="none" w:sz="0" w:space="0" w:color="auto"/>
                <w:left w:val="none" w:sz="0" w:space="0" w:color="auto"/>
                <w:bottom w:val="none" w:sz="0" w:space="0" w:color="auto"/>
                <w:right w:val="none" w:sz="0" w:space="0" w:color="auto"/>
              </w:divBdr>
            </w:div>
            <w:div w:id="1254162951">
              <w:marLeft w:val="0"/>
              <w:marRight w:val="0"/>
              <w:marTop w:val="0"/>
              <w:marBottom w:val="0"/>
              <w:divBdr>
                <w:top w:val="none" w:sz="0" w:space="0" w:color="auto"/>
                <w:left w:val="none" w:sz="0" w:space="0" w:color="auto"/>
                <w:bottom w:val="none" w:sz="0" w:space="0" w:color="auto"/>
                <w:right w:val="none" w:sz="0" w:space="0" w:color="auto"/>
              </w:divBdr>
            </w:div>
            <w:div w:id="1278171584">
              <w:marLeft w:val="0"/>
              <w:marRight w:val="0"/>
              <w:marTop w:val="0"/>
              <w:marBottom w:val="0"/>
              <w:divBdr>
                <w:top w:val="none" w:sz="0" w:space="0" w:color="auto"/>
                <w:left w:val="none" w:sz="0" w:space="0" w:color="auto"/>
                <w:bottom w:val="none" w:sz="0" w:space="0" w:color="auto"/>
                <w:right w:val="none" w:sz="0" w:space="0" w:color="auto"/>
              </w:divBdr>
            </w:div>
            <w:div w:id="1131245254">
              <w:marLeft w:val="0"/>
              <w:marRight w:val="0"/>
              <w:marTop w:val="0"/>
              <w:marBottom w:val="0"/>
              <w:divBdr>
                <w:top w:val="none" w:sz="0" w:space="0" w:color="auto"/>
                <w:left w:val="none" w:sz="0" w:space="0" w:color="auto"/>
                <w:bottom w:val="none" w:sz="0" w:space="0" w:color="auto"/>
                <w:right w:val="none" w:sz="0" w:space="0" w:color="auto"/>
              </w:divBdr>
            </w:div>
            <w:div w:id="1396925939">
              <w:marLeft w:val="0"/>
              <w:marRight w:val="0"/>
              <w:marTop w:val="0"/>
              <w:marBottom w:val="0"/>
              <w:divBdr>
                <w:top w:val="none" w:sz="0" w:space="0" w:color="auto"/>
                <w:left w:val="none" w:sz="0" w:space="0" w:color="auto"/>
                <w:bottom w:val="none" w:sz="0" w:space="0" w:color="auto"/>
                <w:right w:val="none" w:sz="0" w:space="0" w:color="auto"/>
              </w:divBdr>
            </w:div>
            <w:div w:id="998928245">
              <w:marLeft w:val="0"/>
              <w:marRight w:val="0"/>
              <w:marTop w:val="0"/>
              <w:marBottom w:val="0"/>
              <w:divBdr>
                <w:top w:val="none" w:sz="0" w:space="0" w:color="auto"/>
                <w:left w:val="none" w:sz="0" w:space="0" w:color="auto"/>
                <w:bottom w:val="none" w:sz="0" w:space="0" w:color="auto"/>
                <w:right w:val="none" w:sz="0" w:space="0" w:color="auto"/>
              </w:divBdr>
            </w:div>
            <w:div w:id="178280648">
              <w:marLeft w:val="0"/>
              <w:marRight w:val="0"/>
              <w:marTop w:val="0"/>
              <w:marBottom w:val="0"/>
              <w:divBdr>
                <w:top w:val="none" w:sz="0" w:space="0" w:color="auto"/>
                <w:left w:val="none" w:sz="0" w:space="0" w:color="auto"/>
                <w:bottom w:val="none" w:sz="0" w:space="0" w:color="auto"/>
                <w:right w:val="none" w:sz="0" w:space="0" w:color="auto"/>
              </w:divBdr>
            </w:div>
            <w:div w:id="558438421">
              <w:marLeft w:val="0"/>
              <w:marRight w:val="0"/>
              <w:marTop w:val="0"/>
              <w:marBottom w:val="0"/>
              <w:divBdr>
                <w:top w:val="none" w:sz="0" w:space="0" w:color="auto"/>
                <w:left w:val="none" w:sz="0" w:space="0" w:color="auto"/>
                <w:bottom w:val="none" w:sz="0" w:space="0" w:color="auto"/>
                <w:right w:val="none" w:sz="0" w:space="0" w:color="auto"/>
              </w:divBdr>
            </w:div>
            <w:div w:id="1794133974">
              <w:marLeft w:val="0"/>
              <w:marRight w:val="0"/>
              <w:marTop w:val="0"/>
              <w:marBottom w:val="0"/>
              <w:divBdr>
                <w:top w:val="none" w:sz="0" w:space="0" w:color="auto"/>
                <w:left w:val="none" w:sz="0" w:space="0" w:color="auto"/>
                <w:bottom w:val="none" w:sz="0" w:space="0" w:color="auto"/>
                <w:right w:val="none" w:sz="0" w:space="0" w:color="auto"/>
              </w:divBdr>
            </w:div>
            <w:div w:id="1515729080">
              <w:marLeft w:val="0"/>
              <w:marRight w:val="0"/>
              <w:marTop w:val="0"/>
              <w:marBottom w:val="0"/>
              <w:divBdr>
                <w:top w:val="none" w:sz="0" w:space="0" w:color="auto"/>
                <w:left w:val="none" w:sz="0" w:space="0" w:color="auto"/>
                <w:bottom w:val="none" w:sz="0" w:space="0" w:color="auto"/>
                <w:right w:val="none" w:sz="0" w:space="0" w:color="auto"/>
              </w:divBdr>
            </w:div>
            <w:div w:id="212162059">
              <w:marLeft w:val="0"/>
              <w:marRight w:val="0"/>
              <w:marTop w:val="0"/>
              <w:marBottom w:val="0"/>
              <w:divBdr>
                <w:top w:val="none" w:sz="0" w:space="0" w:color="auto"/>
                <w:left w:val="none" w:sz="0" w:space="0" w:color="auto"/>
                <w:bottom w:val="none" w:sz="0" w:space="0" w:color="auto"/>
                <w:right w:val="none" w:sz="0" w:space="0" w:color="auto"/>
              </w:divBdr>
            </w:div>
            <w:div w:id="107117617">
              <w:marLeft w:val="0"/>
              <w:marRight w:val="0"/>
              <w:marTop w:val="0"/>
              <w:marBottom w:val="0"/>
              <w:divBdr>
                <w:top w:val="none" w:sz="0" w:space="0" w:color="auto"/>
                <w:left w:val="none" w:sz="0" w:space="0" w:color="auto"/>
                <w:bottom w:val="none" w:sz="0" w:space="0" w:color="auto"/>
                <w:right w:val="none" w:sz="0" w:space="0" w:color="auto"/>
              </w:divBdr>
            </w:div>
            <w:div w:id="2900839">
              <w:marLeft w:val="0"/>
              <w:marRight w:val="0"/>
              <w:marTop w:val="0"/>
              <w:marBottom w:val="0"/>
              <w:divBdr>
                <w:top w:val="none" w:sz="0" w:space="0" w:color="auto"/>
                <w:left w:val="none" w:sz="0" w:space="0" w:color="auto"/>
                <w:bottom w:val="none" w:sz="0" w:space="0" w:color="auto"/>
                <w:right w:val="none" w:sz="0" w:space="0" w:color="auto"/>
              </w:divBdr>
            </w:div>
            <w:div w:id="1789858108">
              <w:marLeft w:val="0"/>
              <w:marRight w:val="0"/>
              <w:marTop w:val="0"/>
              <w:marBottom w:val="0"/>
              <w:divBdr>
                <w:top w:val="none" w:sz="0" w:space="0" w:color="auto"/>
                <w:left w:val="none" w:sz="0" w:space="0" w:color="auto"/>
                <w:bottom w:val="none" w:sz="0" w:space="0" w:color="auto"/>
                <w:right w:val="none" w:sz="0" w:space="0" w:color="auto"/>
              </w:divBdr>
            </w:div>
            <w:div w:id="711196747">
              <w:marLeft w:val="0"/>
              <w:marRight w:val="0"/>
              <w:marTop w:val="0"/>
              <w:marBottom w:val="0"/>
              <w:divBdr>
                <w:top w:val="none" w:sz="0" w:space="0" w:color="auto"/>
                <w:left w:val="none" w:sz="0" w:space="0" w:color="auto"/>
                <w:bottom w:val="none" w:sz="0" w:space="0" w:color="auto"/>
                <w:right w:val="none" w:sz="0" w:space="0" w:color="auto"/>
              </w:divBdr>
            </w:div>
            <w:div w:id="1164855418">
              <w:marLeft w:val="0"/>
              <w:marRight w:val="0"/>
              <w:marTop w:val="0"/>
              <w:marBottom w:val="0"/>
              <w:divBdr>
                <w:top w:val="none" w:sz="0" w:space="0" w:color="auto"/>
                <w:left w:val="none" w:sz="0" w:space="0" w:color="auto"/>
                <w:bottom w:val="none" w:sz="0" w:space="0" w:color="auto"/>
                <w:right w:val="none" w:sz="0" w:space="0" w:color="auto"/>
              </w:divBdr>
            </w:div>
            <w:div w:id="245262601">
              <w:marLeft w:val="0"/>
              <w:marRight w:val="0"/>
              <w:marTop w:val="0"/>
              <w:marBottom w:val="0"/>
              <w:divBdr>
                <w:top w:val="none" w:sz="0" w:space="0" w:color="auto"/>
                <w:left w:val="none" w:sz="0" w:space="0" w:color="auto"/>
                <w:bottom w:val="none" w:sz="0" w:space="0" w:color="auto"/>
                <w:right w:val="none" w:sz="0" w:space="0" w:color="auto"/>
              </w:divBdr>
            </w:div>
            <w:div w:id="398747616">
              <w:marLeft w:val="0"/>
              <w:marRight w:val="0"/>
              <w:marTop w:val="0"/>
              <w:marBottom w:val="0"/>
              <w:divBdr>
                <w:top w:val="none" w:sz="0" w:space="0" w:color="auto"/>
                <w:left w:val="none" w:sz="0" w:space="0" w:color="auto"/>
                <w:bottom w:val="none" w:sz="0" w:space="0" w:color="auto"/>
                <w:right w:val="none" w:sz="0" w:space="0" w:color="auto"/>
              </w:divBdr>
            </w:div>
            <w:div w:id="776678302">
              <w:marLeft w:val="0"/>
              <w:marRight w:val="0"/>
              <w:marTop w:val="0"/>
              <w:marBottom w:val="0"/>
              <w:divBdr>
                <w:top w:val="none" w:sz="0" w:space="0" w:color="auto"/>
                <w:left w:val="none" w:sz="0" w:space="0" w:color="auto"/>
                <w:bottom w:val="none" w:sz="0" w:space="0" w:color="auto"/>
                <w:right w:val="none" w:sz="0" w:space="0" w:color="auto"/>
              </w:divBdr>
            </w:div>
            <w:div w:id="1698310381">
              <w:marLeft w:val="0"/>
              <w:marRight w:val="0"/>
              <w:marTop w:val="0"/>
              <w:marBottom w:val="0"/>
              <w:divBdr>
                <w:top w:val="none" w:sz="0" w:space="0" w:color="auto"/>
                <w:left w:val="none" w:sz="0" w:space="0" w:color="auto"/>
                <w:bottom w:val="none" w:sz="0" w:space="0" w:color="auto"/>
                <w:right w:val="none" w:sz="0" w:space="0" w:color="auto"/>
              </w:divBdr>
            </w:div>
            <w:div w:id="726532597">
              <w:marLeft w:val="0"/>
              <w:marRight w:val="0"/>
              <w:marTop w:val="0"/>
              <w:marBottom w:val="0"/>
              <w:divBdr>
                <w:top w:val="none" w:sz="0" w:space="0" w:color="auto"/>
                <w:left w:val="none" w:sz="0" w:space="0" w:color="auto"/>
                <w:bottom w:val="none" w:sz="0" w:space="0" w:color="auto"/>
                <w:right w:val="none" w:sz="0" w:space="0" w:color="auto"/>
              </w:divBdr>
            </w:div>
            <w:div w:id="286471752">
              <w:marLeft w:val="0"/>
              <w:marRight w:val="0"/>
              <w:marTop w:val="0"/>
              <w:marBottom w:val="0"/>
              <w:divBdr>
                <w:top w:val="none" w:sz="0" w:space="0" w:color="auto"/>
                <w:left w:val="none" w:sz="0" w:space="0" w:color="auto"/>
                <w:bottom w:val="none" w:sz="0" w:space="0" w:color="auto"/>
                <w:right w:val="none" w:sz="0" w:space="0" w:color="auto"/>
              </w:divBdr>
            </w:div>
            <w:div w:id="1906721824">
              <w:marLeft w:val="0"/>
              <w:marRight w:val="0"/>
              <w:marTop w:val="0"/>
              <w:marBottom w:val="0"/>
              <w:divBdr>
                <w:top w:val="none" w:sz="0" w:space="0" w:color="auto"/>
                <w:left w:val="none" w:sz="0" w:space="0" w:color="auto"/>
                <w:bottom w:val="none" w:sz="0" w:space="0" w:color="auto"/>
                <w:right w:val="none" w:sz="0" w:space="0" w:color="auto"/>
              </w:divBdr>
            </w:div>
            <w:div w:id="783889834">
              <w:marLeft w:val="0"/>
              <w:marRight w:val="0"/>
              <w:marTop w:val="0"/>
              <w:marBottom w:val="0"/>
              <w:divBdr>
                <w:top w:val="none" w:sz="0" w:space="0" w:color="auto"/>
                <w:left w:val="none" w:sz="0" w:space="0" w:color="auto"/>
                <w:bottom w:val="none" w:sz="0" w:space="0" w:color="auto"/>
                <w:right w:val="none" w:sz="0" w:space="0" w:color="auto"/>
              </w:divBdr>
            </w:div>
            <w:div w:id="1344359514">
              <w:marLeft w:val="0"/>
              <w:marRight w:val="0"/>
              <w:marTop w:val="0"/>
              <w:marBottom w:val="0"/>
              <w:divBdr>
                <w:top w:val="none" w:sz="0" w:space="0" w:color="auto"/>
                <w:left w:val="none" w:sz="0" w:space="0" w:color="auto"/>
                <w:bottom w:val="none" w:sz="0" w:space="0" w:color="auto"/>
                <w:right w:val="none" w:sz="0" w:space="0" w:color="auto"/>
              </w:divBdr>
            </w:div>
            <w:div w:id="759643932">
              <w:marLeft w:val="0"/>
              <w:marRight w:val="0"/>
              <w:marTop w:val="0"/>
              <w:marBottom w:val="0"/>
              <w:divBdr>
                <w:top w:val="none" w:sz="0" w:space="0" w:color="auto"/>
                <w:left w:val="none" w:sz="0" w:space="0" w:color="auto"/>
                <w:bottom w:val="none" w:sz="0" w:space="0" w:color="auto"/>
                <w:right w:val="none" w:sz="0" w:space="0" w:color="auto"/>
              </w:divBdr>
            </w:div>
            <w:div w:id="548108103">
              <w:marLeft w:val="0"/>
              <w:marRight w:val="0"/>
              <w:marTop w:val="0"/>
              <w:marBottom w:val="0"/>
              <w:divBdr>
                <w:top w:val="none" w:sz="0" w:space="0" w:color="auto"/>
                <w:left w:val="none" w:sz="0" w:space="0" w:color="auto"/>
                <w:bottom w:val="none" w:sz="0" w:space="0" w:color="auto"/>
                <w:right w:val="none" w:sz="0" w:space="0" w:color="auto"/>
              </w:divBdr>
            </w:div>
            <w:div w:id="225999010">
              <w:marLeft w:val="0"/>
              <w:marRight w:val="0"/>
              <w:marTop w:val="0"/>
              <w:marBottom w:val="0"/>
              <w:divBdr>
                <w:top w:val="none" w:sz="0" w:space="0" w:color="auto"/>
                <w:left w:val="none" w:sz="0" w:space="0" w:color="auto"/>
                <w:bottom w:val="none" w:sz="0" w:space="0" w:color="auto"/>
                <w:right w:val="none" w:sz="0" w:space="0" w:color="auto"/>
              </w:divBdr>
            </w:div>
            <w:div w:id="134879746">
              <w:marLeft w:val="0"/>
              <w:marRight w:val="0"/>
              <w:marTop w:val="0"/>
              <w:marBottom w:val="0"/>
              <w:divBdr>
                <w:top w:val="none" w:sz="0" w:space="0" w:color="auto"/>
                <w:left w:val="none" w:sz="0" w:space="0" w:color="auto"/>
                <w:bottom w:val="none" w:sz="0" w:space="0" w:color="auto"/>
                <w:right w:val="none" w:sz="0" w:space="0" w:color="auto"/>
              </w:divBdr>
            </w:div>
            <w:div w:id="1063482842">
              <w:marLeft w:val="0"/>
              <w:marRight w:val="0"/>
              <w:marTop w:val="0"/>
              <w:marBottom w:val="0"/>
              <w:divBdr>
                <w:top w:val="none" w:sz="0" w:space="0" w:color="auto"/>
                <w:left w:val="none" w:sz="0" w:space="0" w:color="auto"/>
                <w:bottom w:val="none" w:sz="0" w:space="0" w:color="auto"/>
                <w:right w:val="none" w:sz="0" w:space="0" w:color="auto"/>
              </w:divBdr>
            </w:div>
            <w:div w:id="1542740908">
              <w:marLeft w:val="0"/>
              <w:marRight w:val="0"/>
              <w:marTop w:val="0"/>
              <w:marBottom w:val="0"/>
              <w:divBdr>
                <w:top w:val="none" w:sz="0" w:space="0" w:color="auto"/>
                <w:left w:val="none" w:sz="0" w:space="0" w:color="auto"/>
                <w:bottom w:val="none" w:sz="0" w:space="0" w:color="auto"/>
                <w:right w:val="none" w:sz="0" w:space="0" w:color="auto"/>
              </w:divBdr>
            </w:div>
            <w:div w:id="1889802574">
              <w:marLeft w:val="0"/>
              <w:marRight w:val="0"/>
              <w:marTop w:val="0"/>
              <w:marBottom w:val="0"/>
              <w:divBdr>
                <w:top w:val="none" w:sz="0" w:space="0" w:color="auto"/>
                <w:left w:val="none" w:sz="0" w:space="0" w:color="auto"/>
                <w:bottom w:val="none" w:sz="0" w:space="0" w:color="auto"/>
                <w:right w:val="none" w:sz="0" w:space="0" w:color="auto"/>
              </w:divBdr>
            </w:div>
            <w:div w:id="1292789982">
              <w:marLeft w:val="0"/>
              <w:marRight w:val="0"/>
              <w:marTop w:val="0"/>
              <w:marBottom w:val="0"/>
              <w:divBdr>
                <w:top w:val="none" w:sz="0" w:space="0" w:color="auto"/>
                <w:left w:val="none" w:sz="0" w:space="0" w:color="auto"/>
                <w:bottom w:val="none" w:sz="0" w:space="0" w:color="auto"/>
                <w:right w:val="none" w:sz="0" w:space="0" w:color="auto"/>
              </w:divBdr>
            </w:div>
            <w:div w:id="1069109912">
              <w:marLeft w:val="0"/>
              <w:marRight w:val="0"/>
              <w:marTop w:val="0"/>
              <w:marBottom w:val="0"/>
              <w:divBdr>
                <w:top w:val="none" w:sz="0" w:space="0" w:color="auto"/>
                <w:left w:val="none" w:sz="0" w:space="0" w:color="auto"/>
                <w:bottom w:val="none" w:sz="0" w:space="0" w:color="auto"/>
                <w:right w:val="none" w:sz="0" w:space="0" w:color="auto"/>
              </w:divBdr>
            </w:div>
            <w:div w:id="750278660">
              <w:marLeft w:val="0"/>
              <w:marRight w:val="0"/>
              <w:marTop w:val="0"/>
              <w:marBottom w:val="0"/>
              <w:divBdr>
                <w:top w:val="none" w:sz="0" w:space="0" w:color="auto"/>
                <w:left w:val="none" w:sz="0" w:space="0" w:color="auto"/>
                <w:bottom w:val="none" w:sz="0" w:space="0" w:color="auto"/>
                <w:right w:val="none" w:sz="0" w:space="0" w:color="auto"/>
              </w:divBdr>
            </w:div>
            <w:div w:id="938608113">
              <w:marLeft w:val="0"/>
              <w:marRight w:val="0"/>
              <w:marTop w:val="0"/>
              <w:marBottom w:val="0"/>
              <w:divBdr>
                <w:top w:val="none" w:sz="0" w:space="0" w:color="auto"/>
                <w:left w:val="none" w:sz="0" w:space="0" w:color="auto"/>
                <w:bottom w:val="none" w:sz="0" w:space="0" w:color="auto"/>
                <w:right w:val="none" w:sz="0" w:space="0" w:color="auto"/>
              </w:divBdr>
            </w:div>
            <w:div w:id="1789856593">
              <w:marLeft w:val="0"/>
              <w:marRight w:val="0"/>
              <w:marTop w:val="0"/>
              <w:marBottom w:val="0"/>
              <w:divBdr>
                <w:top w:val="none" w:sz="0" w:space="0" w:color="auto"/>
                <w:left w:val="none" w:sz="0" w:space="0" w:color="auto"/>
                <w:bottom w:val="none" w:sz="0" w:space="0" w:color="auto"/>
                <w:right w:val="none" w:sz="0" w:space="0" w:color="auto"/>
              </w:divBdr>
            </w:div>
            <w:div w:id="545676482">
              <w:marLeft w:val="0"/>
              <w:marRight w:val="0"/>
              <w:marTop w:val="0"/>
              <w:marBottom w:val="0"/>
              <w:divBdr>
                <w:top w:val="none" w:sz="0" w:space="0" w:color="auto"/>
                <w:left w:val="none" w:sz="0" w:space="0" w:color="auto"/>
                <w:bottom w:val="none" w:sz="0" w:space="0" w:color="auto"/>
                <w:right w:val="none" w:sz="0" w:space="0" w:color="auto"/>
              </w:divBdr>
            </w:div>
            <w:div w:id="816990960">
              <w:marLeft w:val="0"/>
              <w:marRight w:val="0"/>
              <w:marTop w:val="0"/>
              <w:marBottom w:val="0"/>
              <w:divBdr>
                <w:top w:val="none" w:sz="0" w:space="0" w:color="auto"/>
                <w:left w:val="none" w:sz="0" w:space="0" w:color="auto"/>
                <w:bottom w:val="none" w:sz="0" w:space="0" w:color="auto"/>
                <w:right w:val="none" w:sz="0" w:space="0" w:color="auto"/>
              </w:divBdr>
            </w:div>
            <w:div w:id="2027173806">
              <w:marLeft w:val="0"/>
              <w:marRight w:val="0"/>
              <w:marTop w:val="0"/>
              <w:marBottom w:val="0"/>
              <w:divBdr>
                <w:top w:val="none" w:sz="0" w:space="0" w:color="auto"/>
                <w:left w:val="none" w:sz="0" w:space="0" w:color="auto"/>
                <w:bottom w:val="none" w:sz="0" w:space="0" w:color="auto"/>
                <w:right w:val="none" w:sz="0" w:space="0" w:color="auto"/>
              </w:divBdr>
            </w:div>
            <w:div w:id="503283111">
              <w:marLeft w:val="0"/>
              <w:marRight w:val="0"/>
              <w:marTop w:val="0"/>
              <w:marBottom w:val="0"/>
              <w:divBdr>
                <w:top w:val="none" w:sz="0" w:space="0" w:color="auto"/>
                <w:left w:val="none" w:sz="0" w:space="0" w:color="auto"/>
                <w:bottom w:val="none" w:sz="0" w:space="0" w:color="auto"/>
                <w:right w:val="none" w:sz="0" w:space="0" w:color="auto"/>
              </w:divBdr>
            </w:div>
            <w:div w:id="379479512">
              <w:marLeft w:val="0"/>
              <w:marRight w:val="0"/>
              <w:marTop w:val="0"/>
              <w:marBottom w:val="0"/>
              <w:divBdr>
                <w:top w:val="none" w:sz="0" w:space="0" w:color="auto"/>
                <w:left w:val="none" w:sz="0" w:space="0" w:color="auto"/>
                <w:bottom w:val="none" w:sz="0" w:space="0" w:color="auto"/>
                <w:right w:val="none" w:sz="0" w:space="0" w:color="auto"/>
              </w:divBdr>
            </w:div>
            <w:div w:id="757747559">
              <w:marLeft w:val="0"/>
              <w:marRight w:val="0"/>
              <w:marTop w:val="0"/>
              <w:marBottom w:val="0"/>
              <w:divBdr>
                <w:top w:val="none" w:sz="0" w:space="0" w:color="auto"/>
                <w:left w:val="none" w:sz="0" w:space="0" w:color="auto"/>
                <w:bottom w:val="none" w:sz="0" w:space="0" w:color="auto"/>
                <w:right w:val="none" w:sz="0" w:space="0" w:color="auto"/>
              </w:divBdr>
            </w:div>
            <w:div w:id="880046391">
              <w:marLeft w:val="0"/>
              <w:marRight w:val="0"/>
              <w:marTop w:val="0"/>
              <w:marBottom w:val="0"/>
              <w:divBdr>
                <w:top w:val="none" w:sz="0" w:space="0" w:color="auto"/>
                <w:left w:val="none" w:sz="0" w:space="0" w:color="auto"/>
                <w:bottom w:val="none" w:sz="0" w:space="0" w:color="auto"/>
                <w:right w:val="none" w:sz="0" w:space="0" w:color="auto"/>
              </w:divBdr>
            </w:div>
            <w:div w:id="2106924056">
              <w:marLeft w:val="0"/>
              <w:marRight w:val="0"/>
              <w:marTop w:val="0"/>
              <w:marBottom w:val="0"/>
              <w:divBdr>
                <w:top w:val="none" w:sz="0" w:space="0" w:color="auto"/>
                <w:left w:val="none" w:sz="0" w:space="0" w:color="auto"/>
                <w:bottom w:val="none" w:sz="0" w:space="0" w:color="auto"/>
                <w:right w:val="none" w:sz="0" w:space="0" w:color="auto"/>
              </w:divBdr>
            </w:div>
            <w:div w:id="1224834890">
              <w:marLeft w:val="0"/>
              <w:marRight w:val="0"/>
              <w:marTop w:val="0"/>
              <w:marBottom w:val="0"/>
              <w:divBdr>
                <w:top w:val="none" w:sz="0" w:space="0" w:color="auto"/>
                <w:left w:val="none" w:sz="0" w:space="0" w:color="auto"/>
                <w:bottom w:val="none" w:sz="0" w:space="0" w:color="auto"/>
                <w:right w:val="none" w:sz="0" w:space="0" w:color="auto"/>
              </w:divBdr>
            </w:div>
            <w:div w:id="1846239710">
              <w:marLeft w:val="0"/>
              <w:marRight w:val="0"/>
              <w:marTop w:val="0"/>
              <w:marBottom w:val="0"/>
              <w:divBdr>
                <w:top w:val="none" w:sz="0" w:space="0" w:color="auto"/>
                <w:left w:val="none" w:sz="0" w:space="0" w:color="auto"/>
                <w:bottom w:val="none" w:sz="0" w:space="0" w:color="auto"/>
                <w:right w:val="none" w:sz="0" w:space="0" w:color="auto"/>
              </w:divBdr>
            </w:div>
            <w:div w:id="635139139">
              <w:marLeft w:val="0"/>
              <w:marRight w:val="0"/>
              <w:marTop w:val="0"/>
              <w:marBottom w:val="0"/>
              <w:divBdr>
                <w:top w:val="none" w:sz="0" w:space="0" w:color="auto"/>
                <w:left w:val="none" w:sz="0" w:space="0" w:color="auto"/>
                <w:bottom w:val="none" w:sz="0" w:space="0" w:color="auto"/>
                <w:right w:val="none" w:sz="0" w:space="0" w:color="auto"/>
              </w:divBdr>
            </w:div>
            <w:div w:id="1302465243">
              <w:marLeft w:val="0"/>
              <w:marRight w:val="0"/>
              <w:marTop w:val="0"/>
              <w:marBottom w:val="0"/>
              <w:divBdr>
                <w:top w:val="none" w:sz="0" w:space="0" w:color="auto"/>
                <w:left w:val="none" w:sz="0" w:space="0" w:color="auto"/>
                <w:bottom w:val="none" w:sz="0" w:space="0" w:color="auto"/>
                <w:right w:val="none" w:sz="0" w:space="0" w:color="auto"/>
              </w:divBdr>
            </w:div>
            <w:div w:id="261036245">
              <w:marLeft w:val="0"/>
              <w:marRight w:val="0"/>
              <w:marTop w:val="0"/>
              <w:marBottom w:val="0"/>
              <w:divBdr>
                <w:top w:val="none" w:sz="0" w:space="0" w:color="auto"/>
                <w:left w:val="none" w:sz="0" w:space="0" w:color="auto"/>
                <w:bottom w:val="none" w:sz="0" w:space="0" w:color="auto"/>
                <w:right w:val="none" w:sz="0" w:space="0" w:color="auto"/>
              </w:divBdr>
            </w:div>
            <w:div w:id="1062680479">
              <w:marLeft w:val="0"/>
              <w:marRight w:val="0"/>
              <w:marTop w:val="0"/>
              <w:marBottom w:val="0"/>
              <w:divBdr>
                <w:top w:val="none" w:sz="0" w:space="0" w:color="auto"/>
                <w:left w:val="none" w:sz="0" w:space="0" w:color="auto"/>
                <w:bottom w:val="none" w:sz="0" w:space="0" w:color="auto"/>
                <w:right w:val="none" w:sz="0" w:space="0" w:color="auto"/>
              </w:divBdr>
            </w:div>
            <w:div w:id="1886486487">
              <w:marLeft w:val="0"/>
              <w:marRight w:val="0"/>
              <w:marTop w:val="0"/>
              <w:marBottom w:val="0"/>
              <w:divBdr>
                <w:top w:val="none" w:sz="0" w:space="0" w:color="auto"/>
                <w:left w:val="none" w:sz="0" w:space="0" w:color="auto"/>
                <w:bottom w:val="none" w:sz="0" w:space="0" w:color="auto"/>
                <w:right w:val="none" w:sz="0" w:space="0" w:color="auto"/>
              </w:divBdr>
            </w:div>
            <w:div w:id="2037802508">
              <w:marLeft w:val="0"/>
              <w:marRight w:val="0"/>
              <w:marTop w:val="0"/>
              <w:marBottom w:val="0"/>
              <w:divBdr>
                <w:top w:val="none" w:sz="0" w:space="0" w:color="auto"/>
                <w:left w:val="none" w:sz="0" w:space="0" w:color="auto"/>
                <w:bottom w:val="none" w:sz="0" w:space="0" w:color="auto"/>
                <w:right w:val="none" w:sz="0" w:space="0" w:color="auto"/>
              </w:divBdr>
            </w:div>
            <w:div w:id="1912304671">
              <w:marLeft w:val="0"/>
              <w:marRight w:val="0"/>
              <w:marTop w:val="0"/>
              <w:marBottom w:val="0"/>
              <w:divBdr>
                <w:top w:val="none" w:sz="0" w:space="0" w:color="auto"/>
                <w:left w:val="none" w:sz="0" w:space="0" w:color="auto"/>
                <w:bottom w:val="none" w:sz="0" w:space="0" w:color="auto"/>
                <w:right w:val="none" w:sz="0" w:space="0" w:color="auto"/>
              </w:divBdr>
            </w:div>
            <w:div w:id="1797018852">
              <w:marLeft w:val="0"/>
              <w:marRight w:val="0"/>
              <w:marTop w:val="0"/>
              <w:marBottom w:val="0"/>
              <w:divBdr>
                <w:top w:val="none" w:sz="0" w:space="0" w:color="auto"/>
                <w:left w:val="none" w:sz="0" w:space="0" w:color="auto"/>
                <w:bottom w:val="none" w:sz="0" w:space="0" w:color="auto"/>
                <w:right w:val="none" w:sz="0" w:space="0" w:color="auto"/>
              </w:divBdr>
            </w:div>
            <w:div w:id="1594431215">
              <w:marLeft w:val="0"/>
              <w:marRight w:val="0"/>
              <w:marTop w:val="0"/>
              <w:marBottom w:val="0"/>
              <w:divBdr>
                <w:top w:val="none" w:sz="0" w:space="0" w:color="auto"/>
                <w:left w:val="none" w:sz="0" w:space="0" w:color="auto"/>
                <w:bottom w:val="none" w:sz="0" w:space="0" w:color="auto"/>
                <w:right w:val="none" w:sz="0" w:space="0" w:color="auto"/>
              </w:divBdr>
            </w:div>
            <w:div w:id="1261375693">
              <w:marLeft w:val="0"/>
              <w:marRight w:val="0"/>
              <w:marTop w:val="0"/>
              <w:marBottom w:val="0"/>
              <w:divBdr>
                <w:top w:val="none" w:sz="0" w:space="0" w:color="auto"/>
                <w:left w:val="none" w:sz="0" w:space="0" w:color="auto"/>
                <w:bottom w:val="none" w:sz="0" w:space="0" w:color="auto"/>
                <w:right w:val="none" w:sz="0" w:space="0" w:color="auto"/>
              </w:divBdr>
            </w:div>
            <w:div w:id="301928168">
              <w:marLeft w:val="0"/>
              <w:marRight w:val="0"/>
              <w:marTop w:val="0"/>
              <w:marBottom w:val="0"/>
              <w:divBdr>
                <w:top w:val="none" w:sz="0" w:space="0" w:color="auto"/>
                <w:left w:val="none" w:sz="0" w:space="0" w:color="auto"/>
                <w:bottom w:val="none" w:sz="0" w:space="0" w:color="auto"/>
                <w:right w:val="none" w:sz="0" w:space="0" w:color="auto"/>
              </w:divBdr>
            </w:div>
            <w:div w:id="1919633627">
              <w:marLeft w:val="0"/>
              <w:marRight w:val="0"/>
              <w:marTop w:val="0"/>
              <w:marBottom w:val="0"/>
              <w:divBdr>
                <w:top w:val="none" w:sz="0" w:space="0" w:color="auto"/>
                <w:left w:val="none" w:sz="0" w:space="0" w:color="auto"/>
                <w:bottom w:val="none" w:sz="0" w:space="0" w:color="auto"/>
                <w:right w:val="none" w:sz="0" w:space="0" w:color="auto"/>
              </w:divBdr>
            </w:div>
            <w:div w:id="219561021">
              <w:marLeft w:val="0"/>
              <w:marRight w:val="0"/>
              <w:marTop w:val="0"/>
              <w:marBottom w:val="0"/>
              <w:divBdr>
                <w:top w:val="none" w:sz="0" w:space="0" w:color="auto"/>
                <w:left w:val="none" w:sz="0" w:space="0" w:color="auto"/>
                <w:bottom w:val="none" w:sz="0" w:space="0" w:color="auto"/>
                <w:right w:val="none" w:sz="0" w:space="0" w:color="auto"/>
              </w:divBdr>
            </w:div>
            <w:div w:id="2085374693">
              <w:marLeft w:val="0"/>
              <w:marRight w:val="0"/>
              <w:marTop w:val="0"/>
              <w:marBottom w:val="0"/>
              <w:divBdr>
                <w:top w:val="none" w:sz="0" w:space="0" w:color="auto"/>
                <w:left w:val="none" w:sz="0" w:space="0" w:color="auto"/>
                <w:bottom w:val="none" w:sz="0" w:space="0" w:color="auto"/>
                <w:right w:val="none" w:sz="0" w:space="0" w:color="auto"/>
              </w:divBdr>
            </w:div>
            <w:div w:id="1520507436">
              <w:marLeft w:val="0"/>
              <w:marRight w:val="0"/>
              <w:marTop w:val="0"/>
              <w:marBottom w:val="0"/>
              <w:divBdr>
                <w:top w:val="none" w:sz="0" w:space="0" w:color="auto"/>
                <w:left w:val="none" w:sz="0" w:space="0" w:color="auto"/>
                <w:bottom w:val="none" w:sz="0" w:space="0" w:color="auto"/>
                <w:right w:val="none" w:sz="0" w:space="0" w:color="auto"/>
              </w:divBdr>
            </w:div>
            <w:div w:id="604383935">
              <w:marLeft w:val="0"/>
              <w:marRight w:val="0"/>
              <w:marTop w:val="0"/>
              <w:marBottom w:val="0"/>
              <w:divBdr>
                <w:top w:val="none" w:sz="0" w:space="0" w:color="auto"/>
                <w:left w:val="none" w:sz="0" w:space="0" w:color="auto"/>
                <w:bottom w:val="none" w:sz="0" w:space="0" w:color="auto"/>
                <w:right w:val="none" w:sz="0" w:space="0" w:color="auto"/>
              </w:divBdr>
            </w:div>
            <w:div w:id="2041054031">
              <w:marLeft w:val="0"/>
              <w:marRight w:val="0"/>
              <w:marTop w:val="0"/>
              <w:marBottom w:val="0"/>
              <w:divBdr>
                <w:top w:val="none" w:sz="0" w:space="0" w:color="auto"/>
                <w:left w:val="none" w:sz="0" w:space="0" w:color="auto"/>
                <w:bottom w:val="none" w:sz="0" w:space="0" w:color="auto"/>
                <w:right w:val="none" w:sz="0" w:space="0" w:color="auto"/>
              </w:divBdr>
            </w:div>
            <w:div w:id="1883667973">
              <w:marLeft w:val="0"/>
              <w:marRight w:val="0"/>
              <w:marTop w:val="0"/>
              <w:marBottom w:val="0"/>
              <w:divBdr>
                <w:top w:val="none" w:sz="0" w:space="0" w:color="auto"/>
                <w:left w:val="none" w:sz="0" w:space="0" w:color="auto"/>
                <w:bottom w:val="none" w:sz="0" w:space="0" w:color="auto"/>
                <w:right w:val="none" w:sz="0" w:space="0" w:color="auto"/>
              </w:divBdr>
            </w:div>
            <w:div w:id="1060249981">
              <w:marLeft w:val="0"/>
              <w:marRight w:val="0"/>
              <w:marTop w:val="0"/>
              <w:marBottom w:val="0"/>
              <w:divBdr>
                <w:top w:val="none" w:sz="0" w:space="0" w:color="auto"/>
                <w:left w:val="none" w:sz="0" w:space="0" w:color="auto"/>
                <w:bottom w:val="none" w:sz="0" w:space="0" w:color="auto"/>
                <w:right w:val="none" w:sz="0" w:space="0" w:color="auto"/>
              </w:divBdr>
            </w:div>
            <w:div w:id="1437870047">
              <w:marLeft w:val="0"/>
              <w:marRight w:val="0"/>
              <w:marTop w:val="0"/>
              <w:marBottom w:val="0"/>
              <w:divBdr>
                <w:top w:val="none" w:sz="0" w:space="0" w:color="auto"/>
                <w:left w:val="none" w:sz="0" w:space="0" w:color="auto"/>
                <w:bottom w:val="none" w:sz="0" w:space="0" w:color="auto"/>
                <w:right w:val="none" w:sz="0" w:space="0" w:color="auto"/>
              </w:divBdr>
            </w:div>
            <w:div w:id="499855760">
              <w:marLeft w:val="0"/>
              <w:marRight w:val="0"/>
              <w:marTop w:val="0"/>
              <w:marBottom w:val="0"/>
              <w:divBdr>
                <w:top w:val="none" w:sz="0" w:space="0" w:color="auto"/>
                <w:left w:val="none" w:sz="0" w:space="0" w:color="auto"/>
                <w:bottom w:val="none" w:sz="0" w:space="0" w:color="auto"/>
                <w:right w:val="none" w:sz="0" w:space="0" w:color="auto"/>
              </w:divBdr>
            </w:div>
            <w:div w:id="2120877911">
              <w:marLeft w:val="0"/>
              <w:marRight w:val="0"/>
              <w:marTop w:val="0"/>
              <w:marBottom w:val="0"/>
              <w:divBdr>
                <w:top w:val="none" w:sz="0" w:space="0" w:color="auto"/>
                <w:left w:val="none" w:sz="0" w:space="0" w:color="auto"/>
                <w:bottom w:val="none" w:sz="0" w:space="0" w:color="auto"/>
                <w:right w:val="none" w:sz="0" w:space="0" w:color="auto"/>
              </w:divBdr>
            </w:div>
            <w:div w:id="664866057">
              <w:marLeft w:val="0"/>
              <w:marRight w:val="0"/>
              <w:marTop w:val="0"/>
              <w:marBottom w:val="0"/>
              <w:divBdr>
                <w:top w:val="none" w:sz="0" w:space="0" w:color="auto"/>
                <w:left w:val="none" w:sz="0" w:space="0" w:color="auto"/>
                <w:bottom w:val="none" w:sz="0" w:space="0" w:color="auto"/>
                <w:right w:val="none" w:sz="0" w:space="0" w:color="auto"/>
              </w:divBdr>
            </w:div>
            <w:div w:id="632445728">
              <w:marLeft w:val="0"/>
              <w:marRight w:val="0"/>
              <w:marTop w:val="0"/>
              <w:marBottom w:val="0"/>
              <w:divBdr>
                <w:top w:val="none" w:sz="0" w:space="0" w:color="auto"/>
                <w:left w:val="none" w:sz="0" w:space="0" w:color="auto"/>
                <w:bottom w:val="none" w:sz="0" w:space="0" w:color="auto"/>
                <w:right w:val="none" w:sz="0" w:space="0" w:color="auto"/>
              </w:divBdr>
            </w:div>
            <w:div w:id="1946888419">
              <w:marLeft w:val="0"/>
              <w:marRight w:val="0"/>
              <w:marTop w:val="0"/>
              <w:marBottom w:val="0"/>
              <w:divBdr>
                <w:top w:val="none" w:sz="0" w:space="0" w:color="auto"/>
                <w:left w:val="none" w:sz="0" w:space="0" w:color="auto"/>
                <w:bottom w:val="none" w:sz="0" w:space="0" w:color="auto"/>
                <w:right w:val="none" w:sz="0" w:space="0" w:color="auto"/>
              </w:divBdr>
            </w:div>
            <w:div w:id="358429516">
              <w:marLeft w:val="0"/>
              <w:marRight w:val="0"/>
              <w:marTop w:val="0"/>
              <w:marBottom w:val="0"/>
              <w:divBdr>
                <w:top w:val="none" w:sz="0" w:space="0" w:color="auto"/>
                <w:left w:val="none" w:sz="0" w:space="0" w:color="auto"/>
                <w:bottom w:val="none" w:sz="0" w:space="0" w:color="auto"/>
                <w:right w:val="none" w:sz="0" w:space="0" w:color="auto"/>
              </w:divBdr>
            </w:div>
            <w:div w:id="80417486">
              <w:marLeft w:val="0"/>
              <w:marRight w:val="0"/>
              <w:marTop w:val="0"/>
              <w:marBottom w:val="0"/>
              <w:divBdr>
                <w:top w:val="none" w:sz="0" w:space="0" w:color="auto"/>
                <w:left w:val="none" w:sz="0" w:space="0" w:color="auto"/>
                <w:bottom w:val="none" w:sz="0" w:space="0" w:color="auto"/>
                <w:right w:val="none" w:sz="0" w:space="0" w:color="auto"/>
              </w:divBdr>
            </w:div>
            <w:div w:id="1861116024">
              <w:marLeft w:val="0"/>
              <w:marRight w:val="0"/>
              <w:marTop w:val="0"/>
              <w:marBottom w:val="0"/>
              <w:divBdr>
                <w:top w:val="none" w:sz="0" w:space="0" w:color="auto"/>
                <w:left w:val="none" w:sz="0" w:space="0" w:color="auto"/>
                <w:bottom w:val="none" w:sz="0" w:space="0" w:color="auto"/>
                <w:right w:val="none" w:sz="0" w:space="0" w:color="auto"/>
              </w:divBdr>
            </w:div>
            <w:div w:id="110128118">
              <w:marLeft w:val="0"/>
              <w:marRight w:val="0"/>
              <w:marTop w:val="0"/>
              <w:marBottom w:val="0"/>
              <w:divBdr>
                <w:top w:val="none" w:sz="0" w:space="0" w:color="auto"/>
                <w:left w:val="none" w:sz="0" w:space="0" w:color="auto"/>
                <w:bottom w:val="none" w:sz="0" w:space="0" w:color="auto"/>
                <w:right w:val="none" w:sz="0" w:space="0" w:color="auto"/>
              </w:divBdr>
            </w:div>
            <w:div w:id="1804540256">
              <w:marLeft w:val="0"/>
              <w:marRight w:val="0"/>
              <w:marTop w:val="0"/>
              <w:marBottom w:val="0"/>
              <w:divBdr>
                <w:top w:val="none" w:sz="0" w:space="0" w:color="auto"/>
                <w:left w:val="none" w:sz="0" w:space="0" w:color="auto"/>
                <w:bottom w:val="none" w:sz="0" w:space="0" w:color="auto"/>
                <w:right w:val="none" w:sz="0" w:space="0" w:color="auto"/>
              </w:divBdr>
            </w:div>
            <w:div w:id="259529329">
              <w:marLeft w:val="0"/>
              <w:marRight w:val="0"/>
              <w:marTop w:val="0"/>
              <w:marBottom w:val="0"/>
              <w:divBdr>
                <w:top w:val="none" w:sz="0" w:space="0" w:color="auto"/>
                <w:left w:val="none" w:sz="0" w:space="0" w:color="auto"/>
                <w:bottom w:val="none" w:sz="0" w:space="0" w:color="auto"/>
                <w:right w:val="none" w:sz="0" w:space="0" w:color="auto"/>
              </w:divBdr>
            </w:div>
            <w:div w:id="7365692">
              <w:marLeft w:val="0"/>
              <w:marRight w:val="0"/>
              <w:marTop w:val="0"/>
              <w:marBottom w:val="0"/>
              <w:divBdr>
                <w:top w:val="none" w:sz="0" w:space="0" w:color="auto"/>
                <w:left w:val="none" w:sz="0" w:space="0" w:color="auto"/>
                <w:bottom w:val="none" w:sz="0" w:space="0" w:color="auto"/>
                <w:right w:val="none" w:sz="0" w:space="0" w:color="auto"/>
              </w:divBdr>
            </w:div>
            <w:div w:id="1977830362">
              <w:marLeft w:val="0"/>
              <w:marRight w:val="0"/>
              <w:marTop w:val="0"/>
              <w:marBottom w:val="0"/>
              <w:divBdr>
                <w:top w:val="none" w:sz="0" w:space="0" w:color="auto"/>
                <w:left w:val="none" w:sz="0" w:space="0" w:color="auto"/>
                <w:bottom w:val="none" w:sz="0" w:space="0" w:color="auto"/>
                <w:right w:val="none" w:sz="0" w:space="0" w:color="auto"/>
              </w:divBdr>
            </w:div>
            <w:div w:id="91123266">
              <w:marLeft w:val="0"/>
              <w:marRight w:val="0"/>
              <w:marTop w:val="0"/>
              <w:marBottom w:val="0"/>
              <w:divBdr>
                <w:top w:val="none" w:sz="0" w:space="0" w:color="auto"/>
                <w:left w:val="none" w:sz="0" w:space="0" w:color="auto"/>
                <w:bottom w:val="none" w:sz="0" w:space="0" w:color="auto"/>
                <w:right w:val="none" w:sz="0" w:space="0" w:color="auto"/>
              </w:divBdr>
            </w:div>
            <w:div w:id="111947591">
              <w:marLeft w:val="0"/>
              <w:marRight w:val="0"/>
              <w:marTop w:val="0"/>
              <w:marBottom w:val="0"/>
              <w:divBdr>
                <w:top w:val="none" w:sz="0" w:space="0" w:color="auto"/>
                <w:left w:val="none" w:sz="0" w:space="0" w:color="auto"/>
                <w:bottom w:val="none" w:sz="0" w:space="0" w:color="auto"/>
                <w:right w:val="none" w:sz="0" w:space="0" w:color="auto"/>
              </w:divBdr>
            </w:div>
            <w:div w:id="1285693641">
              <w:marLeft w:val="0"/>
              <w:marRight w:val="0"/>
              <w:marTop w:val="0"/>
              <w:marBottom w:val="0"/>
              <w:divBdr>
                <w:top w:val="none" w:sz="0" w:space="0" w:color="auto"/>
                <w:left w:val="none" w:sz="0" w:space="0" w:color="auto"/>
                <w:bottom w:val="none" w:sz="0" w:space="0" w:color="auto"/>
                <w:right w:val="none" w:sz="0" w:space="0" w:color="auto"/>
              </w:divBdr>
            </w:div>
            <w:div w:id="1283420777">
              <w:marLeft w:val="0"/>
              <w:marRight w:val="0"/>
              <w:marTop w:val="0"/>
              <w:marBottom w:val="0"/>
              <w:divBdr>
                <w:top w:val="none" w:sz="0" w:space="0" w:color="auto"/>
                <w:left w:val="none" w:sz="0" w:space="0" w:color="auto"/>
                <w:bottom w:val="none" w:sz="0" w:space="0" w:color="auto"/>
                <w:right w:val="none" w:sz="0" w:space="0" w:color="auto"/>
              </w:divBdr>
            </w:div>
            <w:div w:id="1104761898">
              <w:marLeft w:val="0"/>
              <w:marRight w:val="0"/>
              <w:marTop w:val="0"/>
              <w:marBottom w:val="0"/>
              <w:divBdr>
                <w:top w:val="none" w:sz="0" w:space="0" w:color="auto"/>
                <w:left w:val="none" w:sz="0" w:space="0" w:color="auto"/>
                <w:bottom w:val="none" w:sz="0" w:space="0" w:color="auto"/>
                <w:right w:val="none" w:sz="0" w:space="0" w:color="auto"/>
              </w:divBdr>
            </w:div>
            <w:div w:id="1751194857">
              <w:marLeft w:val="0"/>
              <w:marRight w:val="0"/>
              <w:marTop w:val="0"/>
              <w:marBottom w:val="0"/>
              <w:divBdr>
                <w:top w:val="none" w:sz="0" w:space="0" w:color="auto"/>
                <w:left w:val="none" w:sz="0" w:space="0" w:color="auto"/>
                <w:bottom w:val="none" w:sz="0" w:space="0" w:color="auto"/>
                <w:right w:val="none" w:sz="0" w:space="0" w:color="auto"/>
              </w:divBdr>
            </w:div>
            <w:div w:id="957298806">
              <w:marLeft w:val="0"/>
              <w:marRight w:val="0"/>
              <w:marTop w:val="0"/>
              <w:marBottom w:val="0"/>
              <w:divBdr>
                <w:top w:val="none" w:sz="0" w:space="0" w:color="auto"/>
                <w:left w:val="none" w:sz="0" w:space="0" w:color="auto"/>
                <w:bottom w:val="none" w:sz="0" w:space="0" w:color="auto"/>
                <w:right w:val="none" w:sz="0" w:space="0" w:color="auto"/>
              </w:divBdr>
            </w:div>
            <w:div w:id="661618314">
              <w:marLeft w:val="0"/>
              <w:marRight w:val="0"/>
              <w:marTop w:val="0"/>
              <w:marBottom w:val="0"/>
              <w:divBdr>
                <w:top w:val="none" w:sz="0" w:space="0" w:color="auto"/>
                <w:left w:val="none" w:sz="0" w:space="0" w:color="auto"/>
                <w:bottom w:val="none" w:sz="0" w:space="0" w:color="auto"/>
                <w:right w:val="none" w:sz="0" w:space="0" w:color="auto"/>
              </w:divBdr>
            </w:div>
            <w:div w:id="341785466">
              <w:marLeft w:val="0"/>
              <w:marRight w:val="0"/>
              <w:marTop w:val="0"/>
              <w:marBottom w:val="0"/>
              <w:divBdr>
                <w:top w:val="none" w:sz="0" w:space="0" w:color="auto"/>
                <w:left w:val="none" w:sz="0" w:space="0" w:color="auto"/>
                <w:bottom w:val="none" w:sz="0" w:space="0" w:color="auto"/>
                <w:right w:val="none" w:sz="0" w:space="0" w:color="auto"/>
              </w:divBdr>
            </w:div>
            <w:div w:id="1658799613">
              <w:marLeft w:val="0"/>
              <w:marRight w:val="0"/>
              <w:marTop w:val="0"/>
              <w:marBottom w:val="0"/>
              <w:divBdr>
                <w:top w:val="none" w:sz="0" w:space="0" w:color="auto"/>
                <w:left w:val="none" w:sz="0" w:space="0" w:color="auto"/>
                <w:bottom w:val="none" w:sz="0" w:space="0" w:color="auto"/>
                <w:right w:val="none" w:sz="0" w:space="0" w:color="auto"/>
              </w:divBdr>
            </w:div>
            <w:div w:id="643462785">
              <w:marLeft w:val="0"/>
              <w:marRight w:val="0"/>
              <w:marTop w:val="0"/>
              <w:marBottom w:val="0"/>
              <w:divBdr>
                <w:top w:val="none" w:sz="0" w:space="0" w:color="auto"/>
                <w:left w:val="none" w:sz="0" w:space="0" w:color="auto"/>
                <w:bottom w:val="none" w:sz="0" w:space="0" w:color="auto"/>
                <w:right w:val="none" w:sz="0" w:space="0" w:color="auto"/>
              </w:divBdr>
            </w:div>
            <w:div w:id="1601601258">
              <w:marLeft w:val="0"/>
              <w:marRight w:val="0"/>
              <w:marTop w:val="0"/>
              <w:marBottom w:val="0"/>
              <w:divBdr>
                <w:top w:val="none" w:sz="0" w:space="0" w:color="auto"/>
                <w:left w:val="none" w:sz="0" w:space="0" w:color="auto"/>
                <w:bottom w:val="none" w:sz="0" w:space="0" w:color="auto"/>
                <w:right w:val="none" w:sz="0" w:space="0" w:color="auto"/>
              </w:divBdr>
            </w:div>
            <w:div w:id="292563736">
              <w:marLeft w:val="0"/>
              <w:marRight w:val="0"/>
              <w:marTop w:val="0"/>
              <w:marBottom w:val="0"/>
              <w:divBdr>
                <w:top w:val="none" w:sz="0" w:space="0" w:color="auto"/>
                <w:left w:val="none" w:sz="0" w:space="0" w:color="auto"/>
                <w:bottom w:val="none" w:sz="0" w:space="0" w:color="auto"/>
                <w:right w:val="none" w:sz="0" w:space="0" w:color="auto"/>
              </w:divBdr>
            </w:div>
            <w:div w:id="1152019845">
              <w:marLeft w:val="0"/>
              <w:marRight w:val="0"/>
              <w:marTop w:val="0"/>
              <w:marBottom w:val="0"/>
              <w:divBdr>
                <w:top w:val="none" w:sz="0" w:space="0" w:color="auto"/>
                <w:left w:val="none" w:sz="0" w:space="0" w:color="auto"/>
                <w:bottom w:val="none" w:sz="0" w:space="0" w:color="auto"/>
                <w:right w:val="none" w:sz="0" w:space="0" w:color="auto"/>
              </w:divBdr>
            </w:div>
            <w:div w:id="676469383">
              <w:marLeft w:val="0"/>
              <w:marRight w:val="0"/>
              <w:marTop w:val="0"/>
              <w:marBottom w:val="0"/>
              <w:divBdr>
                <w:top w:val="none" w:sz="0" w:space="0" w:color="auto"/>
                <w:left w:val="none" w:sz="0" w:space="0" w:color="auto"/>
                <w:bottom w:val="none" w:sz="0" w:space="0" w:color="auto"/>
                <w:right w:val="none" w:sz="0" w:space="0" w:color="auto"/>
              </w:divBdr>
            </w:div>
            <w:div w:id="897741421">
              <w:marLeft w:val="0"/>
              <w:marRight w:val="0"/>
              <w:marTop w:val="0"/>
              <w:marBottom w:val="0"/>
              <w:divBdr>
                <w:top w:val="none" w:sz="0" w:space="0" w:color="auto"/>
                <w:left w:val="none" w:sz="0" w:space="0" w:color="auto"/>
                <w:bottom w:val="none" w:sz="0" w:space="0" w:color="auto"/>
                <w:right w:val="none" w:sz="0" w:space="0" w:color="auto"/>
              </w:divBdr>
            </w:div>
            <w:div w:id="2036928942">
              <w:marLeft w:val="0"/>
              <w:marRight w:val="0"/>
              <w:marTop w:val="0"/>
              <w:marBottom w:val="0"/>
              <w:divBdr>
                <w:top w:val="none" w:sz="0" w:space="0" w:color="auto"/>
                <w:left w:val="none" w:sz="0" w:space="0" w:color="auto"/>
                <w:bottom w:val="none" w:sz="0" w:space="0" w:color="auto"/>
                <w:right w:val="none" w:sz="0" w:space="0" w:color="auto"/>
              </w:divBdr>
            </w:div>
            <w:div w:id="983198295">
              <w:marLeft w:val="0"/>
              <w:marRight w:val="0"/>
              <w:marTop w:val="0"/>
              <w:marBottom w:val="0"/>
              <w:divBdr>
                <w:top w:val="none" w:sz="0" w:space="0" w:color="auto"/>
                <w:left w:val="none" w:sz="0" w:space="0" w:color="auto"/>
                <w:bottom w:val="none" w:sz="0" w:space="0" w:color="auto"/>
                <w:right w:val="none" w:sz="0" w:space="0" w:color="auto"/>
              </w:divBdr>
            </w:div>
            <w:div w:id="841286104">
              <w:marLeft w:val="0"/>
              <w:marRight w:val="0"/>
              <w:marTop w:val="0"/>
              <w:marBottom w:val="0"/>
              <w:divBdr>
                <w:top w:val="none" w:sz="0" w:space="0" w:color="auto"/>
                <w:left w:val="none" w:sz="0" w:space="0" w:color="auto"/>
                <w:bottom w:val="none" w:sz="0" w:space="0" w:color="auto"/>
                <w:right w:val="none" w:sz="0" w:space="0" w:color="auto"/>
              </w:divBdr>
            </w:div>
            <w:div w:id="1123501214">
              <w:marLeft w:val="0"/>
              <w:marRight w:val="0"/>
              <w:marTop w:val="0"/>
              <w:marBottom w:val="0"/>
              <w:divBdr>
                <w:top w:val="none" w:sz="0" w:space="0" w:color="auto"/>
                <w:left w:val="none" w:sz="0" w:space="0" w:color="auto"/>
                <w:bottom w:val="none" w:sz="0" w:space="0" w:color="auto"/>
                <w:right w:val="none" w:sz="0" w:space="0" w:color="auto"/>
              </w:divBdr>
            </w:div>
            <w:div w:id="2070610701">
              <w:marLeft w:val="0"/>
              <w:marRight w:val="0"/>
              <w:marTop w:val="0"/>
              <w:marBottom w:val="0"/>
              <w:divBdr>
                <w:top w:val="none" w:sz="0" w:space="0" w:color="auto"/>
                <w:left w:val="none" w:sz="0" w:space="0" w:color="auto"/>
                <w:bottom w:val="none" w:sz="0" w:space="0" w:color="auto"/>
                <w:right w:val="none" w:sz="0" w:space="0" w:color="auto"/>
              </w:divBdr>
            </w:div>
            <w:div w:id="285703029">
              <w:marLeft w:val="0"/>
              <w:marRight w:val="0"/>
              <w:marTop w:val="0"/>
              <w:marBottom w:val="0"/>
              <w:divBdr>
                <w:top w:val="none" w:sz="0" w:space="0" w:color="auto"/>
                <w:left w:val="none" w:sz="0" w:space="0" w:color="auto"/>
                <w:bottom w:val="none" w:sz="0" w:space="0" w:color="auto"/>
                <w:right w:val="none" w:sz="0" w:space="0" w:color="auto"/>
              </w:divBdr>
            </w:div>
            <w:div w:id="1880968357">
              <w:marLeft w:val="0"/>
              <w:marRight w:val="0"/>
              <w:marTop w:val="0"/>
              <w:marBottom w:val="0"/>
              <w:divBdr>
                <w:top w:val="none" w:sz="0" w:space="0" w:color="auto"/>
                <w:left w:val="none" w:sz="0" w:space="0" w:color="auto"/>
                <w:bottom w:val="none" w:sz="0" w:space="0" w:color="auto"/>
                <w:right w:val="none" w:sz="0" w:space="0" w:color="auto"/>
              </w:divBdr>
            </w:div>
            <w:div w:id="91897381">
              <w:marLeft w:val="0"/>
              <w:marRight w:val="0"/>
              <w:marTop w:val="0"/>
              <w:marBottom w:val="0"/>
              <w:divBdr>
                <w:top w:val="none" w:sz="0" w:space="0" w:color="auto"/>
                <w:left w:val="none" w:sz="0" w:space="0" w:color="auto"/>
                <w:bottom w:val="none" w:sz="0" w:space="0" w:color="auto"/>
                <w:right w:val="none" w:sz="0" w:space="0" w:color="auto"/>
              </w:divBdr>
            </w:div>
            <w:div w:id="780995921">
              <w:marLeft w:val="0"/>
              <w:marRight w:val="0"/>
              <w:marTop w:val="0"/>
              <w:marBottom w:val="0"/>
              <w:divBdr>
                <w:top w:val="none" w:sz="0" w:space="0" w:color="auto"/>
                <w:left w:val="none" w:sz="0" w:space="0" w:color="auto"/>
                <w:bottom w:val="none" w:sz="0" w:space="0" w:color="auto"/>
                <w:right w:val="none" w:sz="0" w:space="0" w:color="auto"/>
              </w:divBdr>
            </w:div>
            <w:div w:id="1712656403">
              <w:marLeft w:val="0"/>
              <w:marRight w:val="0"/>
              <w:marTop w:val="0"/>
              <w:marBottom w:val="0"/>
              <w:divBdr>
                <w:top w:val="none" w:sz="0" w:space="0" w:color="auto"/>
                <w:left w:val="none" w:sz="0" w:space="0" w:color="auto"/>
                <w:bottom w:val="none" w:sz="0" w:space="0" w:color="auto"/>
                <w:right w:val="none" w:sz="0" w:space="0" w:color="auto"/>
              </w:divBdr>
            </w:div>
            <w:div w:id="1157958309">
              <w:marLeft w:val="0"/>
              <w:marRight w:val="0"/>
              <w:marTop w:val="0"/>
              <w:marBottom w:val="0"/>
              <w:divBdr>
                <w:top w:val="none" w:sz="0" w:space="0" w:color="auto"/>
                <w:left w:val="none" w:sz="0" w:space="0" w:color="auto"/>
                <w:bottom w:val="none" w:sz="0" w:space="0" w:color="auto"/>
                <w:right w:val="none" w:sz="0" w:space="0" w:color="auto"/>
              </w:divBdr>
            </w:div>
            <w:div w:id="1533885809">
              <w:marLeft w:val="0"/>
              <w:marRight w:val="0"/>
              <w:marTop w:val="0"/>
              <w:marBottom w:val="0"/>
              <w:divBdr>
                <w:top w:val="none" w:sz="0" w:space="0" w:color="auto"/>
                <w:left w:val="none" w:sz="0" w:space="0" w:color="auto"/>
                <w:bottom w:val="none" w:sz="0" w:space="0" w:color="auto"/>
                <w:right w:val="none" w:sz="0" w:space="0" w:color="auto"/>
              </w:divBdr>
            </w:div>
            <w:div w:id="974221082">
              <w:marLeft w:val="0"/>
              <w:marRight w:val="0"/>
              <w:marTop w:val="0"/>
              <w:marBottom w:val="0"/>
              <w:divBdr>
                <w:top w:val="none" w:sz="0" w:space="0" w:color="auto"/>
                <w:left w:val="none" w:sz="0" w:space="0" w:color="auto"/>
                <w:bottom w:val="none" w:sz="0" w:space="0" w:color="auto"/>
                <w:right w:val="none" w:sz="0" w:space="0" w:color="auto"/>
              </w:divBdr>
            </w:div>
            <w:div w:id="1715692042">
              <w:marLeft w:val="0"/>
              <w:marRight w:val="0"/>
              <w:marTop w:val="0"/>
              <w:marBottom w:val="0"/>
              <w:divBdr>
                <w:top w:val="none" w:sz="0" w:space="0" w:color="auto"/>
                <w:left w:val="none" w:sz="0" w:space="0" w:color="auto"/>
                <w:bottom w:val="none" w:sz="0" w:space="0" w:color="auto"/>
                <w:right w:val="none" w:sz="0" w:space="0" w:color="auto"/>
              </w:divBdr>
            </w:div>
            <w:div w:id="1098064372">
              <w:marLeft w:val="0"/>
              <w:marRight w:val="0"/>
              <w:marTop w:val="0"/>
              <w:marBottom w:val="0"/>
              <w:divBdr>
                <w:top w:val="none" w:sz="0" w:space="0" w:color="auto"/>
                <w:left w:val="none" w:sz="0" w:space="0" w:color="auto"/>
                <w:bottom w:val="none" w:sz="0" w:space="0" w:color="auto"/>
                <w:right w:val="none" w:sz="0" w:space="0" w:color="auto"/>
              </w:divBdr>
            </w:div>
            <w:div w:id="431704198">
              <w:marLeft w:val="0"/>
              <w:marRight w:val="0"/>
              <w:marTop w:val="0"/>
              <w:marBottom w:val="0"/>
              <w:divBdr>
                <w:top w:val="none" w:sz="0" w:space="0" w:color="auto"/>
                <w:left w:val="none" w:sz="0" w:space="0" w:color="auto"/>
                <w:bottom w:val="none" w:sz="0" w:space="0" w:color="auto"/>
                <w:right w:val="none" w:sz="0" w:space="0" w:color="auto"/>
              </w:divBdr>
            </w:div>
            <w:div w:id="1288971151">
              <w:marLeft w:val="0"/>
              <w:marRight w:val="0"/>
              <w:marTop w:val="0"/>
              <w:marBottom w:val="0"/>
              <w:divBdr>
                <w:top w:val="none" w:sz="0" w:space="0" w:color="auto"/>
                <w:left w:val="none" w:sz="0" w:space="0" w:color="auto"/>
                <w:bottom w:val="none" w:sz="0" w:space="0" w:color="auto"/>
                <w:right w:val="none" w:sz="0" w:space="0" w:color="auto"/>
              </w:divBdr>
            </w:div>
            <w:div w:id="1211453037">
              <w:marLeft w:val="0"/>
              <w:marRight w:val="0"/>
              <w:marTop w:val="0"/>
              <w:marBottom w:val="0"/>
              <w:divBdr>
                <w:top w:val="none" w:sz="0" w:space="0" w:color="auto"/>
                <w:left w:val="none" w:sz="0" w:space="0" w:color="auto"/>
                <w:bottom w:val="none" w:sz="0" w:space="0" w:color="auto"/>
                <w:right w:val="none" w:sz="0" w:space="0" w:color="auto"/>
              </w:divBdr>
            </w:div>
            <w:div w:id="1183009975">
              <w:marLeft w:val="0"/>
              <w:marRight w:val="0"/>
              <w:marTop w:val="0"/>
              <w:marBottom w:val="0"/>
              <w:divBdr>
                <w:top w:val="none" w:sz="0" w:space="0" w:color="auto"/>
                <w:left w:val="none" w:sz="0" w:space="0" w:color="auto"/>
                <w:bottom w:val="none" w:sz="0" w:space="0" w:color="auto"/>
                <w:right w:val="none" w:sz="0" w:space="0" w:color="auto"/>
              </w:divBdr>
            </w:div>
            <w:div w:id="669875282">
              <w:marLeft w:val="0"/>
              <w:marRight w:val="0"/>
              <w:marTop w:val="0"/>
              <w:marBottom w:val="0"/>
              <w:divBdr>
                <w:top w:val="none" w:sz="0" w:space="0" w:color="auto"/>
                <w:left w:val="none" w:sz="0" w:space="0" w:color="auto"/>
                <w:bottom w:val="none" w:sz="0" w:space="0" w:color="auto"/>
                <w:right w:val="none" w:sz="0" w:space="0" w:color="auto"/>
              </w:divBdr>
            </w:div>
            <w:div w:id="1883979790">
              <w:marLeft w:val="0"/>
              <w:marRight w:val="0"/>
              <w:marTop w:val="0"/>
              <w:marBottom w:val="0"/>
              <w:divBdr>
                <w:top w:val="none" w:sz="0" w:space="0" w:color="auto"/>
                <w:left w:val="none" w:sz="0" w:space="0" w:color="auto"/>
                <w:bottom w:val="none" w:sz="0" w:space="0" w:color="auto"/>
                <w:right w:val="none" w:sz="0" w:space="0" w:color="auto"/>
              </w:divBdr>
            </w:div>
            <w:div w:id="1864241821">
              <w:marLeft w:val="0"/>
              <w:marRight w:val="0"/>
              <w:marTop w:val="0"/>
              <w:marBottom w:val="0"/>
              <w:divBdr>
                <w:top w:val="none" w:sz="0" w:space="0" w:color="auto"/>
                <w:left w:val="none" w:sz="0" w:space="0" w:color="auto"/>
                <w:bottom w:val="none" w:sz="0" w:space="0" w:color="auto"/>
                <w:right w:val="none" w:sz="0" w:space="0" w:color="auto"/>
              </w:divBdr>
            </w:div>
            <w:div w:id="303511665">
              <w:marLeft w:val="0"/>
              <w:marRight w:val="0"/>
              <w:marTop w:val="0"/>
              <w:marBottom w:val="0"/>
              <w:divBdr>
                <w:top w:val="none" w:sz="0" w:space="0" w:color="auto"/>
                <w:left w:val="none" w:sz="0" w:space="0" w:color="auto"/>
                <w:bottom w:val="none" w:sz="0" w:space="0" w:color="auto"/>
                <w:right w:val="none" w:sz="0" w:space="0" w:color="auto"/>
              </w:divBdr>
            </w:div>
            <w:div w:id="1404793802">
              <w:marLeft w:val="0"/>
              <w:marRight w:val="0"/>
              <w:marTop w:val="0"/>
              <w:marBottom w:val="0"/>
              <w:divBdr>
                <w:top w:val="none" w:sz="0" w:space="0" w:color="auto"/>
                <w:left w:val="none" w:sz="0" w:space="0" w:color="auto"/>
                <w:bottom w:val="none" w:sz="0" w:space="0" w:color="auto"/>
                <w:right w:val="none" w:sz="0" w:space="0" w:color="auto"/>
              </w:divBdr>
            </w:div>
            <w:div w:id="873156503">
              <w:marLeft w:val="0"/>
              <w:marRight w:val="0"/>
              <w:marTop w:val="0"/>
              <w:marBottom w:val="0"/>
              <w:divBdr>
                <w:top w:val="none" w:sz="0" w:space="0" w:color="auto"/>
                <w:left w:val="none" w:sz="0" w:space="0" w:color="auto"/>
                <w:bottom w:val="none" w:sz="0" w:space="0" w:color="auto"/>
                <w:right w:val="none" w:sz="0" w:space="0" w:color="auto"/>
              </w:divBdr>
            </w:div>
            <w:div w:id="1658727701">
              <w:marLeft w:val="0"/>
              <w:marRight w:val="0"/>
              <w:marTop w:val="0"/>
              <w:marBottom w:val="0"/>
              <w:divBdr>
                <w:top w:val="none" w:sz="0" w:space="0" w:color="auto"/>
                <w:left w:val="none" w:sz="0" w:space="0" w:color="auto"/>
                <w:bottom w:val="none" w:sz="0" w:space="0" w:color="auto"/>
                <w:right w:val="none" w:sz="0" w:space="0" w:color="auto"/>
              </w:divBdr>
            </w:div>
            <w:div w:id="72822509">
              <w:marLeft w:val="0"/>
              <w:marRight w:val="0"/>
              <w:marTop w:val="0"/>
              <w:marBottom w:val="0"/>
              <w:divBdr>
                <w:top w:val="none" w:sz="0" w:space="0" w:color="auto"/>
                <w:left w:val="none" w:sz="0" w:space="0" w:color="auto"/>
                <w:bottom w:val="none" w:sz="0" w:space="0" w:color="auto"/>
                <w:right w:val="none" w:sz="0" w:space="0" w:color="auto"/>
              </w:divBdr>
            </w:div>
            <w:div w:id="1491825271">
              <w:marLeft w:val="0"/>
              <w:marRight w:val="0"/>
              <w:marTop w:val="0"/>
              <w:marBottom w:val="0"/>
              <w:divBdr>
                <w:top w:val="none" w:sz="0" w:space="0" w:color="auto"/>
                <w:left w:val="none" w:sz="0" w:space="0" w:color="auto"/>
                <w:bottom w:val="none" w:sz="0" w:space="0" w:color="auto"/>
                <w:right w:val="none" w:sz="0" w:space="0" w:color="auto"/>
              </w:divBdr>
            </w:div>
            <w:div w:id="1740397506">
              <w:marLeft w:val="0"/>
              <w:marRight w:val="0"/>
              <w:marTop w:val="0"/>
              <w:marBottom w:val="0"/>
              <w:divBdr>
                <w:top w:val="none" w:sz="0" w:space="0" w:color="auto"/>
                <w:left w:val="none" w:sz="0" w:space="0" w:color="auto"/>
                <w:bottom w:val="none" w:sz="0" w:space="0" w:color="auto"/>
                <w:right w:val="none" w:sz="0" w:space="0" w:color="auto"/>
              </w:divBdr>
            </w:div>
            <w:div w:id="1206523565">
              <w:marLeft w:val="0"/>
              <w:marRight w:val="0"/>
              <w:marTop w:val="0"/>
              <w:marBottom w:val="0"/>
              <w:divBdr>
                <w:top w:val="none" w:sz="0" w:space="0" w:color="auto"/>
                <w:left w:val="none" w:sz="0" w:space="0" w:color="auto"/>
                <w:bottom w:val="none" w:sz="0" w:space="0" w:color="auto"/>
                <w:right w:val="none" w:sz="0" w:space="0" w:color="auto"/>
              </w:divBdr>
            </w:div>
            <w:div w:id="1949770128">
              <w:marLeft w:val="0"/>
              <w:marRight w:val="0"/>
              <w:marTop w:val="0"/>
              <w:marBottom w:val="0"/>
              <w:divBdr>
                <w:top w:val="none" w:sz="0" w:space="0" w:color="auto"/>
                <w:left w:val="none" w:sz="0" w:space="0" w:color="auto"/>
                <w:bottom w:val="none" w:sz="0" w:space="0" w:color="auto"/>
                <w:right w:val="none" w:sz="0" w:space="0" w:color="auto"/>
              </w:divBdr>
            </w:div>
            <w:div w:id="696080288">
              <w:marLeft w:val="0"/>
              <w:marRight w:val="0"/>
              <w:marTop w:val="0"/>
              <w:marBottom w:val="0"/>
              <w:divBdr>
                <w:top w:val="none" w:sz="0" w:space="0" w:color="auto"/>
                <w:left w:val="none" w:sz="0" w:space="0" w:color="auto"/>
                <w:bottom w:val="none" w:sz="0" w:space="0" w:color="auto"/>
                <w:right w:val="none" w:sz="0" w:space="0" w:color="auto"/>
              </w:divBdr>
            </w:div>
            <w:div w:id="1244753266">
              <w:marLeft w:val="0"/>
              <w:marRight w:val="0"/>
              <w:marTop w:val="0"/>
              <w:marBottom w:val="0"/>
              <w:divBdr>
                <w:top w:val="none" w:sz="0" w:space="0" w:color="auto"/>
                <w:left w:val="none" w:sz="0" w:space="0" w:color="auto"/>
                <w:bottom w:val="none" w:sz="0" w:space="0" w:color="auto"/>
                <w:right w:val="none" w:sz="0" w:space="0" w:color="auto"/>
              </w:divBdr>
            </w:div>
            <w:div w:id="1314600623">
              <w:marLeft w:val="0"/>
              <w:marRight w:val="0"/>
              <w:marTop w:val="0"/>
              <w:marBottom w:val="0"/>
              <w:divBdr>
                <w:top w:val="none" w:sz="0" w:space="0" w:color="auto"/>
                <w:left w:val="none" w:sz="0" w:space="0" w:color="auto"/>
                <w:bottom w:val="none" w:sz="0" w:space="0" w:color="auto"/>
                <w:right w:val="none" w:sz="0" w:space="0" w:color="auto"/>
              </w:divBdr>
            </w:div>
            <w:div w:id="1673027172">
              <w:marLeft w:val="0"/>
              <w:marRight w:val="0"/>
              <w:marTop w:val="0"/>
              <w:marBottom w:val="0"/>
              <w:divBdr>
                <w:top w:val="none" w:sz="0" w:space="0" w:color="auto"/>
                <w:left w:val="none" w:sz="0" w:space="0" w:color="auto"/>
                <w:bottom w:val="none" w:sz="0" w:space="0" w:color="auto"/>
                <w:right w:val="none" w:sz="0" w:space="0" w:color="auto"/>
              </w:divBdr>
            </w:div>
            <w:div w:id="1061370955">
              <w:marLeft w:val="0"/>
              <w:marRight w:val="0"/>
              <w:marTop w:val="0"/>
              <w:marBottom w:val="0"/>
              <w:divBdr>
                <w:top w:val="none" w:sz="0" w:space="0" w:color="auto"/>
                <w:left w:val="none" w:sz="0" w:space="0" w:color="auto"/>
                <w:bottom w:val="none" w:sz="0" w:space="0" w:color="auto"/>
                <w:right w:val="none" w:sz="0" w:space="0" w:color="auto"/>
              </w:divBdr>
            </w:div>
            <w:div w:id="430703028">
              <w:marLeft w:val="0"/>
              <w:marRight w:val="0"/>
              <w:marTop w:val="0"/>
              <w:marBottom w:val="0"/>
              <w:divBdr>
                <w:top w:val="none" w:sz="0" w:space="0" w:color="auto"/>
                <w:left w:val="none" w:sz="0" w:space="0" w:color="auto"/>
                <w:bottom w:val="none" w:sz="0" w:space="0" w:color="auto"/>
                <w:right w:val="none" w:sz="0" w:space="0" w:color="auto"/>
              </w:divBdr>
            </w:div>
            <w:div w:id="1866286506">
              <w:marLeft w:val="0"/>
              <w:marRight w:val="0"/>
              <w:marTop w:val="0"/>
              <w:marBottom w:val="0"/>
              <w:divBdr>
                <w:top w:val="none" w:sz="0" w:space="0" w:color="auto"/>
                <w:left w:val="none" w:sz="0" w:space="0" w:color="auto"/>
                <w:bottom w:val="none" w:sz="0" w:space="0" w:color="auto"/>
                <w:right w:val="none" w:sz="0" w:space="0" w:color="auto"/>
              </w:divBdr>
            </w:div>
            <w:div w:id="398983882">
              <w:marLeft w:val="0"/>
              <w:marRight w:val="0"/>
              <w:marTop w:val="0"/>
              <w:marBottom w:val="0"/>
              <w:divBdr>
                <w:top w:val="none" w:sz="0" w:space="0" w:color="auto"/>
                <w:left w:val="none" w:sz="0" w:space="0" w:color="auto"/>
                <w:bottom w:val="none" w:sz="0" w:space="0" w:color="auto"/>
                <w:right w:val="none" w:sz="0" w:space="0" w:color="auto"/>
              </w:divBdr>
            </w:div>
            <w:div w:id="448940780">
              <w:marLeft w:val="0"/>
              <w:marRight w:val="0"/>
              <w:marTop w:val="0"/>
              <w:marBottom w:val="0"/>
              <w:divBdr>
                <w:top w:val="none" w:sz="0" w:space="0" w:color="auto"/>
                <w:left w:val="none" w:sz="0" w:space="0" w:color="auto"/>
                <w:bottom w:val="none" w:sz="0" w:space="0" w:color="auto"/>
                <w:right w:val="none" w:sz="0" w:space="0" w:color="auto"/>
              </w:divBdr>
            </w:div>
            <w:div w:id="1782339156">
              <w:marLeft w:val="0"/>
              <w:marRight w:val="0"/>
              <w:marTop w:val="0"/>
              <w:marBottom w:val="0"/>
              <w:divBdr>
                <w:top w:val="none" w:sz="0" w:space="0" w:color="auto"/>
                <w:left w:val="none" w:sz="0" w:space="0" w:color="auto"/>
                <w:bottom w:val="none" w:sz="0" w:space="0" w:color="auto"/>
                <w:right w:val="none" w:sz="0" w:space="0" w:color="auto"/>
              </w:divBdr>
            </w:div>
            <w:div w:id="1871915637">
              <w:marLeft w:val="0"/>
              <w:marRight w:val="0"/>
              <w:marTop w:val="0"/>
              <w:marBottom w:val="0"/>
              <w:divBdr>
                <w:top w:val="none" w:sz="0" w:space="0" w:color="auto"/>
                <w:left w:val="none" w:sz="0" w:space="0" w:color="auto"/>
                <w:bottom w:val="none" w:sz="0" w:space="0" w:color="auto"/>
                <w:right w:val="none" w:sz="0" w:space="0" w:color="auto"/>
              </w:divBdr>
            </w:div>
            <w:div w:id="1640183649">
              <w:marLeft w:val="0"/>
              <w:marRight w:val="0"/>
              <w:marTop w:val="0"/>
              <w:marBottom w:val="0"/>
              <w:divBdr>
                <w:top w:val="none" w:sz="0" w:space="0" w:color="auto"/>
                <w:left w:val="none" w:sz="0" w:space="0" w:color="auto"/>
                <w:bottom w:val="none" w:sz="0" w:space="0" w:color="auto"/>
                <w:right w:val="none" w:sz="0" w:space="0" w:color="auto"/>
              </w:divBdr>
            </w:div>
            <w:div w:id="249969545">
              <w:marLeft w:val="0"/>
              <w:marRight w:val="0"/>
              <w:marTop w:val="0"/>
              <w:marBottom w:val="0"/>
              <w:divBdr>
                <w:top w:val="none" w:sz="0" w:space="0" w:color="auto"/>
                <w:left w:val="none" w:sz="0" w:space="0" w:color="auto"/>
                <w:bottom w:val="none" w:sz="0" w:space="0" w:color="auto"/>
                <w:right w:val="none" w:sz="0" w:space="0" w:color="auto"/>
              </w:divBdr>
            </w:div>
            <w:div w:id="1396375">
              <w:marLeft w:val="0"/>
              <w:marRight w:val="0"/>
              <w:marTop w:val="0"/>
              <w:marBottom w:val="0"/>
              <w:divBdr>
                <w:top w:val="none" w:sz="0" w:space="0" w:color="auto"/>
                <w:left w:val="none" w:sz="0" w:space="0" w:color="auto"/>
                <w:bottom w:val="none" w:sz="0" w:space="0" w:color="auto"/>
                <w:right w:val="none" w:sz="0" w:space="0" w:color="auto"/>
              </w:divBdr>
            </w:div>
            <w:div w:id="288703205">
              <w:marLeft w:val="0"/>
              <w:marRight w:val="0"/>
              <w:marTop w:val="0"/>
              <w:marBottom w:val="0"/>
              <w:divBdr>
                <w:top w:val="none" w:sz="0" w:space="0" w:color="auto"/>
                <w:left w:val="none" w:sz="0" w:space="0" w:color="auto"/>
                <w:bottom w:val="none" w:sz="0" w:space="0" w:color="auto"/>
                <w:right w:val="none" w:sz="0" w:space="0" w:color="auto"/>
              </w:divBdr>
            </w:div>
            <w:div w:id="1836149219">
              <w:marLeft w:val="0"/>
              <w:marRight w:val="0"/>
              <w:marTop w:val="0"/>
              <w:marBottom w:val="0"/>
              <w:divBdr>
                <w:top w:val="none" w:sz="0" w:space="0" w:color="auto"/>
                <w:left w:val="none" w:sz="0" w:space="0" w:color="auto"/>
                <w:bottom w:val="none" w:sz="0" w:space="0" w:color="auto"/>
                <w:right w:val="none" w:sz="0" w:space="0" w:color="auto"/>
              </w:divBdr>
            </w:div>
            <w:div w:id="1419012547">
              <w:marLeft w:val="0"/>
              <w:marRight w:val="0"/>
              <w:marTop w:val="0"/>
              <w:marBottom w:val="0"/>
              <w:divBdr>
                <w:top w:val="none" w:sz="0" w:space="0" w:color="auto"/>
                <w:left w:val="none" w:sz="0" w:space="0" w:color="auto"/>
                <w:bottom w:val="none" w:sz="0" w:space="0" w:color="auto"/>
                <w:right w:val="none" w:sz="0" w:space="0" w:color="auto"/>
              </w:divBdr>
            </w:div>
            <w:div w:id="214002575">
              <w:marLeft w:val="0"/>
              <w:marRight w:val="0"/>
              <w:marTop w:val="0"/>
              <w:marBottom w:val="0"/>
              <w:divBdr>
                <w:top w:val="none" w:sz="0" w:space="0" w:color="auto"/>
                <w:left w:val="none" w:sz="0" w:space="0" w:color="auto"/>
                <w:bottom w:val="none" w:sz="0" w:space="0" w:color="auto"/>
                <w:right w:val="none" w:sz="0" w:space="0" w:color="auto"/>
              </w:divBdr>
            </w:div>
            <w:div w:id="111486784">
              <w:marLeft w:val="0"/>
              <w:marRight w:val="0"/>
              <w:marTop w:val="0"/>
              <w:marBottom w:val="0"/>
              <w:divBdr>
                <w:top w:val="none" w:sz="0" w:space="0" w:color="auto"/>
                <w:left w:val="none" w:sz="0" w:space="0" w:color="auto"/>
                <w:bottom w:val="none" w:sz="0" w:space="0" w:color="auto"/>
                <w:right w:val="none" w:sz="0" w:space="0" w:color="auto"/>
              </w:divBdr>
            </w:div>
            <w:div w:id="1274825666">
              <w:marLeft w:val="0"/>
              <w:marRight w:val="0"/>
              <w:marTop w:val="0"/>
              <w:marBottom w:val="0"/>
              <w:divBdr>
                <w:top w:val="none" w:sz="0" w:space="0" w:color="auto"/>
                <w:left w:val="none" w:sz="0" w:space="0" w:color="auto"/>
                <w:bottom w:val="none" w:sz="0" w:space="0" w:color="auto"/>
                <w:right w:val="none" w:sz="0" w:space="0" w:color="auto"/>
              </w:divBdr>
            </w:div>
            <w:div w:id="1819616207">
              <w:marLeft w:val="0"/>
              <w:marRight w:val="0"/>
              <w:marTop w:val="0"/>
              <w:marBottom w:val="0"/>
              <w:divBdr>
                <w:top w:val="none" w:sz="0" w:space="0" w:color="auto"/>
                <w:left w:val="none" w:sz="0" w:space="0" w:color="auto"/>
                <w:bottom w:val="none" w:sz="0" w:space="0" w:color="auto"/>
                <w:right w:val="none" w:sz="0" w:space="0" w:color="auto"/>
              </w:divBdr>
            </w:div>
            <w:div w:id="1132331345">
              <w:marLeft w:val="0"/>
              <w:marRight w:val="0"/>
              <w:marTop w:val="0"/>
              <w:marBottom w:val="0"/>
              <w:divBdr>
                <w:top w:val="none" w:sz="0" w:space="0" w:color="auto"/>
                <w:left w:val="none" w:sz="0" w:space="0" w:color="auto"/>
                <w:bottom w:val="none" w:sz="0" w:space="0" w:color="auto"/>
                <w:right w:val="none" w:sz="0" w:space="0" w:color="auto"/>
              </w:divBdr>
            </w:div>
            <w:div w:id="2061705715">
              <w:marLeft w:val="0"/>
              <w:marRight w:val="0"/>
              <w:marTop w:val="0"/>
              <w:marBottom w:val="0"/>
              <w:divBdr>
                <w:top w:val="none" w:sz="0" w:space="0" w:color="auto"/>
                <w:left w:val="none" w:sz="0" w:space="0" w:color="auto"/>
                <w:bottom w:val="none" w:sz="0" w:space="0" w:color="auto"/>
                <w:right w:val="none" w:sz="0" w:space="0" w:color="auto"/>
              </w:divBdr>
            </w:div>
            <w:div w:id="1969433478">
              <w:marLeft w:val="0"/>
              <w:marRight w:val="0"/>
              <w:marTop w:val="0"/>
              <w:marBottom w:val="0"/>
              <w:divBdr>
                <w:top w:val="none" w:sz="0" w:space="0" w:color="auto"/>
                <w:left w:val="none" w:sz="0" w:space="0" w:color="auto"/>
                <w:bottom w:val="none" w:sz="0" w:space="0" w:color="auto"/>
                <w:right w:val="none" w:sz="0" w:space="0" w:color="auto"/>
              </w:divBdr>
            </w:div>
            <w:div w:id="1319573963">
              <w:marLeft w:val="0"/>
              <w:marRight w:val="0"/>
              <w:marTop w:val="0"/>
              <w:marBottom w:val="0"/>
              <w:divBdr>
                <w:top w:val="none" w:sz="0" w:space="0" w:color="auto"/>
                <w:left w:val="none" w:sz="0" w:space="0" w:color="auto"/>
                <w:bottom w:val="none" w:sz="0" w:space="0" w:color="auto"/>
                <w:right w:val="none" w:sz="0" w:space="0" w:color="auto"/>
              </w:divBdr>
            </w:div>
            <w:div w:id="530533631">
              <w:marLeft w:val="0"/>
              <w:marRight w:val="0"/>
              <w:marTop w:val="0"/>
              <w:marBottom w:val="0"/>
              <w:divBdr>
                <w:top w:val="none" w:sz="0" w:space="0" w:color="auto"/>
                <w:left w:val="none" w:sz="0" w:space="0" w:color="auto"/>
                <w:bottom w:val="none" w:sz="0" w:space="0" w:color="auto"/>
                <w:right w:val="none" w:sz="0" w:space="0" w:color="auto"/>
              </w:divBdr>
            </w:div>
            <w:div w:id="1769695063">
              <w:marLeft w:val="0"/>
              <w:marRight w:val="0"/>
              <w:marTop w:val="0"/>
              <w:marBottom w:val="0"/>
              <w:divBdr>
                <w:top w:val="none" w:sz="0" w:space="0" w:color="auto"/>
                <w:left w:val="none" w:sz="0" w:space="0" w:color="auto"/>
                <w:bottom w:val="none" w:sz="0" w:space="0" w:color="auto"/>
                <w:right w:val="none" w:sz="0" w:space="0" w:color="auto"/>
              </w:divBdr>
            </w:div>
            <w:div w:id="238909406">
              <w:marLeft w:val="0"/>
              <w:marRight w:val="0"/>
              <w:marTop w:val="0"/>
              <w:marBottom w:val="0"/>
              <w:divBdr>
                <w:top w:val="none" w:sz="0" w:space="0" w:color="auto"/>
                <w:left w:val="none" w:sz="0" w:space="0" w:color="auto"/>
                <w:bottom w:val="none" w:sz="0" w:space="0" w:color="auto"/>
                <w:right w:val="none" w:sz="0" w:space="0" w:color="auto"/>
              </w:divBdr>
            </w:div>
            <w:div w:id="666707695">
              <w:marLeft w:val="0"/>
              <w:marRight w:val="0"/>
              <w:marTop w:val="0"/>
              <w:marBottom w:val="0"/>
              <w:divBdr>
                <w:top w:val="none" w:sz="0" w:space="0" w:color="auto"/>
                <w:left w:val="none" w:sz="0" w:space="0" w:color="auto"/>
                <w:bottom w:val="none" w:sz="0" w:space="0" w:color="auto"/>
                <w:right w:val="none" w:sz="0" w:space="0" w:color="auto"/>
              </w:divBdr>
            </w:div>
            <w:div w:id="1035888353">
              <w:marLeft w:val="0"/>
              <w:marRight w:val="0"/>
              <w:marTop w:val="0"/>
              <w:marBottom w:val="0"/>
              <w:divBdr>
                <w:top w:val="none" w:sz="0" w:space="0" w:color="auto"/>
                <w:left w:val="none" w:sz="0" w:space="0" w:color="auto"/>
                <w:bottom w:val="none" w:sz="0" w:space="0" w:color="auto"/>
                <w:right w:val="none" w:sz="0" w:space="0" w:color="auto"/>
              </w:divBdr>
            </w:div>
            <w:div w:id="2023822414">
              <w:marLeft w:val="0"/>
              <w:marRight w:val="0"/>
              <w:marTop w:val="0"/>
              <w:marBottom w:val="0"/>
              <w:divBdr>
                <w:top w:val="none" w:sz="0" w:space="0" w:color="auto"/>
                <w:left w:val="none" w:sz="0" w:space="0" w:color="auto"/>
                <w:bottom w:val="none" w:sz="0" w:space="0" w:color="auto"/>
                <w:right w:val="none" w:sz="0" w:space="0" w:color="auto"/>
              </w:divBdr>
            </w:div>
            <w:div w:id="1970935126">
              <w:marLeft w:val="0"/>
              <w:marRight w:val="0"/>
              <w:marTop w:val="0"/>
              <w:marBottom w:val="0"/>
              <w:divBdr>
                <w:top w:val="none" w:sz="0" w:space="0" w:color="auto"/>
                <w:left w:val="none" w:sz="0" w:space="0" w:color="auto"/>
                <w:bottom w:val="none" w:sz="0" w:space="0" w:color="auto"/>
                <w:right w:val="none" w:sz="0" w:space="0" w:color="auto"/>
              </w:divBdr>
            </w:div>
            <w:div w:id="484323818">
              <w:marLeft w:val="0"/>
              <w:marRight w:val="0"/>
              <w:marTop w:val="0"/>
              <w:marBottom w:val="0"/>
              <w:divBdr>
                <w:top w:val="none" w:sz="0" w:space="0" w:color="auto"/>
                <w:left w:val="none" w:sz="0" w:space="0" w:color="auto"/>
                <w:bottom w:val="none" w:sz="0" w:space="0" w:color="auto"/>
                <w:right w:val="none" w:sz="0" w:space="0" w:color="auto"/>
              </w:divBdr>
            </w:div>
            <w:div w:id="35786904">
              <w:marLeft w:val="0"/>
              <w:marRight w:val="0"/>
              <w:marTop w:val="0"/>
              <w:marBottom w:val="0"/>
              <w:divBdr>
                <w:top w:val="none" w:sz="0" w:space="0" w:color="auto"/>
                <w:left w:val="none" w:sz="0" w:space="0" w:color="auto"/>
                <w:bottom w:val="none" w:sz="0" w:space="0" w:color="auto"/>
                <w:right w:val="none" w:sz="0" w:space="0" w:color="auto"/>
              </w:divBdr>
            </w:div>
            <w:div w:id="709837143">
              <w:marLeft w:val="0"/>
              <w:marRight w:val="0"/>
              <w:marTop w:val="0"/>
              <w:marBottom w:val="0"/>
              <w:divBdr>
                <w:top w:val="none" w:sz="0" w:space="0" w:color="auto"/>
                <w:left w:val="none" w:sz="0" w:space="0" w:color="auto"/>
                <w:bottom w:val="none" w:sz="0" w:space="0" w:color="auto"/>
                <w:right w:val="none" w:sz="0" w:space="0" w:color="auto"/>
              </w:divBdr>
            </w:div>
            <w:div w:id="888996768">
              <w:marLeft w:val="0"/>
              <w:marRight w:val="0"/>
              <w:marTop w:val="0"/>
              <w:marBottom w:val="0"/>
              <w:divBdr>
                <w:top w:val="none" w:sz="0" w:space="0" w:color="auto"/>
                <w:left w:val="none" w:sz="0" w:space="0" w:color="auto"/>
                <w:bottom w:val="none" w:sz="0" w:space="0" w:color="auto"/>
                <w:right w:val="none" w:sz="0" w:space="0" w:color="auto"/>
              </w:divBdr>
            </w:div>
            <w:div w:id="542326390">
              <w:marLeft w:val="0"/>
              <w:marRight w:val="0"/>
              <w:marTop w:val="0"/>
              <w:marBottom w:val="0"/>
              <w:divBdr>
                <w:top w:val="none" w:sz="0" w:space="0" w:color="auto"/>
                <w:left w:val="none" w:sz="0" w:space="0" w:color="auto"/>
                <w:bottom w:val="none" w:sz="0" w:space="0" w:color="auto"/>
                <w:right w:val="none" w:sz="0" w:space="0" w:color="auto"/>
              </w:divBdr>
            </w:div>
            <w:div w:id="1367292857">
              <w:marLeft w:val="0"/>
              <w:marRight w:val="0"/>
              <w:marTop w:val="0"/>
              <w:marBottom w:val="0"/>
              <w:divBdr>
                <w:top w:val="none" w:sz="0" w:space="0" w:color="auto"/>
                <w:left w:val="none" w:sz="0" w:space="0" w:color="auto"/>
                <w:bottom w:val="none" w:sz="0" w:space="0" w:color="auto"/>
                <w:right w:val="none" w:sz="0" w:space="0" w:color="auto"/>
              </w:divBdr>
            </w:div>
            <w:div w:id="952714874">
              <w:marLeft w:val="0"/>
              <w:marRight w:val="0"/>
              <w:marTop w:val="0"/>
              <w:marBottom w:val="0"/>
              <w:divBdr>
                <w:top w:val="none" w:sz="0" w:space="0" w:color="auto"/>
                <w:left w:val="none" w:sz="0" w:space="0" w:color="auto"/>
                <w:bottom w:val="none" w:sz="0" w:space="0" w:color="auto"/>
                <w:right w:val="none" w:sz="0" w:space="0" w:color="auto"/>
              </w:divBdr>
            </w:div>
            <w:div w:id="1219364904">
              <w:marLeft w:val="0"/>
              <w:marRight w:val="0"/>
              <w:marTop w:val="0"/>
              <w:marBottom w:val="0"/>
              <w:divBdr>
                <w:top w:val="none" w:sz="0" w:space="0" w:color="auto"/>
                <w:left w:val="none" w:sz="0" w:space="0" w:color="auto"/>
                <w:bottom w:val="none" w:sz="0" w:space="0" w:color="auto"/>
                <w:right w:val="none" w:sz="0" w:space="0" w:color="auto"/>
              </w:divBdr>
            </w:div>
            <w:div w:id="1905407726">
              <w:marLeft w:val="0"/>
              <w:marRight w:val="0"/>
              <w:marTop w:val="0"/>
              <w:marBottom w:val="0"/>
              <w:divBdr>
                <w:top w:val="none" w:sz="0" w:space="0" w:color="auto"/>
                <w:left w:val="none" w:sz="0" w:space="0" w:color="auto"/>
                <w:bottom w:val="none" w:sz="0" w:space="0" w:color="auto"/>
                <w:right w:val="none" w:sz="0" w:space="0" w:color="auto"/>
              </w:divBdr>
            </w:div>
            <w:div w:id="1688949384">
              <w:marLeft w:val="0"/>
              <w:marRight w:val="0"/>
              <w:marTop w:val="0"/>
              <w:marBottom w:val="0"/>
              <w:divBdr>
                <w:top w:val="none" w:sz="0" w:space="0" w:color="auto"/>
                <w:left w:val="none" w:sz="0" w:space="0" w:color="auto"/>
                <w:bottom w:val="none" w:sz="0" w:space="0" w:color="auto"/>
                <w:right w:val="none" w:sz="0" w:space="0" w:color="auto"/>
              </w:divBdr>
            </w:div>
            <w:div w:id="1141993380">
              <w:marLeft w:val="0"/>
              <w:marRight w:val="0"/>
              <w:marTop w:val="0"/>
              <w:marBottom w:val="0"/>
              <w:divBdr>
                <w:top w:val="none" w:sz="0" w:space="0" w:color="auto"/>
                <w:left w:val="none" w:sz="0" w:space="0" w:color="auto"/>
                <w:bottom w:val="none" w:sz="0" w:space="0" w:color="auto"/>
                <w:right w:val="none" w:sz="0" w:space="0" w:color="auto"/>
              </w:divBdr>
            </w:div>
            <w:div w:id="29646378">
              <w:marLeft w:val="0"/>
              <w:marRight w:val="0"/>
              <w:marTop w:val="0"/>
              <w:marBottom w:val="0"/>
              <w:divBdr>
                <w:top w:val="none" w:sz="0" w:space="0" w:color="auto"/>
                <w:left w:val="none" w:sz="0" w:space="0" w:color="auto"/>
                <w:bottom w:val="none" w:sz="0" w:space="0" w:color="auto"/>
                <w:right w:val="none" w:sz="0" w:space="0" w:color="auto"/>
              </w:divBdr>
            </w:div>
            <w:div w:id="619916109">
              <w:marLeft w:val="0"/>
              <w:marRight w:val="0"/>
              <w:marTop w:val="0"/>
              <w:marBottom w:val="0"/>
              <w:divBdr>
                <w:top w:val="none" w:sz="0" w:space="0" w:color="auto"/>
                <w:left w:val="none" w:sz="0" w:space="0" w:color="auto"/>
                <w:bottom w:val="none" w:sz="0" w:space="0" w:color="auto"/>
                <w:right w:val="none" w:sz="0" w:space="0" w:color="auto"/>
              </w:divBdr>
            </w:div>
            <w:div w:id="1263948922">
              <w:marLeft w:val="0"/>
              <w:marRight w:val="0"/>
              <w:marTop w:val="0"/>
              <w:marBottom w:val="0"/>
              <w:divBdr>
                <w:top w:val="none" w:sz="0" w:space="0" w:color="auto"/>
                <w:left w:val="none" w:sz="0" w:space="0" w:color="auto"/>
                <w:bottom w:val="none" w:sz="0" w:space="0" w:color="auto"/>
                <w:right w:val="none" w:sz="0" w:space="0" w:color="auto"/>
              </w:divBdr>
            </w:div>
            <w:div w:id="1899322607">
              <w:marLeft w:val="0"/>
              <w:marRight w:val="0"/>
              <w:marTop w:val="0"/>
              <w:marBottom w:val="0"/>
              <w:divBdr>
                <w:top w:val="none" w:sz="0" w:space="0" w:color="auto"/>
                <w:left w:val="none" w:sz="0" w:space="0" w:color="auto"/>
                <w:bottom w:val="none" w:sz="0" w:space="0" w:color="auto"/>
                <w:right w:val="none" w:sz="0" w:space="0" w:color="auto"/>
              </w:divBdr>
            </w:div>
            <w:div w:id="1483236500">
              <w:marLeft w:val="0"/>
              <w:marRight w:val="0"/>
              <w:marTop w:val="0"/>
              <w:marBottom w:val="0"/>
              <w:divBdr>
                <w:top w:val="none" w:sz="0" w:space="0" w:color="auto"/>
                <w:left w:val="none" w:sz="0" w:space="0" w:color="auto"/>
                <w:bottom w:val="none" w:sz="0" w:space="0" w:color="auto"/>
                <w:right w:val="none" w:sz="0" w:space="0" w:color="auto"/>
              </w:divBdr>
            </w:div>
            <w:div w:id="605385689">
              <w:marLeft w:val="0"/>
              <w:marRight w:val="0"/>
              <w:marTop w:val="0"/>
              <w:marBottom w:val="0"/>
              <w:divBdr>
                <w:top w:val="none" w:sz="0" w:space="0" w:color="auto"/>
                <w:left w:val="none" w:sz="0" w:space="0" w:color="auto"/>
                <w:bottom w:val="none" w:sz="0" w:space="0" w:color="auto"/>
                <w:right w:val="none" w:sz="0" w:space="0" w:color="auto"/>
              </w:divBdr>
            </w:div>
            <w:div w:id="2118133528">
              <w:marLeft w:val="0"/>
              <w:marRight w:val="0"/>
              <w:marTop w:val="0"/>
              <w:marBottom w:val="0"/>
              <w:divBdr>
                <w:top w:val="none" w:sz="0" w:space="0" w:color="auto"/>
                <w:left w:val="none" w:sz="0" w:space="0" w:color="auto"/>
                <w:bottom w:val="none" w:sz="0" w:space="0" w:color="auto"/>
                <w:right w:val="none" w:sz="0" w:space="0" w:color="auto"/>
              </w:divBdr>
            </w:div>
            <w:div w:id="1656765797">
              <w:marLeft w:val="0"/>
              <w:marRight w:val="0"/>
              <w:marTop w:val="0"/>
              <w:marBottom w:val="0"/>
              <w:divBdr>
                <w:top w:val="none" w:sz="0" w:space="0" w:color="auto"/>
                <w:left w:val="none" w:sz="0" w:space="0" w:color="auto"/>
                <w:bottom w:val="none" w:sz="0" w:space="0" w:color="auto"/>
                <w:right w:val="none" w:sz="0" w:space="0" w:color="auto"/>
              </w:divBdr>
            </w:div>
            <w:div w:id="1934434792">
              <w:marLeft w:val="0"/>
              <w:marRight w:val="0"/>
              <w:marTop w:val="0"/>
              <w:marBottom w:val="0"/>
              <w:divBdr>
                <w:top w:val="none" w:sz="0" w:space="0" w:color="auto"/>
                <w:left w:val="none" w:sz="0" w:space="0" w:color="auto"/>
                <w:bottom w:val="none" w:sz="0" w:space="0" w:color="auto"/>
                <w:right w:val="none" w:sz="0" w:space="0" w:color="auto"/>
              </w:divBdr>
            </w:div>
            <w:div w:id="1139572242">
              <w:marLeft w:val="0"/>
              <w:marRight w:val="0"/>
              <w:marTop w:val="0"/>
              <w:marBottom w:val="0"/>
              <w:divBdr>
                <w:top w:val="none" w:sz="0" w:space="0" w:color="auto"/>
                <w:left w:val="none" w:sz="0" w:space="0" w:color="auto"/>
                <w:bottom w:val="none" w:sz="0" w:space="0" w:color="auto"/>
                <w:right w:val="none" w:sz="0" w:space="0" w:color="auto"/>
              </w:divBdr>
            </w:div>
            <w:div w:id="505748875">
              <w:marLeft w:val="0"/>
              <w:marRight w:val="0"/>
              <w:marTop w:val="0"/>
              <w:marBottom w:val="0"/>
              <w:divBdr>
                <w:top w:val="none" w:sz="0" w:space="0" w:color="auto"/>
                <w:left w:val="none" w:sz="0" w:space="0" w:color="auto"/>
                <w:bottom w:val="none" w:sz="0" w:space="0" w:color="auto"/>
                <w:right w:val="none" w:sz="0" w:space="0" w:color="auto"/>
              </w:divBdr>
            </w:div>
            <w:div w:id="1994554442">
              <w:marLeft w:val="0"/>
              <w:marRight w:val="0"/>
              <w:marTop w:val="0"/>
              <w:marBottom w:val="0"/>
              <w:divBdr>
                <w:top w:val="none" w:sz="0" w:space="0" w:color="auto"/>
                <w:left w:val="none" w:sz="0" w:space="0" w:color="auto"/>
                <w:bottom w:val="none" w:sz="0" w:space="0" w:color="auto"/>
                <w:right w:val="none" w:sz="0" w:space="0" w:color="auto"/>
              </w:divBdr>
            </w:div>
            <w:div w:id="1097604533">
              <w:marLeft w:val="0"/>
              <w:marRight w:val="0"/>
              <w:marTop w:val="0"/>
              <w:marBottom w:val="0"/>
              <w:divBdr>
                <w:top w:val="none" w:sz="0" w:space="0" w:color="auto"/>
                <w:left w:val="none" w:sz="0" w:space="0" w:color="auto"/>
                <w:bottom w:val="none" w:sz="0" w:space="0" w:color="auto"/>
                <w:right w:val="none" w:sz="0" w:space="0" w:color="auto"/>
              </w:divBdr>
            </w:div>
            <w:div w:id="719792055">
              <w:marLeft w:val="0"/>
              <w:marRight w:val="0"/>
              <w:marTop w:val="0"/>
              <w:marBottom w:val="0"/>
              <w:divBdr>
                <w:top w:val="none" w:sz="0" w:space="0" w:color="auto"/>
                <w:left w:val="none" w:sz="0" w:space="0" w:color="auto"/>
                <w:bottom w:val="none" w:sz="0" w:space="0" w:color="auto"/>
                <w:right w:val="none" w:sz="0" w:space="0" w:color="auto"/>
              </w:divBdr>
            </w:div>
            <w:div w:id="490490347">
              <w:marLeft w:val="0"/>
              <w:marRight w:val="0"/>
              <w:marTop w:val="0"/>
              <w:marBottom w:val="0"/>
              <w:divBdr>
                <w:top w:val="none" w:sz="0" w:space="0" w:color="auto"/>
                <w:left w:val="none" w:sz="0" w:space="0" w:color="auto"/>
                <w:bottom w:val="none" w:sz="0" w:space="0" w:color="auto"/>
                <w:right w:val="none" w:sz="0" w:space="0" w:color="auto"/>
              </w:divBdr>
            </w:div>
            <w:div w:id="1667127976">
              <w:marLeft w:val="0"/>
              <w:marRight w:val="0"/>
              <w:marTop w:val="0"/>
              <w:marBottom w:val="0"/>
              <w:divBdr>
                <w:top w:val="none" w:sz="0" w:space="0" w:color="auto"/>
                <w:left w:val="none" w:sz="0" w:space="0" w:color="auto"/>
                <w:bottom w:val="none" w:sz="0" w:space="0" w:color="auto"/>
                <w:right w:val="none" w:sz="0" w:space="0" w:color="auto"/>
              </w:divBdr>
            </w:div>
            <w:div w:id="141431697">
              <w:marLeft w:val="0"/>
              <w:marRight w:val="0"/>
              <w:marTop w:val="0"/>
              <w:marBottom w:val="0"/>
              <w:divBdr>
                <w:top w:val="none" w:sz="0" w:space="0" w:color="auto"/>
                <w:left w:val="none" w:sz="0" w:space="0" w:color="auto"/>
                <w:bottom w:val="none" w:sz="0" w:space="0" w:color="auto"/>
                <w:right w:val="none" w:sz="0" w:space="0" w:color="auto"/>
              </w:divBdr>
            </w:div>
            <w:div w:id="1007371496">
              <w:marLeft w:val="0"/>
              <w:marRight w:val="0"/>
              <w:marTop w:val="0"/>
              <w:marBottom w:val="0"/>
              <w:divBdr>
                <w:top w:val="none" w:sz="0" w:space="0" w:color="auto"/>
                <w:left w:val="none" w:sz="0" w:space="0" w:color="auto"/>
                <w:bottom w:val="none" w:sz="0" w:space="0" w:color="auto"/>
                <w:right w:val="none" w:sz="0" w:space="0" w:color="auto"/>
              </w:divBdr>
            </w:div>
            <w:div w:id="178786615">
              <w:marLeft w:val="0"/>
              <w:marRight w:val="0"/>
              <w:marTop w:val="0"/>
              <w:marBottom w:val="0"/>
              <w:divBdr>
                <w:top w:val="none" w:sz="0" w:space="0" w:color="auto"/>
                <w:left w:val="none" w:sz="0" w:space="0" w:color="auto"/>
                <w:bottom w:val="none" w:sz="0" w:space="0" w:color="auto"/>
                <w:right w:val="none" w:sz="0" w:space="0" w:color="auto"/>
              </w:divBdr>
            </w:div>
            <w:div w:id="2031642873">
              <w:marLeft w:val="0"/>
              <w:marRight w:val="0"/>
              <w:marTop w:val="0"/>
              <w:marBottom w:val="0"/>
              <w:divBdr>
                <w:top w:val="none" w:sz="0" w:space="0" w:color="auto"/>
                <w:left w:val="none" w:sz="0" w:space="0" w:color="auto"/>
                <w:bottom w:val="none" w:sz="0" w:space="0" w:color="auto"/>
                <w:right w:val="none" w:sz="0" w:space="0" w:color="auto"/>
              </w:divBdr>
            </w:div>
            <w:div w:id="1086685079">
              <w:marLeft w:val="0"/>
              <w:marRight w:val="0"/>
              <w:marTop w:val="0"/>
              <w:marBottom w:val="0"/>
              <w:divBdr>
                <w:top w:val="none" w:sz="0" w:space="0" w:color="auto"/>
                <w:left w:val="none" w:sz="0" w:space="0" w:color="auto"/>
                <w:bottom w:val="none" w:sz="0" w:space="0" w:color="auto"/>
                <w:right w:val="none" w:sz="0" w:space="0" w:color="auto"/>
              </w:divBdr>
            </w:div>
            <w:div w:id="1730762998">
              <w:marLeft w:val="0"/>
              <w:marRight w:val="0"/>
              <w:marTop w:val="0"/>
              <w:marBottom w:val="0"/>
              <w:divBdr>
                <w:top w:val="none" w:sz="0" w:space="0" w:color="auto"/>
                <w:left w:val="none" w:sz="0" w:space="0" w:color="auto"/>
                <w:bottom w:val="none" w:sz="0" w:space="0" w:color="auto"/>
                <w:right w:val="none" w:sz="0" w:space="0" w:color="auto"/>
              </w:divBdr>
            </w:div>
            <w:div w:id="1895505026">
              <w:marLeft w:val="0"/>
              <w:marRight w:val="0"/>
              <w:marTop w:val="0"/>
              <w:marBottom w:val="0"/>
              <w:divBdr>
                <w:top w:val="none" w:sz="0" w:space="0" w:color="auto"/>
                <w:left w:val="none" w:sz="0" w:space="0" w:color="auto"/>
                <w:bottom w:val="none" w:sz="0" w:space="0" w:color="auto"/>
                <w:right w:val="none" w:sz="0" w:space="0" w:color="auto"/>
              </w:divBdr>
            </w:div>
            <w:div w:id="688919802">
              <w:marLeft w:val="0"/>
              <w:marRight w:val="0"/>
              <w:marTop w:val="0"/>
              <w:marBottom w:val="0"/>
              <w:divBdr>
                <w:top w:val="none" w:sz="0" w:space="0" w:color="auto"/>
                <w:left w:val="none" w:sz="0" w:space="0" w:color="auto"/>
                <w:bottom w:val="none" w:sz="0" w:space="0" w:color="auto"/>
                <w:right w:val="none" w:sz="0" w:space="0" w:color="auto"/>
              </w:divBdr>
            </w:div>
            <w:div w:id="1468279663">
              <w:marLeft w:val="0"/>
              <w:marRight w:val="0"/>
              <w:marTop w:val="0"/>
              <w:marBottom w:val="0"/>
              <w:divBdr>
                <w:top w:val="none" w:sz="0" w:space="0" w:color="auto"/>
                <w:left w:val="none" w:sz="0" w:space="0" w:color="auto"/>
                <w:bottom w:val="none" w:sz="0" w:space="0" w:color="auto"/>
                <w:right w:val="none" w:sz="0" w:space="0" w:color="auto"/>
              </w:divBdr>
            </w:div>
            <w:div w:id="1501460939">
              <w:marLeft w:val="0"/>
              <w:marRight w:val="0"/>
              <w:marTop w:val="0"/>
              <w:marBottom w:val="0"/>
              <w:divBdr>
                <w:top w:val="none" w:sz="0" w:space="0" w:color="auto"/>
                <w:left w:val="none" w:sz="0" w:space="0" w:color="auto"/>
                <w:bottom w:val="none" w:sz="0" w:space="0" w:color="auto"/>
                <w:right w:val="none" w:sz="0" w:space="0" w:color="auto"/>
              </w:divBdr>
            </w:div>
            <w:div w:id="154154982">
              <w:marLeft w:val="0"/>
              <w:marRight w:val="0"/>
              <w:marTop w:val="0"/>
              <w:marBottom w:val="0"/>
              <w:divBdr>
                <w:top w:val="none" w:sz="0" w:space="0" w:color="auto"/>
                <w:left w:val="none" w:sz="0" w:space="0" w:color="auto"/>
                <w:bottom w:val="none" w:sz="0" w:space="0" w:color="auto"/>
                <w:right w:val="none" w:sz="0" w:space="0" w:color="auto"/>
              </w:divBdr>
            </w:div>
            <w:div w:id="17896977">
              <w:marLeft w:val="0"/>
              <w:marRight w:val="0"/>
              <w:marTop w:val="0"/>
              <w:marBottom w:val="0"/>
              <w:divBdr>
                <w:top w:val="none" w:sz="0" w:space="0" w:color="auto"/>
                <w:left w:val="none" w:sz="0" w:space="0" w:color="auto"/>
                <w:bottom w:val="none" w:sz="0" w:space="0" w:color="auto"/>
                <w:right w:val="none" w:sz="0" w:space="0" w:color="auto"/>
              </w:divBdr>
            </w:div>
            <w:div w:id="547454961">
              <w:marLeft w:val="0"/>
              <w:marRight w:val="0"/>
              <w:marTop w:val="0"/>
              <w:marBottom w:val="0"/>
              <w:divBdr>
                <w:top w:val="none" w:sz="0" w:space="0" w:color="auto"/>
                <w:left w:val="none" w:sz="0" w:space="0" w:color="auto"/>
                <w:bottom w:val="none" w:sz="0" w:space="0" w:color="auto"/>
                <w:right w:val="none" w:sz="0" w:space="0" w:color="auto"/>
              </w:divBdr>
            </w:div>
            <w:div w:id="2110464786">
              <w:marLeft w:val="0"/>
              <w:marRight w:val="0"/>
              <w:marTop w:val="0"/>
              <w:marBottom w:val="0"/>
              <w:divBdr>
                <w:top w:val="none" w:sz="0" w:space="0" w:color="auto"/>
                <w:left w:val="none" w:sz="0" w:space="0" w:color="auto"/>
                <w:bottom w:val="none" w:sz="0" w:space="0" w:color="auto"/>
                <w:right w:val="none" w:sz="0" w:space="0" w:color="auto"/>
              </w:divBdr>
            </w:div>
            <w:div w:id="2132169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074310">
      <w:bodyDiv w:val="1"/>
      <w:marLeft w:val="0"/>
      <w:marRight w:val="0"/>
      <w:marTop w:val="0"/>
      <w:marBottom w:val="0"/>
      <w:divBdr>
        <w:top w:val="none" w:sz="0" w:space="0" w:color="auto"/>
        <w:left w:val="none" w:sz="0" w:space="0" w:color="auto"/>
        <w:bottom w:val="none" w:sz="0" w:space="0" w:color="auto"/>
        <w:right w:val="none" w:sz="0" w:space="0" w:color="auto"/>
      </w:divBdr>
      <w:divsChild>
        <w:div w:id="2001108096">
          <w:marLeft w:val="0"/>
          <w:marRight w:val="0"/>
          <w:marTop w:val="0"/>
          <w:marBottom w:val="0"/>
          <w:divBdr>
            <w:top w:val="none" w:sz="0" w:space="0" w:color="auto"/>
            <w:left w:val="none" w:sz="0" w:space="0" w:color="auto"/>
            <w:bottom w:val="none" w:sz="0" w:space="0" w:color="auto"/>
            <w:right w:val="none" w:sz="0" w:space="0" w:color="auto"/>
          </w:divBdr>
          <w:divsChild>
            <w:div w:id="77706856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87722694">
                  <w:marLeft w:val="0"/>
                  <w:marRight w:val="0"/>
                  <w:marTop w:val="180"/>
                  <w:marBottom w:val="180"/>
                  <w:divBdr>
                    <w:top w:val="none" w:sz="0" w:space="0" w:color="auto"/>
                    <w:left w:val="none" w:sz="0" w:space="0" w:color="auto"/>
                    <w:bottom w:val="none" w:sz="0" w:space="0" w:color="auto"/>
                    <w:right w:val="none" w:sz="0" w:space="0" w:color="auto"/>
                  </w:divBdr>
                  <w:divsChild>
                    <w:div w:id="157917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089673">
      <w:bodyDiv w:val="1"/>
      <w:marLeft w:val="0"/>
      <w:marRight w:val="0"/>
      <w:marTop w:val="0"/>
      <w:marBottom w:val="0"/>
      <w:divBdr>
        <w:top w:val="none" w:sz="0" w:space="0" w:color="auto"/>
        <w:left w:val="none" w:sz="0" w:space="0" w:color="auto"/>
        <w:bottom w:val="none" w:sz="0" w:space="0" w:color="auto"/>
        <w:right w:val="none" w:sz="0" w:space="0" w:color="auto"/>
      </w:divBdr>
      <w:divsChild>
        <w:div w:id="242882495">
          <w:marLeft w:val="0"/>
          <w:marRight w:val="0"/>
          <w:marTop w:val="0"/>
          <w:marBottom w:val="0"/>
          <w:divBdr>
            <w:top w:val="none" w:sz="0" w:space="0" w:color="auto"/>
            <w:left w:val="none" w:sz="0" w:space="0" w:color="auto"/>
            <w:bottom w:val="none" w:sz="0" w:space="0" w:color="auto"/>
            <w:right w:val="none" w:sz="0" w:space="0" w:color="auto"/>
          </w:divBdr>
          <w:divsChild>
            <w:div w:id="678967590">
              <w:marLeft w:val="0"/>
              <w:marRight w:val="0"/>
              <w:marTop w:val="0"/>
              <w:marBottom w:val="0"/>
              <w:divBdr>
                <w:top w:val="none" w:sz="0" w:space="0" w:color="auto"/>
                <w:left w:val="none" w:sz="0" w:space="0" w:color="auto"/>
                <w:bottom w:val="none" w:sz="0" w:space="0" w:color="auto"/>
                <w:right w:val="none" w:sz="0" w:space="0" w:color="auto"/>
              </w:divBdr>
              <w:divsChild>
                <w:div w:id="1893731680">
                  <w:marLeft w:val="0"/>
                  <w:marRight w:val="0"/>
                  <w:marTop w:val="0"/>
                  <w:marBottom w:val="0"/>
                  <w:divBdr>
                    <w:top w:val="none" w:sz="0" w:space="0" w:color="auto"/>
                    <w:left w:val="none" w:sz="0" w:space="0" w:color="auto"/>
                    <w:bottom w:val="none" w:sz="0" w:space="0" w:color="auto"/>
                    <w:right w:val="none" w:sz="0" w:space="0" w:color="auto"/>
                  </w:divBdr>
                  <w:divsChild>
                    <w:div w:id="167322172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28548050">
                          <w:marLeft w:val="0"/>
                          <w:marRight w:val="0"/>
                          <w:marTop w:val="180"/>
                          <w:marBottom w:val="180"/>
                          <w:divBdr>
                            <w:top w:val="none" w:sz="0" w:space="0" w:color="auto"/>
                            <w:left w:val="none" w:sz="0" w:space="0" w:color="auto"/>
                            <w:bottom w:val="none" w:sz="0" w:space="0" w:color="auto"/>
                            <w:right w:val="none" w:sz="0" w:space="0" w:color="auto"/>
                          </w:divBdr>
                          <w:divsChild>
                            <w:div w:id="87720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0202815">
      <w:bodyDiv w:val="1"/>
      <w:marLeft w:val="0"/>
      <w:marRight w:val="0"/>
      <w:marTop w:val="0"/>
      <w:marBottom w:val="0"/>
      <w:divBdr>
        <w:top w:val="none" w:sz="0" w:space="0" w:color="auto"/>
        <w:left w:val="none" w:sz="0" w:space="0" w:color="auto"/>
        <w:bottom w:val="none" w:sz="0" w:space="0" w:color="auto"/>
        <w:right w:val="none" w:sz="0" w:space="0" w:color="auto"/>
      </w:divBdr>
      <w:divsChild>
        <w:div w:id="1584021932">
          <w:marLeft w:val="0"/>
          <w:marRight w:val="0"/>
          <w:marTop w:val="0"/>
          <w:marBottom w:val="0"/>
          <w:divBdr>
            <w:top w:val="none" w:sz="0" w:space="0" w:color="auto"/>
            <w:left w:val="none" w:sz="0" w:space="0" w:color="auto"/>
            <w:bottom w:val="none" w:sz="0" w:space="0" w:color="auto"/>
            <w:right w:val="none" w:sz="0" w:space="0" w:color="auto"/>
          </w:divBdr>
          <w:divsChild>
            <w:div w:id="913130640">
              <w:marLeft w:val="0"/>
              <w:marRight w:val="0"/>
              <w:marTop w:val="0"/>
              <w:marBottom w:val="0"/>
              <w:divBdr>
                <w:top w:val="none" w:sz="0" w:space="0" w:color="auto"/>
                <w:left w:val="none" w:sz="0" w:space="0" w:color="auto"/>
                <w:bottom w:val="none" w:sz="0" w:space="0" w:color="auto"/>
                <w:right w:val="none" w:sz="0" w:space="0" w:color="auto"/>
              </w:divBdr>
            </w:div>
            <w:div w:id="1790472666">
              <w:marLeft w:val="0"/>
              <w:marRight w:val="0"/>
              <w:marTop w:val="0"/>
              <w:marBottom w:val="0"/>
              <w:divBdr>
                <w:top w:val="none" w:sz="0" w:space="0" w:color="auto"/>
                <w:left w:val="none" w:sz="0" w:space="0" w:color="auto"/>
                <w:bottom w:val="none" w:sz="0" w:space="0" w:color="auto"/>
                <w:right w:val="none" w:sz="0" w:space="0" w:color="auto"/>
              </w:divBdr>
            </w:div>
            <w:div w:id="1619408010">
              <w:marLeft w:val="0"/>
              <w:marRight w:val="0"/>
              <w:marTop w:val="0"/>
              <w:marBottom w:val="0"/>
              <w:divBdr>
                <w:top w:val="none" w:sz="0" w:space="0" w:color="auto"/>
                <w:left w:val="none" w:sz="0" w:space="0" w:color="auto"/>
                <w:bottom w:val="none" w:sz="0" w:space="0" w:color="auto"/>
                <w:right w:val="none" w:sz="0" w:space="0" w:color="auto"/>
              </w:divBdr>
            </w:div>
            <w:div w:id="628707522">
              <w:marLeft w:val="0"/>
              <w:marRight w:val="0"/>
              <w:marTop w:val="0"/>
              <w:marBottom w:val="0"/>
              <w:divBdr>
                <w:top w:val="none" w:sz="0" w:space="0" w:color="auto"/>
                <w:left w:val="none" w:sz="0" w:space="0" w:color="auto"/>
                <w:bottom w:val="none" w:sz="0" w:space="0" w:color="auto"/>
                <w:right w:val="none" w:sz="0" w:space="0" w:color="auto"/>
              </w:divBdr>
            </w:div>
            <w:div w:id="896554380">
              <w:marLeft w:val="0"/>
              <w:marRight w:val="0"/>
              <w:marTop w:val="0"/>
              <w:marBottom w:val="0"/>
              <w:divBdr>
                <w:top w:val="none" w:sz="0" w:space="0" w:color="auto"/>
                <w:left w:val="none" w:sz="0" w:space="0" w:color="auto"/>
                <w:bottom w:val="none" w:sz="0" w:space="0" w:color="auto"/>
                <w:right w:val="none" w:sz="0" w:space="0" w:color="auto"/>
              </w:divBdr>
            </w:div>
            <w:div w:id="58747280">
              <w:marLeft w:val="0"/>
              <w:marRight w:val="0"/>
              <w:marTop w:val="0"/>
              <w:marBottom w:val="0"/>
              <w:divBdr>
                <w:top w:val="none" w:sz="0" w:space="0" w:color="auto"/>
                <w:left w:val="none" w:sz="0" w:space="0" w:color="auto"/>
                <w:bottom w:val="none" w:sz="0" w:space="0" w:color="auto"/>
                <w:right w:val="none" w:sz="0" w:space="0" w:color="auto"/>
              </w:divBdr>
            </w:div>
            <w:div w:id="1704595109">
              <w:marLeft w:val="0"/>
              <w:marRight w:val="0"/>
              <w:marTop w:val="0"/>
              <w:marBottom w:val="0"/>
              <w:divBdr>
                <w:top w:val="none" w:sz="0" w:space="0" w:color="auto"/>
                <w:left w:val="none" w:sz="0" w:space="0" w:color="auto"/>
                <w:bottom w:val="none" w:sz="0" w:space="0" w:color="auto"/>
                <w:right w:val="none" w:sz="0" w:space="0" w:color="auto"/>
              </w:divBdr>
            </w:div>
            <w:div w:id="1519393667">
              <w:marLeft w:val="0"/>
              <w:marRight w:val="0"/>
              <w:marTop w:val="0"/>
              <w:marBottom w:val="0"/>
              <w:divBdr>
                <w:top w:val="none" w:sz="0" w:space="0" w:color="auto"/>
                <w:left w:val="none" w:sz="0" w:space="0" w:color="auto"/>
                <w:bottom w:val="none" w:sz="0" w:space="0" w:color="auto"/>
                <w:right w:val="none" w:sz="0" w:space="0" w:color="auto"/>
              </w:divBdr>
            </w:div>
            <w:div w:id="296959621">
              <w:marLeft w:val="0"/>
              <w:marRight w:val="0"/>
              <w:marTop w:val="0"/>
              <w:marBottom w:val="0"/>
              <w:divBdr>
                <w:top w:val="none" w:sz="0" w:space="0" w:color="auto"/>
                <w:left w:val="none" w:sz="0" w:space="0" w:color="auto"/>
                <w:bottom w:val="none" w:sz="0" w:space="0" w:color="auto"/>
                <w:right w:val="none" w:sz="0" w:space="0" w:color="auto"/>
              </w:divBdr>
            </w:div>
            <w:div w:id="498885618">
              <w:marLeft w:val="0"/>
              <w:marRight w:val="0"/>
              <w:marTop w:val="0"/>
              <w:marBottom w:val="0"/>
              <w:divBdr>
                <w:top w:val="none" w:sz="0" w:space="0" w:color="auto"/>
                <w:left w:val="none" w:sz="0" w:space="0" w:color="auto"/>
                <w:bottom w:val="none" w:sz="0" w:space="0" w:color="auto"/>
                <w:right w:val="none" w:sz="0" w:space="0" w:color="auto"/>
              </w:divBdr>
            </w:div>
            <w:div w:id="1857500266">
              <w:marLeft w:val="0"/>
              <w:marRight w:val="0"/>
              <w:marTop w:val="0"/>
              <w:marBottom w:val="0"/>
              <w:divBdr>
                <w:top w:val="none" w:sz="0" w:space="0" w:color="auto"/>
                <w:left w:val="none" w:sz="0" w:space="0" w:color="auto"/>
                <w:bottom w:val="none" w:sz="0" w:space="0" w:color="auto"/>
                <w:right w:val="none" w:sz="0" w:space="0" w:color="auto"/>
              </w:divBdr>
            </w:div>
            <w:div w:id="1708988365">
              <w:marLeft w:val="0"/>
              <w:marRight w:val="0"/>
              <w:marTop w:val="0"/>
              <w:marBottom w:val="0"/>
              <w:divBdr>
                <w:top w:val="none" w:sz="0" w:space="0" w:color="auto"/>
                <w:left w:val="none" w:sz="0" w:space="0" w:color="auto"/>
                <w:bottom w:val="none" w:sz="0" w:space="0" w:color="auto"/>
                <w:right w:val="none" w:sz="0" w:space="0" w:color="auto"/>
              </w:divBdr>
            </w:div>
            <w:div w:id="793715991">
              <w:marLeft w:val="0"/>
              <w:marRight w:val="0"/>
              <w:marTop w:val="0"/>
              <w:marBottom w:val="0"/>
              <w:divBdr>
                <w:top w:val="none" w:sz="0" w:space="0" w:color="auto"/>
                <w:left w:val="none" w:sz="0" w:space="0" w:color="auto"/>
                <w:bottom w:val="none" w:sz="0" w:space="0" w:color="auto"/>
                <w:right w:val="none" w:sz="0" w:space="0" w:color="auto"/>
              </w:divBdr>
            </w:div>
            <w:div w:id="1787918570">
              <w:marLeft w:val="0"/>
              <w:marRight w:val="0"/>
              <w:marTop w:val="0"/>
              <w:marBottom w:val="0"/>
              <w:divBdr>
                <w:top w:val="none" w:sz="0" w:space="0" w:color="auto"/>
                <w:left w:val="none" w:sz="0" w:space="0" w:color="auto"/>
                <w:bottom w:val="none" w:sz="0" w:space="0" w:color="auto"/>
                <w:right w:val="none" w:sz="0" w:space="0" w:color="auto"/>
              </w:divBdr>
            </w:div>
            <w:div w:id="1431318277">
              <w:marLeft w:val="0"/>
              <w:marRight w:val="0"/>
              <w:marTop w:val="0"/>
              <w:marBottom w:val="0"/>
              <w:divBdr>
                <w:top w:val="none" w:sz="0" w:space="0" w:color="auto"/>
                <w:left w:val="none" w:sz="0" w:space="0" w:color="auto"/>
                <w:bottom w:val="none" w:sz="0" w:space="0" w:color="auto"/>
                <w:right w:val="none" w:sz="0" w:space="0" w:color="auto"/>
              </w:divBdr>
            </w:div>
            <w:div w:id="1982541300">
              <w:marLeft w:val="0"/>
              <w:marRight w:val="0"/>
              <w:marTop w:val="0"/>
              <w:marBottom w:val="0"/>
              <w:divBdr>
                <w:top w:val="none" w:sz="0" w:space="0" w:color="auto"/>
                <w:left w:val="none" w:sz="0" w:space="0" w:color="auto"/>
                <w:bottom w:val="none" w:sz="0" w:space="0" w:color="auto"/>
                <w:right w:val="none" w:sz="0" w:space="0" w:color="auto"/>
              </w:divBdr>
            </w:div>
            <w:div w:id="2046444134">
              <w:marLeft w:val="0"/>
              <w:marRight w:val="0"/>
              <w:marTop w:val="0"/>
              <w:marBottom w:val="0"/>
              <w:divBdr>
                <w:top w:val="none" w:sz="0" w:space="0" w:color="auto"/>
                <w:left w:val="none" w:sz="0" w:space="0" w:color="auto"/>
                <w:bottom w:val="none" w:sz="0" w:space="0" w:color="auto"/>
                <w:right w:val="none" w:sz="0" w:space="0" w:color="auto"/>
              </w:divBdr>
            </w:div>
            <w:div w:id="1475684703">
              <w:marLeft w:val="0"/>
              <w:marRight w:val="0"/>
              <w:marTop w:val="0"/>
              <w:marBottom w:val="0"/>
              <w:divBdr>
                <w:top w:val="none" w:sz="0" w:space="0" w:color="auto"/>
                <w:left w:val="none" w:sz="0" w:space="0" w:color="auto"/>
                <w:bottom w:val="none" w:sz="0" w:space="0" w:color="auto"/>
                <w:right w:val="none" w:sz="0" w:space="0" w:color="auto"/>
              </w:divBdr>
            </w:div>
            <w:div w:id="768815531">
              <w:marLeft w:val="0"/>
              <w:marRight w:val="0"/>
              <w:marTop w:val="0"/>
              <w:marBottom w:val="0"/>
              <w:divBdr>
                <w:top w:val="none" w:sz="0" w:space="0" w:color="auto"/>
                <w:left w:val="none" w:sz="0" w:space="0" w:color="auto"/>
                <w:bottom w:val="none" w:sz="0" w:space="0" w:color="auto"/>
                <w:right w:val="none" w:sz="0" w:space="0" w:color="auto"/>
              </w:divBdr>
            </w:div>
            <w:div w:id="233665909">
              <w:marLeft w:val="0"/>
              <w:marRight w:val="0"/>
              <w:marTop w:val="0"/>
              <w:marBottom w:val="0"/>
              <w:divBdr>
                <w:top w:val="none" w:sz="0" w:space="0" w:color="auto"/>
                <w:left w:val="none" w:sz="0" w:space="0" w:color="auto"/>
                <w:bottom w:val="none" w:sz="0" w:space="0" w:color="auto"/>
                <w:right w:val="none" w:sz="0" w:space="0" w:color="auto"/>
              </w:divBdr>
            </w:div>
            <w:div w:id="872692481">
              <w:marLeft w:val="0"/>
              <w:marRight w:val="0"/>
              <w:marTop w:val="0"/>
              <w:marBottom w:val="0"/>
              <w:divBdr>
                <w:top w:val="none" w:sz="0" w:space="0" w:color="auto"/>
                <w:left w:val="none" w:sz="0" w:space="0" w:color="auto"/>
                <w:bottom w:val="none" w:sz="0" w:space="0" w:color="auto"/>
                <w:right w:val="none" w:sz="0" w:space="0" w:color="auto"/>
              </w:divBdr>
            </w:div>
            <w:div w:id="697390290">
              <w:marLeft w:val="0"/>
              <w:marRight w:val="0"/>
              <w:marTop w:val="0"/>
              <w:marBottom w:val="0"/>
              <w:divBdr>
                <w:top w:val="none" w:sz="0" w:space="0" w:color="auto"/>
                <w:left w:val="none" w:sz="0" w:space="0" w:color="auto"/>
                <w:bottom w:val="none" w:sz="0" w:space="0" w:color="auto"/>
                <w:right w:val="none" w:sz="0" w:space="0" w:color="auto"/>
              </w:divBdr>
            </w:div>
            <w:div w:id="702825223">
              <w:marLeft w:val="0"/>
              <w:marRight w:val="0"/>
              <w:marTop w:val="0"/>
              <w:marBottom w:val="0"/>
              <w:divBdr>
                <w:top w:val="none" w:sz="0" w:space="0" w:color="auto"/>
                <w:left w:val="none" w:sz="0" w:space="0" w:color="auto"/>
                <w:bottom w:val="none" w:sz="0" w:space="0" w:color="auto"/>
                <w:right w:val="none" w:sz="0" w:space="0" w:color="auto"/>
              </w:divBdr>
            </w:div>
            <w:div w:id="2059209182">
              <w:marLeft w:val="0"/>
              <w:marRight w:val="0"/>
              <w:marTop w:val="0"/>
              <w:marBottom w:val="0"/>
              <w:divBdr>
                <w:top w:val="none" w:sz="0" w:space="0" w:color="auto"/>
                <w:left w:val="none" w:sz="0" w:space="0" w:color="auto"/>
                <w:bottom w:val="none" w:sz="0" w:space="0" w:color="auto"/>
                <w:right w:val="none" w:sz="0" w:space="0" w:color="auto"/>
              </w:divBdr>
            </w:div>
            <w:div w:id="428355822">
              <w:marLeft w:val="0"/>
              <w:marRight w:val="0"/>
              <w:marTop w:val="0"/>
              <w:marBottom w:val="0"/>
              <w:divBdr>
                <w:top w:val="none" w:sz="0" w:space="0" w:color="auto"/>
                <w:left w:val="none" w:sz="0" w:space="0" w:color="auto"/>
                <w:bottom w:val="none" w:sz="0" w:space="0" w:color="auto"/>
                <w:right w:val="none" w:sz="0" w:space="0" w:color="auto"/>
              </w:divBdr>
            </w:div>
            <w:div w:id="1102067823">
              <w:marLeft w:val="0"/>
              <w:marRight w:val="0"/>
              <w:marTop w:val="0"/>
              <w:marBottom w:val="0"/>
              <w:divBdr>
                <w:top w:val="none" w:sz="0" w:space="0" w:color="auto"/>
                <w:left w:val="none" w:sz="0" w:space="0" w:color="auto"/>
                <w:bottom w:val="none" w:sz="0" w:space="0" w:color="auto"/>
                <w:right w:val="none" w:sz="0" w:space="0" w:color="auto"/>
              </w:divBdr>
            </w:div>
            <w:div w:id="21246803">
              <w:marLeft w:val="0"/>
              <w:marRight w:val="0"/>
              <w:marTop w:val="0"/>
              <w:marBottom w:val="0"/>
              <w:divBdr>
                <w:top w:val="none" w:sz="0" w:space="0" w:color="auto"/>
                <w:left w:val="none" w:sz="0" w:space="0" w:color="auto"/>
                <w:bottom w:val="none" w:sz="0" w:space="0" w:color="auto"/>
                <w:right w:val="none" w:sz="0" w:space="0" w:color="auto"/>
              </w:divBdr>
            </w:div>
            <w:div w:id="23021029">
              <w:marLeft w:val="0"/>
              <w:marRight w:val="0"/>
              <w:marTop w:val="0"/>
              <w:marBottom w:val="0"/>
              <w:divBdr>
                <w:top w:val="none" w:sz="0" w:space="0" w:color="auto"/>
                <w:left w:val="none" w:sz="0" w:space="0" w:color="auto"/>
                <w:bottom w:val="none" w:sz="0" w:space="0" w:color="auto"/>
                <w:right w:val="none" w:sz="0" w:space="0" w:color="auto"/>
              </w:divBdr>
            </w:div>
            <w:div w:id="2063745858">
              <w:marLeft w:val="0"/>
              <w:marRight w:val="0"/>
              <w:marTop w:val="0"/>
              <w:marBottom w:val="0"/>
              <w:divBdr>
                <w:top w:val="none" w:sz="0" w:space="0" w:color="auto"/>
                <w:left w:val="none" w:sz="0" w:space="0" w:color="auto"/>
                <w:bottom w:val="none" w:sz="0" w:space="0" w:color="auto"/>
                <w:right w:val="none" w:sz="0" w:space="0" w:color="auto"/>
              </w:divBdr>
            </w:div>
            <w:div w:id="1757552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835475">
      <w:bodyDiv w:val="1"/>
      <w:marLeft w:val="0"/>
      <w:marRight w:val="0"/>
      <w:marTop w:val="0"/>
      <w:marBottom w:val="0"/>
      <w:divBdr>
        <w:top w:val="none" w:sz="0" w:space="0" w:color="auto"/>
        <w:left w:val="none" w:sz="0" w:space="0" w:color="auto"/>
        <w:bottom w:val="none" w:sz="0" w:space="0" w:color="auto"/>
        <w:right w:val="none" w:sz="0" w:space="0" w:color="auto"/>
      </w:divBdr>
      <w:divsChild>
        <w:div w:id="1437477998">
          <w:marLeft w:val="0"/>
          <w:marRight w:val="0"/>
          <w:marTop w:val="0"/>
          <w:marBottom w:val="0"/>
          <w:divBdr>
            <w:top w:val="none" w:sz="0" w:space="0" w:color="auto"/>
            <w:left w:val="none" w:sz="0" w:space="0" w:color="auto"/>
            <w:bottom w:val="none" w:sz="0" w:space="0" w:color="auto"/>
            <w:right w:val="none" w:sz="0" w:space="0" w:color="auto"/>
          </w:divBdr>
          <w:divsChild>
            <w:div w:id="467169040">
              <w:marLeft w:val="0"/>
              <w:marRight w:val="0"/>
              <w:marTop w:val="0"/>
              <w:marBottom w:val="0"/>
              <w:divBdr>
                <w:top w:val="none" w:sz="0" w:space="0" w:color="auto"/>
                <w:left w:val="none" w:sz="0" w:space="0" w:color="auto"/>
                <w:bottom w:val="none" w:sz="0" w:space="0" w:color="auto"/>
                <w:right w:val="none" w:sz="0" w:space="0" w:color="auto"/>
              </w:divBdr>
              <w:divsChild>
                <w:div w:id="1379160507">
                  <w:marLeft w:val="0"/>
                  <w:marRight w:val="0"/>
                  <w:marTop w:val="0"/>
                  <w:marBottom w:val="0"/>
                  <w:divBdr>
                    <w:top w:val="none" w:sz="0" w:space="0" w:color="auto"/>
                    <w:left w:val="none" w:sz="0" w:space="0" w:color="auto"/>
                    <w:bottom w:val="none" w:sz="0" w:space="0" w:color="auto"/>
                    <w:right w:val="none" w:sz="0" w:space="0" w:color="auto"/>
                  </w:divBdr>
                  <w:divsChild>
                    <w:div w:id="2017968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376323860">
                          <w:marLeft w:val="0"/>
                          <w:marRight w:val="0"/>
                          <w:marTop w:val="180"/>
                          <w:marBottom w:val="180"/>
                          <w:divBdr>
                            <w:top w:val="none" w:sz="0" w:space="0" w:color="auto"/>
                            <w:left w:val="none" w:sz="0" w:space="0" w:color="auto"/>
                            <w:bottom w:val="none" w:sz="0" w:space="0" w:color="auto"/>
                            <w:right w:val="none" w:sz="0" w:space="0" w:color="auto"/>
                          </w:divBdr>
                          <w:divsChild>
                            <w:div w:id="42692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5827801">
      <w:bodyDiv w:val="1"/>
      <w:marLeft w:val="0"/>
      <w:marRight w:val="0"/>
      <w:marTop w:val="0"/>
      <w:marBottom w:val="0"/>
      <w:divBdr>
        <w:top w:val="none" w:sz="0" w:space="0" w:color="auto"/>
        <w:left w:val="none" w:sz="0" w:space="0" w:color="auto"/>
        <w:bottom w:val="none" w:sz="0" w:space="0" w:color="auto"/>
        <w:right w:val="none" w:sz="0" w:space="0" w:color="auto"/>
      </w:divBdr>
      <w:divsChild>
        <w:div w:id="1821074476">
          <w:marLeft w:val="0"/>
          <w:marRight w:val="0"/>
          <w:marTop w:val="0"/>
          <w:marBottom w:val="0"/>
          <w:divBdr>
            <w:top w:val="none" w:sz="0" w:space="0" w:color="auto"/>
            <w:left w:val="none" w:sz="0" w:space="0" w:color="auto"/>
            <w:bottom w:val="none" w:sz="0" w:space="0" w:color="auto"/>
            <w:right w:val="none" w:sz="0" w:space="0" w:color="auto"/>
          </w:divBdr>
          <w:divsChild>
            <w:div w:id="1519927134">
              <w:marLeft w:val="0"/>
              <w:marRight w:val="0"/>
              <w:marTop w:val="0"/>
              <w:marBottom w:val="0"/>
              <w:divBdr>
                <w:top w:val="none" w:sz="0" w:space="0" w:color="auto"/>
                <w:left w:val="none" w:sz="0" w:space="0" w:color="auto"/>
                <w:bottom w:val="none" w:sz="0" w:space="0" w:color="auto"/>
                <w:right w:val="none" w:sz="0" w:space="0" w:color="auto"/>
              </w:divBdr>
            </w:div>
            <w:div w:id="297995526">
              <w:marLeft w:val="0"/>
              <w:marRight w:val="0"/>
              <w:marTop w:val="0"/>
              <w:marBottom w:val="0"/>
              <w:divBdr>
                <w:top w:val="none" w:sz="0" w:space="0" w:color="auto"/>
                <w:left w:val="none" w:sz="0" w:space="0" w:color="auto"/>
                <w:bottom w:val="none" w:sz="0" w:space="0" w:color="auto"/>
                <w:right w:val="none" w:sz="0" w:space="0" w:color="auto"/>
              </w:divBdr>
            </w:div>
            <w:div w:id="470556193">
              <w:marLeft w:val="0"/>
              <w:marRight w:val="0"/>
              <w:marTop w:val="0"/>
              <w:marBottom w:val="0"/>
              <w:divBdr>
                <w:top w:val="none" w:sz="0" w:space="0" w:color="auto"/>
                <w:left w:val="none" w:sz="0" w:space="0" w:color="auto"/>
                <w:bottom w:val="none" w:sz="0" w:space="0" w:color="auto"/>
                <w:right w:val="none" w:sz="0" w:space="0" w:color="auto"/>
              </w:divBdr>
            </w:div>
            <w:div w:id="1782912443">
              <w:marLeft w:val="0"/>
              <w:marRight w:val="0"/>
              <w:marTop w:val="0"/>
              <w:marBottom w:val="0"/>
              <w:divBdr>
                <w:top w:val="none" w:sz="0" w:space="0" w:color="auto"/>
                <w:left w:val="none" w:sz="0" w:space="0" w:color="auto"/>
                <w:bottom w:val="none" w:sz="0" w:space="0" w:color="auto"/>
                <w:right w:val="none" w:sz="0" w:space="0" w:color="auto"/>
              </w:divBdr>
            </w:div>
            <w:div w:id="840004438">
              <w:marLeft w:val="0"/>
              <w:marRight w:val="0"/>
              <w:marTop w:val="0"/>
              <w:marBottom w:val="0"/>
              <w:divBdr>
                <w:top w:val="none" w:sz="0" w:space="0" w:color="auto"/>
                <w:left w:val="none" w:sz="0" w:space="0" w:color="auto"/>
                <w:bottom w:val="none" w:sz="0" w:space="0" w:color="auto"/>
                <w:right w:val="none" w:sz="0" w:space="0" w:color="auto"/>
              </w:divBdr>
            </w:div>
            <w:div w:id="1731493586">
              <w:marLeft w:val="0"/>
              <w:marRight w:val="0"/>
              <w:marTop w:val="0"/>
              <w:marBottom w:val="0"/>
              <w:divBdr>
                <w:top w:val="none" w:sz="0" w:space="0" w:color="auto"/>
                <w:left w:val="none" w:sz="0" w:space="0" w:color="auto"/>
                <w:bottom w:val="none" w:sz="0" w:space="0" w:color="auto"/>
                <w:right w:val="none" w:sz="0" w:space="0" w:color="auto"/>
              </w:divBdr>
            </w:div>
            <w:div w:id="1697656321">
              <w:marLeft w:val="0"/>
              <w:marRight w:val="0"/>
              <w:marTop w:val="0"/>
              <w:marBottom w:val="0"/>
              <w:divBdr>
                <w:top w:val="none" w:sz="0" w:space="0" w:color="auto"/>
                <w:left w:val="none" w:sz="0" w:space="0" w:color="auto"/>
                <w:bottom w:val="none" w:sz="0" w:space="0" w:color="auto"/>
                <w:right w:val="none" w:sz="0" w:space="0" w:color="auto"/>
              </w:divBdr>
            </w:div>
            <w:div w:id="2075421702">
              <w:marLeft w:val="0"/>
              <w:marRight w:val="0"/>
              <w:marTop w:val="0"/>
              <w:marBottom w:val="0"/>
              <w:divBdr>
                <w:top w:val="none" w:sz="0" w:space="0" w:color="auto"/>
                <w:left w:val="none" w:sz="0" w:space="0" w:color="auto"/>
                <w:bottom w:val="none" w:sz="0" w:space="0" w:color="auto"/>
                <w:right w:val="none" w:sz="0" w:space="0" w:color="auto"/>
              </w:divBdr>
            </w:div>
            <w:div w:id="1522237410">
              <w:marLeft w:val="0"/>
              <w:marRight w:val="0"/>
              <w:marTop w:val="0"/>
              <w:marBottom w:val="0"/>
              <w:divBdr>
                <w:top w:val="none" w:sz="0" w:space="0" w:color="auto"/>
                <w:left w:val="none" w:sz="0" w:space="0" w:color="auto"/>
                <w:bottom w:val="none" w:sz="0" w:space="0" w:color="auto"/>
                <w:right w:val="none" w:sz="0" w:space="0" w:color="auto"/>
              </w:divBdr>
            </w:div>
            <w:div w:id="875434361">
              <w:marLeft w:val="0"/>
              <w:marRight w:val="0"/>
              <w:marTop w:val="0"/>
              <w:marBottom w:val="0"/>
              <w:divBdr>
                <w:top w:val="none" w:sz="0" w:space="0" w:color="auto"/>
                <w:left w:val="none" w:sz="0" w:space="0" w:color="auto"/>
                <w:bottom w:val="none" w:sz="0" w:space="0" w:color="auto"/>
                <w:right w:val="none" w:sz="0" w:space="0" w:color="auto"/>
              </w:divBdr>
            </w:div>
            <w:div w:id="1671714707">
              <w:marLeft w:val="0"/>
              <w:marRight w:val="0"/>
              <w:marTop w:val="0"/>
              <w:marBottom w:val="0"/>
              <w:divBdr>
                <w:top w:val="none" w:sz="0" w:space="0" w:color="auto"/>
                <w:left w:val="none" w:sz="0" w:space="0" w:color="auto"/>
                <w:bottom w:val="none" w:sz="0" w:space="0" w:color="auto"/>
                <w:right w:val="none" w:sz="0" w:space="0" w:color="auto"/>
              </w:divBdr>
            </w:div>
            <w:div w:id="1264652235">
              <w:marLeft w:val="0"/>
              <w:marRight w:val="0"/>
              <w:marTop w:val="0"/>
              <w:marBottom w:val="0"/>
              <w:divBdr>
                <w:top w:val="none" w:sz="0" w:space="0" w:color="auto"/>
                <w:left w:val="none" w:sz="0" w:space="0" w:color="auto"/>
                <w:bottom w:val="none" w:sz="0" w:space="0" w:color="auto"/>
                <w:right w:val="none" w:sz="0" w:space="0" w:color="auto"/>
              </w:divBdr>
            </w:div>
            <w:div w:id="1922595132">
              <w:marLeft w:val="0"/>
              <w:marRight w:val="0"/>
              <w:marTop w:val="0"/>
              <w:marBottom w:val="0"/>
              <w:divBdr>
                <w:top w:val="none" w:sz="0" w:space="0" w:color="auto"/>
                <w:left w:val="none" w:sz="0" w:space="0" w:color="auto"/>
                <w:bottom w:val="none" w:sz="0" w:space="0" w:color="auto"/>
                <w:right w:val="none" w:sz="0" w:space="0" w:color="auto"/>
              </w:divBdr>
            </w:div>
            <w:div w:id="522019548">
              <w:marLeft w:val="0"/>
              <w:marRight w:val="0"/>
              <w:marTop w:val="0"/>
              <w:marBottom w:val="0"/>
              <w:divBdr>
                <w:top w:val="none" w:sz="0" w:space="0" w:color="auto"/>
                <w:left w:val="none" w:sz="0" w:space="0" w:color="auto"/>
                <w:bottom w:val="none" w:sz="0" w:space="0" w:color="auto"/>
                <w:right w:val="none" w:sz="0" w:space="0" w:color="auto"/>
              </w:divBdr>
            </w:div>
            <w:div w:id="1058238116">
              <w:marLeft w:val="0"/>
              <w:marRight w:val="0"/>
              <w:marTop w:val="0"/>
              <w:marBottom w:val="0"/>
              <w:divBdr>
                <w:top w:val="none" w:sz="0" w:space="0" w:color="auto"/>
                <w:left w:val="none" w:sz="0" w:space="0" w:color="auto"/>
                <w:bottom w:val="none" w:sz="0" w:space="0" w:color="auto"/>
                <w:right w:val="none" w:sz="0" w:space="0" w:color="auto"/>
              </w:divBdr>
            </w:div>
            <w:div w:id="717361692">
              <w:marLeft w:val="0"/>
              <w:marRight w:val="0"/>
              <w:marTop w:val="0"/>
              <w:marBottom w:val="0"/>
              <w:divBdr>
                <w:top w:val="none" w:sz="0" w:space="0" w:color="auto"/>
                <w:left w:val="none" w:sz="0" w:space="0" w:color="auto"/>
                <w:bottom w:val="none" w:sz="0" w:space="0" w:color="auto"/>
                <w:right w:val="none" w:sz="0" w:space="0" w:color="auto"/>
              </w:divBdr>
            </w:div>
            <w:div w:id="1203320132">
              <w:marLeft w:val="0"/>
              <w:marRight w:val="0"/>
              <w:marTop w:val="0"/>
              <w:marBottom w:val="0"/>
              <w:divBdr>
                <w:top w:val="none" w:sz="0" w:space="0" w:color="auto"/>
                <w:left w:val="none" w:sz="0" w:space="0" w:color="auto"/>
                <w:bottom w:val="none" w:sz="0" w:space="0" w:color="auto"/>
                <w:right w:val="none" w:sz="0" w:space="0" w:color="auto"/>
              </w:divBdr>
            </w:div>
            <w:div w:id="2037806957">
              <w:marLeft w:val="0"/>
              <w:marRight w:val="0"/>
              <w:marTop w:val="0"/>
              <w:marBottom w:val="0"/>
              <w:divBdr>
                <w:top w:val="none" w:sz="0" w:space="0" w:color="auto"/>
                <w:left w:val="none" w:sz="0" w:space="0" w:color="auto"/>
                <w:bottom w:val="none" w:sz="0" w:space="0" w:color="auto"/>
                <w:right w:val="none" w:sz="0" w:space="0" w:color="auto"/>
              </w:divBdr>
            </w:div>
            <w:div w:id="1141774523">
              <w:marLeft w:val="0"/>
              <w:marRight w:val="0"/>
              <w:marTop w:val="0"/>
              <w:marBottom w:val="0"/>
              <w:divBdr>
                <w:top w:val="none" w:sz="0" w:space="0" w:color="auto"/>
                <w:left w:val="none" w:sz="0" w:space="0" w:color="auto"/>
                <w:bottom w:val="none" w:sz="0" w:space="0" w:color="auto"/>
                <w:right w:val="none" w:sz="0" w:space="0" w:color="auto"/>
              </w:divBdr>
            </w:div>
            <w:div w:id="1433745885">
              <w:marLeft w:val="0"/>
              <w:marRight w:val="0"/>
              <w:marTop w:val="0"/>
              <w:marBottom w:val="0"/>
              <w:divBdr>
                <w:top w:val="none" w:sz="0" w:space="0" w:color="auto"/>
                <w:left w:val="none" w:sz="0" w:space="0" w:color="auto"/>
                <w:bottom w:val="none" w:sz="0" w:space="0" w:color="auto"/>
                <w:right w:val="none" w:sz="0" w:space="0" w:color="auto"/>
              </w:divBdr>
            </w:div>
            <w:div w:id="2117014059">
              <w:marLeft w:val="0"/>
              <w:marRight w:val="0"/>
              <w:marTop w:val="0"/>
              <w:marBottom w:val="0"/>
              <w:divBdr>
                <w:top w:val="none" w:sz="0" w:space="0" w:color="auto"/>
                <w:left w:val="none" w:sz="0" w:space="0" w:color="auto"/>
                <w:bottom w:val="none" w:sz="0" w:space="0" w:color="auto"/>
                <w:right w:val="none" w:sz="0" w:space="0" w:color="auto"/>
              </w:divBdr>
            </w:div>
            <w:div w:id="324554879">
              <w:marLeft w:val="0"/>
              <w:marRight w:val="0"/>
              <w:marTop w:val="0"/>
              <w:marBottom w:val="0"/>
              <w:divBdr>
                <w:top w:val="none" w:sz="0" w:space="0" w:color="auto"/>
                <w:left w:val="none" w:sz="0" w:space="0" w:color="auto"/>
                <w:bottom w:val="none" w:sz="0" w:space="0" w:color="auto"/>
                <w:right w:val="none" w:sz="0" w:space="0" w:color="auto"/>
              </w:divBdr>
            </w:div>
            <w:div w:id="723480088">
              <w:marLeft w:val="0"/>
              <w:marRight w:val="0"/>
              <w:marTop w:val="0"/>
              <w:marBottom w:val="0"/>
              <w:divBdr>
                <w:top w:val="none" w:sz="0" w:space="0" w:color="auto"/>
                <w:left w:val="none" w:sz="0" w:space="0" w:color="auto"/>
                <w:bottom w:val="none" w:sz="0" w:space="0" w:color="auto"/>
                <w:right w:val="none" w:sz="0" w:space="0" w:color="auto"/>
              </w:divBdr>
            </w:div>
            <w:div w:id="622349402">
              <w:marLeft w:val="0"/>
              <w:marRight w:val="0"/>
              <w:marTop w:val="0"/>
              <w:marBottom w:val="0"/>
              <w:divBdr>
                <w:top w:val="none" w:sz="0" w:space="0" w:color="auto"/>
                <w:left w:val="none" w:sz="0" w:space="0" w:color="auto"/>
                <w:bottom w:val="none" w:sz="0" w:space="0" w:color="auto"/>
                <w:right w:val="none" w:sz="0" w:space="0" w:color="auto"/>
              </w:divBdr>
            </w:div>
            <w:div w:id="1092513923">
              <w:marLeft w:val="0"/>
              <w:marRight w:val="0"/>
              <w:marTop w:val="0"/>
              <w:marBottom w:val="0"/>
              <w:divBdr>
                <w:top w:val="none" w:sz="0" w:space="0" w:color="auto"/>
                <w:left w:val="none" w:sz="0" w:space="0" w:color="auto"/>
                <w:bottom w:val="none" w:sz="0" w:space="0" w:color="auto"/>
                <w:right w:val="none" w:sz="0" w:space="0" w:color="auto"/>
              </w:divBdr>
            </w:div>
            <w:div w:id="39550124">
              <w:marLeft w:val="0"/>
              <w:marRight w:val="0"/>
              <w:marTop w:val="0"/>
              <w:marBottom w:val="0"/>
              <w:divBdr>
                <w:top w:val="none" w:sz="0" w:space="0" w:color="auto"/>
                <w:left w:val="none" w:sz="0" w:space="0" w:color="auto"/>
                <w:bottom w:val="none" w:sz="0" w:space="0" w:color="auto"/>
                <w:right w:val="none" w:sz="0" w:space="0" w:color="auto"/>
              </w:divBdr>
            </w:div>
            <w:div w:id="1821340367">
              <w:marLeft w:val="0"/>
              <w:marRight w:val="0"/>
              <w:marTop w:val="0"/>
              <w:marBottom w:val="0"/>
              <w:divBdr>
                <w:top w:val="none" w:sz="0" w:space="0" w:color="auto"/>
                <w:left w:val="none" w:sz="0" w:space="0" w:color="auto"/>
                <w:bottom w:val="none" w:sz="0" w:space="0" w:color="auto"/>
                <w:right w:val="none" w:sz="0" w:space="0" w:color="auto"/>
              </w:divBdr>
            </w:div>
            <w:div w:id="343023836">
              <w:marLeft w:val="0"/>
              <w:marRight w:val="0"/>
              <w:marTop w:val="0"/>
              <w:marBottom w:val="0"/>
              <w:divBdr>
                <w:top w:val="none" w:sz="0" w:space="0" w:color="auto"/>
                <w:left w:val="none" w:sz="0" w:space="0" w:color="auto"/>
                <w:bottom w:val="none" w:sz="0" w:space="0" w:color="auto"/>
                <w:right w:val="none" w:sz="0" w:space="0" w:color="auto"/>
              </w:divBdr>
            </w:div>
            <w:div w:id="866724598">
              <w:marLeft w:val="0"/>
              <w:marRight w:val="0"/>
              <w:marTop w:val="0"/>
              <w:marBottom w:val="0"/>
              <w:divBdr>
                <w:top w:val="none" w:sz="0" w:space="0" w:color="auto"/>
                <w:left w:val="none" w:sz="0" w:space="0" w:color="auto"/>
                <w:bottom w:val="none" w:sz="0" w:space="0" w:color="auto"/>
                <w:right w:val="none" w:sz="0" w:space="0" w:color="auto"/>
              </w:divBdr>
            </w:div>
            <w:div w:id="854542404">
              <w:marLeft w:val="0"/>
              <w:marRight w:val="0"/>
              <w:marTop w:val="0"/>
              <w:marBottom w:val="0"/>
              <w:divBdr>
                <w:top w:val="none" w:sz="0" w:space="0" w:color="auto"/>
                <w:left w:val="none" w:sz="0" w:space="0" w:color="auto"/>
                <w:bottom w:val="none" w:sz="0" w:space="0" w:color="auto"/>
                <w:right w:val="none" w:sz="0" w:space="0" w:color="auto"/>
              </w:divBdr>
            </w:div>
            <w:div w:id="101999391">
              <w:marLeft w:val="0"/>
              <w:marRight w:val="0"/>
              <w:marTop w:val="0"/>
              <w:marBottom w:val="0"/>
              <w:divBdr>
                <w:top w:val="none" w:sz="0" w:space="0" w:color="auto"/>
                <w:left w:val="none" w:sz="0" w:space="0" w:color="auto"/>
                <w:bottom w:val="none" w:sz="0" w:space="0" w:color="auto"/>
                <w:right w:val="none" w:sz="0" w:space="0" w:color="auto"/>
              </w:divBdr>
            </w:div>
            <w:div w:id="1338457199">
              <w:marLeft w:val="0"/>
              <w:marRight w:val="0"/>
              <w:marTop w:val="0"/>
              <w:marBottom w:val="0"/>
              <w:divBdr>
                <w:top w:val="none" w:sz="0" w:space="0" w:color="auto"/>
                <w:left w:val="none" w:sz="0" w:space="0" w:color="auto"/>
                <w:bottom w:val="none" w:sz="0" w:space="0" w:color="auto"/>
                <w:right w:val="none" w:sz="0" w:space="0" w:color="auto"/>
              </w:divBdr>
            </w:div>
            <w:div w:id="199364569">
              <w:marLeft w:val="0"/>
              <w:marRight w:val="0"/>
              <w:marTop w:val="0"/>
              <w:marBottom w:val="0"/>
              <w:divBdr>
                <w:top w:val="none" w:sz="0" w:space="0" w:color="auto"/>
                <w:left w:val="none" w:sz="0" w:space="0" w:color="auto"/>
                <w:bottom w:val="none" w:sz="0" w:space="0" w:color="auto"/>
                <w:right w:val="none" w:sz="0" w:space="0" w:color="auto"/>
              </w:divBdr>
            </w:div>
            <w:div w:id="209192539">
              <w:marLeft w:val="0"/>
              <w:marRight w:val="0"/>
              <w:marTop w:val="0"/>
              <w:marBottom w:val="0"/>
              <w:divBdr>
                <w:top w:val="none" w:sz="0" w:space="0" w:color="auto"/>
                <w:left w:val="none" w:sz="0" w:space="0" w:color="auto"/>
                <w:bottom w:val="none" w:sz="0" w:space="0" w:color="auto"/>
                <w:right w:val="none" w:sz="0" w:space="0" w:color="auto"/>
              </w:divBdr>
            </w:div>
            <w:div w:id="1772124066">
              <w:marLeft w:val="0"/>
              <w:marRight w:val="0"/>
              <w:marTop w:val="0"/>
              <w:marBottom w:val="0"/>
              <w:divBdr>
                <w:top w:val="none" w:sz="0" w:space="0" w:color="auto"/>
                <w:left w:val="none" w:sz="0" w:space="0" w:color="auto"/>
                <w:bottom w:val="none" w:sz="0" w:space="0" w:color="auto"/>
                <w:right w:val="none" w:sz="0" w:space="0" w:color="auto"/>
              </w:divBdr>
            </w:div>
            <w:div w:id="778257273">
              <w:marLeft w:val="0"/>
              <w:marRight w:val="0"/>
              <w:marTop w:val="0"/>
              <w:marBottom w:val="0"/>
              <w:divBdr>
                <w:top w:val="none" w:sz="0" w:space="0" w:color="auto"/>
                <w:left w:val="none" w:sz="0" w:space="0" w:color="auto"/>
                <w:bottom w:val="none" w:sz="0" w:space="0" w:color="auto"/>
                <w:right w:val="none" w:sz="0" w:space="0" w:color="auto"/>
              </w:divBdr>
            </w:div>
            <w:div w:id="595092073">
              <w:marLeft w:val="0"/>
              <w:marRight w:val="0"/>
              <w:marTop w:val="0"/>
              <w:marBottom w:val="0"/>
              <w:divBdr>
                <w:top w:val="none" w:sz="0" w:space="0" w:color="auto"/>
                <w:left w:val="none" w:sz="0" w:space="0" w:color="auto"/>
                <w:bottom w:val="none" w:sz="0" w:space="0" w:color="auto"/>
                <w:right w:val="none" w:sz="0" w:space="0" w:color="auto"/>
              </w:divBdr>
            </w:div>
            <w:div w:id="2101178941">
              <w:marLeft w:val="0"/>
              <w:marRight w:val="0"/>
              <w:marTop w:val="0"/>
              <w:marBottom w:val="0"/>
              <w:divBdr>
                <w:top w:val="none" w:sz="0" w:space="0" w:color="auto"/>
                <w:left w:val="none" w:sz="0" w:space="0" w:color="auto"/>
                <w:bottom w:val="none" w:sz="0" w:space="0" w:color="auto"/>
                <w:right w:val="none" w:sz="0" w:space="0" w:color="auto"/>
              </w:divBdr>
            </w:div>
            <w:div w:id="635910723">
              <w:marLeft w:val="0"/>
              <w:marRight w:val="0"/>
              <w:marTop w:val="0"/>
              <w:marBottom w:val="0"/>
              <w:divBdr>
                <w:top w:val="none" w:sz="0" w:space="0" w:color="auto"/>
                <w:left w:val="none" w:sz="0" w:space="0" w:color="auto"/>
                <w:bottom w:val="none" w:sz="0" w:space="0" w:color="auto"/>
                <w:right w:val="none" w:sz="0" w:space="0" w:color="auto"/>
              </w:divBdr>
            </w:div>
            <w:div w:id="1121147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jpeg"/><Relationship Id="rId84" Type="http://schemas.openxmlformats.org/officeDocument/2006/relationships/image" Target="media/image72.png"/><Relationship Id="rId16" Type="http://schemas.openxmlformats.org/officeDocument/2006/relationships/image" Target="media/image4.png"/><Relationship Id="rId11" Type="http://schemas.openxmlformats.org/officeDocument/2006/relationships/footer" Target="footer2.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5" Type="http://schemas.openxmlformats.org/officeDocument/2006/relationships/webSettings" Target="webSettings.xml"/><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jpeg"/><Relationship Id="rId69" Type="http://schemas.openxmlformats.org/officeDocument/2006/relationships/image" Target="media/image57.jpeg"/><Relationship Id="rId77" Type="http://schemas.openxmlformats.org/officeDocument/2006/relationships/image" Target="media/image65.pn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jpe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jpeg"/><Relationship Id="rId67" Type="http://schemas.openxmlformats.org/officeDocument/2006/relationships/image" Target="media/image55.jpe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jpeg"/><Relationship Id="rId75" Type="http://schemas.openxmlformats.org/officeDocument/2006/relationships/image" Target="media/image63.png"/><Relationship Id="rId83" Type="http://schemas.openxmlformats.org/officeDocument/2006/relationships/image" Target="media/image7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jpeg"/><Relationship Id="rId65" Type="http://schemas.openxmlformats.org/officeDocument/2006/relationships/image" Target="media/image53.jpeg"/><Relationship Id="rId73" Type="http://schemas.openxmlformats.org/officeDocument/2006/relationships/image" Target="media/image61.jpe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6.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7" Type="http://schemas.openxmlformats.org/officeDocument/2006/relationships/endnotes" Target="endnotes.xml"/><Relationship Id="rId71" Type="http://schemas.openxmlformats.org/officeDocument/2006/relationships/image" Target="media/image59.jpe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jpeg"/><Relationship Id="rId87" Type="http://schemas.openxmlformats.org/officeDocument/2006/relationships/theme" Target="theme/theme1.xml"/><Relationship Id="rId61" Type="http://schemas.openxmlformats.org/officeDocument/2006/relationships/image" Target="media/image49.png"/><Relationship Id="rId82" Type="http://schemas.openxmlformats.org/officeDocument/2006/relationships/image" Target="media/image7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16</TotalTime>
  <Pages>304</Pages>
  <Words>79845</Words>
  <Characters>455120</Characters>
  <Application>Microsoft Office Word</Application>
  <DocSecurity>0</DocSecurity>
  <Lines>3792</Lines>
  <Paragraphs>10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3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569</cp:revision>
  <cp:lastPrinted>2024-01-19T15:11:00Z</cp:lastPrinted>
  <dcterms:created xsi:type="dcterms:W3CDTF">2022-12-06T11:20:00Z</dcterms:created>
  <dcterms:modified xsi:type="dcterms:W3CDTF">2024-01-19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D2aep2j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